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FB2B6" w14:textId="2ABED454" w:rsidR="00222BA2" w:rsidRDefault="000569DE" w:rsidP="00AF643A">
      <w:pPr>
        <w:pStyle w:val="Heading2"/>
        <w:spacing w:line="276" w:lineRule="auto"/>
        <w:jc w:val="center"/>
        <w:rPr>
          <w:b/>
          <w:bCs/>
          <w:color w:val="auto"/>
        </w:rPr>
      </w:pPr>
      <w:r w:rsidRPr="000569DE">
        <w:rPr>
          <w:b/>
          <w:bCs/>
          <w:color w:val="auto"/>
        </w:rPr>
        <w:t xml:space="preserve">bmjgh-2021-004970 - "Exploring Smoke: An ethnographic study of air pollution in rural </w:t>
      </w:r>
      <w:proofErr w:type="gramStart"/>
      <w:r w:rsidRPr="000569DE">
        <w:rPr>
          <w:b/>
          <w:bCs/>
          <w:color w:val="auto"/>
        </w:rPr>
        <w:t>Malawi"</w:t>
      </w:r>
      <w:proofErr w:type="gramEnd"/>
      <w:r w:rsidRPr="000569DE">
        <w:rPr>
          <w:b/>
          <w:bCs/>
          <w:color w:val="auto"/>
        </w:rPr>
        <w:t xml:space="preserve"> </w:t>
      </w:r>
    </w:p>
    <w:p w14:paraId="5817A610" w14:textId="77777777" w:rsidR="00222BA2" w:rsidRDefault="00222BA2" w:rsidP="00AF643A">
      <w:pPr>
        <w:pStyle w:val="Heading2"/>
        <w:spacing w:line="276" w:lineRule="auto"/>
        <w:rPr>
          <w:color w:val="auto"/>
        </w:rPr>
      </w:pPr>
    </w:p>
    <w:p w14:paraId="12548AD2" w14:textId="77777777" w:rsidR="004520B9" w:rsidRDefault="004520B9" w:rsidP="00AF643A">
      <w:pPr>
        <w:pStyle w:val="Heading2"/>
        <w:spacing w:line="276" w:lineRule="auto"/>
        <w:rPr>
          <w:color w:val="auto"/>
        </w:rPr>
      </w:pPr>
      <w:r>
        <w:rPr>
          <w:color w:val="auto"/>
        </w:rPr>
        <w:t>Authors</w:t>
      </w:r>
    </w:p>
    <w:p w14:paraId="505E6045" w14:textId="10BAD253" w:rsidR="004520B9" w:rsidRPr="00B60EB5" w:rsidRDefault="004520B9" w:rsidP="00AF643A">
      <w:pPr>
        <w:pStyle w:val="Heading2"/>
        <w:spacing w:line="276" w:lineRule="auto"/>
        <w:rPr>
          <w:rFonts w:asciiTheme="minorHAnsi" w:hAnsiTheme="minorHAnsi" w:cstheme="minorHAnsi"/>
          <w:color w:val="auto"/>
          <w:sz w:val="22"/>
          <w:szCs w:val="22"/>
        </w:rPr>
      </w:pPr>
      <w:r w:rsidRPr="00B60EB5">
        <w:rPr>
          <w:rFonts w:asciiTheme="minorHAnsi" w:hAnsiTheme="minorHAnsi" w:cstheme="minorHAnsi"/>
          <w:color w:val="auto"/>
          <w:sz w:val="22"/>
          <w:szCs w:val="22"/>
        </w:rPr>
        <w:t>Sepeedeh Saleh</w:t>
      </w:r>
      <w:r w:rsidRPr="00B60EB5">
        <w:rPr>
          <w:rFonts w:asciiTheme="minorHAnsi" w:hAnsiTheme="minorHAnsi" w:cstheme="minorHAnsi"/>
          <w:color w:val="auto"/>
          <w:sz w:val="22"/>
          <w:szCs w:val="22"/>
          <w:vertAlign w:val="superscript"/>
        </w:rPr>
        <w:t>1,2</w:t>
      </w:r>
      <w:r w:rsidRPr="00B60EB5">
        <w:rPr>
          <w:rFonts w:asciiTheme="minorHAnsi" w:hAnsiTheme="minorHAnsi" w:cstheme="minorHAnsi"/>
          <w:color w:val="auto"/>
          <w:sz w:val="22"/>
          <w:szCs w:val="22"/>
        </w:rPr>
        <w:t>, Henry Sambakunsi</w:t>
      </w:r>
      <w:r w:rsidRPr="00B60EB5">
        <w:rPr>
          <w:rFonts w:asciiTheme="minorHAnsi" w:hAnsiTheme="minorHAnsi" w:cstheme="minorHAnsi"/>
          <w:color w:val="auto"/>
          <w:sz w:val="22"/>
          <w:szCs w:val="22"/>
          <w:vertAlign w:val="superscript"/>
        </w:rPr>
        <w:t>1</w:t>
      </w:r>
      <w:r w:rsidRPr="00B60EB5">
        <w:rPr>
          <w:rFonts w:asciiTheme="minorHAnsi" w:hAnsiTheme="minorHAnsi" w:cstheme="minorHAnsi"/>
          <w:color w:val="auto"/>
          <w:sz w:val="22"/>
          <w:szCs w:val="22"/>
        </w:rPr>
        <w:t xml:space="preserve">, </w:t>
      </w:r>
      <w:r w:rsidR="00C128FA" w:rsidRPr="00B60EB5">
        <w:rPr>
          <w:rFonts w:asciiTheme="minorHAnsi" w:hAnsiTheme="minorHAnsi" w:cstheme="minorHAnsi"/>
          <w:color w:val="auto"/>
          <w:sz w:val="22"/>
          <w:szCs w:val="22"/>
        </w:rPr>
        <w:t>Kevin Mortimer</w:t>
      </w:r>
      <w:r w:rsidR="00C128FA" w:rsidRPr="00B60EB5">
        <w:rPr>
          <w:rFonts w:asciiTheme="minorHAnsi" w:hAnsiTheme="minorHAnsi" w:cstheme="minorHAnsi"/>
          <w:color w:val="auto"/>
          <w:sz w:val="22"/>
          <w:szCs w:val="22"/>
          <w:vertAlign w:val="superscript"/>
        </w:rPr>
        <w:t>1,2</w:t>
      </w:r>
      <w:r w:rsidR="00FD2742">
        <w:rPr>
          <w:rFonts w:asciiTheme="minorHAnsi" w:hAnsiTheme="minorHAnsi" w:cstheme="minorHAnsi"/>
          <w:color w:val="auto"/>
          <w:sz w:val="22"/>
          <w:szCs w:val="22"/>
        </w:rPr>
        <w:t>, Ben Morton</w:t>
      </w:r>
      <w:r w:rsidR="00FD2742" w:rsidRPr="00FD2742">
        <w:rPr>
          <w:rFonts w:asciiTheme="minorHAnsi" w:hAnsiTheme="minorHAnsi" w:cstheme="minorHAnsi"/>
          <w:color w:val="auto"/>
          <w:sz w:val="22"/>
          <w:szCs w:val="22"/>
          <w:vertAlign w:val="superscript"/>
        </w:rPr>
        <w:t>1,2</w:t>
      </w:r>
      <w:r w:rsidR="00C128FA" w:rsidRPr="00B60EB5">
        <w:rPr>
          <w:rFonts w:asciiTheme="minorHAnsi" w:hAnsiTheme="minorHAnsi" w:cstheme="minorHAnsi"/>
          <w:color w:val="auto"/>
          <w:sz w:val="22"/>
          <w:szCs w:val="22"/>
        </w:rPr>
        <w:t xml:space="preserve">, </w:t>
      </w:r>
      <w:r w:rsidRPr="00B60EB5">
        <w:rPr>
          <w:rFonts w:asciiTheme="minorHAnsi" w:hAnsiTheme="minorHAnsi" w:cstheme="minorHAnsi"/>
          <w:color w:val="auto"/>
          <w:sz w:val="22"/>
          <w:szCs w:val="22"/>
        </w:rPr>
        <w:t>Jamie Rylance</w:t>
      </w:r>
      <w:r w:rsidRPr="00B60EB5">
        <w:rPr>
          <w:rFonts w:asciiTheme="minorHAnsi" w:hAnsiTheme="minorHAnsi" w:cstheme="minorHAnsi"/>
          <w:color w:val="auto"/>
          <w:sz w:val="22"/>
          <w:szCs w:val="22"/>
          <w:vertAlign w:val="superscript"/>
        </w:rPr>
        <w:t>1,2</w:t>
      </w:r>
      <w:r w:rsidRPr="00B60EB5">
        <w:rPr>
          <w:rFonts w:asciiTheme="minorHAnsi" w:hAnsiTheme="minorHAnsi" w:cstheme="minorHAnsi"/>
          <w:color w:val="auto"/>
          <w:sz w:val="22"/>
          <w:szCs w:val="22"/>
        </w:rPr>
        <w:t xml:space="preserve">, </w:t>
      </w:r>
      <w:r w:rsidR="00C128FA" w:rsidRPr="00B60EB5">
        <w:rPr>
          <w:rFonts w:asciiTheme="minorHAnsi" w:hAnsiTheme="minorHAnsi" w:cstheme="minorHAnsi"/>
          <w:color w:val="auto"/>
          <w:sz w:val="22"/>
          <w:szCs w:val="22"/>
        </w:rPr>
        <w:t>Moses Kumwenda</w:t>
      </w:r>
      <w:r w:rsidR="00C128FA" w:rsidRPr="00B60EB5">
        <w:rPr>
          <w:rFonts w:asciiTheme="minorHAnsi" w:hAnsiTheme="minorHAnsi" w:cstheme="minorHAnsi"/>
          <w:color w:val="auto"/>
          <w:sz w:val="22"/>
          <w:szCs w:val="22"/>
          <w:vertAlign w:val="superscript"/>
        </w:rPr>
        <w:t>1</w:t>
      </w:r>
      <w:r w:rsidR="00C128FA" w:rsidRPr="00B60EB5">
        <w:rPr>
          <w:rFonts w:asciiTheme="minorHAnsi" w:hAnsiTheme="minorHAnsi" w:cstheme="minorHAnsi"/>
          <w:color w:val="auto"/>
          <w:sz w:val="22"/>
          <w:szCs w:val="22"/>
        </w:rPr>
        <w:t xml:space="preserve">, </w:t>
      </w:r>
      <w:r w:rsidRPr="00B60EB5">
        <w:rPr>
          <w:rFonts w:asciiTheme="minorHAnsi" w:hAnsiTheme="minorHAnsi" w:cstheme="minorHAnsi"/>
          <w:color w:val="auto"/>
          <w:sz w:val="22"/>
          <w:szCs w:val="22"/>
        </w:rPr>
        <w:t>Martha Chinouya</w:t>
      </w:r>
      <w:r w:rsidRPr="00B60EB5">
        <w:rPr>
          <w:rFonts w:asciiTheme="minorHAnsi" w:hAnsiTheme="minorHAnsi" w:cstheme="minorHAnsi"/>
          <w:color w:val="auto"/>
          <w:sz w:val="22"/>
          <w:szCs w:val="22"/>
          <w:vertAlign w:val="superscript"/>
        </w:rPr>
        <w:t>1,2</w:t>
      </w:r>
    </w:p>
    <w:p w14:paraId="4E757AC2" w14:textId="77777777" w:rsidR="004520B9" w:rsidRDefault="004520B9" w:rsidP="00AF643A">
      <w:pPr>
        <w:pStyle w:val="Heading2"/>
        <w:spacing w:line="276" w:lineRule="auto"/>
        <w:rPr>
          <w:color w:val="auto"/>
        </w:rPr>
      </w:pPr>
    </w:p>
    <w:p w14:paraId="1E4AABA0" w14:textId="4FA029EE" w:rsidR="00222BA2" w:rsidRDefault="0016099D" w:rsidP="00AF643A">
      <w:pPr>
        <w:pStyle w:val="Heading2"/>
        <w:spacing w:line="276" w:lineRule="auto"/>
        <w:rPr>
          <w:color w:val="auto"/>
        </w:rPr>
      </w:pPr>
      <w:r>
        <w:rPr>
          <w:color w:val="auto"/>
        </w:rPr>
        <w:t>Abstract</w:t>
      </w:r>
    </w:p>
    <w:p w14:paraId="31A6DD9C" w14:textId="77777777" w:rsidR="00222BA2" w:rsidRDefault="00222BA2" w:rsidP="00AF643A">
      <w:pPr>
        <w:pStyle w:val="Heading2"/>
        <w:spacing w:line="276" w:lineRule="auto"/>
        <w:rPr>
          <w:color w:val="auto"/>
          <w:sz w:val="22"/>
          <w:szCs w:val="22"/>
        </w:rPr>
      </w:pPr>
    </w:p>
    <w:p w14:paraId="69908442" w14:textId="2478BAAF" w:rsidR="00222BA2" w:rsidRDefault="009D3793" w:rsidP="00AF643A">
      <w:pPr>
        <w:spacing w:line="276" w:lineRule="auto"/>
        <w:rPr>
          <w:sz w:val="22"/>
          <w:szCs w:val="22"/>
        </w:rPr>
      </w:pPr>
      <w:r>
        <w:rPr>
          <w:sz w:val="22"/>
          <w:szCs w:val="22"/>
        </w:rPr>
        <w:t>A</w:t>
      </w:r>
      <w:r w:rsidR="00FC579F">
        <w:rPr>
          <w:sz w:val="22"/>
          <w:szCs w:val="22"/>
        </w:rPr>
        <w:t xml:space="preserve">ir pollution </w:t>
      </w:r>
      <w:r>
        <w:rPr>
          <w:sz w:val="22"/>
          <w:szCs w:val="22"/>
        </w:rPr>
        <w:t>adversely affects</w:t>
      </w:r>
      <w:r w:rsidR="0016099D">
        <w:rPr>
          <w:sz w:val="22"/>
          <w:szCs w:val="22"/>
        </w:rPr>
        <w:t xml:space="preserve"> </w:t>
      </w:r>
      <w:r w:rsidR="00564D09">
        <w:rPr>
          <w:sz w:val="22"/>
          <w:szCs w:val="22"/>
        </w:rPr>
        <w:t xml:space="preserve">human </w:t>
      </w:r>
      <w:r w:rsidR="0016099D">
        <w:rPr>
          <w:sz w:val="22"/>
          <w:szCs w:val="22"/>
        </w:rPr>
        <w:t>health</w:t>
      </w:r>
      <w:r w:rsidR="00FC579F">
        <w:rPr>
          <w:sz w:val="22"/>
          <w:szCs w:val="22"/>
        </w:rPr>
        <w:t xml:space="preserve">, </w:t>
      </w:r>
      <w:r>
        <w:rPr>
          <w:sz w:val="22"/>
          <w:szCs w:val="22"/>
        </w:rPr>
        <w:t xml:space="preserve">and the climate crisis </w:t>
      </w:r>
      <w:r w:rsidR="006C26EE">
        <w:rPr>
          <w:sz w:val="22"/>
          <w:szCs w:val="22"/>
        </w:rPr>
        <w:t>intensifies the global imperative for action</w:t>
      </w:r>
      <w:r>
        <w:rPr>
          <w:sz w:val="22"/>
          <w:szCs w:val="22"/>
        </w:rPr>
        <w:t xml:space="preserve">. </w:t>
      </w:r>
      <w:r w:rsidR="00FC579F">
        <w:rPr>
          <w:sz w:val="22"/>
          <w:szCs w:val="22"/>
        </w:rPr>
        <w:t>Low- and Middle- Income Countries</w:t>
      </w:r>
      <w:r w:rsidR="009D2EC9">
        <w:rPr>
          <w:sz w:val="22"/>
          <w:szCs w:val="22"/>
        </w:rPr>
        <w:t xml:space="preserve"> (LMIC)</w:t>
      </w:r>
      <w:r w:rsidR="00FC579F">
        <w:rPr>
          <w:sz w:val="22"/>
          <w:szCs w:val="22"/>
        </w:rPr>
        <w:t xml:space="preserve"> </w:t>
      </w:r>
      <w:r>
        <w:rPr>
          <w:sz w:val="22"/>
          <w:szCs w:val="22"/>
        </w:rPr>
        <w:t xml:space="preserve">suffer </w:t>
      </w:r>
      <w:r w:rsidR="006C26EE">
        <w:rPr>
          <w:sz w:val="22"/>
          <w:szCs w:val="22"/>
        </w:rPr>
        <w:t xml:space="preserve">particularly </w:t>
      </w:r>
      <w:r>
        <w:rPr>
          <w:sz w:val="22"/>
          <w:szCs w:val="22"/>
        </w:rPr>
        <w:t>high attributable disease burdens</w:t>
      </w:r>
      <w:r w:rsidR="0016099D">
        <w:rPr>
          <w:sz w:val="22"/>
          <w:szCs w:val="22"/>
        </w:rPr>
        <w:t xml:space="preserve">.  </w:t>
      </w:r>
      <w:r>
        <w:rPr>
          <w:sz w:val="22"/>
          <w:szCs w:val="22"/>
        </w:rPr>
        <w:t>I</w:t>
      </w:r>
      <w:r w:rsidR="0016099D">
        <w:rPr>
          <w:sz w:val="22"/>
          <w:szCs w:val="22"/>
        </w:rPr>
        <w:t xml:space="preserve">n rural low-resource settings </w:t>
      </w:r>
      <w:r>
        <w:rPr>
          <w:sz w:val="22"/>
          <w:szCs w:val="22"/>
        </w:rPr>
        <w:t xml:space="preserve">these </w:t>
      </w:r>
      <w:r w:rsidR="0016099D">
        <w:rPr>
          <w:sz w:val="22"/>
          <w:szCs w:val="22"/>
        </w:rPr>
        <w:t xml:space="preserve">are linked to cooking using biomass. </w:t>
      </w:r>
      <w:r w:rsidR="006C26EE">
        <w:rPr>
          <w:sz w:val="22"/>
          <w:szCs w:val="22"/>
        </w:rPr>
        <w:t>Proposed</w:t>
      </w:r>
      <w:r w:rsidR="0016099D">
        <w:rPr>
          <w:sz w:val="22"/>
          <w:szCs w:val="22"/>
        </w:rPr>
        <w:t xml:space="preserve"> biomedical solutions </w:t>
      </w:r>
      <w:r w:rsidR="007975DA">
        <w:rPr>
          <w:sz w:val="22"/>
          <w:szCs w:val="22"/>
        </w:rPr>
        <w:t xml:space="preserve">to air pollution </w:t>
      </w:r>
      <w:r w:rsidR="0016099D">
        <w:rPr>
          <w:sz w:val="22"/>
          <w:szCs w:val="22"/>
        </w:rPr>
        <w:t xml:space="preserve">typically </w:t>
      </w:r>
      <w:r w:rsidR="00FC579F">
        <w:rPr>
          <w:sz w:val="22"/>
          <w:szCs w:val="22"/>
        </w:rPr>
        <w:t>involv</w:t>
      </w:r>
      <w:r w:rsidR="006C26EE">
        <w:rPr>
          <w:sz w:val="22"/>
          <w:szCs w:val="22"/>
        </w:rPr>
        <w:t>e</w:t>
      </w:r>
      <w:r w:rsidR="0016099D">
        <w:rPr>
          <w:sz w:val="22"/>
          <w:szCs w:val="22"/>
        </w:rPr>
        <w:t xml:space="preserve"> ‘improved cooking technologies</w:t>
      </w:r>
      <w:r w:rsidR="00564D09">
        <w:rPr>
          <w:sz w:val="22"/>
          <w:szCs w:val="22"/>
        </w:rPr>
        <w:t>’</w:t>
      </w:r>
      <w:r w:rsidR="0016099D">
        <w:rPr>
          <w:sz w:val="22"/>
          <w:szCs w:val="22"/>
        </w:rPr>
        <w:t xml:space="preserve">, often </w:t>
      </w:r>
      <w:r w:rsidR="002D132E">
        <w:rPr>
          <w:sz w:val="22"/>
          <w:szCs w:val="22"/>
        </w:rPr>
        <w:t>introduced by</w:t>
      </w:r>
      <w:r w:rsidR="0016099D">
        <w:rPr>
          <w:sz w:val="22"/>
          <w:szCs w:val="22"/>
        </w:rPr>
        <w:t xml:space="preserve"> </w:t>
      </w:r>
      <w:r w:rsidR="00347986">
        <w:rPr>
          <w:sz w:val="22"/>
          <w:szCs w:val="22"/>
        </w:rPr>
        <w:t>high income countr</w:t>
      </w:r>
      <w:r w:rsidR="00153BF1">
        <w:rPr>
          <w:sz w:val="22"/>
          <w:szCs w:val="22"/>
        </w:rPr>
        <w:t>y research teams</w:t>
      </w:r>
      <w:r w:rsidR="0016099D">
        <w:rPr>
          <w:sz w:val="22"/>
          <w:szCs w:val="22"/>
        </w:rPr>
        <w:t>.</w:t>
      </w:r>
    </w:p>
    <w:p w14:paraId="76B2472F" w14:textId="77777777" w:rsidR="00222BA2" w:rsidRDefault="00222BA2" w:rsidP="00AF643A">
      <w:pPr>
        <w:spacing w:line="276" w:lineRule="auto"/>
        <w:rPr>
          <w:sz w:val="22"/>
          <w:szCs w:val="22"/>
        </w:rPr>
      </w:pPr>
    </w:p>
    <w:p w14:paraId="3061CB57" w14:textId="7EE79DF8" w:rsidR="00222BA2" w:rsidRDefault="00C6317A" w:rsidP="00AF643A">
      <w:pPr>
        <w:spacing w:line="276" w:lineRule="auto"/>
        <w:rPr>
          <w:sz w:val="22"/>
          <w:szCs w:val="22"/>
        </w:rPr>
      </w:pPr>
      <w:r>
        <w:rPr>
          <w:sz w:val="22"/>
          <w:szCs w:val="22"/>
        </w:rPr>
        <w:t>This</w:t>
      </w:r>
      <w:r w:rsidR="0016099D">
        <w:rPr>
          <w:sz w:val="22"/>
          <w:szCs w:val="22"/>
        </w:rPr>
        <w:t xml:space="preserve"> ethnograph</w:t>
      </w:r>
      <w:r w:rsidR="00465D7F">
        <w:rPr>
          <w:sz w:val="22"/>
          <w:szCs w:val="22"/>
        </w:rPr>
        <w:t>y</w:t>
      </w:r>
      <w:r w:rsidR="0016099D">
        <w:rPr>
          <w:sz w:val="22"/>
          <w:szCs w:val="22"/>
        </w:rPr>
        <w:t xml:space="preserve">, </w:t>
      </w:r>
      <w:r w:rsidR="009D2EC9">
        <w:rPr>
          <w:sz w:val="22"/>
          <w:szCs w:val="22"/>
        </w:rPr>
        <w:t xml:space="preserve">set </w:t>
      </w:r>
      <w:r w:rsidR="0016099D">
        <w:rPr>
          <w:sz w:val="22"/>
          <w:szCs w:val="22"/>
        </w:rPr>
        <w:t xml:space="preserve">in a </w:t>
      </w:r>
      <w:r w:rsidR="009D2EC9">
        <w:rPr>
          <w:sz w:val="22"/>
          <w:szCs w:val="22"/>
        </w:rPr>
        <w:t xml:space="preserve">rural </w:t>
      </w:r>
      <w:r w:rsidR="0016099D">
        <w:rPr>
          <w:sz w:val="22"/>
          <w:szCs w:val="22"/>
        </w:rPr>
        <w:t xml:space="preserve">Malawian village, </w:t>
      </w:r>
      <w:r w:rsidR="00324B31">
        <w:rPr>
          <w:sz w:val="22"/>
          <w:szCs w:val="22"/>
        </w:rPr>
        <w:t>aim</w:t>
      </w:r>
      <w:r w:rsidR="00616E70">
        <w:rPr>
          <w:sz w:val="22"/>
          <w:szCs w:val="22"/>
        </w:rPr>
        <w:t>ed</w:t>
      </w:r>
      <w:r w:rsidR="00324B31">
        <w:rPr>
          <w:sz w:val="22"/>
          <w:szCs w:val="22"/>
        </w:rPr>
        <w:t xml:space="preserve"> </w:t>
      </w:r>
      <w:r w:rsidR="004D39C9">
        <w:rPr>
          <w:sz w:val="22"/>
          <w:szCs w:val="22"/>
        </w:rPr>
        <w:t xml:space="preserve">to </w:t>
      </w:r>
      <w:r w:rsidR="00324B31">
        <w:rPr>
          <w:sz w:val="22"/>
          <w:szCs w:val="22"/>
        </w:rPr>
        <w:t>understand</w:t>
      </w:r>
      <w:r w:rsidR="00347986">
        <w:rPr>
          <w:sz w:val="22"/>
          <w:szCs w:val="22"/>
        </w:rPr>
        <w:t xml:space="preserve"> </w:t>
      </w:r>
      <w:r w:rsidR="00324B31">
        <w:rPr>
          <w:sz w:val="22"/>
          <w:szCs w:val="22"/>
        </w:rPr>
        <w:t xml:space="preserve">air pollution </w:t>
      </w:r>
      <w:r w:rsidR="00347986">
        <w:rPr>
          <w:sz w:val="22"/>
          <w:szCs w:val="22"/>
        </w:rPr>
        <w:t>with</w:t>
      </w:r>
      <w:r w:rsidR="00324B31">
        <w:rPr>
          <w:sz w:val="22"/>
          <w:szCs w:val="22"/>
        </w:rPr>
        <w:t xml:space="preserve">in its social and environmental context. </w:t>
      </w:r>
      <w:r w:rsidR="00616E70">
        <w:rPr>
          <w:sz w:val="22"/>
          <w:szCs w:val="22"/>
        </w:rPr>
        <w:t>The results provide</w:t>
      </w:r>
      <w:r w:rsidR="004D39C9">
        <w:rPr>
          <w:sz w:val="22"/>
          <w:szCs w:val="22"/>
        </w:rPr>
        <w:t xml:space="preserve"> a multifaceted account through </w:t>
      </w:r>
      <w:r w:rsidR="0016099D">
        <w:rPr>
          <w:sz w:val="22"/>
          <w:szCs w:val="22"/>
        </w:rPr>
        <w:t>immersive participant observation</w:t>
      </w:r>
      <w:r w:rsidR="00347986">
        <w:rPr>
          <w:sz w:val="22"/>
          <w:szCs w:val="22"/>
        </w:rPr>
        <w:t>s</w:t>
      </w:r>
      <w:r w:rsidR="00465D7F">
        <w:rPr>
          <w:sz w:val="22"/>
          <w:szCs w:val="22"/>
          <w:lang w:val="en-US"/>
        </w:rPr>
        <w:t xml:space="preserve"> </w:t>
      </w:r>
      <w:r w:rsidR="0016099D">
        <w:rPr>
          <w:sz w:val="22"/>
          <w:szCs w:val="22"/>
        </w:rPr>
        <w:t>with concurrent air quality monitoring</w:t>
      </w:r>
      <w:r>
        <w:rPr>
          <w:sz w:val="22"/>
          <w:szCs w:val="22"/>
        </w:rPr>
        <w:t xml:space="preserve">, </w:t>
      </w:r>
      <w:r w:rsidR="00465D7F">
        <w:rPr>
          <w:sz w:val="22"/>
          <w:szCs w:val="22"/>
        </w:rPr>
        <w:t>interviews</w:t>
      </w:r>
      <w:r>
        <w:rPr>
          <w:sz w:val="22"/>
          <w:szCs w:val="22"/>
        </w:rPr>
        <w:t>,</w:t>
      </w:r>
      <w:r w:rsidR="00465D7F">
        <w:rPr>
          <w:sz w:val="22"/>
          <w:szCs w:val="22"/>
        </w:rPr>
        <w:t xml:space="preserve"> and participatory workshops</w:t>
      </w:r>
      <w:r w:rsidR="00324B31">
        <w:rPr>
          <w:sz w:val="22"/>
          <w:szCs w:val="22"/>
        </w:rPr>
        <w:t xml:space="preserve">. </w:t>
      </w:r>
      <w:r w:rsidR="00616E70" w:rsidRPr="00616E70">
        <w:rPr>
          <w:sz w:val="22"/>
          <w:szCs w:val="22"/>
        </w:rPr>
        <w:t>Data include</w:t>
      </w:r>
      <w:r w:rsidR="00616E70">
        <w:rPr>
          <w:sz w:val="22"/>
          <w:szCs w:val="22"/>
        </w:rPr>
        <w:t>d</w:t>
      </w:r>
      <w:r w:rsidR="00616E70" w:rsidRPr="00616E70">
        <w:rPr>
          <w:sz w:val="22"/>
          <w:szCs w:val="22"/>
        </w:rPr>
        <w:t xml:space="preserve"> quantitative measures of individuals’ air pollution exposures</w:t>
      </w:r>
      <w:r w:rsidR="00D24D9C">
        <w:rPr>
          <w:sz w:val="22"/>
          <w:szCs w:val="22"/>
        </w:rPr>
        <w:t xml:space="preserve"> paired with activity</w:t>
      </w:r>
      <w:r w:rsidR="00616E70" w:rsidRPr="00616E70">
        <w:rPr>
          <w:sz w:val="22"/>
          <w:szCs w:val="22"/>
        </w:rPr>
        <w:t xml:space="preserve">, qualitative insights into how smoke is experienced in daily life </w:t>
      </w:r>
      <w:r w:rsidR="00616E70">
        <w:rPr>
          <w:sz w:val="22"/>
          <w:szCs w:val="22"/>
        </w:rPr>
        <w:t>throughout</w:t>
      </w:r>
      <w:r w:rsidR="00616E70" w:rsidRPr="00616E70">
        <w:rPr>
          <w:sz w:val="22"/>
          <w:szCs w:val="22"/>
        </w:rPr>
        <w:t xml:space="preserve"> the village, and </w:t>
      </w:r>
      <w:r w:rsidR="007E333C">
        <w:rPr>
          <w:sz w:val="22"/>
          <w:szCs w:val="22"/>
        </w:rPr>
        <w:t>participants’ reflection</w:t>
      </w:r>
      <w:r w:rsidR="005B6290">
        <w:rPr>
          <w:sz w:val="22"/>
          <w:szCs w:val="22"/>
        </w:rPr>
        <w:t>s</w:t>
      </w:r>
      <w:r w:rsidR="007E333C">
        <w:rPr>
          <w:sz w:val="22"/>
          <w:szCs w:val="22"/>
        </w:rPr>
        <w:t xml:space="preserve"> </w:t>
      </w:r>
      <w:r w:rsidR="00616E70" w:rsidRPr="00616E70">
        <w:rPr>
          <w:sz w:val="22"/>
          <w:szCs w:val="22"/>
        </w:rPr>
        <w:t>on potential cleaner air solutions</w:t>
      </w:r>
      <w:r w:rsidR="0016099D">
        <w:rPr>
          <w:sz w:val="22"/>
          <w:szCs w:val="22"/>
        </w:rPr>
        <w:t>.</w:t>
      </w:r>
    </w:p>
    <w:p w14:paraId="6BABB174" w14:textId="77777777" w:rsidR="00222BA2" w:rsidRDefault="00222BA2" w:rsidP="00AF643A">
      <w:pPr>
        <w:spacing w:line="276" w:lineRule="auto"/>
        <w:rPr>
          <w:sz w:val="22"/>
          <w:szCs w:val="22"/>
        </w:rPr>
      </w:pPr>
    </w:p>
    <w:p w14:paraId="34C38F46" w14:textId="0C976D21" w:rsidR="00222BA2" w:rsidRDefault="00126D39" w:rsidP="00AF643A">
      <w:pPr>
        <w:spacing w:line="276" w:lineRule="auto"/>
        <w:rPr>
          <w:sz w:val="22"/>
          <w:szCs w:val="22"/>
        </w:rPr>
      </w:pPr>
      <w:r>
        <w:rPr>
          <w:sz w:val="22"/>
          <w:szCs w:val="22"/>
        </w:rPr>
        <w:t>Individual</w:t>
      </w:r>
      <w:r w:rsidR="00C6317A">
        <w:rPr>
          <w:sz w:val="22"/>
          <w:szCs w:val="22"/>
        </w:rPr>
        <w:t xml:space="preserve"> a</w:t>
      </w:r>
      <w:r w:rsidR="0016099D">
        <w:rPr>
          <w:sz w:val="22"/>
          <w:szCs w:val="22"/>
        </w:rPr>
        <w:t xml:space="preserve">ir quality monitoring </w:t>
      </w:r>
      <w:r w:rsidR="0042364E">
        <w:rPr>
          <w:sz w:val="22"/>
          <w:szCs w:val="22"/>
        </w:rPr>
        <w:t xml:space="preserve">demonstrated </w:t>
      </w:r>
      <w:r w:rsidR="00FD78E9">
        <w:rPr>
          <w:sz w:val="22"/>
          <w:szCs w:val="22"/>
        </w:rPr>
        <w:t xml:space="preserve">that particulate levels </w:t>
      </w:r>
      <w:r w:rsidR="00487B32">
        <w:rPr>
          <w:sz w:val="22"/>
          <w:szCs w:val="22"/>
        </w:rPr>
        <w:t xml:space="preserve">frequently </w:t>
      </w:r>
      <w:r w:rsidR="00D739D2">
        <w:rPr>
          <w:sz w:val="22"/>
          <w:szCs w:val="22"/>
        </w:rPr>
        <w:t>exceed</w:t>
      </w:r>
      <w:r w:rsidR="0042364E">
        <w:rPr>
          <w:sz w:val="22"/>
          <w:szCs w:val="22"/>
        </w:rPr>
        <w:t>ed</w:t>
      </w:r>
      <w:r w:rsidR="00D739D2">
        <w:rPr>
          <w:sz w:val="22"/>
          <w:szCs w:val="22"/>
        </w:rPr>
        <w:t xml:space="preserve"> </w:t>
      </w:r>
      <w:r w:rsidR="00487B32">
        <w:rPr>
          <w:sz w:val="22"/>
          <w:szCs w:val="22"/>
        </w:rPr>
        <w:t>upper limits</w:t>
      </w:r>
      <w:r w:rsidR="00D739D2">
        <w:rPr>
          <w:sz w:val="22"/>
          <w:szCs w:val="22"/>
        </w:rPr>
        <w:t xml:space="preserve"> </w:t>
      </w:r>
      <w:r w:rsidR="0042364E">
        <w:rPr>
          <w:sz w:val="22"/>
          <w:szCs w:val="22"/>
        </w:rPr>
        <w:t>recommended</w:t>
      </w:r>
      <w:r w:rsidR="00D739D2">
        <w:rPr>
          <w:sz w:val="22"/>
          <w:szCs w:val="22"/>
        </w:rPr>
        <w:t xml:space="preserve"> by the WHO, </w:t>
      </w:r>
      <w:r w:rsidR="00FC579F" w:rsidRPr="00FC579F">
        <w:rPr>
          <w:sz w:val="22"/>
          <w:szCs w:val="22"/>
        </w:rPr>
        <w:t xml:space="preserve">even </w:t>
      </w:r>
      <w:r w:rsidR="00324B31">
        <w:rPr>
          <w:sz w:val="22"/>
          <w:szCs w:val="22"/>
        </w:rPr>
        <w:t>in the absence of</w:t>
      </w:r>
      <w:r w:rsidR="00FC579F" w:rsidRPr="00FC579F">
        <w:rPr>
          <w:sz w:val="22"/>
          <w:szCs w:val="22"/>
        </w:rPr>
        <w:t xml:space="preserve"> identified source</w:t>
      </w:r>
      <w:r w:rsidR="00FC579F">
        <w:rPr>
          <w:sz w:val="22"/>
          <w:szCs w:val="22"/>
        </w:rPr>
        <w:t>s</w:t>
      </w:r>
      <w:r w:rsidR="00FC579F" w:rsidRPr="00FC579F">
        <w:rPr>
          <w:sz w:val="22"/>
          <w:szCs w:val="22"/>
        </w:rPr>
        <w:t xml:space="preserve"> of biomass burning</w:t>
      </w:r>
      <w:r w:rsidR="0016099D">
        <w:rPr>
          <w:sz w:val="22"/>
          <w:szCs w:val="22"/>
        </w:rPr>
        <w:t xml:space="preserve">. Ethnographic findings revealed the overwhelming impact of economic scarcity on </w:t>
      </w:r>
      <w:r>
        <w:rPr>
          <w:sz w:val="22"/>
          <w:szCs w:val="22"/>
        </w:rPr>
        <w:t xml:space="preserve">individual </w:t>
      </w:r>
      <w:r w:rsidR="0016099D">
        <w:rPr>
          <w:sz w:val="22"/>
          <w:szCs w:val="22"/>
        </w:rPr>
        <w:t xml:space="preserve">air pollution exposures. </w:t>
      </w:r>
      <w:r>
        <w:rPr>
          <w:sz w:val="22"/>
          <w:szCs w:val="22"/>
        </w:rPr>
        <w:t>Scarcity affected air pollution exposures</w:t>
      </w:r>
      <w:r w:rsidR="0016099D">
        <w:rPr>
          <w:sz w:val="22"/>
          <w:szCs w:val="22"/>
        </w:rPr>
        <w:t xml:space="preserve"> </w:t>
      </w:r>
      <w:r>
        <w:rPr>
          <w:sz w:val="22"/>
          <w:szCs w:val="22"/>
        </w:rPr>
        <w:t>through three pathways</w:t>
      </w:r>
      <w:r w:rsidR="00487B32">
        <w:rPr>
          <w:sz w:val="22"/>
          <w:szCs w:val="22"/>
        </w:rPr>
        <w:t xml:space="preserve">: </w:t>
      </w:r>
      <w:r w:rsidR="0016099D">
        <w:rPr>
          <w:sz w:val="22"/>
          <w:szCs w:val="22"/>
        </w:rPr>
        <w:t xml:space="preserve">daily hardship, limitation, and precarity. </w:t>
      </w:r>
      <w:r w:rsidR="00F23583">
        <w:rPr>
          <w:sz w:val="22"/>
          <w:szCs w:val="22"/>
        </w:rPr>
        <w:t xml:space="preserve">We use the theory of </w:t>
      </w:r>
      <w:r w:rsidR="00C9567A">
        <w:rPr>
          <w:sz w:val="22"/>
          <w:szCs w:val="22"/>
        </w:rPr>
        <w:t>structural violence</w:t>
      </w:r>
      <w:r w:rsidR="00F23583">
        <w:rPr>
          <w:sz w:val="22"/>
          <w:szCs w:val="22"/>
        </w:rPr>
        <w:t xml:space="preserve">, as described by Paul Farmer, </w:t>
      </w:r>
      <w:r w:rsidR="00C9567A">
        <w:rPr>
          <w:sz w:val="22"/>
          <w:szCs w:val="22"/>
        </w:rPr>
        <w:t xml:space="preserve">and the concept of slow violence to </w:t>
      </w:r>
      <w:r w:rsidR="00487B32">
        <w:rPr>
          <w:sz w:val="22"/>
          <w:szCs w:val="22"/>
        </w:rPr>
        <w:t>interrogate</w:t>
      </w:r>
      <w:r w:rsidR="00C9567A">
        <w:rPr>
          <w:sz w:val="22"/>
          <w:szCs w:val="22"/>
        </w:rPr>
        <w:t xml:space="preserve"> </w:t>
      </w:r>
      <w:r w:rsidR="0016099D">
        <w:rPr>
          <w:sz w:val="22"/>
          <w:szCs w:val="22"/>
        </w:rPr>
        <w:t xml:space="preserve">the origins of this scarcity and global </w:t>
      </w:r>
      <w:r w:rsidR="005B6290">
        <w:rPr>
          <w:sz w:val="22"/>
          <w:szCs w:val="22"/>
        </w:rPr>
        <w:t>inequality</w:t>
      </w:r>
      <w:r w:rsidR="0016099D">
        <w:rPr>
          <w:sz w:val="22"/>
          <w:szCs w:val="22"/>
        </w:rPr>
        <w:t xml:space="preserve">. </w:t>
      </w:r>
      <w:r w:rsidR="00F85C2C">
        <w:rPr>
          <w:sz w:val="22"/>
          <w:szCs w:val="22"/>
        </w:rPr>
        <w:t>W</w:t>
      </w:r>
      <w:r w:rsidR="00487B32">
        <w:rPr>
          <w:sz w:val="22"/>
          <w:szCs w:val="22"/>
        </w:rPr>
        <w:t xml:space="preserve">e draw on </w:t>
      </w:r>
      <w:r w:rsidR="00F23583">
        <w:rPr>
          <w:sz w:val="22"/>
          <w:szCs w:val="22"/>
        </w:rPr>
        <w:t xml:space="preserve">the </w:t>
      </w:r>
      <w:r w:rsidR="00487B32">
        <w:rPr>
          <w:sz w:val="22"/>
          <w:szCs w:val="22"/>
        </w:rPr>
        <w:t>ethnographic findings to</w:t>
      </w:r>
      <w:r w:rsidR="00C9567A">
        <w:rPr>
          <w:sz w:val="22"/>
          <w:szCs w:val="22"/>
        </w:rPr>
        <w:t xml:space="preserve"> critically consider </w:t>
      </w:r>
      <w:r w:rsidR="0016099D">
        <w:rPr>
          <w:sz w:val="22"/>
          <w:szCs w:val="22"/>
        </w:rPr>
        <w:t xml:space="preserve">sustainable approaches to </w:t>
      </w:r>
      <w:r w:rsidR="00487B32">
        <w:rPr>
          <w:sz w:val="22"/>
          <w:szCs w:val="22"/>
        </w:rPr>
        <w:t>cleaner air,</w:t>
      </w:r>
      <w:r w:rsidR="0016099D">
        <w:rPr>
          <w:sz w:val="22"/>
          <w:szCs w:val="22"/>
        </w:rPr>
        <w:t xml:space="preserve"> without re-enacting </w:t>
      </w:r>
      <w:r w:rsidR="00CF2CDA">
        <w:rPr>
          <w:sz w:val="22"/>
          <w:szCs w:val="22"/>
        </w:rPr>
        <w:t>existing</w:t>
      </w:r>
      <w:r w:rsidR="0016099D">
        <w:rPr>
          <w:sz w:val="22"/>
          <w:szCs w:val="22"/>
        </w:rPr>
        <w:t xml:space="preserve"> systemic inequities.</w:t>
      </w:r>
    </w:p>
    <w:p w14:paraId="35071BD1" w14:textId="77777777" w:rsidR="00222BA2" w:rsidRDefault="0016099D" w:rsidP="00AF643A">
      <w:pPr>
        <w:spacing w:line="276" w:lineRule="auto"/>
        <w:rPr>
          <w:rFonts w:asciiTheme="majorHAnsi" w:eastAsiaTheme="majorEastAsia" w:hAnsiTheme="majorHAnsi" w:cstheme="majorBidi"/>
          <w:sz w:val="22"/>
          <w:szCs w:val="22"/>
        </w:rPr>
      </w:pPr>
      <w:r>
        <w:rPr>
          <w:sz w:val="22"/>
          <w:szCs w:val="22"/>
        </w:rPr>
        <w:br w:type="page"/>
      </w:r>
    </w:p>
    <w:p w14:paraId="27A93B20" w14:textId="27177CCE" w:rsidR="00565840" w:rsidRPr="00565840" w:rsidRDefault="00565840" w:rsidP="00AF643A">
      <w:pPr>
        <w:pStyle w:val="Heading2"/>
        <w:spacing w:line="276" w:lineRule="auto"/>
        <w:rPr>
          <w:color w:val="auto"/>
        </w:rPr>
      </w:pPr>
      <w:r w:rsidRPr="00565840">
        <w:rPr>
          <w:color w:val="auto"/>
        </w:rPr>
        <w:lastRenderedPageBreak/>
        <w:t>Key Questions</w:t>
      </w:r>
    </w:p>
    <w:p w14:paraId="224DFE96" w14:textId="77777777" w:rsidR="00565840" w:rsidRDefault="00565840" w:rsidP="00AF643A">
      <w:pPr>
        <w:spacing w:line="276" w:lineRule="auto"/>
        <w:ind w:left="2880" w:hanging="2880"/>
      </w:pPr>
    </w:p>
    <w:p w14:paraId="252C90AB" w14:textId="1C1E3130" w:rsidR="00565840" w:rsidRPr="009C6E31" w:rsidRDefault="00565840" w:rsidP="00AF643A">
      <w:pPr>
        <w:spacing w:line="276" w:lineRule="auto"/>
        <w:ind w:left="2880" w:hanging="2880"/>
        <w:rPr>
          <w:sz w:val="22"/>
          <w:szCs w:val="22"/>
        </w:rPr>
      </w:pPr>
      <w:r w:rsidRPr="009C6E31">
        <w:rPr>
          <w:sz w:val="22"/>
          <w:szCs w:val="22"/>
        </w:rPr>
        <w:t>What is already known?</w:t>
      </w:r>
      <w:r w:rsidRPr="009C6E31">
        <w:rPr>
          <w:sz w:val="22"/>
          <w:szCs w:val="22"/>
        </w:rPr>
        <w:tab/>
        <w:t xml:space="preserve">Air pollution is a leading cause of </w:t>
      </w:r>
      <w:r w:rsidR="0039774A" w:rsidRPr="009C6E31">
        <w:rPr>
          <w:sz w:val="22"/>
          <w:szCs w:val="22"/>
        </w:rPr>
        <w:t xml:space="preserve">global </w:t>
      </w:r>
      <w:r w:rsidRPr="009C6E31">
        <w:rPr>
          <w:sz w:val="22"/>
          <w:szCs w:val="22"/>
        </w:rPr>
        <w:t xml:space="preserve">morbidity and mortality, and an important driver of health inequalities. </w:t>
      </w:r>
      <w:r w:rsidR="0039774A" w:rsidRPr="009C6E31">
        <w:rPr>
          <w:sz w:val="22"/>
          <w:szCs w:val="22"/>
        </w:rPr>
        <w:t xml:space="preserve">Traditional global health approaches </w:t>
      </w:r>
      <w:r w:rsidR="00FC579F">
        <w:rPr>
          <w:sz w:val="22"/>
          <w:szCs w:val="22"/>
        </w:rPr>
        <w:t>typically use</w:t>
      </w:r>
      <w:r w:rsidR="0042364E">
        <w:rPr>
          <w:sz w:val="22"/>
          <w:szCs w:val="22"/>
        </w:rPr>
        <w:t xml:space="preserve"> </w:t>
      </w:r>
      <w:r w:rsidR="00FC579F">
        <w:rPr>
          <w:sz w:val="22"/>
          <w:szCs w:val="22"/>
        </w:rPr>
        <w:t xml:space="preserve">individualised </w:t>
      </w:r>
      <w:r w:rsidR="00517EEC" w:rsidRPr="009C6E31">
        <w:rPr>
          <w:sz w:val="22"/>
          <w:szCs w:val="22"/>
        </w:rPr>
        <w:t>‘</w:t>
      </w:r>
      <w:r w:rsidRPr="009C6E31">
        <w:rPr>
          <w:sz w:val="22"/>
          <w:szCs w:val="22"/>
        </w:rPr>
        <w:t>clean</w:t>
      </w:r>
      <w:r w:rsidR="00517EEC" w:rsidRPr="009C6E31">
        <w:rPr>
          <w:sz w:val="22"/>
          <w:szCs w:val="22"/>
        </w:rPr>
        <w:t>er</w:t>
      </w:r>
      <w:r w:rsidRPr="009C6E31">
        <w:rPr>
          <w:sz w:val="22"/>
          <w:szCs w:val="22"/>
        </w:rPr>
        <w:t xml:space="preserve"> cooking</w:t>
      </w:r>
      <w:r w:rsidR="00517EEC" w:rsidRPr="009C6E31">
        <w:rPr>
          <w:sz w:val="22"/>
          <w:szCs w:val="22"/>
        </w:rPr>
        <w:t>’</w:t>
      </w:r>
      <w:r w:rsidRPr="009C6E31">
        <w:rPr>
          <w:sz w:val="22"/>
          <w:szCs w:val="22"/>
        </w:rPr>
        <w:t xml:space="preserve"> interventions</w:t>
      </w:r>
      <w:r w:rsidR="0039774A" w:rsidRPr="009C6E31">
        <w:rPr>
          <w:sz w:val="22"/>
          <w:szCs w:val="22"/>
        </w:rPr>
        <w:t>,</w:t>
      </w:r>
      <w:r w:rsidRPr="009C6E31">
        <w:rPr>
          <w:sz w:val="22"/>
          <w:szCs w:val="22"/>
        </w:rPr>
        <w:t xml:space="preserve"> </w:t>
      </w:r>
      <w:r w:rsidR="0039774A" w:rsidRPr="009C6E31">
        <w:rPr>
          <w:sz w:val="22"/>
          <w:szCs w:val="22"/>
        </w:rPr>
        <w:t>with</w:t>
      </w:r>
      <w:r w:rsidRPr="009C6E31">
        <w:rPr>
          <w:sz w:val="22"/>
          <w:szCs w:val="22"/>
        </w:rPr>
        <w:t xml:space="preserve"> </w:t>
      </w:r>
      <w:r w:rsidR="00126D39">
        <w:rPr>
          <w:sz w:val="22"/>
          <w:szCs w:val="22"/>
        </w:rPr>
        <w:t>limited</w:t>
      </w:r>
      <w:r w:rsidRPr="009C6E31">
        <w:rPr>
          <w:sz w:val="22"/>
          <w:szCs w:val="22"/>
        </w:rPr>
        <w:t xml:space="preserve"> successes in </w:t>
      </w:r>
      <w:r w:rsidR="0039774A" w:rsidRPr="009C6E31">
        <w:rPr>
          <w:sz w:val="22"/>
          <w:szCs w:val="22"/>
        </w:rPr>
        <w:t xml:space="preserve">reducing cooking-related emissions in LMIC settings. </w:t>
      </w:r>
      <w:r w:rsidR="00517EEC" w:rsidRPr="009C6E31">
        <w:rPr>
          <w:sz w:val="22"/>
          <w:szCs w:val="22"/>
        </w:rPr>
        <w:t>S</w:t>
      </w:r>
      <w:r w:rsidRPr="009C6E31">
        <w:rPr>
          <w:sz w:val="22"/>
          <w:szCs w:val="22"/>
        </w:rPr>
        <w:t>ustainable, clinically important improvements in health outcomes ha</w:t>
      </w:r>
      <w:r w:rsidR="00517EEC" w:rsidRPr="009C6E31">
        <w:rPr>
          <w:sz w:val="22"/>
          <w:szCs w:val="22"/>
        </w:rPr>
        <w:t>ve</w:t>
      </w:r>
      <w:r w:rsidRPr="009C6E31">
        <w:rPr>
          <w:sz w:val="22"/>
          <w:szCs w:val="22"/>
        </w:rPr>
        <w:t xml:space="preserve"> been more challenging</w:t>
      </w:r>
      <w:r w:rsidR="00517EEC" w:rsidRPr="009C6E31">
        <w:rPr>
          <w:sz w:val="22"/>
          <w:szCs w:val="22"/>
        </w:rPr>
        <w:t xml:space="preserve"> to achieve</w:t>
      </w:r>
      <w:r w:rsidRPr="009C6E31">
        <w:rPr>
          <w:sz w:val="22"/>
          <w:szCs w:val="22"/>
        </w:rPr>
        <w:t>.</w:t>
      </w:r>
    </w:p>
    <w:p w14:paraId="39B6B13C" w14:textId="77777777" w:rsidR="00565840" w:rsidRPr="009C6E31" w:rsidRDefault="00565840" w:rsidP="00AF643A">
      <w:pPr>
        <w:spacing w:line="276" w:lineRule="auto"/>
        <w:rPr>
          <w:sz w:val="22"/>
          <w:szCs w:val="22"/>
        </w:rPr>
      </w:pPr>
    </w:p>
    <w:p w14:paraId="5F3CB438" w14:textId="0E3A03DB" w:rsidR="00D2441E" w:rsidRPr="009C6E31" w:rsidRDefault="00565840" w:rsidP="00AF643A">
      <w:pPr>
        <w:spacing w:line="276" w:lineRule="auto"/>
        <w:ind w:left="2880" w:hanging="2880"/>
        <w:rPr>
          <w:sz w:val="22"/>
          <w:szCs w:val="22"/>
        </w:rPr>
      </w:pPr>
      <w:r w:rsidRPr="009C6E31">
        <w:rPr>
          <w:sz w:val="22"/>
          <w:szCs w:val="22"/>
        </w:rPr>
        <w:t>What are the new findings?</w:t>
      </w:r>
      <w:r w:rsidRPr="009C6E31">
        <w:rPr>
          <w:sz w:val="22"/>
          <w:szCs w:val="22"/>
        </w:rPr>
        <w:tab/>
      </w:r>
      <w:r w:rsidR="00A32515">
        <w:rPr>
          <w:sz w:val="22"/>
          <w:szCs w:val="22"/>
        </w:rPr>
        <w:t>A</w:t>
      </w:r>
      <w:r w:rsidRPr="009C6E31">
        <w:rPr>
          <w:sz w:val="22"/>
          <w:szCs w:val="22"/>
        </w:rPr>
        <w:t xml:space="preserve">ir pollution exposures </w:t>
      </w:r>
      <w:r w:rsidR="00517EEC" w:rsidRPr="009C6E31">
        <w:rPr>
          <w:sz w:val="22"/>
          <w:szCs w:val="22"/>
        </w:rPr>
        <w:t xml:space="preserve">in rural Malawi </w:t>
      </w:r>
      <w:r w:rsidR="0042364E">
        <w:rPr>
          <w:sz w:val="22"/>
          <w:szCs w:val="22"/>
        </w:rPr>
        <w:t>exceed</w:t>
      </w:r>
      <w:r w:rsidR="00A32515">
        <w:rPr>
          <w:sz w:val="22"/>
          <w:szCs w:val="22"/>
        </w:rPr>
        <w:t>ed</w:t>
      </w:r>
      <w:r w:rsidRPr="009C6E31">
        <w:rPr>
          <w:sz w:val="22"/>
          <w:szCs w:val="22"/>
        </w:rPr>
        <w:t xml:space="preserve"> internationally recommended maximum levels</w:t>
      </w:r>
      <w:r w:rsidR="00A32515">
        <w:rPr>
          <w:sz w:val="22"/>
          <w:szCs w:val="22"/>
        </w:rPr>
        <w:t xml:space="preserve"> even in the absence of </w:t>
      </w:r>
      <w:r w:rsidR="00A32515" w:rsidRPr="009C6E31">
        <w:rPr>
          <w:sz w:val="22"/>
          <w:szCs w:val="22"/>
        </w:rPr>
        <w:t xml:space="preserve">identified </w:t>
      </w:r>
      <w:r w:rsidR="00A32515">
        <w:rPr>
          <w:sz w:val="22"/>
          <w:szCs w:val="22"/>
        </w:rPr>
        <w:t xml:space="preserve">sources of burning. Compounding this high background, intense exposures were identified during cooking, which </w:t>
      </w:r>
      <w:r w:rsidR="008758B1">
        <w:rPr>
          <w:sz w:val="22"/>
          <w:szCs w:val="22"/>
        </w:rPr>
        <w:t>constitut</w:t>
      </w:r>
      <w:r w:rsidR="00A32515">
        <w:rPr>
          <w:sz w:val="22"/>
          <w:szCs w:val="22"/>
        </w:rPr>
        <w:t>ed</w:t>
      </w:r>
      <w:r w:rsidR="00B8496D" w:rsidRPr="009C6E31">
        <w:rPr>
          <w:sz w:val="22"/>
          <w:szCs w:val="22"/>
        </w:rPr>
        <w:t xml:space="preserve"> </w:t>
      </w:r>
      <w:r w:rsidR="00517EEC" w:rsidRPr="009C6E31">
        <w:rPr>
          <w:sz w:val="22"/>
          <w:szCs w:val="22"/>
        </w:rPr>
        <w:t xml:space="preserve">the </w:t>
      </w:r>
      <w:r w:rsidR="00A32515">
        <w:rPr>
          <w:sz w:val="22"/>
          <w:szCs w:val="22"/>
        </w:rPr>
        <w:t>greatest single</w:t>
      </w:r>
      <w:r w:rsidR="00517EEC" w:rsidRPr="009C6E31">
        <w:rPr>
          <w:sz w:val="22"/>
          <w:szCs w:val="22"/>
        </w:rPr>
        <w:t xml:space="preserve"> identifi</w:t>
      </w:r>
      <w:r w:rsidR="00A32515">
        <w:rPr>
          <w:sz w:val="22"/>
          <w:szCs w:val="22"/>
        </w:rPr>
        <w:t>able</w:t>
      </w:r>
      <w:r w:rsidR="00517EEC" w:rsidRPr="009C6E31">
        <w:rPr>
          <w:sz w:val="22"/>
          <w:szCs w:val="22"/>
        </w:rPr>
        <w:t xml:space="preserve"> contributor</w:t>
      </w:r>
      <w:r w:rsidR="00A32515">
        <w:rPr>
          <w:sz w:val="22"/>
          <w:szCs w:val="22"/>
        </w:rPr>
        <w:t xml:space="preserve"> to poor air quality.</w:t>
      </w:r>
    </w:p>
    <w:p w14:paraId="7DAF09AE" w14:textId="77777777" w:rsidR="00D2441E" w:rsidRPr="009C6E31" w:rsidRDefault="00D2441E" w:rsidP="00AF643A">
      <w:pPr>
        <w:spacing w:line="276" w:lineRule="auto"/>
        <w:ind w:left="2880" w:hanging="2880"/>
        <w:rPr>
          <w:sz w:val="22"/>
          <w:szCs w:val="22"/>
        </w:rPr>
      </w:pPr>
    </w:p>
    <w:p w14:paraId="30BA1EB8" w14:textId="1AE1C480" w:rsidR="00565840" w:rsidRPr="009C6E31" w:rsidRDefault="00565840" w:rsidP="00AF643A">
      <w:pPr>
        <w:spacing w:line="276" w:lineRule="auto"/>
        <w:ind w:left="2880"/>
        <w:rPr>
          <w:sz w:val="22"/>
          <w:szCs w:val="22"/>
        </w:rPr>
      </w:pPr>
      <w:r w:rsidRPr="009C6E31">
        <w:rPr>
          <w:sz w:val="22"/>
          <w:szCs w:val="22"/>
        </w:rPr>
        <w:t>Ethnographic findings demonstrate the striking impacts of economic scarcity</w:t>
      </w:r>
      <w:r w:rsidR="00517EEC" w:rsidRPr="009C6E31">
        <w:rPr>
          <w:sz w:val="22"/>
          <w:szCs w:val="22"/>
        </w:rPr>
        <w:t xml:space="preserve"> </w:t>
      </w:r>
      <w:r w:rsidRPr="009C6E31">
        <w:rPr>
          <w:sz w:val="22"/>
          <w:szCs w:val="22"/>
        </w:rPr>
        <w:t>on air pollution</w:t>
      </w:r>
      <w:r w:rsidR="00FC579F">
        <w:rPr>
          <w:sz w:val="22"/>
          <w:szCs w:val="22"/>
        </w:rPr>
        <w:t>,</w:t>
      </w:r>
      <w:r w:rsidR="00517EEC" w:rsidRPr="009C6E31">
        <w:rPr>
          <w:sz w:val="22"/>
          <w:szCs w:val="22"/>
        </w:rPr>
        <w:t xml:space="preserve"> and on communities’ capacities</w:t>
      </w:r>
      <w:r w:rsidRPr="009C6E31">
        <w:rPr>
          <w:sz w:val="22"/>
          <w:szCs w:val="22"/>
        </w:rPr>
        <w:t xml:space="preserve"> </w:t>
      </w:r>
      <w:r w:rsidR="00517EEC" w:rsidRPr="009C6E31">
        <w:rPr>
          <w:sz w:val="22"/>
          <w:szCs w:val="22"/>
        </w:rPr>
        <w:t xml:space="preserve">to avert </w:t>
      </w:r>
      <w:r w:rsidR="00FC579F">
        <w:rPr>
          <w:sz w:val="22"/>
          <w:szCs w:val="22"/>
        </w:rPr>
        <w:t>their</w:t>
      </w:r>
      <w:r w:rsidR="00FC579F" w:rsidRPr="009C6E31">
        <w:rPr>
          <w:sz w:val="22"/>
          <w:szCs w:val="22"/>
        </w:rPr>
        <w:t xml:space="preserve"> </w:t>
      </w:r>
      <w:r w:rsidR="00517EEC" w:rsidRPr="009C6E31">
        <w:rPr>
          <w:sz w:val="22"/>
          <w:szCs w:val="22"/>
        </w:rPr>
        <w:t>exposures</w:t>
      </w:r>
      <w:r w:rsidRPr="009C6E31">
        <w:rPr>
          <w:sz w:val="22"/>
          <w:szCs w:val="22"/>
        </w:rPr>
        <w:t xml:space="preserve">. </w:t>
      </w:r>
    </w:p>
    <w:p w14:paraId="6F393D1A" w14:textId="77777777" w:rsidR="00565840" w:rsidRPr="009C6E31" w:rsidRDefault="00565840" w:rsidP="00AF643A">
      <w:pPr>
        <w:spacing w:line="276" w:lineRule="auto"/>
        <w:rPr>
          <w:sz w:val="22"/>
          <w:szCs w:val="22"/>
        </w:rPr>
      </w:pPr>
    </w:p>
    <w:p w14:paraId="01E9FA7F" w14:textId="77777777" w:rsidR="00565840" w:rsidRPr="009C6E31" w:rsidRDefault="00565840" w:rsidP="00AF643A">
      <w:pPr>
        <w:spacing w:line="276" w:lineRule="auto"/>
        <w:rPr>
          <w:sz w:val="22"/>
          <w:szCs w:val="22"/>
        </w:rPr>
      </w:pPr>
      <w:r w:rsidRPr="009C6E31">
        <w:rPr>
          <w:sz w:val="22"/>
          <w:szCs w:val="22"/>
        </w:rPr>
        <w:t>What do the new findings imply?</w:t>
      </w:r>
    </w:p>
    <w:p w14:paraId="5BC2BC3E" w14:textId="0F3B0768" w:rsidR="009C6E31" w:rsidRDefault="004635B5" w:rsidP="00AF643A">
      <w:pPr>
        <w:spacing w:line="276" w:lineRule="auto"/>
        <w:ind w:left="2880"/>
        <w:rPr>
          <w:sz w:val="22"/>
          <w:szCs w:val="22"/>
        </w:rPr>
      </w:pPr>
      <w:r>
        <w:rPr>
          <w:noProof/>
          <w:sz w:val="22"/>
          <w:szCs w:val="22"/>
        </w:rPr>
        <mc:AlternateContent>
          <mc:Choice Requires="wpc">
            <w:drawing>
              <wp:anchor distT="0" distB="0" distL="114300" distR="114300" simplePos="0" relativeHeight="251663360" behindDoc="0" locked="0" layoutInCell="1" allowOverlap="1" wp14:anchorId="6BEBF750" wp14:editId="3944609C">
                <wp:simplePos x="0" y="0"/>
                <wp:positionH relativeFrom="column">
                  <wp:posOffset>-285750</wp:posOffset>
                </wp:positionH>
                <wp:positionV relativeFrom="paragraph">
                  <wp:posOffset>-12209145</wp:posOffset>
                </wp:positionV>
                <wp:extent cx="4734560" cy="3625850"/>
                <wp:effectExtent l="2371725" t="419100" r="1504315" b="812800"/>
                <wp:wrapNone/>
                <wp:docPr id="310" name="Canvas 3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3" name="Group 205"/>
                        <wpg:cNvGrpSpPr>
                          <a:grpSpLocks/>
                        </wpg:cNvGrpSpPr>
                        <wpg:grpSpPr bwMode="auto">
                          <a:xfrm>
                            <a:off x="-2366645" y="-413385"/>
                            <a:ext cx="8599170" cy="4838065"/>
                            <a:chOff x="-3727" y="-651"/>
                            <a:chExt cx="13542" cy="7619"/>
                          </a:xfrm>
                        </wpg:grpSpPr>
                        <wps:wsp>
                          <wps:cNvPr id="6" name="Freeform 5"/>
                          <wps:cNvSpPr>
                            <a:spLocks/>
                          </wps:cNvSpPr>
                          <wps:spPr bwMode="auto">
                            <a:xfrm>
                              <a:off x="-3727" y="-651"/>
                              <a:ext cx="13538" cy="7619"/>
                            </a:xfrm>
                            <a:custGeom>
                              <a:avLst/>
                              <a:gdLst>
                                <a:gd name="T0" fmla="*/ 0 w 12796"/>
                                <a:gd name="T1" fmla="*/ 0 h 7198"/>
                                <a:gd name="T2" fmla="*/ 0 w 12796"/>
                                <a:gd name="T3" fmla="*/ 0 h 7198"/>
                                <a:gd name="T4" fmla="*/ 12796 w 12796"/>
                                <a:gd name="T5" fmla="*/ 0 h 7198"/>
                                <a:gd name="T6" fmla="*/ 12796 w 12796"/>
                                <a:gd name="T7" fmla="*/ 7198 h 7198"/>
                                <a:gd name="T8" fmla="*/ 0 w 12796"/>
                                <a:gd name="T9" fmla="*/ 7198 h 7198"/>
                                <a:gd name="T10" fmla="*/ 0 w 12796"/>
                                <a:gd name="T11" fmla="*/ 0 h 7198"/>
                              </a:gdLst>
                              <a:ahLst/>
                              <a:cxnLst>
                                <a:cxn ang="0">
                                  <a:pos x="T0" y="T1"/>
                                </a:cxn>
                                <a:cxn ang="0">
                                  <a:pos x="T2" y="T3"/>
                                </a:cxn>
                                <a:cxn ang="0">
                                  <a:pos x="T4" y="T5"/>
                                </a:cxn>
                                <a:cxn ang="0">
                                  <a:pos x="T6" y="T7"/>
                                </a:cxn>
                                <a:cxn ang="0">
                                  <a:pos x="T8" y="T9"/>
                                </a:cxn>
                                <a:cxn ang="0">
                                  <a:pos x="T10" y="T11"/>
                                </a:cxn>
                              </a:cxnLst>
                              <a:rect l="0" t="0" r="r" b="b"/>
                              <a:pathLst>
                                <a:path w="12796" h="7198">
                                  <a:moveTo>
                                    <a:pt x="0" y="0"/>
                                  </a:moveTo>
                                  <a:lnTo>
                                    <a:pt x="0" y="0"/>
                                  </a:lnTo>
                                  <a:lnTo>
                                    <a:pt x="12796" y="0"/>
                                  </a:lnTo>
                                  <a:lnTo>
                                    <a:pt x="12796" y="7198"/>
                                  </a:lnTo>
                                  <a:lnTo>
                                    <a:pt x="0" y="7198"/>
                                  </a:lnTo>
                                  <a:lnTo>
                                    <a:pt x="0" y="0"/>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8" name="Freeform 6"/>
                          <wps:cNvSpPr>
                            <a:spLocks/>
                          </wps:cNvSpPr>
                          <wps:spPr bwMode="auto">
                            <a:xfrm>
                              <a:off x="-3727" y="-651"/>
                              <a:ext cx="13542" cy="7619"/>
                            </a:xfrm>
                            <a:custGeom>
                              <a:avLst/>
                              <a:gdLst>
                                <a:gd name="T0" fmla="*/ 0 w 12799"/>
                                <a:gd name="T1" fmla="*/ 0 h 7198"/>
                                <a:gd name="T2" fmla="*/ 0 w 12799"/>
                                <a:gd name="T3" fmla="*/ 0 h 7198"/>
                                <a:gd name="T4" fmla="*/ 12799 w 12799"/>
                                <a:gd name="T5" fmla="*/ 0 h 7198"/>
                                <a:gd name="T6" fmla="*/ 12799 w 12799"/>
                                <a:gd name="T7" fmla="*/ 7198 h 7198"/>
                                <a:gd name="T8" fmla="*/ 0 w 12799"/>
                                <a:gd name="T9" fmla="*/ 7198 h 7198"/>
                                <a:gd name="T10" fmla="*/ 0 w 12799"/>
                                <a:gd name="T11" fmla="*/ 0 h 7198"/>
                              </a:gdLst>
                              <a:ahLst/>
                              <a:cxnLst>
                                <a:cxn ang="0">
                                  <a:pos x="T0" y="T1"/>
                                </a:cxn>
                                <a:cxn ang="0">
                                  <a:pos x="T2" y="T3"/>
                                </a:cxn>
                                <a:cxn ang="0">
                                  <a:pos x="T4" y="T5"/>
                                </a:cxn>
                                <a:cxn ang="0">
                                  <a:pos x="T6" y="T7"/>
                                </a:cxn>
                                <a:cxn ang="0">
                                  <a:pos x="T8" y="T9"/>
                                </a:cxn>
                                <a:cxn ang="0">
                                  <a:pos x="T10" y="T11"/>
                                </a:cxn>
                              </a:cxnLst>
                              <a:rect l="0" t="0" r="r" b="b"/>
                              <a:pathLst>
                                <a:path w="12799" h="7198">
                                  <a:moveTo>
                                    <a:pt x="0" y="0"/>
                                  </a:moveTo>
                                  <a:lnTo>
                                    <a:pt x="0" y="0"/>
                                  </a:lnTo>
                                  <a:lnTo>
                                    <a:pt x="12799" y="0"/>
                                  </a:lnTo>
                                  <a:lnTo>
                                    <a:pt x="12799" y="7198"/>
                                  </a:lnTo>
                                  <a:lnTo>
                                    <a:pt x="0" y="7198"/>
                                  </a:lnTo>
                                  <a:lnTo>
                                    <a:pt x="0" y="0"/>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10" name="Freeform 7"/>
                          <wps:cNvSpPr>
                            <a:spLocks/>
                          </wps:cNvSpPr>
                          <wps:spPr bwMode="auto">
                            <a:xfrm>
                              <a:off x="136" y="147"/>
                              <a:ext cx="7194" cy="5441"/>
                            </a:xfrm>
                            <a:custGeom>
                              <a:avLst/>
                              <a:gdLst>
                                <a:gd name="T0" fmla="*/ 0 w 6800"/>
                                <a:gd name="T1" fmla="*/ 2570 h 5140"/>
                                <a:gd name="T2" fmla="*/ 0 w 6800"/>
                                <a:gd name="T3" fmla="*/ 2570 h 5140"/>
                                <a:gd name="T4" fmla="*/ 3400 w 6800"/>
                                <a:gd name="T5" fmla="*/ 0 h 5140"/>
                                <a:gd name="T6" fmla="*/ 6800 w 6800"/>
                                <a:gd name="T7" fmla="*/ 2570 h 5140"/>
                                <a:gd name="T8" fmla="*/ 3400 w 6800"/>
                                <a:gd name="T9" fmla="*/ 5140 h 5140"/>
                                <a:gd name="T10" fmla="*/ 0 w 6800"/>
                                <a:gd name="T11" fmla="*/ 2570 h 5140"/>
                                <a:gd name="T12" fmla="*/ 0 w 6800"/>
                                <a:gd name="T13" fmla="*/ 2570 h 5140"/>
                              </a:gdLst>
                              <a:ahLst/>
                              <a:cxnLst>
                                <a:cxn ang="0">
                                  <a:pos x="T0" y="T1"/>
                                </a:cxn>
                                <a:cxn ang="0">
                                  <a:pos x="T2" y="T3"/>
                                </a:cxn>
                                <a:cxn ang="0">
                                  <a:pos x="T4" y="T5"/>
                                </a:cxn>
                                <a:cxn ang="0">
                                  <a:pos x="T6" y="T7"/>
                                </a:cxn>
                                <a:cxn ang="0">
                                  <a:pos x="T8" y="T9"/>
                                </a:cxn>
                                <a:cxn ang="0">
                                  <a:pos x="T10" y="T11"/>
                                </a:cxn>
                                <a:cxn ang="0">
                                  <a:pos x="T12" y="T13"/>
                                </a:cxn>
                              </a:cxnLst>
                              <a:rect l="0" t="0" r="r" b="b"/>
                              <a:pathLst>
                                <a:path w="6800" h="5140">
                                  <a:moveTo>
                                    <a:pt x="0" y="2570"/>
                                  </a:moveTo>
                                  <a:lnTo>
                                    <a:pt x="0" y="2570"/>
                                  </a:lnTo>
                                  <a:cubicBezTo>
                                    <a:pt x="0" y="1151"/>
                                    <a:pt x="1522" y="0"/>
                                    <a:pt x="3400" y="0"/>
                                  </a:cubicBezTo>
                                  <a:cubicBezTo>
                                    <a:pt x="5278" y="0"/>
                                    <a:pt x="6800" y="1151"/>
                                    <a:pt x="6800" y="2570"/>
                                  </a:cubicBezTo>
                                  <a:cubicBezTo>
                                    <a:pt x="6800" y="3989"/>
                                    <a:pt x="5278" y="5140"/>
                                    <a:pt x="3400" y="5140"/>
                                  </a:cubicBezTo>
                                  <a:cubicBezTo>
                                    <a:pt x="1522" y="5140"/>
                                    <a:pt x="0" y="3989"/>
                                    <a:pt x="0" y="2570"/>
                                  </a:cubicBezTo>
                                  <a:lnTo>
                                    <a:pt x="0" y="2570"/>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11" name="Freeform 8"/>
                          <wps:cNvSpPr>
                            <a:spLocks/>
                          </wps:cNvSpPr>
                          <wps:spPr bwMode="auto">
                            <a:xfrm>
                              <a:off x="136" y="147"/>
                              <a:ext cx="7194" cy="5441"/>
                            </a:xfrm>
                            <a:custGeom>
                              <a:avLst/>
                              <a:gdLst>
                                <a:gd name="T0" fmla="*/ 0 w 6800"/>
                                <a:gd name="T1" fmla="*/ 2570 h 5140"/>
                                <a:gd name="T2" fmla="*/ 0 w 6800"/>
                                <a:gd name="T3" fmla="*/ 2570 h 5140"/>
                                <a:gd name="T4" fmla="*/ 3400 w 6800"/>
                                <a:gd name="T5" fmla="*/ 0 h 5140"/>
                                <a:gd name="T6" fmla="*/ 6800 w 6800"/>
                                <a:gd name="T7" fmla="*/ 2570 h 5140"/>
                                <a:gd name="T8" fmla="*/ 3400 w 6800"/>
                                <a:gd name="T9" fmla="*/ 5140 h 5140"/>
                                <a:gd name="T10" fmla="*/ 0 w 6800"/>
                                <a:gd name="T11" fmla="*/ 2570 h 5140"/>
                                <a:gd name="T12" fmla="*/ 0 w 6800"/>
                                <a:gd name="T13" fmla="*/ 2570 h 5140"/>
                              </a:gdLst>
                              <a:ahLst/>
                              <a:cxnLst>
                                <a:cxn ang="0">
                                  <a:pos x="T0" y="T1"/>
                                </a:cxn>
                                <a:cxn ang="0">
                                  <a:pos x="T2" y="T3"/>
                                </a:cxn>
                                <a:cxn ang="0">
                                  <a:pos x="T4" y="T5"/>
                                </a:cxn>
                                <a:cxn ang="0">
                                  <a:pos x="T6" y="T7"/>
                                </a:cxn>
                                <a:cxn ang="0">
                                  <a:pos x="T8" y="T9"/>
                                </a:cxn>
                                <a:cxn ang="0">
                                  <a:pos x="T10" y="T11"/>
                                </a:cxn>
                                <a:cxn ang="0">
                                  <a:pos x="T12" y="T13"/>
                                </a:cxn>
                              </a:cxnLst>
                              <a:rect l="0" t="0" r="r" b="b"/>
                              <a:pathLst>
                                <a:path w="6800" h="5140">
                                  <a:moveTo>
                                    <a:pt x="0" y="2570"/>
                                  </a:moveTo>
                                  <a:lnTo>
                                    <a:pt x="0" y="2570"/>
                                  </a:lnTo>
                                  <a:cubicBezTo>
                                    <a:pt x="0" y="1151"/>
                                    <a:pt x="1522" y="0"/>
                                    <a:pt x="3400" y="0"/>
                                  </a:cubicBezTo>
                                  <a:cubicBezTo>
                                    <a:pt x="5278" y="0"/>
                                    <a:pt x="6800" y="1151"/>
                                    <a:pt x="6800" y="2570"/>
                                  </a:cubicBezTo>
                                  <a:cubicBezTo>
                                    <a:pt x="6800" y="3989"/>
                                    <a:pt x="5278" y="5140"/>
                                    <a:pt x="3400" y="5140"/>
                                  </a:cubicBezTo>
                                  <a:cubicBezTo>
                                    <a:pt x="1522" y="5140"/>
                                    <a:pt x="0" y="3989"/>
                                    <a:pt x="0" y="2570"/>
                                  </a:cubicBezTo>
                                  <a:lnTo>
                                    <a:pt x="0" y="2570"/>
                                  </a:lnTo>
                                  <a:close/>
                                </a:path>
                              </a:pathLst>
                            </a:custGeom>
                            <a:noFill/>
                            <a:ln w="8890" cap="flat">
                              <a:solidFill>
                                <a:srgbClr val="3D4B5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9"/>
                          <wps:cNvSpPr>
                            <a:spLocks/>
                          </wps:cNvSpPr>
                          <wps:spPr bwMode="auto">
                            <a:xfrm>
                              <a:off x="2553" y="556"/>
                              <a:ext cx="59" cy="100"/>
                            </a:xfrm>
                            <a:custGeom>
                              <a:avLst/>
                              <a:gdLst>
                                <a:gd name="T0" fmla="*/ 55 w 55"/>
                                <a:gd name="T1" fmla="*/ 69 h 95"/>
                                <a:gd name="T2" fmla="*/ 47 w 55"/>
                                <a:gd name="T3" fmla="*/ 88 h 95"/>
                                <a:gd name="T4" fmla="*/ 25 w 55"/>
                                <a:gd name="T5" fmla="*/ 95 h 95"/>
                                <a:gd name="T6" fmla="*/ 10 w 55"/>
                                <a:gd name="T7" fmla="*/ 92 h 95"/>
                                <a:gd name="T8" fmla="*/ 2 w 55"/>
                                <a:gd name="T9" fmla="*/ 88 h 95"/>
                                <a:gd name="T10" fmla="*/ 0 w 55"/>
                                <a:gd name="T11" fmla="*/ 83 h 95"/>
                                <a:gd name="T12" fmla="*/ 1 w 55"/>
                                <a:gd name="T13" fmla="*/ 80 h 95"/>
                                <a:gd name="T14" fmla="*/ 2 w 55"/>
                                <a:gd name="T15" fmla="*/ 79 h 95"/>
                                <a:gd name="T16" fmla="*/ 10 w 55"/>
                                <a:gd name="T17" fmla="*/ 83 h 95"/>
                                <a:gd name="T18" fmla="*/ 26 w 55"/>
                                <a:gd name="T19" fmla="*/ 87 h 95"/>
                                <a:gd name="T20" fmla="*/ 40 w 55"/>
                                <a:gd name="T21" fmla="*/ 82 h 95"/>
                                <a:gd name="T22" fmla="*/ 46 w 55"/>
                                <a:gd name="T23" fmla="*/ 70 h 95"/>
                                <a:gd name="T24" fmla="*/ 39 w 55"/>
                                <a:gd name="T25" fmla="*/ 57 h 95"/>
                                <a:gd name="T26" fmla="*/ 24 w 55"/>
                                <a:gd name="T27" fmla="*/ 49 h 95"/>
                                <a:gd name="T28" fmla="*/ 10 w 55"/>
                                <a:gd name="T29" fmla="*/ 40 h 95"/>
                                <a:gd name="T30" fmla="*/ 3 w 55"/>
                                <a:gd name="T31" fmla="*/ 23 h 95"/>
                                <a:gd name="T32" fmla="*/ 10 w 55"/>
                                <a:gd name="T33" fmla="*/ 6 h 95"/>
                                <a:gd name="T34" fmla="*/ 29 w 55"/>
                                <a:gd name="T35" fmla="*/ 0 h 95"/>
                                <a:gd name="T36" fmla="*/ 41 w 55"/>
                                <a:gd name="T37" fmla="*/ 2 h 95"/>
                                <a:gd name="T38" fmla="*/ 48 w 55"/>
                                <a:gd name="T39" fmla="*/ 6 h 95"/>
                                <a:gd name="T40" fmla="*/ 50 w 55"/>
                                <a:gd name="T41" fmla="*/ 8 h 95"/>
                                <a:gd name="T42" fmla="*/ 50 w 55"/>
                                <a:gd name="T43" fmla="*/ 11 h 95"/>
                                <a:gd name="T44" fmla="*/ 49 w 55"/>
                                <a:gd name="T45" fmla="*/ 14 h 95"/>
                                <a:gd name="T46" fmla="*/ 48 w 55"/>
                                <a:gd name="T47" fmla="*/ 15 h 95"/>
                                <a:gd name="T48" fmla="*/ 42 w 55"/>
                                <a:gd name="T49" fmla="*/ 11 h 95"/>
                                <a:gd name="T50" fmla="*/ 28 w 55"/>
                                <a:gd name="T51" fmla="*/ 8 h 95"/>
                                <a:gd name="T52" fmla="*/ 16 w 55"/>
                                <a:gd name="T53" fmla="*/ 12 h 95"/>
                                <a:gd name="T54" fmla="*/ 12 w 55"/>
                                <a:gd name="T55" fmla="*/ 22 h 95"/>
                                <a:gd name="T56" fmla="*/ 18 w 55"/>
                                <a:gd name="T57" fmla="*/ 35 h 95"/>
                                <a:gd name="T58" fmla="*/ 33 w 55"/>
                                <a:gd name="T59" fmla="*/ 43 h 95"/>
                                <a:gd name="T60" fmla="*/ 48 w 55"/>
                                <a:gd name="T61" fmla="*/ 52 h 95"/>
                                <a:gd name="T62" fmla="*/ 55 w 55"/>
                                <a:gd name="T63" fmla="*/ 69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5" h="95">
                                  <a:moveTo>
                                    <a:pt x="55" y="69"/>
                                  </a:moveTo>
                                  <a:lnTo>
                                    <a:pt x="55" y="69"/>
                                  </a:lnTo>
                                  <a:cubicBezTo>
                                    <a:pt x="55" y="73"/>
                                    <a:pt x="54" y="76"/>
                                    <a:pt x="53" y="80"/>
                                  </a:cubicBezTo>
                                  <a:cubicBezTo>
                                    <a:pt x="51" y="83"/>
                                    <a:pt x="49" y="86"/>
                                    <a:pt x="47" y="88"/>
                                  </a:cubicBezTo>
                                  <a:cubicBezTo>
                                    <a:pt x="44" y="90"/>
                                    <a:pt x="41" y="92"/>
                                    <a:pt x="37" y="93"/>
                                  </a:cubicBezTo>
                                  <a:cubicBezTo>
                                    <a:pt x="33" y="94"/>
                                    <a:pt x="29" y="95"/>
                                    <a:pt x="25" y="95"/>
                                  </a:cubicBezTo>
                                  <a:cubicBezTo>
                                    <a:pt x="22" y="95"/>
                                    <a:pt x="19" y="95"/>
                                    <a:pt x="17" y="94"/>
                                  </a:cubicBezTo>
                                  <a:cubicBezTo>
                                    <a:pt x="14" y="94"/>
                                    <a:pt x="12" y="93"/>
                                    <a:pt x="10" y="92"/>
                                  </a:cubicBezTo>
                                  <a:cubicBezTo>
                                    <a:pt x="8" y="91"/>
                                    <a:pt x="6" y="91"/>
                                    <a:pt x="5" y="90"/>
                                  </a:cubicBezTo>
                                  <a:cubicBezTo>
                                    <a:pt x="3" y="89"/>
                                    <a:pt x="2" y="88"/>
                                    <a:pt x="2" y="88"/>
                                  </a:cubicBezTo>
                                  <a:cubicBezTo>
                                    <a:pt x="1" y="87"/>
                                    <a:pt x="1" y="87"/>
                                    <a:pt x="1" y="86"/>
                                  </a:cubicBezTo>
                                  <a:cubicBezTo>
                                    <a:pt x="0" y="85"/>
                                    <a:pt x="0" y="84"/>
                                    <a:pt x="0" y="83"/>
                                  </a:cubicBezTo>
                                  <a:cubicBezTo>
                                    <a:pt x="0" y="82"/>
                                    <a:pt x="0" y="82"/>
                                    <a:pt x="0" y="81"/>
                                  </a:cubicBezTo>
                                  <a:cubicBezTo>
                                    <a:pt x="0" y="81"/>
                                    <a:pt x="1" y="80"/>
                                    <a:pt x="1" y="80"/>
                                  </a:cubicBezTo>
                                  <a:cubicBezTo>
                                    <a:pt x="1" y="80"/>
                                    <a:pt x="1" y="79"/>
                                    <a:pt x="1" y="79"/>
                                  </a:cubicBezTo>
                                  <a:cubicBezTo>
                                    <a:pt x="2" y="79"/>
                                    <a:pt x="2" y="79"/>
                                    <a:pt x="2" y="79"/>
                                  </a:cubicBezTo>
                                  <a:cubicBezTo>
                                    <a:pt x="3" y="79"/>
                                    <a:pt x="4" y="79"/>
                                    <a:pt x="5" y="80"/>
                                  </a:cubicBezTo>
                                  <a:cubicBezTo>
                                    <a:pt x="6" y="81"/>
                                    <a:pt x="8" y="82"/>
                                    <a:pt x="10" y="83"/>
                                  </a:cubicBezTo>
                                  <a:cubicBezTo>
                                    <a:pt x="12" y="84"/>
                                    <a:pt x="14" y="85"/>
                                    <a:pt x="17" y="86"/>
                                  </a:cubicBezTo>
                                  <a:cubicBezTo>
                                    <a:pt x="19" y="87"/>
                                    <a:pt x="22" y="87"/>
                                    <a:pt x="26" y="87"/>
                                  </a:cubicBezTo>
                                  <a:cubicBezTo>
                                    <a:pt x="29" y="87"/>
                                    <a:pt x="32" y="87"/>
                                    <a:pt x="34" y="86"/>
                                  </a:cubicBezTo>
                                  <a:cubicBezTo>
                                    <a:pt x="36" y="85"/>
                                    <a:pt x="38" y="84"/>
                                    <a:pt x="40" y="82"/>
                                  </a:cubicBezTo>
                                  <a:cubicBezTo>
                                    <a:pt x="42" y="81"/>
                                    <a:pt x="43" y="79"/>
                                    <a:pt x="44" y="77"/>
                                  </a:cubicBezTo>
                                  <a:cubicBezTo>
                                    <a:pt x="45" y="75"/>
                                    <a:pt x="46" y="72"/>
                                    <a:pt x="46" y="70"/>
                                  </a:cubicBezTo>
                                  <a:cubicBezTo>
                                    <a:pt x="46" y="67"/>
                                    <a:pt x="45" y="64"/>
                                    <a:pt x="44" y="62"/>
                                  </a:cubicBezTo>
                                  <a:cubicBezTo>
                                    <a:pt x="43" y="60"/>
                                    <a:pt x="41" y="58"/>
                                    <a:pt x="39" y="57"/>
                                  </a:cubicBezTo>
                                  <a:cubicBezTo>
                                    <a:pt x="37" y="55"/>
                                    <a:pt x="35" y="54"/>
                                    <a:pt x="32" y="53"/>
                                  </a:cubicBezTo>
                                  <a:cubicBezTo>
                                    <a:pt x="30" y="51"/>
                                    <a:pt x="27" y="50"/>
                                    <a:pt x="24" y="49"/>
                                  </a:cubicBezTo>
                                  <a:cubicBezTo>
                                    <a:pt x="22" y="48"/>
                                    <a:pt x="19" y="46"/>
                                    <a:pt x="16" y="45"/>
                                  </a:cubicBezTo>
                                  <a:cubicBezTo>
                                    <a:pt x="14" y="43"/>
                                    <a:pt x="12" y="42"/>
                                    <a:pt x="10" y="40"/>
                                  </a:cubicBezTo>
                                  <a:cubicBezTo>
                                    <a:pt x="8" y="38"/>
                                    <a:pt x="6" y="35"/>
                                    <a:pt x="5" y="33"/>
                                  </a:cubicBezTo>
                                  <a:cubicBezTo>
                                    <a:pt x="3" y="30"/>
                                    <a:pt x="3" y="27"/>
                                    <a:pt x="3" y="23"/>
                                  </a:cubicBezTo>
                                  <a:cubicBezTo>
                                    <a:pt x="3" y="20"/>
                                    <a:pt x="3" y="16"/>
                                    <a:pt x="5" y="14"/>
                                  </a:cubicBezTo>
                                  <a:cubicBezTo>
                                    <a:pt x="6" y="11"/>
                                    <a:pt x="8" y="8"/>
                                    <a:pt x="10" y="6"/>
                                  </a:cubicBezTo>
                                  <a:cubicBezTo>
                                    <a:pt x="12" y="4"/>
                                    <a:pt x="15" y="3"/>
                                    <a:pt x="19" y="2"/>
                                  </a:cubicBezTo>
                                  <a:cubicBezTo>
                                    <a:pt x="22" y="1"/>
                                    <a:pt x="25" y="0"/>
                                    <a:pt x="29" y="0"/>
                                  </a:cubicBezTo>
                                  <a:cubicBezTo>
                                    <a:pt x="31" y="0"/>
                                    <a:pt x="33" y="0"/>
                                    <a:pt x="35" y="1"/>
                                  </a:cubicBezTo>
                                  <a:cubicBezTo>
                                    <a:pt x="37" y="1"/>
                                    <a:pt x="39" y="2"/>
                                    <a:pt x="41" y="2"/>
                                  </a:cubicBezTo>
                                  <a:cubicBezTo>
                                    <a:pt x="43" y="3"/>
                                    <a:pt x="44" y="4"/>
                                    <a:pt x="46" y="4"/>
                                  </a:cubicBezTo>
                                  <a:cubicBezTo>
                                    <a:pt x="47" y="5"/>
                                    <a:pt x="48" y="6"/>
                                    <a:pt x="48" y="6"/>
                                  </a:cubicBezTo>
                                  <a:cubicBezTo>
                                    <a:pt x="49" y="7"/>
                                    <a:pt x="49" y="7"/>
                                    <a:pt x="49" y="7"/>
                                  </a:cubicBezTo>
                                  <a:cubicBezTo>
                                    <a:pt x="49" y="7"/>
                                    <a:pt x="49" y="8"/>
                                    <a:pt x="50" y="8"/>
                                  </a:cubicBezTo>
                                  <a:cubicBezTo>
                                    <a:pt x="50" y="8"/>
                                    <a:pt x="50" y="9"/>
                                    <a:pt x="50" y="9"/>
                                  </a:cubicBezTo>
                                  <a:cubicBezTo>
                                    <a:pt x="50" y="9"/>
                                    <a:pt x="50" y="10"/>
                                    <a:pt x="50" y="11"/>
                                  </a:cubicBezTo>
                                  <a:cubicBezTo>
                                    <a:pt x="50" y="11"/>
                                    <a:pt x="50" y="12"/>
                                    <a:pt x="50" y="12"/>
                                  </a:cubicBezTo>
                                  <a:cubicBezTo>
                                    <a:pt x="50" y="13"/>
                                    <a:pt x="50" y="13"/>
                                    <a:pt x="49" y="14"/>
                                  </a:cubicBezTo>
                                  <a:cubicBezTo>
                                    <a:pt x="49" y="14"/>
                                    <a:pt x="49" y="14"/>
                                    <a:pt x="49" y="14"/>
                                  </a:cubicBezTo>
                                  <a:cubicBezTo>
                                    <a:pt x="49" y="15"/>
                                    <a:pt x="48" y="15"/>
                                    <a:pt x="48" y="15"/>
                                  </a:cubicBezTo>
                                  <a:cubicBezTo>
                                    <a:pt x="48" y="15"/>
                                    <a:pt x="47" y="14"/>
                                    <a:pt x="46" y="14"/>
                                  </a:cubicBezTo>
                                  <a:cubicBezTo>
                                    <a:pt x="45" y="13"/>
                                    <a:pt x="43" y="12"/>
                                    <a:pt x="42" y="11"/>
                                  </a:cubicBezTo>
                                  <a:cubicBezTo>
                                    <a:pt x="40" y="11"/>
                                    <a:pt x="38" y="10"/>
                                    <a:pt x="36" y="9"/>
                                  </a:cubicBezTo>
                                  <a:cubicBezTo>
                                    <a:pt x="34" y="8"/>
                                    <a:pt x="31" y="8"/>
                                    <a:pt x="28" y="8"/>
                                  </a:cubicBezTo>
                                  <a:cubicBezTo>
                                    <a:pt x="26" y="8"/>
                                    <a:pt x="23" y="8"/>
                                    <a:pt x="21" y="9"/>
                                  </a:cubicBezTo>
                                  <a:cubicBezTo>
                                    <a:pt x="19" y="10"/>
                                    <a:pt x="17" y="11"/>
                                    <a:pt x="16" y="12"/>
                                  </a:cubicBezTo>
                                  <a:cubicBezTo>
                                    <a:pt x="14" y="14"/>
                                    <a:pt x="13" y="15"/>
                                    <a:pt x="13" y="17"/>
                                  </a:cubicBezTo>
                                  <a:cubicBezTo>
                                    <a:pt x="12" y="19"/>
                                    <a:pt x="12" y="21"/>
                                    <a:pt x="12" y="22"/>
                                  </a:cubicBezTo>
                                  <a:cubicBezTo>
                                    <a:pt x="12" y="25"/>
                                    <a:pt x="12" y="28"/>
                                    <a:pt x="14" y="30"/>
                                  </a:cubicBezTo>
                                  <a:cubicBezTo>
                                    <a:pt x="15" y="32"/>
                                    <a:pt x="16" y="34"/>
                                    <a:pt x="18" y="35"/>
                                  </a:cubicBezTo>
                                  <a:cubicBezTo>
                                    <a:pt x="20" y="37"/>
                                    <a:pt x="23" y="38"/>
                                    <a:pt x="25" y="39"/>
                                  </a:cubicBezTo>
                                  <a:cubicBezTo>
                                    <a:pt x="28" y="41"/>
                                    <a:pt x="31" y="42"/>
                                    <a:pt x="33" y="43"/>
                                  </a:cubicBezTo>
                                  <a:cubicBezTo>
                                    <a:pt x="36" y="45"/>
                                    <a:pt x="39" y="46"/>
                                    <a:pt x="41" y="47"/>
                                  </a:cubicBezTo>
                                  <a:cubicBezTo>
                                    <a:pt x="44" y="49"/>
                                    <a:pt x="46" y="50"/>
                                    <a:pt x="48" y="52"/>
                                  </a:cubicBezTo>
                                  <a:cubicBezTo>
                                    <a:pt x="50" y="54"/>
                                    <a:pt x="52" y="57"/>
                                    <a:pt x="53" y="59"/>
                                  </a:cubicBezTo>
                                  <a:cubicBezTo>
                                    <a:pt x="54" y="62"/>
                                    <a:pt x="55" y="65"/>
                                    <a:pt x="55" y="69"/>
                                  </a:cubicBezTo>
                                  <a:lnTo>
                                    <a:pt x="55" y="6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 name="Freeform 10"/>
                          <wps:cNvSpPr>
                            <a:spLocks/>
                          </wps:cNvSpPr>
                          <wps:spPr bwMode="auto">
                            <a:xfrm>
                              <a:off x="2634" y="583"/>
                              <a:ext cx="55" cy="73"/>
                            </a:xfrm>
                            <a:custGeom>
                              <a:avLst/>
                              <a:gdLst>
                                <a:gd name="T0" fmla="*/ 52 w 52"/>
                                <a:gd name="T1" fmla="*/ 66 h 69"/>
                                <a:gd name="T2" fmla="*/ 52 w 52"/>
                                <a:gd name="T3" fmla="*/ 66 h 69"/>
                                <a:gd name="T4" fmla="*/ 52 w 52"/>
                                <a:gd name="T5" fmla="*/ 67 h 69"/>
                                <a:gd name="T6" fmla="*/ 51 w 52"/>
                                <a:gd name="T7" fmla="*/ 68 h 69"/>
                                <a:gd name="T8" fmla="*/ 50 w 52"/>
                                <a:gd name="T9" fmla="*/ 68 h 69"/>
                                <a:gd name="T10" fmla="*/ 48 w 52"/>
                                <a:gd name="T11" fmla="*/ 68 h 69"/>
                                <a:gd name="T12" fmla="*/ 46 w 52"/>
                                <a:gd name="T13" fmla="*/ 68 h 69"/>
                                <a:gd name="T14" fmla="*/ 45 w 52"/>
                                <a:gd name="T15" fmla="*/ 68 h 69"/>
                                <a:gd name="T16" fmla="*/ 44 w 52"/>
                                <a:gd name="T17" fmla="*/ 67 h 69"/>
                                <a:gd name="T18" fmla="*/ 44 w 52"/>
                                <a:gd name="T19" fmla="*/ 66 h 69"/>
                                <a:gd name="T20" fmla="*/ 44 w 52"/>
                                <a:gd name="T21" fmla="*/ 57 h 69"/>
                                <a:gd name="T22" fmla="*/ 33 w 52"/>
                                <a:gd name="T23" fmla="*/ 66 h 69"/>
                                <a:gd name="T24" fmla="*/ 23 w 52"/>
                                <a:gd name="T25" fmla="*/ 69 h 69"/>
                                <a:gd name="T26" fmla="*/ 12 w 52"/>
                                <a:gd name="T27" fmla="*/ 67 h 69"/>
                                <a:gd name="T28" fmla="*/ 5 w 52"/>
                                <a:gd name="T29" fmla="*/ 61 h 69"/>
                                <a:gd name="T30" fmla="*/ 1 w 52"/>
                                <a:gd name="T31" fmla="*/ 52 h 69"/>
                                <a:gd name="T32" fmla="*/ 0 w 52"/>
                                <a:gd name="T33" fmla="*/ 41 h 69"/>
                                <a:gd name="T34" fmla="*/ 0 w 52"/>
                                <a:gd name="T35" fmla="*/ 2 h 69"/>
                                <a:gd name="T36" fmla="*/ 0 w 52"/>
                                <a:gd name="T37" fmla="*/ 1 h 69"/>
                                <a:gd name="T38" fmla="*/ 1 w 52"/>
                                <a:gd name="T39" fmla="*/ 0 h 69"/>
                                <a:gd name="T40" fmla="*/ 2 w 52"/>
                                <a:gd name="T41" fmla="*/ 0 h 69"/>
                                <a:gd name="T42" fmla="*/ 4 w 52"/>
                                <a:gd name="T43" fmla="*/ 0 h 69"/>
                                <a:gd name="T44" fmla="*/ 6 w 52"/>
                                <a:gd name="T45" fmla="*/ 0 h 69"/>
                                <a:gd name="T46" fmla="*/ 7 w 52"/>
                                <a:gd name="T47" fmla="*/ 0 h 69"/>
                                <a:gd name="T48" fmla="*/ 8 w 52"/>
                                <a:gd name="T49" fmla="*/ 1 h 69"/>
                                <a:gd name="T50" fmla="*/ 8 w 52"/>
                                <a:gd name="T51" fmla="*/ 2 h 69"/>
                                <a:gd name="T52" fmla="*/ 8 w 52"/>
                                <a:gd name="T53" fmla="*/ 40 h 69"/>
                                <a:gd name="T54" fmla="*/ 9 w 52"/>
                                <a:gd name="T55" fmla="*/ 50 h 69"/>
                                <a:gd name="T56" fmla="*/ 12 w 52"/>
                                <a:gd name="T57" fmla="*/ 56 h 69"/>
                                <a:gd name="T58" fmla="*/ 17 w 52"/>
                                <a:gd name="T59" fmla="*/ 60 h 69"/>
                                <a:gd name="T60" fmla="*/ 23 w 52"/>
                                <a:gd name="T61" fmla="*/ 62 h 69"/>
                                <a:gd name="T62" fmla="*/ 33 w 52"/>
                                <a:gd name="T63" fmla="*/ 58 h 69"/>
                                <a:gd name="T64" fmla="*/ 44 w 52"/>
                                <a:gd name="T65" fmla="*/ 48 h 69"/>
                                <a:gd name="T66" fmla="*/ 44 w 52"/>
                                <a:gd name="T67" fmla="*/ 2 h 69"/>
                                <a:gd name="T68" fmla="*/ 44 w 52"/>
                                <a:gd name="T69" fmla="*/ 1 h 69"/>
                                <a:gd name="T70" fmla="*/ 44 w 52"/>
                                <a:gd name="T71" fmla="*/ 0 h 69"/>
                                <a:gd name="T72" fmla="*/ 46 w 52"/>
                                <a:gd name="T73" fmla="*/ 0 h 69"/>
                                <a:gd name="T74" fmla="*/ 48 w 52"/>
                                <a:gd name="T75" fmla="*/ 0 h 69"/>
                                <a:gd name="T76" fmla="*/ 50 w 52"/>
                                <a:gd name="T77" fmla="*/ 0 h 69"/>
                                <a:gd name="T78" fmla="*/ 51 w 52"/>
                                <a:gd name="T79" fmla="*/ 0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7"/>
                                    <a:pt x="52" y="67"/>
                                    <a:pt x="52" y="67"/>
                                  </a:cubicBezTo>
                                  <a:cubicBezTo>
                                    <a:pt x="52" y="67"/>
                                    <a:pt x="52" y="67"/>
                                    <a:pt x="51" y="68"/>
                                  </a:cubicBezTo>
                                  <a:cubicBezTo>
                                    <a:pt x="51" y="68"/>
                                    <a:pt x="50" y="68"/>
                                    <a:pt x="50" y="68"/>
                                  </a:cubicBezTo>
                                  <a:cubicBezTo>
                                    <a:pt x="49" y="68"/>
                                    <a:pt x="49" y="68"/>
                                    <a:pt x="48" y="68"/>
                                  </a:cubicBezTo>
                                  <a:cubicBezTo>
                                    <a:pt x="47" y="68"/>
                                    <a:pt x="46" y="68"/>
                                    <a:pt x="46" y="68"/>
                                  </a:cubicBezTo>
                                  <a:cubicBezTo>
                                    <a:pt x="45" y="68"/>
                                    <a:pt x="45" y="68"/>
                                    <a:pt x="45" y="68"/>
                                  </a:cubicBezTo>
                                  <a:cubicBezTo>
                                    <a:pt x="44" y="67"/>
                                    <a:pt x="44" y="67"/>
                                    <a:pt x="44" y="67"/>
                                  </a:cubicBezTo>
                                  <a:cubicBezTo>
                                    <a:pt x="44" y="67"/>
                                    <a:pt x="44" y="67"/>
                                    <a:pt x="44" y="66"/>
                                  </a:cubicBezTo>
                                  <a:lnTo>
                                    <a:pt x="44" y="57"/>
                                  </a:lnTo>
                                  <a:cubicBezTo>
                                    <a:pt x="40" y="61"/>
                                    <a:pt x="37" y="64"/>
                                    <a:pt x="33" y="66"/>
                                  </a:cubicBezTo>
                                  <a:cubicBezTo>
                                    <a:pt x="30" y="68"/>
                                    <a:pt x="26" y="69"/>
                                    <a:pt x="23" y="69"/>
                                  </a:cubicBezTo>
                                  <a:cubicBezTo>
                                    <a:pt x="18" y="69"/>
                                    <a:pt x="15" y="68"/>
                                    <a:pt x="12" y="67"/>
                                  </a:cubicBezTo>
                                  <a:cubicBezTo>
                                    <a:pt x="9" y="65"/>
                                    <a:pt x="7" y="63"/>
                                    <a:pt x="5" y="61"/>
                                  </a:cubicBezTo>
                                  <a:cubicBezTo>
                                    <a:pt x="3" y="59"/>
                                    <a:pt x="2" y="56"/>
                                    <a:pt x="1" y="52"/>
                                  </a:cubicBezTo>
                                  <a:cubicBezTo>
                                    <a:pt x="0" y="49"/>
                                    <a:pt x="0" y="45"/>
                                    <a:pt x="0" y="41"/>
                                  </a:cubicBezTo>
                                  <a:lnTo>
                                    <a:pt x="0" y="2"/>
                                  </a:lnTo>
                                  <a:cubicBezTo>
                                    <a:pt x="0" y="1"/>
                                    <a:pt x="0" y="1"/>
                                    <a:pt x="0" y="1"/>
                                  </a:cubicBezTo>
                                  <a:cubicBezTo>
                                    <a:pt x="0" y="1"/>
                                    <a:pt x="0" y="1"/>
                                    <a:pt x="1" y="0"/>
                                  </a:cubicBezTo>
                                  <a:cubicBezTo>
                                    <a:pt x="1" y="0"/>
                                    <a:pt x="1" y="0"/>
                                    <a:pt x="2" y="0"/>
                                  </a:cubicBezTo>
                                  <a:cubicBezTo>
                                    <a:pt x="2" y="0"/>
                                    <a:pt x="3" y="0"/>
                                    <a:pt x="4" y="0"/>
                                  </a:cubicBezTo>
                                  <a:cubicBezTo>
                                    <a:pt x="5" y="0"/>
                                    <a:pt x="6" y="0"/>
                                    <a:pt x="6" y="0"/>
                                  </a:cubicBezTo>
                                  <a:cubicBezTo>
                                    <a:pt x="7" y="0"/>
                                    <a:pt x="7" y="0"/>
                                    <a:pt x="7" y="0"/>
                                  </a:cubicBezTo>
                                  <a:cubicBezTo>
                                    <a:pt x="8" y="1"/>
                                    <a:pt x="8" y="1"/>
                                    <a:pt x="8" y="1"/>
                                  </a:cubicBezTo>
                                  <a:cubicBezTo>
                                    <a:pt x="8" y="1"/>
                                    <a:pt x="8" y="1"/>
                                    <a:pt x="8" y="2"/>
                                  </a:cubicBezTo>
                                  <a:lnTo>
                                    <a:pt x="8" y="40"/>
                                  </a:lnTo>
                                  <a:cubicBezTo>
                                    <a:pt x="8" y="44"/>
                                    <a:pt x="9" y="47"/>
                                    <a:pt x="9" y="50"/>
                                  </a:cubicBezTo>
                                  <a:cubicBezTo>
                                    <a:pt x="10" y="52"/>
                                    <a:pt x="11" y="54"/>
                                    <a:pt x="12" y="56"/>
                                  </a:cubicBezTo>
                                  <a:cubicBezTo>
                                    <a:pt x="13" y="58"/>
                                    <a:pt x="15" y="59"/>
                                    <a:pt x="17" y="60"/>
                                  </a:cubicBezTo>
                                  <a:cubicBezTo>
                                    <a:pt x="19" y="61"/>
                                    <a:pt x="21" y="62"/>
                                    <a:pt x="23" y="62"/>
                                  </a:cubicBezTo>
                                  <a:cubicBezTo>
                                    <a:pt x="27" y="62"/>
                                    <a:pt x="30" y="61"/>
                                    <a:pt x="33" y="58"/>
                                  </a:cubicBezTo>
                                  <a:cubicBezTo>
                                    <a:pt x="36" y="56"/>
                                    <a:pt x="40" y="53"/>
                                    <a:pt x="44" y="48"/>
                                  </a:cubicBezTo>
                                  <a:lnTo>
                                    <a:pt x="44" y="2"/>
                                  </a:lnTo>
                                  <a:cubicBezTo>
                                    <a:pt x="44" y="1"/>
                                    <a:pt x="44" y="1"/>
                                    <a:pt x="44" y="1"/>
                                  </a:cubicBezTo>
                                  <a:cubicBezTo>
                                    <a:pt x="44" y="1"/>
                                    <a:pt x="44" y="1"/>
                                    <a:pt x="44" y="0"/>
                                  </a:cubicBezTo>
                                  <a:cubicBezTo>
                                    <a:pt x="45" y="0"/>
                                    <a:pt x="45" y="0"/>
                                    <a:pt x="46" y="0"/>
                                  </a:cubicBezTo>
                                  <a:cubicBezTo>
                                    <a:pt x="46" y="0"/>
                                    <a:pt x="47" y="0"/>
                                    <a:pt x="48" y="0"/>
                                  </a:cubicBezTo>
                                  <a:cubicBezTo>
                                    <a:pt x="49" y="0"/>
                                    <a:pt x="49" y="0"/>
                                    <a:pt x="50" y="0"/>
                                  </a:cubicBezTo>
                                  <a:cubicBezTo>
                                    <a:pt x="50" y="0"/>
                                    <a:pt x="51" y="0"/>
                                    <a:pt x="51" y="0"/>
                                  </a:cubicBezTo>
                                  <a:cubicBezTo>
                                    <a:pt x="52" y="1"/>
                                    <a:pt x="52" y="1"/>
                                    <a:pt x="52" y="1"/>
                                  </a:cubicBezTo>
                                  <a:cubicBezTo>
                                    <a:pt x="52" y="1"/>
                                    <a:pt x="52" y="1"/>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 name="Freeform 11"/>
                          <wps:cNvSpPr>
                            <a:spLocks noEditPoints="1"/>
                          </wps:cNvSpPr>
                          <wps:spPr bwMode="auto">
                            <a:xfrm>
                              <a:off x="2718" y="582"/>
                              <a:ext cx="60" cy="101"/>
                            </a:xfrm>
                            <a:custGeom>
                              <a:avLst/>
                              <a:gdLst>
                                <a:gd name="T0" fmla="*/ 56 w 56"/>
                                <a:gd name="T1" fmla="*/ 34 h 95"/>
                                <a:gd name="T2" fmla="*/ 56 w 56"/>
                                <a:gd name="T3" fmla="*/ 34 h 95"/>
                                <a:gd name="T4" fmla="*/ 54 w 56"/>
                                <a:gd name="T5" fmla="*/ 49 h 95"/>
                                <a:gd name="T6" fmla="*/ 49 w 56"/>
                                <a:gd name="T7" fmla="*/ 60 h 95"/>
                                <a:gd name="T8" fmla="*/ 40 w 56"/>
                                <a:gd name="T9" fmla="*/ 67 h 95"/>
                                <a:gd name="T10" fmla="*/ 28 w 56"/>
                                <a:gd name="T11" fmla="*/ 70 h 95"/>
                                <a:gd name="T12" fmla="*/ 23 w 56"/>
                                <a:gd name="T13" fmla="*/ 69 h 95"/>
                                <a:gd name="T14" fmla="*/ 18 w 56"/>
                                <a:gd name="T15" fmla="*/ 67 h 95"/>
                                <a:gd name="T16" fmla="*/ 13 w 56"/>
                                <a:gd name="T17" fmla="*/ 64 h 95"/>
                                <a:gd name="T18" fmla="*/ 8 w 56"/>
                                <a:gd name="T19" fmla="*/ 60 h 95"/>
                                <a:gd name="T20" fmla="*/ 8 w 56"/>
                                <a:gd name="T21" fmla="*/ 93 h 95"/>
                                <a:gd name="T22" fmla="*/ 8 w 56"/>
                                <a:gd name="T23" fmla="*/ 94 h 95"/>
                                <a:gd name="T24" fmla="*/ 7 w 56"/>
                                <a:gd name="T25" fmla="*/ 94 h 95"/>
                                <a:gd name="T26" fmla="*/ 6 w 56"/>
                                <a:gd name="T27" fmla="*/ 95 h 95"/>
                                <a:gd name="T28" fmla="*/ 4 w 56"/>
                                <a:gd name="T29" fmla="*/ 95 h 95"/>
                                <a:gd name="T30" fmla="*/ 2 w 56"/>
                                <a:gd name="T31" fmla="*/ 95 h 95"/>
                                <a:gd name="T32" fmla="*/ 1 w 56"/>
                                <a:gd name="T33" fmla="*/ 94 h 95"/>
                                <a:gd name="T34" fmla="*/ 0 w 56"/>
                                <a:gd name="T35" fmla="*/ 94 h 95"/>
                                <a:gd name="T36" fmla="*/ 0 w 56"/>
                                <a:gd name="T37" fmla="*/ 93 h 95"/>
                                <a:gd name="T38" fmla="*/ 0 w 56"/>
                                <a:gd name="T39" fmla="*/ 3 h 95"/>
                                <a:gd name="T40" fmla="*/ 0 w 56"/>
                                <a:gd name="T41" fmla="*/ 2 h 95"/>
                                <a:gd name="T42" fmla="*/ 1 w 56"/>
                                <a:gd name="T43" fmla="*/ 1 h 95"/>
                                <a:gd name="T44" fmla="*/ 2 w 56"/>
                                <a:gd name="T45" fmla="*/ 1 h 95"/>
                                <a:gd name="T46" fmla="*/ 4 w 56"/>
                                <a:gd name="T47" fmla="*/ 1 h 95"/>
                                <a:gd name="T48" fmla="*/ 5 w 56"/>
                                <a:gd name="T49" fmla="*/ 1 h 95"/>
                                <a:gd name="T50" fmla="*/ 7 w 56"/>
                                <a:gd name="T51" fmla="*/ 1 h 95"/>
                                <a:gd name="T52" fmla="*/ 7 w 56"/>
                                <a:gd name="T53" fmla="*/ 2 h 95"/>
                                <a:gd name="T54" fmla="*/ 8 w 56"/>
                                <a:gd name="T55" fmla="*/ 3 h 95"/>
                                <a:gd name="T56" fmla="*/ 8 w 56"/>
                                <a:gd name="T57" fmla="*/ 12 h 95"/>
                                <a:gd name="T58" fmla="*/ 13 w 56"/>
                                <a:gd name="T59" fmla="*/ 7 h 95"/>
                                <a:gd name="T60" fmla="*/ 19 w 56"/>
                                <a:gd name="T61" fmla="*/ 3 h 95"/>
                                <a:gd name="T62" fmla="*/ 24 w 56"/>
                                <a:gd name="T63" fmla="*/ 1 h 95"/>
                                <a:gd name="T64" fmla="*/ 30 w 56"/>
                                <a:gd name="T65" fmla="*/ 0 h 95"/>
                                <a:gd name="T66" fmla="*/ 42 w 56"/>
                                <a:gd name="T67" fmla="*/ 3 h 95"/>
                                <a:gd name="T68" fmla="*/ 50 w 56"/>
                                <a:gd name="T69" fmla="*/ 10 h 95"/>
                                <a:gd name="T70" fmla="*/ 55 w 56"/>
                                <a:gd name="T71" fmla="*/ 21 h 95"/>
                                <a:gd name="T72" fmla="*/ 56 w 56"/>
                                <a:gd name="T73" fmla="*/ 34 h 95"/>
                                <a:gd name="T74" fmla="*/ 56 w 56"/>
                                <a:gd name="T75" fmla="*/ 34 h 95"/>
                                <a:gd name="T76" fmla="*/ 47 w 56"/>
                                <a:gd name="T77" fmla="*/ 35 h 95"/>
                                <a:gd name="T78" fmla="*/ 47 w 56"/>
                                <a:gd name="T79" fmla="*/ 35 h 95"/>
                                <a:gd name="T80" fmla="*/ 46 w 56"/>
                                <a:gd name="T81" fmla="*/ 25 h 95"/>
                                <a:gd name="T82" fmla="*/ 43 w 56"/>
                                <a:gd name="T83" fmla="*/ 16 h 95"/>
                                <a:gd name="T84" fmla="*/ 38 w 56"/>
                                <a:gd name="T85" fmla="*/ 10 h 95"/>
                                <a:gd name="T86" fmla="*/ 29 w 56"/>
                                <a:gd name="T87" fmla="*/ 7 h 95"/>
                                <a:gd name="T88" fmla="*/ 24 w 56"/>
                                <a:gd name="T89" fmla="*/ 8 h 95"/>
                                <a:gd name="T90" fmla="*/ 19 w 56"/>
                                <a:gd name="T91" fmla="*/ 10 h 95"/>
                                <a:gd name="T92" fmla="*/ 14 w 56"/>
                                <a:gd name="T93" fmla="*/ 15 h 95"/>
                                <a:gd name="T94" fmla="*/ 8 w 56"/>
                                <a:gd name="T95" fmla="*/ 21 h 95"/>
                                <a:gd name="T96" fmla="*/ 8 w 56"/>
                                <a:gd name="T97" fmla="*/ 49 h 95"/>
                                <a:gd name="T98" fmla="*/ 18 w 56"/>
                                <a:gd name="T99" fmla="*/ 59 h 95"/>
                                <a:gd name="T100" fmla="*/ 29 w 56"/>
                                <a:gd name="T101" fmla="*/ 63 h 95"/>
                                <a:gd name="T102" fmla="*/ 37 w 56"/>
                                <a:gd name="T103" fmla="*/ 60 h 95"/>
                                <a:gd name="T104" fmla="*/ 43 w 56"/>
                                <a:gd name="T105" fmla="*/ 54 h 95"/>
                                <a:gd name="T106" fmla="*/ 46 w 56"/>
                                <a:gd name="T107" fmla="*/ 45 h 95"/>
                                <a:gd name="T108" fmla="*/ 47 w 56"/>
                                <a:gd name="T109" fmla="*/ 35 h 95"/>
                                <a:gd name="T110" fmla="*/ 47 w 56"/>
                                <a:gd name="T111" fmla="*/ 35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40"/>
                                    <a:pt x="55" y="45"/>
                                    <a:pt x="54" y="49"/>
                                  </a:cubicBezTo>
                                  <a:cubicBezTo>
                                    <a:pt x="53" y="53"/>
                                    <a:pt x="51" y="57"/>
                                    <a:pt x="49" y="60"/>
                                  </a:cubicBezTo>
                                  <a:cubicBezTo>
                                    <a:pt x="47" y="63"/>
                                    <a:pt x="44" y="66"/>
                                    <a:pt x="40" y="67"/>
                                  </a:cubicBezTo>
                                  <a:cubicBezTo>
                                    <a:pt x="37" y="69"/>
                                    <a:pt x="33" y="70"/>
                                    <a:pt x="28" y="70"/>
                                  </a:cubicBezTo>
                                  <a:cubicBezTo>
                                    <a:pt x="26" y="70"/>
                                    <a:pt x="25" y="70"/>
                                    <a:pt x="23" y="69"/>
                                  </a:cubicBezTo>
                                  <a:cubicBezTo>
                                    <a:pt x="21" y="69"/>
                                    <a:pt x="20" y="68"/>
                                    <a:pt x="18" y="67"/>
                                  </a:cubicBezTo>
                                  <a:cubicBezTo>
                                    <a:pt x="16" y="67"/>
                                    <a:pt x="15" y="65"/>
                                    <a:pt x="13" y="64"/>
                                  </a:cubicBezTo>
                                  <a:cubicBezTo>
                                    <a:pt x="12" y="63"/>
                                    <a:pt x="10" y="61"/>
                                    <a:pt x="8" y="60"/>
                                  </a:cubicBezTo>
                                  <a:lnTo>
                                    <a:pt x="8" y="93"/>
                                  </a:lnTo>
                                  <a:cubicBezTo>
                                    <a:pt x="8" y="93"/>
                                    <a:pt x="8" y="93"/>
                                    <a:pt x="8" y="94"/>
                                  </a:cubicBezTo>
                                  <a:cubicBezTo>
                                    <a:pt x="8" y="94"/>
                                    <a:pt x="8" y="94"/>
                                    <a:pt x="7" y="94"/>
                                  </a:cubicBezTo>
                                  <a:cubicBezTo>
                                    <a:pt x="7" y="94"/>
                                    <a:pt x="7" y="95"/>
                                    <a:pt x="6" y="95"/>
                                  </a:cubicBezTo>
                                  <a:cubicBezTo>
                                    <a:pt x="5" y="95"/>
                                    <a:pt x="5" y="95"/>
                                    <a:pt x="4" y="95"/>
                                  </a:cubicBezTo>
                                  <a:cubicBezTo>
                                    <a:pt x="3" y="95"/>
                                    <a:pt x="2" y="95"/>
                                    <a:pt x="2" y="95"/>
                                  </a:cubicBezTo>
                                  <a:cubicBezTo>
                                    <a:pt x="1" y="95"/>
                                    <a:pt x="1" y="94"/>
                                    <a:pt x="1" y="94"/>
                                  </a:cubicBezTo>
                                  <a:cubicBezTo>
                                    <a:pt x="0" y="94"/>
                                    <a:pt x="0" y="94"/>
                                    <a:pt x="0" y="94"/>
                                  </a:cubicBezTo>
                                  <a:cubicBezTo>
                                    <a:pt x="0" y="93"/>
                                    <a:pt x="0" y="93"/>
                                    <a:pt x="0" y="93"/>
                                  </a:cubicBezTo>
                                  <a:lnTo>
                                    <a:pt x="0" y="3"/>
                                  </a:lnTo>
                                  <a:cubicBezTo>
                                    <a:pt x="0" y="2"/>
                                    <a:pt x="0" y="2"/>
                                    <a:pt x="0" y="2"/>
                                  </a:cubicBezTo>
                                  <a:cubicBezTo>
                                    <a:pt x="0" y="2"/>
                                    <a:pt x="0" y="1"/>
                                    <a:pt x="1" y="1"/>
                                  </a:cubicBezTo>
                                  <a:cubicBezTo>
                                    <a:pt x="1" y="1"/>
                                    <a:pt x="1" y="1"/>
                                    <a:pt x="2" y="1"/>
                                  </a:cubicBezTo>
                                  <a:cubicBezTo>
                                    <a:pt x="2" y="1"/>
                                    <a:pt x="3" y="1"/>
                                    <a:pt x="4" y="1"/>
                                  </a:cubicBezTo>
                                  <a:cubicBezTo>
                                    <a:pt x="4" y="1"/>
                                    <a:pt x="5" y="1"/>
                                    <a:pt x="5" y="1"/>
                                  </a:cubicBezTo>
                                  <a:cubicBezTo>
                                    <a:pt x="6" y="1"/>
                                    <a:pt x="6" y="1"/>
                                    <a:pt x="7" y="1"/>
                                  </a:cubicBezTo>
                                  <a:cubicBezTo>
                                    <a:pt x="7" y="1"/>
                                    <a:pt x="7" y="2"/>
                                    <a:pt x="7" y="2"/>
                                  </a:cubicBezTo>
                                  <a:cubicBezTo>
                                    <a:pt x="7" y="2"/>
                                    <a:pt x="8" y="2"/>
                                    <a:pt x="8" y="3"/>
                                  </a:cubicBezTo>
                                  <a:lnTo>
                                    <a:pt x="8" y="12"/>
                                  </a:lnTo>
                                  <a:cubicBezTo>
                                    <a:pt x="10" y="10"/>
                                    <a:pt x="11" y="8"/>
                                    <a:pt x="13" y="7"/>
                                  </a:cubicBezTo>
                                  <a:cubicBezTo>
                                    <a:pt x="15" y="5"/>
                                    <a:pt x="17" y="4"/>
                                    <a:pt x="19" y="3"/>
                                  </a:cubicBezTo>
                                  <a:cubicBezTo>
                                    <a:pt x="20" y="2"/>
                                    <a:pt x="22" y="1"/>
                                    <a:pt x="24" y="1"/>
                                  </a:cubicBezTo>
                                  <a:cubicBezTo>
                                    <a:pt x="26" y="0"/>
                                    <a:pt x="28" y="0"/>
                                    <a:pt x="30" y="0"/>
                                  </a:cubicBezTo>
                                  <a:cubicBezTo>
                                    <a:pt x="35" y="0"/>
                                    <a:pt x="39" y="1"/>
                                    <a:pt x="42" y="3"/>
                                  </a:cubicBezTo>
                                  <a:cubicBezTo>
                                    <a:pt x="45" y="5"/>
                                    <a:pt x="48" y="7"/>
                                    <a:pt x="50" y="10"/>
                                  </a:cubicBezTo>
                                  <a:cubicBezTo>
                                    <a:pt x="52" y="13"/>
                                    <a:pt x="54" y="17"/>
                                    <a:pt x="55" y="21"/>
                                  </a:cubicBezTo>
                                  <a:cubicBezTo>
                                    <a:pt x="56" y="25"/>
                                    <a:pt x="56" y="29"/>
                                    <a:pt x="56" y="34"/>
                                  </a:cubicBezTo>
                                  <a:lnTo>
                                    <a:pt x="56" y="34"/>
                                  </a:lnTo>
                                  <a:close/>
                                  <a:moveTo>
                                    <a:pt x="47" y="35"/>
                                  </a:moveTo>
                                  <a:lnTo>
                                    <a:pt x="47" y="35"/>
                                  </a:lnTo>
                                  <a:cubicBezTo>
                                    <a:pt x="47" y="32"/>
                                    <a:pt x="47" y="28"/>
                                    <a:pt x="46" y="25"/>
                                  </a:cubicBezTo>
                                  <a:cubicBezTo>
                                    <a:pt x="46" y="22"/>
                                    <a:pt x="45" y="19"/>
                                    <a:pt x="43" y="16"/>
                                  </a:cubicBezTo>
                                  <a:cubicBezTo>
                                    <a:pt x="42" y="13"/>
                                    <a:pt x="40" y="11"/>
                                    <a:pt x="38" y="10"/>
                                  </a:cubicBezTo>
                                  <a:cubicBezTo>
                                    <a:pt x="36" y="8"/>
                                    <a:pt x="33" y="7"/>
                                    <a:pt x="29" y="7"/>
                                  </a:cubicBezTo>
                                  <a:cubicBezTo>
                                    <a:pt x="28" y="7"/>
                                    <a:pt x="26" y="8"/>
                                    <a:pt x="24" y="8"/>
                                  </a:cubicBezTo>
                                  <a:cubicBezTo>
                                    <a:pt x="23" y="9"/>
                                    <a:pt x="21" y="9"/>
                                    <a:pt x="19" y="10"/>
                                  </a:cubicBezTo>
                                  <a:cubicBezTo>
                                    <a:pt x="18" y="12"/>
                                    <a:pt x="16" y="13"/>
                                    <a:pt x="14" y="15"/>
                                  </a:cubicBezTo>
                                  <a:cubicBezTo>
                                    <a:pt x="12" y="16"/>
                                    <a:pt x="10" y="19"/>
                                    <a:pt x="8" y="21"/>
                                  </a:cubicBezTo>
                                  <a:lnTo>
                                    <a:pt x="8" y="49"/>
                                  </a:lnTo>
                                  <a:cubicBezTo>
                                    <a:pt x="12" y="54"/>
                                    <a:pt x="15" y="57"/>
                                    <a:pt x="18" y="59"/>
                                  </a:cubicBezTo>
                                  <a:cubicBezTo>
                                    <a:pt x="22" y="61"/>
                                    <a:pt x="25" y="63"/>
                                    <a:pt x="29" y="63"/>
                                  </a:cubicBezTo>
                                  <a:cubicBezTo>
                                    <a:pt x="32" y="63"/>
                                    <a:pt x="35" y="62"/>
                                    <a:pt x="37" y="60"/>
                                  </a:cubicBezTo>
                                  <a:cubicBezTo>
                                    <a:pt x="39" y="59"/>
                                    <a:pt x="41" y="57"/>
                                    <a:pt x="43" y="54"/>
                                  </a:cubicBezTo>
                                  <a:cubicBezTo>
                                    <a:pt x="44" y="51"/>
                                    <a:pt x="45" y="48"/>
                                    <a:pt x="46" y="45"/>
                                  </a:cubicBezTo>
                                  <a:cubicBezTo>
                                    <a:pt x="47" y="42"/>
                                    <a:pt x="47" y="39"/>
                                    <a:pt x="47" y="35"/>
                                  </a:cubicBezTo>
                                  <a:lnTo>
                                    <a:pt x="47"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 name="Freeform 12"/>
                          <wps:cNvSpPr>
                            <a:spLocks noEditPoints="1"/>
                          </wps:cNvSpPr>
                          <wps:spPr bwMode="auto">
                            <a:xfrm>
                              <a:off x="2798" y="582"/>
                              <a:ext cx="60" cy="74"/>
                            </a:xfrm>
                            <a:custGeom>
                              <a:avLst/>
                              <a:gdLst>
                                <a:gd name="T0" fmla="*/ 57 w 57"/>
                                <a:gd name="T1" fmla="*/ 32 h 70"/>
                                <a:gd name="T2" fmla="*/ 57 w 57"/>
                                <a:gd name="T3" fmla="*/ 32 h 70"/>
                                <a:gd name="T4" fmla="*/ 56 w 57"/>
                                <a:gd name="T5" fmla="*/ 35 h 70"/>
                                <a:gd name="T6" fmla="*/ 53 w 57"/>
                                <a:gd name="T7" fmla="*/ 36 h 70"/>
                                <a:gd name="T8" fmla="*/ 9 w 57"/>
                                <a:gd name="T9" fmla="*/ 36 h 70"/>
                                <a:gd name="T10" fmla="*/ 10 w 57"/>
                                <a:gd name="T11" fmla="*/ 47 h 70"/>
                                <a:gd name="T12" fmla="*/ 14 w 57"/>
                                <a:gd name="T13" fmla="*/ 55 h 70"/>
                                <a:gd name="T14" fmla="*/ 21 w 57"/>
                                <a:gd name="T15" fmla="*/ 61 h 70"/>
                                <a:gd name="T16" fmla="*/ 32 w 57"/>
                                <a:gd name="T17" fmla="*/ 62 h 70"/>
                                <a:gd name="T18" fmla="*/ 40 w 57"/>
                                <a:gd name="T19" fmla="*/ 62 h 70"/>
                                <a:gd name="T20" fmla="*/ 46 w 57"/>
                                <a:gd name="T21" fmla="*/ 60 h 70"/>
                                <a:gd name="T22" fmla="*/ 50 w 57"/>
                                <a:gd name="T23" fmla="*/ 58 h 70"/>
                                <a:gd name="T24" fmla="*/ 53 w 57"/>
                                <a:gd name="T25" fmla="*/ 57 h 70"/>
                                <a:gd name="T26" fmla="*/ 54 w 57"/>
                                <a:gd name="T27" fmla="*/ 58 h 70"/>
                                <a:gd name="T28" fmla="*/ 54 w 57"/>
                                <a:gd name="T29" fmla="*/ 58 h 70"/>
                                <a:gd name="T30" fmla="*/ 54 w 57"/>
                                <a:gd name="T31" fmla="*/ 60 h 70"/>
                                <a:gd name="T32" fmla="*/ 55 w 57"/>
                                <a:gd name="T33" fmla="*/ 61 h 70"/>
                                <a:gd name="T34" fmla="*/ 54 w 57"/>
                                <a:gd name="T35" fmla="*/ 62 h 70"/>
                                <a:gd name="T36" fmla="*/ 54 w 57"/>
                                <a:gd name="T37" fmla="*/ 63 h 70"/>
                                <a:gd name="T38" fmla="*/ 54 w 57"/>
                                <a:gd name="T39" fmla="*/ 64 h 70"/>
                                <a:gd name="T40" fmla="*/ 53 w 57"/>
                                <a:gd name="T41" fmla="*/ 65 h 70"/>
                                <a:gd name="T42" fmla="*/ 51 w 57"/>
                                <a:gd name="T43" fmla="*/ 66 h 70"/>
                                <a:gd name="T44" fmla="*/ 46 w 57"/>
                                <a:gd name="T45" fmla="*/ 68 h 70"/>
                                <a:gd name="T46" fmla="*/ 39 w 57"/>
                                <a:gd name="T47" fmla="*/ 69 h 70"/>
                                <a:gd name="T48" fmla="*/ 31 w 57"/>
                                <a:gd name="T49" fmla="*/ 70 h 70"/>
                                <a:gd name="T50" fmla="*/ 18 w 57"/>
                                <a:gd name="T51" fmla="*/ 68 h 70"/>
                                <a:gd name="T52" fmla="*/ 8 w 57"/>
                                <a:gd name="T53" fmla="*/ 61 h 70"/>
                                <a:gd name="T54" fmla="*/ 2 w 57"/>
                                <a:gd name="T55" fmla="*/ 50 h 70"/>
                                <a:gd name="T56" fmla="*/ 0 w 57"/>
                                <a:gd name="T57" fmla="*/ 35 h 70"/>
                                <a:gd name="T58" fmla="*/ 2 w 57"/>
                                <a:gd name="T59" fmla="*/ 20 h 70"/>
                                <a:gd name="T60" fmla="*/ 8 w 57"/>
                                <a:gd name="T61" fmla="*/ 9 h 70"/>
                                <a:gd name="T62" fmla="*/ 17 w 57"/>
                                <a:gd name="T63" fmla="*/ 3 h 70"/>
                                <a:gd name="T64" fmla="*/ 30 w 57"/>
                                <a:gd name="T65" fmla="*/ 0 h 70"/>
                                <a:gd name="T66" fmla="*/ 42 w 57"/>
                                <a:gd name="T67" fmla="*/ 3 h 70"/>
                                <a:gd name="T68" fmla="*/ 51 w 57"/>
                                <a:gd name="T69" fmla="*/ 9 h 70"/>
                                <a:gd name="T70" fmla="*/ 55 w 57"/>
                                <a:gd name="T71" fmla="*/ 19 h 70"/>
                                <a:gd name="T72" fmla="*/ 57 w 57"/>
                                <a:gd name="T73" fmla="*/ 30 h 70"/>
                                <a:gd name="T74" fmla="*/ 57 w 57"/>
                                <a:gd name="T75" fmla="*/ 32 h 70"/>
                                <a:gd name="T76" fmla="*/ 48 w 57"/>
                                <a:gd name="T77" fmla="*/ 29 h 70"/>
                                <a:gd name="T78" fmla="*/ 48 w 57"/>
                                <a:gd name="T79" fmla="*/ 29 h 70"/>
                                <a:gd name="T80" fmla="*/ 44 w 57"/>
                                <a:gd name="T81" fmla="*/ 13 h 70"/>
                                <a:gd name="T82" fmla="*/ 29 w 57"/>
                                <a:gd name="T83" fmla="*/ 7 h 70"/>
                                <a:gd name="T84" fmla="*/ 21 w 57"/>
                                <a:gd name="T85" fmla="*/ 9 h 70"/>
                                <a:gd name="T86" fmla="*/ 15 w 57"/>
                                <a:gd name="T87" fmla="*/ 14 h 70"/>
                                <a:gd name="T88" fmla="*/ 11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7" y="35"/>
                                    <a:pt x="56" y="35"/>
                                  </a:cubicBezTo>
                                  <a:cubicBezTo>
                                    <a:pt x="55" y="36"/>
                                    <a:pt x="54" y="36"/>
                                    <a:pt x="53" y="36"/>
                                  </a:cubicBezTo>
                                  <a:lnTo>
                                    <a:pt x="9" y="36"/>
                                  </a:lnTo>
                                  <a:cubicBezTo>
                                    <a:pt x="9" y="40"/>
                                    <a:pt x="9" y="44"/>
                                    <a:pt x="10" y="47"/>
                                  </a:cubicBezTo>
                                  <a:cubicBezTo>
                                    <a:pt x="11" y="50"/>
                                    <a:pt x="12" y="53"/>
                                    <a:pt x="14" y="55"/>
                                  </a:cubicBezTo>
                                  <a:cubicBezTo>
                                    <a:pt x="16" y="58"/>
                                    <a:pt x="18" y="59"/>
                                    <a:pt x="21" y="61"/>
                                  </a:cubicBezTo>
                                  <a:cubicBezTo>
                                    <a:pt x="24" y="62"/>
                                    <a:pt x="28" y="62"/>
                                    <a:pt x="32" y="62"/>
                                  </a:cubicBezTo>
                                  <a:cubicBezTo>
                                    <a:pt x="35" y="62"/>
                                    <a:pt x="38" y="62"/>
                                    <a:pt x="40" y="62"/>
                                  </a:cubicBezTo>
                                  <a:cubicBezTo>
                                    <a:pt x="42" y="61"/>
                                    <a:pt x="44" y="61"/>
                                    <a:pt x="46" y="60"/>
                                  </a:cubicBezTo>
                                  <a:cubicBezTo>
                                    <a:pt x="48" y="59"/>
                                    <a:pt x="49" y="59"/>
                                    <a:pt x="50" y="58"/>
                                  </a:cubicBezTo>
                                  <a:cubicBezTo>
                                    <a:pt x="51" y="58"/>
                                    <a:pt x="52" y="57"/>
                                    <a:pt x="53" y="57"/>
                                  </a:cubicBezTo>
                                  <a:cubicBezTo>
                                    <a:pt x="53" y="57"/>
                                    <a:pt x="53" y="58"/>
                                    <a:pt x="54" y="58"/>
                                  </a:cubicBezTo>
                                  <a:cubicBezTo>
                                    <a:pt x="54" y="58"/>
                                    <a:pt x="54" y="58"/>
                                    <a:pt x="54" y="58"/>
                                  </a:cubicBezTo>
                                  <a:cubicBezTo>
                                    <a:pt x="54" y="59"/>
                                    <a:pt x="54" y="59"/>
                                    <a:pt x="54" y="60"/>
                                  </a:cubicBezTo>
                                  <a:cubicBezTo>
                                    <a:pt x="54" y="60"/>
                                    <a:pt x="55" y="61"/>
                                    <a:pt x="55" y="61"/>
                                  </a:cubicBezTo>
                                  <a:cubicBezTo>
                                    <a:pt x="55" y="62"/>
                                    <a:pt x="54" y="62"/>
                                    <a:pt x="54" y="62"/>
                                  </a:cubicBezTo>
                                  <a:cubicBezTo>
                                    <a:pt x="54" y="63"/>
                                    <a:pt x="54" y="63"/>
                                    <a:pt x="54" y="63"/>
                                  </a:cubicBezTo>
                                  <a:cubicBezTo>
                                    <a:pt x="54" y="63"/>
                                    <a:pt x="54" y="64"/>
                                    <a:pt x="54" y="64"/>
                                  </a:cubicBezTo>
                                  <a:cubicBezTo>
                                    <a:pt x="54" y="64"/>
                                    <a:pt x="54" y="64"/>
                                    <a:pt x="53" y="65"/>
                                  </a:cubicBezTo>
                                  <a:cubicBezTo>
                                    <a:pt x="53" y="65"/>
                                    <a:pt x="52" y="65"/>
                                    <a:pt x="51" y="66"/>
                                  </a:cubicBezTo>
                                  <a:cubicBezTo>
                                    <a:pt x="50" y="66"/>
                                    <a:pt x="48" y="67"/>
                                    <a:pt x="46" y="68"/>
                                  </a:cubicBezTo>
                                  <a:cubicBezTo>
                                    <a:pt x="44" y="68"/>
                                    <a:pt x="42" y="69"/>
                                    <a:pt x="39" y="69"/>
                                  </a:cubicBezTo>
                                  <a:cubicBezTo>
                                    <a:pt x="37" y="70"/>
                                    <a:pt x="34" y="70"/>
                                    <a:pt x="31" y="70"/>
                                  </a:cubicBezTo>
                                  <a:cubicBezTo>
                                    <a:pt x="26" y="70"/>
                                    <a:pt x="21" y="69"/>
                                    <a:pt x="18" y="68"/>
                                  </a:cubicBezTo>
                                  <a:cubicBezTo>
                                    <a:pt x="14" y="66"/>
                                    <a:pt x="11" y="64"/>
                                    <a:pt x="8" y="61"/>
                                  </a:cubicBezTo>
                                  <a:cubicBezTo>
                                    <a:pt x="5" y="58"/>
                                    <a:pt x="3" y="54"/>
                                    <a:pt x="2" y="50"/>
                                  </a:cubicBezTo>
                                  <a:cubicBezTo>
                                    <a:pt x="1" y="46"/>
                                    <a:pt x="0" y="41"/>
                                    <a:pt x="0" y="35"/>
                                  </a:cubicBezTo>
                                  <a:cubicBezTo>
                                    <a:pt x="0" y="30"/>
                                    <a:pt x="1" y="25"/>
                                    <a:pt x="2" y="20"/>
                                  </a:cubicBezTo>
                                  <a:cubicBezTo>
                                    <a:pt x="3" y="16"/>
                                    <a:pt x="5" y="12"/>
                                    <a:pt x="8" y="9"/>
                                  </a:cubicBezTo>
                                  <a:cubicBezTo>
                                    <a:pt x="11" y="6"/>
                                    <a:pt x="14" y="4"/>
                                    <a:pt x="17" y="3"/>
                                  </a:cubicBezTo>
                                  <a:cubicBezTo>
                                    <a:pt x="21" y="1"/>
                                    <a:pt x="25" y="0"/>
                                    <a:pt x="30" y="0"/>
                                  </a:cubicBezTo>
                                  <a:cubicBezTo>
                                    <a:pt x="35" y="0"/>
                                    <a:pt x="39" y="1"/>
                                    <a:pt x="42" y="3"/>
                                  </a:cubicBezTo>
                                  <a:cubicBezTo>
                                    <a:pt x="46" y="4"/>
                                    <a:pt x="48" y="6"/>
                                    <a:pt x="51" y="9"/>
                                  </a:cubicBezTo>
                                  <a:cubicBezTo>
                                    <a:pt x="53" y="12"/>
                                    <a:pt x="54" y="15"/>
                                    <a:pt x="55" y="19"/>
                                  </a:cubicBezTo>
                                  <a:cubicBezTo>
                                    <a:pt x="57" y="22"/>
                                    <a:pt x="57" y="26"/>
                                    <a:pt x="57" y="30"/>
                                  </a:cubicBezTo>
                                  <a:lnTo>
                                    <a:pt x="57" y="32"/>
                                  </a:lnTo>
                                  <a:close/>
                                  <a:moveTo>
                                    <a:pt x="48" y="29"/>
                                  </a:moveTo>
                                  <a:lnTo>
                                    <a:pt x="48" y="29"/>
                                  </a:lnTo>
                                  <a:cubicBezTo>
                                    <a:pt x="48" y="22"/>
                                    <a:pt x="47" y="17"/>
                                    <a:pt x="44" y="13"/>
                                  </a:cubicBezTo>
                                  <a:cubicBezTo>
                                    <a:pt x="40" y="9"/>
                                    <a:pt x="35" y="7"/>
                                    <a:pt x="29" y="7"/>
                                  </a:cubicBezTo>
                                  <a:cubicBezTo>
                                    <a:pt x="26" y="7"/>
                                    <a:pt x="23" y="8"/>
                                    <a:pt x="21" y="9"/>
                                  </a:cubicBezTo>
                                  <a:cubicBezTo>
                                    <a:pt x="18" y="10"/>
                                    <a:pt x="16" y="12"/>
                                    <a:pt x="15" y="14"/>
                                  </a:cubicBezTo>
                                  <a:cubicBezTo>
                                    <a:pt x="13" y="16"/>
                                    <a:pt x="12" y="18"/>
                                    <a:pt x="11" y="21"/>
                                  </a:cubicBezTo>
                                  <a:cubicBezTo>
                                    <a:pt x="10" y="24"/>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 name="Freeform 13"/>
                          <wps:cNvSpPr>
                            <a:spLocks/>
                          </wps:cNvSpPr>
                          <wps:spPr bwMode="auto">
                            <a:xfrm>
                              <a:off x="2882" y="582"/>
                              <a:ext cx="39" cy="73"/>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5 w 36"/>
                                <a:gd name="T11" fmla="*/ 10 h 69"/>
                                <a:gd name="T12" fmla="*/ 33 w 36"/>
                                <a:gd name="T13" fmla="*/ 10 h 69"/>
                                <a:gd name="T14" fmla="*/ 31 w 36"/>
                                <a:gd name="T15" fmla="*/ 9 h 69"/>
                                <a:gd name="T16" fmla="*/ 29 w 36"/>
                                <a:gd name="T17" fmla="*/ 8 h 69"/>
                                <a:gd name="T18" fmla="*/ 26 w 36"/>
                                <a:gd name="T19" fmla="*/ 8 h 69"/>
                                <a:gd name="T20" fmla="*/ 22 w 36"/>
                                <a:gd name="T21" fmla="*/ 9 h 69"/>
                                <a:gd name="T22" fmla="*/ 18 w 36"/>
                                <a:gd name="T23" fmla="*/ 11 h 69"/>
                                <a:gd name="T24" fmla="*/ 14 w 36"/>
                                <a:gd name="T25" fmla="*/ 16 h 69"/>
                                <a:gd name="T26" fmla="*/ 9 w 36"/>
                                <a:gd name="T27" fmla="*/ 24 h 69"/>
                                <a:gd name="T28" fmla="*/ 9 w 36"/>
                                <a:gd name="T29" fmla="*/ 67 h 69"/>
                                <a:gd name="T30" fmla="*/ 9 w 36"/>
                                <a:gd name="T31" fmla="*/ 68 h 69"/>
                                <a:gd name="T32" fmla="*/ 8 w 36"/>
                                <a:gd name="T33" fmla="*/ 69 h 69"/>
                                <a:gd name="T34" fmla="*/ 7 w 36"/>
                                <a:gd name="T35" fmla="*/ 69 h 69"/>
                                <a:gd name="T36" fmla="*/ 4 w 36"/>
                                <a:gd name="T37" fmla="*/ 69 h 69"/>
                                <a:gd name="T38" fmla="*/ 2 w 36"/>
                                <a:gd name="T39" fmla="*/ 69 h 69"/>
                                <a:gd name="T40" fmla="*/ 1 w 36"/>
                                <a:gd name="T41" fmla="*/ 69 h 69"/>
                                <a:gd name="T42" fmla="*/ 0 w 36"/>
                                <a:gd name="T43" fmla="*/ 68 h 69"/>
                                <a:gd name="T44" fmla="*/ 0 w 36"/>
                                <a:gd name="T45" fmla="*/ 67 h 69"/>
                                <a:gd name="T46" fmla="*/ 0 w 36"/>
                                <a:gd name="T47" fmla="*/ 3 h 69"/>
                                <a:gd name="T48" fmla="*/ 0 w 36"/>
                                <a:gd name="T49" fmla="*/ 2 h 69"/>
                                <a:gd name="T50" fmla="*/ 1 w 36"/>
                                <a:gd name="T51" fmla="*/ 1 h 69"/>
                                <a:gd name="T52" fmla="*/ 2 w 36"/>
                                <a:gd name="T53" fmla="*/ 1 h 69"/>
                                <a:gd name="T54" fmla="*/ 4 w 36"/>
                                <a:gd name="T55" fmla="*/ 1 h 69"/>
                                <a:gd name="T56" fmla="*/ 6 w 36"/>
                                <a:gd name="T57" fmla="*/ 1 h 69"/>
                                <a:gd name="T58" fmla="*/ 8 w 36"/>
                                <a:gd name="T59" fmla="*/ 1 h 69"/>
                                <a:gd name="T60" fmla="*/ 8 w 36"/>
                                <a:gd name="T61" fmla="*/ 2 h 69"/>
                                <a:gd name="T62" fmla="*/ 8 w 36"/>
                                <a:gd name="T63" fmla="*/ 3 h 69"/>
                                <a:gd name="T64" fmla="*/ 8 w 36"/>
                                <a:gd name="T65" fmla="*/ 13 h 69"/>
                                <a:gd name="T66" fmla="*/ 13 w 36"/>
                                <a:gd name="T67" fmla="*/ 6 h 69"/>
                                <a:gd name="T68" fmla="*/ 18 w 36"/>
                                <a:gd name="T69" fmla="*/ 3 h 69"/>
                                <a:gd name="T70" fmla="*/ 22 w 36"/>
                                <a:gd name="T71" fmla="*/ 1 h 69"/>
                                <a:gd name="T72" fmla="*/ 26 w 36"/>
                                <a:gd name="T73" fmla="*/ 0 h 69"/>
                                <a:gd name="T74" fmla="*/ 28 w 36"/>
                                <a:gd name="T75" fmla="*/ 0 h 69"/>
                                <a:gd name="T76" fmla="*/ 31 w 36"/>
                                <a:gd name="T77" fmla="*/ 1 h 69"/>
                                <a:gd name="T78" fmla="*/ 34 w 36"/>
                                <a:gd name="T79" fmla="*/ 1 h 69"/>
                                <a:gd name="T80" fmla="*/ 35 w 36"/>
                                <a:gd name="T81" fmla="*/ 2 h 69"/>
                                <a:gd name="T82" fmla="*/ 36 w 36"/>
                                <a:gd name="T83" fmla="*/ 3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7"/>
                                    <a:pt x="36" y="8"/>
                                  </a:cubicBezTo>
                                  <a:cubicBezTo>
                                    <a:pt x="36" y="8"/>
                                    <a:pt x="36" y="9"/>
                                    <a:pt x="36" y="9"/>
                                  </a:cubicBezTo>
                                  <a:cubicBezTo>
                                    <a:pt x="36" y="9"/>
                                    <a:pt x="35" y="10"/>
                                    <a:pt x="35" y="10"/>
                                  </a:cubicBezTo>
                                  <a:cubicBezTo>
                                    <a:pt x="35" y="10"/>
                                    <a:pt x="35" y="10"/>
                                    <a:pt x="35" y="10"/>
                                  </a:cubicBezTo>
                                  <a:cubicBezTo>
                                    <a:pt x="34" y="10"/>
                                    <a:pt x="34" y="10"/>
                                    <a:pt x="33" y="10"/>
                                  </a:cubicBezTo>
                                  <a:cubicBezTo>
                                    <a:pt x="33" y="9"/>
                                    <a:pt x="32" y="9"/>
                                    <a:pt x="31" y="9"/>
                                  </a:cubicBezTo>
                                  <a:cubicBezTo>
                                    <a:pt x="30" y="9"/>
                                    <a:pt x="30" y="9"/>
                                    <a:pt x="29" y="8"/>
                                  </a:cubicBezTo>
                                  <a:cubicBezTo>
                                    <a:pt x="28" y="8"/>
                                    <a:pt x="27" y="8"/>
                                    <a:pt x="26" y="8"/>
                                  </a:cubicBezTo>
                                  <a:cubicBezTo>
                                    <a:pt x="24" y="8"/>
                                    <a:pt x="23" y="8"/>
                                    <a:pt x="22" y="9"/>
                                  </a:cubicBezTo>
                                  <a:cubicBezTo>
                                    <a:pt x="21" y="9"/>
                                    <a:pt x="19" y="10"/>
                                    <a:pt x="18" y="11"/>
                                  </a:cubicBezTo>
                                  <a:cubicBezTo>
                                    <a:pt x="17" y="13"/>
                                    <a:pt x="15" y="14"/>
                                    <a:pt x="14" y="16"/>
                                  </a:cubicBezTo>
                                  <a:cubicBezTo>
                                    <a:pt x="12" y="18"/>
                                    <a:pt x="11" y="21"/>
                                    <a:pt x="9" y="24"/>
                                  </a:cubicBezTo>
                                  <a:lnTo>
                                    <a:pt x="9" y="67"/>
                                  </a:lnTo>
                                  <a:cubicBezTo>
                                    <a:pt x="9" y="68"/>
                                    <a:pt x="9" y="68"/>
                                    <a:pt x="9" y="68"/>
                                  </a:cubicBezTo>
                                  <a:cubicBezTo>
                                    <a:pt x="8" y="68"/>
                                    <a:pt x="8" y="68"/>
                                    <a:pt x="8" y="69"/>
                                  </a:cubicBezTo>
                                  <a:cubicBezTo>
                                    <a:pt x="8" y="69"/>
                                    <a:pt x="7" y="69"/>
                                    <a:pt x="7" y="69"/>
                                  </a:cubicBezTo>
                                  <a:cubicBezTo>
                                    <a:pt x="6" y="69"/>
                                    <a:pt x="5" y="69"/>
                                    <a:pt x="4" y="69"/>
                                  </a:cubicBezTo>
                                  <a:cubicBezTo>
                                    <a:pt x="4" y="69"/>
                                    <a:pt x="3" y="69"/>
                                    <a:pt x="2" y="69"/>
                                  </a:cubicBezTo>
                                  <a:cubicBezTo>
                                    <a:pt x="2" y="69"/>
                                    <a:pt x="1" y="69"/>
                                    <a:pt x="1" y="69"/>
                                  </a:cubicBezTo>
                                  <a:cubicBezTo>
                                    <a:pt x="1" y="68"/>
                                    <a:pt x="1" y="68"/>
                                    <a:pt x="0" y="68"/>
                                  </a:cubicBezTo>
                                  <a:cubicBezTo>
                                    <a:pt x="0" y="68"/>
                                    <a:pt x="0" y="68"/>
                                    <a:pt x="0" y="67"/>
                                  </a:cubicBezTo>
                                  <a:lnTo>
                                    <a:pt x="0" y="3"/>
                                  </a:lnTo>
                                  <a:cubicBezTo>
                                    <a:pt x="0" y="2"/>
                                    <a:pt x="0" y="2"/>
                                    <a:pt x="0" y="2"/>
                                  </a:cubicBezTo>
                                  <a:cubicBezTo>
                                    <a:pt x="1" y="2"/>
                                    <a:pt x="1" y="2"/>
                                    <a:pt x="1" y="1"/>
                                  </a:cubicBezTo>
                                  <a:cubicBezTo>
                                    <a:pt x="1" y="1"/>
                                    <a:pt x="2" y="1"/>
                                    <a:pt x="2" y="1"/>
                                  </a:cubicBezTo>
                                  <a:cubicBezTo>
                                    <a:pt x="3" y="1"/>
                                    <a:pt x="4" y="1"/>
                                    <a:pt x="4" y="1"/>
                                  </a:cubicBezTo>
                                  <a:cubicBezTo>
                                    <a:pt x="5" y="1"/>
                                    <a:pt x="6" y="1"/>
                                    <a:pt x="6" y="1"/>
                                  </a:cubicBezTo>
                                  <a:cubicBezTo>
                                    <a:pt x="7" y="1"/>
                                    <a:pt x="7" y="1"/>
                                    <a:pt x="8" y="1"/>
                                  </a:cubicBezTo>
                                  <a:cubicBezTo>
                                    <a:pt x="8" y="2"/>
                                    <a:pt x="8" y="2"/>
                                    <a:pt x="8" y="2"/>
                                  </a:cubicBezTo>
                                  <a:cubicBezTo>
                                    <a:pt x="8" y="2"/>
                                    <a:pt x="8" y="2"/>
                                    <a:pt x="8" y="3"/>
                                  </a:cubicBezTo>
                                  <a:lnTo>
                                    <a:pt x="8" y="13"/>
                                  </a:lnTo>
                                  <a:cubicBezTo>
                                    <a:pt x="10" y="10"/>
                                    <a:pt x="12" y="8"/>
                                    <a:pt x="13" y="6"/>
                                  </a:cubicBezTo>
                                  <a:cubicBezTo>
                                    <a:pt x="15" y="5"/>
                                    <a:pt x="17" y="3"/>
                                    <a:pt x="18" y="3"/>
                                  </a:cubicBezTo>
                                  <a:cubicBezTo>
                                    <a:pt x="19" y="2"/>
                                    <a:pt x="21" y="1"/>
                                    <a:pt x="22" y="1"/>
                                  </a:cubicBezTo>
                                  <a:cubicBezTo>
                                    <a:pt x="23" y="0"/>
                                    <a:pt x="25" y="0"/>
                                    <a:pt x="26" y="0"/>
                                  </a:cubicBezTo>
                                  <a:cubicBezTo>
                                    <a:pt x="27" y="0"/>
                                    <a:pt x="28" y="0"/>
                                    <a:pt x="28" y="0"/>
                                  </a:cubicBezTo>
                                  <a:cubicBezTo>
                                    <a:pt x="29" y="0"/>
                                    <a:pt x="30" y="0"/>
                                    <a:pt x="31" y="1"/>
                                  </a:cubicBezTo>
                                  <a:cubicBezTo>
                                    <a:pt x="32" y="1"/>
                                    <a:pt x="33" y="1"/>
                                    <a:pt x="34" y="1"/>
                                  </a:cubicBezTo>
                                  <a:cubicBezTo>
                                    <a:pt x="34" y="2"/>
                                    <a:pt x="35" y="2"/>
                                    <a:pt x="35" y="2"/>
                                  </a:cubicBezTo>
                                  <a:cubicBezTo>
                                    <a:pt x="35" y="2"/>
                                    <a:pt x="36" y="2"/>
                                    <a:pt x="36" y="3"/>
                                  </a:cubicBezTo>
                                  <a:cubicBezTo>
                                    <a:pt x="36" y="3"/>
                                    <a:pt x="36" y="3"/>
                                    <a:pt x="36" y="3"/>
                                  </a:cubicBezTo>
                                  <a:cubicBezTo>
                                    <a:pt x="36" y="3"/>
                                    <a:pt x="36" y="4"/>
                                    <a:pt x="36" y="4"/>
                                  </a:cubicBezTo>
                                  <a:cubicBezTo>
                                    <a:pt x="36" y="5"/>
                                    <a:pt x="36" y="5"/>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 name="Freeform 14"/>
                          <wps:cNvSpPr>
                            <a:spLocks/>
                          </wps:cNvSpPr>
                          <wps:spPr bwMode="auto">
                            <a:xfrm>
                              <a:off x="2931" y="613"/>
                              <a:ext cx="37" cy="7"/>
                            </a:xfrm>
                            <a:custGeom>
                              <a:avLst/>
                              <a:gdLst>
                                <a:gd name="T0" fmla="*/ 35 w 35"/>
                                <a:gd name="T1" fmla="*/ 4 h 7"/>
                                <a:gd name="T2" fmla="*/ 35 w 35"/>
                                <a:gd name="T3" fmla="*/ 4 h 7"/>
                                <a:gd name="T4" fmla="*/ 34 w 35"/>
                                <a:gd name="T5" fmla="*/ 6 h 7"/>
                                <a:gd name="T6" fmla="*/ 32 w 35"/>
                                <a:gd name="T7" fmla="*/ 7 h 7"/>
                                <a:gd name="T8" fmla="*/ 3 w 35"/>
                                <a:gd name="T9" fmla="*/ 7 h 7"/>
                                <a:gd name="T10" fmla="*/ 1 w 35"/>
                                <a:gd name="T11" fmla="*/ 6 h 7"/>
                                <a:gd name="T12" fmla="*/ 0 w 35"/>
                                <a:gd name="T13" fmla="*/ 4 h 7"/>
                                <a:gd name="T14" fmla="*/ 1 w 35"/>
                                <a:gd name="T15" fmla="*/ 1 h 7"/>
                                <a:gd name="T16" fmla="*/ 3 w 35"/>
                                <a:gd name="T17" fmla="*/ 0 h 7"/>
                                <a:gd name="T18" fmla="*/ 32 w 35"/>
                                <a:gd name="T19" fmla="*/ 0 h 7"/>
                                <a:gd name="T20" fmla="*/ 33 w 35"/>
                                <a:gd name="T21" fmla="*/ 0 h 7"/>
                                <a:gd name="T22" fmla="*/ 34 w 35"/>
                                <a:gd name="T23" fmla="*/ 1 h 7"/>
                                <a:gd name="T24" fmla="*/ 34 w 35"/>
                                <a:gd name="T25" fmla="*/ 2 h 7"/>
                                <a:gd name="T26" fmla="*/ 35 w 35"/>
                                <a:gd name="T27" fmla="*/ 4 h 7"/>
                                <a:gd name="T28" fmla="*/ 35 w 35"/>
                                <a:gd name="T29" fmla="*/ 4 h 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35" h="7">
                                  <a:moveTo>
                                    <a:pt x="35" y="4"/>
                                  </a:moveTo>
                                  <a:lnTo>
                                    <a:pt x="35" y="4"/>
                                  </a:lnTo>
                                  <a:cubicBezTo>
                                    <a:pt x="35" y="5"/>
                                    <a:pt x="34" y="6"/>
                                    <a:pt x="34" y="6"/>
                                  </a:cubicBezTo>
                                  <a:cubicBezTo>
                                    <a:pt x="34" y="7"/>
                                    <a:pt x="33" y="7"/>
                                    <a:pt x="32" y="7"/>
                                  </a:cubicBezTo>
                                  <a:lnTo>
                                    <a:pt x="3" y="7"/>
                                  </a:lnTo>
                                  <a:cubicBezTo>
                                    <a:pt x="2" y="7"/>
                                    <a:pt x="1" y="7"/>
                                    <a:pt x="1" y="6"/>
                                  </a:cubicBezTo>
                                  <a:cubicBezTo>
                                    <a:pt x="1" y="6"/>
                                    <a:pt x="0" y="5"/>
                                    <a:pt x="0" y="4"/>
                                  </a:cubicBezTo>
                                  <a:cubicBezTo>
                                    <a:pt x="0" y="2"/>
                                    <a:pt x="1" y="1"/>
                                    <a:pt x="1" y="1"/>
                                  </a:cubicBezTo>
                                  <a:cubicBezTo>
                                    <a:pt x="1" y="0"/>
                                    <a:pt x="2" y="0"/>
                                    <a:pt x="3" y="0"/>
                                  </a:cubicBezTo>
                                  <a:lnTo>
                                    <a:pt x="32" y="0"/>
                                  </a:lnTo>
                                  <a:cubicBezTo>
                                    <a:pt x="33" y="0"/>
                                    <a:pt x="33" y="0"/>
                                    <a:pt x="33" y="0"/>
                                  </a:cubicBezTo>
                                  <a:cubicBezTo>
                                    <a:pt x="34" y="0"/>
                                    <a:pt x="34" y="1"/>
                                    <a:pt x="34" y="1"/>
                                  </a:cubicBezTo>
                                  <a:cubicBezTo>
                                    <a:pt x="34" y="1"/>
                                    <a:pt x="34" y="2"/>
                                    <a:pt x="34" y="2"/>
                                  </a:cubicBezTo>
                                  <a:cubicBezTo>
                                    <a:pt x="34" y="2"/>
                                    <a:pt x="35" y="3"/>
                                    <a:pt x="35" y="4"/>
                                  </a:cubicBezTo>
                                  <a:lnTo>
                                    <a:pt x="35"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 name="Freeform 15"/>
                          <wps:cNvSpPr>
                            <a:spLocks/>
                          </wps:cNvSpPr>
                          <wps:spPr bwMode="auto">
                            <a:xfrm>
                              <a:off x="2982" y="582"/>
                              <a:ext cx="46" cy="74"/>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59 h 70"/>
                                <a:gd name="T18" fmla="*/ 21 w 44"/>
                                <a:gd name="T19" fmla="*/ 62 h 70"/>
                                <a:gd name="T20" fmla="*/ 31 w 44"/>
                                <a:gd name="T21" fmla="*/ 60 h 70"/>
                                <a:gd name="T22" fmla="*/ 35 w 44"/>
                                <a:gd name="T23" fmla="*/ 51 h 70"/>
                                <a:gd name="T24" fmla="*/ 30 w 44"/>
                                <a:gd name="T25" fmla="*/ 42 h 70"/>
                                <a:gd name="T26" fmla="*/ 19 w 44"/>
                                <a:gd name="T27" fmla="*/ 37 h 70"/>
                                <a:gd name="T28" fmla="*/ 8 w 44"/>
                                <a:gd name="T29" fmla="*/ 31 h 70"/>
                                <a:gd name="T30" fmla="*/ 2 w 44"/>
                                <a:gd name="T31" fmla="*/ 18 h 70"/>
                                <a:gd name="T32" fmla="*/ 8 w 44"/>
                                <a:gd name="T33" fmla="*/ 6 h 70"/>
                                <a:gd name="T34" fmla="*/ 24 w 44"/>
                                <a:gd name="T35" fmla="*/ 0 h 70"/>
                                <a:gd name="T36" fmla="*/ 34 w 44"/>
                                <a:gd name="T37" fmla="*/ 2 h 70"/>
                                <a:gd name="T38" fmla="*/ 39 w 44"/>
                                <a:gd name="T39" fmla="*/ 4 h 70"/>
                                <a:gd name="T40" fmla="*/ 40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5"/>
                                  </a:cubicBezTo>
                                  <a:cubicBezTo>
                                    <a:pt x="35" y="66"/>
                                    <a:pt x="33" y="68"/>
                                    <a:pt x="30" y="69"/>
                                  </a:cubicBezTo>
                                  <a:cubicBezTo>
                                    <a:pt x="27" y="69"/>
                                    <a:pt x="24" y="70"/>
                                    <a:pt x="20" y="70"/>
                                  </a:cubicBezTo>
                                  <a:cubicBezTo>
                                    <a:pt x="18" y="70"/>
                                    <a:pt x="16" y="70"/>
                                    <a:pt x="14" y="69"/>
                                  </a:cubicBezTo>
                                  <a:cubicBezTo>
                                    <a:pt x="12" y="69"/>
                                    <a:pt x="10" y="69"/>
                                    <a:pt x="8" y="68"/>
                                  </a:cubicBezTo>
                                  <a:cubicBezTo>
                                    <a:pt x="7" y="67"/>
                                    <a:pt x="5" y="67"/>
                                    <a:pt x="4" y="66"/>
                                  </a:cubicBezTo>
                                  <a:cubicBezTo>
                                    <a:pt x="3" y="66"/>
                                    <a:pt x="2" y="65"/>
                                    <a:pt x="2" y="65"/>
                                  </a:cubicBezTo>
                                  <a:cubicBezTo>
                                    <a:pt x="1" y="64"/>
                                    <a:pt x="1" y="64"/>
                                    <a:pt x="1" y="63"/>
                                  </a:cubicBezTo>
                                  <a:cubicBezTo>
                                    <a:pt x="0" y="62"/>
                                    <a:pt x="0" y="61"/>
                                    <a:pt x="0" y="60"/>
                                  </a:cubicBezTo>
                                  <a:cubicBezTo>
                                    <a:pt x="0" y="59"/>
                                    <a:pt x="0" y="59"/>
                                    <a:pt x="0" y="58"/>
                                  </a:cubicBezTo>
                                  <a:cubicBezTo>
                                    <a:pt x="0" y="58"/>
                                    <a:pt x="1" y="57"/>
                                    <a:pt x="1" y="57"/>
                                  </a:cubicBezTo>
                                  <a:cubicBezTo>
                                    <a:pt x="1" y="57"/>
                                    <a:pt x="1" y="57"/>
                                    <a:pt x="1" y="56"/>
                                  </a:cubicBezTo>
                                  <a:cubicBezTo>
                                    <a:pt x="1" y="56"/>
                                    <a:pt x="2" y="56"/>
                                    <a:pt x="2" y="56"/>
                                  </a:cubicBezTo>
                                  <a:cubicBezTo>
                                    <a:pt x="3" y="56"/>
                                    <a:pt x="3" y="56"/>
                                    <a:pt x="4" y="57"/>
                                  </a:cubicBezTo>
                                  <a:cubicBezTo>
                                    <a:pt x="5" y="58"/>
                                    <a:pt x="7" y="59"/>
                                    <a:pt x="8" y="59"/>
                                  </a:cubicBezTo>
                                  <a:cubicBezTo>
                                    <a:pt x="10" y="60"/>
                                    <a:pt x="11" y="61"/>
                                    <a:pt x="13" y="61"/>
                                  </a:cubicBezTo>
                                  <a:cubicBezTo>
                                    <a:pt x="15" y="62"/>
                                    <a:pt x="18" y="62"/>
                                    <a:pt x="21" y="62"/>
                                  </a:cubicBezTo>
                                  <a:cubicBezTo>
                                    <a:pt x="23" y="62"/>
                                    <a:pt x="25" y="62"/>
                                    <a:pt x="27" y="62"/>
                                  </a:cubicBezTo>
                                  <a:cubicBezTo>
                                    <a:pt x="28" y="61"/>
                                    <a:pt x="30" y="61"/>
                                    <a:pt x="31" y="60"/>
                                  </a:cubicBezTo>
                                  <a:cubicBezTo>
                                    <a:pt x="33" y="59"/>
                                    <a:pt x="34" y="57"/>
                                    <a:pt x="34" y="56"/>
                                  </a:cubicBezTo>
                                  <a:cubicBezTo>
                                    <a:pt x="35" y="54"/>
                                    <a:pt x="35" y="53"/>
                                    <a:pt x="35" y="51"/>
                                  </a:cubicBezTo>
                                  <a:cubicBezTo>
                                    <a:pt x="35" y="49"/>
                                    <a:pt x="35" y="47"/>
                                    <a:pt x="34" y="46"/>
                                  </a:cubicBezTo>
                                  <a:cubicBezTo>
                                    <a:pt x="33" y="44"/>
                                    <a:pt x="32" y="43"/>
                                    <a:pt x="30" y="42"/>
                                  </a:cubicBezTo>
                                  <a:cubicBezTo>
                                    <a:pt x="29" y="41"/>
                                    <a:pt x="27" y="40"/>
                                    <a:pt x="25" y="39"/>
                                  </a:cubicBezTo>
                                  <a:cubicBezTo>
                                    <a:pt x="23" y="39"/>
                                    <a:pt x="21" y="38"/>
                                    <a:pt x="19" y="37"/>
                                  </a:cubicBezTo>
                                  <a:cubicBezTo>
                                    <a:pt x="17" y="36"/>
                                    <a:pt x="15" y="35"/>
                                    <a:pt x="13" y="34"/>
                                  </a:cubicBezTo>
                                  <a:cubicBezTo>
                                    <a:pt x="11" y="33"/>
                                    <a:pt x="9" y="32"/>
                                    <a:pt x="8" y="31"/>
                                  </a:cubicBezTo>
                                  <a:cubicBezTo>
                                    <a:pt x="6" y="29"/>
                                    <a:pt x="5" y="27"/>
                                    <a:pt x="4" y="25"/>
                                  </a:cubicBezTo>
                                  <a:cubicBezTo>
                                    <a:pt x="3" y="23"/>
                                    <a:pt x="2" y="21"/>
                                    <a:pt x="2" y="18"/>
                                  </a:cubicBezTo>
                                  <a:cubicBezTo>
                                    <a:pt x="2" y="16"/>
                                    <a:pt x="3" y="14"/>
                                    <a:pt x="4" y="12"/>
                                  </a:cubicBezTo>
                                  <a:cubicBezTo>
                                    <a:pt x="5" y="9"/>
                                    <a:pt x="6" y="8"/>
                                    <a:pt x="8" y="6"/>
                                  </a:cubicBezTo>
                                  <a:cubicBezTo>
                                    <a:pt x="9" y="4"/>
                                    <a:pt x="12" y="3"/>
                                    <a:pt x="15" y="2"/>
                                  </a:cubicBezTo>
                                  <a:cubicBezTo>
                                    <a:pt x="17" y="1"/>
                                    <a:pt x="21" y="0"/>
                                    <a:pt x="24" y="0"/>
                                  </a:cubicBezTo>
                                  <a:cubicBezTo>
                                    <a:pt x="26" y="0"/>
                                    <a:pt x="28" y="0"/>
                                    <a:pt x="29" y="1"/>
                                  </a:cubicBezTo>
                                  <a:cubicBezTo>
                                    <a:pt x="31" y="1"/>
                                    <a:pt x="32" y="1"/>
                                    <a:pt x="34" y="2"/>
                                  </a:cubicBezTo>
                                  <a:cubicBezTo>
                                    <a:pt x="35" y="2"/>
                                    <a:pt x="36" y="2"/>
                                    <a:pt x="37" y="3"/>
                                  </a:cubicBezTo>
                                  <a:cubicBezTo>
                                    <a:pt x="38" y="3"/>
                                    <a:pt x="39" y="4"/>
                                    <a:pt x="39" y="4"/>
                                  </a:cubicBezTo>
                                  <a:cubicBezTo>
                                    <a:pt x="40" y="5"/>
                                    <a:pt x="40" y="5"/>
                                    <a:pt x="40" y="5"/>
                                  </a:cubicBezTo>
                                  <a:cubicBezTo>
                                    <a:pt x="40" y="5"/>
                                    <a:pt x="40" y="6"/>
                                    <a:pt x="40" y="6"/>
                                  </a:cubicBezTo>
                                  <a:cubicBezTo>
                                    <a:pt x="41" y="6"/>
                                    <a:pt x="41" y="7"/>
                                    <a:pt x="41" y="7"/>
                                  </a:cubicBezTo>
                                  <a:cubicBezTo>
                                    <a:pt x="41" y="7"/>
                                    <a:pt x="41" y="8"/>
                                    <a:pt x="41" y="9"/>
                                  </a:cubicBezTo>
                                  <a:cubicBezTo>
                                    <a:pt x="41" y="9"/>
                                    <a:pt x="41" y="10"/>
                                    <a:pt x="41" y="10"/>
                                  </a:cubicBezTo>
                                  <a:cubicBezTo>
                                    <a:pt x="41" y="11"/>
                                    <a:pt x="40" y="11"/>
                                    <a:pt x="40" y="11"/>
                                  </a:cubicBezTo>
                                  <a:cubicBezTo>
                                    <a:pt x="40" y="12"/>
                                    <a:pt x="40" y="12"/>
                                    <a:pt x="40" y="12"/>
                                  </a:cubicBezTo>
                                  <a:cubicBezTo>
                                    <a:pt x="40" y="12"/>
                                    <a:pt x="39" y="12"/>
                                    <a:pt x="39" y="12"/>
                                  </a:cubicBezTo>
                                  <a:cubicBezTo>
                                    <a:pt x="39" y="12"/>
                                    <a:pt x="38" y="12"/>
                                    <a:pt x="37" y="11"/>
                                  </a:cubicBezTo>
                                  <a:cubicBezTo>
                                    <a:pt x="37" y="11"/>
                                    <a:pt x="36" y="10"/>
                                    <a:pt x="34" y="10"/>
                                  </a:cubicBezTo>
                                  <a:cubicBezTo>
                                    <a:pt x="33" y="9"/>
                                    <a:pt x="32" y="9"/>
                                    <a:pt x="30" y="8"/>
                                  </a:cubicBezTo>
                                  <a:cubicBezTo>
                                    <a:pt x="28" y="8"/>
                                    <a:pt x="26" y="7"/>
                                    <a:pt x="24" y="7"/>
                                  </a:cubicBezTo>
                                  <a:cubicBezTo>
                                    <a:pt x="22" y="7"/>
                                    <a:pt x="20" y="8"/>
                                    <a:pt x="18" y="8"/>
                                  </a:cubicBezTo>
                                  <a:cubicBezTo>
                                    <a:pt x="16" y="9"/>
                                    <a:pt x="15" y="9"/>
                                    <a:pt x="14" y="10"/>
                                  </a:cubicBezTo>
                                  <a:cubicBezTo>
                                    <a:pt x="13" y="11"/>
                                    <a:pt x="12" y="12"/>
                                    <a:pt x="11" y="14"/>
                                  </a:cubicBezTo>
                                  <a:cubicBezTo>
                                    <a:pt x="11" y="15"/>
                                    <a:pt x="11" y="16"/>
                                    <a:pt x="11" y="18"/>
                                  </a:cubicBezTo>
                                  <a:cubicBezTo>
                                    <a:pt x="11" y="20"/>
                                    <a:pt x="11" y="22"/>
                                    <a:pt x="12" y="23"/>
                                  </a:cubicBezTo>
                                  <a:cubicBezTo>
                                    <a:pt x="13" y="25"/>
                                    <a:pt x="14" y="26"/>
                                    <a:pt x="16" y="27"/>
                                  </a:cubicBezTo>
                                  <a:cubicBezTo>
                                    <a:pt x="17" y="28"/>
                                    <a:pt x="19" y="29"/>
                                    <a:pt x="21" y="30"/>
                                  </a:cubicBezTo>
                                  <a:cubicBezTo>
                                    <a:pt x="23" y="30"/>
                                    <a:pt x="25" y="31"/>
                                    <a:pt x="27" y="32"/>
                                  </a:cubicBezTo>
                                  <a:cubicBezTo>
                                    <a:pt x="29" y="33"/>
                                    <a:pt x="31" y="34"/>
                                    <a:pt x="33" y="35"/>
                                  </a:cubicBezTo>
                                  <a:cubicBezTo>
                                    <a:pt x="35" y="36"/>
                                    <a:pt x="37" y="37"/>
                                    <a:pt x="39" y="38"/>
                                  </a:cubicBezTo>
                                  <a:cubicBezTo>
                                    <a:pt x="40" y="40"/>
                                    <a:pt x="42" y="41"/>
                                    <a:pt x="43"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 name="Freeform 16"/>
                          <wps:cNvSpPr>
                            <a:spLocks/>
                          </wps:cNvSpPr>
                          <wps:spPr bwMode="auto">
                            <a:xfrm>
                              <a:off x="3041" y="565"/>
                              <a:ext cx="43"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3 w 40"/>
                                <a:gd name="T13" fmla="*/ 86 h 86"/>
                                <a:gd name="T14" fmla="*/ 30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1 w 40"/>
                                <a:gd name="T29" fmla="*/ 24 h 86"/>
                                <a:gd name="T30" fmla="*/ 0 w 40"/>
                                <a:gd name="T31" fmla="*/ 21 h 86"/>
                                <a:gd name="T32" fmla="*/ 0 w 40"/>
                                <a:gd name="T33" fmla="*/ 19 h 86"/>
                                <a:gd name="T34" fmla="*/ 1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6 w 40"/>
                                <a:gd name="T87" fmla="*/ 77 h 86"/>
                                <a:gd name="T88" fmla="*/ 38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40" y="83"/>
                                    <a:pt x="39" y="83"/>
                                  </a:cubicBezTo>
                                  <a:cubicBezTo>
                                    <a:pt x="39" y="84"/>
                                    <a:pt x="38" y="84"/>
                                    <a:pt x="38" y="84"/>
                                  </a:cubicBezTo>
                                  <a:cubicBezTo>
                                    <a:pt x="37" y="85"/>
                                    <a:pt x="36" y="85"/>
                                    <a:pt x="35" y="85"/>
                                  </a:cubicBezTo>
                                  <a:cubicBezTo>
                                    <a:pt x="34" y="85"/>
                                    <a:pt x="34" y="85"/>
                                    <a:pt x="33" y="86"/>
                                  </a:cubicBezTo>
                                  <a:cubicBezTo>
                                    <a:pt x="32" y="86"/>
                                    <a:pt x="31" y="86"/>
                                    <a:pt x="30" y="86"/>
                                  </a:cubicBezTo>
                                  <a:cubicBezTo>
                                    <a:pt x="26" y="86"/>
                                    <a:pt x="24" y="85"/>
                                    <a:pt x="21" y="84"/>
                                  </a:cubicBezTo>
                                  <a:cubicBezTo>
                                    <a:pt x="19" y="84"/>
                                    <a:pt x="17" y="82"/>
                                    <a:pt x="16" y="81"/>
                                  </a:cubicBezTo>
                                  <a:cubicBezTo>
                                    <a:pt x="15" y="79"/>
                                    <a:pt x="14" y="77"/>
                                    <a:pt x="13" y="74"/>
                                  </a:cubicBezTo>
                                  <a:cubicBezTo>
                                    <a:pt x="12" y="71"/>
                                    <a:pt x="12" y="68"/>
                                    <a:pt x="12" y="65"/>
                                  </a:cubicBezTo>
                                  <a:lnTo>
                                    <a:pt x="12" y="24"/>
                                  </a:lnTo>
                                  <a:lnTo>
                                    <a:pt x="2" y="24"/>
                                  </a:lnTo>
                                  <a:cubicBezTo>
                                    <a:pt x="2" y="24"/>
                                    <a:pt x="1" y="24"/>
                                    <a:pt x="1" y="24"/>
                                  </a:cubicBezTo>
                                  <a:cubicBezTo>
                                    <a:pt x="0" y="23"/>
                                    <a:pt x="0" y="22"/>
                                    <a:pt x="0" y="21"/>
                                  </a:cubicBezTo>
                                  <a:cubicBezTo>
                                    <a:pt x="0" y="20"/>
                                    <a:pt x="0" y="20"/>
                                    <a:pt x="0" y="19"/>
                                  </a:cubicBezTo>
                                  <a:cubicBezTo>
                                    <a:pt x="0" y="19"/>
                                    <a:pt x="1" y="18"/>
                                    <a:pt x="1" y="18"/>
                                  </a:cubicBezTo>
                                  <a:cubicBezTo>
                                    <a:pt x="1" y="18"/>
                                    <a:pt x="1" y="18"/>
                                    <a:pt x="1" y="17"/>
                                  </a:cubicBezTo>
                                  <a:cubicBezTo>
                                    <a:pt x="2" y="17"/>
                                    <a:pt x="2" y="17"/>
                                    <a:pt x="2" y="17"/>
                                  </a:cubicBezTo>
                                  <a:lnTo>
                                    <a:pt x="12" y="17"/>
                                  </a:lnTo>
                                  <a:lnTo>
                                    <a:pt x="12" y="1"/>
                                  </a:lnTo>
                                  <a:cubicBezTo>
                                    <a:pt x="12" y="1"/>
                                    <a:pt x="12" y="1"/>
                                    <a:pt x="12" y="1"/>
                                  </a:cubicBezTo>
                                  <a:cubicBezTo>
                                    <a:pt x="12" y="0"/>
                                    <a:pt x="12" y="0"/>
                                    <a:pt x="13" y="0"/>
                                  </a:cubicBezTo>
                                  <a:cubicBezTo>
                                    <a:pt x="13" y="0"/>
                                    <a:pt x="14" y="0"/>
                                    <a:pt x="14" y="0"/>
                                  </a:cubicBezTo>
                                  <a:cubicBezTo>
                                    <a:pt x="15" y="0"/>
                                    <a:pt x="15" y="0"/>
                                    <a:pt x="16" y="0"/>
                                  </a:cubicBezTo>
                                  <a:cubicBezTo>
                                    <a:pt x="17" y="0"/>
                                    <a:pt x="18" y="0"/>
                                    <a:pt x="18" y="0"/>
                                  </a:cubicBezTo>
                                  <a:cubicBezTo>
                                    <a:pt x="19" y="0"/>
                                    <a:pt x="19" y="0"/>
                                    <a:pt x="19" y="0"/>
                                  </a:cubicBezTo>
                                  <a:cubicBezTo>
                                    <a:pt x="20" y="0"/>
                                    <a:pt x="20" y="0"/>
                                    <a:pt x="20" y="1"/>
                                  </a:cubicBezTo>
                                  <a:cubicBezTo>
                                    <a:pt x="20" y="1"/>
                                    <a:pt x="20" y="1"/>
                                    <a:pt x="20" y="1"/>
                                  </a:cubicBezTo>
                                  <a:lnTo>
                                    <a:pt x="20" y="17"/>
                                  </a:lnTo>
                                  <a:lnTo>
                                    <a:pt x="38" y="17"/>
                                  </a:lnTo>
                                  <a:cubicBezTo>
                                    <a:pt x="39" y="17"/>
                                    <a:pt x="39" y="17"/>
                                    <a:pt x="39" y="17"/>
                                  </a:cubicBezTo>
                                  <a:cubicBezTo>
                                    <a:pt x="39" y="18"/>
                                    <a:pt x="40"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6" y="77"/>
                                  </a:cubicBezTo>
                                  <a:cubicBezTo>
                                    <a:pt x="36" y="77"/>
                                    <a:pt x="37" y="77"/>
                                    <a:pt x="38" y="77"/>
                                  </a:cubicBezTo>
                                  <a:cubicBezTo>
                                    <a:pt x="38" y="76"/>
                                    <a:pt x="38" y="76"/>
                                    <a:pt x="39" y="76"/>
                                  </a:cubicBezTo>
                                  <a:cubicBezTo>
                                    <a:pt x="39" y="76"/>
                                    <a:pt x="39" y="76"/>
                                    <a:pt x="39" y="76"/>
                                  </a:cubicBezTo>
                                  <a:cubicBezTo>
                                    <a:pt x="40"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 name="Freeform 17"/>
                          <wps:cNvSpPr>
                            <a:spLocks/>
                          </wps:cNvSpPr>
                          <wps:spPr bwMode="auto">
                            <a:xfrm>
                              <a:off x="3105" y="582"/>
                              <a:ext cx="37" cy="73"/>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2 w 35"/>
                                <a:gd name="T13" fmla="*/ 10 h 69"/>
                                <a:gd name="T14" fmla="*/ 30 w 35"/>
                                <a:gd name="T15" fmla="*/ 9 h 69"/>
                                <a:gd name="T16" fmla="*/ 28 w 35"/>
                                <a:gd name="T17" fmla="*/ 8 h 69"/>
                                <a:gd name="T18" fmla="*/ 25 w 35"/>
                                <a:gd name="T19" fmla="*/ 8 h 69"/>
                                <a:gd name="T20" fmla="*/ 21 w 35"/>
                                <a:gd name="T21" fmla="*/ 9 h 69"/>
                                <a:gd name="T22" fmla="*/ 17 w 35"/>
                                <a:gd name="T23" fmla="*/ 11 h 69"/>
                                <a:gd name="T24" fmla="*/ 13 w 35"/>
                                <a:gd name="T25" fmla="*/ 16 h 69"/>
                                <a:gd name="T26" fmla="*/ 8 w 35"/>
                                <a:gd name="T27" fmla="*/ 24 h 69"/>
                                <a:gd name="T28" fmla="*/ 8 w 35"/>
                                <a:gd name="T29" fmla="*/ 67 h 69"/>
                                <a:gd name="T30" fmla="*/ 8 w 35"/>
                                <a:gd name="T31" fmla="*/ 68 h 69"/>
                                <a:gd name="T32" fmla="*/ 7 w 35"/>
                                <a:gd name="T33" fmla="*/ 69 h 69"/>
                                <a:gd name="T34" fmla="*/ 6 w 35"/>
                                <a:gd name="T35" fmla="*/ 69 h 69"/>
                                <a:gd name="T36" fmla="*/ 4 w 35"/>
                                <a:gd name="T37" fmla="*/ 69 h 69"/>
                                <a:gd name="T38" fmla="*/ 2 w 35"/>
                                <a:gd name="T39" fmla="*/ 69 h 69"/>
                                <a:gd name="T40" fmla="*/ 0 w 35"/>
                                <a:gd name="T41" fmla="*/ 69 h 69"/>
                                <a:gd name="T42" fmla="*/ 0 w 35"/>
                                <a:gd name="T43" fmla="*/ 68 h 69"/>
                                <a:gd name="T44" fmla="*/ 0 w 35"/>
                                <a:gd name="T45" fmla="*/ 67 h 69"/>
                                <a:gd name="T46" fmla="*/ 0 w 35"/>
                                <a:gd name="T47" fmla="*/ 3 h 69"/>
                                <a:gd name="T48" fmla="*/ 0 w 35"/>
                                <a:gd name="T49" fmla="*/ 2 h 69"/>
                                <a:gd name="T50" fmla="*/ 0 w 35"/>
                                <a:gd name="T51" fmla="*/ 1 h 69"/>
                                <a:gd name="T52" fmla="*/ 2 w 35"/>
                                <a:gd name="T53" fmla="*/ 1 h 69"/>
                                <a:gd name="T54" fmla="*/ 4 w 35"/>
                                <a:gd name="T55" fmla="*/ 1 h 69"/>
                                <a:gd name="T56" fmla="*/ 6 w 35"/>
                                <a:gd name="T57" fmla="*/ 1 h 69"/>
                                <a:gd name="T58" fmla="*/ 7 w 35"/>
                                <a:gd name="T59" fmla="*/ 1 h 69"/>
                                <a:gd name="T60" fmla="*/ 7 w 35"/>
                                <a:gd name="T61" fmla="*/ 2 h 69"/>
                                <a:gd name="T62" fmla="*/ 8 w 35"/>
                                <a:gd name="T63" fmla="*/ 3 h 69"/>
                                <a:gd name="T64" fmla="*/ 8 w 35"/>
                                <a:gd name="T65" fmla="*/ 13 h 69"/>
                                <a:gd name="T66" fmla="*/ 13 w 35"/>
                                <a:gd name="T67" fmla="*/ 6 h 69"/>
                                <a:gd name="T68" fmla="*/ 17 w 35"/>
                                <a:gd name="T69" fmla="*/ 3 h 69"/>
                                <a:gd name="T70" fmla="*/ 21 w 35"/>
                                <a:gd name="T71" fmla="*/ 1 h 69"/>
                                <a:gd name="T72" fmla="*/ 26 w 35"/>
                                <a:gd name="T73" fmla="*/ 0 h 69"/>
                                <a:gd name="T74" fmla="*/ 28 w 35"/>
                                <a:gd name="T75" fmla="*/ 0 h 69"/>
                                <a:gd name="T76" fmla="*/ 30 w 35"/>
                                <a:gd name="T77" fmla="*/ 1 h 69"/>
                                <a:gd name="T78" fmla="*/ 33 w 35"/>
                                <a:gd name="T79" fmla="*/ 1 h 69"/>
                                <a:gd name="T80" fmla="*/ 34 w 35"/>
                                <a:gd name="T81" fmla="*/ 2 h 69"/>
                                <a:gd name="T82" fmla="*/ 35 w 35"/>
                                <a:gd name="T83" fmla="*/ 3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7"/>
                                    <a:pt x="35" y="8"/>
                                  </a:cubicBezTo>
                                  <a:cubicBezTo>
                                    <a:pt x="35" y="8"/>
                                    <a:pt x="35" y="9"/>
                                    <a:pt x="35" y="9"/>
                                  </a:cubicBezTo>
                                  <a:cubicBezTo>
                                    <a:pt x="35" y="9"/>
                                    <a:pt x="35" y="10"/>
                                    <a:pt x="35" y="10"/>
                                  </a:cubicBezTo>
                                  <a:cubicBezTo>
                                    <a:pt x="34" y="10"/>
                                    <a:pt x="34" y="10"/>
                                    <a:pt x="34" y="10"/>
                                  </a:cubicBezTo>
                                  <a:cubicBezTo>
                                    <a:pt x="34" y="10"/>
                                    <a:pt x="33" y="10"/>
                                    <a:pt x="32" y="10"/>
                                  </a:cubicBezTo>
                                  <a:cubicBezTo>
                                    <a:pt x="32" y="9"/>
                                    <a:pt x="31" y="9"/>
                                    <a:pt x="30" y="9"/>
                                  </a:cubicBezTo>
                                  <a:cubicBezTo>
                                    <a:pt x="30" y="9"/>
                                    <a:pt x="29" y="9"/>
                                    <a:pt x="28" y="8"/>
                                  </a:cubicBezTo>
                                  <a:cubicBezTo>
                                    <a:pt x="27" y="8"/>
                                    <a:pt x="26" y="8"/>
                                    <a:pt x="25" y="8"/>
                                  </a:cubicBezTo>
                                  <a:cubicBezTo>
                                    <a:pt x="24" y="8"/>
                                    <a:pt x="22" y="8"/>
                                    <a:pt x="21" y="9"/>
                                  </a:cubicBezTo>
                                  <a:cubicBezTo>
                                    <a:pt x="20" y="9"/>
                                    <a:pt x="19" y="10"/>
                                    <a:pt x="17" y="11"/>
                                  </a:cubicBezTo>
                                  <a:cubicBezTo>
                                    <a:pt x="16" y="13"/>
                                    <a:pt x="15" y="14"/>
                                    <a:pt x="13" y="16"/>
                                  </a:cubicBezTo>
                                  <a:cubicBezTo>
                                    <a:pt x="12" y="18"/>
                                    <a:pt x="10" y="21"/>
                                    <a:pt x="8" y="24"/>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3"/>
                                  </a:lnTo>
                                  <a:cubicBezTo>
                                    <a:pt x="9" y="10"/>
                                    <a:pt x="11" y="8"/>
                                    <a:pt x="13" y="6"/>
                                  </a:cubicBezTo>
                                  <a:cubicBezTo>
                                    <a:pt x="14" y="5"/>
                                    <a:pt x="16" y="3"/>
                                    <a:pt x="17" y="3"/>
                                  </a:cubicBezTo>
                                  <a:cubicBezTo>
                                    <a:pt x="19" y="2"/>
                                    <a:pt x="20" y="1"/>
                                    <a:pt x="21" y="1"/>
                                  </a:cubicBezTo>
                                  <a:cubicBezTo>
                                    <a:pt x="23" y="0"/>
                                    <a:pt x="24" y="0"/>
                                    <a:pt x="26" y="0"/>
                                  </a:cubicBezTo>
                                  <a:cubicBezTo>
                                    <a:pt x="26" y="0"/>
                                    <a:pt x="27" y="0"/>
                                    <a:pt x="28" y="0"/>
                                  </a:cubicBezTo>
                                  <a:cubicBezTo>
                                    <a:pt x="29" y="0"/>
                                    <a:pt x="29" y="0"/>
                                    <a:pt x="30" y="1"/>
                                  </a:cubicBezTo>
                                  <a:cubicBezTo>
                                    <a:pt x="31" y="1"/>
                                    <a:pt x="32" y="1"/>
                                    <a:pt x="33" y="1"/>
                                  </a:cubicBezTo>
                                  <a:cubicBezTo>
                                    <a:pt x="34" y="2"/>
                                    <a:pt x="34" y="2"/>
                                    <a:pt x="34" y="2"/>
                                  </a:cubicBezTo>
                                  <a:cubicBezTo>
                                    <a:pt x="35" y="2"/>
                                    <a:pt x="35" y="2"/>
                                    <a:pt x="35" y="3"/>
                                  </a:cubicBezTo>
                                  <a:cubicBezTo>
                                    <a:pt x="35" y="3"/>
                                    <a:pt x="35" y="3"/>
                                    <a:pt x="35" y="3"/>
                                  </a:cubicBezTo>
                                  <a:cubicBezTo>
                                    <a:pt x="35" y="3"/>
                                    <a:pt x="35" y="4"/>
                                    <a:pt x="35" y="4"/>
                                  </a:cubicBezTo>
                                  <a:cubicBezTo>
                                    <a:pt x="35" y="5"/>
                                    <a:pt x="35" y="5"/>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 name="Freeform 18"/>
                          <wps:cNvSpPr>
                            <a:spLocks/>
                          </wps:cNvSpPr>
                          <wps:spPr bwMode="auto">
                            <a:xfrm>
                              <a:off x="3160" y="583"/>
                              <a:ext cx="55" cy="73"/>
                            </a:xfrm>
                            <a:custGeom>
                              <a:avLst/>
                              <a:gdLst>
                                <a:gd name="T0" fmla="*/ 52 w 52"/>
                                <a:gd name="T1" fmla="*/ 66 h 69"/>
                                <a:gd name="T2" fmla="*/ 52 w 52"/>
                                <a:gd name="T3" fmla="*/ 66 h 69"/>
                                <a:gd name="T4" fmla="*/ 52 w 52"/>
                                <a:gd name="T5" fmla="*/ 67 h 69"/>
                                <a:gd name="T6" fmla="*/ 52 w 52"/>
                                <a:gd name="T7" fmla="*/ 68 h 69"/>
                                <a:gd name="T8" fmla="*/ 50 w 52"/>
                                <a:gd name="T9" fmla="*/ 68 h 69"/>
                                <a:gd name="T10" fmla="*/ 48 w 52"/>
                                <a:gd name="T11" fmla="*/ 68 h 69"/>
                                <a:gd name="T12" fmla="*/ 46 w 52"/>
                                <a:gd name="T13" fmla="*/ 68 h 69"/>
                                <a:gd name="T14" fmla="*/ 45 w 52"/>
                                <a:gd name="T15" fmla="*/ 68 h 69"/>
                                <a:gd name="T16" fmla="*/ 44 w 52"/>
                                <a:gd name="T17" fmla="*/ 67 h 69"/>
                                <a:gd name="T18" fmla="*/ 44 w 52"/>
                                <a:gd name="T19" fmla="*/ 66 h 69"/>
                                <a:gd name="T20" fmla="*/ 44 w 52"/>
                                <a:gd name="T21" fmla="*/ 57 h 69"/>
                                <a:gd name="T22" fmla="*/ 33 w 52"/>
                                <a:gd name="T23" fmla="*/ 66 h 69"/>
                                <a:gd name="T24" fmla="*/ 23 w 52"/>
                                <a:gd name="T25" fmla="*/ 69 h 69"/>
                                <a:gd name="T26" fmla="*/ 12 w 52"/>
                                <a:gd name="T27" fmla="*/ 67 h 69"/>
                                <a:gd name="T28" fmla="*/ 5 w 52"/>
                                <a:gd name="T29" fmla="*/ 61 h 69"/>
                                <a:gd name="T30" fmla="*/ 1 w 52"/>
                                <a:gd name="T31" fmla="*/ 52 h 69"/>
                                <a:gd name="T32" fmla="*/ 0 w 52"/>
                                <a:gd name="T33" fmla="*/ 41 h 69"/>
                                <a:gd name="T34" fmla="*/ 0 w 52"/>
                                <a:gd name="T35" fmla="*/ 2 h 69"/>
                                <a:gd name="T36" fmla="*/ 0 w 52"/>
                                <a:gd name="T37" fmla="*/ 1 h 69"/>
                                <a:gd name="T38" fmla="*/ 1 w 52"/>
                                <a:gd name="T39" fmla="*/ 0 h 69"/>
                                <a:gd name="T40" fmla="*/ 2 w 52"/>
                                <a:gd name="T41" fmla="*/ 0 h 69"/>
                                <a:gd name="T42" fmla="*/ 4 w 52"/>
                                <a:gd name="T43" fmla="*/ 0 h 69"/>
                                <a:gd name="T44" fmla="*/ 6 w 52"/>
                                <a:gd name="T45" fmla="*/ 0 h 69"/>
                                <a:gd name="T46" fmla="*/ 8 w 52"/>
                                <a:gd name="T47" fmla="*/ 0 h 69"/>
                                <a:gd name="T48" fmla="*/ 8 w 52"/>
                                <a:gd name="T49" fmla="*/ 1 h 69"/>
                                <a:gd name="T50" fmla="*/ 9 w 52"/>
                                <a:gd name="T51" fmla="*/ 2 h 69"/>
                                <a:gd name="T52" fmla="*/ 9 w 52"/>
                                <a:gd name="T53" fmla="*/ 40 h 69"/>
                                <a:gd name="T54" fmla="*/ 10 w 52"/>
                                <a:gd name="T55" fmla="*/ 50 h 69"/>
                                <a:gd name="T56" fmla="*/ 12 w 52"/>
                                <a:gd name="T57" fmla="*/ 56 h 69"/>
                                <a:gd name="T58" fmla="*/ 17 w 52"/>
                                <a:gd name="T59" fmla="*/ 60 h 69"/>
                                <a:gd name="T60" fmla="*/ 24 w 52"/>
                                <a:gd name="T61" fmla="*/ 62 h 69"/>
                                <a:gd name="T62" fmla="*/ 34 w 52"/>
                                <a:gd name="T63" fmla="*/ 58 h 69"/>
                                <a:gd name="T64" fmla="*/ 44 w 52"/>
                                <a:gd name="T65" fmla="*/ 48 h 69"/>
                                <a:gd name="T66" fmla="*/ 44 w 52"/>
                                <a:gd name="T67" fmla="*/ 2 h 69"/>
                                <a:gd name="T68" fmla="*/ 44 w 52"/>
                                <a:gd name="T69" fmla="*/ 1 h 69"/>
                                <a:gd name="T70" fmla="*/ 45 w 52"/>
                                <a:gd name="T71" fmla="*/ 0 h 69"/>
                                <a:gd name="T72" fmla="*/ 46 w 52"/>
                                <a:gd name="T73" fmla="*/ 0 h 69"/>
                                <a:gd name="T74" fmla="*/ 48 w 52"/>
                                <a:gd name="T75" fmla="*/ 0 h 69"/>
                                <a:gd name="T76" fmla="*/ 50 w 52"/>
                                <a:gd name="T77" fmla="*/ 0 h 69"/>
                                <a:gd name="T78" fmla="*/ 52 w 52"/>
                                <a:gd name="T79" fmla="*/ 0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7"/>
                                    <a:pt x="52" y="67"/>
                                    <a:pt x="52" y="67"/>
                                  </a:cubicBezTo>
                                  <a:cubicBezTo>
                                    <a:pt x="52" y="67"/>
                                    <a:pt x="52" y="67"/>
                                    <a:pt x="52" y="68"/>
                                  </a:cubicBezTo>
                                  <a:cubicBezTo>
                                    <a:pt x="51" y="68"/>
                                    <a:pt x="51" y="68"/>
                                    <a:pt x="50" y="68"/>
                                  </a:cubicBezTo>
                                  <a:cubicBezTo>
                                    <a:pt x="50" y="68"/>
                                    <a:pt x="49" y="68"/>
                                    <a:pt x="48" y="68"/>
                                  </a:cubicBezTo>
                                  <a:cubicBezTo>
                                    <a:pt x="48" y="68"/>
                                    <a:pt x="47" y="68"/>
                                    <a:pt x="46" y="68"/>
                                  </a:cubicBezTo>
                                  <a:cubicBezTo>
                                    <a:pt x="46" y="68"/>
                                    <a:pt x="45" y="68"/>
                                    <a:pt x="45" y="68"/>
                                  </a:cubicBezTo>
                                  <a:cubicBezTo>
                                    <a:pt x="45" y="67"/>
                                    <a:pt x="45" y="67"/>
                                    <a:pt x="44" y="67"/>
                                  </a:cubicBezTo>
                                  <a:cubicBezTo>
                                    <a:pt x="44" y="67"/>
                                    <a:pt x="44" y="67"/>
                                    <a:pt x="44" y="66"/>
                                  </a:cubicBezTo>
                                  <a:lnTo>
                                    <a:pt x="44" y="57"/>
                                  </a:lnTo>
                                  <a:cubicBezTo>
                                    <a:pt x="41" y="61"/>
                                    <a:pt x="37" y="64"/>
                                    <a:pt x="33" y="66"/>
                                  </a:cubicBezTo>
                                  <a:cubicBezTo>
                                    <a:pt x="30" y="68"/>
                                    <a:pt x="26" y="69"/>
                                    <a:pt x="23" y="69"/>
                                  </a:cubicBezTo>
                                  <a:cubicBezTo>
                                    <a:pt x="19" y="69"/>
                                    <a:pt x="15" y="68"/>
                                    <a:pt x="12" y="67"/>
                                  </a:cubicBezTo>
                                  <a:cubicBezTo>
                                    <a:pt x="9" y="65"/>
                                    <a:pt x="7" y="63"/>
                                    <a:pt x="5" y="61"/>
                                  </a:cubicBezTo>
                                  <a:cubicBezTo>
                                    <a:pt x="3" y="59"/>
                                    <a:pt x="2" y="56"/>
                                    <a:pt x="1" y="52"/>
                                  </a:cubicBezTo>
                                  <a:cubicBezTo>
                                    <a:pt x="1" y="49"/>
                                    <a:pt x="0" y="45"/>
                                    <a:pt x="0" y="41"/>
                                  </a:cubicBezTo>
                                  <a:lnTo>
                                    <a:pt x="0" y="2"/>
                                  </a:lnTo>
                                  <a:cubicBezTo>
                                    <a:pt x="0" y="1"/>
                                    <a:pt x="0" y="1"/>
                                    <a:pt x="0" y="1"/>
                                  </a:cubicBezTo>
                                  <a:cubicBezTo>
                                    <a:pt x="0" y="1"/>
                                    <a:pt x="1" y="1"/>
                                    <a:pt x="1" y="0"/>
                                  </a:cubicBezTo>
                                  <a:cubicBezTo>
                                    <a:pt x="1" y="0"/>
                                    <a:pt x="2" y="0"/>
                                    <a:pt x="2" y="0"/>
                                  </a:cubicBezTo>
                                  <a:cubicBezTo>
                                    <a:pt x="3" y="0"/>
                                    <a:pt x="4" y="0"/>
                                    <a:pt x="4" y="0"/>
                                  </a:cubicBezTo>
                                  <a:cubicBezTo>
                                    <a:pt x="5" y="0"/>
                                    <a:pt x="6" y="0"/>
                                    <a:pt x="6" y="0"/>
                                  </a:cubicBezTo>
                                  <a:cubicBezTo>
                                    <a:pt x="7" y="0"/>
                                    <a:pt x="7" y="0"/>
                                    <a:pt x="8" y="0"/>
                                  </a:cubicBezTo>
                                  <a:cubicBezTo>
                                    <a:pt x="8" y="1"/>
                                    <a:pt x="8" y="1"/>
                                    <a:pt x="8" y="1"/>
                                  </a:cubicBezTo>
                                  <a:cubicBezTo>
                                    <a:pt x="9" y="1"/>
                                    <a:pt x="9" y="1"/>
                                    <a:pt x="9" y="2"/>
                                  </a:cubicBezTo>
                                  <a:lnTo>
                                    <a:pt x="9" y="40"/>
                                  </a:lnTo>
                                  <a:cubicBezTo>
                                    <a:pt x="9" y="44"/>
                                    <a:pt x="9" y="47"/>
                                    <a:pt x="10" y="50"/>
                                  </a:cubicBezTo>
                                  <a:cubicBezTo>
                                    <a:pt x="10" y="52"/>
                                    <a:pt x="11" y="54"/>
                                    <a:pt x="12" y="56"/>
                                  </a:cubicBezTo>
                                  <a:cubicBezTo>
                                    <a:pt x="14" y="58"/>
                                    <a:pt x="15" y="59"/>
                                    <a:pt x="17" y="60"/>
                                  </a:cubicBezTo>
                                  <a:cubicBezTo>
                                    <a:pt x="19" y="61"/>
                                    <a:pt x="21" y="62"/>
                                    <a:pt x="24" y="62"/>
                                  </a:cubicBezTo>
                                  <a:cubicBezTo>
                                    <a:pt x="27" y="62"/>
                                    <a:pt x="30" y="61"/>
                                    <a:pt x="34" y="58"/>
                                  </a:cubicBezTo>
                                  <a:cubicBezTo>
                                    <a:pt x="37" y="56"/>
                                    <a:pt x="40" y="53"/>
                                    <a:pt x="44" y="48"/>
                                  </a:cubicBezTo>
                                  <a:lnTo>
                                    <a:pt x="44" y="2"/>
                                  </a:lnTo>
                                  <a:cubicBezTo>
                                    <a:pt x="44" y="1"/>
                                    <a:pt x="44" y="1"/>
                                    <a:pt x="44" y="1"/>
                                  </a:cubicBezTo>
                                  <a:cubicBezTo>
                                    <a:pt x="44" y="1"/>
                                    <a:pt x="44" y="1"/>
                                    <a:pt x="45" y="0"/>
                                  </a:cubicBezTo>
                                  <a:cubicBezTo>
                                    <a:pt x="45" y="0"/>
                                    <a:pt x="46" y="0"/>
                                    <a:pt x="46" y="0"/>
                                  </a:cubicBezTo>
                                  <a:cubicBezTo>
                                    <a:pt x="47" y="0"/>
                                    <a:pt x="47" y="0"/>
                                    <a:pt x="48" y="0"/>
                                  </a:cubicBezTo>
                                  <a:cubicBezTo>
                                    <a:pt x="49" y="0"/>
                                    <a:pt x="50" y="0"/>
                                    <a:pt x="50" y="0"/>
                                  </a:cubicBezTo>
                                  <a:cubicBezTo>
                                    <a:pt x="51" y="0"/>
                                    <a:pt x="51" y="0"/>
                                    <a:pt x="52" y="0"/>
                                  </a:cubicBezTo>
                                  <a:cubicBezTo>
                                    <a:pt x="52" y="1"/>
                                    <a:pt x="52" y="1"/>
                                    <a:pt x="52" y="1"/>
                                  </a:cubicBezTo>
                                  <a:cubicBezTo>
                                    <a:pt x="52" y="1"/>
                                    <a:pt x="52" y="1"/>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 name="Freeform 19"/>
                          <wps:cNvSpPr>
                            <a:spLocks/>
                          </wps:cNvSpPr>
                          <wps:spPr bwMode="auto">
                            <a:xfrm>
                              <a:off x="3239" y="582"/>
                              <a:ext cx="53" cy="74"/>
                            </a:xfrm>
                            <a:custGeom>
                              <a:avLst/>
                              <a:gdLst>
                                <a:gd name="T0" fmla="*/ 50 w 50"/>
                                <a:gd name="T1" fmla="*/ 58 h 70"/>
                                <a:gd name="T2" fmla="*/ 50 w 50"/>
                                <a:gd name="T3" fmla="*/ 58 h 70"/>
                                <a:gd name="T4" fmla="*/ 50 w 50"/>
                                <a:gd name="T5" fmla="*/ 59 h 70"/>
                                <a:gd name="T6" fmla="*/ 50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8 w 50"/>
                                <a:gd name="T19" fmla="*/ 70 h 70"/>
                                <a:gd name="T20" fmla="*/ 16 w 50"/>
                                <a:gd name="T21" fmla="*/ 68 h 70"/>
                                <a:gd name="T22" fmla="*/ 7 w 50"/>
                                <a:gd name="T23" fmla="*/ 61 h 70"/>
                                <a:gd name="T24" fmla="*/ 2 w 50"/>
                                <a:gd name="T25" fmla="*/ 50 h 70"/>
                                <a:gd name="T26" fmla="*/ 0 w 50"/>
                                <a:gd name="T27" fmla="*/ 36 h 70"/>
                                <a:gd name="T28" fmla="*/ 3 w 50"/>
                                <a:gd name="T29" fmla="*/ 19 h 70"/>
                                <a:gd name="T30" fmla="*/ 9 w 50"/>
                                <a:gd name="T31" fmla="*/ 8 h 70"/>
                                <a:gd name="T32" fmla="*/ 18 w 50"/>
                                <a:gd name="T33" fmla="*/ 2 h 70"/>
                                <a:gd name="T34" fmla="*/ 29 w 50"/>
                                <a:gd name="T35" fmla="*/ 0 h 70"/>
                                <a:gd name="T36" fmla="*/ 35 w 50"/>
                                <a:gd name="T37" fmla="*/ 1 h 70"/>
                                <a:gd name="T38" fmla="*/ 41 w 50"/>
                                <a:gd name="T39" fmla="*/ 2 h 70"/>
                                <a:gd name="T40" fmla="*/ 45 w 50"/>
                                <a:gd name="T41" fmla="*/ 5 h 70"/>
                                <a:gd name="T42" fmla="*/ 48 w 50"/>
                                <a:gd name="T43" fmla="*/ 7 h 70"/>
                                <a:gd name="T44" fmla="*/ 49 w 50"/>
                                <a:gd name="T45" fmla="*/ 8 h 70"/>
                                <a:gd name="T46" fmla="*/ 49 w 50"/>
                                <a:gd name="T47" fmla="*/ 9 h 70"/>
                                <a:gd name="T48" fmla="*/ 50 w 50"/>
                                <a:gd name="T49" fmla="*/ 10 h 70"/>
                                <a:gd name="T50" fmla="*/ 50 w 50"/>
                                <a:gd name="T51" fmla="*/ 12 h 70"/>
                                <a:gd name="T52" fmla="*/ 49 w 50"/>
                                <a:gd name="T53" fmla="*/ 15 h 70"/>
                                <a:gd name="T54" fmla="*/ 48 w 50"/>
                                <a:gd name="T55" fmla="*/ 16 h 70"/>
                                <a:gd name="T56" fmla="*/ 45 w 50"/>
                                <a:gd name="T57" fmla="*/ 14 h 70"/>
                                <a:gd name="T58" fmla="*/ 42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1 w 50"/>
                                <a:gd name="T73" fmla="*/ 61 h 70"/>
                                <a:gd name="T74" fmla="*/ 29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50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50" y="61"/>
                                    <a:pt x="50" y="61"/>
                                    <a:pt x="49" y="61"/>
                                  </a:cubicBezTo>
                                  <a:cubicBezTo>
                                    <a:pt x="49" y="62"/>
                                    <a:pt x="49" y="62"/>
                                    <a:pt x="48" y="63"/>
                                  </a:cubicBezTo>
                                  <a:cubicBezTo>
                                    <a:pt x="48" y="63"/>
                                    <a:pt x="47" y="64"/>
                                    <a:pt x="45" y="65"/>
                                  </a:cubicBezTo>
                                  <a:cubicBezTo>
                                    <a:pt x="44" y="66"/>
                                    <a:pt x="42" y="67"/>
                                    <a:pt x="40" y="67"/>
                                  </a:cubicBezTo>
                                  <a:cubicBezTo>
                                    <a:pt x="38" y="68"/>
                                    <a:pt x="37" y="69"/>
                                    <a:pt x="34" y="69"/>
                                  </a:cubicBezTo>
                                  <a:cubicBezTo>
                                    <a:pt x="32" y="70"/>
                                    <a:pt x="30" y="70"/>
                                    <a:pt x="28" y="70"/>
                                  </a:cubicBezTo>
                                  <a:cubicBezTo>
                                    <a:pt x="23" y="70"/>
                                    <a:pt x="20" y="69"/>
                                    <a:pt x="16" y="68"/>
                                  </a:cubicBezTo>
                                  <a:cubicBezTo>
                                    <a:pt x="13" y="66"/>
                                    <a:pt x="10" y="64"/>
                                    <a:pt x="7" y="61"/>
                                  </a:cubicBezTo>
                                  <a:cubicBezTo>
                                    <a:pt x="5" y="58"/>
                                    <a:pt x="3" y="55"/>
                                    <a:pt x="2" y="50"/>
                                  </a:cubicBezTo>
                                  <a:cubicBezTo>
                                    <a:pt x="1" y="46"/>
                                    <a:pt x="0" y="41"/>
                                    <a:pt x="0" y="36"/>
                                  </a:cubicBezTo>
                                  <a:cubicBezTo>
                                    <a:pt x="0" y="29"/>
                                    <a:pt x="1" y="24"/>
                                    <a:pt x="3" y="19"/>
                                  </a:cubicBezTo>
                                  <a:cubicBezTo>
                                    <a:pt x="4" y="15"/>
                                    <a:pt x="6" y="11"/>
                                    <a:pt x="9" y="8"/>
                                  </a:cubicBezTo>
                                  <a:cubicBezTo>
                                    <a:pt x="11" y="6"/>
                                    <a:pt x="14" y="4"/>
                                    <a:pt x="18" y="2"/>
                                  </a:cubicBezTo>
                                  <a:cubicBezTo>
                                    <a:pt x="21" y="1"/>
                                    <a:pt x="25" y="0"/>
                                    <a:pt x="29" y="0"/>
                                  </a:cubicBezTo>
                                  <a:cubicBezTo>
                                    <a:pt x="31" y="0"/>
                                    <a:pt x="33" y="0"/>
                                    <a:pt x="35" y="1"/>
                                  </a:cubicBezTo>
                                  <a:cubicBezTo>
                                    <a:pt x="37" y="1"/>
                                    <a:pt x="39" y="2"/>
                                    <a:pt x="41" y="2"/>
                                  </a:cubicBezTo>
                                  <a:cubicBezTo>
                                    <a:pt x="42" y="3"/>
                                    <a:pt x="44" y="4"/>
                                    <a:pt x="45" y="5"/>
                                  </a:cubicBezTo>
                                  <a:cubicBezTo>
                                    <a:pt x="46" y="5"/>
                                    <a:pt x="47" y="6"/>
                                    <a:pt x="48" y="7"/>
                                  </a:cubicBezTo>
                                  <a:cubicBezTo>
                                    <a:pt x="48" y="7"/>
                                    <a:pt x="49" y="8"/>
                                    <a:pt x="49" y="8"/>
                                  </a:cubicBezTo>
                                  <a:cubicBezTo>
                                    <a:pt x="49" y="8"/>
                                    <a:pt x="49" y="9"/>
                                    <a:pt x="49" y="9"/>
                                  </a:cubicBezTo>
                                  <a:cubicBezTo>
                                    <a:pt x="50" y="10"/>
                                    <a:pt x="50" y="10"/>
                                    <a:pt x="50" y="10"/>
                                  </a:cubicBezTo>
                                  <a:cubicBezTo>
                                    <a:pt x="50" y="11"/>
                                    <a:pt x="50" y="11"/>
                                    <a:pt x="50" y="12"/>
                                  </a:cubicBezTo>
                                  <a:cubicBezTo>
                                    <a:pt x="50" y="13"/>
                                    <a:pt x="50" y="14"/>
                                    <a:pt x="49" y="15"/>
                                  </a:cubicBezTo>
                                  <a:cubicBezTo>
                                    <a:pt x="49" y="15"/>
                                    <a:pt x="48" y="16"/>
                                    <a:pt x="48" y="16"/>
                                  </a:cubicBezTo>
                                  <a:cubicBezTo>
                                    <a:pt x="47" y="16"/>
                                    <a:pt x="46" y="15"/>
                                    <a:pt x="45" y="14"/>
                                  </a:cubicBezTo>
                                  <a:cubicBezTo>
                                    <a:pt x="44" y="14"/>
                                    <a:pt x="43" y="13"/>
                                    <a:pt x="42" y="12"/>
                                  </a:cubicBezTo>
                                  <a:cubicBezTo>
                                    <a:pt x="40" y="11"/>
                                    <a:pt x="38" y="10"/>
                                    <a:pt x="36" y="9"/>
                                  </a:cubicBezTo>
                                  <a:cubicBezTo>
                                    <a:pt x="34" y="8"/>
                                    <a:pt x="31" y="8"/>
                                    <a:pt x="28" y="8"/>
                                  </a:cubicBezTo>
                                  <a:cubicBezTo>
                                    <a:pt x="22" y="8"/>
                                    <a:pt x="17" y="10"/>
                                    <a:pt x="14" y="15"/>
                                  </a:cubicBezTo>
                                  <a:cubicBezTo>
                                    <a:pt x="11" y="19"/>
                                    <a:pt x="9" y="26"/>
                                    <a:pt x="9" y="35"/>
                                  </a:cubicBezTo>
                                  <a:cubicBezTo>
                                    <a:pt x="9" y="40"/>
                                    <a:pt x="10" y="44"/>
                                    <a:pt x="10" y="47"/>
                                  </a:cubicBezTo>
                                  <a:cubicBezTo>
                                    <a:pt x="11" y="51"/>
                                    <a:pt x="13" y="53"/>
                                    <a:pt x="14" y="56"/>
                                  </a:cubicBezTo>
                                  <a:cubicBezTo>
                                    <a:pt x="16" y="58"/>
                                    <a:pt x="18" y="60"/>
                                    <a:pt x="21" y="61"/>
                                  </a:cubicBezTo>
                                  <a:cubicBezTo>
                                    <a:pt x="23" y="62"/>
                                    <a:pt x="26" y="62"/>
                                    <a:pt x="29" y="62"/>
                                  </a:cubicBezTo>
                                  <a:cubicBezTo>
                                    <a:pt x="32" y="62"/>
                                    <a:pt x="34" y="62"/>
                                    <a:pt x="36" y="61"/>
                                  </a:cubicBezTo>
                                  <a:cubicBezTo>
                                    <a:pt x="38" y="60"/>
                                    <a:pt x="40" y="59"/>
                                    <a:pt x="42" y="58"/>
                                  </a:cubicBezTo>
                                  <a:cubicBezTo>
                                    <a:pt x="44" y="57"/>
                                    <a:pt x="45" y="56"/>
                                    <a:pt x="46" y="55"/>
                                  </a:cubicBezTo>
                                  <a:cubicBezTo>
                                    <a:pt x="47" y="54"/>
                                    <a:pt x="48" y="54"/>
                                    <a:pt x="48" y="54"/>
                                  </a:cubicBezTo>
                                  <a:cubicBezTo>
                                    <a:pt x="49" y="54"/>
                                    <a:pt x="49" y="54"/>
                                    <a:pt x="49" y="54"/>
                                  </a:cubicBezTo>
                                  <a:cubicBezTo>
                                    <a:pt x="49" y="54"/>
                                    <a:pt x="50" y="54"/>
                                    <a:pt x="50"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 name="Freeform 20"/>
                          <wps:cNvSpPr>
                            <a:spLocks/>
                          </wps:cNvSpPr>
                          <wps:spPr bwMode="auto">
                            <a:xfrm>
                              <a:off x="3304" y="565"/>
                              <a:ext cx="42"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2 w 40"/>
                                <a:gd name="T13" fmla="*/ 86 h 86"/>
                                <a:gd name="T14" fmla="*/ 30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1 w 40"/>
                                <a:gd name="T29" fmla="*/ 24 h 86"/>
                                <a:gd name="T30" fmla="*/ 0 w 40"/>
                                <a:gd name="T31" fmla="*/ 21 h 86"/>
                                <a:gd name="T32" fmla="*/ 0 w 40"/>
                                <a:gd name="T33" fmla="*/ 19 h 86"/>
                                <a:gd name="T34" fmla="*/ 1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6 w 40"/>
                                <a:gd name="T87" fmla="*/ 77 h 86"/>
                                <a:gd name="T88" fmla="*/ 37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40" y="83"/>
                                    <a:pt x="39" y="83"/>
                                  </a:cubicBezTo>
                                  <a:cubicBezTo>
                                    <a:pt x="39" y="84"/>
                                    <a:pt x="38" y="84"/>
                                    <a:pt x="38" y="84"/>
                                  </a:cubicBezTo>
                                  <a:cubicBezTo>
                                    <a:pt x="37" y="85"/>
                                    <a:pt x="36" y="85"/>
                                    <a:pt x="35" y="85"/>
                                  </a:cubicBezTo>
                                  <a:cubicBezTo>
                                    <a:pt x="34" y="85"/>
                                    <a:pt x="33" y="85"/>
                                    <a:pt x="32" y="86"/>
                                  </a:cubicBezTo>
                                  <a:cubicBezTo>
                                    <a:pt x="31" y="86"/>
                                    <a:pt x="30" y="86"/>
                                    <a:pt x="30" y="86"/>
                                  </a:cubicBezTo>
                                  <a:cubicBezTo>
                                    <a:pt x="26" y="86"/>
                                    <a:pt x="24" y="85"/>
                                    <a:pt x="21" y="84"/>
                                  </a:cubicBezTo>
                                  <a:cubicBezTo>
                                    <a:pt x="19" y="84"/>
                                    <a:pt x="17" y="82"/>
                                    <a:pt x="16" y="81"/>
                                  </a:cubicBezTo>
                                  <a:cubicBezTo>
                                    <a:pt x="14" y="79"/>
                                    <a:pt x="13" y="77"/>
                                    <a:pt x="13" y="74"/>
                                  </a:cubicBezTo>
                                  <a:cubicBezTo>
                                    <a:pt x="12" y="71"/>
                                    <a:pt x="12" y="68"/>
                                    <a:pt x="12" y="65"/>
                                  </a:cubicBezTo>
                                  <a:lnTo>
                                    <a:pt x="12" y="24"/>
                                  </a:lnTo>
                                  <a:lnTo>
                                    <a:pt x="2" y="24"/>
                                  </a:lnTo>
                                  <a:cubicBezTo>
                                    <a:pt x="2" y="24"/>
                                    <a:pt x="1" y="24"/>
                                    <a:pt x="1" y="24"/>
                                  </a:cubicBezTo>
                                  <a:cubicBezTo>
                                    <a:pt x="0" y="23"/>
                                    <a:pt x="0" y="22"/>
                                    <a:pt x="0" y="21"/>
                                  </a:cubicBezTo>
                                  <a:cubicBezTo>
                                    <a:pt x="0" y="20"/>
                                    <a:pt x="0" y="20"/>
                                    <a:pt x="0" y="19"/>
                                  </a:cubicBezTo>
                                  <a:cubicBezTo>
                                    <a:pt x="0" y="19"/>
                                    <a:pt x="0" y="18"/>
                                    <a:pt x="1" y="18"/>
                                  </a:cubicBezTo>
                                  <a:cubicBezTo>
                                    <a:pt x="1" y="18"/>
                                    <a:pt x="1" y="18"/>
                                    <a:pt x="1" y="17"/>
                                  </a:cubicBezTo>
                                  <a:cubicBezTo>
                                    <a:pt x="2" y="17"/>
                                    <a:pt x="2" y="17"/>
                                    <a:pt x="2" y="17"/>
                                  </a:cubicBezTo>
                                  <a:lnTo>
                                    <a:pt x="12" y="17"/>
                                  </a:lnTo>
                                  <a:lnTo>
                                    <a:pt x="12" y="1"/>
                                  </a:lnTo>
                                  <a:cubicBezTo>
                                    <a:pt x="12" y="1"/>
                                    <a:pt x="12" y="1"/>
                                    <a:pt x="12" y="1"/>
                                  </a:cubicBezTo>
                                  <a:cubicBezTo>
                                    <a:pt x="12" y="0"/>
                                    <a:pt x="12" y="0"/>
                                    <a:pt x="13" y="0"/>
                                  </a:cubicBezTo>
                                  <a:cubicBezTo>
                                    <a:pt x="13" y="0"/>
                                    <a:pt x="13" y="0"/>
                                    <a:pt x="14" y="0"/>
                                  </a:cubicBezTo>
                                  <a:cubicBezTo>
                                    <a:pt x="15" y="0"/>
                                    <a:pt x="15" y="0"/>
                                    <a:pt x="16" y="0"/>
                                  </a:cubicBezTo>
                                  <a:cubicBezTo>
                                    <a:pt x="17" y="0"/>
                                    <a:pt x="18" y="0"/>
                                    <a:pt x="18" y="0"/>
                                  </a:cubicBezTo>
                                  <a:cubicBezTo>
                                    <a:pt x="19" y="0"/>
                                    <a:pt x="19" y="0"/>
                                    <a:pt x="19" y="0"/>
                                  </a:cubicBezTo>
                                  <a:cubicBezTo>
                                    <a:pt x="20" y="0"/>
                                    <a:pt x="20" y="0"/>
                                    <a:pt x="20" y="1"/>
                                  </a:cubicBezTo>
                                  <a:cubicBezTo>
                                    <a:pt x="20" y="1"/>
                                    <a:pt x="20" y="1"/>
                                    <a:pt x="20" y="1"/>
                                  </a:cubicBezTo>
                                  <a:lnTo>
                                    <a:pt x="20" y="17"/>
                                  </a:lnTo>
                                  <a:lnTo>
                                    <a:pt x="38" y="17"/>
                                  </a:lnTo>
                                  <a:cubicBezTo>
                                    <a:pt x="38" y="17"/>
                                    <a:pt x="39" y="17"/>
                                    <a:pt x="39" y="17"/>
                                  </a:cubicBezTo>
                                  <a:cubicBezTo>
                                    <a:pt x="39" y="18"/>
                                    <a:pt x="40"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6" y="77"/>
                                  </a:cubicBezTo>
                                  <a:cubicBezTo>
                                    <a:pt x="36" y="77"/>
                                    <a:pt x="37" y="77"/>
                                    <a:pt x="37" y="77"/>
                                  </a:cubicBezTo>
                                  <a:cubicBezTo>
                                    <a:pt x="38" y="76"/>
                                    <a:pt x="38" y="76"/>
                                    <a:pt x="39" y="76"/>
                                  </a:cubicBezTo>
                                  <a:cubicBezTo>
                                    <a:pt x="39" y="76"/>
                                    <a:pt x="39" y="76"/>
                                    <a:pt x="39" y="76"/>
                                  </a:cubicBezTo>
                                  <a:cubicBezTo>
                                    <a:pt x="40"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 name="Freeform 21"/>
                          <wps:cNvSpPr>
                            <a:spLocks/>
                          </wps:cNvSpPr>
                          <wps:spPr bwMode="auto">
                            <a:xfrm>
                              <a:off x="3366" y="583"/>
                              <a:ext cx="56" cy="73"/>
                            </a:xfrm>
                            <a:custGeom>
                              <a:avLst/>
                              <a:gdLst>
                                <a:gd name="T0" fmla="*/ 53 w 53"/>
                                <a:gd name="T1" fmla="*/ 66 h 69"/>
                                <a:gd name="T2" fmla="*/ 53 w 53"/>
                                <a:gd name="T3" fmla="*/ 66 h 69"/>
                                <a:gd name="T4" fmla="*/ 52 w 53"/>
                                <a:gd name="T5" fmla="*/ 67 h 69"/>
                                <a:gd name="T6" fmla="*/ 52 w 53"/>
                                <a:gd name="T7" fmla="*/ 68 h 69"/>
                                <a:gd name="T8" fmla="*/ 50 w 53"/>
                                <a:gd name="T9" fmla="*/ 68 h 69"/>
                                <a:gd name="T10" fmla="*/ 49 w 53"/>
                                <a:gd name="T11" fmla="*/ 68 h 69"/>
                                <a:gd name="T12" fmla="*/ 46 w 53"/>
                                <a:gd name="T13" fmla="*/ 68 h 69"/>
                                <a:gd name="T14" fmla="*/ 45 w 53"/>
                                <a:gd name="T15" fmla="*/ 68 h 69"/>
                                <a:gd name="T16" fmla="*/ 45 w 53"/>
                                <a:gd name="T17" fmla="*/ 67 h 69"/>
                                <a:gd name="T18" fmla="*/ 44 w 53"/>
                                <a:gd name="T19" fmla="*/ 66 h 69"/>
                                <a:gd name="T20" fmla="*/ 44 w 53"/>
                                <a:gd name="T21" fmla="*/ 57 h 69"/>
                                <a:gd name="T22" fmla="*/ 34 w 53"/>
                                <a:gd name="T23" fmla="*/ 66 h 69"/>
                                <a:gd name="T24" fmla="*/ 23 w 53"/>
                                <a:gd name="T25" fmla="*/ 69 h 69"/>
                                <a:gd name="T26" fmla="*/ 12 w 53"/>
                                <a:gd name="T27" fmla="*/ 67 h 69"/>
                                <a:gd name="T28" fmla="*/ 5 w 53"/>
                                <a:gd name="T29" fmla="*/ 61 h 69"/>
                                <a:gd name="T30" fmla="*/ 1 w 53"/>
                                <a:gd name="T31" fmla="*/ 52 h 69"/>
                                <a:gd name="T32" fmla="*/ 0 w 53"/>
                                <a:gd name="T33" fmla="*/ 41 h 69"/>
                                <a:gd name="T34" fmla="*/ 0 w 53"/>
                                <a:gd name="T35" fmla="*/ 2 h 69"/>
                                <a:gd name="T36" fmla="*/ 0 w 53"/>
                                <a:gd name="T37" fmla="*/ 1 h 69"/>
                                <a:gd name="T38" fmla="*/ 1 w 53"/>
                                <a:gd name="T39" fmla="*/ 0 h 69"/>
                                <a:gd name="T40" fmla="*/ 2 w 53"/>
                                <a:gd name="T41" fmla="*/ 0 h 69"/>
                                <a:gd name="T42" fmla="*/ 4 w 53"/>
                                <a:gd name="T43" fmla="*/ 0 h 69"/>
                                <a:gd name="T44" fmla="*/ 7 w 53"/>
                                <a:gd name="T45" fmla="*/ 0 h 69"/>
                                <a:gd name="T46" fmla="*/ 8 w 53"/>
                                <a:gd name="T47" fmla="*/ 0 h 69"/>
                                <a:gd name="T48" fmla="*/ 9 w 53"/>
                                <a:gd name="T49" fmla="*/ 1 h 69"/>
                                <a:gd name="T50" fmla="*/ 9 w 53"/>
                                <a:gd name="T51" fmla="*/ 2 h 69"/>
                                <a:gd name="T52" fmla="*/ 9 w 53"/>
                                <a:gd name="T53" fmla="*/ 40 h 69"/>
                                <a:gd name="T54" fmla="*/ 10 w 53"/>
                                <a:gd name="T55" fmla="*/ 50 h 69"/>
                                <a:gd name="T56" fmla="*/ 12 w 53"/>
                                <a:gd name="T57" fmla="*/ 56 h 69"/>
                                <a:gd name="T58" fmla="*/ 17 w 53"/>
                                <a:gd name="T59" fmla="*/ 60 h 69"/>
                                <a:gd name="T60" fmla="*/ 24 w 53"/>
                                <a:gd name="T61" fmla="*/ 62 h 69"/>
                                <a:gd name="T62" fmla="*/ 34 w 53"/>
                                <a:gd name="T63" fmla="*/ 58 h 69"/>
                                <a:gd name="T64" fmla="*/ 44 w 53"/>
                                <a:gd name="T65" fmla="*/ 48 h 69"/>
                                <a:gd name="T66" fmla="*/ 44 w 53"/>
                                <a:gd name="T67" fmla="*/ 2 h 69"/>
                                <a:gd name="T68" fmla="*/ 44 w 53"/>
                                <a:gd name="T69" fmla="*/ 1 h 69"/>
                                <a:gd name="T70" fmla="*/ 45 w 53"/>
                                <a:gd name="T71" fmla="*/ 0 h 69"/>
                                <a:gd name="T72" fmla="*/ 46 w 53"/>
                                <a:gd name="T73" fmla="*/ 0 h 69"/>
                                <a:gd name="T74" fmla="*/ 48 w 53"/>
                                <a:gd name="T75" fmla="*/ 0 h 69"/>
                                <a:gd name="T76" fmla="*/ 50 w 53"/>
                                <a:gd name="T77" fmla="*/ 0 h 69"/>
                                <a:gd name="T78" fmla="*/ 52 w 53"/>
                                <a:gd name="T79" fmla="*/ 0 h 69"/>
                                <a:gd name="T80" fmla="*/ 52 w 53"/>
                                <a:gd name="T81" fmla="*/ 1 h 69"/>
                                <a:gd name="T82" fmla="*/ 53 w 53"/>
                                <a:gd name="T83" fmla="*/ 2 h 69"/>
                                <a:gd name="T84" fmla="*/ 53 w 53"/>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6"/>
                                  </a:moveTo>
                                  <a:lnTo>
                                    <a:pt x="53" y="66"/>
                                  </a:lnTo>
                                  <a:cubicBezTo>
                                    <a:pt x="53" y="67"/>
                                    <a:pt x="53" y="67"/>
                                    <a:pt x="52" y="67"/>
                                  </a:cubicBezTo>
                                  <a:cubicBezTo>
                                    <a:pt x="52" y="67"/>
                                    <a:pt x="52" y="67"/>
                                    <a:pt x="52" y="68"/>
                                  </a:cubicBezTo>
                                  <a:cubicBezTo>
                                    <a:pt x="51" y="68"/>
                                    <a:pt x="51" y="68"/>
                                    <a:pt x="50" y="68"/>
                                  </a:cubicBezTo>
                                  <a:cubicBezTo>
                                    <a:pt x="50" y="68"/>
                                    <a:pt x="49" y="68"/>
                                    <a:pt x="49" y="68"/>
                                  </a:cubicBezTo>
                                  <a:cubicBezTo>
                                    <a:pt x="48" y="68"/>
                                    <a:pt x="47" y="68"/>
                                    <a:pt x="46" y="68"/>
                                  </a:cubicBezTo>
                                  <a:cubicBezTo>
                                    <a:pt x="46" y="68"/>
                                    <a:pt x="45" y="68"/>
                                    <a:pt x="45" y="68"/>
                                  </a:cubicBezTo>
                                  <a:cubicBezTo>
                                    <a:pt x="45" y="67"/>
                                    <a:pt x="45" y="67"/>
                                    <a:pt x="45" y="67"/>
                                  </a:cubicBezTo>
                                  <a:cubicBezTo>
                                    <a:pt x="44" y="67"/>
                                    <a:pt x="44" y="67"/>
                                    <a:pt x="44" y="66"/>
                                  </a:cubicBezTo>
                                  <a:lnTo>
                                    <a:pt x="44" y="57"/>
                                  </a:lnTo>
                                  <a:cubicBezTo>
                                    <a:pt x="41" y="61"/>
                                    <a:pt x="37" y="64"/>
                                    <a:pt x="34" y="66"/>
                                  </a:cubicBezTo>
                                  <a:cubicBezTo>
                                    <a:pt x="30" y="68"/>
                                    <a:pt x="26" y="69"/>
                                    <a:pt x="23" y="69"/>
                                  </a:cubicBezTo>
                                  <a:cubicBezTo>
                                    <a:pt x="19" y="69"/>
                                    <a:pt x="15" y="68"/>
                                    <a:pt x="12" y="67"/>
                                  </a:cubicBezTo>
                                  <a:cubicBezTo>
                                    <a:pt x="9" y="65"/>
                                    <a:pt x="7" y="63"/>
                                    <a:pt x="5" y="61"/>
                                  </a:cubicBezTo>
                                  <a:cubicBezTo>
                                    <a:pt x="3" y="59"/>
                                    <a:pt x="2" y="56"/>
                                    <a:pt x="1" y="52"/>
                                  </a:cubicBezTo>
                                  <a:cubicBezTo>
                                    <a:pt x="1" y="49"/>
                                    <a:pt x="0" y="45"/>
                                    <a:pt x="0" y="41"/>
                                  </a:cubicBezTo>
                                  <a:lnTo>
                                    <a:pt x="0" y="2"/>
                                  </a:lnTo>
                                  <a:cubicBezTo>
                                    <a:pt x="0" y="1"/>
                                    <a:pt x="0" y="1"/>
                                    <a:pt x="0" y="1"/>
                                  </a:cubicBezTo>
                                  <a:cubicBezTo>
                                    <a:pt x="1" y="1"/>
                                    <a:pt x="1" y="1"/>
                                    <a:pt x="1" y="0"/>
                                  </a:cubicBezTo>
                                  <a:cubicBezTo>
                                    <a:pt x="1" y="0"/>
                                    <a:pt x="2" y="0"/>
                                    <a:pt x="2" y="0"/>
                                  </a:cubicBezTo>
                                  <a:cubicBezTo>
                                    <a:pt x="3" y="0"/>
                                    <a:pt x="4" y="0"/>
                                    <a:pt x="4" y="0"/>
                                  </a:cubicBezTo>
                                  <a:cubicBezTo>
                                    <a:pt x="5" y="0"/>
                                    <a:pt x="6" y="0"/>
                                    <a:pt x="7" y="0"/>
                                  </a:cubicBezTo>
                                  <a:cubicBezTo>
                                    <a:pt x="7" y="0"/>
                                    <a:pt x="8" y="0"/>
                                    <a:pt x="8" y="0"/>
                                  </a:cubicBezTo>
                                  <a:cubicBezTo>
                                    <a:pt x="8" y="1"/>
                                    <a:pt x="8" y="1"/>
                                    <a:pt x="9" y="1"/>
                                  </a:cubicBezTo>
                                  <a:cubicBezTo>
                                    <a:pt x="9" y="1"/>
                                    <a:pt x="9" y="1"/>
                                    <a:pt x="9" y="2"/>
                                  </a:cubicBezTo>
                                  <a:lnTo>
                                    <a:pt x="9" y="40"/>
                                  </a:lnTo>
                                  <a:cubicBezTo>
                                    <a:pt x="9" y="44"/>
                                    <a:pt x="9" y="47"/>
                                    <a:pt x="10" y="50"/>
                                  </a:cubicBezTo>
                                  <a:cubicBezTo>
                                    <a:pt x="10" y="52"/>
                                    <a:pt x="11" y="54"/>
                                    <a:pt x="12" y="56"/>
                                  </a:cubicBezTo>
                                  <a:cubicBezTo>
                                    <a:pt x="14" y="58"/>
                                    <a:pt x="15" y="59"/>
                                    <a:pt x="17" y="60"/>
                                  </a:cubicBezTo>
                                  <a:cubicBezTo>
                                    <a:pt x="19" y="61"/>
                                    <a:pt x="21" y="62"/>
                                    <a:pt x="24" y="62"/>
                                  </a:cubicBezTo>
                                  <a:cubicBezTo>
                                    <a:pt x="27" y="62"/>
                                    <a:pt x="30" y="61"/>
                                    <a:pt x="34" y="58"/>
                                  </a:cubicBezTo>
                                  <a:cubicBezTo>
                                    <a:pt x="37" y="56"/>
                                    <a:pt x="40" y="53"/>
                                    <a:pt x="44" y="48"/>
                                  </a:cubicBezTo>
                                  <a:lnTo>
                                    <a:pt x="44" y="2"/>
                                  </a:lnTo>
                                  <a:cubicBezTo>
                                    <a:pt x="44" y="1"/>
                                    <a:pt x="44" y="1"/>
                                    <a:pt x="44" y="1"/>
                                  </a:cubicBezTo>
                                  <a:cubicBezTo>
                                    <a:pt x="44" y="1"/>
                                    <a:pt x="45" y="1"/>
                                    <a:pt x="45" y="0"/>
                                  </a:cubicBezTo>
                                  <a:cubicBezTo>
                                    <a:pt x="45" y="0"/>
                                    <a:pt x="46" y="0"/>
                                    <a:pt x="46" y="0"/>
                                  </a:cubicBezTo>
                                  <a:cubicBezTo>
                                    <a:pt x="47" y="0"/>
                                    <a:pt x="47" y="0"/>
                                    <a:pt x="48" y="0"/>
                                  </a:cubicBezTo>
                                  <a:cubicBezTo>
                                    <a:pt x="49" y="0"/>
                                    <a:pt x="50" y="0"/>
                                    <a:pt x="50" y="0"/>
                                  </a:cubicBezTo>
                                  <a:cubicBezTo>
                                    <a:pt x="51" y="0"/>
                                    <a:pt x="51" y="0"/>
                                    <a:pt x="52" y="0"/>
                                  </a:cubicBezTo>
                                  <a:cubicBezTo>
                                    <a:pt x="52" y="1"/>
                                    <a:pt x="52" y="1"/>
                                    <a:pt x="52" y="1"/>
                                  </a:cubicBezTo>
                                  <a:cubicBezTo>
                                    <a:pt x="52" y="1"/>
                                    <a:pt x="53" y="1"/>
                                    <a:pt x="53" y="2"/>
                                  </a:cubicBezTo>
                                  <a:lnTo>
                                    <a:pt x="53"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 name="Freeform 22"/>
                          <wps:cNvSpPr>
                            <a:spLocks/>
                          </wps:cNvSpPr>
                          <wps:spPr bwMode="auto">
                            <a:xfrm>
                              <a:off x="3451" y="582"/>
                              <a:ext cx="38" cy="73"/>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5 w 36"/>
                                <a:gd name="T11" fmla="*/ 10 h 69"/>
                                <a:gd name="T12" fmla="*/ 33 w 36"/>
                                <a:gd name="T13" fmla="*/ 10 h 69"/>
                                <a:gd name="T14" fmla="*/ 31 w 36"/>
                                <a:gd name="T15" fmla="*/ 9 h 69"/>
                                <a:gd name="T16" fmla="*/ 29 w 36"/>
                                <a:gd name="T17" fmla="*/ 8 h 69"/>
                                <a:gd name="T18" fmla="*/ 26 w 36"/>
                                <a:gd name="T19" fmla="*/ 8 h 69"/>
                                <a:gd name="T20" fmla="*/ 22 w 36"/>
                                <a:gd name="T21" fmla="*/ 9 h 69"/>
                                <a:gd name="T22" fmla="*/ 18 w 36"/>
                                <a:gd name="T23" fmla="*/ 11 h 69"/>
                                <a:gd name="T24" fmla="*/ 14 w 36"/>
                                <a:gd name="T25" fmla="*/ 16 h 69"/>
                                <a:gd name="T26" fmla="*/ 9 w 36"/>
                                <a:gd name="T27" fmla="*/ 24 h 69"/>
                                <a:gd name="T28" fmla="*/ 9 w 36"/>
                                <a:gd name="T29" fmla="*/ 67 h 69"/>
                                <a:gd name="T30" fmla="*/ 8 w 36"/>
                                <a:gd name="T31" fmla="*/ 68 h 69"/>
                                <a:gd name="T32" fmla="*/ 8 w 36"/>
                                <a:gd name="T33" fmla="*/ 69 h 69"/>
                                <a:gd name="T34" fmla="*/ 6 w 36"/>
                                <a:gd name="T35" fmla="*/ 69 h 69"/>
                                <a:gd name="T36" fmla="*/ 4 w 36"/>
                                <a:gd name="T37" fmla="*/ 69 h 69"/>
                                <a:gd name="T38" fmla="*/ 2 w 36"/>
                                <a:gd name="T39" fmla="*/ 69 h 69"/>
                                <a:gd name="T40" fmla="*/ 1 w 36"/>
                                <a:gd name="T41" fmla="*/ 69 h 69"/>
                                <a:gd name="T42" fmla="*/ 0 w 36"/>
                                <a:gd name="T43" fmla="*/ 68 h 69"/>
                                <a:gd name="T44" fmla="*/ 0 w 36"/>
                                <a:gd name="T45" fmla="*/ 67 h 69"/>
                                <a:gd name="T46" fmla="*/ 0 w 36"/>
                                <a:gd name="T47" fmla="*/ 3 h 69"/>
                                <a:gd name="T48" fmla="*/ 0 w 36"/>
                                <a:gd name="T49" fmla="*/ 2 h 69"/>
                                <a:gd name="T50" fmla="*/ 1 w 36"/>
                                <a:gd name="T51" fmla="*/ 1 h 69"/>
                                <a:gd name="T52" fmla="*/ 2 w 36"/>
                                <a:gd name="T53" fmla="*/ 1 h 69"/>
                                <a:gd name="T54" fmla="*/ 4 w 36"/>
                                <a:gd name="T55" fmla="*/ 1 h 69"/>
                                <a:gd name="T56" fmla="*/ 6 w 36"/>
                                <a:gd name="T57" fmla="*/ 1 h 69"/>
                                <a:gd name="T58" fmla="*/ 7 w 36"/>
                                <a:gd name="T59" fmla="*/ 1 h 69"/>
                                <a:gd name="T60" fmla="*/ 8 w 36"/>
                                <a:gd name="T61" fmla="*/ 2 h 69"/>
                                <a:gd name="T62" fmla="*/ 8 w 36"/>
                                <a:gd name="T63" fmla="*/ 3 h 69"/>
                                <a:gd name="T64" fmla="*/ 8 w 36"/>
                                <a:gd name="T65" fmla="*/ 13 h 69"/>
                                <a:gd name="T66" fmla="*/ 13 w 36"/>
                                <a:gd name="T67" fmla="*/ 6 h 69"/>
                                <a:gd name="T68" fmla="*/ 18 w 36"/>
                                <a:gd name="T69" fmla="*/ 3 h 69"/>
                                <a:gd name="T70" fmla="*/ 22 w 36"/>
                                <a:gd name="T71" fmla="*/ 1 h 69"/>
                                <a:gd name="T72" fmla="*/ 26 w 36"/>
                                <a:gd name="T73" fmla="*/ 0 h 69"/>
                                <a:gd name="T74" fmla="*/ 28 w 36"/>
                                <a:gd name="T75" fmla="*/ 0 h 69"/>
                                <a:gd name="T76" fmla="*/ 31 w 36"/>
                                <a:gd name="T77" fmla="*/ 1 h 69"/>
                                <a:gd name="T78" fmla="*/ 33 w 36"/>
                                <a:gd name="T79" fmla="*/ 1 h 69"/>
                                <a:gd name="T80" fmla="*/ 35 w 36"/>
                                <a:gd name="T81" fmla="*/ 2 h 69"/>
                                <a:gd name="T82" fmla="*/ 36 w 36"/>
                                <a:gd name="T83" fmla="*/ 3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7"/>
                                    <a:pt x="36" y="8"/>
                                  </a:cubicBezTo>
                                  <a:cubicBezTo>
                                    <a:pt x="36" y="8"/>
                                    <a:pt x="36" y="9"/>
                                    <a:pt x="36" y="9"/>
                                  </a:cubicBezTo>
                                  <a:cubicBezTo>
                                    <a:pt x="36" y="9"/>
                                    <a:pt x="35" y="10"/>
                                    <a:pt x="35" y="10"/>
                                  </a:cubicBezTo>
                                  <a:cubicBezTo>
                                    <a:pt x="35" y="10"/>
                                    <a:pt x="35" y="10"/>
                                    <a:pt x="35" y="10"/>
                                  </a:cubicBezTo>
                                  <a:cubicBezTo>
                                    <a:pt x="34" y="10"/>
                                    <a:pt x="34" y="10"/>
                                    <a:pt x="33" y="10"/>
                                  </a:cubicBezTo>
                                  <a:cubicBezTo>
                                    <a:pt x="32" y="9"/>
                                    <a:pt x="32" y="9"/>
                                    <a:pt x="31" y="9"/>
                                  </a:cubicBezTo>
                                  <a:cubicBezTo>
                                    <a:pt x="30" y="9"/>
                                    <a:pt x="29" y="9"/>
                                    <a:pt x="29" y="8"/>
                                  </a:cubicBezTo>
                                  <a:cubicBezTo>
                                    <a:pt x="28" y="8"/>
                                    <a:pt x="27" y="8"/>
                                    <a:pt x="26" y="8"/>
                                  </a:cubicBezTo>
                                  <a:cubicBezTo>
                                    <a:pt x="24" y="8"/>
                                    <a:pt x="23" y="8"/>
                                    <a:pt x="22" y="9"/>
                                  </a:cubicBezTo>
                                  <a:cubicBezTo>
                                    <a:pt x="21" y="9"/>
                                    <a:pt x="19" y="10"/>
                                    <a:pt x="18" y="11"/>
                                  </a:cubicBezTo>
                                  <a:cubicBezTo>
                                    <a:pt x="17" y="13"/>
                                    <a:pt x="15" y="14"/>
                                    <a:pt x="14" y="16"/>
                                  </a:cubicBezTo>
                                  <a:cubicBezTo>
                                    <a:pt x="12" y="18"/>
                                    <a:pt x="10" y="21"/>
                                    <a:pt x="9" y="24"/>
                                  </a:cubicBezTo>
                                  <a:lnTo>
                                    <a:pt x="9" y="67"/>
                                  </a:lnTo>
                                  <a:cubicBezTo>
                                    <a:pt x="9" y="68"/>
                                    <a:pt x="9" y="68"/>
                                    <a:pt x="8" y="68"/>
                                  </a:cubicBezTo>
                                  <a:cubicBezTo>
                                    <a:pt x="8" y="68"/>
                                    <a:pt x="8" y="68"/>
                                    <a:pt x="8" y="69"/>
                                  </a:cubicBezTo>
                                  <a:cubicBezTo>
                                    <a:pt x="7" y="69"/>
                                    <a:pt x="7" y="69"/>
                                    <a:pt x="6" y="69"/>
                                  </a:cubicBezTo>
                                  <a:cubicBezTo>
                                    <a:pt x="6" y="69"/>
                                    <a:pt x="5" y="69"/>
                                    <a:pt x="4" y="69"/>
                                  </a:cubicBezTo>
                                  <a:cubicBezTo>
                                    <a:pt x="4" y="69"/>
                                    <a:pt x="3" y="69"/>
                                    <a:pt x="2" y="69"/>
                                  </a:cubicBezTo>
                                  <a:cubicBezTo>
                                    <a:pt x="2" y="69"/>
                                    <a:pt x="1" y="69"/>
                                    <a:pt x="1" y="69"/>
                                  </a:cubicBezTo>
                                  <a:cubicBezTo>
                                    <a:pt x="1" y="68"/>
                                    <a:pt x="0" y="68"/>
                                    <a:pt x="0" y="68"/>
                                  </a:cubicBezTo>
                                  <a:cubicBezTo>
                                    <a:pt x="0" y="68"/>
                                    <a:pt x="0" y="68"/>
                                    <a:pt x="0" y="67"/>
                                  </a:cubicBezTo>
                                  <a:lnTo>
                                    <a:pt x="0" y="3"/>
                                  </a:lnTo>
                                  <a:cubicBezTo>
                                    <a:pt x="0" y="2"/>
                                    <a:pt x="0" y="2"/>
                                    <a:pt x="0" y="2"/>
                                  </a:cubicBezTo>
                                  <a:cubicBezTo>
                                    <a:pt x="0"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3"/>
                                  </a:lnTo>
                                  <a:cubicBezTo>
                                    <a:pt x="10" y="10"/>
                                    <a:pt x="12" y="8"/>
                                    <a:pt x="13" y="6"/>
                                  </a:cubicBezTo>
                                  <a:cubicBezTo>
                                    <a:pt x="15" y="5"/>
                                    <a:pt x="16" y="3"/>
                                    <a:pt x="18" y="3"/>
                                  </a:cubicBezTo>
                                  <a:cubicBezTo>
                                    <a:pt x="19" y="2"/>
                                    <a:pt x="21" y="1"/>
                                    <a:pt x="22" y="1"/>
                                  </a:cubicBezTo>
                                  <a:cubicBezTo>
                                    <a:pt x="23" y="0"/>
                                    <a:pt x="25" y="0"/>
                                    <a:pt x="26" y="0"/>
                                  </a:cubicBezTo>
                                  <a:cubicBezTo>
                                    <a:pt x="27" y="0"/>
                                    <a:pt x="28" y="0"/>
                                    <a:pt x="28" y="0"/>
                                  </a:cubicBezTo>
                                  <a:cubicBezTo>
                                    <a:pt x="29" y="0"/>
                                    <a:pt x="30" y="0"/>
                                    <a:pt x="31" y="1"/>
                                  </a:cubicBezTo>
                                  <a:cubicBezTo>
                                    <a:pt x="32" y="1"/>
                                    <a:pt x="33" y="1"/>
                                    <a:pt x="33" y="1"/>
                                  </a:cubicBezTo>
                                  <a:cubicBezTo>
                                    <a:pt x="34" y="2"/>
                                    <a:pt x="35" y="2"/>
                                    <a:pt x="35" y="2"/>
                                  </a:cubicBezTo>
                                  <a:cubicBezTo>
                                    <a:pt x="35" y="2"/>
                                    <a:pt x="35" y="2"/>
                                    <a:pt x="36" y="3"/>
                                  </a:cubicBezTo>
                                  <a:cubicBezTo>
                                    <a:pt x="36" y="3"/>
                                    <a:pt x="36" y="3"/>
                                    <a:pt x="36" y="3"/>
                                  </a:cubicBezTo>
                                  <a:cubicBezTo>
                                    <a:pt x="36" y="3"/>
                                    <a:pt x="36" y="4"/>
                                    <a:pt x="36" y="4"/>
                                  </a:cubicBezTo>
                                  <a:cubicBezTo>
                                    <a:pt x="36" y="5"/>
                                    <a:pt x="36" y="5"/>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 name="Freeform 23"/>
                          <wps:cNvSpPr>
                            <a:spLocks noEditPoints="1"/>
                          </wps:cNvSpPr>
                          <wps:spPr bwMode="auto">
                            <a:xfrm>
                              <a:off x="3502" y="582"/>
                              <a:ext cx="52" cy="74"/>
                            </a:xfrm>
                            <a:custGeom>
                              <a:avLst/>
                              <a:gdLst>
                                <a:gd name="T0" fmla="*/ 49 w 49"/>
                                <a:gd name="T1" fmla="*/ 67 h 70"/>
                                <a:gd name="T2" fmla="*/ 49 w 49"/>
                                <a:gd name="T3" fmla="*/ 67 h 70"/>
                                <a:gd name="T4" fmla="*/ 49 w 49"/>
                                <a:gd name="T5" fmla="*/ 68 h 70"/>
                                <a:gd name="T6" fmla="*/ 48 w 49"/>
                                <a:gd name="T7" fmla="*/ 69 h 70"/>
                                <a:gd name="T8" fmla="*/ 45 w 49"/>
                                <a:gd name="T9" fmla="*/ 69 h 70"/>
                                <a:gd name="T10" fmla="*/ 43 w 49"/>
                                <a:gd name="T11" fmla="*/ 69 h 70"/>
                                <a:gd name="T12" fmla="*/ 42 w 49"/>
                                <a:gd name="T13" fmla="*/ 68 h 70"/>
                                <a:gd name="T14" fmla="*/ 42 w 49"/>
                                <a:gd name="T15" fmla="*/ 67 h 70"/>
                                <a:gd name="T16" fmla="*/ 42 w 49"/>
                                <a:gd name="T17" fmla="*/ 60 h 70"/>
                                <a:gd name="T18" fmla="*/ 32 w 49"/>
                                <a:gd name="T19" fmla="*/ 67 h 70"/>
                                <a:gd name="T20" fmla="*/ 21 w 49"/>
                                <a:gd name="T21" fmla="*/ 70 h 70"/>
                                <a:gd name="T22" fmla="*/ 12 w 49"/>
                                <a:gd name="T23" fmla="*/ 69 h 70"/>
                                <a:gd name="T24" fmla="*/ 5 w 49"/>
                                <a:gd name="T25" fmla="*/ 65 h 70"/>
                                <a:gd name="T26" fmla="*/ 1 w 49"/>
                                <a:gd name="T27" fmla="*/ 59 h 70"/>
                                <a:gd name="T28" fmla="*/ 0 w 49"/>
                                <a:gd name="T29" fmla="*/ 51 h 70"/>
                                <a:gd name="T30" fmla="*/ 2 w 49"/>
                                <a:gd name="T31" fmla="*/ 42 h 70"/>
                                <a:gd name="T32" fmla="*/ 8 w 49"/>
                                <a:gd name="T33" fmla="*/ 35 h 70"/>
                                <a:gd name="T34" fmla="*/ 18 w 49"/>
                                <a:gd name="T35" fmla="*/ 31 h 70"/>
                                <a:gd name="T36" fmla="*/ 30 w 49"/>
                                <a:gd name="T37" fmla="*/ 30 h 70"/>
                                <a:gd name="T38" fmla="*/ 41 w 49"/>
                                <a:gd name="T39" fmla="*/ 30 h 70"/>
                                <a:gd name="T40" fmla="*/ 41 w 49"/>
                                <a:gd name="T41" fmla="*/ 24 h 70"/>
                                <a:gd name="T42" fmla="*/ 40 w 49"/>
                                <a:gd name="T43" fmla="*/ 17 h 70"/>
                                <a:gd name="T44" fmla="*/ 37 w 49"/>
                                <a:gd name="T45" fmla="*/ 12 h 70"/>
                                <a:gd name="T46" fmla="*/ 32 w 49"/>
                                <a:gd name="T47" fmla="*/ 8 h 70"/>
                                <a:gd name="T48" fmla="*/ 25 w 49"/>
                                <a:gd name="T49" fmla="*/ 7 h 70"/>
                                <a:gd name="T50" fmla="*/ 17 w 49"/>
                                <a:gd name="T51" fmla="*/ 8 h 70"/>
                                <a:gd name="T52" fmla="*/ 11 w 49"/>
                                <a:gd name="T53" fmla="*/ 11 h 70"/>
                                <a:gd name="T54" fmla="*/ 7 w 49"/>
                                <a:gd name="T55" fmla="*/ 13 h 70"/>
                                <a:gd name="T56" fmla="*/ 4 w 49"/>
                                <a:gd name="T57" fmla="*/ 14 h 70"/>
                                <a:gd name="T58" fmla="*/ 3 w 49"/>
                                <a:gd name="T59" fmla="*/ 14 h 70"/>
                                <a:gd name="T60" fmla="*/ 3 w 49"/>
                                <a:gd name="T61" fmla="*/ 13 h 70"/>
                                <a:gd name="T62" fmla="*/ 3 w 49"/>
                                <a:gd name="T63" fmla="*/ 12 h 70"/>
                                <a:gd name="T64" fmla="*/ 2 w 49"/>
                                <a:gd name="T65" fmla="*/ 11 h 70"/>
                                <a:gd name="T66" fmla="*/ 3 w 49"/>
                                <a:gd name="T67" fmla="*/ 9 h 70"/>
                                <a:gd name="T68" fmla="*/ 4 w 49"/>
                                <a:gd name="T69" fmla="*/ 7 h 70"/>
                                <a:gd name="T70" fmla="*/ 7 w 49"/>
                                <a:gd name="T71" fmla="*/ 5 h 70"/>
                                <a:gd name="T72" fmla="*/ 12 w 49"/>
                                <a:gd name="T73" fmla="*/ 2 h 70"/>
                                <a:gd name="T74" fmla="*/ 19 w 49"/>
                                <a:gd name="T75" fmla="*/ 1 h 70"/>
                                <a:gd name="T76" fmla="*/ 25 w 49"/>
                                <a:gd name="T77" fmla="*/ 0 h 70"/>
                                <a:gd name="T78" fmla="*/ 37 w 49"/>
                                <a:gd name="T79" fmla="*/ 2 h 70"/>
                                <a:gd name="T80" fmla="*/ 44 w 49"/>
                                <a:gd name="T81" fmla="*/ 6 h 70"/>
                                <a:gd name="T82" fmla="*/ 48 w 49"/>
                                <a:gd name="T83" fmla="*/ 14 h 70"/>
                                <a:gd name="T84" fmla="*/ 49 w 49"/>
                                <a:gd name="T85" fmla="*/ 24 h 70"/>
                                <a:gd name="T86" fmla="*/ 49 w 49"/>
                                <a:gd name="T87" fmla="*/ 67 h 70"/>
                                <a:gd name="T88" fmla="*/ 41 w 49"/>
                                <a:gd name="T89" fmla="*/ 37 h 70"/>
                                <a:gd name="T90" fmla="*/ 41 w 49"/>
                                <a:gd name="T91" fmla="*/ 37 h 70"/>
                                <a:gd name="T92" fmla="*/ 29 w 49"/>
                                <a:gd name="T93" fmla="*/ 37 h 70"/>
                                <a:gd name="T94" fmla="*/ 20 w 49"/>
                                <a:gd name="T95" fmla="*/ 38 h 70"/>
                                <a:gd name="T96" fmla="*/ 14 w 49"/>
                                <a:gd name="T97" fmla="*/ 40 h 70"/>
                                <a:gd name="T98" fmla="*/ 10 w 49"/>
                                <a:gd name="T99" fmla="*/ 45 h 70"/>
                                <a:gd name="T100" fmla="*/ 8 w 49"/>
                                <a:gd name="T101" fmla="*/ 50 h 70"/>
                                <a:gd name="T102" fmla="*/ 12 w 49"/>
                                <a:gd name="T103" fmla="*/ 59 h 70"/>
                                <a:gd name="T104" fmla="*/ 22 w 49"/>
                                <a:gd name="T105" fmla="*/ 63 h 70"/>
                                <a:gd name="T106" fmla="*/ 31 w 49"/>
                                <a:gd name="T107" fmla="*/ 60 h 70"/>
                                <a:gd name="T108" fmla="*/ 41 w 49"/>
                                <a:gd name="T109" fmla="*/ 52 h 70"/>
                                <a:gd name="T110" fmla="*/ 41 w 49"/>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70">
                                  <a:moveTo>
                                    <a:pt x="49" y="67"/>
                                  </a:moveTo>
                                  <a:lnTo>
                                    <a:pt x="49" y="67"/>
                                  </a:lnTo>
                                  <a:cubicBezTo>
                                    <a:pt x="49" y="68"/>
                                    <a:pt x="49" y="68"/>
                                    <a:pt x="49" y="68"/>
                                  </a:cubicBezTo>
                                  <a:cubicBezTo>
                                    <a:pt x="48" y="69"/>
                                    <a:pt x="48" y="69"/>
                                    <a:pt x="48" y="69"/>
                                  </a:cubicBezTo>
                                  <a:cubicBezTo>
                                    <a:pt x="47" y="69"/>
                                    <a:pt x="46" y="69"/>
                                    <a:pt x="45" y="69"/>
                                  </a:cubicBezTo>
                                  <a:cubicBezTo>
                                    <a:pt x="45" y="69"/>
                                    <a:pt x="44" y="69"/>
                                    <a:pt x="43" y="69"/>
                                  </a:cubicBezTo>
                                  <a:cubicBezTo>
                                    <a:pt x="43" y="69"/>
                                    <a:pt x="42" y="69"/>
                                    <a:pt x="42" y="68"/>
                                  </a:cubicBezTo>
                                  <a:cubicBezTo>
                                    <a:pt x="42" y="68"/>
                                    <a:pt x="42" y="68"/>
                                    <a:pt x="42" y="67"/>
                                  </a:cubicBezTo>
                                  <a:lnTo>
                                    <a:pt x="42" y="60"/>
                                  </a:lnTo>
                                  <a:cubicBezTo>
                                    <a:pt x="39" y="63"/>
                                    <a:pt x="36" y="66"/>
                                    <a:pt x="32" y="67"/>
                                  </a:cubicBezTo>
                                  <a:cubicBezTo>
                                    <a:pt x="29" y="69"/>
                                    <a:pt x="25" y="70"/>
                                    <a:pt x="21" y="70"/>
                                  </a:cubicBezTo>
                                  <a:cubicBezTo>
                                    <a:pt x="18" y="70"/>
                                    <a:pt x="15" y="69"/>
                                    <a:pt x="12" y="69"/>
                                  </a:cubicBezTo>
                                  <a:cubicBezTo>
                                    <a:pt x="9" y="68"/>
                                    <a:pt x="7" y="66"/>
                                    <a:pt x="5" y="65"/>
                                  </a:cubicBezTo>
                                  <a:cubicBezTo>
                                    <a:pt x="3" y="63"/>
                                    <a:pt x="2" y="61"/>
                                    <a:pt x="1" y="59"/>
                                  </a:cubicBezTo>
                                  <a:cubicBezTo>
                                    <a:pt x="0" y="57"/>
                                    <a:pt x="0" y="54"/>
                                    <a:pt x="0" y="51"/>
                                  </a:cubicBezTo>
                                  <a:cubicBezTo>
                                    <a:pt x="0" y="47"/>
                                    <a:pt x="0" y="44"/>
                                    <a:pt x="2" y="42"/>
                                  </a:cubicBezTo>
                                  <a:cubicBezTo>
                                    <a:pt x="3" y="39"/>
                                    <a:pt x="5" y="37"/>
                                    <a:pt x="8" y="35"/>
                                  </a:cubicBezTo>
                                  <a:cubicBezTo>
                                    <a:pt x="11" y="33"/>
                                    <a:pt x="14" y="32"/>
                                    <a:pt x="18" y="31"/>
                                  </a:cubicBezTo>
                                  <a:cubicBezTo>
                                    <a:pt x="22" y="30"/>
                                    <a:pt x="26" y="30"/>
                                    <a:pt x="30" y="30"/>
                                  </a:cubicBezTo>
                                  <a:lnTo>
                                    <a:pt x="41" y="30"/>
                                  </a:lnTo>
                                  <a:lnTo>
                                    <a:pt x="41" y="24"/>
                                  </a:lnTo>
                                  <a:cubicBezTo>
                                    <a:pt x="41" y="22"/>
                                    <a:pt x="40" y="19"/>
                                    <a:pt x="40" y="17"/>
                                  </a:cubicBezTo>
                                  <a:cubicBezTo>
                                    <a:pt x="39" y="15"/>
                                    <a:pt x="38" y="13"/>
                                    <a:pt x="37" y="12"/>
                                  </a:cubicBezTo>
                                  <a:cubicBezTo>
                                    <a:pt x="36" y="10"/>
                                    <a:pt x="34" y="9"/>
                                    <a:pt x="32" y="8"/>
                                  </a:cubicBezTo>
                                  <a:cubicBezTo>
                                    <a:pt x="30" y="8"/>
                                    <a:pt x="28" y="7"/>
                                    <a:pt x="25" y="7"/>
                                  </a:cubicBezTo>
                                  <a:cubicBezTo>
                                    <a:pt x="22" y="7"/>
                                    <a:pt x="19" y="8"/>
                                    <a:pt x="17" y="8"/>
                                  </a:cubicBezTo>
                                  <a:cubicBezTo>
                                    <a:pt x="15" y="9"/>
                                    <a:pt x="13" y="10"/>
                                    <a:pt x="11" y="11"/>
                                  </a:cubicBezTo>
                                  <a:cubicBezTo>
                                    <a:pt x="9" y="12"/>
                                    <a:pt x="8" y="12"/>
                                    <a:pt x="7" y="13"/>
                                  </a:cubicBezTo>
                                  <a:cubicBezTo>
                                    <a:pt x="6" y="14"/>
                                    <a:pt x="5" y="14"/>
                                    <a:pt x="4" y="14"/>
                                  </a:cubicBezTo>
                                  <a:cubicBezTo>
                                    <a:pt x="4" y="14"/>
                                    <a:pt x="4" y="14"/>
                                    <a:pt x="3" y="14"/>
                                  </a:cubicBezTo>
                                  <a:cubicBezTo>
                                    <a:pt x="3" y="14"/>
                                    <a:pt x="3" y="14"/>
                                    <a:pt x="3" y="13"/>
                                  </a:cubicBezTo>
                                  <a:cubicBezTo>
                                    <a:pt x="3" y="13"/>
                                    <a:pt x="3" y="13"/>
                                    <a:pt x="3" y="12"/>
                                  </a:cubicBezTo>
                                  <a:cubicBezTo>
                                    <a:pt x="2" y="12"/>
                                    <a:pt x="2" y="12"/>
                                    <a:pt x="2" y="11"/>
                                  </a:cubicBezTo>
                                  <a:cubicBezTo>
                                    <a:pt x="2" y="10"/>
                                    <a:pt x="2" y="9"/>
                                    <a:pt x="3" y="9"/>
                                  </a:cubicBezTo>
                                  <a:cubicBezTo>
                                    <a:pt x="3" y="8"/>
                                    <a:pt x="3" y="7"/>
                                    <a:pt x="4" y="7"/>
                                  </a:cubicBezTo>
                                  <a:cubicBezTo>
                                    <a:pt x="4" y="6"/>
                                    <a:pt x="5" y="5"/>
                                    <a:pt x="7" y="5"/>
                                  </a:cubicBezTo>
                                  <a:cubicBezTo>
                                    <a:pt x="8" y="4"/>
                                    <a:pt x="10" y="3"/>
                                    <a:pt x="12" y="2"/>
                                  </a:cubicBezTo>
                                  <a:cubicBezTo>
                                    <a:pt x="14" y="2"/>
                                    <a:pt x="16" y="1"/>
                                    <a:pt x="19" y="1"/>
                                  </a:cubicBezTo>
                                  <a:cubicBezTo>
                                    <a:pt x="21" y="0"/>
                                    <a:pt x="23" y="0"/>
                                    <a:pt x="25" y="0"/>
                                  </a:cubicBezTo>
                                  <a:cubicBezTo>
                                    <a:pt x="30" y="0"/>
                                    <a:pt x="34" y="1"/>
                                    <a:pt x="37" y="2"/>
                                  </a:cubicBezTo>
                                  <a:cubicBezTo>
                                    <a:pt x="40" y="3"/>
                                    <a:pt x="42" y="4"/>
                                    <a:pt x="44" y="6"/>
                                  </a:cubicBezTo>
                                  <a:cubicBezTo>
                                    <a:pt x="46" y="8"/>
                                    <a:pt x="47" y="11"/>
                                    <a:pt x="48" y="14"/>
                                  </a:cubicBezTo>
                                  <a:cubicBezTo>
                                    <a:pt x="49" y="17"/>
                                    <a:pt x="49" y="20"/>
                                    <a:pt x="49" y="24"/>
                                  </a:cubicBezTo>
                                  <a:lnTo>
                                    <a:pt x="49" y="67"/>
                                  </a:lnTo>
                                  <a:close/>
                                  <a:moveTo>
                                    <a:pt x="41" y="37"/>
                                  </a:moveTo>
                                  <a:lnTo>
                                    <a:pt x="41" y="37"/>
                                  </a:lnTo>
                                  <a:lnTo>
                                    <a:pt x="29" y="37"/>
                                  </a:lnTo>
                                  <a:cubicBezTo>
                                    <a:pt x="26" y="37"/>
                                    <a:pt x="23" y="37"/>
                                    <a:pt x="20" y="38"/>
                                  </a:cubicBezTo>
                                  <a:cubicBezTo>
                                    <a:pt x="17" y="38"/>
                                    <a:pt x="15" y="39"/>
                                    <a:pt x="14" y="40"/>
                                  </a:cubicBezTo>
                                  <a:cubicBezTo>
                                    <a:pt x="12" y="42"/>
                                    <a:pt x="11" y="43"/>
                                    <a:pt x="10" y="45"/>
                                  </a:cubicBezTo>
                                  <a:cubicBezTo>
                                    <a:pt x="9" y="46"/>
                                    <a:pt x="8" y="48"/>
                                    <a:pt x="8" y="50"/>
                                  </a:cubicBezTo>
                                  <a:cubicBezTo>
                                    <a:pt x="8" y="54"/>
                                    <a:pt x="10" y="57"/>
                                    <a:pt x="12" y="59"/>
                                  </a:cubicBezTo>
                                  <a:cubicBezTo>
                                    <a:pt x="14" y="62"/>
                                    <a:pt x="18" y="63"/>
                                    <a:pt x="22" y="63"/>
                                  </a:cubicBezTo>
                                  <a:cubicBezTo>
                                    <a:pt x="25" y="63"/>
                                    <a:pt x="28" y="62"/>
                                    <a:pt x="31" y="60"/>
                                  </a:cubicBezTo>
                                  <a:cubicBezTo>
                                    <a:pt x="34" y="58"/>
                                    <a:pt x="37"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 name="Freeform 24"/>
                          <wps:cNvSpPr>
                            <a:spLocks/>
                          </wps:cNvSpPr>
                          <wps:spPr bwMode="auto">
                            <a:xfrm>
                              <a:off x="3583" y="549"/>
                              <a:ext cx="9" cy="106"/>
                            </a:xfrm>
                            <a:custGeom>
                              <a:avLst/>
                              <a:gdLst>
                                <a:gd name="T0" fmla="*/ 9 w 9"/>
                                <a:gd name="T1" fmla="*/ 98 h 100"/>
                                <a:gd name="T2" fmla="*/ 9 w 9"/>
                                <a:gd name="T3" fmla="*/ 98 h 100"/>
                                <a:gd name="T4" fmla="*/ 8 w 9"/>
                                <a:gd name="T5" fmla="*/ 99 h 100"/>
                                <a:gd name="T6" fmla="*/ 8 w 9"/>
                                <a:gd name="T7" fmla="*/ 100 h 100"/>
                                <a:gd name="T8" fmla="*/ 6 w 9"/>
                                <a:gd name="T9" fmla="*/ 100 h 100"/>
                                <a:gd name="T10" fmla="*/ 4 w 9"/>
                                <a:gd name="T11" fmla="*/ 100 h 100"/>
                                <a:gd name="T12" fmla="*/ 2 w 9"/>
                                <a:gd name="T13" fmla="*/ 100 h 100"/>
                                <a:gd name="T14" fmla="*/ 1 w 9"/>
                                <a:gd name="T15" fmla="*/ 100 h 100"/>
                                <a:gd name="T16" fmla="*/ 0 w 9"/>
                                <a:gd name="T17" fmla="*/ 99 h 100"/>
                                <a:gd name="T18" fmla="*/ 0 w 9"/>
                                <a:gd name="T19" fmla="*/ 98 h 100"/>
                                <a:gd name="T20" fmla="*/ 0 w 9"/>
                                <a:gd name="T21" fmla="*/ 2 h 100"/>
                                <a:gd name="T22" fmla="*/ 0 w 9"/>
                                <a:gd name="T23" fmla="*/ 1 h 100"/>
                                <a:gd name="T24" fmla="*/ 1 w 9"/>
                                <a:gd name="T25" fmla="*/ 1 h 100"/>
                                <a:gd name="T26" fmla="*/ 2 w 9"/>
                                <a:gd name="T27" fmla="*/ 0 h 100"/>
                                <a:gd name="T28" fmla="*/ 4 w 9"/>
                                <a:gd name="T29" fmla="*/ 0 h 100"/>
                                <a:gd name="T30" fmla="*/ 6 w 9"/>
                                <a:gd name="T31" fmla="*/ 0 h 100"/>
                                <a:gd name="T32" fmla="*/ 8 w 9"/>
                                <a:gd name="T33" fmla="*/ 1 h 100"/>
                                <a:gd name="T34" fmla="*/ 8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9"/>
                                    <a:pt x="9" y="99"/>
                                    <a:pt x="8" y="99"/>
                                  </a:cubicBezTo>
                                  <a:cubicBezTo>
                                    <a:pt x="8" y="99"/>
                                    <a:pt x="8" y="99"/>
                                    <a:pt x="8" y="100"/>
                                  </a:cubicBezTo>
                                  <a:cubicBezTo>
                                    <a:pt x="7" y="100"/>
                                    <a:pt x="7" y="100"/>
                                    <a:pt x="6" y="100"/>
                                  </a:cubicBezTo>
                                  <a:cubicBezTo>
                                    <a:pt x="6" y="100"/>
                                    <a:pt x="5" y="100"/>
                                    <a:pt x="4" y="100"/>
                                  </a:cubicBezTo>
                                  <a:cubicBezTo>
                                    <a:pt x="4" y="100"/>
                                    <a:pt x="3" y="100"/>
                                    <a:pt x="2" y="100"/>
                                  </a:cubicBezTo>
                                  <a:cubicBezTo>
                                    <a:pt x="2" y="100"/>
                                    <a:pt x="1" y="100"/>
                                    <a:pt x="1" y="100"/>
                                  </a:cubicBezTo>
                                  <a:cubicBezTo>
                                    <a:pt x="1" y="99"/>
                                    <a:pt x="0" y="99"/>
                                    <a:pt x="0" y="99"/>
                                  </a:cubicBezTo>
                                  <a:cubicBezTo>
                                    <a:pt x="0" y="99"/>
                                    <a:pt x="0" y="99"/>
                                    <a:pt x="0" y="98"/>
                                  </a:cubicBezTo>
                                  <a:lnTo>
                                    <a:pt x="0" y="2"/>
                                  </a:lnTo>
                                  <a:cubicBezTo>
                                    <a:pt x="0" y="2"/>
                                    <a:pt x="0" y="2"/>
                                    <a:pt x="0" y="1"/>
                                  </a:cubicBezTo>
                                  <a:cubicBezTo>
                                    <a:pt x="0" y="1"/>
                                    <a:pt x="1" y="1"/>
                                    <a:pt x="1" y="1"/>
                                  </a:cubicBezTo>
                                  <a:cubicBezTo>
                                    <a:pt x="1" y="1"/>
                                    <a:pt x="2" y="1"/>
                                    <a:pt x="2" y="0"/>
                                  </a:cubicBezTo>
                                  <a:cubicBezTo>
                                    <a:pt x="3" y="0"/>
                                    <a:pt x="4" y="0"/>
                                    <a:pt x="4" y="0"/>
                                  </a:cubicBezTo>
                                  <a:cubicBezTo>
                                    <a:pt x="5" y="0"/>
                                    <a:pt x="6" y="0"/>
                                    <a:pt x="6" y="0"/>
                                  </a:cubicBezTo>
                                  <a:cubicBezTo>
                                    <a:pt x="7" y="1"/>
                                    <a:pt x="7" y="1"/>
                                    <a:pt x="8" y="1"/>
                                  </a:cubicBezTo>
                                  <a:cubicBezTo>
                                    <a:pt x="8" y="1"/>
                                    <a:pt x="8" y="1"/>
                                    <a:pt x="8" y="1"/>
                                  </a:cubicBezTo>
                                  <a:cubicBezTo>
                                    <a:pt x="9" y="2"/>
                                    <a:pt x="9" y="2"/>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 name="Freeform 25"/>
                          <wps:cNvSpPr>
                            <a:spLocks/>
                          </wps:cNvSpPr>
                          <wps:spPr bwMode="auto">
                            <a:xfrm>
                              <a:off x="3643" y="609"/>
                              <a:ext cx="77" cy="7"/>
                            </a:xfrm>
                            <a:custGeom>
                              <a:avLst/>
                              <a:gdLst>
                                <a:gd name="T0" fmla="*/ 73 w 73"/>
                                <a:gd name="T1" fmla="*/ 3 h 7"/>
                                <a:gd name="T2" fmla="*/ 73 w 73"/>
                                <a:gd name="T3" fmla="*/ 3 h 7"/>
                                <a:gd name="T4" fmla="*/ 73 w 73"/>
                                <a:gd name="T5" fmla="*/ 6 h 7"/>
                                <a:gd name="T6" fmla="*/ 71 w 73"/>
                                <a:gd name="T7" fmla="*/ 7 h 7"/>
                                <a:gd name="T8" fmla="*/ 2 w 73"/>
                                <a:gd name="T9" fmla="*/ 7 h 7"/>
                                <a:gd name="T10" fmla="*/ 0 w 73"/>
                                <a:gd name="T11" fmla="*/ 6 h 7"/>
                                <a:gd name="T12" fmla="*/ 0 w 73"/>
                                <a:gd name="T13" fmla="*/ 3 h 7"/>
                                <a:gd name="T14" fmla="*/ 0 w 73"/>
                                <a:gd name="T15" fmla="*/ 1 h 7"/>
                                <a:gd name="T16" fmla="*/ 2 w 73"/>
                                <a:gd name="T17" fmla="*/ 0 h 7"/>
                                <a:gd name="T18" fmla="*/ 71 w 73"/>
                                <a:gd name="T19" fmla="*/ 0 h 7"/>
                                <a:gd name="T20" fmla="*/ 72 w 73"/>
                                <a:gd name="T21" fmla="*/ 0 h 7"/>
                                <a:gd name="T22" fmla="*/ 73 w 73"/>
                                <a:gd name="T23" fmla="*/ 1 h 7"/>
                                <a:gd name="T24" fmla="*/ 73 w 73"/>
                                <a:gd name="T25" fmla="*/ 2 h 7"/>
                                <a:gd name="T26" fmla="*/ 73 w 73"/>
                                <a:gd name="T27" fmla="*/ 3 h 7"/>
                                <a:gd name="T28" fmla="*/ 73 w 73"/>
                                <a:gd name="T29" fmla="*/ 3 h 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3" h="7">
                                  <a:moveTo>
                                    <a:pt x="73" y="3"/>
                                  </a:moveTo>
                                  <a:lnTo>
                                    <a:pt x="73" y="3"/>
                                  </a:lnTo>
                                  <a:cubicBezTo>
                                    <a:pt x="73" y="5"/>
                                    <a:pt x="73" y="6"/>
                                    <a:pt x="73" y="6"/>
                                  </a:cubicBezTo>
                                  <a:cubicBezTo>
                                    <a:pt x="72" y="7"/>
                                    <a:pt x="72" y="7"/>
                                    <a:pt x="71" y="7"/>
                                  </a:cubicBezTo>
                                  <a:lnTo>
                                    <a:pt x="2" y="7"/>
                                  </a:lnTo>
                                  <a:cubicBezTo>
                                    <a:pt x="1" y="7"/>
                                    <a:pt x="0" y="7"/>
                                    <a:pt x="0" y="6"/>
                                  </a:cubicBezTo>
                                  <a:cubicBezTo>
                                    <a:pt x="0" y="6"/>
                                    <a:pt x="0" y="5"/>
                                    <a:pt x="0" y="3"/>
                                  </a:cubicBezTo>
                                  <a:cubicBezTo>
                                    <a:pt x="0" y="2"/>
                                    <a:pt x="0" y="1"/>
                                    <a:pt x="0" y="1"/>
                                  </a:cubicBezTo>
                                  <a:cubicBezTo>
                                    <a:pt x="0" y="0"/>
                                    <a:pt x="1" y="0"/>
                                    <a:pt x="2" y="0"/>
                                  </a:cubicBezTo>
                                  <a:lnTo>
                                    <a:pt x="71" y="0"/>
                                  </a:lnTo>
                                  <a:cubicBezTo>
                                    <a:pt x="71" y="0"/>
                                    <a:pt x="72" y="0"/>
                                    <a:pt x="72" y="0"/>
                                  </a:cubicBezTo>
                                  <a:cubicBezTo>
                                    <a:pt x="72" y="0"/>
                                    <a:pt x="72" y="0"/>
                                    <a:pt x="73" y="1"/>
                                  </a:cubicBezTo>
                                  <a:cubicBezTo>
                                    <a:pt x="73" y="1"/>
                                    <a:pt x="73" y="1"/>
                                    <a:pt x="73" y="2"/>
                                  </a:cubicBezTo>
                                  <a:cubicBezTo>
                                    <a:pt x="73" y="2"/>
                                    <a:pt x="73" y="3"/>
                                    <a:pt x="73" y="3"/>
                                  </a:cubicBezTo>
                                  <a:lnTo>
                                    <a:pt x="73" y="3"/>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 name="Freeform 26"/>
                          <wps:cNvSpPr>
                            <a:spLocks noEditPoints="1"/>
                          </wps:cNvSpPr>
                          <wps:spPr bwMode="auto">
                            <a:xfrm>
                              <a:off x="3769" y="582"/>
                              <a:ext cx="60" cy="74"/>
                            </a:xfrm>
                            <a:custGeom>
                              <a:avLst/>
                              <a:gdLst>
                                <a:gd name="T0" fmla="*/ 57 w 57"/>
                                <a:gd name="T1" fmla="*/ 32 h 70"/>
                                <a:gd name="T2" fmla="*/ 57 w 57"/>
                                <a:gd name="T3" fmla="*/ 32 h 70"/>
                                <a:gd name="T4" fmla="*/ 55 w 57"/>
                                <a:gd name="T5" fmla="*/ 35 h 70"/>
                                <a:gd name="T6" fmla="*/ 53 w 57"/>
                                <a:gd name="T7" fmla="*/ 36 h 70"/>
                                <a:gd name="T8" fmla="*/ 9 w 57"/>
                                <a:gd name="T9" fmla="*/ 36 h 70"/>
                                <a:gd name="T10" fmla="*/ 10 w 57"/>
                                <a:gd name="T11" fmla="*/ 47 h 70"/>
                                <a:gd name="T12" fmla="*/ 14 w 57"/>
                                <a:gd name="T13" fmla="*/ 55 h 70"/>
                                <a:gd name="T14" fmla="*/ 21 w 57"/>
                                <a:gd name="T15" fmla="*/ 61 h 70"/>
                                <a:gd name="T16" fmla="*/ 32 w 57"/>
                                <a:gd name="T17" fmla="*/ 62 h 70"/>
                                <a:gd name="T18" fmla="*/ 40 w 57"/>
                                <a:gd name="T19" fmla="*/ 62 h 70"/>
                                <a:gd name="T20" fmla="*/ 46 w 57"/>
                                <a:gd name="T21" fmla="*/ 60 h 70"/>
                                <a:gd name="T22" fmla="*/ 50 w 57"/>
                                <a:gd name="T23" fmla="*/ 58 h 70"/>
                                <a:gd name="T24" fmla="*/ 52 w 57"/>
                                <a:gd name="T25" fmla="*/ 57 h 70"/>
                                <a:gd name="T26" fmla="*/ 53 w 57"/>
                                <a:gd name="T27" fmla="*/ 58 h 70"/>
                                <a:gd name="T28" fmla="*/ 54 w 57"/>
                                <a:gd name="T29" fmla="*/ 58 h 70"/>
                                <a:gd name="T30" fmla="*/ 54 w 57"/>
                                <a:gd name="T31" fmla="*/ 60 h 70"/>
                                <a:gd name="T32" fmla="*/ 54 w 57"/>
                                <a:gd name="T33" fmla="*/ 61 h 70"/>
                                <a:gd name="T34" fmla="*/ 54 w 57"/>
                                <a:gd name="T35" fmla="*/ 62 h 70"/>
                                <a:gd name="T36" fmla="*/ 54 w 57"/>
                                <a:gd name="T37" fmla="*/ 63 h 70"/>
                                <a:gd name="T38" fmla="*/ 54 w 57"/>
                                <a:gd name="T39" fmla="*/ 64 h 70"/>
                                <a:gd name="T40" fmla="*/ 53 w 57"/>
                                <a:gd name="T41" fmla="*/ 65 h 70"/>
                                <a:gd name="T42" fmla="*/ 51 w 57"/>
                                <a:gd name="T43" fmla="*/ 66 h 70"/>
                                <a:gd name="T44" fmla="*/ 46 w 57"/>
                                <a:gd name="T45" fmla="*/ 68 h 70"/>
                                <a:gd name="T46" fmla="*/ 39 w 57"/>
                                <a:gd name="T47" fmla="*/ 69 h 70"/>
                                <a:gd name="T48" fmla="*/ 31 w 57"/>
                                <a:gd name="T49" fmla="*/ 70 h 70"/>
                                <a:gd name="T50" fmla="*/ 17 w 57"/>
                                <a:gd name="T51" fmla="*/ 68 h 70"/>
                                <a:gd name="T52" fmla="*/ 8 w 57"/>
                                <a:gd name="T53" fmla="*/ 61 h 70"/>
                                <a:gd name="T54" fmla="*/ 2 w 57"/>
                                <a:gd name="T55" fmla="*/ 50 h 70"/>
                                <a:gd name="T56" fmla="*/ 0 w 57"/>
                                <a:gd name="T57" fmla="*/ 35 h 70"/>
                                <a:gd name="T58" fmla="*/ 2 w 57"/>
                                <a:gd name="T59" fmla="*/ 20 h 70"/>
                                <a:gd name="T60" fmla="*/ 8 w 57"/>
                                <a:gd name="T61" fmla="*/ 9 h 70"/>
                                <a:gd name="T62" fmla="*/ 17 w 57"/>
                                <a:gd name="T63" fmla="*/ 3 h 70"/>
                                <a:gd name="T64" fmla="*/ 30 w 57"/>
                                <a:gd name="T65" fmla="*/ 0 h 70"/>
                                <a:gd name="T66" fmla="*/ 42 w 57"/>
                                <a:gd name="T67" fmla="*/ 3 h 70"/>
                                <a:gd name="T68" fmla="*/ 50 w 57"/>
                                <a:gd name="T69" fmla="*/ 9 h 70"/>
                                <a:gd name="T70" fmla="*/ 55 w 57"/>
                                <a:gd name="T71" fmla="*/ 19 h 70"/>
                                <a:gd name="T72" fmla="*/ 57 w 57"/>
                                <a:gd name="T73" fmla="*/ 30 h 70"/>
                                <a:gd name="T74" fmla="*/ 57 w 57"/>
                                <a:gd name="T75" fmla="*/ 32 h 70"/>
                                <a:gd name="T76" fmla="*/ 48 w 57"/>
                                <a:gd name="T77" fmla="*/ 29 h 70"/>
                                <a:gd name="T78" fmla="*/ 48 w 57"/>
                                <a:gd name="T79" fmla="*/ 29 h 70"/>
                                <a:gd name="T80" fmla="*/ 43 w 57"/>
                                <a:gd name="T81" fmla="*/ 13 h 70"/>
                                <a:gd name="T82" fmla="*/ 29 w 57"/>
                                <a:gd name="T83" fmla="*/ 7 h 70"/>
                                <a:gd name="T84" fmla="*/ 20 w 57"/>
                                <a:gd name="T85" fmla="*/ 9 h 70"/>
                                <a:gd name="T86" fmla="*/ 14 w 57"/>
                                <a:gd name="T87" fmla="*/ 14 h 70"/>
                                <a:gd name="T88" fmla="*/ 10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6" y="35"/>
                                    <a:pt x="55" y="35"/>
                                  </a:cubicBezTo>
                                  <a:cubicBezTo>
                                    <a:pt x="54" y="36"/>
                                    <a:pt x="54" y="36"/>
                                    <a:pt x="53" y="36"/>
                                  </a:cubicBezTo>
                                  <a:lnTo>
                                    <a:pt x="9" y="36"/>
                                  </a:lnTo>
                                  <a:cubicBezTo>
                                    <a:pt x="9" y="40"/>
                                    <a:pt x="9" y="44"/>
                                    <a:pt x="10" y="47"/>
                                  </a:cubicBezTo>
                                  <a:cubicBezTo>
                                    <a:pt x="11" y="50"/>
                                    <a:pt x="12" y="53"/>
                                    <a:pt x="14" y="55"/>
                                  </a:cubicBezTo>
                                  <a:cubicBezTo>
                                    <a:pt x="16" y="58"/>
                                    <a:pt x="18" y="59"/>
                                    <a:pt x="21" y="61"/>
                                  </a:cubicBezTo>
                                  <a:cubicBezTo>
                                    <a:pt x="24" y="62"/>
                                    <a:pt x="27" y="62"/>
                                    <a:pt x="32" y="62"/>
                                  </a:cubicBezTo>
                                  <a:cubicBezTo>
                                    <a:pt x="35" y="62"/>
                                    <a:pt x="37" y="62"/>
                                    <a:pt x="40" y="62"/>
                                  </a:cubicBezTo>
                                  <a:cubicBezTo>
                                    <a:pt x="42" y="61"/>
                                    <a:pt x="44" y="61"/>
                                    <a:pt x="46" y="60"/>
                                  </a:cubicBezTo>
                                  <a:cubicBezTo>
                                    <a:pt x="48" y="59"/>
                                    <a:pt x="49" y="59"/>
                                    <a:pt x="50" y="58"/>
                                  </a:cubicBezTo>
                                  <a:cubicBezTo>
                                    <a:pt x="51" y="58"/>
                                    <a:pt x="52" y="57"/>
                                    <a:pt x="52" y="57"/>
                                  </a:cubicBezTo>
                                  <a:cubicBezTo>
                                    <a:pt x="53" y="57"/>
                                    <a:pt x="53" y="58"/>
                                    <a:pt x="53" y="58"/>
                                  </a:cubicBezTo>
                                  <a:cubicBezTo>
                                    <a:pt x="53" y="58"/>
                                    <a:pt x="54" y="58"/>
                                    <a:pt x="54" y="58"/>
                                  </a:cubicBezTo>
                                  <a:cubicBezTo>
                                    <a:pt x="54" y="59"/>
                                    <a:pt x="54" y="59"/>
                                    <a:pt x="54" y="60"/>
                                  </a:cubicBezTo>
                                  <a:cubicBezTo>
                                    <a:pt x="54" y="60"/>
                                    <a:pt x="54" y="61"/>
                                    <a:pt x="54" y="61"/>
                                  </a:cubicBezTo>
                                  <a:cubicBezTo>
                                    <a:pt x="54" y="62"/>
                                    <a:pt x="54" y="62"/>
                                    <a:pt x="54" y="62"/>
                                  </a:cubicBezTo>
                                  <a:cubicBezTo>
                                    <a:pt x="54" y="63"/>
                                    <a:pt x="54" y="63"/>
                                    <a:pt x="54" y="63"/>
                                  </a:cubicBezTo>
                                  <a:cubicBezTo>
                                    <a:pt x="54" y="63"/>
                                    <a:pt x="54" y="64"/>
                                    <a:pt x="54" y="64"/>
                                  </a:cubicBezTo>
                                  <a:cubicBezTo>
                                    <a:pt x="54" y="64"/>
                                    <a:pt x="53" y="64"/>
                                    <a:pt x="53" y="65"/>
                                  </a:cubicBezTo>
                                  <a:cubicBezTo>
                                    <a:pt x="53" y="65"/>
                                    <a:pt x="52" y="65"/>
                                    <a:pt x="51" y="66"/>
                                  </a:cubicBezTo>
                                  <a:cubicBezTo>
                                    <a:pt x="50" y="66"/>
                                    <a:pt x="48" y="67"/>
                                    <a:pt x="46" y="68"/>
                                  </a:cubicBezTo>
                                  <a:cubicBezTo>
                                    <a:pt x="44" y="68"/>
                                    <a:pt x="42" y="69"/>
                                    <a:pt x="39" y="69"/>
                                  </a:cubicBezTo>
                                  <a:cubicBezTo>
                                    <a:pt x="36" y="70"/>
                                    <a:pt x="34" y="70"/>
                                    <a:pt x="31" y="70"/>
                                  </a:cubicBezTo>
                                  <a:cubicBezTo>
                                    <a:pt x="26" y="70"/>
                                    <a:pt x="21" y="69"/>
                                    <a:pt x="17" y="68"/>
                                  </a:cubicBezTo>
                                  <a:cubicBezTo>
                                    <a:pt x="13" y="66"/>
                                    <a:pt x="10" y="64"/>
                                    <a:pt x="8" y="61"/>
                                  </a:cubicBezTo>
                                  <a:cubicBezTo>
                                    <a:pt x="5" y="58"/>
                                    <a:pt x="3" y="54"/>
                                    <a:pt x="2" y="50"/>
                                  </a:cubicBezTo>
                                  <a:cubicBezTo>
                                    <a:pt x="0" y="46"/>
                                    <a:pt x="0" y="41"/>
                                    <a:pt x="0" y="35"/>
                                  </a:cubicBezTo>
                                  <a:cubicBezTo>
                                    <a:pt x="0" y="30"/>
                                    <a:pt x="0" y="25"/>
                                    <a:pt x="2" y="20"/>
                                  </a:cubicBezTo>
                                  <a:cubicBezTo>
                                    <a:pt x="3" y="16"/>
                                    <a:pt x="5" y="12"/>
                                    <a:pt x="8" y="9"/>
                                  </a:cubicBezTo>
                                  <a:cubicBezTo>
                                    <a:pt x="10" y="6"/>
                                    <a:pt x="14" y="4"/>
                                    <a:pt x="17" y="3"/>
                                  </a:cubicBezTo>
                                  <a:cubicBezTo>
                                    <a:pt x="21" y="1"/>
                                    <a:pt x="25" y="0"/>
                                    <a:pt x="30" y="0"/>
                                  </a:cubicBezTo>
                                  <a:cubicBezTo>
                                    <a:pt x="34" y="0"/>
                                    <a:pt x="38" y="1"/>
                                    <a:pt x="42" y="3"/>
                                  </a:cubicBezTo>
                                  <a:cubicBezTo>
                                    <a:pt x="45" y="4"/>
                                    <a:pt x="48" y="6"/>
                                    <a:pt x="50" y="9"/>
                                  </a:cubicBezTo>
                                  <a:cubicBezTo>
                                    <a:pt x="53" y="12"/>
                                    <a:pt x="54" y="15"/>
                                    <a:pt x="55" y="19"/>
                                  </a:cubicBezTo>
                                  <a:cubicBezTo>
                                    <a:pt x="56" y="22"/>
                                    <a:pt x="57" y="26"/>
                                    <a:pt x="57" y="30"/>
                                  </a:cubicBezTo>
                                  <a:lnTo>
                                    <a:pt x="57" y="32"/>
                                  </a:lnTo>
                                  <a:close/>
                                  <a:moveTo>
                                    <a:pt x="48" y="29"/>
                                  </a:moveTo>
                                  <a:lnTo>
                                    <a:pt x="48" y="29"/>
                                  </a:lnTo>
                                  <a:cubicBezTo>
                                    <a:pt x="48" y="22"/>
                                    <a:pt x="47" y="17"/>
                                    <a:pt x="43" y="13"/>
                                  </a:cubicBezTo>
                                  <a:cubicBezTo>
                                    <a:pt x="40" y="9"/>
                                    <a:pt x="35" y="7"/>
                                    <a:pt x="29" y="7"/>
                                  </a:cubicBezTo>
                                  <a:cubicBezTo>
                                    <a:pt x="26" y="7"/>
                                    <a:pt x="23" y="8"/>
                                    <a:pt x="20" y="9"/>
                                  </a:cubicBezTo>
                                  <a:cubicBezTo>
                                    <a:pt x="18" y="10"/>
                                    <a:pt x="16" y="12"/>
                                    <a:pt x="14" y="14"/>
                                  </a:cubicBezTo>
                                  <a:cubicBezTo>
                                    <a:pt x="13" y="16"/>
                                    <a:pt x="11" y="18"/>
                                    <a:pt x="10" y="21"/>
                                  </a:cubicBezTo>
                                  <a:cubicBezTo>
                                    <a:pt x="9" y="24"/>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 name="Freeform 27"/>
                          <wps:cNvSpPr>
                            <a:spLocks/>
                          </wps:cNvSpPr>
                          <wps:spPr bwMode="auto">
                            <a:xfrm>
                              <a:off x="3848" y="582"/>
                              <a:ext cx="53" cy="74"/>
                            </a:xfrm>
                            <a:custGeom>
                              <a:avLst/>
                              <a:gdLst>
                                <a:gd name="T0" fmla="*/ 50 w 50"/>
                                <a:gd name="T1" fmla="*/ 58 h 70"/>
                                <a:gd name="T2" fmla="*/ 50 w 50"/>
                                <a:gd name="T3" fmla="*/ 58 h 70"/>
                                <a:gd name="T4" fmla="*/ 50 w 50"/>
                                <a:gd name="T5" fmla="*/ 59 h 70"/>
                                <a:gd name="T6" fmla="*/ 50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8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9 w 50"/>
                                <a:gd name="T31" fmla="*/ 8 h 70"/>
                                <a:gd name="T32" fmla="*/ 18 w 50"/>
                                <a:gd name="T33" fmla="*/ 2 h 70"/>
                                <a:gd name="T34" fmla="*/ 29 w 50"/>
                                <a:gd name="T35" fmla="*/ 0 h 70"/>
                                <a:gd name="T36" fmla="*/ 35 w 50"/>
                                <a:gd name="T37" fmla="*/ 1 h 70"/>
                                <a:gd name="T38" fmla="*/ 40 w 50"/>
                                <a:gd name="T39" fmla="*/ 2 h 70"/>
                                <a:gd name="T40" fmla="*/ 45 w 50"/>
                                <a:gd name="T41" fmla="*/ 5 h 70"/>
                                <a:gd name="T42" fmla="*/ 48 w 50"/>
                                <a:gd name="T43" fmla="*/ 7 h 70"/>
                                <a:gd name="T44" fmla="*/ 49 w 50"/>
                                <a:gd name="T45" fmla="*/ 8 h 70"/>
                                <a:gd name="T46" fmla="*/ 49 w 50"/>
                                <a:gd name="T47" fmla="*/ 9 h 70"/>
                                <a:gd name="T48" fmla="*/ 50 w 50"/>
                                <a:gd name="T49" fmla="*/ 10 h 70"/>
                                <a:gd name="T50" fmla="*/ 50 w 50"/>
                                <a:gd name="T51" fmla="*/ 12 h 70"/>
                                <a:gd name="T52" fmla="*/ 49 w 50"/>
                                <a:gd name="T53" fmla="*/ 15 h 70"/>
                                <a:gd name="T54" fmla="*/ 48 w 50"/>
                                <a:gd name="T55" fmla="*/ 16 h 70"/>
                                <a:gd name="T56" fmla="*/ 45 w 50"/>
                                <a:gd name="T57" fmla="*/ 14 h 70"/>
                                <a:gd name="T58" fmla="*/ 42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9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50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50" y="61"/>
                                    <a:pt x="49" y="61"/>
                                    <a:pt x="49" y="61"/>
                                  </a:cubicBezTo>
                                  <a:cubicBezTo>
                                    <a:pt x="49" y="62"/>
                                    <a:pt x="49" y="62"/>
                                    <a:pt x="48" y="63"/>
                                  </a:cubicBezTo>
                                  <a:cubicBezTo>
                                    <a:pt x="48" y="63"/>
                                    <a:pt x="46" y="64"/>
                                    <a:pt x="45" y="65"/>
                                  </a:cubicBezTo>
                                  <a:cubicBezTo>
                                    <a:pt x="44" y="66"/>
                                    <a:pt x="42" y="67"/>
                                    <a:pt x="40" y="67"/>
                                  </a:cubicBezTo>
                                  <a:cubicBezTo>
                                    <a:pt x="38" y="68"/>
                                    <a:pt x="36" y="69"/>
                                    <a:pt x="34" y="69"/>
                                  </a:cubicBezTo>
                                  <a:cubicBezTo>
                                    <a:pt x="32" y="70"/>
                                    <a:pt x="30" y="70"/>
                                    <a:pt x="28" y="70"/>
                                  </a:cubicBezTo>
                                  <a:cubicBezTo>
                                    <a:pt x="23" y="70"/>
                                    <a:pt x="19" y="69"/>
                                    <a:pt x="16" y="68"/>
                                  </a:cubicBezTo>
                                  <a:cubicBezTo>
                                    <a:pt x="12" y="66"/>
                                    <a:pt x="10" y="64"/>
                                    <a:pt x="7" y="61"/>
                                  </a:cubicBezTo>
                                  <a:cubicBezTo>
                                    <a:pt x="5" y="58"/>
                                    <a:pt x="3" y="55"/>
                                    <a:pt x="2" y="50"/>
                                  </a:cubicBezTo>
                                  <a:cubicBezTo>
                                    <a:pt x="1" y="46"/>
                                    <a:pt x="0" y="41"/>
                                    <a:pt x="0" y="36"/>
                                  </a:cubicBezTo>
                                  <a:cubicBezTo>
                                    <a:pt x="0" y="29"/>
                                    <a:pt x="1" y="24"/>
                                    <a:pt x="2" y="19"/>
                                  </a:cubicBezTo>
                                  <a:cubicBezTo>
                                    <a:pt x="4" y="15"/>
                                    <a:pt x="6" y="11"/>
                                    <a:pt x="9" y="8"/>
                                  </a:cubicBezTo>
                                  <a:cubicBezTo>
                                    <a:pt x="11" y="6"/>
                                    <a:pt x="14" y="4"/>
                                    <a:pt x="18" y="2"/>
                                  </a:cubicBezTo>
                                  <a:cubicBezTo>
                                    <a:pt x="21" y="1"/>
                                    <a:pt x="25" y="0"/>
                                    <a:pt x="29" y="0"/>
                                  </a:cubicBezTo>
                                  <a:cubicBezTo>
                                    <a:pt x="31" y="0"/>
                                    <a:pt x="33" y="0"/>
                                    <a:pt x="35" y="1"/>
                                  </a:cubicBezTo>
                                  <a:cubicBezTo>
                                    <a:pt x="37" y="1"/>
                                    <a:pt x="39" y="2"/>
                                    <a:pt x="40" y="2"/>
                                  </a:cubicBezTo>
                                  <a:cubicBezTo>
                                    <a:pt x="42" y="3"/>
                                    <a:pt x="44" y="4"/>
                                    <a:pt x="45" y="5"/>
                                  </a:cubicBezTo>
                                  <a:cubicBezTo>
                                    <a:pt x="46" y="5"/>
                                    <a:pt x="47" y="6"/>
                                    <a:pt x="48" y="7"/>
                                  </a:cubicBezTo>
                                  <a:cubicBezTo>
                                    <a:pt x="48" y="7"/>
                                    <a:pt x="49" y="8"/>
                                    <a:pt x="49" y="8"/>
                                  </a:cubicBezTo>
                                  <a:cubicBezTo>
                                    <a:pt x="49" y="8"/>
                                    <a:pt x="49" y="9"/>
                                    <a:pt x="49" y="9"/>
                                  </a:cubicBezTo>
                                  <a:cubicBezTo>
                                    <a:pt x="49" y="10"/>
                                    <a:pt x="50" y="10"/>
                                    <a:pt x="50" y="10"/>
                                  </a:cubicBezTo>
                                  <a:cubicBezTo>
                                    <a:pt x="50" y="11"/>
                                    <a:pt x="50" y="11"/>
                                    <a:pt x="50" y="12"/>
                                  </a:cubicBezTo>
                                  <a:cubicBezTo>
                                    <a:pt x="50" y="13"/>
                                    <a:pt x="49" y="14"/>
                                    <a:pt x="49" y="15"/>
                                  </a:cubicBezTo>
                                  <a:cubicBezTo>
                                    <a:pt x="49" y="15"/>
                                    <a:pt x="48" y="16"/>
                                    <a:pt x="48" y="16"/>
                                  </a:cubicBezTo>
                                  <a:cubicBezTo>
                                    <a:pt x="47" y="16"/>
                                    <a:pt x="46" y="15"/>
                                    <a:pt x="45" y="14"/>
                                  </a:cubicBezTo>
                                  <a:cubicBezTo>
                                    <a:pt x="44" y="14"/>
                                    <a:pt x="43" y="13"/>
                                    <a:pt x="42" y="12"/>
                                  </a:cubicBezTo>
                                  <a:cubicBezTo>
                                    <a:pt x="40" y="11"/>
                                    <a:pt x="38" y="10"/>
                                    <a:pt x="36" y="9"/>
                                  </a:cubicBezTo>
                                  <a:cubicBezTo>
                                    <a:pt x="34" y="8"/>
                                    <a:pt x="31" y="8"/>
                                    <a:pt x="28" y="8"/>
                                  </a:cubicBezTo>
                                  <a:cubicBezTo>
                                    <a:pt x="22" y="8"/>
                                    <a:pt x="17" y="10"/>
                                    <a:pt x="14" y="15"/>
                                  </a:cubicBezTo>
                                  <a:cubicBezTo>
                                    <a:pt x="11" y="19"/>
                                    <a:pt x="9" y="26"/>
                                    <a:pt x="9" y="35"/>
                                  </a:cubicBezTo>
                                  <a:cubicBezTo>
                                    <a:pt x="9" y="40"/>
                                    <a:pt x="9" y="44"/>
                                    <a:pt x="10" y="47"/>
                                  </a:cubicBezTo>
                                  <a:cubicBezTo>
                                    <a:pt x="11" y="51"/>
                                    <a:pt x="13" y="53"/>
                                    <a:pt x="14" y="56"/>
                                  </a:cubicBezTo>
                                  <a:cubicBezTo>
                                    <a:pt x="16" y="58"/>
                                    <a:pt x="18" y="60"/>
                                    <a:pt x="20" y="61"/>
                                  </a:cubicBezTo>
                                  <a:cubicBezTo>
                                    <a:pt x="23" y="62"/>
                                    <a:pt x="26" y="62"/>
                                    <a:pt x="29" y="62"/>
                                  </a:cubicBezTo>
                                  <a:cubicBezTo>
                                    <a:pt x="31" y="62"/>
                                    <a:pt x="34" y="62"/>
                                    <a:pt x="36" y="61"/>
                                  </a:cubicBezTo>
                                  <a:cubicBezTo>
                                    <a:pt x="38" y="60"/>
                                    <a:pt x="40" y="59"/>
                                    <a:pt x="42" y="58"/>
                                  </a:cubicBezTo>
                                  <a:cubicBezTo>
                                    <a:pt x="43" y="57"/>
                                    <a:pt x="45" y="56"/>
                                    <a:pt x="46" y="55"/>
                                  </a:cubicBezTo>
                                  <a:cubicBezTo>
                                    <a:pt x="47" y="54"/>
                                    <a:pt x="48" y="54"/>
                                    <a:pt x="48" y="54"/>
                                  </a:cubicBezTo>
                                  <a:cubicBezTo>
                                    <a:pt x="49" y="54"/>
                                    <a:pt x="49" y="54"/>
                                    <a:pt x="49" y="54"/>
                                  </a:cubicBezTo>
                                  <a:cubicBezTo>
                                    <a:pt x="49" y="54"/>
                                    <a:pt x="49" y="54"/>
                                    <a:pt x="50"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1" name="Freeform 28"/>
                          <wps:cNvSpPr>
                            <a:spLocks noEditPoints="1"/>
                          </wps:cNvSpPr>
                          <wps:spPr bwMode="auto">
                            <a:xfrm>
                              <a:off x="3917" y="582"/>
                              <a:ext cx="66"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9 w 62"/>
                                <a:gd name="T45" fmla="*/ 16 h 70"/>
                                <a:gd name="T46" fmla="*/ 42 w 62"/>
                                <a:gd name="T47" fmla="*/ 10 h 70"/>
                                <a:gd name="T48" fmla="*/ 31 w 62"/>
                                <a:gd name="T49" fmla="*/ 8 h 70"/>
                                <a:gd name="T50" fmla="*/ 21 w 62"/>
                                <a:gd name="T51" fmla="*/ 10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9"/>
                                  </a:cubicBezTo>
                                  <a:cubicBezTo>
                                    <a:pt x="59" y="53"/>
                                    <a:pt x="57" y="57"/>
                                    <a:pt x="54" y="60"/>
                                  </a:cubicBezTo>
                                  <a:cubicBezTo>
                                    <a:pt x="52" y="63"/>
                                    <a:pt x="48" y="65"/>
                                    <a:pt x="44" y="67"/>
                                  </a:cubicBezTo>
                                  <a:cubicBezTo>
                                    <a:pt x="40" y="69"/>
                                    <a:pt x="36" y="70"/>
                                    <a:pt x="31" y="70"/>
                                  </a:cubicBezTo>
                                  <a:cubicBezTo>
                                    <a:pt x="26" y="70"/>
                                    <a:pt x="21" y="69"/>
                                    <a:pt x="17" y="68"/>
                                  </a:cubicBezTo>
                                  <a:cubicBezTo>
                                    <a:pt x="14" y="66"/>
                                    <a:pt x="11" y="64"/>
                                    <a:pt x="8" y="61"/>
                                  </a:cubicBezTo>
                                  <a:cubicBezTo>
                                    <a:pt x="5" y="58"/>
                                    <a:pt x="4" y="54"/>
                                    <a:pt x="2" y="50"/>
                                  </a:cubicBezTo>
                                  <a:cubicBezTo>
                                    <a:pt x="1" y="46"/>
                                    <a:pt x="0" y="41"/>
                                    <a:pt x="0" y="36"/>
                                  </a:cubicBezTo>
                                  <a:cubicBezTo>
                                    <a:pt x="0" y="30"/>
                                    <a:pt x="1" y="26"/>
                                    <a:pt x="2" y="21"/>
                                  </a:cubicBezTo>
                                  <a:cubicBezTo>
                                    <a:pt x="4" y="17"/>
                                    <a:pt x="6" y="13"/>
                                    <a:pt x="8" y="10"/>
                                  </a:cubicBezTo>
                                  <a:cubicBezTo>
                                    <a:pt x="11" y="7"/>
                                    <a:pt x="14" y="5"/>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5"/>
                                  </a:cubicBezTo>
                                  <a:cubicBezTo>
                                    <a:pt x="51" y="21"/>
                                    <a:pt x="50" y="18"/>
                                    <a:pt x="49" y="16"/>
                                  </a:cubicBezTo>
                                  <a:cubicBezTo>
                                    <a:pt x="47" y="13"/>
                                    <a:pt x="45" y="11"/>
                                    <a:pt x="42" y="10"/>
                                  </a:cubicBezTo>
                                  <a:cubicBezTo>
                                    <a:pt x="39" y="8"/>
                                    <a:pt x="36" y="8"/>
                                    <a:pt x="31" y="8"/>
                                  </a:cubicBezTo>
                                  <a:cubicBezTo>
                                    <a:pt x="28" y="8"/>
                                    <a:pt x="24" y="8"/>
                                    <a:pt x="21" y="10"/>
                                  </a:cubicBezTo>
                                  <a:cubicBezTo>
                                    <a:pt x="19" y="11"/>
                                    <a:pt x="16" y="13"/>
                                    <a:pt x="15" y="15"/>
                                  </a:cubicBezTo>
                                  <a:cubicBezTo>
                                    <a:pt x="13" y="18"/>
                                    <a:pt x="11" y="21"/>
                                    <a:pt x="11" y="24"/>
                                  </a:cubicBezTo>
                                  <a:cubicBezTo>
                                    <a:pt x="10" y="27"/>
                                    <a:pt x="9" y="31"/>
                                    <a:pt x="9" y="35"/>
                                  </a:cubicBezTo>
                                  <a:cubicBezTo>
                                    <a:pt x="9" y="38"/>
                                    <a:pt x="10" y="42"/>
                                    <a:pt x="10" y="45"/>
                                  </a:cubicBezTo>
                                  <a:cubicBezTo>
                                    <a:pt x="11" y="49"/>
                                    <a:pt x="12" y="52"/>
                                    <a:pt x="14" y="54"/>
                                  </a:cubicBezTo>
                                  <a:cubicBezTo>
                                    <a:pt x="16" y="57"/>
                                    <a:pt x="18" y="59"/>
                                    <a:pt x="21" y="60"/>
                                  </a:cubicBezTo>
                                  <a:cubicBezTo>
                                    <a:pt x="24" y="62"/>
                                    <a:pt x="27" y="62"/>
                                    <a:pt x="31" y="62"/>
                                  </a:cubicBezTo>
                                  <a:cubicBezTo>
                                    <a:pt x="35" y="62"/>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2" name="Freeform 29"/>
                          <wps:cNvSpPr>
                            <a:spLocks/>
                          </wps:cNvSpPr>
                          <wps:spPr bwMode="auto">
                            <a:xfrm>
                              <a:off x="4007" y="582"/>
                              <a:ext cx="55" cy="73"/>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9 w 52"/>
                                <a:gd name="T29" fmla="*/ 7 h 69"/>
                                <a:gd name="T30" fmla="*/ 19 w 52"/>
                                <a:gd name="T31" fmla="*/ 11 h 69"/>
                                <a:gd name="T32" fmla="*/ 9 w 52"/>
                                <a:gd name="T33" fmla="*/ 21 h 69"/>
                                <a:gd name="T34" fmla="*/ 9 w 52"/>
                                <a:gd name="T35" fmla="*/ 67 h 69"/>
                                <a:gd name="T36" fmla="*/ 8 w 52"/>
                                <a:gd name="T37" fmla="*/ 68 h 69"/>
                                <a:gd name="T38" fmla="*/ 8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30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8"/>
                                    <a:pt x="52" y="68"/>
                                    <a:pt x="51" y="69"/>
                                  </a:cubicBezTo>
                                  <a:cubicBezTo>
                                    <a:pt x="51" y="69"/>
                                    <a:pt x="51" y="69"/>
                                    <a:pt x="50" y="69"/>
                                  </a:cubicBezTo>
                                  <a:cubicBezTo>
                                    <a:pt x="50" y="69"/>
                                    <a:pt x="49" y="69"/>
                                    <a:pt x="48" y="69"/>
                                  </a:cubicBezTo>
                                  <a:cubicBezTo>
                                    <a:pt x="47" y="69"/>
                                    <a:pt x="47" y="69"/>
                                    <a:pt x="46" y="69"/>
                                  </a:cubicBezTo>
                                  <a:cubicBezTo>
                                    <a:pt x="46" y="69"/>
                                    <a:pt x="45" y="69"/>
                                    <a:pt x="45" y="69"/>
                                  </a:cubicBezTo>
                                  <a:cubicBezTo>
                                    <a:pt x="44" y="68"/>
                                    <a:pt x="44" y="68"/>
                                    <a:pt x="44" y="68"/>
                                  </a:cubicBezTo>
                                  <a:cubicBezTo>
                                    <a:pt x="44" y="68"/>
                                    <a:pt x="44" y="68"/>
                                    <a:pt x="44" y="67"/>
                                  </a:cubicBezTo>
                                  <a:lnTo>
                                    <a:pt x="44" y="29"/>
                                  </a:lnTo>
                                  <a:cubicBezTo>
                                    <a:pt x="44" y="25"/>
                                    <a:pt x="44" y="22"/>
                                    <a:pt x="43" y="19"/>
                                  </a:cubicBezTo>
                                  <a:cubicBezTo>
                                    <a:pt x="42" y="17"/>
                                    <a:pt x="41" y="15"/>
                                    <a:pt x="40" y="13"/>
                                  </a:cubicBezTo>
                                  <a:cubicBezTo>
                                    <a:pt x="39" y="11"/>
                                    <a:pt x="37" y="10"/>
                                    <a:pt x="35" y="9"/>
                                  </a:cubicBezTo>
                                  <a:cubicBezTo>
                                    <a:pt x="34" y="8"/>
                                    <a:pt x="31" y="7"/>
                                    <a:pt x="29" y="7"/>
                                  </a:cubicBezTo>
                                  <a:cubicBezTo>
                                    <a:pt x="25" y="7"/>
                                    <a:pt x="22" y="8"/>
                                    <a:pt x="19" y="11"/>
                                  </a:cubicBezTo>
                                  <a:cubicBezTo>
                                    <a:pt x="16" y="13"/>
                                    <a:pt x="12" y="16"/>
                                    <a:pt x="9" y="21"/>
                                  </a:cubicBezTo>
                                  <a:lnTo>
                                    <a:pt x="9" y="67"/>
                                  </a:lnTo>
                                  <a:cubicBezTo>
                                    <a:pt x="9" y="68"/>
                                    <a:pt x="8" y="68"/>
                                    <a:pt x="8" y="68"/>
                                  </a:cubicBezTo>
                                  <a:cubicBezTo>
                                    <a:pt x="8" y="68"/>
                                    <a:pt x="8" y="68"/>
                                    <a:pt x="8" y="69"/>
                                  </a:cubicBezTo>
                                  <a:cubicBezTo>
                                    <a:pt x="7" y="69"/>
                                    <a:pt x="7" y="69"/>
                                    <a:pt x="6" y="69"/>
                                  </a:cubicBezTo>
                                  <a:cubicBezTo>
                                    <a:pt x="6" y="69"/>
                                    <a:pt x="5" y="69"/>
                                    <a:pt x="4" y="69"/>
                                  </a:cubicBezTo>
                                  <a:cubicBezTo>
                                    <a:pt x="3" y="69"/>
                                    <a:pt x="3" y="69"/>
                                    <a:pt x="2" y="69"/>
                                  </a:cubicBezTo>
                                  <a:cubicBezTo>
                                    <a:pt x="2" y="69"/>
                                    <a:pt x="1" y="69"/>
                                    <a:pt x="1" y="69"/>
                                  </a:cubicBezTo>
                                  <a:cubicBezTo>
                                    <a:pt x="1" y="68"/>
                                    <a:pt x="0" y="68"/>
                                    <a:pt x="0" y="68"/>
                                  </a:cubicBezTo>
                                  <a:cubicBezTo>
                                    <a:pt x="0" y="68"/>
                                    <a:pt x="0" y="68"/>
                                    <a:pt x="0" y="67"/>
                                  </a:cubicBezTo>
                                  <a:lnTo>
                                    <a:pt x="0" y="3"/>
                                  </a:lnTo>
                                  <a:cubicBezTo>
                                    <a:pt x="0" y="2"/>
                                    <a:pt x="0" y="2"/>
                                    <a:pt x="0" y="2"/>
                                  </a:cubicBezTo>
                                  <a:cubicBezTo>
                                    <a:pt x="0"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2"/>
                                  </a:lnTo>
                                  <a:cubicBezTo>
                                    <a:pt x="12" y="8"/>
                                    <a:pt x="15" y="5"/>
                                    <a:pt x="19" y="3"/>
                                  </a:cubicBezTo>
                                  <a:cubicBezTo>
                                    <a:pt x="23" y="1"/>
                                    <a:pt x="26" y="0"/>
                                    <a:pt x="30" y="0"/>
                                  </a:cubicBezTo>
                                  <a:cubicBezTo>
                                    <a:pt x="34" y="0"/>
                                    <a:pt x="37" y="1"/>
                                    <a:pt x="40" y="2"/>
                                  </a:cubicBezTo>
                                  <a:cubicBezTo>
                                    <a:pt x="43" y="4"/>
                                    <a:pt x="46" y="6"/>
                                    <a:pt x="47" y="8"/>
                                  </a:cubicBezTo>
                                  <a:cubicBezTo>
                                    <a:pt x="49" y="10"/>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3" name="Freeform 30"/>
                          <wps:cNvSpPr>
                            <a:spLocks noEditPoints="1"/>
                          </wps:cNvSpPr>
                          <wps:spPr bwMode="auto">
                            <a:xfrm>
                              <a:off x="4087" y="582"/>
                              <a:ext cx="65"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0 w 62"/>
                                <a:gd name="T11" fmla="*/ 70 h 70"/>
                                <a:gd name="T12" fmla="*/ 17 w 62"/>
                                <a:gd name="T13" fmla="*/ 68 h 70"/>
                                <a:gd name="T14" fmla="*/ 7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8 w 62"/>
                                <a:gd name="T45" fmla="*/ 16 h 70"/>
                                <a:gd name="T46" fmla="*/ 41 w 62"/>
                                <a:gd name="T47" fmla="*/ 10 h 70"/>
                                <a:gd name="T48" fmla="*/ 31 w 62"/>
                                <a:gd name="T49" fmla="*/ 8 h 70"/>
                                <a:gd name="T50" fmla="*/ 21 w 62"/>
                                <a:gd name="T51" fmla="*/ 10 h 70"/>
                                <a:gd name="T52" fmla="*/ 14 w 62"/>
                                <a:gd name="T53" fmla="*/ 15 h 70"/>
                                <a:gd name="T54" fmla="*/ 10 w 62"/>
                                <a:gd name="T55" fmla="*/ 24 h 70"/>
                                <a:gd name="T56" fmla="*/ 9 w 62"/>
                                <a:gd name="T57" fmla="*/ 35 h 70"/>
                                <a:gd name="T58" fmla="*/ 10 w 62"/>
                                <a:gd name="T59" fmla="*/ 45 h 70"/>
                                <a:gd name="T60" fmla="*/ 14 w 62"/>
                                <a:gd name="T61" fmla="*/ 54 h 70"/>
                                <a:gd name="T62" fmla="*/ 20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9"/>
                                  </a:cubicBezTo>
                                  <a:cubicBezTo>
                                    <a:pt x="58" y="53"/>
                                    <a:pt x="56" y="57"/>
                                    <a:pt x="54" y="60"/>
                                  </a:cubicBezTo>
                                  <a:cubicBezTo>
                                    <a:pt x="51" y="63"/>
                                    <a:pt x="48" y="65"/>
                                    <a:pt x="44" y="67"/>
                                  </a:cubicBezTo>
                                  <a:cubicBezTo>
                                    <a:pt x="40" y="69"/>
                                    <a:pt x="35" y="70"/>
                                    <a:pt x="30" y="70"/>
                                  </a:cubicBezTo>
                                  <a:cubicBezTo>
                                    <a:pt x="25" y="70"/>
                                    <a:pt x="21" y="69"/>
                                    <a:pt x="17" y="68"/>
                                  </a:cubicBezTo>
                                  <a:cubicBezTo>
                                    <a:pt x="13" y="66"/>
                                    <a:pt x="10" y="64"/>
                                    <a:pt x="7" y="61"/>
                                  </a:cubicBezTo>
                                  <a:cubicBezTo>
                                    <a:pt x="5" y="58"/>
                                    <a:pt x="3" y="54"/>
                                    <a:pt x="2" y="50"/>
                                  </a:cubicBezTo>
                                  <a:cubicBezTo>
                                    <a:pt x="1" y="46"/>
                                    <a:pt x="0" y="41"/>
                                    <a:pt x="0" y="36"/>
                                  </a:cubicBezTo>
                                  <a:cubicBezTo>
                                    <a:pt x="0" y="30"/>
                                    <a:pt x="1" y="26"/>
                                    <a:pt x="2" y="21"/>
                                  </a:cubicBezTo>
                                  <a:cubicBezTo>
                                    <a:pt x="3" y="17"/>
                                    <a:pt x="5" y="13"/>
                                    <a:pt x="8" y="10"/>
                                  </a:cubicBezTo>
                                  <a:cubicBezTo>
                                    <a:pt x="10" y="7"/>
                                    <a:pt x="14" y="5"/>
                                    <a:pt x="18" y="3"/>
                                  </a:cubicBezTo>
                                  <a:cubicBezTo>
                                    <a:pt x="22" y="1"/>
                                    <a:pt x="26" y="0"/>
                                    <a:pt x="31" y="0"/>
                                  </a:cubicBezTo>
                                  <a:cubicBezTo>
                                    <a:pt x="37" y="0"/>
                                    <a:pt x="41" y="1"/>
                                    <a:pt x="45" y="2"/>
                                  </a:cubicBezTo>
                                  <a:cubicBezTo>
                                    <a:pt x="48" y="4"/>
                                    <a:pt x="52" y="6"/>
                                    <a:pt x="54" y="9"/>
                                  </a:cubicBezTo>
                                  <a:cubicBezTo>
                                    <a:pt x="57" y="12"/>
                                    <a:pt x="59" y="16"/>
                                    <a:pt x="60" y="20"/>
                                  </a:cubicBezTo>
                                  <a:cubicBezTo>
                                    <a:pt x="61" y="24"/>
                                    <a:pt x="62" y="29"/>
                                    <a:pt x="62" y="34"/>
                                  </a:cubicBezTo>
                                  <a:lnTo>
                                    <a:pt x="62" y="34"/>
                                  </a:lnTo>
                                  <a:close/>
                                  <a:moveTo>
                                    <a:pt x="53" y="35"/>
                                  </a:moveTo>
                                  <a:lnTo>
                                    <a:pt x="53" y="35"/>
                                  </a:lnTo>
                                  <a:cubicBezTo>
                                    <a:pt x="53" y="31"/>
                                    <a:pt x="52" y="28"/>
                                    <a:pt x="52" y="25"/>
                                  </a:cubicBezTo>
                                  <a:cubicBezTo>
                                    <a:pt x="51" y="21"/>
                                    <a:pt x="50" y="18"/>
                                    <a:pt x="48" y="16"/>
                                  </a:cubicBezTo>
                                  <a:cubicBezTo>
                                    <a:pt x="46" y="13"/>
                                    <a:pt x="44" y="11"/>
                                    <a:pt x="41" y="10"/>
                                  </a:cubicBezTo>
                                  <a:cubicBezTo>
                                    <a:pt x="39" y="8"/>
                                    <a:pt x="35" y="8"/>
                                    <a:pt x="31" y="8"/>
                                  </a:cubicBezTo>
                                  <a:cubicBezTo>
                                    <a:pt x="27" y="8"/>
                                    <a:pt x="24" y="8"/>
                                    <a:pt x="21" y="10"/>
                                  </a:cubicBezTo>
                                  <a:cubicBezTo>
                                    <a:pt x="18" y="11"/>
                                    <a:pt x="16" y="13"/>
                                    <a:pt x="14" y="15"/>
                                  </a:cubicBezTo>
                                  <a:cubicBezTo>
                                    <a:pt x="12" y="18"/>
                                    <a:pt x="11" y="21"/>
                                    <a:pt x="10" y="24"/>
                                  </a:cubicBezTo>
                                  <a:cubicBezTo>
                                    <a:pt x="9" y="27"/>
                                    <a:pt x="9" y="31"/>
                                    <a:pt x="9" y="35"/>
                                  </a:cubicBezTo>
                                  <a:cubicBezTo>
                                    <a:pt x="9" y="38"/>
                                    <a:pt x="9" y="42"/>
                                    <a:pt x="10" y="45"/>
                                  </a:cubicBezTo>
                                  <a:cubicBezTo>
                                    <a:pt x="11" y="49"/>
                                    <a:pt x="12" y="52"/>
                                    <a:pt x="14" y="54"/>
                                  </a:cubicBezTo>
                                  <a:cubicBezTo>
                                    <a:pt x="15" y="57"/>
                                    <a:pt x="17" y="59"/>
                                    <a:pt x="20" y="60"/>
                                  </a:cubicBezTo>
                                  <a:cubicBezTo>
                                    <a:pt x="23" y="62"/>
                                    <a:pt x="27" y="62"/>
                                    <a:pt x="31" y="62"/>
                                  </a:cubicBezTo>
                                  <a:cubicBezTo>
                                    <a:pt x="35" y="62"/>
                                    <a:pt x="38" y="62"/>
                                    <a:pt x="41" y="60"/>
                                  </a:cubicBezTo>
                                  <a:cubicBezTo>
                                    <a:pt x="43" y="59"/>
                                    <a:pt x="46" y="57"/>
                                    <a:pt x="48" y="55"/>
                                  </a:cubicBezTo>
                                  <a:cubicBezTo>
                                    <a:pt x="49" y="52"/>
                                    <a:pt x="51" y="49"/>
                                    <a:pt x="52"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4" name="Freeform 31"/>
                          <wps:cNvSpPr>
                            <a:spLocks/>
                          </wps:cNvSpPr>
                          <wps:spPr bwMode="auto">
                            <a:xfrm>
                              <a:off x="4176" y="582"/>
                              <a:ext cx="98" cy="73"/>
                            </a:xfrm>
                            <a:custGeom>
                              <a:avLst/>
                              <a:gdLst>
                                <a:gd name="T0" fmla="*/ 92 w 92"/>
                                <a:gd name="T1" fmla="*/ 67 h 69"/>
                                <a:gd name="T2" fmla="*/ 91 w 92"/>
                                <a:gd name="T3" fmla="*/ 69 h 69"/>
                                <a:gd name="T4" fmla="*/ 87 w 92"/>
                                <a:gd name="T5" fmla="*/ 69 h 69"/>
                                <a:gd name="T6" fmla="*/ 84 w 92"/>
                                <a:gd name="T7" fmla="*/ 69 h 69"/>
                                <a:gd name="T8" fmla="*/ 83 w 92"/>
                                <a:gd name="T9" fmla="*/ 67 h 69"/>
                                <a:gd name="T10" fmla="*/ 82 w 92"/>
                                <a:gd name="T11" fmla="*/ 19 h 69"/>
                                <a:gd name="T12" fmla="*/ 75 w 92"/>
                                <a:gd name="T13" fmla="*/ 9 h 69"/>
                                <a:gd name="T14" fmla="*/ 60 w 92"/>
                                <a:gd name="T15" fmla="*/ 11 h 69"/>
                                <a:gd name="T16" fmla="*/ 50 w 92"/>
                                <a:gd name="T17" fmla="*/ 67 h 69"/>
                                <a:gd name="T18" fmla="*/ 49 w 92"/>
                                <a:gd name="T19" fmla="*/ 69 h 69"/>
                                <a:gd name="T20" fmla="*/ 46 w 92"/>
                                <a:gd name="T21" fmla="*/ 69 h 69"/>
                                <a:gd name="T22" fmla="*/ 42 w 92"/>
                                <a:gd name="T23" fmla="*/ 69 h 69"/>
                                <a:gd name="T24" fmla="*/ 41 w 92"/>
                                <a:gd name="T25" fmla="*/ 67 h 69"/>
                                <a:gd name="T26" fmla="*/ 41 w 92"/>
                                <a:gd name="T27" fmla="*/ 19 h 69"/>
                                <a:gd name="T28" fmla="*/ 33 w 92"/>
                                <a:gd name="T29" fmla="*/ 9 h 69"/>
                                <a:gd name="T30" fmla="*/ 18 w 92"/>
                                <a:gd name="T31" fmla="*/ 11 h 69"/>
                                <a:gd name="T32" fmla="*/ 8 w 92"/>
                                <a:gd name="T33" fmla="*/ 67 h 69"/>
                                <a:gd name="T34" fmla="*/ 7 w 92"/>
                                <a:gd name="T35" fmla="*/ 69 h 69"/>
                                <a:gd name="T36" fmla="*/ 4 w 92"/>
                                <a:gd name="T37" fmla="*/ 69 h 69"/>
                                <a:gd name="T38" fmla="*/ 0 w 92"/>
                                <a:gd name="T39" fmla="*/ 69 h 69"/>
                                <a:gd name="T40" fmla="*/ 0 w 92"/>
                                <a:gd name="T41" fmla="*/ 67 h 69"/>
                                <a:gd name="T42" fmla="*/ 0 w 92"/>
                                <a:gd name="T43" fmla="*/ 2 h 69"/>
                                <a:gd name="T44" fmla="*/ 2 w 92"/>
                                <a:gd name="T45" fmla="*/ 1 h 69"/>
                                <a:gd name="T46" fmla="*/ 6 w 92"/>
                                <a:gd name="T47" fmla="*/ 1 h 69"/>
                                <a:gd name="T48" fmla="*/ 7 w 92"/>
                                <a:gd name="T49" fmla="*/ 2 h 69"/>
                                <a:gd name="T50" fmla="*/ 8 w 92"/>
                                <a:gd name="T51" fmla="*/ 12 h 69"/>
                                <a:gd name="T52" fmla="*/ 28 w 92"/>
                                <a:gd name="T53" fmla="*/ 0 h 69"/>
                                <a:gd name="T54" fmla="*/ 41 w 92"/>
                                <a:gd name="T55" fmla="*/ 4 h 69"/>
                                <a:gd name="T56" fmla="*/ 48 w 92"/>
                                <a:gd name="T57" fmla="*/ 13 h 69"/>
                                <a:gd name="T58" fmla="*/ 60 w 92"/>
                                <a:gd name="T59" fmla="*/ 3 h 69"/>
                                <a:gd name="T60" fmla="*/ 70 w 92"/>
                                <a:gd name="T61" fmla="*/ 0 h 69"/>
                                <a:gd name="T62" fmla="*/ 87 w 92"/>
                                <a:gd name="T63" fmla="*/ 8 h 69"/>
                                <a:gd name="T64" fmla="*/ 92 w 92"/>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8"/>
                                    <a:pt x="91" y="68"/>
                                    <a:pt x="91" y="68"/>
                                  </a:cubicBezTo>
                                  <a:cubicBezTo>
                                    <a:pt x="91" y="68"/>
                                    <a:pt x="91" y="68"/>
                                    <a:pt x="91" y="69"/>
                                  </a:cubicBezTo>
                                  <a:cubicBezTo>
                                    <a:pt x="90" y="69"/>
                                    <a:pt x="90" y="69"/>
                                    <a:pt x="89" y="69"/>
                                  </a:cubicBezTo>
                                  <a:cubicBezTo>
                                    <a:pt x="89" y="69"/>
                                    <a:pt x="88" y="69"/>
                                    <a:pt x="87" y="69"/>
                                  </a:cubicBezTo>
                                  <a:cubicBezTo>
                                    <a:pt x="86" y="69"/>
                                    <a:pt x="86" y="69"/>
                                    <a:pt x="85" y="69"/>
                                  </a:cubicBezTo>
                                  <a:cubicBezTo>
                                    <a:pt x="85" y="69"/>
                                    <a:pt x="84" y="69"/>
                                    <a:pt x="84" y="69"/>
                                  </a:cubicBezTo>
                                  <a:cubicBezTo>
                                    <a:pt x="84" y="68"/>
                                    <a:pt x="83" y="68"/>
                                    <a:pt x="83" y="68"/>
                                  </a:cubicBezTo>
                                  <a:cubicBezTo>
                                    <a:pt x="83" y="68"/>
                                    <a:pt x="83" y="68"/>
                                    <a:pt x="83" y="67"/>
                                  </a:cubicBezTo>
                                  <a:lnTo>
                                    <a:pt x="83" y="28"/>
                                  </a:lnTo>
                                  <a:cubicBezTo>
                                    <a:pt x="83" y="25"/>
                                    <a:pt x="83" y="22"/>
                                    <a:pt x="82" y="19"/>
                                  </a:cubicBezTo>
                                  <a:cubicBezTo>
                                    <a:pt x="82" y="17"/>
                                    <a:pt x="81" y="15"/>
                                    <a:pt x="80" y="13"/>
                                  </a:cubicBezTo>
                                  <a:cubicBezTo>
                                    <a:pt x="79" y="11"/>
                                    <a:pt x="77" y="10"/>
                                    <a:pt x="75" y="9"/>
                                  </a:cubicBezTo>
                                  <a:cubicBezTo>
                                    <a:pt x="73" y="8"/>
                                    <a:pt x="71" y="7"/>
                                    <a:pt x="69" y="7"/>
                                  </a:cubicBezTo>
                                  <a:cubicBezTo>
                                    <a:pt x="66" y="7"/>
                                    <a:pt x="63" y="8"/>
                                    <a:pt x="60" y="11"/>
                                  </a:cubicBezTo>
                                  <a:cubicBezTo>
                                    <a:pt x="57" y="13"/>
                                    <a:pt x="53" y="16"/>
                                    <a:pt x="50" y="21"/>
                                  </a:cubicBezTo>
                                  <a:lnTo>
                                    <a:pt x="50" y="67"/>
                                  </a:lnTo>
                                  <a:cubicBezTo>
                                    <a:pt x="50" y="68"/>
                                    <a:pt x="50" y="68"/>
                                    <a:pt x="50" y="68"/>
                                  </a:cubicBezTo>
                                  <a:cubicBezTo>
                                    <a:pt x="49" y="68"/>
                                    <a:pt x="49" y="68"/>
                                    <a:pt x="49" y="69"/>
                                  </a:cubicBezTo>
                                  <a:cubicBezTo>
                                    <a:pt x="49" y="69"/>
                                    <a:pt x="48" y="69"/>
                                    <a:pt x="48" y="69"/>
                                  </a:cubicBezTo>
                                  <a:cubicBezTo>
                                    <a:pt x="47" y="69"/>
                                    <a:pt x="46" y="69"/>
                                    <a:pt x="46" y="69"/>
                                  </a:cubicBezTo>
                                  <a:cubicBezTo>
                                    <a:pt x="45" y="69"/>
                                    <a:pt x="44" y="69"/>
                                    <a:pt x="44" y="69"/>
                                  </a:cubicBezTo>
                                  <a:cubicBezTo>
                                    <a:pt x="43" y="69"/>
                                    <a:pt x="43" y="69"/>
                                    <a:pt x="42" y="69"/>
                                  </a:cubicBezTo>
                                  <a:cubicBezTo>
                                    <a:pt x="42" y="68"/>
                                    <a:pt x="42" y="68"/>
                                    <a:pt x="42" y="68"/>
                                  </a:cubicBezTo>
                                  <a:cubicBezTo>
                                    <a:pt x="41" y="68"/>
                                    <a:pt x="41" y="68"/>
                                    <a:pt x="41" y="67"/>
                                  </a:cubicBezTo>
                                  <a:lnTo>
                                    <a:pt x="41" y="28"/>
                                  </a:lnTo>
                                  <a:cubicBezTo>
                                    <a:pt x="41" y="25"/>
                                    <a:pt x="41" y="22"/>
                                    <a:pt x="41" y="19"/>
                                  </a:cubicBezTo>
                                  <a:cubicBezTo>
                                    <a:pt x="40" y="17"/>
                                    <a:pt x="39" y="15"/>
                                    <a:pt x="38" y="13"/>
                                  </a:cubicBezTo>
                                  <a:cubicBezTo>
                                    <a:pt x="37" y="11"/>
                                    <a:pt x="35" y="10"/>
                                    <a:pt x="33" y="9"/>
                                  </a:cubicBezTo>
                                  <a:cubicBezTo>
                                    <a:pt x="32" y="8"/>
                                    <a:pt x="30" y="7"/>
                                    <a:pt x="27" y="7"/>
                                  </a:cubicBezTo>
                                  <a:cubicBezTo>
                                    <a:pt x="24" y="7"/>
                                    <a:pt x="21" y="8"/>
                                    <a:pt x="18" y="11"/>
                                  </a:cubicBezTo>
                                  <a:cubicBezTo>
                                    <a:pt x="15" y="13"/>
                                    <a:pt x="12" y="16"/>
                                    <a:pt x="8" y="21"/>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2"/>
                                  </a:lnTo>
                                  <a:cubicBezTo>
                                    <a:pt x="11" y="8"/>
                                    <a:pt x="15" y="5"/>
                                    <a:pt x="18" y="3"/>
                                  </a:cubicBezTo>
                                  <a:cubicBezTo>
                                    <a:pt x="22" y="1"/>
                                    <a:pt x="25" y="0"/>
                                    <a:pt x="28" y="0"/>
                                  </a:cubicBezTo>
                                  <a:cubicBezTo>
                                    <a:pt x="31" y="0"/>
                                    <a:pt x="33" y="0"/>
                                    <a:pt x="35" y="1"/>
                                  </a:cubicBezTo>
                                  <a:cubicBezTo>
                                    <a:pt x="37" y="2"/>
                                    <a:pt x="39" y="3"/>
                                    <a:pt x="41" y="4"/>
                                  </a:cubicBezTo>
                                  <a:cubicBezTo>
                                    <a:pt x="43" y="5"/>
                                    <a:pt x="44" y="6"/>
                                    <a:pt x="45" y="8"/>
                                  </a:cubicBezTo>
                                  <a:cubicBezTo>
                                    <a:pt x="46" y="10"/>
                                    <a:pt x="47" y="11"/>
                                    <a:pt x="48" y="13"/>
                                  </a:cubicBezTo>
                                  <a:cubicBezTo>
                                    <a:pt x="50" y="11"/>
                                    <a:pt x="52" y="9"/>
                                    <a:pt x="54" y="7"/>
                                  </a:cubicBezTo>
                                  <a:cubicBezTo>
                                    <a:pt x="56" y="5"/>
                                    <a:pt x="58" y="4"/>
                                    <a:pt x="60" y="3"/>
                                  </a:cubicBezTo>
                                  <a:cubicBezTo>
                                    <a:pt x="62" y="2"/>
                                    <a:pt x="63" y="1"/>
                                    <a:pt x="65" y="1"/>
                                  </a:cubicBezTo>
                                  <a:cubicBezTo>
                                    <a:pt x="67" y="0"/>
                                    <a:pt x="68" y="0"/>
                                    <a:pt x="70" y="0"/>
                                  </a:cubicBezTo>
                                  <a:cubicBezTo>
                                    <a:pt x="74" y="0"/>
                                    <a:pt x="77" y="1"/>
                                    <a:pt x="80" y="2"/>
                                  </a:cubicBezTo>
                                  <a:cubicBezTo>
                                    <a:pt x="83" y="4"/>
                                    <a:pt x="85" y="6"/>
                                    <a:pt x="87" y="8"/>
                                  </a:cubicBezTo>
                                  <a:cubicBezTo>
                                    <a:pt x="88" y="10"/>
                                    <a:pt x="90" y="13"/>
                                    <a:pt x="90" y="17"/>
                                  </a:cubicBezTo>
                                  <a:cubicBezTo>
                                    <a:pt x="91" y="20"/>
                                    <a:pt x="92" y="23"/>
                                    <a:pt x="92" y="27"/>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5" name="Freeform 32"/>
                          <wps:cNvSpPr>
                            <a:spLocks noEditPoints="1"/>
                          </wps:cNvSpPr>
                          <wps:spPr bwMode="auto">
                            <a:xfrm>
                              <a:off x="4302" y="556"/>
                              <a:ext cx="13" cy="99"/>
                            </a:xfrm>
                            <a:custGeom>
                              <a:avLst/>
                              <a:gdLst>
                                <a:gd name="T0" fmla="*/ 10 w 12"/>
                                <a:gd name="T1" fmla="*/ 92 h 94"/>
                                <a:gd name="T2" fmla="*/ 10 w 12"/>
                                <a:gd name="T3" fmla="*/ 92 h 94"/>
                                <a:gd name="T4" fmla="*/ 10 w 12"/>
                                <a:gd name="T5" fmla="*/ 93 h 94"/>
                                <a:gd name="T6" fmla="*/ 9 w 12"/>
                                <a:gd name="T7" fmla="*/ 94 h 94"/>
                                <a:gd name="T8" fmla="*/ 8 w 12"/>
                                <a:gd name="T9" fmla="*/ 94 h 94"/>
                                <a:gd name="T10" fmla="*/ 6 w 12"/>
                                <a:gd name="T11" fmla="*/ 94 h 94"/>
                                <a:gd name="T12" fmla="*/ 4 w 12"/>
                                <a:gd name="T13" fmla="*/ 94 h 94"/>
                                <a:gd name="T14" fmla="*/ 3 w 12"/>
                                <a:gd name="T15" fmla="*/ 94 h 94"/>
                                <a:gd name="T16" fmla="*/ 2 w 12"/>
                                <a:gd name="T17" fmla="*/ 93 h 94"/>
                                <a:gd name="T18" fmla="*/ 2 w 12"/>
                                <a:gd name="T19" fmla="*/ 92 h 94"/>
                                <a:gd name="T20" fmla="*/ 2 w 12"/>
                                <a:gd name="T21" fmla="*/ 28 h 94"/>
                                <a:gd name="T22" fmla="*/ 2 w 12"/>
                                <a:gd name="T23" fmla="*/ 27 h 94"/>
                                <a:gd name="T24" fmla="*/ 3 w 12"/>
                                <a:gd name="T25" fmla="*/ 26 h 94"/>
                                <a:gd name="T26" fmla="*/ 4 w 12"/>
                                <a:gd name="T27" fmla="*/ 26 h 94"/>
                                <a:gd name="T28" fmla="*/ 6 w 12"/>
                                <a:gd name="T29" fmla="*/ 26 h 94"/>
                                <a:gd name="T30" fmla="*/ 8 w 12"/>
                                <a:gd name="T31" fmla="*/ 26 h 94"/>
                                <a:gd name="T32" fmla="*/ 9 w 12"/>
                                <a:gd name="T33" fmla="*/ 26 h 94"/>
                                <a:gd name="T34" fmla="*/ 10 w 12"/>
                                <a:gd name="T35" fmla="*/ 27 h 94"/>
                                <a:gd name="T36" fmla="*/ 10 w 12"/>
                                <a:gd name="T37" fmla="*/ 28 h 94"/>
                                <a:gd name="T38" fmla="*/ 10 w 12"/>
                                <a:gd name="T39" fmla="*/ 92 h 94"/>
                                <a:gd name="T40" fmla="*/ 12 w 12"/>
                                <a:gd name="T41" fmla="*/ 6 h 94"/>
                                <a:gd name="T42" fmla="*/ 12 w 12"/>
                                <a:gd name="T43" fmla="*/ 6 h 94"/>
                                <a:gd name="T44" fmla="*/ 10 w 12"/>
                                <a:gd name="T45" fmla="*/ 11 h 94"/>
                                <a:gd name="T46" fmla="*/ 6 w 12"/>
                                <a:gd name="T47" fmla="*/ 12 h 94"/>
                                <a:gd name="T48" fmla="*/ 2 w 12"/>
                                <a:gd name="T49" fmla="*/ 11 h 94"/>
                                <a:gd name="T50" fmla="*/ 0 w 12"/>
                                <a:gd name="T51" fmla="*/ 6 h 94"/>
                                <a:gd name="T52" fmla="*/ 2 w 12"/>
                                <a:gd name="T53" fmla="*/ 1 h 94"/>
                                <a:gd name="T54" fmla="*/ 6 w 12"/>
                                <a:gd name="T55" fmla="*/ 0 h 94"/>
                                <a:gd name="T56" fmla="*/ 10 w 12"/>
                                <a:gd name="T57" fmla="*/ 1 h 94"/>
                                <a:gd name="T58" fmla="*/ 12 w 12"/>
                                <a:gd name="T59" fmla="*/ 6 h 94"/>
                                <a:gd name="T60" fmla="*/ 12 w 12"/>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2" h="94">
                                  <a:moveTo>
                                    <a:pt x="10" y="92"/>
                                  </a:moveTo>
                                  <a:lnTo>
                                    <a:pt x="10" y="92"/>
                                  </a:lnTo>
                                  <a:cubicBezTo>
                                    <a:pt x="10" y="93"/>
                                    <a:pt x="10" y="93"/>
                                    <a:pt x="10" y="93"/>
                                  </a:cubicBezTo>
                                  <a:cubicBezTo>
                                    <a:pt x="10" y="93"/>
                                    <a:pt x="10" y="93"/>
                                    <a:pt x="9" y="94"/>
                                  </a:cubicBezTo>
                                  <a:cubicBezTo>
                                    <a:pt x="9" y="94"/>
                                    <a:pt x="9" y="94"/>
                                    <a:pt x="8" y="94"/>
                                  </a:cubicBezTo>
                                  <a:cubicBezTo>
                                    <a:pt x="8" y="94"/>
                                    <a:pt x="7" y="94"/>
                                    <a:pt x="6" y="94"/>
                                  </a:cubicBezTo>
                                  <a:cubicBezTo>
                                    <a:pt x="5" y="94"/>
                                    <a:pt x="5" y="94"/>
                                    <a:pt x="4" y="94"/>
                                  </a:cubicBezTo>
                                  <a:cubicBezTo>
                                    <a:pt x="3" y="94"/>
                                    <a:pt x="3" y="94"/>
                                    <a:pt x="3" y="94"/>
                                  </a:cubicBezTo>
                                  <a:cubicBezTo>
                                    <a:pt x="2" y="93"/>
                                    <a:pt x="2" y="93"/>
                                    <a:pt x="2" y="93"/>
                                  </a:cubicBezTo>
                                  <a:cubicBezTo>
                                    <a:pt x="2" y="93"/>
                                    <a:pt x="2" y="93"/>
                                    <a:pt x="2" y="92"/>
                                  </a:cubicBezTo>
                                  <a:lnTo>
                                    <a:pt x="2" y="28"/>
                                  </a:lnTo>
                                  <a:cubicBezTo>
                                    <a:pt x="2" y="27"/>
                                    <a:pt x="2" y="27"/>
                                    <a:pt x="2" y="27"/>
                                  </a:cubicBezTo>
                                  <a:cubicBezTo>
                                    <a:pt x="2" y="27"/>
                                    <a:pt x="2" y="27"/>
                                    <a:pt x="3" y="26"/>
                                  </a:cubicBezTo>
                                  <a:cubicBezTo>
                                    <a:pt x="3" y="26"/>
                                    <a:pt x="3" y="26"/>
                                    <a:pt x="4" y="26"/>
                                  </a:cubicBezTo>
                                  <a:cubicBezTo>
                                    <a:pt x="5" y="26"/>
                                    <a:pt x="5" y="26"/>
                                    <a:pt x="6" y="26"/>
                                  </a:cubicBezTo>
                                  <a:cubicBezTo>
                                    <a:pt x="7" y="26"/>
                                    <a:pt x="8" y="26"/>
                                    <a:pt x="8" y="26"/>
                                  </a:cubicBezTo>
                                  <a:cubicBezTo>
                                    <a:pt x="9" y="26"/>
                                    <a:pt x="9" y="26"/>
                                    <a:pt x="9" y="26"/>
                                  </a:cubicBezTo>
                                  <a:cubicBezTo>
                                    <a:pt x="10" y="27"/>
                                    <a:pt x="10" y="27"/>
                                    <a:pt x="10" y="27"/>
                                  </a:cubicBezTo>
                                  <a:cubicBezTo>
                                    <a:pt x="10" y="27"/>
                                    <a:pt x="10" y="27"/>
                                    <a:pt x="10" y="28"/>
                                  </a:cubicBezTo>
                                  <a:lnTo>
                                    <a:pt x="10" y="92"/>
                                  </a:lnTo>
                                  <a:close/>
                                  <a:moveTo>
                                    <a:pt x="12" y="6"/>
                                  </a:moveTo>
                                  <a:lnTo>
                                    <a:pt x="12" y="6"/>
                                  </a:lnTo>
                                  <a:cubicBezTo>
                                    <a:pt x="12" y="8"/>
                                    <a:pt x="11" y="10"/>
                                    <a:pt x="10" y="11"/>
                                  </a:cubicBezTo>
                                  <a:cubicBezTo>
                                    <a:pt x="10" y="11"/>
                                    <a:pt x="8" y="12"/>
                                    <a:pt x="6" y="12"/>
                                  </a:cubicBezTo>
                                  <a:cubicBezTo>
                                    <a:pt x="4" y="12"/>
                                    <a:pt x="2" y="11"/>
                                    <a:pt x="2" y="11"/>
                                  </a:cubicBezTo>
                                  <a:cubicBezTo>
                                    <a:pt x="1" y="10"/>
                                    <a:pt x="0" y="8"/>
                                    <a:pt x="0" y="6"/>
                                  </a:cubicBezTo>
                                  <a:cubicBezTo>
                                    <a:pt x="0" y="4"/>
                                    <a:pt x="1" y="2"/>
                                    <a:pt x="2" y="1"/>
                                  </a:cubicBezTo>
                                  <a:cubicBezTo>
                                    <a:pt x="3" y="1"/>
                                    <a:pt x="4" y="0"/>
                                    <a:pt x="6" y="0"/>
                                  </a:cubicBezTo>
                                  <a:cubicBezTo>
                                    <a:pt x="8" y="0"/>
                                    <a:pt x="10" y="1"/>
                                    <a:pt x="10" y="1"/>
                                  </a:cubicBezTo>
                                  <a:cubicBezTo>
                                    <a:pt x="11" y="2"/>
                                    <a:pt x="12" y="4"/>
                                    <a:pt x="12" y="6"/>
                                  </a:cubicBezTo>
                                  <a:lnTo>
                                    <a:pt x="12"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6" name="Freeform 33"/>
                          <wps:cNvSpPr>
                            <a:spLocks/>
                          </wps:cNvSpPr>
                          <wps:spPr bwMode="auto">
                            <a:xfrm>
                              <a:off x="4335" y="582"/>
                              <a:ext cx="53" cy="74"/>
                            </a:xfrm>
                            <a:custGeom>
                              <a:avLst/>
                              <a:gdLst>
                                <a:gd name="T0" fmla="*/ 50 w 50"/>
                                <a:gd name="T1" fmla="*/ 58 h 70"/>
                                <a:gd name="T2" fmla="*/ 50 w 50"/>
                                <a:gd name="T3" fmla="*/ 58 h 70"/>
                                <a:gd name="T4" fmla="*/ 50 w 50"/>
                                <a:gd name="T5" fmla="*/ 59 h 70"/>
                                <a:gd name="T6" fmla="*/ 49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8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8 w 50"/>
                                <a:gd name="T31" fmla="*/ 8 h 70"/>
                                <a:gd name="T32" fmla="*/ 18 w 50"/>
                                <a:gd name="T33" fmla="*/ 2 h 70"/>
                                <a:gd name="T34" fmla="*/ 29 w 50"/>
                                <a:gd name="T35" fmla="*/ 0 h 70"/>
                                <a:gd name="T36" fmla="*/ 35 w 50"/>
                                <a:gd name="T37" fmla="*/ 1 h 70"/>
                                <a:gd name="T38" fmla="*/ 40 w 50"/>
                                <a:gd name="T39" fmla="*/ 2 h 70"/>
                                <a:gd name="T40" fmla="*/ 45 w 50"/>
                                <a:gd name="T41" fmla="*/ 5 h 70"/>
                                <a:gd name="T42" fmla="*/ 47 w 50"/>
                                <a:gd name="T43" fmla="*/ 7 h 70"/>
                                <a:gd name="T44" fmla="*/ 49 w 50"/>
                                <a:gd name="T45" fmla="*/ 8 h 70"/>
                                <a:gd name="T46" fmla="*/ 49 w 50"/>
                                <a:gd name="T47" fmla="*/ 9 h 70"/>
                                <a:gd name="T48" fmla="*/ 49 w 50"/>
                                <a:gd name="T49" fmla="*/ 10 h 70"/>
                                <a:gd name="T50" fmla="*/ 49 w 50"/>
                                <a:gd name="T51" fmla="*/ 12 h 70"/>
                                <a:gd name="T52" fmla="*/ 49 w 50"/>
                                <a:gd name="T53" fmla="*/ 15 h 70"/>
                                <a:gd name="T54" fmla="*/ 48 w 50"/>
                                <a:gd name="T55" fmla="*/ 16 h 70"/>
                                <a:gd name="T56" fmla="*/ 45 w 50"/>
                                <a:gd name="T57" fmla="*/ 14 h 70"/>
                                <a:gd name="T58" fmla="*/ 41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8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49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49" y="60"/>
                                  </a:cubicBezTo>
                                  <a:cubicBezTo>
                                    <a:pt x="49" y="61"/>
                                    <a:pt x="49" y="61"/>
                                    <a:pt x="49" y="61"/>
                                  </a:cubicBezTo>
                                  <a:cubicBezTo>
                                    <a:pt x="49" y="62"/>
                                    <a:pt x="49" y="62"/>
                                    <a:pt x="48" y="63"/>
                                  </a:cubicBezTo>
                                  <a:cubicBezTo>
                                    <a:pt x="47" y="63"/>
                                    <a:pt x="46" y="64"/>
                                    <a:pt x="45" y="65"/>
                                  </a:cubicBezTo>
                                  <a:cubicBezTo>
                                    <a:pt x="43" y="66"/>
                                    <a:pt x="42" y="67"/>
                                    <a:pt x="40" y="67"/>
                                  </a:cubicBezTo>
                                  <a:cubicBezTo>
                                    <a:pt x="38" y="68"/>
                                    <a:pt x="36" y="69"/>
                                    <a:pt x="34" y="69"/>
                                  </a:cubicBezTo>
                                  <a:cubicBezTo>
                                    <a:pt x="32" y="70"/>
                                    <a:pt x="30" y="70"/>
                                    <a:pt x="28" y="70"/>
                                  </a:cubicBezTo>
                                  <a:cubicBezTo>
                                    <a:pt x="23" y="70"/>
                                    <a:pt x="19" y="69"/>
                                    <a:pt x="16" y="68"/>
                                  </a:cubicBezTo>
                                  <a:cubicBezTo>
                                    <a:pt x="12" y="66"/>
                                    <a:pt x="9" y="64"/>
                                    <a:pt x="7" y="61"/>
                                  </a:cubicBezTo>
                                  <a:cubicBezTo>
                                    <a:pt x="5" y="58"/>
                                    <a:pt x="3" y="55"/>
                                    <a:pt x="2" y="50"/>
                                  </a:cubicBezTo>
                                  <a:cubicBezTo>
                                    <a:pt x="1" y="46"/>
                                    <a:pt x="0" y="41"/>
                                    <a:pt x="0" y="36"/>
                                  </a:cubicBezTo>
                                  <a:cubicBezTo>
                                    <a:pt x="0" y="29"/>
                                    <a:pt x="1" y="24"/>
                                    <a:pt x="2" y="19"/>
                                  </a:cubicBezTo>
                                  <a:cubicBezTo>
                                    <a:pt x="4" y="15"/>
                                    <a:pt x="6" y="11"/>
                                    <a:pt x="8" y="8"/>
                                  </a:cubicBezTo>
                                  <a:cubicBezTo>
                                    <a:pt x="11" y="6"/>
                                    <a:pt x="14" y="4"/>
                                    <a:pt x="18" y="2"/>
                                  </a:cubicBezTo>
                                  <a:cubicBezTo>
                                    <a:pt x="21" y="1"/>
                                    <a:pt x="25" y="0"/>
                                    <a:pt x="29" y="0"/>
                                  </a:cubicBezTo>
                                  <a:cubicBezTo>
                                    <a:pt x="31" y="0"/>
                                    <a:pt x="33" y="0"/>
                                    <a:pt x="35" y="1"/>
                                  </a:cubicBezTo>
                                  <a:cubicBezTo>
                                    <a:pt x="37" y="1"/>
                                    <a:pt x="39" y="2"/>
                                    <a:pt x="40" y="2"/>
                                  </a:cubicBezTo>
                                  <a:cubicBezTo>
                                    <a:pt x="42" y="3"/>
                                    <a:pt x="43" y="4"/>
                                    <a:pt x="45" y="5"/>
                                  </a:cubicBezTo>
                                  <a:cubicBezTo>
                                    <a:pt x="46" y="5"/>
                                    <a:pt x="47" y="6"/>
                                    <a:pt x="47" y="7"/>
                                  </a:cubicBezTo>
                                  <a:cubicBezTo>
                                    <a:pt x="48" y="7"/>
                                    <a:pt x="48" y="8"/>
                                    <a:pt x="49" y="8"/>
                                  </a:cubicBezTo>
                                  <a:cubicBezTo>
                                    <a:pt x="49" y="8"/>
                                    <a:pt x="49" y="9"/>
                                    <a:pt x="49" y="9"/>
                                  </a:cubicBezTo>
                                  <a:cubicBezTo>
                                    <a:pt x="49" y="10"/>
                                    <a:pt x="49" y="10"/>
                                    <a:pt x="49" y="10"/>
                                  </a:cubicBezTo>
                                  <a:cubicBezTo>
                                    <a:pt x="49" y="11"/>
                                    <a:pt x="49" y="11"/>
                                    <a:pt x="49" y="12"/>
                                  </a:cubicBezTo>
                                  <a:cubicBezTo>
                                    <a:pt x="49" y="13"/>
                                    <a:pt x="49" y="14"/>
                                    <a:pt x="49" y="15"/>
                                  </a:cubicBezTo>
                                  <a:cubicBezTo>
                                    <a:pt x="48" y="15"/>
                                    <a:pt x="48" y="16"/>
                                    <a:pt x="48" y="16"/>
                                  </a:cubicBezTo>
                                  <a:cubicBezTo>
                                    <a:pt x="47" y="16"/>
                                    <a:pt x="46" y="15"/>
                                    <a:pt x="45" y="14"/>
                                  </a:cubicBezTo>
                                  <a:cubicBezTo>
                                    <a:pt x="44" y="14"/>
                                    <a:pt x="43" y="13"/>
                                    <a:pt x="41" y="12"/>
                                  </a:cubicBezTo>
                                  <a:cubicBezTo>
                                    <a:pt x="40" y="11"/>
                                    <a:pt x="38" y="10"/>
                                    <a:pt x="36" y="9"/>
                                  </a:cubicBezTo>
                                  <a:cubicBezTo>
                                    <a:pt x="34" y="8"/>
                                    <a:pt x="31" y="8"/>
                                    <a:pt x="28" y="8"/>
                                  </a:cubicBezTo>
                                  <a:cubicBezTo>
                                    <a:pt x="22" y="8"/>
                                    <a:pt x="17" y="10"/>
                                    <a:pt x="14" y="15"/>
                                  </a:cubicBezTo>
                                  <a:cubicBezTo>
                                    <a:pt x="10" y="19"/>
                                    <a:pt x="9" y="26"/>
                                    <a:pt x="9" y="35"/>
                                  </a:cubicBezTo>
                                  <a:cubicBezTo>
                                    <a:pt x="9" y="40"/>
                                    <a:pt x="9" y="44"/>
                                    <a:pt x="10" y="47"/>
                                  </a:cubicBezTo>
                                  <a:cubicBezTo>
                                    <a:pt x="11" y="51"/>
                                    <a:pt x="12" y="53"/>
                                    <a:pt x="14" y="56"/>
                                  </a:cubicBezTo>
                                  <a:cubicBezTo>
                                    <a:pt x="16" y="58"/>
                                    <a:pt x="18" y="60"/>
                                    <a:pt x="20" y="61"/>
                                  </a:cubicBezTo>
                                  <a:cubicBezTo>
                                    <a:pt x="23" y="62"/>
                                    <a:pt x="25" y="62"/>
                                    <a:pt x="28" y="62"/>
                                  </a:cubicBezTo>
                                  <a:cubicBezTo>
                                    <a:pt x="31" y="62"/>
                                    <a:pt x="34" y="62"/>
                                    <a:pt x="36" y="61"/>
                                  </a:cubicBezTo>
                                  <a:cubicBezTo>
                                    <a:pt x="38" y="60"/>
                                    <a:pt x="40" y="59"/>
                                    <a:pt x="42" y="58"/>
                                  </a:cubicBezTo>
                                  <a:cubicBezTo>
                                    <a:pt x="43" y="57"/>
                                    <a:pt x="45" y="56"/>
                                    <a:pt x="46" y="55"/>
                                  </a:cubicBezTo>
                                  <a:cubicBezTo>
                                    <a:pt x="47" y="54"/>
                                    <a:pt x="48" y="54"/>
                                    <a:pt x="48" y="54"/>
                                  </a:cubicBezTo>
                                  <a:cubicBezTo>
                                    <a:pt x="48" y="54"/>
                                    <a:pt x="49" y="54"/>
                                    <a:pt x="49" y="54"/>
                                  </a:cubicBezTo>
                                  <a:cubicBezTo>
                                    <a:pt x="49" y="54"/>
                                    <a:pt x="49" y="54"/>
                                    <a:pt x="49" y="55"/>
                                  </a:cubicBezTo>
                                  <a:cubicBezTo>
                                    <a:pt x="49"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7" name="Freeform 34"/>
                          <wps:cNvSpPr>
                            <a:spLocks/>
                          </wps:cNvSpPr>
                          <wps:spPr bwMode="auto">
                            <a:xfrm>
                              <a:off x="4440" y="582"/>
                              <a:ext cx="46" cy="74"/>
                            </a:xfrm>
                            <a:custGeom>
                              <a:avLst/>
                              <a:gdLst>
                                <a:gd name="T0" fmla="*/ 44 w 44"/>
                                <a:gd name="T1" fmla="*/ 50 h 70"/>
                                <a:gd name="T2" fmla="*/ 37 w 44"/>
                                <a:gd name="T3" fmla="*/ 65 h 70"/>
                                <a:gd name="T4" fmla="*/ 20 w 44"/>
                                <a:gd name="T5" fmla="*/ 70 h 70"/>
                                <a:gd name="T6" fmla="*/ 8 w 44"/>
                                <a:gd name="T7" fmla="*/ 68 h 70"/>
                                <a:gd name="T8" fmla="*/ 1 w 44"/>
                                <a:gd name="T9" fmla="*/ 65 h 70"/>
                                <a:gd name="T10" fmla="*/ 0 w 44"/>
                                <a:gd name="T11" fmla="*/ 60 h 70"/>
                                <a:gd name="T12" fmla="*/ 0 w 44"/>
                                <a:gd name="T13" fmla="*/ 57 h 70"/>
                                <a:gd name="T14" fmla="*/ 2 w 44"/>
                                <a:gd name="T15" fmla="*/ 56 h 70"/>
                                <a:gd name="T16" fmla="*/ 8 w 44"/>
                                <a:gd name="T17" fmla="*/ 59 h 70"/>
                                <a:gd name="T18" fmla="*/ 20 w 44"/>
                                <a:gd name="T19" fmla="*/ 62 h 70"/>
                                <a:gd name="T20" fmla="*/ 31 w 44"/>
                                <a:gd name="T21" fmla="*/ 60 h 70"/>
                                <a:gd name="T22" fmla="*/ 35 w 44"/>
                                <a:gd name="T23" fmla="*/ 51 h 70"/>
                                <a:gd name="T24" fmla="*/ 30 w 44"/>
                                <a:gd name="T25" fmla="*/ 42 h 70"/>
                                <a:gd name="T26" fmla="*/ 19 w 44"/>
                                <a:gd name="T27" fmla="*/ 37 h 70"/>
                                <a:gd name="T28" fmla="*/ 7 w 44"/>
                                <a:gd name="T29" fmla="*/ 31 h 70"/>
                                <a:gd name="T30" fmla="*/ 2 w 44"/>
                                <a:gd name="T31" fmla="*/ 18 h 70"/>
                                <a:gd name="T32" fmla="*/ 7 w 44"/>
                                <a:gd name="T33" fmla="*/ 6 h 70"/>
                                <a:gd name="T34" fmla="*/ 24 w 44"/>
                                <a:gd name="T35" fmla="*/ 0 h 70"/>
                                <a:gd name="T36" fmla="*/ 33 w 44"/>
                                <a:gd name="T37" fmla="*/ 2 h 70"/>
                                <a:gd name="T38" fmla="*/ 39 w 44"/>
                                <a:gd name="T39" fmla="*/ 4 h 70"/>
                                <a:gd name="T40" fmla="*/ 40 w 44"/>
                                <a:gd name="T41" fmla="*/ 6 h 70"/>
                                <a:gd name="T42" fmla="*/ 40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6 w 44"/>
                                <a:gd name="T57" fmla="*/ 27 h 70"/>
                                <a:gd name="T58" fmla="*/ 27 w 44"/>
                                <a:gd name="T59" fmla="*/ 32 h 70"/>
                                <a:gd name="T60" fmla="*/ 38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5"/>
                                  </a:cubicBezTo>
                                  <a:cubicBezTo>
                                    <a:pt x="35" y="66"/>
                                    <a:pt x="32" y="68"/>
                                    <a:pt x="29" y="69"/>
                                  </a:cubicBezTo>
                                  <a:cubicBezTo>
                                    <a:pt x="26" y="69"/>
                                    <a:pt x="23" y="70"/>
                                    <a:pt x="20" y="70"/>
                                  </a:cubicBezTo>
                                  <a:cubicBezTo>
                                    <a:pt x="17" y="70"/>
                                    <a:pt x="15" y="70"/>
                                    <a:pt x="13" y="69"/>
                                  </a:cubicBezTo>
                                  <a:cubicBezTo>
                                    <a:pt x="11" y="69"/>
                                    <a:pt x="10" y="69"/>
                                    <a:pt x="8" y="68"/>
                                  </a:cubicBezTo>
                                  <a:cubicBezTo>
                                    <a:pt x="6" y="67"/>
                                    <a:pt x="5" y="67"/>
                                    <a:pt x="4" y="66"/>
                                  </a:cubicBezTo>
                                  <a:cubicBezTo>
                                    <a:pt x="3" y="66"/>
                                    <a:pt x="2" y="65"/>
                                    <a:pt x="1" y="65"/>
                                  </a:cubicBezTo>
                                  <a:cubicBezTo>
                                    <a:pt x="1" y="64"/>
                                    <a:pt x="0" y="64"/>
                                    <a:pt x="0" y="63"/>
                                  </a:cubicBezTo>
                                  <a:cubicBezTo>
                                    <a:pt x="0" y="62"/>
                                    <a:pt x="0" y="61"/>
                                    <a:pt x="0" y="60"/>
                                  </a:cubicBezTo>
                                  <a:cubicBezTo>
                                    <a:pt x="0" y="59"/>
                                    <a:pt x="0" y="59"/>
                                    <a:pt x="0" y="58"/>
                                  </a:cubicBezTo>
                                  <a:cubicBezTo>
                                    <a:pt x="0" y="58"/>
                                    <a:pt x="0" y="57"/>
                                    <a:pt x="0" y="57"/>
                                  </a:cubicBezTo>
                                  <a:cubicBezTo>
                                    <a:pt x="0" y="57"/>
                                    <a:pt x="1" y="57"/>
                                    <a:pt x="1" y="56"/>
                                  </a:cubicBezTo>
                                  <a:cubicBezTo>
                                    <a:pt x="1" y="56"/>
                                    <a:pt x="1" y="56"/>
                                    <a:pt x="2" y="56"/>
                                  </a:cubicBezTo>
                                  <a:cubicBezTo>
                                    <a:pt x="2" y="56"/>
                                    <a:pt x="3" y="56"/>
                                    <a:pt x="4" y="57"/>
                                  </a:cubicBezTo>
                                  <a:cubicBezTo>
                                    <a:pt x="5" y="58"/>
                                    <a:pt x="6" y="59"/>
                                    <a:pt x="8" y="59"/>
                                  </a:cubicBezTo>
                                  <a:cubicBezTo>
                                    <a:pt x="9" y="60"/>
                                    <a:pt x="11" y="61"/>
                                    <a:pt x="13" y="61"/>
                                  </a:cubicBezTo>
                                  <a:cubicBezTo>
                                    <a:pt x="15" y="62"/>
                                    <a:pt x="18" y="62"/>
                                    <a:pt x="20" y="62"/>
                                  </a:cubicBezTo>
                                  <a:cubicBezTo>
                                    <a:pt x="22" y="62"/>
                                    <a:pt x="24" y="62"/>
                                    <a:pt x="26" y="62"/>
                                  </a:cubicBezTo>
                                  <a:cubicBezTo>
                                    <a:pt x="28" y="61"/>
                                    <a:pt x="30" y="61"/>
                                    <a:pt x="31" y="60"/>
                                  </a:cubicBezTo>
                                  <a:cubicBezTo>
                                    <a:pt x="32" y="59"/>
                                    <a:pt x="33" y="57"/>
                                    <a:pt x="34" y="56"/>
                                  </a:cubicBezTo>
                                  <a:cubicBezTo>
                                    <a:pt x="35" y="54"/>
                                    <a:pt x="35" y="53"/>
                                    <a:pt x="35" y="51"/>
                                  </a:cubicBezTo>
                                  <a:cubicBezTo>
                                    <a:pt x="35" y="49"/>
                                    <a:pt x="35" y="47"/>
                                    <a:pt x="34" y="46"/>
                                  </a:cubicBezTo>
                                  <a:cubicBezTo>
                                    <a:pt x="33" y="44"/>
                                    <a:pt x="31" y="43"/>
                                    <a:pt x="30" y="42"/>
                                  </a:cubicBezTo>
                                  <a:cubicBezTo>
                                    <a:pt x="28" y="41"/>
                                    <a:pt x="27" y="40"/>
                                    <a:pt x="25" y="39"/>
                                  </a:cubicBezTo>
                                  <a:cubicBezTo>
                                    <a:pt x="23" y="39"/>
                                    <a:pt x="21" y="38"/>
                                    <a:pt x="19" y="37"/>
                                  </a:cubicBezTo>
                                  <a:cubicBezTo>
                                    <a:pt x="17" y="36"/>
                                    <a:pt x="15" y="35"/>
                                    <a:pt x="13" y="34"/>
                                  </a:cubicBezTo>
                                  <a:cubicBezTo>
                                    <a:pt x="11" y="33"/>
                                    <a:pt x="9" y="32"/>
                                    <a:pt x="7" y="31"/>
                                  </a:cubicBezTo>
                                  <a:cubicBezTo>
                                    <a:pt x="6" y="29"/>
                                    <a:pt x="4" y="27"/>
                                    <a:pt x="4" y="25"/>
                                  </a:cubicBezTo>
                                  <a:cubicBezTo>
                                    <a:pt x="3" y="23"/>
                                    <a:pt x="2" y="21"/>
                                    <a:pt x="2" y="18"/>
                                  </a:cubicBezTo>
                                  <a:cubicBezTo>
                                    <a:pt x="2" y="16"/>
                                    <a:pt x="3" y="14"/>
                                    <a:pt x="3" y="12"/>
                                  </a:cubicBezTo>
                                  <a:cubicBezTo>
                                    <a:pt x="4" y="9"/>
                                    <a:pt x="6" y="8"/>
                                    <a:pt x="7" y="6"/>
                                  </a:cubicBezTo>
                                  <a:cubicBezTo>
                                    <a:pt x="9" y="4"/>
                                    <a:pt x="11" y="3"/>
                                    <a:pt x="14" y="2"/>
                                  </a:cubicBezTo>
                                  <a:cubicBezTo>
                                    <a:pt x="17" y="1"/>
                                    <a:pt x="20" y="0"/>
                                    <a:pt x="24" y="0"/>
                                  </a:cubicBezTo>
                                  <a:cubicBezTo>
                                    <a:pt x="26" y="0"/>
                                    <a:pt x="27" y="0"/>
                                    <a:pt x="29" y="1"/>
                                  </a:cubicBezTo>
                                  <a:cubicBezTo>
                                    <a:pt x="30" y="1"/>
                                    <a:pt x="32" y="1"/>
                                    <a:pt x="33" y="2"/>
                                  </a:cubicBezTo>
                                  <a:cubicBezTo>
                                    <a:pt x="35" y="2"/>
                                    <a:pt x="36" y="2"/>
                                    <a:pt x="37" y="3"/>
                                  </a:cubicBezTo>
                                  <a:cubicBezTo>
                                    <a:pt x="38" y="3"/>
                                    <a:pt x="38" y="4"/>
                                    <a:pt x="39" y="4"/>
                                  </a:cubicBezTo>
                                  <a:cubicBezTo>
                                    <a:pt x="39" y="5"/>
                                    <a:pt x="40" y="5"/>
                                    <a:pt x="40" y="5"/>
                                  </a:cubicBezTo>
                                  <a:cubicBezTo>
                                    <a:pt x="40" y="5"/>
                                    <a:pt x="40" y="6"/>
                                    <a:pt x="40" y="6"/>
                                  </a:cubicBezTo>
                                  <a:cubicBezTo>
                                    <a:pt x="40" y="6"/>
                                    <a:pt x="40" y="7"/>
                                    <a:pt x="40" y="7"/>
                                  </a:cubicBezTo>
                                  <a:cubicBezTo>
                                    <a:pt x="40" y="7"/>
                                    <a:pt x="40" y="8"/>
                                    <a:pt x="40" y="9"/>
                                  </a:cubicBezTo>
                                  <a:cubicBezTo>
                                    <a:pt x="40" y="9"/>
                                    <a:pt x="40" y="10"/>
                                    <a:pt x="40" y="10"/>
                                  </a:cubicBezTo>
                                  <a:cubicBezTo>
                                    <a:pt x="40" y="11"/>
                                    <a:pt x="40" y="11"/>
                                    <a:pt x="40" y="11"/>
                                  </a:cubicBezTo>
                                  <a:cubicBezTo>
                                    <a:pt x="40" y="12"/>
                                    <a:pt x="40" y="12"/>
                                    <a:pt x="39" y="12"/>
                                  </a:cubicBezTo>
                                  <a:cubicBezTo>
                                    <a:pt x="39" y="12"/>
                                    <a:pt x="39" y="12"/>
                                    <a:pt x="39" y="12"/>
                                  </a:cubicBezTo>
                                  <a:cubicBezTo>
                                    <a:pt x="38" y="12"/>
                                    <a:pt x="38" y="12"/>
                                    <a:pt x="37" y="11"/>
                                  </a:cubicBezTo>
                                  <a:cubicBezTo>
                                    <a:pt x="36" y="11"/>
                                    <a:pt x="35" y="10"/>
                                    <a:pt x="34" y="10"/>
                                  </a:cubicBezTo>
                                  <a:cubicBezTo>
                                    <a:pt x="33" y="9"/>
                                    <a:pt x="31" y="9"/>
                                    <a:pt x="30" y="8"/>
                                  </a:cubicBezTo>
                                  <a:cubicBezTo>
                                    <a:pt x="28" y="8"/>
                                    <a:pt x="26" y="7"/>
                                    <a:pt x="24" y="7"/>
                                  </a:cubicBezTo>
                                  <a:cubicBezTo>
                                    <a:pt x="21" y="7"/>
                                    <a:pt x="19" y="8"/>
                                    <a:pt x="18" y="8"/>
                                  </a:cubicBezTo>
                                  <a:cubicBezTo>
                                    <a:pt x="16" y="9"/>
                                    <a:pt x="15" y="9"/>
                                    <a:pt x="14" y="10"/>
                                  </a:cubicBezTo>
                                  <a:cubicBezTo>
                                    <a:pt x="12" y="11"/>
                                    <a:pt x="12" y="12"/>
                                    <a:pt x="11" y="14"/>
                                  </a:cubicBezTo>
                                  <a:cubicBezTo>
                                    <a:pt x="11" y="15"/>
                                    <a:pt x="10" y="16"/>
                                    <a:pt x="10" y="18"/>
                                  </a:cubicBezTo>
                                  <a:cubicBezTo>
                                    <a:pt x="10" y="20"/>
                                    <a:pt x="11" y="22"/>
                                    <a:pt x="12" y="23"/>
                                  </a:cubicBezTo>
                                  <a:cubicBezTo>
                                    <a:pt x="13" y="25"/>
                                    <a:pt x="14" y="26"/>
                                    <a:pt x="16" y="27"/>
                                  </a:cubicBezTo>
                                  <a:cubicBezTo>
                                    <a:pt x="17" y="28"/>
                                    <a:pt x="19" y="29"/>
                                    <a:pt x="21" y="30"/>
                                  </a:cubicBezTo>
                                  <a:cubicBezTo>
                                    <a:pt x="23" y="30"/>
                                    <a:pt x="25" y="31"/>
                                    <a:pt x="27" y="32"/>
                                  </a:cubicBezTo>
                                  <a:cubicBezTo>
                                    <a:pt x="29" y="33"/>
                                    <a:pt x="31" y="34"/>
                                    <a:pt x="33" y="35"/>
                                  </a:cubicBezTo>
                                  <a:cubicBezTo>
                                    <a:pt x="35" y="36"/>
                                    <a:pt x="37" y="37"/>
                                    <a:pt x="38" y="38"/>
                                  </a:cubicBezTo>
                                  <a:cubicBezTo>
                                    <a:pt x="40" y="40"/>
                                    <a:pt x="41"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8" name="Freeform 35"/>
                          <wps:cNvSpPr>
                            <a:spLocks noEditPoints="1"/>
                          </wps:cNvSpPr>
                          <wps:spPr bwMode="auto">
                            <a:xfrm>
                              <a:off x="4503" y="582"/>
                              <a:ext cx="62" cy="74"/>
                            </a:xfrm>
                            <a:custGeom>
                              <a:avLst/>
                              <a:gdLst>
                                <a:gd name="T0" fmla="*/ 58 w 58"/>
                                <a:gd name="T1" fmla="*/ 32 h 70"/>
                                <a:gd name="T2" fmla="*/ 58 w 58"/>
                                <a:gd name="T3" fmla="*/ 32 h 70"/>
                                <a:gd name="T4" fmla="*/ 56 w 58"/>
                                <a:gd name="T5" fmla="*/ 35 h 70"/>
                                <a:gd name="T6" fmla="*/ 54 w 58"/>
                                <a:gd name="T7" fmla="*/ 36 h 70"/>
                                <a:gd name="T8" fmla="*/ 10 w 58"/>
                                <a:gd name="T9" fmla="*/ 36 h 70"/>
                                <a:gd name="T10" fmla="*/ 11 w 58"/>
                                <a:gd name="T11" fmla="*/ 47 h 70"/>
                                <a:gd name="T12" fmla="*/ 15 w 58"/>
                                <a:gd name="T13" fmla="*/ 55 h 70"/>
                                <a:gd name="T14" fmla="*/ 22 w 58"/>
                                <a:gd name="T15" fmla="*/ 61 h 70"/>
                                <a:gd name="T16" fmla="*/ 32 w 58"/>
                                <a:gd name="T17" fmla="*/ 62 h 70"/>
                                <a:gd name="T18" fmla="*/ 40 w 58"/>
                                <a:gd name="T19" fmla="*/ 62 h 70"/>
                                <a:gd name="T20" fmla="*/ 47 w 58"/>
                                <a:gd name="T21" fmla="*/ 60 h 70"/>
                                <a:gd name="T22" fmla="*/ 51 w 58"/>
                                <a:gd name="T23" fmla="*/ 58 h 70"/>
                                <a:gd name="T24" fmla="*/ 53 w 58"/>
                                <a:gd name="T25" fmla="*/ 57 h 70"/>
                                <a:gd name="T26" fmla="*/ 54 w 58"/>
                                <a:gd name="T27" fmla="*/ 58 h 70"/>
                                <a:gd name="T28" fmla="*/ 55 w 58"/>
                                <a:gd name="T29" fmla="*/ 58 h 70"/>
                                <a:gd name="T30" fmla="*/ 55 w 58"/>
                                <a:gd name="T31" fmla="*/ 60 h 70"/>
                                <a:gd name="T32" fmla="*/ 55 w 58"/>
                                <a:gd name="T33" fmla="*/ 61 h 70"/>
                                <a:gd name="T34" fmla="*/ 55 w 58"/>
                                <a:gd name="T35" fmla="*/ 62 h 70"/>
                                <a:gd name="T36" fmla="*/ 55 w 58"/>
                                <a:gd name="T37" fmla="*/ 63 h 70"/>
                                <a:gd name="T38" fmla="*/ 54 w 58"/>
                                <a:gd name="T39" fmla="*/ 64 h 70"/>
                                <a:gd name="T40" fmla="*/ 54 w 58"/>
                                <a:gd name="T41" fmla="*/ 65 h 70"/>
                                <a:gd name="T42" fmla="*/ 52 w 58"/>
                                <a:gd name="T43" fmla="*/ 66 h 70"/>
                                <a:gd name="T44" fmla="*/ 47 w 58"/>
                                <a:gd name="T45" fmla="*/ 68 h 70"/>
                                <a:gd name="T46" fmla="*/ 40 w 58"/>
                                <a:gd name="T47" fmla="*/ 69 h 70"/>
                                <a:gd name="T48" fmla="*/ 31 w 58"/>
                                <a:gd name="T49" fmla="*/ 70 h 70"/>
                                <a:gd name="T50" fmla="*/ 18 w 58"/>
                                <a:gd name="T51" fmla="*/ 68 h 70"/>
                                <a:gd name="T52" fmla="*/ 8 w 58"/>
                                <a:gd name="T53" fmla="*/ 61 h 70"/>
                                <a:gd name="T54" fmla="*/ 2 w 58"/>
                                <a:gd name="T55" fmla="*/ 50 h 70"/>
                                <a:gd name="T56" fmla="*/ 0 w 58"/>
                                <a:gd name="T57" fmla="*/ 35 h 70"/>
                                <a:gd name="T58" fmla="*/ 3 w 58"/>
                                <a:gd name="T59" fmla="*/ 20 h 70"/>
                                <a:gd name="T60" fmla="*/ 9 w 58"/>
                                <a:gd name="T61" fmla="*/ 9 h 70"/>
                                <a:gd name="T62" fmla="*/ 18 w 58"/>
                                <a:gd name="T63" fmla="*/ 3 h 70"/>
                                <a:gd name="T64" fmla="*/ 30 w 58"/>
                                <a:gd name="T65" fmla="*/ 0 h 70"/>
                                <a:gd name="T66" fmla="*/ 43 w 58"/>
                                <a:gd name="T67" fmla="*/ 3 h 70"/>
                                <a:gd name="T68" fmla="*/ 51 w 58"/>
                                <a:gd name="T69" fmla="*/ 9 h 70"/>
                                <a:gd name="T70" fmla="*/ 56 w 58"/>
                                <a:gd name="T71" fmla="*/ 19 h 70"/>
                                <a:gd name="T72" fmla="*/ 58 w 58"/>
                                <a:gd name="T73" fmla="*/ 30 h 70"/>
                                <a:gd name="T74" fmla="*/ 58 w 58"/>
                                <a:gd name="T75" fmla="*/ 32 h 70"/>
                                <a:gd name="T76" fmla="*/ 49 w 58"/>
                                <a:gd name="T77" fmla="*/ 29 h 70"/>
                                <a:gd name="T78" fmla="*/ 49 w 58"/>
                                <a:gd name="T79" fmla="*/ 29 h 70"/>
                                <a:gd name="T80" fmla="*/ 44 w 58"/>
                                <a:gd name="T81" fmla="*/ 13 h 70"/>
                                <a:gd name="T82" fmla="*/ 30 w 58"/>
                                <a:gd name="T83" fmla="*/ 7 h 70"/>
                                <a:gd name="T84" fmla="*/ 21 w 58"/>
                                <a:gd name="T85" fmla="*/ 9 h 70"/>
                                <a:gd name="T86" fmla="*/ 15 w 58"/>
                                <a:gd name="T87" fmla="*/ 14 h 70"/>
                                <a:gd name="T88" fmla="*/ 11 w 58"/>
                                <a:gd name="T89" fmla="*/ 21 h 70"/>
                                <a:gd name="T90" fmla="*/ 10 w 58"/>
                                <a:gd name="T91" fmla="*/ 29 h 70"/>
                                <a:gd name="T92" fmla="*/ 49 w 58"/>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8" h="70">
                                  <a:moveTo>
                                    <a:pt x="58" y="32"/>
                                  </a:moveTo>
                                  <a:lnTo>
                                    <a:pt x="58" y="32"/>
                                  </a:lnTo>
                                  <a:cubicBezTo>
                                    <a:pt x="58" y="33"/>
                                    <a:pt x="57" y="35"/>
                                    <a:pt x="56" y="35"/>
                                  </a:cubicBezTo>
                                  <a:cubicBezTo>
                                    <a:pt x="55" y="36"/>
                                    <a:pt x="54" y="36"/>
                                    <a:pt x="54" y="36"/>
                                  </a:cubicBezTo>
                                  <a:lnTo>
                                    <a:pt x="10" y="36"/>
                                  </a:lnTo>
                                  <a:cubicBezTo>
                                    <a:pt x="10" y="40"/>
                                    <a:pt x="10" y="44"/>
                                    <a:pt x="11" y="47"/>
                                  </a:cubicBezTo>
                                  <a:cubicBezTo>
                                    <a:pt x="11" y="50"/>
                                    <a:pt x="13" y="53"/>
                                    <a:pt x="15" y="55"/>
                                  </a:cubicBezTo>
                                  <a:cubicBezTo>
                                    <a:pt x="16" y="58"/>
                                    <a:pt x="19" y="59"/>
                                    <a:pt x="22" y="61"/>
                                  </a:cubicBezTo>
                                  <a:cubicBezTo>
                                    <a:pt x="25" y="62"/>
                                    <a:pt x="28" y="62"/>
                                    <a:pt x="32" y="62"/>
                                  </a:cubicBezTo>
                                  <a:cubicBezTo>
                                    <a:pt x="35" y="62"/>
                                    <a:pt x="38" y="62"/>
                                    <a:pt x="40" y="62"/>
                                  </a:cubicBezTo>
                                  <a:cubicBezTo>
                                    <a:pt x="43" y="61"/>
                                    <a:pt x="45" y="61"/>
                                    <a:pt x="47" y="60"/>
                                  </a:cubicBezTo>
                                  <a:cubicBezTo>
                                    <a:pt x="48" y="59"/>
                                    <a:pt x="50" y="59"/>
                                    <a:pt x="51" y="58"/>
                                  </a:cubicBezTo>
                                  <a:cubicBezTo>
                                    <a:pt x="52" y="58"/>
                                    <a:pt x="53" y="57"/>
                                    <a:pt x="53" y="57"/>
                                  </a:cubicBezTo>
                                  <a:cubicBezTo>
                                    <a:pt x="54" y="57"/>
                                    <a:pt x="54" y="58"/>
                                    <a:pt x="54" y="58"/>
                                  </a:cubicBezTo>
                                  <a:cubicBezTo>
                                    <a:pt x="54" y="58"/>
                                    <a:pt x="54" y="58"/>
                                    <a:pt x="55" y="58"/>
                                  </a:cubicBezTo>
                                  <a:cubicBezTo>
                                    <a:pt x="55" y="59"/>
                                    <a:pt x="55" y="59"/>
                                    <a:pt x="55" y="60"/>
                                  </a:cubicBezTo>
                                  <a:cubicBezTo>
                                    <a:pt x="55" y="60"/>
                                    <a:pt x="55" y="61"/>
                                    <a:pt x="55" y="61"/>
                                  </a:cubicBezTo>
                                  <a:cubicBezTo>
                                    <a:pt x="55" y="62"/>
                                    <a:pt x="55" y="62"/>
                                    <a:pt x="55" y="62"/>
                                  </a:cubicBezTo>
                                  <a:cubicBezTo>
                                    <a:pt x="55" y="63"/>
                                    <a:pt x="55" y="63"/>
                                    <a:pt x="55" y="63"/>
                                  </a:cubicBezTo>
                                  <a:cubicBezTo>
                                    <a:pt x="55" y="63"/>
                                    <a:pt x="55" y="64"/>
                                    <a:pt x="54" y="64"/>
                                  </a:cubicBezTo>
                                  <a:cubicBezTo>
                                    <a:pt x="54" y="64"/>
                                    <a:pt x="54" y="64"/>
                                    <a:pt x="54" y="65"/>
                                  </a:cubicBezTo>
                                  <a:cubicBezTo>
                                    <a:pt x="54" y="65"/>
                                    <a:pt x="53" y="65"/>
                                    <a:pt x="52" y="66"/>
                                  </a:cubicBezTo>
                                  <a:cubicBezTo>
                                    <a:pt x="50" y="66"/>
                                    <a:pt x="49" y="67"/>
                                    <a:pt x="47" y="68"/>
                                  </a:cubicBezTo>
                                  <a:cubicBezTo>
                                    <a:pt x="45" y="68"/>
                                    <a:pt x="42" y="69"/>
                                    <a:pt x="40" y="69"/>
                                  </a:cubicBezTo>
                                  <a:cubicBezTo>
                                    <a:pt x="37" y="70"/>
                                    <a:pt x="34" y="70"/>
                                    <a:pt x="31" y="70"/>
                                  </a:cubicBezTo>
                                  <a:cubicBezTo>
                                    <a:pt x="26" y="70"/>
                                    <a:pt x="22" y="69"/>
                                    <a:pt x="18" y="68"/>
                                  </a:cubicBezTo>
                                  <a:cubicBezTo>
                                    <a:pt x="14" y="66"/>
                                    <a:pt x="11" y="64"/>
                                    <a:pt x="8" y="61"/>
                                  </a:cubicBezTo>
                                  <a:cubicBezTo>
                                    <a:pt x="6" y="58"/>
                                    <a:pt x="4" y="54"/>
                                    <a:pt x="2" y="50"/>
                                  </a:cubicBezTo>
                                  <a:cubicBezTo>
                                    <a:pt x="1" y="46"/>
                                    <a:pt x="0" y="41"/>
                                    <a:pt x="0" y="35"/>
                                  </a:cubicBezTo>
                                  <a:cubicBezTo>
                                    <a:pt x="0" y="30"/>
                                    <a:pt x="1" y="25"/>
                                    <a:pt x="3" y="20"/>
                                  </a:cubicBezTo>
                                  <a:cubicBezTo>
                                    <a:pt x="4" y="16"/>
                                    <a:pt x="6" y="12"/>
                                    <a:pt x="9" y="9"/>
                                  </a:cubicBezTo>
                                  <a:cubicBezTo>
                                    <a:pt x="11" y="6"/>
                                    <a:pt x="14" y="4"/>
                                    <a:pt x="18" y="3"/>
                                  </a:cubicBezTo>
                                  <a:cubicBezTo>
                                    <a:pt x="22" y="1"/>
                                    <a:pt x="26" y="0"/>
                                    <a:pt x="30" y="0"/>
                                  </a:cubicBezTo>
                                  <a:cubicBezTo>
                                    <a:pt x="35" y="0"/>
                                    <a:pt x="39" y="1"/>
                                    <a:pt x="43" y="3"/>
                                  </a:cubicBezTo>
                                  <a:cubicBezTo>
                                    <a:pt x="46" y="4"/>
                                    <a:pt x="49" y="6"/>
                                    <a:pt x="51" y="9"/>
                                  </a:cubicBezTo>
                                  <a:cubicBezTo>
                                    <a:pt x="53" y="12"/>
                                    <a:pt x="55" y="15"/>
                                    <a:pt x="56" y="19"/>
                                  </a:cubicBezTo>
                                  <a:cubicBezTo>
                                    <a:pt x="57" y="22"/>
                                    <a:pt x="58" y="26"/>
                                    <a:pt x="58" y="30"/>
                                  </a:cubicBezTo>
                                  <a:lnTo>
                                    <a:pt x="58" y="32"/>
                                  </a:lnTo>
                                  <a:close/>
                                  <a:moveTo>
                                    <a:pt x="49" y="29"/>
                                  </a:moveTo>
                                  <a:lnTo>
                                    <a:pt x="49" y="29"/>
                                  </a:lnTo>
                                  <a:cubicBezTo>
                                    <a:pt x="49" y="22"/>
                                    <a:pt x="47" y="17"/>
                                    <a:pt x="44" y="13"/>
                                  </a:cubicBezTo>
                                  <a:cubicBezTo>
                                    <a:pt x="41" y="9"/>
                                    <a:pt x="36" y="7"/>
                                    <a:pt x="30" y="7"/>
                                  </a:cubicBezTo>
                                  <a:cubicBezTo>
                                    <a:pt x="26" y="7"/>
                                    <a:pt x="24" y="8"/>
                                    <a:pt x="21" y="9"/>
                                  </a:cubicBezTo>
                                  <a:cubicBezTo>
                                    <a:pt x="19" y="10"/>
                                    <a:pt x="17" y="12"/>
                                    <a:pt x="15" y="14"/>
                                  </a:cubicBezTo>
                                  <a:cubicBezTo>
                                    <a:pt x="13" y="16"/>
                                    <a:pt x="12" y="18"/>
                                    <a:pt x="11" y="21"/>
                                  </a:cubicBezTo>
                                  <a:cubicBezTo>
                                    <a:pt x="10" y="24"/>
                                    <a:pt x="10" y="26"/>
                                    <a:pt x="10"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9" name="Freeform 36"/>
                          <wps:cNvSpPr>
                            <a:spLocks/>
                          </wps:cNvSpPr>
                          <wps:spPr bwMode="auto">
                            <a:xfrm>
                              <a:off x="4580" y="565"/>
                              <a:ext cx="42" cy="91"/>
                            </a:xfrm>
                            <a:custGeom>
                              <a:avLst/>
                              <a:gdLst>
                                <a:gd name="T0" fmla="*/ 40 w 40"/>
                                <a:gd name="T1" fmla="*/ 79 h 86"/>
                                <a:gd name="T2" fmla="*/ 40 w 40"/>
                                <a:gd name="T3" fmla="*/ 79 h 86"/>
                                <a:gd name="T4" fmla="*/ 40 w 40"/>
                                <a:gd name="T5" fmla="*/ 82 h 86"/>
                                <a:gd name="T6" fmla="*/ 39 w 40"/>
                                <a:gd name="T7" fmla="*/ 83 h 86"/>
                                <a:gd name="T8" fmla="*/ 37 w 40"/>
                                <a:gd name="T9" fmla="*/ 84 h 86"/>
                                <a:gd name="T10" fmla="*/ 35 w 40"/>
                                <a:gd name="T11" fmla="*/ 85 h 86"/>
                                <a:gd name="T12" fmla="*/ 32 w 40"/>
                                <a:gd name="T13" fmla="*/ 86 h 86"/>
                                <a:gd name="T14" fmla="*/ 29 w 40"/>
                                <a:gd name="T15" fmla="*/ 86 h 86"/>
                                <a:gd name="T16" fmla="*/ 21 w 40"/>
                                <a:gd name="T17" fmla="*/ 84 h 86"/>
                                <a:gd name="T18" fmla="*/ 15 w 40"/>
                                <a:gd name="T19" fmla="*/ 81 h 86"/>
                                <a:gd name="T20" fmla="*/ 12 w 40"/>
                                <a:gd name="T21" fmla="*/ 74 h 86"/>
                                <a:gd name="T22" fmla="*/ 11 w 40"/>
                                <a:gd name="T23" fmla="*/ 65 h 86"/>
                                <a:gd name="T24" fmla="*/ 11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1 w 40"/>
                                <a:gd name="T41" fmla="*/ 17 h 86"/>
                                <a:gd name="T42" fmla="*/ 11 w 40"/>
                                <a:gd name="T43" fmla="*/ 1 h 86"/>
                                <a:gd name="T44" fmla="*/ 12 w 40"/>
                                <a:gd name="T45" fmla="*/ 1 h 86"/>
                                <a:gd name="T46" fmla="*/ 12 w 40"/>
                                <a:gd name="T47" fmla="*/ 0 h 86"/>
                                <a:gd name="T48" fmla="*/ 13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39 w 40"/>
                                <a:gd name="T67" fmla="*/ 18 h 86"/>
                                <a:gd name="T68" fmla="*/ 40 w 40"/>
                                <a:gd name="T69" fmla="*/ 19 h 86"/>
                                <a:gd name="T70" fmla="*/ 40 w 40"/>
                                <a:gd name="T71" fmla="*/ 21 h 86"/>
                                <a:gd name="T72" fmla="*/ 39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8 w 40"/>
                                <a:gd name="T91" fmla="*/ 76 h 86"/>
                                <a:gd name="T92" fmla="*/ 39 w 40"/>
                                <a:gd name="T93" fmla="*/ 76 h 86"/>
                                <a:gd name="T94" fmla="*/ 39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39" y="82"/>
                                    <a:pt x="39" y="83"/>
                                    <a:pt x="39" y="83"/>
                                  </a:cubicBezTo>
                                  <a:cubicBezTo>
                                    <a:pt x="38" y="84"/>
                                    <a:pt x="38" y="84"/>
                                    <a:pt x="37" y="84"/>
                                  </a:cubicBezTo>
                                  <a:cubicBezTo>
                                    <a:pt x="36" y="85"/>
                                    <a:pt x="36" y="85"/>
                                    <a:pt x="35" y="85"/>
                                  </a:cubicBezTo>
                                  <a:cubicBezTo>
                                    <a:pt x="34" y="85"/>
                                    <a:pt x="33" y="85"/>
                                    <a:pt x="32" y="86"/>
                                  </a:cubicBezTo>
                                  <a:cubicBezTo>
                                    <a:pt x="31" y="86"/>
                                    <a:pt x="30" y="86"/>
                                    <a:pt x="29" y="86"/>
                                  </a:cubicBezTo>
                                  <a:cubicBezTo>
                                    <a:pt x="26" y="86"/>
                                    <a:pt x="23" y="85"/>
                                    <a:pt x="21" y="84"/>
                                  </a:cubicBezTo>
                                  <a:cubicBezTo>
                                    <a:pt x="19" y="84"/>
                                    <a:pt x="17" y="82"/>
                                    <a:pt x="15" y="81"/>
                                  </a:cubicBezTo>
                                  <a:cubicBezTo>
                                    <a:pt x="14" y="79"/>
                                    <a:pt x="13" y="77"/>
                                    <a:pt x="12" y="74"/>
                                  </a:cubicBezTo>
                                  <a:cubicBezTo>
                                    <a:pt x="12" y="71"/>
                                    <a:pt x="11" y="68"/>
                                    <a:pt x="11" y="65"/>
                                  </a:cubicBezTo>
                                  <a:lnTo>
                                    <a:pt x="11" y="24"/>
                                  </a:lnTo>
                                  <a:lnTo>
                                    <a:pt x="2" y="24"/>
                                  </a:lnTo>
                                  <a:cubicBezTo>
                                    <a:pt x="1" y="24"/>
                                    <a:pt x="1" y="24"/>
                                    <a:pt x="0" y="24"/>
                                  </a:cubicBezTo>
                                  <a:cubicBezTo>
                                    <a:pt x="0" y="23"/>
                                    <a:pt x="0" y="22"/>
                                    <a:pt x="0" y="21"/>
                                  </a:cubicBezTo>
                                  <a:cubicBezTo>
                                    <a:pt x="0" y="20"/>
                                    <a:pt x="0" y="20"/>
                                    <a:pt x="0" y="19"/>
                                  </a:cubicBezTo>
                                  <a:cubicBezTo>
                                    <a:pt x="0" y="19"/>
                                    <a:pt x="0" y="18"/>
                                    <a:pt x="0" y="18"/>
                                  </a:cubicBezTo>
                                  <a:cubicBezTo>
                                    <a:pt x="0" y="18"/>
                                    <a:pt x="1" y="18"/>
                                    <a:pt x="1" y="17"/>
                                  </a:cubicBezTo>
                                  <a:cubicBezTo>
                                    <a:pt x="1" y="17"/>
                                    <a:pt x="1" y="17"/>
                                    <a:pt x="2" y="17"/>
                                  </a:cubicBezTo>
                                  <a:lnTo>
                                    <a:pt x="11" y="17"/>
                                  </a:lnTo>
                                  <a:lnTo>
                                    <a:pt x="11" y="1"/>
                                  </a:lnTo>
                                  <a:cubicBezTo>
                                    <a:pt x="11" y="1"/>
                                    <a:pt x="11" y="1"/>
                                    <a:pt x="12" y="1"/>
                                  </a:cubicBezTo>
                                  <a:cubicBezTo>
                                    <a:pt x="12" y="0"/>
                                    <a:pt x="12" y="0"/>
                                    <a:pt x="12" y="0"/>
                                  </a:cubicBezTo>
                                  <a:cubicBezTo>
                                    <a:pt x="13" y="0"/>
                                    <a:pt x="13" y="0"/>
                                    <a:pt x="13" y="0"/>
                                  </a:cubicBezTo>
                                  <a:cubicBezTo>
                                    <a:pt x="14" y="0"/>
                                    <a:pt x="15" y="0"/>
                                    <a:pt x="16" y="0"/>
                                  </a:cubicBezTo>
                                  <a:cubicBezTo>
                                    <a:pt x="16" y="0"/>
                                    <a:pt x="17" y="0"/>
                                    <a:pt x="18" y="0"/>
                                  </a:cubicBezTo>
                                  <a:cubicBezTo>
                                    <a:pt x="18" y="0"/>
                                    <a:pt x="19" y="0"/>
                                    <a:pt x="19" y="0"/>
                                  </a:cubicBezTo>
                                  <a:cubicBezTo>
                                    <a:pt x="19" y="0"/>
                                    <a:pt x="19" y="0"/>
                                    <a:pt x="20" y="1"/>
                                  </a:cubicBezTo>
                                  <a:cubicBezTo>
                                    <a:pt x="20" y="1"/>
                                    <a:pt x="20" y="1"/>
                                    <a:pt x="20" y="1"/>
                                  </a:cubicBezTo>
                                  <a:lnTo>
                                    <a:pt x="20" y="17"/>
                                  </a:lnTo>
                                  <a:lnTo>
                                    <a:pt x="38" y="17"/>
                                  </a:lnTo>
                                  <a:cubicBezTo>
                                    <a:pt x="38" y="17"/>
                                    <a:pt x="38" y="17"/>
                                    <a:pt x="39" y="17"/>
                                  </a:cubicBezTo>
                                  <a:cubicBezTo>
                                    <a:pt x="39" y="18"/>
                                    <a:pt x="39" y="18"/>
                                    <a:pt x="39" y="18"/>
                                  </a:cubicBezTo>
                                  <a:cubicBezTo>
                                    <a:pt x="39" y="18"/>
                                    <a:pt x="40" y="19"/>
                                    <a:pt x="40" y="19"/>
                                  </a:cubicBezTo>
                                  <a:cubicBezTo>
                                    <a:pt x="40" y="20"/>
                                    <a:pt x="40" y="20"/>
                                    <a:pt x="40" y="21"/>
                                  </a:cubicBezTo>
                                  <a:cubicBezTo>
                                    <a:pt x="40" y="22"/>
                                    <a:pt x="40" y="23"/>
                                    <a:pt x="39" y="24"/>
                                  </a:cubicBezTo>
                                  <a:cubicBezTo>
                                    <a:pt x="39" y="24"/>
                                    <a:pt x="38" y="24"/>
                                    <a:pt x="38" y="24"/>
                                  </a:cubicBezTo>
                                  <a:lnTo>
                                    <a:pt x="20" y="24"/>
                                  </a:lnTo>
                                  <a:lnTo>
                                    <a:pt x="20" y="63"/>
                                  </a:lnTo>
                                  <a:cubicBezTo>
                                    <a:pt x="20" y="68"/>
                                    <a:pt x="21" y="72"/>
                                    <a:pt x="22" y="75"/>
                                  </a:cubicBezTo>
                                  <a:cubicBezTo>
                                    <a:pt x="23" y="77"/>
                                    <a:pt x="26" y="78"/>
                                    <a:pt x="30" y="78"/>
                                  </a:cubicBezTo>
                                  <a:cubicBezTo>
                                    <a:pt x="31" y="78"/>
                                    <a:pt x="32" y="78"/>
                                    <a:pt x="33" y="78"/>
                                  </a:cubicBezTo>
                                  <a:cubicBezTo>
                                    <a:pt x="34" y="78"/>
                                    <a:pt x="34" y="78"/>
                                    <a:pt x="35" y="77"/>
                                  </a:cubicBezTo>
                                  <a:cubicBezTo>
                                    <a:pt x="36" y="77"/>
                                    <a:pt x="36" y="77"/>
                                    <a:pt x="37" y="77"/>
                                  </a:cubicBezTo>
                                  <a:cubicBezTo>
                                    <a:pt x="37" y="76"/>
                                    <a:pt x="38" y="76"/>
                                    <a:pt x="38" y="76"/>
                                  </a:cubicBezTo>
                                  <a:cubicBezTo>
                                    <a:pt x="39" y="76"/>
                                    <a:pt x="39" y="76"/>
                                    <a:pt x="39" y="76"/>
                                  </a:cubicBezTo>
                                  <a:cubicBezTo>
                                    <a:pt x="39" y="76"/>
                                    <a:pt x="39" y="77"/>
                                    <a:pt x="39"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0" name="Freeform 37"/>
                          <wps:cNvSpPr>
                            <a:spLocks/>
                          </wps:cNvSpPr>
                          <wps:spPr bwMode="auto">
                            <a:xfrm>
                              <a:off x="4632" y="565"/>
                              <a:ext cx="43"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1 w 40"/>
                                <a:gd name="T29" fmla="*/ 24 h 86"/>
                                <a:gd name="T30" fmla="*/ 0 w 40"/>
                                <a:gd name="T31" fmla="*/ 21 h 86"/>
                                <a:gd name="T32" fmla="*/ 0 w 40"/>
                                <a:gd name="T33" fmla="*/ 19 h 86"/>
                                <a:gd name="T34" fmla="*/ 1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6 w 40"/>
                                <a:gd name="T87" fmla="*/ 77 h 86"/>
                                <a:gd name="T88" fmla="*/ 37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40" y="83"/>
                                    <a:pt x="39" y="83"/>
                                  </a:cubicBezTo>
                                  <a:cubicBezTo>
                                    <a:pt x="39" y="84"/>
                                    <a:pt x="38" y="84"/>
                                    <a:pt x="38" y="84"/>
                                  </a:cubicBezTo>
                                  <a:cubicBezTo>
                                    <a:pt x="37" y="85"/>
                                    <a:pt x="36" y="85"/>
                                    <a:pt x="35" y="85"/>
                                  </a:cubicBezTo>
                                  <a:cubicBezTo>
                                    <a:pt x="34" y="85"/>
                                    <a:pt x="33" y="85"/>
                                    <a:pt x="32" y="86"/>
                                  </a:cubicBezTo>
                                  <a:cubicBezTo>
                                    <a:pt x="31" y="86"/>
                                    <a:pt x="30" y="86"/>
                                    <a:pt x="29" y="86"/>
                                  </a:cubicBezTo>
                                  <a:cubicBezTo>
                                    <a:pt x="26" y="86"/>
                                    <a:pt x="24" y="85"/>
                                    <a:pt x="21" y="84"/>
                                  </a:cubicBezTo>
                                  <a:cubicBezTo>
                                    <a:pt x="19" y="84"/>
                                    <a:pt x="17" y="82"/>
                                    <a:pt x="16" y="81"/>
                                  </a:cubicBezTo>
                                  <a:cubicBezTo>
                                    <a:pt x="14" y="79"/>
                                    <a:pt x="13" y="77"/>
                                    <a:pt x="13" y="74"/>
                                  </a:cubicBezTo>
                                  <a:cubicBezTo>
                                    <a:pt x="12" y="71"/>
                                    <a:pt x="12" y="68"/>
                                    <a:pt x="12" y="65"/>
                                  </a:cubicBezTo>
                                  <a:lnTo>
                                    <a:pt x="12" y="24"/>
                                  </a:lnTo>
                                  <a:lnTo>
                                    <a:pt x="2" y="24"/>
                                  </a:lnTo>
                                  <a:cubicBezTo>
                                    <a:pt x="1" y="24"/>
                                    <a:pt x="1" y="24"/>
                                    <a:pt x="1" y="24"/>
                                  </a:cubicBezTo>
                                  <a:cubicBezTo>
                                    <a:pt x="0" y="23"/>
                                    <a:pt x="0" y="22"/>
                                    <a:pt x="0" y="21"/>
                                  </a:cubicBezTo>
                                  <a:cubicBezTo>
                                    <a:pt x="0" y="20"/>
                                    <a:pt x="0" y="20"/>
                                    <a:pt x="0" y="19"/>
                                  </a:cubicBezTo>
                                  <a:cubicBezTo>
                                    <a:pt x="0" y="19"/>
                                    <a:pt x="0" y="18"/>
                                    <a:pt x="1" y="18"/>
                                  </a:cubicBezTo>
                                  <a:cubicBezTo>
                                    <a:pt x="1" y="18"/>
                                    <a:pt x="1" y="18"/>
                                    <a:pt x="1" y="17"/>
                                  </a:cubicBezTo>
                                  <a:cubicBezTo>
                                    <a:pt x="1" y="17"/>
                                    <a:pt x="2" y="17"/>
                                    <a:pt x="2" y="17"/>
                                  </a:cubicBezTo>
                                  <a:lnTo>
                                    <a:pt x="12" y="17"/>
                                  </a:lnTo>
                                  <a:lnTo>
                                    <a:pt x="12" y="1"/>
                                  </a:lnTo>
                                  <a:cubicBezTo>
                                    <a:pt x="12" y="1"/>
                                    <a:pt x="12" y="1"/>
                                    <a:pt x="12" y="1"/>
                                  </a:cubicBezTo>
                                  <a:cubicBezTo>
                                    <a:pt x="12" y="0"/>
                                    <a:pt x="12" y="0"/>
                                    <a:pt x="13" y="0"/>
                                  </a:cubicBezTo>
                                  <a:cubicBezTo>
                                    <a:pt x="13" y="0"/>
                                    <a:pt x="13" y="0"/>
                                    <a:pt x="14" y="0"/>
                                  </a:cubicBezTo>
                                  <a:cubicBezTo>
                                    <a:pt x="14" y="0"/>
                                    <a:pt x="15" y="0"/>
                                    <a:pt x="16" y="0"/>
                                  </a:cubicBezTo>
                                  <a:cubicBezTo>
                                    <a:pt x="17" y="0"/>
                                    <a:pt x="18" y="0"/>
                                    <a:pt x="18" y="0"/>
                                  </a:cubicBezTo>
                                  <a:cubicBezTo>
                                    <a:pt x="19" y="0"/>
                                    <a:pt x="19" y="0"/>
                                    <a:pt x="19" y="0"/>
                                  </a:cubicBezTo>
                                  <a:cubicBezTo>
                                    <a:pt x="20" y="0"/>
                                    <a:pt x="20" y="0"/>
                                    <a:pt x="20" y="1"/>
                                  </a:cubicBezTo>
                                  <a:cubicBezTo>
                                    <a:pt x="20" y="1"/>
                                    <a:pt x="20" y="1"/>
                                    <a:pt x="20" y="1"/>
                                  </a:cubicBezTo>
                                  <a:lnTo>
                                    <a:pt x="20" y="17"/>
                                  </a:lnTo>
                                  <a:lnTo>
                                    <a:pt x="38" y="17"/>
                                  </a:lnTo>
                                  <a:cubicBezTo>
                                    <a:pt x="38" y="17"/>
                                    <a:pt x="39" y="17"/>
                                    <a:pt x="39" y="17"/>
                                  </a:cubicBezTo>
                                  <a:cubicBezTo>
                                    <a:pt x="39" y="18"/>
                                    <a:pt x="39"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6" y="77"/>
                                  </a:cubicBezTo>
                                  <a:cubicBezTo>
                                    <a:pt x="36" y="77"/>
                                    <a:pt x="37" y="77"/>
                                    <a:pt x="37" y="77"/>
                                  </a:cubicBezTo>
                                  <a:cubicBezTo>
                                    <a:pt x="38" y="76"/>
                                    <a:pt x="38" y="76"/>
                                    <a:pt x="39" y="76"/>
                                  </a:cubicBezTo>
                                  <a:cubicBezTo>
                                    <a:pt x="39" y="76"/>
                                    <a:pt x="39" y="76"/>
                                    <a:pt x="39" y="76"/>
                                  </a:cubicBezTo>
                                  <a:cubicBezTo>
                                    <a:pt x="40"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1" name="Freeform 38"/>
                          <wps:cNvSpPr>
                            <a:spLocks noEditPoints="1"/>
                          </wps:cNvSpPr>
                          <wps:spPr bwMode="auto">
                            <a:xfrm>
                              <a:off x="4694" y="556"/>
                              <a:ext cx="11" cy="99"/>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2 w 11"/>
                                <a:gd name="T15" fmla="*/ 94 h 94"/>
                                <a:gd name="T16" fmla="*/ 2 w 11"/>
                                <a:gd name="T17" fmla="*/ 93 h 94"/>
                                <a:gd name="T18" fmla="*/ 2 w 11"/>
                                <a:gd name="T19" fmla="*/ 92 h 94"/>
                                <a:gd name="T20" fmla="*/ 2 w 11"/>
                                <a:gd name="T21" fmla="*/ 28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6 w 11"/>
                                <a:gd name="T47" fmla="*/ 12 h 94"/>
                                <a:gd name="T48" fmla="*/ 1 w 11"/>
                                <a:gd name="T49" fmla="*/ 11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10" y="93"/>
                                    <a:pt x="9" y="93"/>
                                    <a:pt x="9" y="94"/>
                                  </a:cubicBezTo>
                                  <a:cubicBezTo>
                                    <a:pt x="9" y="94"/>
                                    <a:pt x="8" y="94"/>
                                    <a:pt x="8" y="94"/>
                                  </a:cubicBezTo>
                                  <a:cubicBezTo>
                                    <a:pt x="7" y="94"/>
                                    <a:pt x="7" y="94"/>
                                    <a:pt x="6" y="94"/>
                                  </a:cubicBezTo>
                                  <a:cubicBezTo>
                                    <a:pt x="5" y="94"/>
                                    <a:pt x="4" y="94"/>
                                    <a:pt x="4" y="94"/>
                                  </a:cubicBezTo>
                                  <a:cubicBezTo>
                                    <a:pt x="3" y="94"/>
                                    <a:pt x="3" y="94"/>
                                    <a:pt x="2" y="94"/>
                                  </a:cubicBezTo>
                                  <a:cubicBezTo>
                                    <a:pt x="2" y="93"/>
                                    <a:pt x="2" y="93"/>
                                    <a:pt x="2" y="93"/>
                                  </a:cubicBezTo>
                                  <a:cubicBezTo>
                                    <a:pt x="2" y="93"/>
                                    <a:pt x="2" y="93"/>
                                    <a:pt x="2" y="92"/>
                                  </a:cubicBezTo>
                                  <a:lnTo>
                                    <a:pt x="2" y="28"/>
                                  </a:lnTo>
                                  <a:cubicBezTo>
                                    <a:pt x="2" y="27"/>
                                    <a:pt x="2" y="27"/>
                                    <a:pt x="2" y="27"/>
                                  </a:cubicBezTo>
                                  <a:cubicBezTo>
                                    <a:pt x="2" y="27"/>
                                    <a:pt x="2" y="27"/>
                                    <a:pt x="2" y="26"/>
                                  </a:cubicBezTo>
                                  <a:cubicBezTo>
                                    <a:pt x="3" y="26"/>
                                    <a:pt x="3" y="26"/>
                                    <a:pt x="4" y="26"/>
                                  </a:cubicBezTo>
                                  <a:cubicBezTo>
                                    <a:pt x="4" y="26"/>
                                    <a:pt x="5" y="26"/>
                                    <a:pt x="6" y="26"/>
                                  </a:cubicBezTo>
                                  <a:cubicBezTo>
                                    <a:pt x="7" y="26"/>
                                    <a:pt x="7" y="26"/>
                                    <a:pt x="8" y="26"/>
                                  </a:cubicBezTo>
                                  <a:cubicBezTo>
                                    <a:pt x="8" y="26"/>
                                    <a:pt x="9" y="26"/>
                                    <a:pt x="9" y="26"/>
                                  </a:cubicBezTo>
                                  <a:cubicBezTo>
                                    <a:pt x="9" y="27"/>
                                    <a:pt x="10" y="27"/>
                                    <a:pt x="10" y="27"/>
                                  </a:cubicBezTo>
                                  <a:cubicBezTo>
                                    <a:pt x="10" y="27"/>
                                    <a:pt x="10" y="27"/>
                                    <a:pt x="10" y="28"/>
                                  </a:cubicBezTo>
                                  <a:lnTo>
                                    <a:pt x="10" y="92"/>
                                  </a:lnTo>
                                  <a:close/>
                                  <a:moveTo>
                                    <a:pt x="11" y="6"/>
                                  </a:moveTo>
                                  <a:lnTo>
                                    <a:pt x="11" y="6"/>
                                  </a:lnTo>
                                  <a:cubicBezTo>
                                    <a:pt x="11" y="8"/>
                                    <a:pt x="11" y="10"/>
                                    <a:pt x="10" y="11"/>
                                  </a:cubicBezTo>
                                  <a:cubicBezTo>
                                    <a:pt x="9" y="11"/>
                                    <a:pt x="8" y="12"/>
                                    <a:pt x="6" y="12"/>
                                  </a:cubicBezTo>
                                  <a:cubicBezTo>
                                    <a:pt x="4" y="12"/>
                                    <a:pt x="2" y="11"/>
                                    <a:pt x="1" y="11"/>
                                  </a:cubicBezTo>
                                  <a:cubicBezTo>
                                    <a:pt x="1" y="10"/>
                                    <a:pt x="0" y="8"/>
                                    <a:pt x="0" y="6"/>
                                  </a:cubicBezTo>
                                  <a:cubicBezTo>
                                    <a:pt x="0" y="4"/>
                                    <a:pt x="1" y="2"/>
                                    <a:pt x="1" y="1"/>
                                  </a:cubicBezTo>
                                  <a:cubicBezTo>
                                    <a:pt x="2" y="1"/>
                                    <a:pt x="4"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2" name="Freeform 39"/>
                          <wps:cNvSpPr>
                            <a:spLocks/>
                          </wps:cNvSpPr>
                          <wps:spPr bwMode="auto">
                            <a:xfrm>
                              <a:off x="4731" y="582"/>
                              <a:ext cx="56" cy="73"/>
                            </a:xfrm>
                            <a:custGeom>
                              <a:avLst/>
                              <a:gdLst>
                                <a:gd name="T0" fmla="*/ 53 w 53"/>
                                <a:gd name="T1" fmla="*/ 67 h 69"/>
                                <a:gd name="T2" fmla="*/ 53 w 53"/>
                                <a:gd name="T3" fmla="*/ 67 h 69"/>
                                <a:gd name="T4" fmla="*/ 53 w 53"/>
                                <a:gd name="T5" fmla="*/ 68 h 69"/>
                                <a:gd name="T6" fmla="*/ 52 w 53"/>
                                <a:gd name="T7" fmla="*/ 69 h 69"/>
                                <a:gd name="T8" fmla="*/ 51 w 53"/>
                                <a:gd name="T9" fmla="*/ 69 h 69"/>
                                <a:gd name="T10" fmla="*/ 49 w 53"/>
                                <a:gd name="T11" fmla="*/ 69 h 69"/>
                                <a:gd name="T12" fmla="*/ 46 w 53"/>
                                <a:gd name="T13" fmla="*/ 69 h 69"/>
                                <a:gd name="T14" fmla="*/ 45 w 53"/>
                                <a:gd name="T15" fmla="*/ 69 h 69"/>
                                <a:gd name="T16" fmla="*/ 44 w 53"/>
                                <a:gd name="T17" fmla="*/ 68 h 69"/>
                                <a:gd name="T18" fmla="*/ 44 w 53"/>
                                <a:gd name="T19" fmla="*/ 67 h 69"/>
                                <a:gd name="T20" fmla="*/ 44 w 53"/>
                                <a:gd name="T21" fmla="*/ 29 h 69"/>
                                <a:gd name="T22" fmla="*/ 43 w 53"/>
                                <a:gd name="T23" fmla="*/ 19 h 69"/>
                                <a:gd name="T24" fmla="*/ 41 w 53"/>
                                <a:gd name="T25" fmla="*/ 13 h 69"/>
                                <a:gd name="T26" fmla="*/ 36 w 53"/>
                                <a:gd name="T27" fmla="*/ 9 h 69"/>
                                <a:gd name="T28" fmla="*/ 29 w 53"/>
                                <a:gd name="T29" fmla="*/ 7 h 69"/>
                                <a:gd name="T30" fmla="*/ 19 w 53"/>
                                <a:gd name="T31" fmla="*/ 11 h 69"/>
                                <a:gd name="T32" fmla="*/ 9 w 53"/>
                                <a:gd name="T33" fmla="*/ 21 h 69"/>
                                <a:gd name="T34" fmla="*/ 9 w 53"/>
                                <a:gd name="T35" fmla="*/ 67 h 69"/>
                                <a:gd name="T36" fmla="*/ 9 w 53"/>
                                <a:gd name="T37" fmla="*/ 68 h 69"/>
                                <a:gd name="T38" fmla="*/ 8 w 53"/>
                                <a:gd name="T39" fmla="*/ 69 h 69"/>
                                <a:gd name="T40" fmla="*/ 7 w 53"/>
                                <a:gd name="T41" fmla="*/ 69 h 69"/>
                                <a:gd name="T42" fmla="*/ 5 w 53"/>
                                <a:gd name="T43" fmla="*/ 69 h 69"/>
                                <a:gd name="T44" fmla="*/ 3 w 53"/>
                                <a:gd name="T45" fmla="*/ 69 h 69"/>
                                <a:gd name="T46" fmla="*/ 1 w 53"/>
                                <a:gd name="T47" fmla="*/ 69 h 69"/>
                                <a:gd name="T48" fmla="*/ 1 w 53"/>
                                <a:gd name="T49" fmla="*/ 68 h 69"/>
                                <a:gd name="T50" fmla="*/ 0 w 53"/>
                                <a:gd name="T51" fmla="*/ 67 h 69"/>
                                <a:gd name="T52" fmla="*/ 0 w 53"/>
                                <a:gd name="T53" fmla="*/ 3 h 69"/>
                                <a:gd name="T54" fmla="*/ 1 w 53"/>
                                <a:gd name="T55" fmla="*/ 2 h 69"/>
                                <a:gd name="T56" fmla="*/ 1 w 53"/>
                                <a:gd name="T57" fmla="*/ 1 h 69"/>
                                <a:gd name="T58" fmla="*/ 2 w 53"/>
                                <a:gd name="T59" fmla="*/ 1 h 69"/>
                                <a:gd name="T60" fmla="*/ 4 w 53"/>
                                <a:gd name="T61" fmla="*/ 1 h 69"/>
                                <a:gd name="T62" fmla="*/ 6 w 53"/>
                                <a:gd name="T63" fmla="*/ 1 h 69"/>
                                <a:gd name="T64" fmla="*/ 8 w 53"/>
                                <a:gd name="T65" fmla="*/ 1 h 69"/>
                                <a:gd name="T66" fmla="*/ 8 w 53"/>
                                <a:gd name="T67" fmla="*/ 2 h 69"/>
                                <a:gd name="T68" fmla="*/ 8 w 53"/>
                                <a:gd name="T69" fmla="*/ 3 h 69"/>
                                <a:gd name="T70" fmla="*/ 8 w 53"/>
                                <a:gd name="T71" fmla="*/ 12 h 69"/>
                                <a:gd name="T72" fmla="*/ 19 w 53"/>
                                <a:gd name="T73" fmla="*/ 3 h 69"/>
                                <a:gd name="T74" fmla="*/ 30 w 53"/>
                                <a:gd name="T75" fmla="*/ 0 h 69"/>
                                <a:gd name="T76" fmla="*/ 41 w 53"/>
                                <a:gd name="T77" fmla="*/ 2 h 69"/>
                                <a:gd name="T78" fmla="*/ 48 w 53"/>
                                <a:gd name="T79" fmla="*/ 8 h 69"/>
                                <a:gd name="T80" fmla="*/ 52 w 53"/>
                                <a:gd name="T81" fmla="*/ 17 h 69"/>
                                <a:gd name="T82" fmla="*/ 53 w 53"/>
                                <a:gd name="T83" fmla="*/ 28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8"/>
                                    <a:pt x="53" y="68"/>
                                    <a:pt x="53" y="68"/>
                                  </a:cubicBezTo>
                                  <a:cubicBezTo>
                                    <a:pt x="52" y="68"/>
                                    <a:pt x="52" y="68"/>
                                    <a:pt x="52" y="69"/>
                                  </a:cubicBezTo>
                                  <a:cubicBezTo>
                                    <a:pt x="52" y="69"/>
                                    <a:pt x="51" y="69"/>
                                    <a:pt x="51" y="69"/>
                                  </a:cubicBezTo>
                                  <a:cubicBezTo>
                                    <a:pt x="50" y="69"/>
                                    <a:pt x="49" y="69"/>
                                    <a:pt x="49" y="69"/>
                                  </a:cubicBezTo>
                                  <a:cubicBezTo>
                                    <a:pt x="48" y="69"/>
                                    <a:pt x="47" y="69"/>
                                    <a:pt x="46" y="69"/>
                                  </a:cubicBezTo>
                                  <a:cubicBezTo>
                                    <a:pt x="46" y="69"/>
                                    <a:pt x="45" y="69"/>
                                    <a:pt x="45" y="69"/>
                                  </a:cubicBezTo>
                                  <a:cubicBezTo>
                                    <a:pt x="45" y="68"/>
                                    <a:pt x="45" y="68"/>
                                    <a:pt x="44" y="68"/>
                                  </a:cubicBezTo>
                                  <a:cubicBezTo>
                                    <a:pt x="44" y="68"/>
                                    <a:pt x="44" y="68"/>
                                    <a:pt x="44" y="67"/>
                                  </a:cubicBezTo>
                                  <a:lnTo>
                                    <a:pt x="44" y="29"/>
                                  </a:lnTo>
                                  <a:cubicBezTo>
                                    <a:pt x="44" y="25"/>
                                    <a:pt x="44" y="22"/>
                                    <a:pt x="43" y="19"/>
                                  </a:cubicBezTo>
                                  <a:cubicBezTo>
                                    <a:pt x="43" y="17"/>
                                    <a:pt x="42" y="15"/>
                                    <a:pt x="41" y="13"/>
                                  </a:cubicBezTo>
                                  <a:cubicBezTo>
                                    <a:pt x="39" y="11"/>
                                    <a:pt x="38" y="10"/>
                                    <a:pt x="36" y="9"/>
                                  </a:cubicBezTo>
                                  <a:cubicBezTo>
                                    <a:pt x="34" y="8"/>
                                    <a:pt x="32" y="7"/>
                                    <a:pt x="29" y="7"/>
                                  </a:cubicBezTo>
                                  <a:cubicBezTo>
                                    <a:pt x="26" y="7"/>
                                    <a:pt x="22" y="8"/>
                                    <a:pt x="19" y="11"/>
                                  </a:cubicBezTo>
                                  <a:cubicBezTo>
                                    <a:pt x="16" y="13"/>
                                    <a:pt x="12" y="16"/>
                                    <a:pt x="9" y="21"/>
                                  </a:cubicBezTo>
                                  <a:lnTo>
                                    <a:pt x="9" y="67"/>
                                  </a:lnTo>
                                  <a:cubicBezTo>
                                    <a:pt x="9" y="68"/>
                                    <a:pt x="9" y="68"/>
                                    <a:pt x="9" y="68"/>
                                  </a:cubicBezTo>
                                  <a:cubicBezTo>
                                    <a:pt x="9" y="68"/>
                                    <a:pt x="8" y="68"/>
                                    <a:pt x="8" y="69"/>
                                  </a:cubicBezTo>
                                  <a:cubicBezTo>
                                    <a:pt x="8" y="69"/>
                                    <a:pt x="7" y="69"/>
                                    <a:pt x="7" y="69"/>
                                  </a:cubicBezTo>
                                  <a:cubicBezTo>
                                    <a:pt x="6" y="69"/>
                                    <a:pt x="5" y="69"/>
                                    <a:pt x="5" y="69"/>
                                  </a:cubicBezTo>
                                  <a:cubicBezTo>
                                    <a:pt x="4" y="69"/>
                                    <a:pt x="3" y="69"/>
                                    <a:pt x="3" y="69"/>
                                  </a:cubicBezTo>
                                  <a:cubicBezTo>
                                    <a:pt x="2" y="69"/>
                                    <a:pt x="2" y="69"/>
                                    <a:pt x="1" y="69"/>
                                  </a:cubicBezTo>
                                  <a:cubicBezTo>
                                    <a:pt x="1" y="68"/>
                                    <a:pt x="1" y="68"/>
                                    <a:pt x="1" y="68"/>
                                  </a:cubicBezTo>
                                  <a:cubicBezTo>
                                    <a:pt x="0" y="68"/>
                                    <a:pt x="0" y="68"/>
                                    <a:pt x="0" y="67"/>
                                  </a:cubicBezTo>
                                  <a:lnTo>
                                    <a:pt x="0" y="3"/>
                                  </a:lnTo>
                                  <a:cubicBezTo>
                                    <a:pt x="0" y="2"/>
                                    <a:pt x="0" y="2"/>
                                    <a:pt x="1" y="2"/>
                                  </a:cubicBezTo>
                                  <a:cubicBezTo>
                                    <a:pt x="1" y="2"/>
                                    <a:pt x="1" y="2"/>
                                    <a:pt x="1" y="1"/>
                                  </a:cubicBezTo>
                                  <a:cubicBezTo>
                                    <a:pt x="2" y="1"/>
                                    <a:pt x="2" y="1"/>
                                    <a:pt x="2" y="1"/>
                                  </a:cubicBezTo>
                                  <a:cubicBezTo>
                                    <a:pt x="3" y="1"/>
                                    <a:pt x="4" y="1"/>
                                    <a:pt x="4" y="1"/>
                                  </a:cubicBezTo>
                                  <a:cubicBezTo>
                                    <a:pt x="5" y="1"/>
                                    <a:pt x="6" y="1"/>
                                    <a:pt x="6" y="1"/>
                                  </a:cubicBezTo>
                                  <a:cubicBezTo>
                                    <a:pt x="7" y="1"/>
                                    <a:pt x="7" y="1"/>
                                    <a:pt x="8" y="1"/>
                                  </a:cubicBezTo>
                                  <a:cubicBezTo>
                                    <a:pt x="8" y="2"/>
                                    <a:pt x="8" y="2"/>
                                    <a:pt x="8" y="2"/>
                                  </a:cubicBezTo>
                                  <a:cubicBezTo>
                                    <a:pt x="8" y="2"/>
                                    <a:pt x="8" y="2"/>
                                    <a:pt x="8" y="3"/>
                                  </a:cubicBezTo>
                                  <a:lnTo>
                                    <a:pt x="8" y="12"/>
                                  </a:lnTo>
                                  <a:cubicBezTo>
                                    <a:pt x="12" y="8"/>
                                    <a:pt x="16" y="5"/>
                                    <a:pt x="19" y="3"/>
                                  </a:cubicBezTo>
                                  <a:cubicBezTo>
                                    <a:pt x="23" y="1"/>
                                    <a:pt x="26" y="0"/>
                                    <a:pt x="30" y="0"/>
                                  </a:cubicBezTo>
                                  <a:cubicBezTo>
                                    <a:pt x="34" y="0"/>
                                    <a:pt x="38" y="1"/>
                                    <a:pt x="41" y="2"/>
                                  </a:cubicBezTo>
                                  <a:cubicBezTo>
                                    <a:pt x="44" y="4"/>
                                    <a:pt x="46" y="6"/>
                                    <a:pt x="48" y="8"/>
                                  </a:cubicBezTo>
                                  <a:cubicBezTo>
                                    <a:pt x="49" y="10"/>
                                    <a:pt x="51" y="13"/>
                                    <a:pt x="52" y="17"/>
                                  </a:cubicBezTo>
                                  <a:cubicBezTo>
                                    <a:pt x="52" y="20"/>
                                    <a:pt x="53" y="24"/>
                                    <a:pt x="53" y="28"/>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3" name="Freeform 40"/>
                          <wps:cNvSpPr>
                            <a:spLocks noEditPoints="1"/>
                          </wps:cNvSpPr>
                          <wps:spPr bwMode="auto">
                            <a:xfrm>
                              <a:off x="4808" y="582"/>
                              <a:ext cx="63" cy="101"/>
                            </a:xfrm>
                            <a:custGeom>
                              <a:avLst/>
                              <a:gdLst>
                                <a:gd name="T0" fmla="*/ 59 w 59"/>
                                <a:gd name="T1" fmla="*/ 5 h 95"/>
                                <a:gd name="T2" fmla="*/ 56 w 59"/>
                                <a:gd name="T3" fmla="*/ 8 h 95"/>
                                <a:gd name="T4" fmla="*/ 50 w 59"/>
                                <a:gd name="T5" fmla="*/ 15 h 95"/>
                                <a:gd name="T6" fmla="*/ 50 w 59"/>
                                <a:gd name="T7" fmla="*/ 32 h 95"/>
                                <a:gd name="T8" fmla="*/ 37 w 59"/>
                                <a:gd name="T9" fmla="*/ 44 h 95"/>
                                <a:gd name="T10" fmla="*/ 19 w 59"/>
                                <a:gd name="T11" fmla="*/ 45 h 95"/>
                                <a:gd name="T12" fmla="*/ 11 w 59"/>
                                <a:gd name="T13" fmla="*/ 45 h 95"/>
                                <a:gd name="T14" fmla="*/ 12 w 59"/>
                                <a:gd name="T15" fmla="*/ 54 h 95"/>
                                <a:gd name="T16" fmla="*/ 37 w 59"/>
                                <a:gd name="T17" fmla="*/ 56 h 95"/>
                                <a:gd name="T18" fmla="*/ 52 w 59"/>
                                <a:gd name="T19" fmla="*/ 61 h 95"/>
                                <a:gd name="T20" fmla="*/ 58 w 59"/>
                                <a:gd name="T21" fmla="*/ 73 h 95"/>
                                <a:gd name="T22" fmla="*/ 51 w 59"/>
                                <a:gd name="T23" fmla="*/ 88 h 95"/>
                                <a:gd name="T24" fmla="*/ 28 w 59"/>
                                <a:gd name="T25" fmla="*/ 95 h 95"/>
                                <a:gd name="T26" fmla="*/ 6 w 59"/>
                                <a:gd name="T27" fmla="*/ 90 h 95"/>
                                <a:gd name="T28" fmla="*/ 0 w 59"/>
                                <a:gd name="T29" fmla="*/ 78 h 95"/>
                                <a:gd name="T30" fmla="*/ 2 w 59"/>
                                <a:gd name="T31" fmla="*/ 69 h 95"/>
                                <a:gd name="T32" fmla="*/ 9 w 59"/>
                                <a:gd name="T33" fmla="*/ 61 h 95"/>
                                <a:gd name="T34" fmla="*/ 2 w 59"/>
                                <a:gd name="T35" fmla="*/ 51 h 95"/>
                                <a:gd name="T36" fmla="*/ 8 w 59"/>
                                <a:gd name="T37" fmla="*/ 37 h 95"/>
                                <a:gd name="T38" fmla="*/ 4 w 59"/>
                                <a:gd name="T39" fmla="*/ 23 h 95"/>
                                <a:gd name="T40" fmla="*/ 10 w 59"/>
                                <a:gd name="T41" fmla="*/ 6 h 95"/>
                                <a:gd name="T42" fmla="*/ 28 w 59"/>
                                <a:gd name="T43" fmla="*/ 0 h 95"/>
                                <a:gd name="T44" fmla="*/ 37 w 59"/>
                                <a:gd name="T45" fmla="*/ 1 h 95"/>
                                <a:gd name="T46" fmla="*/ 58 w 59"/>
                                <a:gd name="T47" fmla="*/ 2 h 95"/>
                                <a:gd name="T48" fmla="*/ 59 w 59"/>
                                <a:gd name="T49" fmla="*/ 5 h 95"/>
                                <a:gd name="T50" fmla="*/ 43 w 59"/>
                                <a:gd name="T51" fmla="*/ 23 h 95"/>
                                <a:gd name="T52" fmla="*/ 27 w 59"/>
                                <a:gd name="T53" fmla="*/ 7 h 95"/>
                                <a:gd name="T54" fmla="*/ 16 w 59"/>
                                <a:gd name="T55" fmla="*/ 12 h 95"/>
                                <a:gd name="T56" fmla="*/ 12 w 59"/>
                                <a:gd name="T57" fmla="*/ 23 h 95"/>
                                <a:gd name="T58" fmla="*/ 28 w 59"/>
                                <a:gd name="T59" fmla="*/ 39 h 95"/>
                                <a:gd name="T60" fmla="*/ 39 w 59"/>
                                <a:gd name="T61" fmla="*/ 34 h 95"/>
                                <a:gd name="T62" fmla="*/ 43 w 59"/>
                                <a:gd name="T63" fmla="*/ 23 h 95"/>
                                <a:gd name="T64" fmla="*/ 50 w 59"/>
                                <a:gd name="T65" fmla="*/ 74 h 95"/>
                                <a:gd name="T66" fmla="*/ 46 w 59"/>
                                <a:gd name="T67" fmla="*/ 66 h 95"/>
                                <a:gd name="T68" fmla="*/ 17 w 59"/>
                                <a:gd name="T69" fmla="*/ 63 h 95"/>
                                <a:gd name="T70" fmla="*/ 10 w 59"/>
                                <a:gd name="T71" fmla="*/ 70 h 95"/>
                                <a:gd name="T72" fmla="*/ 8 w 59"/>
                                <a:gd name="T73" fmla="*/ 77 h 95"/>
                                <a:gd name="T74" fmla="*/ 28 w 59"/>
                                <a:gd name="T75" fmla="*/ 88 h 95"/>
                                <a:gd name="T76" fmla="*/ 45 w 59"/>
                                <a:gd name="T77" fmla="*/ 83 h 95"/>
                                <a:gd name="T78" fmla="*/ 50 w 59"/>
                                <a:gd name="T79" fmla="*/ 74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5">
                                  <a:moveTo>
                                    <a:pt x="59" y="5"/>
                                  </a:moveTo>
                                  <a:lnTo>
                                    <a:pt x="59" y="5"/>
                                  </a:lnTo>
                                  <a:cubicBezTo>
                                    <a:pt x="59" y="6"/>
                                    <a:pt x="58" y="7"/>
                                    <a:pt x="58" y="8"/>
                                  </a:cubicBezTo>
                                  <a:cubicBezTo>
                                    <a:pt x="58" y="8"/>
                                    <a:pt x="57" y="8"/>
                                    <a:pt x="56" y="8"/>
                                  </a:cubicBezTo>
                                  <a:lnTo>
                                    <a:pt x="46" y="8"/>
                                  </a:lnTo>
                                  <a:cubicBezTo>
                                    <a:pt x="48" y="11"/>
                                    <a:pt x="50" y="13"/>
                                    <a:pt x="50" y="15"/>
                                  </a:cubicBezTo>
                                  <a:cubicBezTo>
                                    <a:pt x="51" y="18"/>
                                    <a:pt x="52" y="20"/>
                                    <a:pt x="52" y="23"/>
                                  </a:cubicBezTo>
                                  <a:cubicBezTo>
                                    <a:pt x="52" y="26"/>
                                    <a:pt x="51" y="30"/>
                                    <a:pt x="50" y="32"/>
                                  </a:cubicBezTo>
                                  <a:cubicBezTo>
                                    <a:pt x="49" y="35"/>
                                    <a:pt x="47" y="38"/>
                                    <a:pt x="45" y="40"/>
                                  </a:cubicBezTo>
                                  <a:cubicBezTo>
                                    <a:pt x="43" y="42"/>
                                    <a:pt x="40" y="43"/>
                                    <a:pt x="37" y="44"/>
                                  </a:cubicBezTo>
                                  <a:cubicBezTo>
                                    <a:pt x="34" y="45"/>
                                    <a:pt x="31" y="46"/>
                                    <a:pt x="27" y="46"/>
                                  </a:cubicBezTo>
                                  <a:cubicBezTo>
                                    <a:pt x="25" y="46"/>
                                    <a:pt x="22" y="45"/>
                                    <a:pt x="19" y="45"/>
                                  </a:cubicBezTo>
                                  <a:cubicBezTo>
                                    <a:pt x="17" y="44"/>
                                    <a:pt x="15" y="43"/>
                                    <a:pt x="13" y="42"/>
                                  </a:cubicBezTo>
                                  <a:cubicBezTo>
                                    <a:pt x="12" y="43"/>
                                    <a:pt x="11" y="44"/>
                                    <a:pt x="11" y="45"/>
                                  </a:cubicBezTo>
                                  <a:cubicBezTo>
                                    <a:pt x="10" y="46"/>
                                    <a:pt x="10" y="48"/>
                                    <a:pt x="10" y="49"/>
                                  </a:cubicBezTo>
                                  <a:cubicBezTo>
                                    <a:pt x="10" y="51"/>
                                    <a:pt x="11" y="52"/>
                                    <a:pt x="12" y="54"/>
                                  </a:cubicBezTo>
                                  <a:cubicBezTo>
                                    <a:pt x="14" y="55"/>
                                    <a:pt x="16" y="56"/>
                                    <a:pt x="19" y="56"/>
                                  </a:cubicBezTo>
                                  <a:lnTo>
                                    <a:pt x="37" y="56"/>
                                  </a:lnTo>
                                  <a:cubicBezTo>
                                    <a:pt x="40" y="57"/>
                                    <a:pt x="42" y="57"/>
                                    <a:pt x="45" y="58"/>
                                  </a:cubicBezTo>
                                  <a:cubicBezTo>
                                    <a:pt x="47" y="58"/>
                                    <a:pt x="50" y="59"/>
                                    <a:pt x="52" y="61"/>
                                  </a:cubicBezTo>
                                  <a:cubicBezTo>
                                    <a:pt x="54" y="62"/>
                                    <a:pt x="55" y="64"/>
                                    <a:pt x="56" y="66"/>
                                  </a:cubicBezTo>
                                  <a:cubicBezTo>
                                    <a:pt x="57" y="68"/>
                                    <a:pt x="58" y="70"/>
                                    <a:pt x="58" y="73"/>
                                  </a:cubicBezTo>
                                  <a:cubicBezTo>
                                    <a:pt x="58" y="76"/>
                                    <a:pt x="57" y="79"/>
                                    <a:pt x="56" y="81"/>
                                  </a:cubicBezTo>
                                  <a:cubicBezTo>
                                    <a:pt x="55" y="84"/>
                                    <a:pt x="53" y="86"/>
                                    <a:pt x="51" y="88"/>
                                  </a:cubicBezTo>
                                  <a:cubicBezTo>
                                    <a:pt x="48" y="90"/>
                                    <a:pt x="45" y="92"/>
                                    <a:pt x="42" y="93"/>
                                  </a:cubicBezTo>
                                  <a:cubicBezTo>
                                    <a:pt x="38" y="94"/>
                                    <a:pt x="33" y="95"/>
                                    <a:pt x="28" y="95"/>
                                  </a:cubicBezTo>
                                  <a:cubicBezTo>
                                    <a:pt x="23" y="95"/>
                                    <a:pt x="19" y="94"/>
                                    <a:pt x="15" y="93"/>
                                  </a:cubicBezTo>
                                  <a:cubicBezTo>
                                    <a:pt x="11" y="93"/>
                                    <a:pt x="9" y="91"/>
                                    <a:pt x="6" y="90"/>
                                  </a:cubicBezTo>
                                  <a:cubicBezTo>
                                    <a:pt x="4" y="88"/>
                                    <a:pt x="2" y="86"/>
                                    <a:pt x="1" y="84"/>
                                  </a:cubicBezTo>
                                  <a:cubicBezTo>
                                    <a:pt x="0" y="82"/>
                                    <a:pt x="0" y="80"/>
                                    <a:pt x="0" y="78"/>
                                  </a:cubicBezTo>
                                  <a:cubicBezTo>
                                    <a:pt x="0" y="76"/>
                                    <a:pt x="0" y="74"/>
                                    <a:pt x="0" y="73"/>
                                  </a:cubicBezTo>
                                  <a:cubicBezTo>
                                    <a:pt x="1" y="71"/>
                                    <a:pt x="1" y="70"/>
                                    <a:pt x="2" y="69"/>
                                  </a:cubicBezTo>
                                  <a:cubicBezTo>
                                    <a:pt x="3" y="67"/>
                                    <a:pt x="4" y="66"/>
                                    <a:pt x="5" y="65"/>
                                  </a:cubicBezTo>
                                  <a:cubicBezTo>
                                    <a:pt x="6" y="64"/>
                                    <a:pt x="8" y="62"/>
                                    <a:pt x="9" y="61"/>
                                  </a:cubicBezTo>
                                  <a:cubicBezTo>
                                    <a:pt x="7" y="60"/>
                                    <a:pt x="5" y="58"/>
                                    <a:pt x="4" y="57"/>
                                  </a:cubicBezTo>
                                  <a:cubicBezTo>
                                    <a:pt x="3" y="55"/>
                                    <a:pt x="2" y="53"/>
                                    <a:pt x="2" y="51"/>
                                  </a:cubicBezTo>
                                  <a:cubicBezTo>
                                    <a:pt x="2" y="48"/>
                                    <a:pt x="3" y="45"/>
                                    <a:pt x="4" y="43"/>
                                  </a:cubicBezTo>
                                  <a:cubicBezTo>
                                    <a:pt x="5" y="41"/>
                                    <a:pt x="6" y="39"/>
                                    <a:pt x="8" y="37"/>
                                  </a:cubicBezTo>
                                  <a:cubicBezTo>
                                    <a:pt x="7" y="35"/>
                                    <a:pt x="5" y="33"/>
                                    <a:pt x="5" y="31"/>
                                  </a:cubicBezTo>
                                  <a:cubicBezTo>
                                    <a:pt x="4" y="29"/>
                                    <a:pt x="4" y="26"/>
                                    <a:pt x="4" y="23"/>
                                  </a:cubicBezTo>
                                  <a:cubicBezTo>
                                    <a:pt x="4" y="20"/>
                                    <a:pt x="4" y="16"/>
                                    <a:pt x="5" y="14"/>
                                  </a:cubicBezTo>
                                  <a:cubicBezTo>
                                    <a:pt x="7" y="11"/>
                                    <a:pt x="8" y="8"/>
                                    <a:pt x="10" y="6"/>
                                  </a:cubicBezTo>
                                  <a:cubicBezTo>
                                    <a:pt x="12" y="4"/>
                                    <a:pt x="15" y="3"/>
                                    <a:pt x="18" y="2"/>
                                  </a:cubicBezTo>
                                  <a:cubicBezTo>
                                    <a:pt x="21" y="1"/>
                                    <a:pt x="24" y="0"/>
                                    <a:pt x="28" y="0"/>
                                  </a:cubicBezTo>
                                  <a:cubicBezTo>
                                    <a:pt x="29" y="0"/>
                                    <a:pt x="31" y="0"/>
                                    <a:pt x="33" y="0"/>
                                  </a:cubicBezTo>
                                  <a:cubicBezTo>
                                    <a:pt x="34" y="1"/>
                                    <a:pt x="36" y="1"/>
                                    <a:pt x="37" y="1"/>
                                  </a:cubicBezTo>
                                  <a:lnTo>
                                    <a:pt x="56" y="1"/>
                                  </a:lnTo>
                                  <a:cubicBezTo>
                                    <a:pt x="57" y="1"/>
                                    <a:pt x="58" y="2"/>
                                    <a:pt x="58" y="2"/>
                                  </a:cubicBezTo>
                                  <a:cubicBezTo>
                                    <a:pt x="59" y="3"/>
                                    <a:pt x="59" y="4"/>
                                    <a:pt x="59" y="5"/>
                                  </a:cubicBezTo>
                                  <a:lnTo>
                                    <a:pt x="59" y="5"/>
                                  </a:lnTo>
                                  <a:close/>
                                  <a:moveTo>
                                    <a:pt x="43" y="23"/>
                                  </a:moveTo>
                                  <a:lnTo>
                                    <a:pt x="43" y="23"/>
                                  </a:lnTo>
                                  <a:cubicBezTo>
                                    <a:pt x="43" y="18"/>
                                    <a:pt x="41" y="14"/>
                                    <a:pt x="39" y="11"/>
                                  </a:cubicBezTo>
                                  <a:cubicBezTo>
                                    <a:pt x="36" y="9"/>
                                    <a:pt x="32" y="7"/>
                                    <a:pt x="27" y="7"/>
                                  </a:cubicBezTo>
                                  <a:cubicBezTo>
                                    <a:pt x="25" y="7"/>
                                    <a:pt x="23" y="8"/>
                                    <a:pt x="21" y="9"/>
                                  </a:cubicBezTo>
                                  <a:cubicBezTo>
                                    <a:pt x="19" y="9"/>
                                    <a:pt x="17" y="11"/>
                                    <a:pt x="16" y="12"/>
                                  </a:cubicBezTo>
                                  <a:cubicBezTo>
                                    <a:pt x="15" y="13"/>
                                    <a:pt x="14" y="15"/>
                                    <a:pt x="13" y="17"/>
                                  </a:cubicBezTo>
                                  <a:cubicBezTo>
                                    <a:pt x="13" y="19"/>
                                    <a:pt x="12" y="21"/>
                                    <a:pt x="12" y="23"/>
                                  </a:cubicBezTo>
                                  <a:cubicBezTo>
                                    <a:pt x="12" y="28"/>
                                    <a:pt x="14" y="32"/>
                                    <a:pt x="16" y="35"/>
                                  </a:cubicBezTo>
                                  <a:cubicBezTo>
                                    <a:pt x="19" y="37"/>
                                    <a:pt x="23" y="39"/>
                                    <a:pt x="28" y="39"/>
                                  </a:cubicBezTo>
                                  <a:cubicBezTo>
                                    <a:pt x="30" y="39"/>
                                    <a:pt x="32" y="38"/>
                                    <a:pt x="34" y="37"/>
                                  </a:cubicBezTo>
                                  <a:cubicBezTo>
                                    <a:pt x="36" y="37"/>
                                    <a:pt x="38" y="35"/>
                                    <a:pt x="39" y="34"/>
                                  </a:cubicBezTo>
                                  <a:cubicBezTo>
                                    <a:pt x="40" y="33"/>
                                    <a:pt x="41" y="31"/>
                                    <a:pt x="42" y="29"/>
                                  </a:cubicBezTo>
                                  <a:cubicBezTo>
                                    <a:pt x="42" y="27"/>
                                    <a:pt x="43" y="25"/>
                                    <a:pt x="43" y="23"/>
                                  </a:cubicBezTo>
                                  <a:lnTo>
                                    <a:pt x="43" y="23"/>
                                  </a:lnTo>
                                  <a:close/>
                                  <a:moveTo>
                                    <a:pt x="50" y="74"/>
                                  </a:moveTo>
                                  <a:lnTo>
                                    <a:pt x="50" y="74"/>
                                  </a:lnTo>
                                  <a:cubicBezTo>
                                    <a:pt x="50" y="71"/>
                                    <a:pt x="48" y="68"/>
                                    <a:pt x="46" y="66"/>
                                  </a:cubicBezTo>
                                  <a:cubicBezTo>
                                    <a:pt x="43" y="65"/>
                                    <a:pt x="40" y="64"/>
                                    <a:pt x="36" y="64"/>
                                  </a:cubicBezTo>
                                  <a:lnTo>
                                    <a:pt x="17" y="63"/>
                                  </a:lnTo>
                                  <a:cubicBezTo>
                                    <a:pt x="15" y="64"/>
                                    <a:pt x="14" y="66"/>
                                    <a:pt x="13" y="67"/>
                                  </a:cubicBezTo>
                                  <a:cubicBezTo>
                                    <a:pt x="11" y="68"/>
                                    <a:pt x="11" y="69"/>
                                    <a:pt x="10" y="70"/>
                                  </a:cubicBezTo>
                                  <a:cubicBezTo>
                                    <a:pt x="9" y="71"/>
                                    <a:pt x="9" y="73"/>
                                    <a:pt x="9" y="74"/>
                                  </a:cubicBezTo>
                                  <a:cubicBezTo>
                                    <a:pt x="8" y="75"/>
                                    <a:pt x="8" y="76"/>
                                    <a:pt x="8" y="77"/>
                                  </a:cubicBezTo>
                                  <a:cubicBezTo>
                                    <a:pt x="8" y="80"/>
                                    <a:pt x="10" y="83"/>
                                    <a:pt x="14" y="85"/>
                                  </a:cubicBezTo>
                                  <a:cubicBezTo>
                                    <a:pt x="17" y="87"/>
                                    <a:pt x="22" y="88"/>
                                    <a:pt x="28" y="88"/>
                                  </a:cubicBezTo>
                                  <a:cubicBezTo>
                                    <a:pt x="32" y="88"/>
                                    <a:pt x="36" y="87"/>
                                    <a:pt x="38" y="86"/>
                                  </a:cubicBezTo>
                                  <a:cubicBezTo>
                                    <a:pt x="41" y="86"/>
                                    <a:pt x="43" y="85"/>
                                    <a:pt x="45" y="83"/>
                                  </a:cubicBezTo>
                                  <a:cubicBezTo>
                                    <a:pt x="47" y="82"/>
                                    <a:pt x="48" y="81"/>
                                    <a:pt x="48" y="79"/>
                                  </a:cubicBezTo>
                                  <a:cubicBezTo>
                                    <a:pt x="49" y="77"/>
                                    <a:pt x="50" y="75"/>
                                    <a:pt x="50" y="74"/>
                                  </a:cubicBezTo>
                                  <a:lnTo>
                                    <a:pt x="50" y="7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4" name="Freeform 41"/>
                          <wps:cNvSpPr>
                            <a:spLocks/>
                          </wps:cNvSpPr>
                          <wps:spPr bwMode="auto">
                            <a:xfrm>
                              <a:off x="4883" y="640"/>
                              <a:ext cx="21" cy="36"/>
                            </a:xfrm>
                            <a:custGeom>
                              <a:avLst/>
                              <a:gdLst>
                                <a:gd name="T0" fmla="*/ 20 w 20"/>
                                <a:gd name="T1" fmla="*/ 5 h 34"/>
                                <a:gd name="T2" fmla="*/ 20 w 20"/>
                                <a:gd name="T3" fmla="*/ 5 h 34"/>
                                <a:gd name="T4" fmla="*/ 20 w 20"/>
                                <a:gd name="T5" fmla="*/ 9 h 34"/>
                                <a:gd name="T6" fmla="*/ 20 w 20"/>
                                <a:gd name="T7" fmla="*/ 12 h 34"/>
                                <a:gd name="T8" fmla="*/ 18 w 20"/>
                                <a:gd name="T9" fmla="*/ 14 h 34"/>
                                <a:gd name="T10" fmla="*/ 17 w 20"/>
                                <a:gd name="T11" fmla="*/ 17 h 34"/>
                                <a:gd name="T12" fmla="*/ 7 w 20"/>
                                <a:gd name="T13" fmla="*/ 33 h 34"/>
                                <a:gd name="T14" fmla="*/ 6 w 20"/>
                                <a:gd name="T15" fmla="*/ 33 h 34"/>
                                <a:gd name="T16" fmla="*/ 5 w 20"/>
                                <a:gd name="T17" fmla="*/ 34 h 34"/>
                                <a:gd name="T18" fmla="*/ 4 w 20"/>
                                <a:gd name="T19" fmla="*/ 34 h 34"/>
                                <a:gd name="T20" fmla="*/ 2 w 20"/>
                                <a:gd name="T21" fmla="*/ 34 h 34"/>
                                <a:gd name="T22" fmla="*/ 1 w 20"/>
                                <a:gd name="T23" fmla="*/ 34 h 34"/>
                                <a:gd name="T24" fmla="*/ 0 w 20"/>
                                <a:gd name="T25" fmla="*/ 34 h 34"/>
                                <a:gd name="T26" fmla="*/ 0 w 20"/>
                                <a:gd name="T27" fmla="*/ 33 h 34"/>
                                <a:gd name="T28" fmla="*/ 0 w 20"/>
                                <a:gd name="T29" fmla="*/ 33 h 34"/>
                                <a:gd name="T30" fmla="*/ 10 w 20"/>
                                <a:gd name="T31" fmla="*/ 13 h 34"/>
                                <a:gd name="T32" fmla="*/ 10 w 20"/>
                                <a:gd name="T33" fmla="*/ 5 h 34"/>
                                <a:gd name="T34" fmla="*/ 10 w 20"/>
                                <a:gd name="T35" fmla="*/ 3 h 34"/>
                                <a:gd name="T36" fmla="*/ 11 w 20"/>
                                <a:gd name="T37" fmla="*/ 1 h 34"/>
                                <a:gd name="T38" fmla="*/ 13 w 20"/>
                                <a:gd name="T39" fmla="*/ 0 h 34"/>
                                <a:gd name="T40" fmla="*/ 15 w 20"/>
                                <a:gd name="T41" fmla="*/ 0 h 34"/>
                                <a:gd name="T42" fmla="*/ 17 w 20"/>
                                <a:gd name="T43" fmla="*/ 0 h 34"/>
                                <a:gd name="T44" fmla="*/ 19 w 20"/>
                                <a:gd name="T45" fmla="*/ 1 h 34"/>
                                <a:gd name="T46" fmla="*/ 20 w 20"/>
                                <a:gd name="T47" fmla="*/ 3 h 34"/>
                                <a:gd name="T48" fmla="*/ 20 w 20"/>
                                <a:gd name="T49" fmla="*/ 5 h 34"/>
                                <a:gd name="T50" fmla="*/ 20 w 20"/>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0" h="34">
                                  <a:moveTo>
                                    <a:pt x="20" y="5"/>
                                  </a:moveTo>
                                  <a:lnTo>
                                    <a:pt x="20" y="5"/>
                                  </a:lnTo>
                                  <a:cubicBezTo>
                                    <a:pt x="20" y="6"/>
                                    <a:pt x="20" y="8"/>
                                    <a:pt x="20" y="9"/>
                                  </a:cubicBezTo>
                                  <a:cubicBezTo>
                                    <a:pt x="20" y="10"/>
                                    <a:pt x="20" y="11"/>
                                    <a:pt x="20" y="12"/>
                                  </a:cubicBezTo>
                                  <a:cubicBezTo>
                                    <a:pt x="19" y="13"/>
                                    <a:pt x="19" y="13"/>
                                    <a:pt x="18" y="14"/>
                                  </a:cubicBezTo>
                                  <a:cubicBezTo>
                                    <a:pt x="18" y="15"/>
                                    <a:pt x="17" y="16"/>
                                    <a:pt x="17" y="17"/>
                                  </a:cubicBezTo>
                                  <a:lnTo>
                                    <a:pt x="7" y="33"/>
                                  </a:lnTo>
                                  <a:cubicBezTo>
                                    <a:pt x="7" y="33"/>
                                    <a:pt x="6" y="33"/>
                                    <a:pt x="6" y="33"/>
                                  </a:cubicBezTo>
                                  <a:cubicBezTo>
                                    <a:pt x="6" y="34"/>
                                    <a:pt x="6" y="34"/>
                                    <a:pt x="5" y="34"/>
                                  </a:cubicBezTo>
                                  <a:cubicBezTo>
                                    <a:pt x="5" y="34"/>
                                    <a:pt x="4" y="34"/>
                                    <a:pt x="4" y="34"/>
                                  </a:cubicBezTo>
                                  <a:cubicBezTo>
                                    <a:pt x="3" y="34"/>
                                    <a:pt x="3" y="34"/>
                                    <a:pt x="2" y="34"/>
                                  </a:cubicBezTo>
                                  <a:cubicBezTo>
                                    <a:pt x="2" y="34"/>
                                    <a:pt x="1" y="34"/>
                                    <a:pt x="1" y="34"/>
                                  </a:cubicBezTo>
                                  <a:cubicBezTo>
                                    <a:pt x="0" y="34"/>
                                    <a:pt x="0" y="34"/>
                                    <a:pt x="0" y="34"/>
                                  </a:cubicBezTo>
                                  <a:cubicBezTo>
                                    <a:pt x="0" y="34"/>
                                    <a:pt x="0" y="34"/>
                                    <a:pt x="0" y="33"/>
                                  </a:cubicBezTo>
                                  <a:cubicBezTo>
                                    <a:pt x="0" y="33"/>
                                    <a:pt x="0" y="33"/>
                                    <a:pt x="0" y="33"/>
                                  </a:cubicBezTo>
                                  <a:lnTo>
                                    <a:pt x="10" y="13"/>
                                  </a:lnTo>
                                  <a:lnTo>
                                    <a:pt x="10" y="5"/>
                                  </a:lnTo>
                                  <a:cubicBezTo>
                                    <a:pt x="10" y="4"/>
                                    <a:pt x="10" y="3"/>
                                    <a:pt x="10" y="3"/>
                                  </a:cubicBezTo>
                                  <a:cubicBezTo>
                                    <a:pt x="10" y="2"/>
                                    <a:pt x="11" y="1"/>
                                    <a:pt x="11" y="1"/>
                                  </a:cubicBezTo>
                                  <a:cubicBezTo>
                                    <a:pt x="11" y="1"/>
                                    <a:pt x="12" y="1"/>
                                    <a:pt x="13" y="0"/>
                                  </a:cubicBezTo>
                                  <a:cubicBezTo>
                                    <a:pt x="13" y="0"/>
                                    <a:pt x="14" y="0"/>
                                    <a:pt x="15" y="0"/>
                                  </a:cubicBezTo>
                                  <a:cubicBezTo>
                                    <a:pt x="16" y="0"/>
                                    <a:pt x="17" y="0"/>
                                    <a:pt x="17" y="0"/>
                                  </a:cubicBezTo>
                                  <a:cubicBezTo>
                                    <a:pt x="18" y="1"/>
                                    <a:pt x="19" y="1"/>
                                    <a:pt x="19" y="1"/>
                                  </a:cubicBezTo>
                                  <a:cubicBezTo>
                                    <a:pt x="20" y="1"/>
                                    <a:pt x="20" y="2"/>
                                    <a:pt x="20" y="3"/>
                                  </a:cubicBezTo>
                                  <a:cubicBezTo>
                                    <a:pt x="20" y="3"/>
                                    <a:pt x="20" y="4"/>
                                    <a:pt x="20" y="5"/>
                                  </a:cubicBezTo>
                                  <a:lnTo>
                                    <a:pt x="20"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5" name="Freeform 42"/>
                          <wps:cNvSpPr>
                            <a:spLocks noEditPoints="1"/>
                          </wps:cNvSpPr>
                          <wps:spPr bwMode="auto">
                            <a:xfrm>
                              <a:off x="2962" y="752"/>
                              <a:ext cx="62" cy="100"/>
                            </a:xfrm>
                            <a:custGeom>
                              <a:avLst/>
                              <a:gdLst>
                                <a:gd name="T0" fmla="*/ 59 w 59"/>
                                <a:gd name="T1" fmla="*/ 5 h 95"/>
                                <a:gd name="T2" fmla="*/ 57 w 59"/>
                                <a:gd name="T3" fmla="*/ 8 h 95"/>
                                <a:gd name="T4" fmla="*/ 51 w 59"/>
                                <a:gd name="T5" fmla="*/ 15 h 95"/>
                                <a:gd name="T6" fmla="*/ 50 w 59"/>
                                <a:gd name="T7" fmla="*/ 32 h 95"/>
                                <a:gd name="T8" fmla="*/ 38 w 59"/>
                                <a:gd name="T9" fmla="*/ 44 h 95"/>
                                <a:gd name="T10" fmla="*/ 20 w 59"/>
                                <a:gd name="T11" fmla="*/ 45 h 95"/>
                                <a:gd name="T12" fmla="*/ 11 w 59"/>
                                <a:gd name="T13" fmla="*/ 45 h 95"/>
                                <a:gd name="T14" fmla="*/ 13 w 59"/>
                                <a:gd name="T15" fmla="*/ 54 h 95"/>
                                <a:gd name="T16" fmla="*/ 37 w 59"/>
                                <a:gd name="T17" fmla="*/ 56 h 95"/>
                                <a:gd name="T18" fmla="*/ 52 w 59"/>
                                <a:gd name="T19" fmla="*/ 61 h 95"/>
                                <a:gd name="T20" fmla="*/ 58 w 59"/>
                                <a:gd name="T21" fmla="*/ 73 h 95"/>
                                <a:gd name="T22" fmla="*/ 51 w 59"/>
                                <a:gd name="T23" fmla="*/ 88 h 95"/>
                                <a:gd name="T24" fmla="*/ 28 w 59"/>
                                <a:gd name="T25" fmla="*/ 95 h 95"/>
                                <a:gd name="T26" fmla="*/ 7 w 59"/>
                                <a:gd name="T27" fmla="*/ 90 h 95"/>
                                <a:gd name="T28" fmla="*/ 0 w 59"/>
                                <a:gd name="T29" fmla="*/ 78 h 95"/>
                                <a:gd name="T30" fmla="*/ 3 w 59"/>
                                <a:gd name="T31" fmla="*/ 69 h 95"/>
                                <a:gd name="T32" fmla="*/ 10 w 59"/>
                                <a:gd name="T33" fmla="*/ 61 h 95"/>
                                <a:gd name="T34" fmla="*/ 2 w 59"/>
                                <a:gd name="T35" fmla="*/ 51 h 95"/>
                                <a:gd name="T36" fmla="*/ 8 w 59"/>
                                <a:gd name="T37" fmla="*/ 37 h 95"/>
                                <a:gd name="T38" fmla="*/ 4 w 59"/>
                                <a:gd name="T39" fmla="*/ 23 h 95"/>
                                <a:gd name="T40" fmla="*/ 11 w 59"/>
                                <a:gd name="T41" fmla="*/ 6 h 95"/>
                                <a:gd name="T42" fmla="*/ 28 w 59"/>
                                <a:gd name="T43" fmla="*/ 0 h 95"/>
                                <a:gd name="T44" fmla="*/ 38 w 59"/>
                                <a:gd name="T45" fmla="*/ 1 h 95"/>
                                <a:gd name="T46" fmla="*/ 59 w 59"/>
                                <a:gd name="T47" fmla="*/ 2 h 95"/>
                                <a:gd name="T48" fmla="*/ 59 w 59"/>
                                <a:gd name="T49" fmla="*/ 5 h 95"/>
                                <a:gd name="T50" fmla="*/ 43 w 59"/>
                                <a:gd name="T51" fmla="*/ 23 h 95"/>
                                <a:gd name="T52" fmla="*/ 28 w 59"/>
                                <a:gd name="T53" fmla="*/ 7 h 95"/>
                                <a:gd name="T54" fmla="*/ 16 w 59"/>
                                <a:gd name="T55" fmla="*/ 12 h 95"/>
                                <a:gd name="T56" fmla="*/ 13 w 59"/>
                                <a:gd name="T57" fmla="*/ 23 h 95"/>
                                <a:gd name="T58" fmla="*/ 28 w 59"/>
                                <a:gd name="T59" fmla="*/ 39 h 95"/>
                                <a:gd name="T60" fmla="*/ 39 w 59"/>
                                <a:gd name="T61" fmla="*/ 34 h 95"/>
                                <a:gd name="T62" fmla="*/ 43 w 59"/>
                                <a:gd name="T63" fmla="*/ 23 h 95"/>
                                <a:gd name="T64" fmla="*/ 50 w 59"/>
                                <a:gd name="T65" fmla="*/ 74 h 95"/>
                                <a:gd name="T66" fmla="*/ 46 w 59"/>
                                <a:gd name="T67" fmla="*/ 66 h 95"/>
                                <a:gd name="T68" fmla="*/ 17 w 59"/>
                                <a:gd name="T69" fmla="*/ 63 h 95"/>
                                <a:gd name="T70" fmla="*/ 10 w 59"/>
                                <a:gd name="T71" fmla="*/ 70 h 95"/>
                                <a:gd name="T72" fmla="*/ 9 w 59"/>
                                <a:gd name="T73" fmla="*/ 77 h 95"/>
                                <a:gd name="T74" fmla="*/ 29 w 59"/>
                                <a:gd name="T75" fmla="*/ 88 h 95"/>
                                <a:gd name="T76" fmla="*/ 45 w 59"/>
                                <a:gd name="T77" fmla="*/ 83 h 95"/>
                                <a:gd name="T78" fmla="*/ 50 w 59"/>
                                <a:gd name="T79" fmla="*/ 74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5">
                                  <a:moveTo>
                                    <a:pt x="59" y="5"/>
                                  </a:moveTo>
                                  <a:lnTo>
                                    <a:pt x="59" y="5"/>
                                  </a:lnTo>
                                  <a:cubicBezTo>
                                    <a:pt x="59" y="6"/>
                                    <a:pt x="59" y="7"/>
                                    <a:pt x="58" y="8"/>
                                  </a:cubicBezTo>
                                  <a:cubicBezTo>
                                    <a:pt x="58" y="8"/>
                                    <a:pt x="57" y="8"/>
                                    <a:pt x="57" y="8"/>
                                  </a:cubicBezTo>
                                  <a:lnTo>
                                    <a:pt x="47" y="8"/>
                                  </a:lnTo>
                                  <a:cubicBezTo>
                                    <a:pt x="49" y="11"/>
                                    <a:pt x="50" y="13"/>
                                    <a:pt x="51" y="15"/>
                                  </a:cubicBezTo>
                                  <a:cubicBezTo>
                                    <a:pt x="52" y="18"/>
                                    <a:pt x="52" y="20"/>
                                    <a:pt x="52" y="23"/>
                                  </a:cubicBezTo>
                                  <a:cubicBezTo>
                                    <a:pt x="52" y="26"/>
                                    <a:pt x="51" y="30"/>
                                    <a:pt x="50" y="32"/>
                                  </a:cubicBezTo>
                                  <a:cubicBezTo>
                                    <a:pt x="49" y="35"/>
                                    <a:pt x="47" y="38"/>
                                    <a:pt x="45" y="40"/>
                                  </a:cubicBezTo>
                                  <a:cubicBezTo>
                                    <a:pt x="43" y="42"/>
                                    <a:pt x="41" y="43"/>
                                    <a:pt x="38" y="44"/>
                                  </a:cubicBezTo>
                                  <a:cubicBezTo>
                                    <a:pt x="35" y="45"/>
                                    <a:pt x="31" y="46"/>
                                    <a:pt x="28" y="46"/>
                                  </a:cubicBezTo>
                                  <a:cubicBezTo>
                                    <a:pt x="25" y="46"/>
                                    <a:pt x="22" y="45"/>
                                    <a:pt x="20" y="45"/>
                                  </a:cubicBezTo>
                                  <a:cubicBezTo>
                                    <a:pt x="17" y="44"/>
                                    <a:pt x="15" y="43"/>
                                    <a:pt x="13" y="42"/>
                                  </a:cubicBezTo>
                                  <a:cubicBezTo>
                                    <a:pt x="13" y="43"/>
                                    <a:pt x="12" y="44"/>
                                    <a:pt x="11" y="45"/>
                                  </a:cubicBezTo>
                                  <a:cubicBezTo>
                                    <a:pt x="10" y="46"/>
                                    <a:pt x="10" y="48"/>
                                    <a:pt x="10" y="49"/>
                                  </a:cubicBezTo>
                                  <a:cubicBezTo>
                                    <a:pt x="10" y="51"/>
                                    <a:pt x="11" y="52"/>
                                    <a:pt x="13" y="54"/>
                                  </a:cubicBezTo>
                                  <a:cubicBezTo>
                                    <a:pt x="15" y="55"/>
                                    <a:pt x="17" y="56"/>
                                    <a:pt x="20" y="56"/>
                                  </a:cubicBezTo>
                                  <a:lnTo>
                                    <a:pt x="37" y="56"/>
                                  </a:lnTo>
                                  <a:cubicBezTo>
                                    <a:pt x="40" y="57"/>
                                    <a:pt x="43" y="57"/>
                                    <a:pt x="45" y="58"/>
                                  </a:cubicBezTo>
                                  <a:cubicBezTo>
                                    <a:pt x="48" y="58"/>
                                    <a:pt x="50" y="59"/>
                                    <a:pt x="52" y="61"/>
                                  </a:cubicBezTo>
                                  <a:cubicBezTo>
                                    <a:pt x="54" y="62"/>
                                    <a:pt x="56" y="64"/>
                                    <a:pt x="57" y="66"/>
                                  </a:cubicBezTo>
                                  <a:cubicBezTo>
                                    <a:pt x="58" y="68"/>
                                    <a:pt x="58" y="70"/>
                                    <a:pt x="58" y="73"/>
                                  </a:cubicBezTo>
                                  <a:cubicBezTo>
                                    <a:pt x="58" y="76"/>
                                    <a:pt x="58" y="79"/>
                                    <a:pt x="57" y="81"/>
                                  </a:cubicBezTo>
                                  <a:cubicBezTo>
                                    <a:pt x="56" y="84"/>
                                    <a:pt x="54" y="86"/>
                                    <a:pt x="51" y="88"/>
                                  </a:cubicBezTo>
                                  <a:cubicBezTo>
                                    <a:pt x="49" y="90"/>
                                    <a:pt x="46" y="92"/>
                                    <a:pt x="42" y="93"/>
                                  </a:cubicBezTo>
                                  <a:cubicBezTo>
                                    <a:pt x="38" y="94"/>
                                    <a:pt x="34" y="95"/>
                                    <a:pt x="28" y="95"/>
                                  </a:cubicBezTo>
                                  <a:cubicBezTo>
                                    <a:pt x="23" y="95"/>
                                    <a:pt x="19" y="94"/>
                                    <a:pt x="15" y="93"/>
                                  </a:cubicBezTo>
                                  <a:cubicBezTo>
                                    <a:pt x="12" y="93"/>
                                    <a:pt x="9" y="91"/>
                                    <a:pt x="7" y="90"/>
                                  </a:cubicBezTo>
                                  <a:cubicBezTo>
                                    <a:pt x="4" y="88"/>
                                    <a:pt x="3" y="86"/>
                                    <a:pt x="2" y="84"/>
                                  </a:cubicBezTo>
                                  <a:cubicBezTo>
                                    <a:pt x="1" y="82"/>
                                    <a:pt x="0" y="80"/>
                                    <a:pt x="0" y="78"/>
                                  </a:cubicBezTo>
                                  <a:cubicBezTo>
                                    <a:pt x="0" y="76"/>
                                    <a:pt x="0" y="74"/>
                                    <a:pt x="1" y="73"/>
                                  </a:cubicBezTo>
                                  <a:cubicBezTo>
                                    <a:pt x="1" y="71"/>
                                    <a:pt x="2" y="70"/>
                                    <a:pt x="3" y="69"/>
                                  </a:cubicBezTo>
                                  <a:cubicBezTo>
                                    <a:pt x="3" y="67"/>
                                    <a:pt x="4" y="66"/>
                                    <a:pt x="6" y="65"/>
                                  </a:cubicBezTo>
                                  <a:cubicBezTo>
                                    <a:pt x="7" y="64"/>
                                    <a:pt x="8" y="62"/>
                                    <a:pt x="10" y="61"/>
                                  </a:cubicBezTo>
                                  <a:cubicBezTo>
                                    <a:pt x="7" y="60"/>
                                    <a:pt x="5" y="58"/>
                                    <a:pt x="4" y="57"/>
                                  </a:cubicBezTo>
                                  <a:cubicBezTo>
                                    <a:pt x="3" y="55"/>
                                    <a:pt x="2" y="53"/>
                                    <a:pt x="2" y="51"/>
                                  </a:cubicBezTo>
                                  <a:cubicBezTo>
                                    <a:pt x="2" y="48"/>
                                    <a:pt x="3" y="45"/>
                                    <a:pt x="4" y="43"/>
                                  </a:cubicBezTo>
                                  <a:cubicBezTo>
                                    <a:pt x="5" y="41"/>
                                    <a:pt x="7" y="39"/>
                                    <a:pt x="8" y="37"/>
                                  </a:cubicBezTo>
                                  <a:cubicBezTo>
                                    <a:pt x="7" y="35"/>
                                    <a:pt x="6" y="33"/>
                                    <a:pt x="5" y="31"/>
                                  </a:cubicBezTo>
                                  <a:cubicBezTo>
                                    <a:pt x="4" y="29"/>
                                    <a:pt x="4" y="26"/>
                                    <a:pt x="4" y="23"/>
                                  </a:cubicBezTo>
                                  <a:cubicBezTo>
                                    <a:pt x="4" y="20"/>
                                    <a:pt x="5" y="16"/>
                                    <a:pt x="6" y="14"/>
                                  </a:cubicBezTo>
                                  <a:cubicBezTo>
                                    <a:pt x="7" y="11"/>
                                    <a:pt x="9" y="8"/>
                                    <a:pt x="11" y="6"/>
                                  </a:cubicBezTo>
                                  <a:cubicBezTo>
                                    <a:pt x="13" y="4"/>
                                    <a:pt x="15" y="3"/>
                                    <a:pt x="18" y="2"/>
                                  </a:cubicBezTo>
                                  <a:cubicBezTo>
                                    <a:pt x="21" y="1"/>
                                    <a:pt x="24" y="0"/>
                                    <a:pt x="28" y="0"/>
                                  </a:cubicBezTo>
                                  <a:cubicBezTo>
                                    <a:pt x="30" y="0"/>
                                    <a:pt x="32" y="0"/>
                                    <a:pt x="33" y="0"/>
                                  </a:cubicBezTo>
                                  <a:cubicBezTo>
                                    <a:pt x="35" y="1"/>
                                    <a:pt x="36" y="1"/>
                                    <a:pt x="38" y="1"/>
                                  </a:cubicBezTo>
                                  <a:lnTo>
                                    <a:pt x="57" y="1"/>
                                  </a:lnTo>
                                  <a:cubicBezTo>
                                    <a:pt x="58" y="1"/>
                                    <a:pt x="58" y="2"/>
                                    <a:pt x="59" y="2"/>
                                  </a:cubicBezTo>
                                  <a:cubicBezTo>
                                    <a:pt x="59" y="3"/>
                                    <a:pt x="59" y="4"/>
                                    <a:pt x="59" y="5"/>
                                  </a:cubicBezTo>
                                  <a:lnTo>
                                    <a:pt x="59" y="5"/>
                                  </a:lnTo>
                                  <a:close/>
                                  <a:moveTo>
                                    <a:pt x="43" y="23"/>
                                  </a:moveTo>
                                  <a:lnTo>
                                    <a:pt x="43" y="23"/>
                                  </a:lnTo>
                                  <a:cubicBezTo>
                                    <a:pt x="43" y="18"/>
                                    <a:pt x="42" y="14"/>
                                    <a:pt x="39" y="11"/>
                                  </a:cubicBezTo>
                                  <a:cubicBezTo>
                                    <a:pt x="36" y="9"/>
                                    <a:pt x="33" y="7"/>
                                    <a:pt x="28" y="7"/>
                                  </a:cubicBezTo>
                                  <a:cubicBezTo>
                                    <a:pt x="25" y="7"/>
                                    <a:pt x="23" y="8"/>
                                    <a:pt x="21" y="9"/>
                                  </a:cubicBezTo>
                                  <a:cubicBezTo>
                                    <a:pt x="19" y="9"/>
                                    <a:pt x="18" y="11"/>
                                    <a:pt x="16" y="12"/>
                                  </a:cubicBezTo>
                                  <a:cubicBezTo>
                                    <a:pt x="15" y="13"/>
                                    <a:pt x="14" y="15"/>
                                    <a:pt x="14" y="17"/>
                                  </a:cubicBezTo>
                                  <a:cubicBezTo>
                                    <a:pt x="13" y="19"/>
                                    <a:pt x="13" y="21"/>
                                    <a:pt x="13" y="23"/>
                                  </a:cubicBezTo>
                                  <a:cubicBezTo>
                                    <a:pt x="13" y="28"/>
                                    <a:pt x="14" y="32"/>
                                    <a:pt x="17" y="35"/>
                                  </a:cubicBezTo>
                                  <a:cubicBezTo>
                                    <a:pt x="19" y="37"/>
                                    <a:pt x="23" y="39"/>
                                    <a:pt x="28" y="39"/>
                                  </a:cubicBezTo>
                                  <a:cubicBezTo>
                                    <a:pt x="31" y="39"/>
                                    <a:pt x="33" y="38"/>
                                    <a:pt x="35" y="37"/>
                                  </a:cubicBezTo>
                                  <a:cubicBezTo>
                                    <a:pt x="37" y="37"/>
                                    <a:pt x="38" y="35"/>
                                    <a:pt x="39" y="34"/>
                                  </a:cubicBezTo>
                                  <a:cubicBezTo>
                                    <a:pt x="41" y="33"/>
                                    <a:pt x="42" y="31"/>
                                    <a:pt x="42" y="29"/>
                                  </a:cubicBezTo>
                                  <a:cubicBezTo>
                                    <a:pt x="43" y="27"/>
                                    <a:pt x="43" y="25"/>
                                    <a:pt x="43" y="23"/>
                                  </a:cubicBezTo>
                                  <a:lnTo>
                                    <a:pt x="43" y="23"/>
                                  </a:lnTo>
                                  <a:close/>
                                  <a:moveTo>
                                    <a:pt x="50" y="74"/>
                                  </a:moveTo>
                                  <a:lnTo>
                                    <a:pt x="50" y="74"/>
                                  </a:lnTo>
                                  <a:cubicBezTo>
                                    <a:pt x="50" y="71"/>
                                    <a:pt x="49" y="68"/>
                                    <a:pt x="46" y="66"/>
                                  </a:cubicBezTo>
                                  <a:cubicBezTo>
                                    <a:pt x="44" y="65"/>
                                    <a:pt x="40" y="64"/>
                                    <a:pt x="36" y="64"/>
                                  </a:cubicBezTo>
                                  <a:lnTo>
                                    <a:pt x="17" y="63"/>
                                  </a:lnTo>
                                  <a:cubicBezTo>
                                    <a:pt x="15" y="64"/>
                                    <a:pt x="14" y="66"/>
                                    <a:pt x="13" y="67"/>
                                  </a:cubicBezTo>
                                  <a:cubicBezTo>
                                    <a:pt x="12" y="68"/>
                                    <a:pt x="11" y="69"/>
                                    <a:pt x="10" y="70"/>
                                  </a:cubicBezTo>
                                  <a:cubicBezTo>
                                    <a:pt x="10" y="71"/>
                                    <a:pt x="9" y="73"/>
                                    <a:pt x="9" y="74"/>
                                  </a:cubicBezTo>
                                  <a:cubicBezTo>
                                    <a:pt x="9" y="75"/>
                                    <a:pt x="9" y="76"/>
                                    <a:pt x="9" y="77"/>
                                  </a:cubicBezTo>
                                  <a:cubicBezTo>
                                    <a:pt x="9" y="80"/>
                                    <a:pt x="10" y="83"/>
                                    <a:pt x="14" y="85"/>
                                  </a:cubicBezTo>
                                  <a:cubicBezTo>
                                    <a:pt x="18" y="87"/>
                                    <a:pt x="22" y="88"/>
                                    <a:pt x="29" y="88"/>
                                  </a:cubicBezTo>
                                  <a:cubicBezTo>
                                    <a:pt x="33" y="88"/>
                                    <a:pt x="36" y="87"/>
                                    <a:pt x="39" y="86"/>
                                  </a:cubicBezTo>
                                  <a:cubicBezTo>
                                    <a:pt x="41" y="86"/>
                                    <a:pt x="44" y="85"/>
                                    <a:pt x="45" y="83"/>
                                  </a:cubicBezTo>
                                  <a:cubicBezTo>
                                    <a:pt x="47" y="82"/>
                                    <a:pt x="48" y="81"/>
                                    <a:pt x="49" y="79"/>
                                  </a:cubicBezTo>
                                  <a:cubicBezTo>
                                    <a:pt x="50" y="77"/>
                                    <a:pt x="50" y="75"/>
                                    <a:pt x="50" y="74"/>
                                  </a:cubicBezTo>
                                  <a:lnTo>
                                    <a:pt x="50" y="7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6" name="Freeform 43"/>
                          <wps:cNvSpPr>
                            <a:spLocks/>
                          </wps:cNvSpPr>
                          <wps:spPr bwMode="auto">
                            <a:xfrm>
                              <a:off x="3045" y="719"/>
                              <a:ext cx="10" cy="106"/>
                            </a:xfrm>
                            <a:custGeom>
                              <a:avLst/>
                              <a:gdLst>
                                <a:gd name="T0" fmla="*/ 9 w 9"/>
                                <a:gd name="T1" fmla="*/ 98 h 100"/>
                                <a:gd name="T2" fmla="*/ 9 w 9"/>
                                <a:gd name="T3" fmla="*/ 98 h 100"/>
                                <a:gd name="T4" fmla="*/ 9 w 9"/>
                                <a:gd name="T5" fmla="*/ 99 h 100"/>
                                <a:gd name="T6" fmla="*/ 8 w 9"/>
                                <a:gd name="T7" fmla="*/ 100 h 100"/>
                                <a:gd name="T8" fmla="*/ 7 w 9"/>
                                <a:gd name="T9" fmla="*/ 100 h 100"/>
                                <a:gd name="T10" fmla="*/ 4 w 9"/>
                                <a:gd name="T11" fmla="*/ 100 h 100"/>
                                <a:gd name="T12" fmla="*/ 2 w 9"/>
                                <a:gd name="T13" fmla="*/ 100 h 100"/>
                                <a:gd name="T14" fmla="*/ 1 w 9"/>
                                <a:gd name="T15" fmla="*/ 100 h 100"/>
                                <a:gd name="T16" fmla="*/ 0 w 9"/>
                                <a:gd name="T17" fmla="*/ 99 h 100"/>
                                <a:gd name="T18" fmla="*/ 0 w 9"/>
                                <a:gd name="T19" fmla="*/ 98 h 100"/>
                                <a:gd name="T20" fmla="*/ 0 w 9"/>
                                <a:gd name="T21" fmla="*/ 2 h 100"/>
                                <a:gd name="T22" fmla="*/ 0 w 9"/>
                                <a:gd name="T23" fmla="*/ 1 h 100"/>
                                <a:gd name="T24" fmla="*/ 1 w 9"/>
                                <a:gd name="T25" fmla="*/ 1 h 100"/>
                                <a:gd name="T26" fmla="*/ 2 w 9"/>
                                <a:gd name="T27" fmla="*/ 0 h 100"/>
                                <a:gd name="T28" fmla="*/ 4 w 9"/>
                                <a:gd name="T29" fmla="*/ 0 h 100"/>
                                <a:gd name="T30" fmla="*/ 7 w 9"/>
                                <a:gd name="T31" fmla="*/ 0 h 100"/>
                                <a:gd name="T32" fmla="*/ 8 w 9"/>
                                <a:gd name="T33" fmla="*/ 1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9"/>
                                    <a:pt x="9" y="99"/>
                                    <a:pt x="9" y="99"/>
                                  </a:cubicBezTo>
                                  <a:cubicBezTo>
                                    <a:pt x="8" y="99"/>
                                    <a:pt x="8" y="99"/>
                                    <a:pt x="8" y="100"/>
                                  </a:cubicBezTo>
                                  <a:cubicBezTo>
                                    <a:pt x="8" y="100"/>
                                    <a:pt x="7" y="100"/>
                                    <a:pt x="7" y="100"/>
                                  </a:cubicBezTo>
                                  <a:cubicBezTo>
                                    <a:pt x="6" y="100"/>
                                    <a:pt x="5" y="100"/>
                                    <a:pt x="4" y="100"/>
                                  </a:cubicBezTo>
                                  <a:cubicBezTo>
                                    <a:pt x="4" y="100"/>
                                    <a:pt x="3" y="100"/>
                                    <a:pt x="2" y="100"/>
                                  </a:cubicBezTo>
                                  <a:cubicBezTo>
                                    <a:pt x="2" y="100"/>
                                    <a:pt x="1" y="100"/>
                                    <a:pt x="1" y="100"/>
                                  </a:cubicBezTo>
                                  <a:cubicBezTo>
                                    <a:pt x="1" y="99"/>
                                    <a:pt x="1" y="99"/>
                                    <a:pt x="0" y="99"/>
                                  </a:cubicBezTo>
                                  <a:cubicBezTo>
                                    <a:pt x="0" y="99"/>
                                    <a:pt x="0" y="99"/>
                                    <a:pt x="0" y="98"/>
                                  </a:cubicBezTo>
                                  <a:lnTo>
                                    <a:pt x="0" y="2"/>
                                  </a:lnTo>
                                  <a:cubicBezTo>
                                    <a:pt x="0" y="2"/>
                                    <a:pt x="0" y="2"/>
                                    <a:pt x="0" y="1"/>
                                  </a:cubicBezTo>
                                  <a:cubicBezTo>
                                    <a:pt x="1" y="1"/>
                                    <a:pt x="1" y="1"/>
                                    <a:pt x="1" y="1"/>
                                  </a:cubicBezTo>
                                  <a:cubicBezTo>
                                    <a:pt x="1" y="1"/>
                                    <a:pt x="2" y="1"/>
                                    <a:pt x="2" y="0"/>
                                  </a:cubicBezTo>
                                  <a:cubicBezTo>
                                    <a:pt x="3" y="0"/>
                                    <a:pt x="4" y="0"/>
                                    <a:pt x="4" y="0"/>
                                  </a:cubicBezTo>
                                  <a:cubicBezTo>
                                    <a:pt x="5" y="0"/>
                                    <a:pt x="6" y="0"/>
                                    <a:pt x="7" y="0"/>
                                  </a:cubicBezTo>
                                  <a:cubicBezTo>
                                    <a:pt x="7" y="1"/>
                                    <a:pt x="8" y="1"/>
                                    <a:pt x="8" y="1"/>
                                  </a:cubicBezTo>
                                  <a:cubicBezTo>
                                    <a:pt x="8" y="1"/>
                                    <a:pt x="8" y="1"/>
                                    <a:pt x="9" y="1"/>
                                  </a:cubicBezTo>
                                  <a:cubicBezTo>
                                    <a:pt x="9" y="2"/>
                                    <a:pt x="9" y="2"/>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7" name="Freeform 44"/>
                          <wps:cNvSpPr>
                            <a:spLocks noEditPoints="1"/>
                          </wps:cNvSpPr>
                          <wps:spPr bwMode="auto">
                            <a:xfrm>
                              <a:off x="3076" y="752"/>
                              <a:ext cx="66"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9 w 62"/>
                                <a:gd name="T45" fmla="*/ 16 h 70"/>
                                <a:gd name="T46" fmla="*/ 42 w 62"/>
                                <a:gd name="T47" fmla="*/ 10 h 70"/>
                                <a:gd name="T48" fmla="*/ 31 w 62"/>
                                <a:gd name="T49" fmla="*/ 8 h 70"/>
                                <a:gd name="T50" fmla="*/ 21 w 62"/>
                                <a:gd name="T51" fmla="*/ 10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9"/>
                                  </a:cubicBezTo>
                                  <a:cubicBezTo>
                                    <a:pt x="59" y="53"/>
                                    <a:pt x="57" y="57"/>
                                    <a:pt x="54" y="60"/>
                                  </a:cubicBezTo>
                                  <a:cubicBezTo>
                                    <a:pt x="52" y="63"/>
                                    <a:pt x="48" y="65"/>
                                    <a:pt x="44" y="67"/>
                                  </a:cubicBezTo>
                                  <a:cubicBezTo>
                                    <a:pt x="40" y="69"/>
                                    <a:pt x="36" y="70"/>
                                    <a:pt x="31" y="70"/>
                                  </a:cubicBezTo>
                                  <a:cubicBezTo>
                                    <a:pt x="26" y="70"/>
                                    <a:pt x="21" y="69"/>
                                    <a:pt x="17" y="68"/>
                                  </a:cubicBezTo>
                                  <a:cubicBezTo>
                                    <a:pt x="14" y="66"/>
                                    <a:pt x="10" y="64"/>
                                    <a:pt x="8" y="61"/>
                                  </a:cubicBezTo>
                                  <a:cubicBezTo>
                                    <a:pt x="5" y="58"/>
                                    <a:pt x="4" y="54"/>
                                    <a:pt x="2" y="50"/>
                                  </a:cubicBezTo>
                                  <a:cubicBezTo>
                                    <a:pt x="1" y="46"/>
                                    <a:pt x="0" y="41"/>
                                    <a:pt x="0" y="36"/>
                                  </a:cubicBezTo>
                                  <a:cubicBezTo>
                                    <a:pt x="0" y="30"/>
                                    <a:pt x="1" y="26"/>
                                    <a:pt x="2" y="21"/>
                                  </a:cubicBezTo>
                                  <a:cubicBezTo>
                                    <a:pt x="4" y="17"/>
                                    <a:pt x="6" y="13"/>
                                    <a:pt x="8" y="10"/>
                                  </a:cubicBezTo>
                                  <a:cubicBezTo>
                                    <a:pt x="11" y="7"/>
                                    <a:pt x="14" y="5"/>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5"/>
                                  </a:cubicBezTo>
                                  <a:cubicBezTo>
                                    <a:pt x="51" y="21"/>
                                    <a:pt x="50" y="18"/>
                                    <a:pt x="49" y="16"/>
                                  </a:cubicBezTo>
                                  <a:cubicBezTo>
                                    <a:pt x="47" y="13"/>
                                    <a:pt x="45" y="11"/>
                                    <a:pt x="42" y="10"/>
                                  </a:cubicBezTo>
                                  <a:cubicBezTo>
                                    <a:pt x="39" y="8"/>
                                    <a:pt x="36" y="8"/>
                                    <a:pt x="31" y="8"/>
                                  </a:cubicBezTo>
                                  <a:cubicBezTo>
                                    <a:pt x="28" y="8"/>
                                    <a:pt x="24" y="8"/>
                                    <a:pt x="21" y="10"/>
                                  </a:cubicBezTo>
                                  <a:cubicBezTo>
                                    <a:pt x="19" y="11"/>
                                    <a:pt x="16" y="13"/>
                                    <a:pt x="15" y="15"/>
                                  </a:cubicBezTo>
                                  <a:cubicBezTo>
                                    <a:pt x="13" y="18"/>
                                    <a:pt x="11" y="21"/>
                                    <a:pt x="11" y="24"/>
                                  </a:cubicBezTo>
                                  <a:cubicBezTo>
                                    <a:pt x="10" y="27"/>
                                    <a:pt x="9" y="31"/>
                                    <a:pt x="9" y="35"/>
                                  </a:cubicBezTo>
                                  <a:cubicBezTo>
                                    <a:pt x="9" y="38"/>
                                    <a:pt x="10" y="42"/>
                                    <a:pt x="10" y="45"/>
                                  </a:cubicBezTo>
                                  <a:cubicBezTo>
                                    <a:pt x="11" y="49"/>
                                    <a:pt x="12" y="52"/>
                                    <a:pt x="14" y="54"/>
                                  </a:cubicBezTo>
                                  <a:cubicBezTo>
                                    <a:pt x="16" y="57"/>
                                    <a:pt x="18" y="59"/>
                                    <a:pt x="21" y="60"/>
                                  </a:cubicBezTo>
                                  <a:cubicBezTo>
                                    <a:pt x="23" y="62"/>
                                    <a:pt x="27" y="62"/>
                                    <a:pt x="31" y="62"/>
                                  </a:cubicBezTo>
                                  <a:cubicBezTo>
                                    <a:pt x="35" y="62"/>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8" name="Freeform 45"/>
                          <wps:cNvSpPr>
                            <a:spLocks noEditPoints="1"/>
                          </wps:cNvSpPr>
                          <wps:spPr bwMode="auto">
                            <a:xfrm>
                              <a:off x="3166" y="719"/>
                              <a:ext cx="59" cy="107"/>
                            </a:xfrm>
                            <a:custGeom>
                              <a:avLst/>
                              <a:gdLst>
                                <a:gd name="T0" fmla="*/ 56 w 56"/>
                                <a:gd name="T1" fmla="*/ 65 h 101"/>
                                <a:gd name="T2" fmla="*/ 56 w 56"/>
                                <a:gd name="T3" fmla="*/ 65 h 101"/>
                                <a:gd name="T4" fmla="*/ 55 w 56"/>
                                <a:gd name="T5" fmla="*/ 80 h 101"/>
                                <a:gd name="T6" fmla="*/ 49 w 56"/>
                                <a:gd name="T7" fmla="*/ 91 h 101"/>
                                <a:gd name="T8" fmla="*/ 41 w 56"/>
                                <a:gd name="T9" fmla="*/ 98 h 101"/>
                                <a:gd name="T10" fmla="*/ 29 w 56"/>
                                <a:gd name="T11" fmla="*/ 101 h 101"/>
                                <a:gd name="T12" fmla="*/ 23 w 56"/>
                                <a:gd name="T13" fmla="*/ 100 h 101"/>
                                <a:gd name="T14" fmla="*/ 18 w 56"/>
                                <a:gd name="T15" fmla="*/ 98 h 101"/>
                                <a:gd name="T16" fmla="*/ 13 w 56"/>
                                <a:gd name="T17" fmla="*/ 95 h 101"/>
                                <a:gd name="T18" fmla="*/ 8 w 56"/>
                                <a:gd name="T19" fmla="*/ 90 h 101"/>
                                <a:gd name="T20" fmla="*/ 8 w 56"/>
                                <a:gd name="T21" fmla="*/ 98 h 101"/>
                                <a:gd name="T22" fmla="*/ 8 w 56"/>
                                <a:gd name="T23" fmla="*/ 99 h 101"/>
                                <a:gd name="T24" fmla="*/ 7 w 56"/>
                                <a:gd name="T25" fmla="*/ 100 h 101"/>
                                <a:gd name="T26" fmla="*/ 6 w 56"/>
                                <a:gd name="T27" fmla="*/ 100 h 101"/>
                                <a:gd name="T28" fmla="*/ 4 w 56"/>
                                <a:gd name="T29" fmla="*/ 100 h 101"/>
                                <a:gd name="T30" fmla="*/ 2 w 56"/>
                                <a:gd name="T31" fmla="*/ 100 h 101"/>
                                <a:gd name="T32" fmla="*/ 1 w 56"/>
                                <a:gd name="T33" fmla="*/ 100 h 101"/>
                                <a:gd name="T34" fmla="*/ 0 w 56"/>
                                <a:gd name="T35" fmla="*/ 99 h 101"/>
                                <a:gd name="T36" fmla="*/ 0 w 56"/>
                                <a:gd name="T37" fmla="*/ 98 h 101"/>
                                <a:gd name="T38" fmla="*/ 0 w 56"/>
                                <a:gd name="T39" fmla="*/ 2 h 101"/>
                                <a:gd name="T40" fmla="*/ 0 w 56"/>
                                <a:gd name="T41" fmla="*/ 1 h 101"/>
                                <a:gd name="T42" fmla="*/ 1 w 56"/>
                                <a:gd name="T43" fmla="*/ 1 h 101"/>
                                <a:gd name="T44" fmla="*/ 2 w 56"/>
                                <a:gd name="T45" fmla="*/ 0 h 101"/>
                                <a:gd name="T46" fmla="*/ 4 w 56"/>
                                <a:gd name="T47" fmla="*/ 0 h 101"/>
                                <a:gd name="T48" fmla="*/ 6 w 56"/>
                                <a:gd name="T49" fmla="*/ 0 h 101"/>
                                <a:gd name="T50" fmla="*/ 8 w 56"/>
                                <a:gd name="T51" fmla="*/ 1 h 101"/>
                                <a:gd name="T52" fmla="*/ 8 w 56"/>
                                <a:gd name="T53" fmla="*/ 1 h 101"/>
                                <a:gd name="T54" fmla="*/ 9 w 56"/>
                                <a:gd name="T55" fmla="*/ 2 h 101"/>
                                <a:gd name="T56" fmla="*/ 9 w 56"/>
                                <a:gd name="T57" fmla="*/ 42 h 101"/>
                                <a:gd name="T58" fmla="*/ 14 w 56"/>
                                <a:gd name="T59" fmla="*/ 37 h 101"/>
                                <a:gd name="T60" fmla="*/ 20 w 56"/>
                                <a:gd name="T61" fmla="*/ 34 h 101"/>
                                <a:gd name="T62" fmla="*/ 25 w 56"/>
                                <a:gd name="T63" fmla="*/ 32 h 101"/>
                                <a:gd name="T64" fmla="*/ 30 w 56"/>
                                <a:gd name="T65" fmla="*/ 31 h 101"/>
                                <a:gd name="T66" fmla="*/ 42 w 56"/>
                                <a:gd name="T67" fmla="*/ 34 h 101"/>
                                <a:gd name="T68" fmla="*/ 50 w 56"/>
                                <a:gd name="T69" fmla="*/ 41 h 101"/>
                                <a:gd name="T70" fmla="*/ 55 w 56"/>
                                <a:gd name="T71" fmla="*/ 52 h 101"/>
                                <a:gd name="T72" fmla="*/ 56 w 56"/>
                                <a:gd name="T73" fmla="*/ 65 h 101"/>
                                <a:gd name="T74" fmla="*/ 56 w 56"/>
                                <a:gd name="T75" fmla="*/ 65 h 101"/>
                                <a:gd name="T76" fmla="*/ 47 w 56"/>
                                <a:gd name="T77" fmla="*/ 67 h 101"/>
                                <a:gd name="T78" fmla="*/ 47 w 56"/>
                                <a:gd name="T79" fmla="*/ 67 h 101"/>
                                <a:gd name="T80" fmla="*/ 47 w 56"/>
                                <a:gd name="T81" fmla="*/ 56 h 101"/>
                                <a:gd name="T82" fmla="*/ 44 w 56"/>
                                <a:gd name="T83" fmla="*/ 47 h 101"/>
                                <a:gd name="T84" fmla="*/ 38 w 56"/>
                                <a:gd name="T85" fmla="*/ 41 h 101"/>
                                <a:gd name="T86" fmla="*/ 30 w 56"/>
                                <a:gd name="T87" fmla="*/ 38 h 101"/>
                                <a:gd name="T88" fmla="*/ 25 w 56"/>
                                <a:gd name="T89" fmla="*/ 39 h 101"/>
                                <a:gd name="T90" fmla="*/ 20 w 56"/>
                                <a:gd name="T91" fmla="*/ 41 h 101"/>
                                <a:gd name="T92" fmla="*/ 14 w 56"/>
                                <a:gd name="T93" fmla="*/ 46 h 101"/>
                                <a:gd name="T94" fmla="*/ 9 w 56"/>
                                <a:gd name="T95" fmla="*/ 52 h 101"/>
                                <a:gd name="T96" fmla="*/ 9 w 56"/>
                                <a:gd name="T97" fmla="*/ 80 h 101"/>
                                <a:gd name="T98" fmla="*/ 19 w 56"/>
                                <a:gd name="T99" fmla="*/ 90 h 101"/>
                                <a:gd name="T100" fmla="*/ 29 w 56"/>
                                <a:gd name="T101" fmla="*/ 94 h 101"/>
                                <a:gd name="T102" fmla="*/ 38 w 56"/>
                                <a:gd name="T103" fmla="*/ 91 h 101"/>
                                <a:gd name="T104" fmla="*/ 43 w 56"/>
                                <a:gd name="T105" fmla="*/ 85 h 101"/>
                                <a:gd name="T106" fmla="*/ 46 w 56"/>
                                <a:gd name="T107" fmla="*/ 76 h 101"/>
                                <a:gd name="T108" fmla="*/ 47 w 56"/>
                                <a:gd name="T109" fmla="*/ 67 h 101"/>
                                <a:gd name="T110" fmla="*/ 47 w 56"/>
                                <a:gd name="T111"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101">
                                  <a:moveTo>
                                    <a:pt x="56" y="65"/>
                                  </a:moveTo>
                                  <a:lnTo>
                                    <a:pt x="56" y="65"/>
                                  </a:lnTo>
                                  <a:cubicBezTo>
                                    <a:pt x="56" y="71"/>
                                    <a:pt x="56" y="76"/>
                                    <a:pt x="55" y="80"/>
                                  </a:cubicBezTo>
                                  <a:cubicBezTo>
                                    <a:pt x="53" y="84"/>
                                    <a:pt x="52" y="88"/>
                                    <a:pt x="49" y="91"/>
                                  </a:cubicBezTo>
                                  <a:cubicBezTo>
                                    <a:pt x="47" y="94"/>
                                    <a:pt x="44" y="97"/>
                                    <a:pt x="41" y="98"/>
                                  </a:cubicBezTo>
                                  <a:cubicBezTo>
                                    <a:pt x="37" y="100"/>
                                    <a:pt x="33" y="101"/>
                                    <a:pt x="29" y="101"/>
                                  </a:cubicBezTo>
                                  <a:cubicBezTo>
                                    <a:pt x="27" y="101"/>
                                    <a:pt x="25" y="101"/>
                                    <a:pt x="23" y="100"/>
                                  </a:cubicBezTo>
                                  <a:cubicBezTo>
                                    <a:pt x="22" y="100"/>
                                    <a:pt x="20" y="99"/>
                                    <a:pt x="18" y="98"/>
                                  </a:cubicBezTo>
                                  <a:cubicBezTo>
                                    <a:pt x="17" y="97"/>
                                    <a:pt x="15" y="96"/>
                                    <a:pt x="13" y="95"/>
                                  </a:cubicBezTo>
                                  <a:cubicBezTo>
                                    <a:pt x="12" y="94"/>
                                    <a:pt x="10" y="92"/>
                                    <a:pt x="8" y="90"/>
                                  </a:cubicBezTo>
                                  <a:lnTo>
                                    <a:pt x="8" y="98"/>
                                  </a:lnTo>
                                  <a:cubicBezTo>
                                    <a:pt x="8" y="99"/>
                                    <a:pt x="8" y="99"/>
                                    <a:pt x="8" y="99"/>
                                  </a:cubicBezTo>
                                  <a:cubicBezTo>
                                    <a:pt x="7" y="99"/>
                                    <a:pt x="7" y="100"/>
                                    <a:pt x="7" y="100"/>
                                  </a:cubicBezTo>
                                  <a:cubicBezTo>
                                    <a:pt x="7" y="100"/>
                                    <a:pt x="6" y="100"/>
                                    <a:pt x="6" y="100"/>
                                  </a:cubicBezTo>
                                  <a:cubicBezTo>
                                    <a:pt x="5" y="100"/>
                                    <a:pt x="5" y="100"/>
                                    <a:pt x="4" y="100"/>
                                  </a:cubicBezTo>
                                  <a:cubicBezTo>
                                    <a:pt x="3" y="100"/>
                                    <a:pt x="3" y="100"/>
                                    <a:pt x="2" y="100"/>
                                  </a:cubicBezTo>
                                  <a:cubicBezTo>
                                    <a:pt x="2" y="100"/>
                                    <a:pt x="1" y="100"/>
                                    <a:pt x="1" y="100"/>
                                  </a:cubicBezTo>
                                  <a:cubicBezTo>
                                    <a:pt x="1" y="100"/>
                                    <a:pt x="0" y="99"/>
                                    <a:pt x="0" y="99"/>
                                  </a:cubicBezTo>
                                  <a:cubicBezTo>
                                    <a:pt x="0" y="99"/>
                                    <a:pt x="0" y="99"/>
                                    <a:pt x="0" y="98"/>
                                  </a:cubicBezTo>
                                  <a:lnTo>
                                    <a:pt x="0" y="2"/>
                                  </a:lnTo>
                                  <a:cubicBezTo>
                                    <a:pt x="0" y="2"/>
                                    <a:pt x="0" y="2"/>
                                    <a:pt x="0" y="1"/>
                                  </a:cubicBezTo>
                                  <a:cubicBezTo>
                                    <a:pt x="0" y="1"/>
                                    <a:pt x="1" y="1"/>
                                    <a:pt x="1" y="1"/>
                                  </a:cubicBezTo>
                                  <a:cubicBezTo>
                                    <a:pt x="1" y="1"/>
                                    <a:pt x="2" y="1"/>
                                    <a:pt x="2" y="0"/>
                                  </a:cubicBezTo>
                                  <a:cubicBezTo>
                                    <a:pt x="3" y="0"/>
                                    <a:pt x="3" y="0"/>
                                    <a:pt x="4" y="0"/>
                                  </a:cubicBezTo>
                                  <a:cubicBezTo>
                                    <a:pt x="5" y="0"/>
                                    <a:pt x="6" y="0"/>
                                    <a:pt x="6" y="0"/>
                                  </a:cubicBezTo>
                                  <a:cubicBezTo>
                                    <a:pt x="7" y="1"/>
                                    <a:pt x="7" y="1"/>
                                    <a:pt x="8" y="1"/>
                                  </a:cubicBezTo>
                                  <a:cubicBezTo>
                                    <a:pt x="8" y="1"/>
                                    <a:pt x="8" y="1"/>
                                    <a:pt x="8" y="1"/>
                                  </a:cubicBezTo>
                                  <a:cubicBezTo>
                                    <a:pt x="8" y="2"/>
                                    <a:pt x="9" y="2"/>
                                    <a:pt x="9" y="2"/>
                                  </a:cubicBezTo>
                                  <a:lnTo>
                                    <a:pt x="9" y="42"/>
                                  </a:lnTo>
                                  <a:cubicBezTo>
                                    <a:pt x="11" y="40"/>
                                    <a:pt x="13" y="39"/>
                                    <a:pt x="14" y="37"/>
                                  </a:cubicBezTo>
                                  <a:cubicBezTo>
                                    <a:pt x="16" y="36"/>
                                    <a:pt x="18" y="34"/>
                                    <a:pt x="20" y="34"/>
                                  </a:cubicBezTo>
                                  <a:cubicBezTo>
                                    <a:pt x="22" y="33"/>
                                    <a:pt x="23" y="32"/>
                                    <a:pt x="25" y="32"/>
                                  </a:cubicBezTo>
                                  <a:cubicBezTo>
                                    <a:pt x="27" y="31"/>
                                    <a:pt x="29" y="31"/>
                                    <a:pt x="30" y="31"/>
                                  </a:cubicBezTo>
                                  <a:cubicBezTo>
                                    <a:pt x="35" y="31"/>
                                    <a:pt x="39" y="32"/>
                                    <a:pt x="42" y="34"/>
                                  </a:cubicBezTo>
                                  <a:cubicBezTo>
                                    <a:pt x="46" y="36"/>
                                    <a:pt x="48" y="38"/>
                                    <a:pt x="50" y="41"/>
                                  </a:cubicBezTo>
                                  <a:cubicBezTo>
                                    <a:pt x="53" y="44"/>
                                    <a:pt x="54" y="48"/>
                                    <a:pt x="55" y="52"/>
                                  </a:cubicBezTo>
                                  <a:cubicBezTo>
                                    <a:pt x="56" y="56"/>
                                    <a:pt x="56" y="61"/>
                                    <a:pt x="56" y="65"/>
                                  </a:cubicBezTo>
                                  <a:lnTo>
                                    <a:pt x="56" y="65"/>
                                  </a:lnTo>
                                  <a:close/>
                                  <a:moveTo>
                                    <a:pt x="47" y="67"/>
                                  </a:moveTo>
                                  <a:lnTo>
                                    <a:pt x="47" y="67"/>
                                  </a:lnTo>
                                  <a:cubicBezTo>
                                    <a:pt x="47" y="63"/>
                                    <a:pt x="47" y="59"/>
                                    <a:pt x="47" y="56"/>
                                  </a:cubicBezTo>
                                  <a:cubicBezTo>
                                    <a:pt x="46" y="53"/>
                                    <a:pt x="45" y="50"/>
                                    <a:pt x="44" y="47"/>
                                  </a:cubicBezTo>
                                  <a:cubicBezTo>
                                    <a:pt x="42" y="44"/>
                                    <a:pt x="41" y="42"/>
                                    <a:pt x="38" y="41"/>
                                  </a:cubicBezTo>
                                  <a:cubicBezTo>
                                    <a:pt x="36" y="39"/>
                                    <a:pt x="33" y="38"/>
                                    <a:pt x="30" y="38"/>
                                  </a:cubicBezTo>
                                  <a:cubicBezTo>
                                    <a:pt x="28" y="38"/>
                                    <a:pt x="26" y="39"/>
                                    <a:pt x="25" y="39"/>
                                  </a:cubicBezTo>
                                  <a:cubicBezTo>
                                    <a:pt x="23" y="40"/>
                                    <a:pt x="21" y="40"/>
                                    <a:pt x="20" y="41"/>
                                  </a:cubicBezTo>
                                  <a:cubicBezTo>
                                    <a:pt x="18" y="43"/>
                                    <a:pt x="16" y="44"/>
                                    <a:pt x="14" y="46"/>
                                  </a:cubicBezTo>
                                  <a:cubicBezTo>
                                    <a:pt x="13" y="47"/>
                                    <a:pt x="11" y="50"/>
                                    <a:pt x="9" y="52"/>
                                  </a:cubicBezTo>
                                  <a:lnTo>
                                    <a:pt x="9" y="80"/>
                                  </a:lnTo>
                                  <a:cubicBezTo>
                                    <a:pt x="12" y="85"/>
                                    <a:pt x="16" y="88"/>
                                    <a:pt x="19" y="90"/>
                                  </a:cubicBezTo>
                                  <a:cubicBezTo>
                                    <a:pt x="22" y="92"/>
                                    <a:pt x="26" y="94"/>
                                    <a:pt x="29" y="94"/>
                                  </a:cubicBezTo>
                                  <a:cubicBezTo>
                                    <a:pt x="32" y="94"/>
                                    <a:pt x="35" y="93"/>
                                    <a:pt x="38" y="91"/>
                                  </a:cubicBezTo>
                                  <a:cubicBezTo>
                                    <a:pt x="40" y="90"/>
                                    <a:pt x="42" y="88"/>
                                    <a:pt x="43" y="85"/>
                                  </a:cubicBezTo>
                                  <a:cubicBezTo>
                                    <a:pt x="45" y="82"/>
                                    <a:pt x="46" y="80"/>
                                    <a:pt x="46" y="76"/>
                                  </a:cubicBezTo>
                                  <a:cubicBezTo>
                                    <a:pt x="47" y="73"/>
                                    <a:pt x="47" y="70"/>
                                    <a:pt x="47" y="67"/>
                                  </a:cubicBezTo>
                                  <a:lnTo>
                                    <a:pt x="47"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49" name="Freeform 46"/>
                          <wps:cNvSpPr>
                            <a:spLocks noEditPoints="1"/>
                          </wps:cNvSpPr>
                          <wps:spPr bwMode="auto">
                            <a:xfrm>
                              <a:off x="3245" y="752"/>
                              <a:ext cx="53" cy="74"/>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3 w 50"/>
                                <a:gd name="T13" fmla="*/ 68 h 70"/>
                                <a:gd name="T14" fmla="*/ 42 w 50"/>
                                <a:gd name="T15" fmla="*/ 67 h 70"/>
                                <a:gd name="T16" fmla="*/ 42 w 50"/>
                                <a:gd name="T17" fmla="*/ 60 h 70"/>
                                <a:gd name="T18" fmla="*/ 33 w 50"/>
                                <a:gd name="T19" fmla="*/ 67 h 70"/>
                                <a:gd name="T20" fmla="*/ 22 w 50"/>
                                <a:gd name="T21" fmla="*/ 70 h 70"/>
                                <a:gd name="T22" fmla="*/ 13 w 50"/>
                                <a:gd name="T23" fmla="*/ 69 h 70"/>
                                <a:gd name="T24" fmla="*/ 6 w 50"/>
                                <a:gd name="T25" fmla="*/ 65 h 70"/>
                                <a:gd name="T26" fmla="*/ 2 w 50"/>
                                <a:gd name="T27" fmla="*/ 59 h 70"/>
                                <a:gd name="T28" fmla="*/ 0 w 50"/>
                                <a:gd name="T29" fmla="*/ 51 h 70"/>
                                <a:gd name="T30" fmla="*/ 2 w 50"/>
                                <a:gd name="T31" fmla="*/ 42 h 70"/>
                                <a:gd name="T32" fmla="*/ 9 w 50"/>
                                <a:gd name="T33" fmla="*/ 35 h 70"/>
                                <a:gd name="T34" fmla="*/ 18 w 50"/>
                                <a:gd name="T35" fmla="*/ 31 h 70"/>
                                <a:gd name="T36" fmla="*/ 31 w 50"/>
                                <a:gd name="T37" fmla="*/ 30 h 70"/>
                                <a:gd name="T38" fmla="*/ 41 w 50"/>
                                <a:gd name="T39" fmla="*/ 30 h 70"/>
                                <a:gd name="T40" fmla="*/ 41 w 50"/>
                                <a:gd name="T41" fmla="*/ 24 h 70"/>
                                <a:gd name="T42" fmla="*/ 41 w 50"/>
                                <a:gd name="T43" fmla="*/ 17 h 70"/>
                                <a:gd name="T44" fmla="*/ 38 w 50"/>
                                <a:gd name="T45" fmla="*/ 12 h 70"/>
                                <a:gd name="T46" fmla="*/ 33 w 50"/>
                                <a:gd name="T47" fmla="*/ 8 h 70"/>
                                <a:gd name="T48" fmla="*/ 25 w 50"/>
                                <a:gd name="T49" fmla="*/ 7 h 70"/>
                                <a:gd name="T50" fmla="*/ 18 w 50"/>
                                <a:gd name="T51" fmla="*/ 8 h 70"/>
                                <a:gd name="T52" fmla="*/ 12 w 50"/>
                                <a:gd name="T53" fmla="*/ 11 h 70"/>
                                <a:gd name="T54" fmla="*/ 7 w 50"/>
                                <a:gd name="T55" fmla="*/ 13 h 70"/>
                                <a:gd name="T56" fmla="*/ 5 w 50"/>
                                <a:gd name="T57" fmla="*/ 14 h 70"/>
                                <a:gd name="T58" fmla="*/ 4 w 50"/>
                                <a:gd name="T59" fmla="*/ 14 h 70"/>
                                <a:gd name="T60" fmla="*/ 4 w 50"/>
                                <a:gd name="T61" fmla="*/ 13 h 70"/>
                                <a:gd name="T62" fmla="*/ 3 w 50"/>
                                <a:gd name="T63" fmla="*/ 12 h 70"/>
                                <a:gd name="T64" fmla="*/ 3 w 50"/>
                                <a:gd name="T65" fmla="*/ 11 h 70"/>
                                <a:gd name="T66" fmla="*/ 3 w 50"/>
                                <a:gd name="T67" fmla="*/ 9 h 70"/>
                                <a:gd name="T68" fmla="*/ 4 w 50"/>
                                <a:gd name="T69" fmla="*/ 7 h 70"/>
                                <a:gd name="T70" fmla="*/ 8 w 50"/>
                                <a:gd name="T71" fmla="*/ 5 h 70"/>
                                <a:gd name="T72" fmla="*/ 13 w 50"/>
                                <a:gd name="T73" fmla="*/ 2 h 70"/>
                                <a:gd name="T74" fmla="*/ 19 w 50"/>
                                <a:gd name="T75" fmla="*/ 1 h 70"/>
                                <a:gd name="T76" fmla="*/ 26 w 50"/>
                                <a:gd name="T77" fmla="*/ 0 h 70"/>
                                <a:gd name="T78" fmla="*/ 37 w 50"/>
                                <a:gd name="T79" fmla="*/ 2 h 70"/>
                                <a:gd name="T80" fmla="*/ 45 w 50"/>
                                <a:gd name="T81" fmla="*/ 6 h 70"/>
                                <a:gd name="T82" fmla="*/ 49 w 50"/>
                                <a:gd name="T83" fmla="*/ 14 h 70"/>
                                <a:gd name="T84" fmla="*/ 50 w 50"/>
                                <a:gd name="T85" fmla="*/ 24 h 70"/>
                                <a:gd name="T86" fmla="*/ 50 w 50"/>
                                <a:gd name="T87" fmla="*/ 67 h 70"/>
                                <a:gd name="T88" fmla="*/ 41 w 50"/>
                                <a:gd name="T89" fmla="*/ 37 h 70"/>
                                <a:gd name="T90" fmla="*/ 41 w 50"/>
                                <a:gd name="T91" fmla="*/ 37 h 70"/>
                                <a:gd name="T92" fmla="*/ 30 w 50"/>
                                <a:gd name="T93" fmla="*/ 37 h 70"/>
                                <a:gd name="T94" fmla="*/ 21 w 50"/>
                                <a:gd name="T95" fmla="*/ 38 h 70"/>
                                <a:gd name="T96" fmla="*/ 14 w 50"/>
                                <a:gd name="T97" fmla="*/ 40 h 70"/>
                                <a:gd name="T98" fmla="*/ 10 w 50"/>
                                <a:gd name="T99" fmla="*/ 45 h 70"/>
                                <a:gd name="T100" fmla="*/ 9 w 50"/>
                                <a:gd name="T101" fmla="*/ 50 h 70"/>
                                <a:gd name="T102" fmla="*/ 13 w 50"/>
                                <a:gd name="T103" fmla="*/ 59 h 70"/>
                                <a:gd name="T104" fmla="*/ 23 w 50"/>
                                <a:gd name="T105" fmla="*/ 63 h 70"/>
                                <a:gd name="T106" fmla="*/ 32 w 50"/>
                                <a:gd name="T107" fmla="*/ 60 h 70"/>
                                <a:gd name="T108" fmla="*/ 41 w 50"/>
                                <a:gd name="T109" fmla="*/ 52 h 70"/>
                                <a:gd name="T110" fmla="*/ 41 w 50"/>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8"/>
                                    <a:pt x="50" y="68"/>
                                    <a:pt x="49" y="68"/>
                                  </a:cubicBezTo>
                                  <a:cubicBezTo>
                                    <a:pt x="49" y="69"/>
                                    <a:pt x="49" y="69"/>
                                    <a:pt x="48" y="69"/>
                                  </a:cubicBezTo>
                                  <a:cubicBezTo>
                                    <a:pt x="48" y="69"/>
                                    <a:pt x="47" y="69"/>
                                    <a:pt x="46" y="69"/>
                                  </a:cubicBezTo>
                                  <a:cubicBezTo>
                                    <a:pt x="45" y="69"/>
                                    <a:pt x="45" y="69"/>
                                    <a:pt x="44" y="69"/>
                                  </a:cubicBezTo>
                                  <a:cubicBezTo>
                                    <a:pt x="44" y="69"/>
                                    <a:pt x="43" y="69"/>
                                    <a:pt x="43" y="68"/>
                                  </a:cubicBezTo>
                                  <a:cubicBezTo>
                                    <a:pt x="43" y="68"/>
                                    <a:pt x="42" y="68"/>
                                    <a:pt x="42" y="67"/>
                                  </a:cubicBezTo>
                                  <a:lnTo>
                                    <a:pt x="42" y="60"/>
                                  </a:lnTo>
                                  <a:cubicBezTo>
                                    <a:pt x="39" y="63"/>
                                    <a:pt x="36" y="66"/>
                                    <a:pt x="33" y="67"/>
                                  </a:cubicBezTo>
                                  <a:cubicBezTo>
                                    <a:pt x="29" y="69"/>
                                    <a:pt x="26" y="70"/>
                                    <a:pt x="22" y="70"/>
                                  </a:cubicBezTo>
                                  <a:cubicBezTo>
                                    <a:pt x="19" y="70"/>
                                    <a:pt x="16" y="69"/>
                                    <a:pt x="13" y="69"/>
                                  </a:cubicBezTo>
                                  <a:cubicBezTo>
                                    <a:pt x="10" y="68"/>
                                    <a:pt x="8" y="66"/>
                                    <a:pt x="6" y="65"/>
                                  </a:cubicBezTo>
                                  <a:cubicBezTo>
                                    <a:pt x="4" y="63"/>
                                    <a:pt x="3" y="61"/>
                                    <a:pt x="2" y="59"/>
                                  </a:cubicBezTo>
                                  <a:cubicBezTo>
                                    <a:pt x="1" y="57"/>
                                    <a:pt x="0" y="54"/>
                                    <a:pt x="0" y="51"/>
                                  </a:cubicBezTo>
                                  <a:cubicBezTo>
                                    <a:pt x="0" y="47"/>
                                    <a:pt x="1" y="44"/>
                                    <a:pt x="2" y="42"/>
                                  </a:cubicBezTo>
                                  <a:cubicBezTo>
                                    <a:pt x="4" y="39"/>
                                    <a:pt x="6" y="37"/>
                                    <a:pt x="9" y="35"/>
                                  </a:cubicBezTo>
                                  <a:cubicBezTo>
                                    <a:pt x="11" y="33"/>
                                    <a:pt x="15" y="32"/>
                                    <a:pt x="18" y="31"/>
                                  </a:cubicBezTo>
                                  <a:cubicBezTo>
                                    <a:pt x="22" y="30"/>
                                    <a:pt x="27" y="30"/>
                                    <a:pt x="31" y="30"/>
                                  </a:cubicBezTo>
                                  <a:lnTo>
                                    <a:pt x="41" y="30"/>
                                  </a:lnTo>
                                  <a:lnTo>
                                    <a:pt x="41" y="24"/>
                                  </a:lnTo>
                                  <a:cubicBezTo>
                                    <a:pt x="41" y="22"/>
                                    <a:pt x="41" y="19"/>
                                    <a:pt x="41" y="17"/>
                                  </a:cubicBezTo>
                                  <a:cubicBezTo>
                                    <a:pt x="40" y="15"/>
                                    <a:pt x="39" y="13"/>
                                    <a:pt x="38" y="12"/>
                                  </a:cubicBezTo>
                                  <a:cubicBezTo>
                                    <a:pt x="37" y="10"/>
                                    <a:pt x="35" y="9"/>
                                    <a:pt x="33" y="8"/>
                                  </a:cubicBezTo>
                                  <a:cubicBezTo>
                                    <a:pt x="31" y="8"/>
                                    <a:pt x="28" y="7"/>
                                    <a:pt x="25" y="7"/>
                                  </a:cubicBezTo>
                                  <a:cubicBezTo>
                                    <a:pt x="22" y="7"/>
                                    <a:pt x="20" y="8"/>
                                    <a:pt x="18" y="8"/>
                                  </a:cubicBezTo>
                                  <a:cubicBezTo>
                                    <a:pt x="15" y="9"/>
                                    <a:pt x="13" y="10"/>
                                    <a:pt x="12" y="11"/>
                                  </a:cubicBezTo>
                                  <a:cubicBezTo>
                                    <a:pt x="10" y="12"/>
                                    <a:pt x="9" y="12"/>
                                    <a:pt x="7" y="13"/>
                                  </a:cubicBezTo>
                                  <a:cubicBezTo>
                                    <a:pt x="6" y="14"/>
                                    <a:pt x="5" y="14"/>
                                    <a:pt x="5" y="14"/>
                                  </a:cubicBezTo>
                                  <a:cubicBezTo>
                                    <a:pt x="5" y="14"/>
                                    <a:pt x="4" y="14"/>
                                    <a:pt x="4" y="14"/>
                                  </a:cubicBezTo>
                                  <a:cubicBezTo>
                                    <a:pt x="4" y="14"/>
                                    <a:pt x="4" y="14"/>
                                    <a:pt x="4" y="13"/>
                                  </a:cubicBezTo>
                                  <a:cubicBezTo>
                                    <a:pt x="3" y="13"/>
                                    <a:pt x="3" y="13"/>
                                    <a:pt x="3" y="12"/>
                                  </a:cubicBezTo>
                                  <a:cubicBezTo>
                                    <a:pt x="3" y="12"/>
                                    <a:pt x="3" y="12"/>
                                    <a:pt x="3" y="11"/>
                                  </a:cubicBezTo>
                                  <a:cubicBezTo>
                                    <a:pt x="3" y="10"/>
                                    <a:pt x="3" y="9"/>
                                    <a:pt x="3" y="9"/>
                                  </a:cubicBezTo>
                                  <a:cubicBezTo>
                                    <a:pt x="4" y="8"/>
                                    <a:pt x="4" y="7"/>
                                    <a:pt x="4" y="7"/>
                                  </a:cubicBezTo>
                                  <a:cubicBezTo>
                                    <a:pt x="5" y="6"/>
                                    <a:pt x="6" y="5"/>
                                    <a:pt x="8" y="5"/>
                                  </a:cubicBezTo>
                                  <a:cubicBezTo>
                                    <a:pt x="9" y="4"/>
                                    <a:pt x="11" y="3"/>
                                    <a:pt x="13" y="2"/>
                                  </a:cubicBezTo>
                                  <a:cubicBezTo>
                                    <a:pt x="15" y="2"/>
                                    <a:pt x="17" y="1"/>
                                    <a:pt x="19" y="1"/>
                                  </a:cubicBezTo>
                                  <a:cubicBezTo>
                                    <a:pt x="22" y="0"/>
                                    <a:pt x="24" y="0"/>
                                    <a:pt x="26" y="0"/>
                                  </a:cubicBezTo>
                                  <a:cubicBezTo>
                                    <a:pt x="31" y="0"/>
                                    <a:pt x="34" y="1"/>
                                    <a:pt x="37" y="2"/>
                                  </a:cubicBezTo>
                                  <a:cubicBezTo>
                                    <a:pt x="40" y="3"/>
                                    <a:pt x="43" y="4"/>
                                    <a:pt x="45" y="6"/>
                                  </a:cubicBezTo>
                                  <a:cubicBezTo>
                                    <a:pt x="47" y="8"/>
                                    <a:pt x="48" y="11"/>
                                    <a:pt x="49" y="14"/>
                                  </a:cubicBezTo>
                                  <a:cubicBezTo>
                                    <a:pt x="50" y="17"/>
                                    <a:pt x="50" y="20"/>
                                    <a:pt x="50" y="24"/>
                                  </a:cubicBezTo>
                                  <a:lnTo>
                                    <a:pt x="50" y="67"/>
                                  </a:lnTo>
                                  <a:close/>
                                  <a:moveTo>
                                    <a:pt x="41" y="37"/>
                                  </a:moveTo>
                                  <a:lnTo>
                                    <a:pt x="41" y="37"/>
                                  </a:lnTo>
                                  <a:lnTo>
                                    <a:pt x="30" y="37"/>
                                  </a:lnTo>
                                  <a:cubicBezTo>
                                    <a:pt x="26" y="37"/>
                                    <a:pt x="23" y="37"/>
                                    <a:pt x="21" y="38"/>
                                  </a:cubicBezTo>
                                  <a:cubicBezTo>
                                    <a:pt x="18" y="38"/>
                                    <a:pt x="16" y="39"/>
                                    <a:pt x="14" y="40"/>
                                  </a:cubicBezTo>
                                  <a:cubicBezTo>
                                    <a:pt x="13" y="42"/>
                                    <a:pt x="11" y="43"/>
                                    <a:pt x="10" y="45"/>
                                  </a:cubicBezTo>
                                  <a:cubicBezTo>
                                    <a:pt x="10" y="46"/>
                                    <a:pt x="9" y="48"/>
                                    <a:pt x="9" y="50"/>
                                  </a:cubicBezTo>
                                  <a:cubicBezTo>
                                    <a:pt x="9" y="54"/>
                                    <a:pt x="10" y="57"/>
                                    <a:pt x="13" y="59"/>
                                  </a:cubicBezTo>
                                  <a:cubicBezTo>
                                    <a:pt x="15" y="62"/>
                                    <a:pt x="18" y="63"/>
                                    <a:pt x="23" y="63"/>
                                  </a:cubicBezTo>
                                  <a:cubicBezTo>
                                    <a:pt x="26" y="63"/>
                                    <a:pt x="29" y="62"/>
                                    <a:pt x="32" y="60"/>
                                  </a:cubicBezTo>
                                  <a:cubicBezTo>
                                    <a:pt x="35" y="58"/>
                                    <a:pt x="38"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0" name="Freeform 47"/>
                          <wps:cNvSpPr>
                            <a:spLocks/>
                          </wps:cNvSpPr>
                          <wps:spPr bwMode="auto">
                            <a:xfrm>
                              <a:off x="3327" y="719"/>
                              <a:ext cx="8" cy="106"/>
                            </a:xfrm>
                            <a:custGeom>
                              <a:avLst/>
                              <a:gdLst>
                                <a:gd name="T0" fmla="*/ 8 w 8"/>
                                <a:gd name="T1" fmla="*/ 98 h 100"/>
                                <a:gd name="T2" fmla="*/ 8 w 8"/>
                                <a:gd name="T3" fmla="*/ 98 h 100"/>
                                <a:gd name="T4" fmla="*/ 8 w 8"/>
                                <a:gd name="T5" fmla="*/ 99 h 100"/>
                                <a:gd name="T6" fmla="*/ 7 w 8"/>
                                <a:gd name="T7" fmla="*/ 100 h 100"/>
                                <a:gd name="T8" fmla="*/ 6 w 8"/>
                                <a:gd name="T9" fmla="*/ 100 h 100"/>
                                <a:gd name="T10" fmla="*/ 4 w 8"/>
                                <a:gd name="T11" fmla="*/ 100 h 100"/>
                                <a:gd name="T12" fmla="*/ 2 w 8"/>
                                <a:gd name="T13" fmla="*/ 100 h 100"/>
                                <a:gd name="T14" fmla="*/ 1 w 8"/>
                                <a:gd name="T15" fmla="*/ 100 h 100"/>
                                <a:gd name="T16" fmla="*/ 0 w 8"/>
                                <a:gd name="T17" fmla="*/ 99 h 100"/>
                                <a:gd name="T18" fmla="*/ 0 w 8"/>
                                <a:gd name="T19" fmla="*/ 98 h 100"/>
                                <a:gd name="T20" fmla="*/ 0 w 8"/>
                                <a:gd name="T21" fmla="*/ 2 h 100"/>
                                <a:gd name="T22" fmla="*/ 0 w 8"/>
                                <a:gd name="T23" fmla="*/ 1 h 100"/>
                                <a:gd name="T24" fmla="*/ 1 w 8"/>
                                <a:gd name="T25" fmla="*/ 1 h 100"/>
                                <a:gd name="T26" fmla="*/ 2 w 8"/>
                                <a:gd name="T27" fmla="*/ 0 h 100"/>
                                <a:gd name="T28" fmla="*/ 4 w 8"/>
                                <a:gd name="T29" fmla="*/ 0 h 100"/>
                                <a:gd name="T30" fmla="*/ 6 w 8"/>
                                <a:gd name="T31" fmla="*/ 0 h 100"/>
                                <a:gd name="T32" fmla="*/ 7 w 8"/>
                                <a:gd name="T33" fmla="*/ 1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9"/>
                                    <a:pt x="8" y="99"/>
                                    <a:pt x="8" y="99"/>
                                  </a:cubicBezTo>
                                  <a:cubicBezTo>
                                    <a:pt x="8" y="99"/>
                                    <a:pt x="8" y="99"/>
                                    <a:pt x="7" y="100"/>
                                  </a:cubicBezTo>
                                  <a:cubicBezTo>
                                    <a:pt x="7" y="100"/>
                                    <a:pt x="7" y="100"/>
                                    <a:pt x="6" y="100"/>
                                  </a:cubicBezTo>
                                  <a:cubicBezTo>
                                    <a:pt x="6" y="100"/>
                                    <a:pt x="5" y="100"/>
                                    <a:pt x="4" y="100"/>
                                  </a:cubicBezTo>
                                  <a:cubicBezTo>
                                    <a:pt x="3" y="100"/>
                                    <a:pt x="3" y="100"/>
                                    <a:pt x="2" y="100"/>
                                  </a:cubicBezTo>
                                  <a:cubicBezTo>
                                    <a:pt x="2" y="100"/>
                                    <a:pt x="1" y="100"/>
                                    <a:pt x="1" y="100"/>
                                  </a:cubicBezTo>
                                  <a:cubicBezTo>
                                    <a:pt x="0" y="99"/>
                                    <a:pt x="0" y="99"/>
                                    <a:pt x="0" y="99"/>
                                  </a:cubicBezTo>
                                  <a:cubicBezTo>
                                    <a:pt x="0" y="99"/>
                                    <a:pt x="0" y="99"/>
                                    <a:pt x="0" y="98"/>
                                  </a:cubicBezTo>
                                  <a:lnTo>
                                    <a:pt x="0" y="2"/>
                                  </a:lnTo>
                                  <a:cubicBezTo>
                                    <a:pt x="0" y="2"/>
                                    <a:pt x="0" y="2"/>
                                    <a:pt x="0" y="1"/>
                                  </a:cubicBezTo>
                                  <a:cubicBezTo>
                                    <a:pt x="0" y="1"/>
                                    <a:pt x="0" y="1"/>
                                    <a:pt x="1" y="1"/>
                                  </a:cubicBezTo>
                                  <a:cubicBezTo>
                                    <a:pt x="1" y="1"/>
                                    <a:pt x="2" y="1"/>
                                    <a:pt x="2" y="0"/>
                                  </a:cubicBezTo>
                                  <a:cubicBezTo>
                                    <a:pt x="3" y="0"/>
                                    <a:pt x="3" y="0"/>
                                    <a:pt x="4" y="0"/>
                                  </a:cubicBezTo>
                                  <a:cubicBezTo>
                                    <a:pt x="5" y="0"/>
                                    <a:pt x="6" y="0"/>
                                    <a:pt x="6" y="0"/>
                                  </a:cubicBezTo>
                                  <a:cubicBezTo>
                                    <a:pt x="7" y="1"/>
                                    <a:pt x="7" y="1"/>
                                    <a:pt x="7" y="1"/>
                                  </a:cubicBezTo>
                                  <a:cubicBezTo>
                                    <a:pt x="8" y="1"/>
                                    <a:pt x="8" y="1"/>
                                    <a:pt x="8" y="1"/>
                                  </a:cubicBezTo>
                                  <a:cubicBezTo>
                                    <a:pt x="8" y="2"/>
                                    <a:pt x="8" y="2"/>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1" name="Freeform 48"/>
                          <wps:cNvSpPr>
                            <a:spLocks/>
                          </wps:cNvSpPr>
                          <wps:spPr bwMode="auto">
                            <a:xfrm>
                              <a:off x="3399" y="719"/>
                              <a:ext cx="56" cy="106"/>
                            </a:xfrm>
                            <a:custGeom>
                              <a:avLst/>
                              <a:gdLst>
                                <a:gd name="T0" fmla="*/ 53 w 53"/>
                                <a:gd name="T1" fmla="*/ 98 h 100"/>
                                <a:gd name="T2" fmla="*/ 53 w 53"/>
                                <a:gd name="T3" fmla="*/ 98 h 100"/>
                                <a:gd name="T4" fmla="*/ 52 w 53"/>
                                <a:gd name="T5" fmla="*/ 99 h 100"/>
                                <a:gd name="T6" fmla="*/ 52 w 53"/>
                                <a:gd name="T7" fmla="*/ 100 h 100"/>
                                <a:gd name="T8" fmla="*/ 51 w 53"/>
                                <a:gd name="T9" fmla="*/ 100 h 100"/>
                                <a:gd name="T10" fmla="*/ 49 w 53"/>
                                <a:gd name="T11" fmla="*/ 100 h 100"/>
                                <a:gd name="T12" fmla="*/ 46 w 53"/>
                                <a:gd name="T13" fmla="*/ 100 h 100"/>
                                <a:gd name="T14" fmla="*/ 45 w 53"/>
                                <a:gd name="T15" fmla="*/ 100 h 100"/>
                                <a:gd name="T16" fmla="*/ 44 w 53"/>
                                <a:gd name="T17" fmla="*/ 99 h 100"/>
                                <a:gd name="T18" fmla="*/ 44 w 53"/>
                                <a:gd name="T19" fmla="*/ 98 h 100"/>
                                <a:gd name="T20" fmla="*/ 44 w 53"/>
                                <a:gd name="T21" fmla="*/ 60 h 100"/>
                                <a:gd name="T22" fmla="*/ 43 w 53"/>
                                <a:gd name="T23" fmla="*/ 50 h 100"/>
                                <a:gd name="T24" fmla="*/ 41 w 53"/>
                                <a:gd name="T25" fmla="*/ 44 h 100"/>
                                <a:gd name="T26" fmla="*/ 36 w 53"/>
                                <a:gd name="T27" fmla="*/ 40 h 100"/>
                                <a:gd name="T28" fmla="*/ 29 w 53"/>
                                <a:gd name="T29" fmla="*/ 38 h 100"/>
                                <a:gd name="T30" fmla="*/ 19 w 53"/>
                                <a:gd name="T31" fmla="*/ 42 h 100"/>
                                <a:gd name="T32" fmla="*/ 9 w 53"/>
                                <a:gd name="T33" fmla="*/ 52 h 100"/>
                                <a:gd name="T34" fmla="*/ 9 w 53"/>
                                <a:gd name="T35" fmla="*/ 98 h 100"/>
                                <a:gd name="T36" fmla="*/ 9 w 53"/>
                                <a:gd name="T37" fmla="*/ 99 h 100"/>
                                <a:gd name="T38" fmla="*/ 8 w 53"/>
                                <a:gd name="T39" fmla="*/ 100 h 100"/>
                                <a:gd name="T40" fmla="*/ 7 w 53"/>
                                <a:gd name="T41" fmla="*/ 100 h 100"/>
                                <a:gd name="T42" fmla="*/ 5 w 53"/>
                                <a:gd name="T43" fmla="*/ 100 h 100"/>
                                <a:gd name="T44" fmla="*/ 3 w 53"/>
                                <a:gd name="T45" fmla="*/ 100 h 100"/>
                                <a:gd name="T46" fmla="*/ 1 w 53"/>
                                <a:gd name="T47" fmla="*/ 100 h 100"/>
                                <a:gd name="T48" fmla="*/ 1 w 53"/>
                                <a:gd name="T49" fmla="*/ 99 h 100"/>
                                <a:gd name="T50" fmla="*/ 0 w 53"/>
                                <a:gd name="T51" fmla="*/ 98 h 100"/>
                                <a:gd name="T52" fmla="*/ 0 w 53"/>
                                <a:gd name="T53" fmla="*/ 2 h 100"/>
                                <a:gd name="T54" fmla="*/ 1 w 53"/>
                                <a:gd name="T55" fmla="*/ 1 h 100"/>
                                <a:gd name="T56" fmla="*/ 1 w 53"/>
                                <a:gd name="T57" fmla="*/ 1 h 100"/>
                                <a:gd name="T58" fmla="*/ 3 w 53"/>
                                <a:gd name="T59" fmla="*/ 0 h 100"/>
                                <a:gd name="T60" fmla="*/ 5 w 53"/>
                                <a:gd name="T61" fmla="*/ 0 h 100"/>
                                <a:gd name="T62" fmla="*/ 7 w 53"/>
                                <a:gd name="T63" fmla="*/ 0 h 100"/>
                                <a:gd name="T64" fmla="*/ 8 w 53"/>
                                <a:gd name="T65" fmla="*/ 1 h 100"/>
                                <a:gd name="T66" fmla="*/ 9 w 53"/>
                                <a:gd name="T67" fmla="*/ 1 h 100"/>
                                <a:gd name="T68" fmla="*/ 9 w 53"/>
                                <a:gd name="T69" fmla="*/ 2 h 100"/>
                                <a:gd name="T70" fmla="*/ 9 w 53"/>
                                <a:gd name="T71" fmla="*/ 42 h 100"/>
                                <a:gd name="T72" fmla="*/ 19 w 53"/>
                                <a:gd name="T73" fmla="*/ 34 h 100"/>
                                <a:gd name="T74" fmla="*/ 30 w 53"/>
                                <a:gd name="T75" fmla="*/ 31 h 100"/>
                                <a:gd name="T76" fmla="*/ 41 w 53"/>
                                <a:gd name="T77" fmla="*/ 33 h 100"/>
                                <a:gd name="T78" fmla="*/ 48 w 53"/>
                                <a:gd name="T79" fmla="*/ 39 h 100"/>
                                <a:gd name="T80" fmla="*/ 52 w 53"/>
                                <a:gd name="T81" fmla="*/ 48 h 100"/>
                                <a:gd name="T82" fmla="*/ 53 w 53"/>
                                <a:gd name="T83" fmla="*/ 59 h 100"/>
                                <a:gd name="T84" fmla="*/ 53 w 53"/>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100">
                                  <a:moveTo>
                                    <a:pt x="53" y="98"/>
                                  </a:moveTo>
                                  <a:lnTo>
                                    <a:pt x="53" y="98"/>
                                  </a:lnTo>
                                  <a:cubicBezTo>
                                    <a:pt x="53" y="99"/>
                                    <a:pt x="53" y="99"/>
                                    <a:pt x="52" y="99"/>
                                  </a:cubicBezTo>
                                  <a:cubicBezTo>
                                    <a:pt x="52" y="99"/>
                                    <a:pt x="52" y="99"/>
                                    <a:pt x="52" y="100"/>
                                  </a:cubicBezTo>
                                  <a:cubicBezTo>
                                    <a:pt x="51" y="100"/>
                                    <a:pt x="51" y="100"/>
                                    <a:pt x="51" y="100"/>
                                  </a:cubicBezTo>
                                  <a:cubicBezTo>
                                    <a:pt x="50" y="100"/>
                                    <a:pt x="49" y="100"/>
                                    <a:pt x="49" y="100"/>
                                  </a:cubicBezTo>
                                  <a:cubicBezTo>
                                    <a:pt x="48" y="100"/>
                                    <a:pt x="47" y="100"/>
                                    <a:pt x="46" y="100"/>
                                  </a:cubicBezTo>
                                  <a:cubicBezTo>
                                    <a:pt x="46" y="100"/>
                                    <a:pt x="45" y="100"/>
                                    <a:pt x="45" y="100"/>
                                  </a:cubicBezTo>
                                  <a:cubicBezTo>
                                    <a:pt x="45" y="99"/>
                                    <a:pt x="45" y="99"/>
                                    <a:pt x="44" y="99"/>
                                  </a:cubicBezTo>
                                  <a:cubicBezTo>
                                    <a:pt x="44" y="99"/>
                                    <a:pt x="44" y="99"/>
                                    <a:pt x="44" y="98"/>
                                  </a:cubicBezTo>
                                  <a:lnTo>
                                    <a:pt x="44" y="60"/>
                                  </a:lnTo>
                                  <a:cubicBezTo>
                                    <a:pt x="44" y="56"/>
                                    <a:pt x="44" y="53"/>
                                    <a:pt x="43" y="50"/>
                                  </a:cubicBezTo>
                                  <a:cubicBezTo>
                                    <a:pt x="43" y="48"/>
                                    <a:pt x="42" y="46"/>
                                    <a:pt x="41" y="44"/>
                                  </a:cubicBezTo>
                                  <a:cubicBezTo>
                                    <a:pt x="39" y="42"/>
                                    <a:pt x="38" y="41"/>
                                    <a:pt x="36" y="40"/>
                                  </a:cubicBezTo>
                                  <a:cubicBezTo>
                                    <a:pt x="34" y="39"/>
                                    <a:pt x="32" y="38"/>
                                    <a:pt x="29" y="38"/>
                                  </a:cubicBezTo>
                                  <a:cubicBezTo>
                                    <a:pt x="26" y="38"/>
                                    <a:pt x="22" y="39"/>
                                    <a:pt x="19" y="42"/>
                                  </a:cubicBezTo>
                                  <a:cubicBezTo>
                                    <a:pt x="16" y="44"/>
                                    <a:pt x="12" y="47"/>
                                    <a:pt x="9" y="52"/>
                                  </a:cubicBezTo>
                                  <a:lnTo>
                                    <a:pt x="9" y="98"/>
                                  </a:lnTo>
                                  <a:cubicBezTo>
                                    <a:pt x="9" y="99"/>
                                    <a:pt x="9" y="99"/>
                                    <a:pt x="9" y="99"/>
                                  </a:cubicBezTo>
                                  <a:cubicBezTo>
                                    <a:pt x="9" y="99"/>
                                    <a:pt x="8" y="99"/>
                                    <a:pt x="8" y="100"/>
                                  </a:cubicBezTo>
                                  <a:cubicBezTo>
                                    <a:pt x="8" y="100"/>
                                    <a:pt x="7" y="100"/>
                                    <a:pt x="7" y="100"/>
                                  </a:cubicBezTo>
                                  <a:cubicBezTo>
                                    <a:pt x="6" y="100"/>
                                    <a:pt x="5" y="100"/>
                                    <a:pt x="5" y="100"/>
                                  </a:cubicBezTo>
                                  <a:cubicBezTo>
                                    <a:pt x="4" y="100"/>
                                    <a:pt x="3" y="100"/>
                                    <a:pt x="3" y="100"/>
                                  </a:cubicBezTo>
                                  <a:cubicBezTo>
                                    <a:pt x="2" y="100"/>
                                    <a:pt x="2" y="100"/>
                                    <a:pt x="1" y="100"/>
                                  </a:cubicBezTo>
                                  <a:cubicBezTo>
                                    <a:pt x="1" y="99"/>
                                    <a:pt x="1" y="99"/>
                                    <a:pt x="1" y="99"/>
                                  </a:cubicBezTo>
                                  <a:cubicBezTo>
                                    <a:pt x="0" y="99"/>
                                    <a:pt x="0" y="99"/>
                                    <a:pt x="0" y="98"/>
                                  </a:cubicBezTo>
                                  <a:lnTo>
                                    <a:pt x="0" y="2"/>
                                  </a:lnTo>
                                  <a:cubicBezTo>
                                    <a:pt x="0" y="2"/>
                                    <a:pt x="0" y="2"/>
                                    <a:pt x="1" y="1"/>
                                  </a:cubicBezTo>
                                  <a:cubicBezTo>
                                    <a:pt x="1" y="1"/>
                                    <a:pt x="1" y="1"/>
                                    <a:pt x="1" y="1"/>
                                  </a:cubicBezTo>
                                  <a:cubicBezTo>
                                    <a:pt x="2" y="1"/>
                                    <a:pt x="2" y="1"/>
                                    <a:pt x="3" y="0"/>
                                  </a:cubicBezTo>
                                  <a:cubicBezTo>
                                    <a:pt x="3" y="0"/>
                                    <a:pt x="4" y="0"/>
                                    <a:pt x="5" y="0"/>
                                  </a:cubicBezTo>
                                  <a:cubicBezTo>
                                    <a:pt x="5" y="0"/>
                                    <a:pt x="6" y="0"/>
                                    <a:pt x="7" y="0"/>
                                  </a:cubicBezTo>
                                  <a:cubicBezTo>
                                    <a:pt x="7" y="1"/>
                                    <a:pt x="8" y="1"/>
                                    <a:pt x="8" y="1"/>
                                  </a:cubicBezTo>
                                  <a:cubicBezTo>
                                    <a:pt x="8" y="1"/>
                                    <a:pt x="9" y="1"/>
                                    <a:pt x="9" y="1"/>
                                  </a:cubicBezTo>
                                  <a:cubicBezTo>
                                    <a:pt x="9" y="2"/>
                                    <a:pt x="9" y="2"/>
                                    <a:pt x="9" y="2"/>
                                  </a:cubicBezTo>
                                  <a:lnTo>
                                    <a:pt x="9" y="42"/>
                                  </a:lnTo>
                                  <a:cubicBezTo>
                                    <a:pt x="12" y="39"/>
                                    <a:pt x="16" y="36"/>
                                    <a:pt x="19" y="34"/>
                                  </a:cubicBezTo>
                                  <a:cubicBezTo>
                                    <a:pt x="23" y="32"/>
                                    <a:pt x="26" y="31"/>
                                    <a:pt x="30" y="31"/>
                                  </a:cubicBezTo>
                                  <a:cubicBezTo>
                                    <a:pt x="34" y="31"/>
                                    <a:pt x="38" y="32"/>
                                    <a:pt x="41" y="33"/>
                                  </a:cubicBezTo>
                                  <a:cubicBezTo>
                                    <a:pt x="44" y="35"/>
                                    <a:pt x="46" y="37"/>
                                    <a:pt x="48" y="39"/>
                                  </a:cubicBezTo>
                                  <a:cubicBezTo>
                                    <a:pt x="49" y="41"/>
                                    <a:pt x="51" y="44"/>
                                    <a:pt x="52" y="48"/>
                                  </a:cubicBezTo>
                                  <a:cubicBezTo>
                                    <a:pt x="52" y="51"/>
                                    <a:pt x="53" y="55"/>
                                    <a:pt x="53" y="59"/>
                                  </a:cubicBezTo>
                                  <a:lnTo>
                                    <a:pt x="53"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2" name="Freeform 49"/>
                          <wps:cNvSpPr>
                            <a:spLocks noEditPoints="1"/>
                          </wps:cNvSpPr>
                          <wps:spPr bwMode="auto">
                            <a:xfrm>
                              <a:off x="3482" y="725"/>
                              <a:ext cx="12" cy="100"/>
                            </a:xfrm>
                            <a:custGeom>
                              <a:avLst/>
                              <a:gdLst>
                                <a:gd name="T0" fmla="*/ 10 w 11"/>
                                <a:gd name="T1" fmla="*/ 92 h 94"/>
                                <a:gd name="T2" fmla="*/ 10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9" y="93"/>
                                    <a:pt x="9" y="93"/>
                                  </a:cubicBezTo>
                                  <a:cubicBezTo>
                                    <a:pt x="9" y="93"/>
                                    <a:pt x="9" y="93"/>
                                    <a:pt x="9" y="94"/>
                                  </a:cubicBezTo>
                                  <a:cubicBezTo>
                                    <a:pt x="8" y="94"/>
                                    <a:pt x="8" y="94"/>
                                    <a:pt x="7" y="94"/>
                                  </a:cubicBezTo>
                                  <a:cubicBezTo>
                                    <a:pt x="7" y="94"/>
                                    <a:pt x="6" y="94"/>
                                    <a:pt x="5" y="94"/>
                                  </a:cubicBezTo>
                                  <a:cubicBezTo>
                                    <a:pt x="4" y="94"/>
                                    <a:pt x="4" y="94"/>
                                    <a:pt x="3" y="94"/>
                                  </a:cubicBezTo>
                                  <a:cubicBezTo>
                                    <a:pt x="3" y="94"/>
                                    <a:pt x="2" y="94"/>
                                    <a:pt x="2" y="94"/>
                                  </a:cubicBezTo>
                                  <a:cubicBezTo>
                                    <a:pt x="2" y="93"/>
                                    <a:pt x="1" y="93"/>
                                    <a:pt x="1" y="93"/>
                                  </a:cubicBezTo>
                                  <a:cubicBezTo>
                                    <a:pt x="1" y="93"/>
                                    <a:pt x="1" y="93"/>
                                    <a:pt x="1" y="92"/>
                                  </a:cubicBezTo>
                                  <a:lnTo>
                                    <a:pt x="1" y="28"/>
                                  </a:lnTo>
                                  <a:cubicBezTo>
                                    <a:pt x="1" y="27"/>
                                    <a:pt x="1" y="27"/>
                                    <a:pt x="1" y="27"/>
                                  </a:cubicBezTo>
                                  <a:cubicBezTo>
                                    <a:pt x="1" y="27"/>
                                    <a:pt x="2" y="27"/>
                                    <a:pt x="2" y="26"/>
                                  </a:cubicBezTo>
                                  <a:cubicBezTo>
                                    <a:pt x="2" y="26"/>
                                    <a:pt x="3" y="26"/>
                                    <a:pt x="3" y="26"/>
                                  </a:cubicBezTo>
                                  <a:cubicBezTo>
                                    <a:pt x="4" y="26"/>
                                    <a:pt x="4" y="26"/>
                                    <a:pt x="5" y="26"/>
                                  </a:cubicBezTo>
                                  <a:cubicBezTo>
                                    <a:pt x="6" y="26"/>
                                    <a:pt x="7" y="26"/>
                                    <a:pt x="7" y="26"/>
                                  </a:cubicBezTo>
                                  <a:cubicBezTo>
                                    <a:pt x="8" y="26"/>
                                    <a:pt x="8" y="26"/>
                                    <a:pt x="9" y="26"/>
                                  </a:cubicBezTo>
                                  <a:cubicBezTo>
                                    <a:pt x="9" y="27"/>
                                    <a:pt x="9" y="27"/>
                                    <a:pt x="9" y="27"/>
                                  </a:cubicBezTo>
                                  <a:cubicBezTo>
                                    <a:pt x="9" y="27"/>
                                    <a:pt x="10" y="27"/>
                                    <a:pt x="10" y="28"/>
                                  </a:cubicBezTo>
                                  <a:lnTo>
                                    <a:pt x="10" y="92"/>
                                  </a:lnTo>
                                  <a:close/>
                                  <a:moveTo>
                                    <a:pt x="11" y="6"/>
                                  </a:moveTo>
                                  <a:lnTo>
                                    <a:pt x="11" y="6"/>
                                  </a:lnTo>
                                  <a:cubicBezTo>
                                    <a:pt x="11" y="8"/>
                                    <a:pt x="10" y="10"/>
                                    <a:pt x="10" y="11"/>
                                  </a:cubicBezTo>
                                  <a:cubicBezTo>
                                    <a:pt x="9" y="11"/>
                                    <a:pt x="7" y="12"/>
                                    <a:pt x="5" y="12"/>
                                  </a:cubicBezTo>
                                  <a:cubicBezTo>
                                    <a:pt x="3" y="12"/>
                                    <a:pt x="2" y="11"/>
                                    <a:pt x="1" y="11"/>
                                  </a:cubicBezTo>
                                  <a:cubicBezTo>
                                    <a:pt x="0" y="10"/>
                                    <a:pt x="0" y="8"/>
                                    <a:pt x="0" y="6"/>
                                  </a:cubicBezTo>
                                  <a:cubicBezTo>
                                    <a:pt x="0" y="4"/>
                                    <a:pt x="0" y="2"/>
                                    <a:pt x="1" y="1"/>
                                  </a:cubicBezTo>
                                  <a:cubicBezTo>
                                    <a:pt x="2" y="1"/>
                                    <a:pt x="3" y="0"/>
                                    <a:pt x="5" y="0"/>
                                  </a:cubicBezTo>
                                  <a:cubicBezTo>
                                    <a:pt x="7" y="0"/>
                                    <a:pt x="9" y="1"/>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3" name="Freeform 50"/>
                          <wps:cNvSpPr>
                            <a:spLocks/>
                          </wps:cNvSpPr>
                          <wps:spPr bwMode="auto">
                            <a:xfrm>
                              <a:off x="3513" y="752"/>
                              <a:ext cx="47" cy="74"/>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59 h 70"/>
                                <a:gd name="T18" fmla="*/ 20 w 44"/>
                                <a:gd name="T19" fmla="*/ 62 h 70"/>
                                <a:gd name="T20" fmla="*/ 31 w 44"/>
                                <a:gd name="T21" fmla="*/ 60 h 70"/>
                                <a:gd name="T22" fmla="*/ 35 w 44"/>
                                <a:gd name="T23" fmla="*/ 51 h 70"/>
                                <a:gd name="T24" fmla="*/ 30 w 44"/>
                                <a:gd name="T25" fmla="*/ 42 h 70"/>
                                <a:gd name="T26" fmla="*/ 19 w 44"/>
                                <a:gd name="T27" fmla="*/ 37 h 70"/>
                                <a:gd name="T28" fmla="*/ 7 w 44"/>
                                <a:gd name="T29" fmla="*/ 31 h 70"/>
                                <a:gd name="T30" fmla="*/ 2 w 44"/>
                                <a:gd name="T31" fmla="*/ 18 h 70"/>
                                <a:gd name="T32" fmla="*/ 8 w 44"/>
                                <a:gd name="T33" fmla="*/ 6 h 70"/>
                                <a:gd name="T34" fmla="*/ 24 w 44"/>
                                <a:gd name="T35" fmla="*/ 0 h 70"/>
                                <a:gd name="T36" fmla="*/ 33 w 44"/>
                                <a:gd name="T37" fmla="*/ 2 h 70"/>
                                <a:gd name="T38" fmla="*/ 39 w 44"/>
                                <a:gd name="T39" fmla="*/ 4 h 70"/>
                                <a:gd name="T40" fmla="*/ 40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5"/>
                                  </a:cubicBezTo>
                                  <a:cubicBezTo>
                                    <a:pt x="35" y="66"/>
                                    <a:pt x="33" y="68"/>
                                    <a:pt x="30" y="69"/>
                                  </a:cubicBezTo>
                                  <a:cubicBezTo>
                                    <a:pt x="27" y="69"/>
                                    <a:pt x="23" y="70"/>
                                    <a:pt x="20" y="70"/>
                                  </a:cubicBezTo>
                                  <a:cubicBezTo>
                                    <a:pt x="18" y="70"/>
                                    <a:pt x="16" y="70"/>
                                    <a:pt x="14" y="69"/>
                                  </a:cubicBezTo>
                                  <a:cubicBezTo>
                                    <a:pt x="12" y="69"/>
                                    <a:pt x="10" y="69"/>
                                    <a:pt x="8" y="68"/>
                                  </a:cubicBezTo>
                                  <a:cubicBezTo>
                                    <a:pt x="6" y="67"/>
                                    <a:pt x="5" y="67"/>
                                    <a:pt x="4" y="66"/>
                                  </a:cubicBezTo>
                                  <a:cubicBezTo>
                                    <a:pt x="3" y="66"/>
                                    <a:pt x="2" y="65"/>
                                    <a:pt x="2" y="65"/>
                                  </a:cubicBezTo>
                                  <a:cubicBezTo>
                                    <a:pt x="1" y="64"/>
                                    <a:pt x="1" y="64"/>
                                    <a:pt x="0" y="63"/>
                                  </a:cubicBezTo>
                                  <a:cubicBezTo>
                                    <a:pt x="0" y="62"/>
                                    <a:pt x="0" y="61"/>
                                    <a:pt x="0" y="60"/>
                                  </a:cubicBezTo>
                                  <a:cubicBezTo>
                                    <a:pt x="0" y="59"/>
                                    <a:pt x="0" y="59"/>
                                    <a:pt x="0" y="58"/>
                                  </a:cubicBezTo>
                                  <a:cubicBezTo>
                                    <a:pt x="0" y="58"/>
                                    <a:pt x="0" y="57"/>
                                    <a:pt x="1" y="57"/>
                                  </a:cubicBezTo>
                                  <a:cubicBezTo>
                                    <a:pt x="1" y="57"/>
                                    <a:pt x="1" y="57"/>
                                    <a:pt x="1" y="56"/>
                                  </a:cubicBezTo>
                                  <a:cubicBezTo>
                                    <a:pt x="1" y="56"/>
                                    <a:pt x="2" y="56"/>
                                    <a:pt x="2" y="56"/>
                                  </a:cubicBezTo>
                                  <a:cubicBezTo>
                                    <a:pt x="2" y="56"/>
                                    <a:pt x="3" y="56"/>
                                    <a:pt x="4" y="57"/>
                                  </a:cubicBezTo>
                                  <a:cubicBezTo>
                                    <a:pt x="5" y="58"/>
                                    <a:pt x="6" y="59"/>
                                    <a:pt x="8" y="59"/>
                                  </a:cubicBezTo>
                                  <a:cubicBezTo>
                                    <a:pt x="9" y="60"/>
                                    <a:pt x="11" y="61"/>
                                    <a:pt x="13" y="61"/>
                                  </a:cubicBezTo>
                                  <a:cubicBezTo>
                                    <a:pt x="15" y="62"/>
                                    <a:pt x="18" y="62"/>
                                    <a:pt x="20" y="62"/>
                                  </a:cubicBezTo>
                                  <a:cubicBezTo>
                                    <a:pt x="23" y="62"/>
                                    <a:pt x="25" y="62"/>
                                    <a:pt x="26" y="62"/>
                                  </a:cubicBezTo>
                                  <a:cubicBezTo>
                                    <a:pt x="28" y="61"/>
                                    <a:pt x="30" y="61"/>
                                    <a:pt x="31" y="60"/>
                                  </a:cubicBezTo>
                                  <a:cubicBezTo>
                                    <a:pt x="32" y="59"/>
                                    <a:pt x="33" y="57"/>
                                    <a:pt x="34" y="56"/>
                                  </a:cubicBezTo>
                                  <a:cubicBezTo>
                                    <a:pt x="35" y="54"/>
                                    <a:pt x="35" y="53"/>
                                    <a:pt x="35" y="51"/>
                                  </a:cubicBezTo>
                                  <a:cubicBezTo>
                                    <a:pt x="35" y="49"/>
                                    <a:pt x="35" y="47"/>
                                    <a:pt x="34" y="46"/>
                                  </a:cubicBezTo>
                                  <a:cubicBezTo>
                                    <a:pt x="33" y="44"/>
                                    <a:pt x="32" y="43"/>
                                    <a:pt x="30" y="42"/>
                                  </a:cubicBezTo>
                                  <a:cubicBezTo>
                                    <a:pt x="29" y="41"/>
                                    <a:pt x="27" y="40"/>
                                    <a:pt x="25" y="39"/>
                                  </a:cubicBezTo>
                                  <a:cubicBezTo>
                                    <a:pt x="23" y="39"/>
                                    <a:pt x="21" y="38"/>
                                    <a:pt x="19" y="37"/>
                                  </a:cubicBezTo>
                                  <a:cubicBezTo>
                                    <a:pt x="17" y="36"/>
                                    <a:pt x="15" y="35"/>
                                    <a:pt x="13" y="34"/>
                                  </a:cubicBezTo>
                                  <a:cubicBezTo>
                                    <a:pt x="11" y="33"/>
                                    <a:pt x="9" y="32"/>
                                    <a:pt x="7" y="31"/>
                                  </a:cubicBezTo>
                                  <a:cubicBezTo>
                                    <a:pt x="6" y="29"/>
                                    <a:pt x="5" y="27"/>
                                    <a:pt x="4" y="25"/>
                                  </a:cubicBezTo>
                                  <a:cubicBezTo>
                                    <a:pt x="3" y="23"/>
                                    <a:pt x="2" y="21"/>
                                    <a:pt x="2" y="18"/>
                                  </a:cubicBezTo>
                                  <a:cubicBezTo>
                                    <a:pt x="2" y="16"/>
                                    <a:pt x="3" y="14"/>
                                    <a:pt x="4" y="12"/>
                                  </a:cubicBezTo>
                                  <a:cubicBezTo>
                                    <a:pt x="4" y="9"/>
                                    <a:pt x="6" y="8"/>
                                    <a:pt x="8" y="6"/>
                                  </a:cubicBezTo>
                                  <a:cubicBezTo>
                                    <a:pt x="9" y="4"/>
                                    <a:pt x="12" y="3"/>
                                    <a:pt x="14" y="2"/>
                                  </a:cubicBezTo>
                                  <a:cubicBezTo>
                                    <a:pt x="17" y="1"/>
                                    <a:pt x="20" y="0"/>
                                    <a:pt x="24" y="0"/>
                                  </a:cubicBezTo>
                                  <a:cubicBezTo>
                                    <a:pt x="26" y="0"/>
                                    <a:pt x="28" y="0"/>
                                    <a:pt x="29" y="1"/>
                                  </a:cubicBezTo>
                                  <a:cubicBezTo>
                                    <a:pt x="31" y="1"/>
                                    <a:pt x="32" y="1"/>
                                    <a:pt x="33" y="2"/>
                                  </a:cubicBezTo>
                                  <a:cubicBezTo>
                                    <a:pt x="35" y="2"/>
                                    <a:pt x="36" y="2"/>
                                    <a:pt x="37" y="3"/>
                                  </a:cubicBezTo>
                                  <a:cubicBezTo>
                                    <a:pt x="38" y="3"/>
                                    <a:pt x="39" y="4"/>
                                    <a:pt x="39" y="4"/>
                                  </a:cubicBezTo>
                                  <a:cubicBezTo>
                                    <a:pt x="40" y="5"/>
                                    <a:pt x="40" y="5"/>
                                    <a:pt x="40" y="5"/>
                                  </a:cubicBezTo>
                                  <a:cubicBezTo>
                                    <a:pt x="40" y="5"/>
                                    <a:pt x="40" y="6"/>
                                    <a:pt x="40" y="6"/>
                                  </a:cubicBezTo>
                                  <a:cubicBezTo>
                                    <a:pt x="40" y="6"/>
                                    <a:pt x="40" y="7"/>
                                    <a:pt x="41" y="7"/>
                                  </a:cubicBezTo>
                                  <a:cubicBezTo>
                                    <a:pt x="41" y="7"/>
                                    <a:pt x="41" y="8"/>
                                    <a:pt x="41" y="9"/>
                                  </a:cubicBezTo>
                                  <a:cubicBezTo>
                                    <a:pt x="41" y="9"/>
                                    <a:pt x="41" y="10"/>
                                    <a:pt x="41" y="10"/>
                                  </a:cubicBezTo>
                                  <a:cubicBezTo>
                                    <a:pt x="40" y="11"/>
                                    <a:pt x="40" y="11"/>
                                    <a:pt x="40" y="11"/>
                                  </a:cubicBezTo>
                                  <a:cubicBezTo>
                                    <a:pt x="40" y="12"/>
                                    <a:pt x="40" y="12"/>
                                    <a:pt x="40" y="12"/>
                                  </a:cubicBezTo>
                                  <a:cubicBezTo>
                                    <a:pt x="39" y="12"/>
                                    <a:pt x="39" y="12"/>
                                    <a:pt x="39" y="12"/>
                                  </a:cubicBezTo>
                                  <a:cubicBezTo>
                                    <a:pt x="39" y="12"/>
                                    <a:pt x="38" y="12"/>
                                    <a:pt x="37" y="11"/>
                                  </a:cubicBezTo>
                                  <a:cubicBezTo>
                                    <a:pt x="36" y="11"/>
                                    <a:pt x="35" y="10"/>
                                    <a:pt x="34" y="10"/>
                                  </a:cubicBezTo>
                                  <a:cubicBezTo>
                                    <a:pt x="33" y="9"/>
                                    <a:pt x="31" y="9"/>
                                    <a:pt x="30" y="8"/>
                                  </a:cubicBezTo>
                                  <a:cubicBezTo>
                                    <a:pt x="28" y="8"/>
                                    <a:pt x="26" y="7"/>
                                    <a:pt x="24" y="7"/>
                                  </a:cubicBezTo>
                                  <a:cubicBezTo>
                                    <a:pt x="22" y="7"/>
                                    <a:pt x="20" y="8"/>
                                    <a:pt x="18" y="8"/>
                                  </a:cubicBezTo>
                                  <a:cubicBezTo>
                                    <a:pt x="16" y="9"/>
                                    <a:pt x="15" y="9"/>
                                    <a:pt x="14" y="10"/>
                                  </a:cubicBezTo>
                                  <a:cubicBezTo>
                                    <a:pt x="13" y="11"/>
                                    <a:pt x="12" y="12"/>
                                    <a:pt x="11" y="14"/>
                                  </a:cubicBezTo>
                                  <a:cubicBezTo>
                                    <a:pt x="11" y="15"/>
                                    <a:pt x="11" y="16"/>
                                    <a:pt x="11" y="18"/>
                                  </a:cubicBezTo>
                                  <a:cubicBezTo>
                                    <a:pt x="11" y="20"/>
                                    <a:pt x="11" y="22"/>
                                    <a:pt x="12" y="23"/>
                                  </a:cubicBezTo>
                                  <a:cubicBezTo>
                                    <a:pt x="13" y="25"/>
                                    <a:pt x="14" y="26"/>
                                    <a:pt x="16" y="27"/>
                                  </a:cubicBezTo>
                                  <a:cubicBezTo>
                                    <a:pt x="17" y="28"/>
                                    <a:pt x="19" y="29"/>
                                    <a:pt x="21" y="30"/>
                                  </a:cubicBezTo>
                                  <a:cubicBezTo>
                                    <a:pt x="23" y="30"/>
                                    <a:pt x="25" y="31"/>
                                    <a:pt x="27" y="32"/>
                                  </a:cubicBezTo>
                                  <a:cubicBezTo>
                                    <a:pt x="29" y="33"/>
                                    <a:pt x="31" y="34"/>
                                    <a:pt x="33" y="35"/>
                                  </a:cubicBezTo>
                                  <a:cubicBezTo>
                                    <a:pt x="35" y="36"/>
                                    <a:pt x="37" y="37"/>
                                    <a:pt x="39" y="38"/>
                                  </a:cubicBezTo>
                                  <a:cubicBezTo>
                                    <a:pt x="40" y="40"/>
                                    <a:pt x="41"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4" name="Freeform 51"/>
                          <wps:cNvSpPr>
                            <a:spLocks/>
                          </wps:cNvSpPr>
                          <wps:spPr bwMode="auto">
                            <a:xfrm>
                              <a:off x="3572" y="735"/>
                              <a:ext cx="43"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1 w 40"/>
                                <a:gd name="T29" fmla="*/ 24 h 86"/>
                                <a:gd name="T30" fmla="*/ 0 w 40"/>
                                <a:gd name="T31" fmla="*/ 21 h 86"/>
                                <a:gd name="T32" fmla="*/ 0 w 40"/>
                                <a:gd name="T33" fmla="*/ 19 h 86"/>
                                <a:gd name="T34" fmla="*/ 1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6 w 40"/>
                                <a:gd name="T87" fmla="*/ 77 h 86"/>
                                <a:gd name="T88" fmla="*/ 37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40" y="83"/>
                                    <a:pt x="39" y="83"/>
                                  </a:cubicBezTo>
                                  <a:cubicBezTo>
                                    <a:pt x="39" y="84"/>
                                    <a:pt x="38" y="84"/>
                                    <a:pt x="38" y="84"/>
                                  </a:cubicBezTo>
                                  <a:cubicBezTo>
                                    <a:pt x="37" y="85"/>
                                    <a:pt x="36" y="85"/>
                                    <a:pt x="35" y="85"/>
                                  </a:cubicBezTo>
                                  <a:cubicBezTo>
                                    <a:pt x="34" y="85"/>
                                    <a:pt x="33" y="85"/>
                                    <a:pt x="32" y="86"/>
                                  </a:cubicBezTo>
                                  <a:cubicBezTo>
                                    <a:pt x="31" y="86"/>
                                    <a:pt x="30" y="86"/>
                                    <a:pt x="29" y="86"/>
                                  </a:cubicBezTo>
                                  <a:cubicBezTo>
                                    <a:pt x="26" y="86"/>
                                    <a:pt x="24" y="85"/>
                                    <a:pt x="21" y="84"/>
                                  </a:cubicBezTo>
                                  <a:cubicBezTo>
                                    <a:pt x="19" y="84"/>
                                    <a:pt x="17" y="82"/>
                                    <a:pt x="16" y="81"/>
                                  </a:cubicBezTo>
                                  <a:cubicBezTo>
                                    <a:pt x="14" y="79"/>
                                    <a:pt x="13" y="77"/>
                                    <a:pt x="13" y="74"/>
                                  </a:cubicBezTo>
                                  <a:cubicBezTo>
                                    <a:pt x="12" y="71"/>
                                    <a:pt x="12" y="68"/>
                                    <a:pt x="12" y="65"/>
                                  </a:cubicBezTo>
                                  <a:lnTo>
                                    <a:pt x="12" y="24"/>
                                  </a:lnTo>
                                  <a:lnTo>
                                    <a:pt x="2" y="24"/>
                                  </a:lnTo>
                                  <a:cubicBezTo>
                                    <a:pt x="1" y="24"/>
                                    <a:pt x="1" y="24"/>
                                    <a:pt x="1" y="24"/>
                                  </a:cubicBezTo>
                                  <a:cubicBezTo>
                                    <a:pt x="0" y="23"/>
                                    <a:pt x="0" y="22"/>
                                    <a:pt x="0" y="21"/>
                                  </a:cubicBezTo>
                                  <a:cubicBezTo>
                                    <a:pt x="0" y="20"/>
                                    <a:pt x="0" y="20"/>
                                    <a:pt x="0" y="19"/>
                                  </a:cubicBezTo>
                                  <a:cubicBezTo>
                                    <a:pt x="0" y="19"/>
                                    <a:pt x="0" y="18"/>
                                    <a:pt x="1" y="18"/>
                                  </a:cubicBezTo>
                                  <a:cubicBezTo>
                                    <a:pt x="1" y="18"/>
                                    <a:pt x="1" y="18"/>
                                    <a:pt x="1" y="17"/>
                                  </a:cubicBezTo>
                                  <a:cubicBezTo>
                                    <a:pt x="2" y="17"/>
                                    <a:pt x="2" y="17"/>
                                    <a:pt x="2" y="17"/>
                                  </a:cubicBezTo>
                                  <a:lnTo>
                                    <a:pt x="12" y="17"/>
                                  </a:lnTo>
                                  <a:lnTo>
                                    <a:pt x="12" y="1"/>
                                  </a:lnTo>
                                  <a:cubicBezTo>
                                    <a:pt x="12" y="1"/>
                                    <a:pt x="12" y="1"/>
                                    <a:pt x="12" y="1"/>
                                  </a:cubicBezTo>
                                  <a:cubicBezTo>
                                    <a:pt x="12" y="0"/>
                                    <a:pt x="12" y="0"/>
                                    <a:pt x="13" y="0"/>
                                  </a:cubicBezTo>
                                  <a:cubicBezTo>
                                    <a:pt x="13" y="0"/>
                                    <a:pt x="13" y="0"/>
                                    <a:pt x="14" y="0"/>
                                  </a:cubicBezTo>
                                  <a:cubicBezTo>
                                    <a:pt x="14" y="0"/>
                                    <a:pt x="15" y="0"/>
                                    <a:pt x="16" y="0"/>
                                  </a:cubicBezTo>
                                  <a:cubicBezTo>
                                    <a:pt x="17" y="0"/>
                                    <a:pt x="18" y="0"/>
                                    <a:pt x="18" y="0"/>
                                  </a:cubicBezTo>
                                  <a:cubicBezTo>
                                    <a:pt x="19" y="0"/>
                                    <a:pt x="19" y="0"/>
                                    <a:pt x="19" y="0"/>
                                  </a:cubicBezTo>
                                  <a:cubicBezTo>
                                    <a:pt x="20" y="0"/>
                                    <a:pt x="20" y="0"/>
                                    <a:pt x="20" y="1"/>
                                  </a:cubicBezTo>
                                  <a:cubicBezTo>
                                    <a:pt x="20" y="1"/>
                                    <a:pt x="20" y="1"/>
                                    <a:pt x="20" y="1"/>
                                  </a:cubicBezTo>
                                  <a:lnTo>
                                    <a:pt x="20" y="17"/>
                                  </a:lnTo>
                                  <a:lnTo>
                                    <a:pt x="38" y="17"/>
                                  </a:lnTo>
                                  <a:cubicBezTo>
                                    <a:pt x="38" y="17"/>
                                    <a:pt x="39" y="17"/>
                                    <a:pt x="39" y="17"/>
                                  </a:cubicBezTo>
                                  <a:cubicBezTo>
                                    <a:pt x="39" y="18"/>
                                    <a:pt x="39"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6" y="77"/>
                                  </a:cubicBezTo>
                                  <a:cubicBezTo>
                                    <a:pt x="36" y="77"/>
                                    <a:pt x="37" y="77"/>
                                    <a:pt x="37" y="77"/>
                                  </a:cubicBezTo>
                                  <a:cubicBezTo>
                                    <a:pt x="38" y="76"/>
                                    <a:pt x="38" y="76"/>
                                    <a:pt x="39" y="76"/>
                                  </a:cubicBezTo>
                                  <a:cubicBezTo>
                                    <a:pt x="39" y="76"/>
                                    <a:pt x="39" y="76"/>
                                    <a:pt x="39" y="76"/>
                                  </a:cubicBezTo>
                                  <a:cubicBezTo>
                                    <a:pt x="40"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5" name="Freeform 52"/>
                          <wps:cNvSpPr>
                            <a:spLocks noEditPoints="1"/>
                          </wps:cNvSpPr>
                          <wps:spPr bwMode="auto">
                            <a:xfrm>
                              <a:off x="3631" y="752"/>
                              <a:ext cx="65"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0 w 62"/>
                                <a:gd name="T11" fmla="*/ 70 h 70"/>
                                <a:gd name="T12" fmla="*/ 17 w 62"/>
                                <a:gd name="T13" fmla="*/ 68 h 70"/>
                                <a:gd name="T14" fmla="*/ 7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8 w 62"/>
                                <a:gd name="T45" fmla="*/ 16 h 70"/>
                                <a:gd name="T46" fmla="*/ 41 w 62"/>
                                <a:gd name="T47" fmla="*/ 10 h 70"/>
                                <a:gd name="T48" fmla="*/ 31 w 62"/>
                                <a:gd name="T49" fmla="*/ 8 h 70"/>
                                <a:gd name="T50" fmla="*/ 21 w 62"/>
                                <a:gd name="T51" fmla="*/ 10 h 70"/>
                                <a:gd name="T52" fmla="*/ 14 w 62"/>
                                <a:gd name="T53" fmla="*/ 15 h 70"/>
                                <a:gd name="T54" fmla="*/ 10 w 62"/>
                                <a:gd name="T55" fmla="*/ 24 h 70"/>
                                <a:gd name="T56" fmla="*/ 9 w 62"/>
                                <a:gd name="T57" fmla="*/ 35 h 70"/>
                                <a:gd name="T58" fmla="*/ 10 w 62"/>
                                <a:gd name="T59" fmla="*/ 45 h 70"/>
                                <a:gd name="T60" fmla="*/ 13 w 62"/>
                                <a:gd name="T61" fmla="*/ 54 h 70"/>
                                <a:gd name="T62" fmla="*/ 20 w 62"/>
                                <a:gd name="T63" fmla="*/ 60 h 70"/>
                                <a:gd name="T64" fmla="*/ 31 w 62"/>
                                <a:gd name="T65" fmla="*/ 62 h 70"/>
                                <a:gd name="T66" fmla="*/ 41 w 62"/>
                                <a:gd name="T67" fmla="*/ 60 h 70"/>
                                <a:gd name="T68" fmla="*/ 47 w 62"/>
                                <a:gd name="T69" fmla="*/ 55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9"/>
                                  </a:cubicBezTo>
                                  <a:cubicBezTo>
                                    <a:pt x="58" y="53"/>
                                    <a:pt x="56" y="57"/>
                                    <a:pt x="54" y="60"/>
                                  </a:cubicBezTo>
                                  <a:cubicBezTo>
                                    <a:pt x="51" y="63"/>
                                    <a:pt x="48" y="65"/>
                                    <a:pt x="44" y="67"/>
                                  </a:cubicBezTo>
                                  <a:cubicBezTo>
                                    <a:pt x="40" y="69"/>
                                    <a:pt x="35" y="70"/>
                                    <a:pt x="30" y="70"/>
                                  </a:cubicBezTo>
                                  <a:cubicBezTo>
                                    <a:pt x="25" y="70"/>
                                    <a:pt x="21" y="69"/>
                                    <a:pt x="17" y="68"/>
                                  </a:cubicBezTo>
                                  <a:cubicBezTo>
                                    <a:pt x="13" y="66"/>
                                    <a:pt x="10" y="64"/>
                                    <a:pt x="7" y="61"/>
                                  </a:cubicBezTo>
                                  <a:cubicBezTo>
                                    <a:pt x="5" y="58"/>
                                    <a:pt x="3" y="54"/>
                                    <a:pt x="2" y="50"/>
                                  </a:cubicBezTo>
                                  <a:cubicBezTo>
                                    <a:pt x="0" y="46"/>
                                    <a:pt x="0" y="41"/>
                                    <a:pt x="0" y="36"/>
                                  </a:cubicBezTo>
                                  <a:cubicBezTo>
                                    <a:pt x="0" y="30"/>
                                    <a:pt x="0" y="26"/>
                                    <a:pt x="2" y="21"/>
                                  </a:cubicBezTo>
                                  <a:cubicBezTo>
                                    <a:pt x="3" y="17"/>
                                    <a:pt x="5" y="13"/>
                                    <a:pt x="8" y="10"/>
                                  </a:cubicBezTo>
                                  <a:cubicBezTo>
                                    <a:pt x="10" y="7"/>
                                    <a:pt x="14" y="5"/>
                                    <a:pt x="18" y="3"/>
                                  </a:cubicBezTo>
                                  <a:cubicBezTo>
                                    <a:pt x="22" y="1"/>
                                    <a:pt x="26" y="0"/>
                                    <a:pt x="31" y="0"/>
                                  </a:cubicBezTo>
                                  <a:cubicBezTo>
                                    <a:pt x="36" y="0"/>
                                    <a:pt x="41" y="1"/>
                                    <a:pt x="45" y="2"/>
                                  </a:cubicBezTo>
                                  <a:cubicBezTo>
                                    <a:pt x="48" y="4"/>
                                    <a:pt x="52" y="6"/>
                                    <a:pt x="54" y="9"/>
                                  </a:cubicBezTo>
                                  <a:cubicBezTo>
                                    <a:pt x="57" y="12"/>
                                    <a:pt x="58" y="16"/>
                                    <a:pt x="60" y="20"/>
                                  </a:cubicBezTo>
                                  <a:cubicBezTo>
                                    <a:pt x="61" y="24"/>
                                    <a:pt x="62" y="29"/>
                                    <a:pt x="62" y="34"/>
                                  </a:cubicBezTo>
                                  <a:lnTo>
                                    <a:pt x="62" y="34"/>
                                  </a:lnTo>
                                  <a:close/>
                                  <a:moveTo>
                                    <a:pt x="53" y="35"/>
                                  </a:moveTo>
                                  <a:lnTo>
                                    <a:pt x="53" y="35"/>
                                  </a:lnTo>
                                  <a:cubicBezTo>
                                    <a:pt x="53" y="31"/>
                                    <a:pt x="52" y="28"/>
                                    <a:pt x="52" y="25"/>
                                  </a:cubicBezTo>
                                  <a:cubicBezTo>
                                    <a:pt x="51" y="21"/>
                                    <a:pt x="50" y="18"/>
                                    <a:pt x="48" y="16"/>
                                  </a:cubicBezTo>
                                  <a:cubicBezTo>
                                    <a:pt x="46" y="13"/>
                                    <a:pt x="44" y="11"/>
                                    <a:pt x="41" y="10"/>
                                  </a:cubicBezTo>
                                  <a:cubicBezTo>
                                    <a:pt x="39" y="8"/>
                                    <a:pt x="35" y="8"/>
                                    <a:pt x="31" y="8"/>
                                  </a:cubicBezTo>
                                  <a:cubicBezTo>
                                    <a:pt x="27" y="8"/>
                                    <a:pt x="24" y="8"/>
                                    <a:pt x="21" y="10"/>
                                  </a:cubicBezTo>
                                  <a:cubicBezTo>
                                    <a:pt x="18" y="11"/>
                                    <a:pt x="16" y="13"/>
                                    <a:pt x="14" y="15"/>
                                  </a:cubicBezTo>
                                  <a:cubicBezTo>
                                    <a:pt x="12" y="18"/>
                                    <a:pt x="11" y="21"/>
                                    <a:pt x="10" y="24"/>
                                  </a:cubicBezTo>
                                  <a:cubicBezTo>
                                    <a:pt x="9" y="27"/>
                                    <a:pt x="9" y="31"/>
                                    <a:pt x="9" y="35"/>
                                  </a:cubicBezTo>
                                  <a:cubicBezTo>
                                    <a:pt x="9" y="38"/>
                                    <a:pt x="9" y="42"/>
                                    <a:pt x="10" y="45"/>
                                  </a:cubicBezTo>
                                  <a:cubicBezTo>
                                    <a:pt x="11" y="49"/>
                                    <a:pt x="12" y="52"/>
                                    <a:pt x="13" y="54"/>
                                  </a:cubicBezTo>
                                  <a:cubicBezTo>
                                    <a:pt x="15" y="57"/>
                                    <a:pt x="17" y="59"/>
                                    <a:pt x="20" y="60"/>
                                  </a:cubicBezTo>
                                  <a:cubicBezTo>
                                    <a:pt x="23" y="62"/>
                                    <a:pt x="26" y="62"/>
                                    <a:pt x="31" y="62"/>
                                  </a:cubicBezTo>
                                  <a:cubicBezTo>
                                    <a:pt x="34" y="62"/>
                                    <a:pt x="38" y="62"/>
                                    <a:pt x="41" y="60"/>
                                  </a:cubicBezTo>
                                  <a:cubicBezTo>
                                    <a:pt x="43" y="59"/>
                                    <a:pt x="46" y="57"/>
                                    <a:pt x="47" y="55"/>
                                  </a:cubicBezTo>
                                  <a:cubicBezTo>
                                    <a:pt x="49" y="52"/>
                                    <a:pt x="51" y="49"/>
                                    <a:pt x="51"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6" name="Freeform 53"/>
                          <wps:cNvSpPr>
                            <a:spLocks/>
                          </wps:cNvSpPr>
                          <wps:spPr bwMode="auto">
                            <a:xfrm>
                              <a:off x="3720" y="752"/>
                              <a:ext cx="37" cy="73"/>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2 w 35"/>
                                <a:gd name="T13" fmla="*/ 10 h 69"/>
                                <a:gd name="T14" fmla="*/ 30 w 35"/>
                                <a:gd name="T15" fmla="*/ 9 h 69"/>
                                <a:gd name="T16" fmla="*/ 28 w 35"/>
                                <a:gd name="T17" fmla="*/ 8 h 69"/>
                                <a:gd name="T18" fmla="*/ 25 w 35"/>
                                <a:gd name="T19" fmla="*/ 8 h 69"/>
                                <a:gd name="T20" fmla="*/ 21 w 35"/>
                                <a:gd name="T21" fmla="*/ 9 h 69"/>
                                <a:gd name="T22" fmla="*/ 17 w 35"/>
                                <a:gd name="T23" fmla="*/ 11 h 69"/>
                                <a:gd name="T24" fmla="*/ 13 w 35"/>
                                <a:gd name="T25" fmla="*/ 16 h 69"/>
                                <a:gd name="T26" fmla="*/ 8 w 35"/>
                                <a:gd name="T27" fmla="*/ 24 h 69"/>
                                <a:gd name="T28" fmla="*/ 8 w 35"/>
                                <a:gd name="T29" fmla="*/ 67 h 69"/>
                                <a:gd name="T30" fmla="*/ 8 w 35"/>
                                <a:gd name="T31" fmla="*/ 68 h 69"/>
                                <a:gd name="T32" fmla="*/ 7 w 35"/>
                                <a:gd name="T33" fmla="*/ 69 h 69"/>
                                <a:gd name="T34" fmla="*/ 6 w 35"/>
                                <a:gd name="T35" fmla="*/ 69 h 69"/>
                                <a:gd name="T36" fmla="*/ 4 w 35"/>
                                <a:gd name="T37" fmla="*/ 69 h 69"/>
                                <a:gd name="T38" fmla="*/ 2 w 35"/>
                                <a:gd name="T39" fmla="*/ 69 h 69"/>
                                <a:gd name="T40" fmla="*/ 0 w 35"/>
                                <a:gd name="T41" fmla="*/ 69 h 69"/>
                                <a:gd name="T42" fmla="*/ 0 w 35"/>
                                <a:gd name="T43" fmla="*/ 68 h 69"/>
                                <a:gd name="T44" fmla="*/ 0 w 35"/>
                                <a:gd name="T45" fmla="*/ 67 h 69"/>
                                <a:gd name="T46" fmla="*/ 0 w 35"/>
                                <a:gd name="T47" fmla="*/ 3 h 69"/>
                                <a:gd name="T48" fmla="*/ 0 w 35"/>
                                <a:gd name="T49" fmla="*/ 2 h 69"/>
                                <a:gd name="T50" fmla="*/ 0 w 35"/>
                                <a:gd name="T51" fmla="*/ 1 h 69"/>
                                <a:gd name="T52" fmla="*/ 2 w 35"/>
                                <a:gd name="T53" fmla="*/ 1 h 69"/>
                                <a:gd name="T54" fmla="*/ 4 w 35"/>
                                <a:gd name="T55" fmla="*/ 1 h 69"/>
                                <a:gd name="T56" fmla="*/ 6 w 35"/>
                                <a:gd name="T57" fmla="*/ 1 h 69"/>
                                <a:gd name="T58" fmla="*/ 7 w 35"/>
                                <a:gd name="T59" fmla="*/ 1 h 69"/>
                                <a:gd name="T60" fmla="*/ 7 w 35"/>
                                <a:gd name="T61" fmla="*/ 2 h 69"/>
                                <a:gd name="T62" fmla="*/ 8 w 35"/>
                                <a:gd name="T63" fmla="*/ 3 h 69"/>
                                <a:gd name="T64" fmla="*/ 8 w 35"/>
                                <a:gd name="T65" fmla="*/ 13 h 69"/>
                                <a:gd name="T66" fmla="*/ 13 w 35"/>
                                <a:gd name="T67" fmla="*/ 6 h 69"/>
                                <a:gd name="T68" fmla="*/ 17 w 35"/>
                                <a:gd name="T69" fmla="*/ 3 h 69"/>
                                <a:gd name="T70" fmla="*/ 21 w 35"/>
                                <a:gd name="T71" fmla="*/ 1 h 69"/>
                                <a:gd name="T72" fmla="*/ 26 w 35"/>
                                <a:gd name="T73" fmla="*/ 0 h 69"/>
                                <a:gd name="T74" fmla="*/ 28 w 35"/>
                                <a:gd name="T75" fmla="*/ 0 h 69"/>
                                <a:gd name="T76" fmla="*/ 30 w 35"/>
                                <a:gd name="T77" fmla="*/ 1 h 69"/>
                                <a:gd name="T78" fmla="*/ 33 w 35"/>
                                <a:gd name="T79" fmla="*/ 1 h 69"/>
                                <a:gd name="T80" fmla="*/ 34 w 35"/>
                                <a:gd name="T81" fmla="*/ 2 h 69"/>
                                <a:gd name="T82" fmla="*/ 35 w 35"/>
                                <a:gd name="T83" fmla="*/ 3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7"/>
                                    <a:pt x="35" y="8"/>
                                  </a:cubicBezTo>
                                  <a:cubicBezTo>
                                    <a:pt x="35" y="8"/>
                                    <a:pt x="35" y="9"/>
                                    <a:pt x="35" y="9"/>
                                  </a:cubicBezTo>
                                  <a:cubicBezTo>
                                    <a:pt x="35" y="9"/>
                                    <a:pt x="35" y="10"/>
                                    <a:pt x="35" y="10"/>
                                  </a:cubicBezTo>
                                  <a:cubicBezTo>
                                    <a:pt x="34" y="10"/>
                                    <a:pt x="34" y="10"/>
                                    <a:pt x="34" y="10"/>
                                  </a:cubicBezTo>
                                  <a:cubicBezTo>
                                    <a:pt x="33" y="10"/>
                                    <a:pt x="33" y="10"/>
                                    <a:pt x="32" y="10"/>
                                  </a:cubicBezTo>
                                  <a:cubicBezTo>
                                    <a:pt x="32" y="9"/>
                                    <a:pt x="31" y="9"/>
                                    <a:pt x="30" y="9"/>
                                  </a:cubicBezTo>
                                  <a:cubicBezTo>
                                    <a:pt x="30" y="9"/>
                                    <a:pt x="29" y="9"/>
                                    <a:pt x="28" y="8"/>
                                  </a:cubicBezTo>
                                  <a:cubicBezTo>
                                    <a:pt x="27" y="8"/>
                                    <a:pt x="26" y="8"/>
                                    <a:pt x="25" y="8"/>
                                  </a:cubicBezTo>
                                  <a:cubicBezTo>
                                    <a:pt x="24" y="8"/>
                                    <a:pt x="22" y="8"/>
                                    <a:pt x="21" y="9"/>
                                  </a:cubicBezTo>
                                  <a:cubicBezTo>
                                    <a:pt x="20" y="9"/>
                                    <a:pt x="19" y="10"/>
                                    <a:pt x="17" y="11"/>
                                  </a:cubicBezTo>
                                  <a:cubicBezTo>
                                    <a:pt x="16" y="13"/>
                                    <a:pt x="14" y="14"/>
                                    <a:pt x="13" y="16"/>
                                  </a:cubicBezTo>
                                  <a:cubicBezTo>
                                    <a:pt x="11" y="18"/>
                                    <a:pt x="10" y="21"/>
                                    <a:pt x="8" y="24"/>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3"/>
                                  </a:lnTo>
                                  <a:cubicBezTo>
                                    <a:pt x="9" y="10"/>
                                    <a:pt x="11" y="8"/>
                                    <a:pt x="13" y="6"/>
                                  </a:cubicBezTo>
                                  <a:cubicBezTo>
                                    <a:pt x="14" y="5"/>
                                    <a:pt x="16" y="3"/>
                                    <a:pt x="17" y="3"/>
                                  </a:cubicBezTo>
                                  <a:cubicBezTo>
                                    <a:pt x="19" y="2"/>
                                    <a:pt x="20" y="1"/>
                                    <a:pt x="21" y="1"/>
                                  </a:cubicBezTo>
                                  <a:cubicBezTo>
                                    <a:pt x="23" y="0"/>
                                    <a:pt x="24" y="0"/>
                                    <a:pt x="26" y="0"/>
                                  </a:cubicBezTo>
                                  <a:cubicBezTo>
                                    <a:pt x="26" y="0"/>
                                    <a:pt x="27" y="0"/>
                                    <a:pt x="28" y="0"/>
                                  </a:cubicBezTo>
                                  <a:cubicBezTo>
                                    <a:pt x="29" y="0"/>
                                    <a:pt x="29" y="0"/>
                                    <a:pt x="30" y="1"/>
                                  </a:cubicBezTo>
                                  <a:cubicBezTo>
                                    <a:pt x="31" y="1"/>
                                    <a:pt x="32" y="1"/>
                                    <a:pt x="33" y="1"/>
                                  </a:cubicBezTo>
                                  <a:cubicBezTo>
                                    <a:pt x="34" y="2"/>
                                    <a:pt x="34" y="2"/>
                                    <a:pt x="34" y="2"/>
                                  </a:cubicBezTo>
                                  <a:cubicBezTo>
                                    <a:pt x="35" y="2"/>
                                    <a:pt x="35" y="2"/>
                                    <a:pt x="35" y="3"/>
                                  </a:cubicBezTo>
                                  <a:cubicBezTo>
                                    <a:pt x="35" y="3"/>
                                    <a:pt x="35" y="3"/>
                                    <a:pt x="35" y="3"/>
                                  </a:cubicBezTo>
                                  <a:cubicBezTo>
                                    <a:pt x="35" y="3"/>
                                    <a:pt x="35" y="4"/>
                                    <a:pt x="35" y="4"/>
                                  </a:cubicBezTo>
                                  <a:cubicBezTo>
                                    <a:pt x="35" y="5"/>
                                    <a:pt x="35" y="5"/>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7" name="Freeform 54"/>
                          <wps:cNvSpPr>
                            <a:spLocks noEditPoints="1"/>
                          </wps:cNvSpPr>
                          <wps:spPr bwMode="auto">
                            <a:xfrm>
                              <a:off x="3774" y="725"/>
                              <a:ext cx="12" cy="1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2 w 11"/>
                                <a:gd name="T15" fmla="*/ 94 h 94"/>
                                <a:gd name="T16" fmla="*/ 2 w 11"/>
                                <a:gd name="T17" fmla="*/ 93 h 94"/>
                                <a:gd name="T18" fmla="*/ 1 w 11"/>
                                <a:gd name="T19" fmla="*/ 92 h 94"/>
                                <a:gd name="T20" fmla="*/ 1 w 11"/>
                                <a:gd name="T21" fmla="*/ 28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9" y="93"/>
                                    <a:pt x="9" y="93"/>
                                    <a:pt x="9" y="94"/>
                                  </a:cubicBezTo>
                                  <a:cubicBezTo>
                                    <a:pt x="9" y="94"/>
                                    <a:pt x="8" y="94"/>
                                    <a:pt x="8" y="94"/>
                                  </a:cubicBezTo>
                                  <a:cubicBezTo>
                                    <a:pt x="7" y="94"/>
                                    <a:pt x="6" y="94"/>
                                    <a:pt x="6" y="94"/>
                                  </a:cubicBezTo>
                                  <a:cubicBezTo>
                                    <a:pt x="5" y="94"/>
                                    <a:pt x="4" y="94"/>
                                    <a:pt x="4" y="94"/>
                                  </a:cubicBezTo>
                                  <a:cubicBezTo>
                                    <a:pt x="3" y="94"/>
                                    <a:pt x="3" y="94"/>
                                    <a:pt x="2" y="94"/>
                                  </a:cubicBezTo>
                                  <a:cubicBezTo>
                                    <a:pt x="2" y="93"/>
                                    <a:pt x="2" y="93"/>
                                    <a:pt x="2" y="93"/>
                                  </a:cubicBezTo>
                                  <a:cubicBezTo>
                                    <a:pt x="1" y="93"/>
                                    <a:pt x="1" y="93"/>
                                    <a:pt x="1" y="92"/>
                                  </a:cubicBezTo>
                                  <a:lnTo>
                                    <a:pt x="1" y="28"/>
                                  </a:lnTo>
                                  <a:cubicBezTo>
                                    <a:pt x="1" y="27"/>
                                    <a:pt x="1" y="27"/>
                                    <a:pt x="2" y="27"/>
                                  </a:cubicBezTo>
                                  <a:cubicBezTo>
                                    <a:pt x="2" y="27"/>
                                    <a:pt x="2" y="27"/>
                                    <a:pt x="2" y="26"/>
                                  </a:cubicBezTo>
                                  <a:cubicBezTo>
                                    <a:pt x="3" y="26"/>
                                    <a:pt x="3" y="26"/>
                                    <a:pt x="4" y="26"/>
                                  </a:cubicBezTo>
                                  <a:cubicBezTo>
                                    <a:pt x="4" y="26"/>
                                    <a:pt x="5" y="26"/>
                                    <a:pt x="6" y="26"/>
                                  </a:cubicBezTo>
                                  <a:cubicBezTo>
                                    <a:pt x="6" y="26"/>
                                    <a:pt x="7" y="26"/>
                                    <a:pt x="8" y="26"/>
                                  </a:cubicBezTo>
                                  <a:cubicBezTo>
                                    <a:pt x="8" y="26"/>
                                    <a:pt x="9" y="26"/>
                                    <a:pt x="9" y="26"/>
                                  </a:cubicBezTo>
                                  <a:cubicBezTo>
                                    <a:pt x="9" y="27"/>
                                    <a:pt x="9" y="27"/>
                                    <a:pt x="10" y="27"/>
                                  </a:cubicBezTo>
                                  <a:cubicBezTo>
                                    <a:pt x="10" y="27"/>
                                    <a:pt x="10" y="27"/>
                                    <a:pt x="10" y="28"/>
                                  </a:cubicBezTo>
                                  <a:lnTo>
                                    <a:pt x="10" y="92"/>
                                  </a:lnTo>
                                  <a:close/>
                                  <a:moveTo>
                                    <a:pt x="11" y="6"/>
                                  </a:moveTo>
                                  <a:lnTo>
                                    <a:pt x="11" y="6"/>
                                  </a:lnTo>
                                  <a:cubicBezTo>
                                    <a:pt x="11" y="8"/>
                                    <a:pt x="11" y="10"/>
                                    <a:pt x="10" y="11"/>
                                  </a:cubicBezTo>
                                  <a:cubicBezTo>
                                    <a:pt x="9" y="11"/>
                                    <a:pt x="8" y="12"/>
                                    <a:pt x="5" y="12"/>
                                  </a:cubicBezTo>
                                  <a:cubicBezTo>
                                    <a:pt x="3" y="12"/>
                                    <a:pt x="2" y="11"/>
                                    <a:pt x="1" y="11"/>
                                  </a:cubicBezTo>
                                  <a:cubicBezTo>
                                    <a:pt x="0" y="10"/>
                                    <a:pt x="0" y="8"/>
                                    <a:pt x="0" y="6"/>
                                  </a:cubicBezTo>
                                  <a:cubicBezTo>
                                    <a:pt x="0" y="4"/>
                                    <a:pt x="0" y="2"/>
                                    <a:pt x="1" y="1"/>
                                  </a:cubicBezTo>
                                  <a:cubicBezTo>
                                    <a:pt x="2" y="1"/>
                                    <a:pt x="3"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8" name="Freeform 55"/>
                          <wps:cNvSpPr>
                            <a:spLocks/>
                          </wps:cNvSpPr>
                          <wps:spPr bwMode="auto">
                            <a:xfrm>
                              <a:off x="3806" y="752"/>
                              <a:ext cx="53" cy="74"/>
                            </a:xfrm>
                            <a:custGeom>
                              <a:avLst/>
                              <a:gdLst>
                                <a:gd name="T0" fmla="*/ 50 w 50"/>
                                <a:gd name="T1" fmla="*/ 58 h 70"/>
                                <a:gd name="T2" fmla="*/ 50 w 50"/>
                                <a:gd name="T3" fmla="*/ 58 h 70"/>
                                <a:gd name="T4" fmla="*/ 50 w 50"/>
                                <a:gd name="T5" fmla="*/ 59 h 70"/>
                                <a:gd name="T6" fmla="*/ 50 w 50"/>
                                <a:gd name="T7" fmla="*/ 60 h 70"/>
                                <a:gd name="T8" fmla="*/ 50 w 50"/>
                                <a:gd name="T9" fmla="*/ 61 h 70"/>
                                <a:gd name="T10" fmla="*/ 48 w 50"/>
                                <a:gd name="T11" fmla="*/ 63 h 70"/>
                                <a:gd name="T12" fmla="*/ 45 w 50"/>
                                <a:gd name="T13" fmla="*/ 65 h 70"/>
                                <a:gd name="T14" fmla="*/ 40 w 50"/>
                                <a:gd name="T15" fmla="*/ 67 h 70"/>
                                <a:gd name="T16" fmla="*/ 35 w 50"/>
                                <a:gd name="T17" fmla="*/ 69 h 70"/>
                                <a:gd name="T18" fmla="*/ 28 w 50"/>
                                <a:gd name="T19" fmla="*/ 70 h 70"/>
                                <a:gd name="T20" fmla="*/ 16 w 50"/>
                                <a:gd name="T21" fmla="*/ 68 h 70"/>
                                <a:gd name="T22" fmla="*/ 8 w 50"/>
                                <a:gd name="T23" fmla="*/ 61 h 70"/>
                                <a:gd name="T24" fmla="*/ 2 w 50"/>
                                <a:gd name="T25" fmla="*/ 50 h 70"/>
                                <a:gd name="T26" fmla="*/ 0 w 50"/>
                                <a:gd name="T27" fmla="*/ 36 h 70"/>
                                <a:gd name="T28" fmla="*/ 3 w 50"/>
                                <a:gd name="T29" fmla="*/ 19 h 70"/>
                                <a:gd name="T30" fmla="*/ 9 w 50"/>
                                <a:gd name="T31" fmla="*/ 8 h 70"/>
                                <a:gd name="T32" fmla="*/ 18 w 50"/>
                                <a:gd name="T33" fmla="*/ 2 h 70"/>
                                <a:gd name="T34" fmla="*/ 29 w 50"/>
                                <a:gd name="T35" fmla="*/ 0 h 70"/>
                                <a:gd name="T36" fmla="*/ 35 w 50"/>
                                <a:gd name="T37" fmla="*/ 1 h 70"/>
                                <a:gd name="T38" fmla="*/ 41 w 50"/>
                                <a:gd name="T39" fmla="*/ 2 h 70"/>
                                <a:gd name="T40" fmla="*/ 45 w 50"/>
                                <a:gd name="T41" fmla="*/ 5 h 70"/>
                                <a:gd name="T42" fmla="*/ 48 w 50"/>
                                <a:gd name="T43" fmla="*/ 7 h 70"/>
                                <a:gd name="T44" fmla="*/ 49 w 50"/>
                                <a:gd name="T45" fmla="*/ 8 h 70"/>
                                <a:gd name="T46" fmla="*/ 50 w 50"/>
                                <a:gd name="T47" fmla="*/ 9 h 70"/>
                                <a:gd name="T48" fmla="*/ 50 w 50"/>
                                <a:gd name="T49" fmla="*/ 10 h 70"/>
                                <a:gd name="T50" fmla="*/ 50 w 50"/>
                                <a:gd name="T51" fmla="*/ 12 h 70"/>
                                <a:gd name="T52" fmla="*/ 49 w 50"/>
                                <a:gd name="T53" fmla="*/ 15 h 70"/>
                                <a:gd name="T54" fmla="*/ 48 w 50"/>
                                <a:gd name="T55" fmla="*/ 16 h 70"/>
                                <a:gd name="T56" fmla="*/ 46 w 50"/>
                                <a:gd name="T57" fmla="*/ 14 h 70"/>
                                <a:gd name="T58" fmla="*/ 42 w 50"/>
                                <a:gd name="T59" fmla="*/ 12 h 70"/>
                                <a:gd name="T60" fmla="*/ 36 w 50"/>
                                <a:gd name="T61" fmla="*/ 9 h 70"/>
                                <a:gd name="T62" fmla="*/ 29 w 50"/>
                                <a:gd name="T63" fmla="*/ 8 h 70"/>
                                <a:gd name="T64" fmla="*/ 14 w 50"/>
                                <a:gd name="T65" fmla="*/ 15 h 70"/>
                                <a:gd name="T66" fmla="*/ 9 w 50"/>
                                <a:gd name="T67" fmla="*/ 35 h 70"/>
                                <a:gd name="T68" fmla="*/ 11 w 50"/>
                                <a:gd name="T69" fmla="*/ 47 h 70"/>
                                <a:gd name="T70" fmla="*/ 15 w 50"/>
                                <a:gd name="T71" fmla="*/ 56 h 70"/>
                                <a:gd name="T72" fmla="*/ 21 w 50"/>
                                <a:gd name="T73" fmla="*/ 61 h 70"/>
                                <a:gd name="T74" fmla="*/ 29 w 50"/>
                                <a:gd name="T75" fmla="*/ 62 h 70"/>
                                <a:gd name="T76" fmla="*/ 36 w 50"/>
                                <a:gd name="T77" fmla="*/ 61 h 70"/>
                                <a:gd name="T78" fmla="*/ 42 w 50"/>
                                <a:gd name="T79" fmla="*/ 58 h 70"/>
                                <a:gd name="T80" fmla="*/ 46 w 50"/>
                                <a:gd name="T81" fmla="*/ 55 h 70"/>
                                <a:gd name="T82" fmla="*/ 49 w 50"/>
                                <a:gd name="T83" fmla="*/ 54 h 70"/>
                                <a:gd name="T84" fmla="*/ 49 w 50"/>
                                <a:gd name="T85" fmla="*/ 54 h 70"/>
                                <a:gd name="T86" fmla="*/ 50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50" y="61"/>
                                    <a:pt x="50" y="61"/>
                                    <a:pt x="50" y="61"/>
                                  </a:cubicBezTo>
                                  <a:cubicBezTo>
                                    <a:pt x="49" y="62"/>
                                    <a:pt x="49" y="62"/>
                                    <a:pt x="48" y="63"/>
                                  </a:cubicBezTo>
                                  <a:cubicBezTo>
                                    <a:pt x="48" y="63"/>
                                    <a:pt x="47" y="64"/>
                                    <a:pt x="45" y="65"/>
                                  </a:cubicBezTo>
                                  <a:cubicBezTo>
                                    <a:pt x="44" y="66"/>
                                    <a:pt x="42" y="67"/>
                                    <a:pt x="40" y="67"/>
                                  </a:cubicBezTo>
                                  <a:cubicBezTo>
                                    <a:pt x="39" y="68"/>
                                    <a:pt x="37" y="69"/>
                                    <a:pt x="35" y="69"/>
                                  </a:cubicBezTo>
                                  <a:cubicBezTo>
                                    <a:pt x="32" y="70"/>
                                    <a:pt x="30" y="70"/>
                                    <a:pt x="28" y="70"/>
                                  </a:cubicBezTo>
                                  <a:cubicBezTo>
                                    <a:pt x="24" y="70"/>
                                    <a:pt x="20" y="69"/>
                                    <a:pt x="16" y="68"/>
                                  </a:cubicBezTo>
                                  <a:cubicBezTo>
                                    <a:pt x="13" y="66"/>
                                    <a:pt x="10" y="64"/>
                                    <a:pt x="8" y="61"/>
                                  </a:cubicBezTo>
                                  <a:cubicBezTo>
                                    <a:pt x="5" y="58"/>
                                    <a:pt x="3" y="55"/>
                                    <a:pt x="2" y="50"/>
                                  </a:cubicBezTo>
                                  <a:cubicBezTo>
                                    <a:pt x="1" y="46"/>
                                    <a:pt x="0" y="41"/>
                                    <a:pt x="0" y="36"/>
                                  </a:cubicBezTo>
                                  <a:cubicBezTo>
                                    <a:pt x="0" y="29"/>
                                    <a:pt x="1" y="24"/>
                                    <a:pt x="3" y="19"/>
                                  </a:cubicBezTo>
                                  <a:cubicBezTo>
                                    <a:pt x="4" y="15"/>
                                    <a:pt x="6" y="11"/>
                                    <a:pt x="9" y="8"/>
                                  </a:cubicBezTo>
                                  <a:cubicBezTo>
                                    <a:pt x="11" y="6"/>
                                    <a:pt x="15" y="4"/>
                                    <a:pt x="18" y="2"/>
                                  </a:cubicBezTo>
                                  <a:cubicBezTo>
                                    <a:pt x="21" y="1"/>
                                    <a:pt x="25" y="0"/>
                                    <a:pt x="29" y="0"/>
                                  </a:cubicBezTo>
                                  <a:cubicBezTo>
                                    <a:pt x="31" y="0"/>
                                    <a:pt x="33" y="0"/>
                                    <a:pt x="35" y="1"/>
                                  </a:cubicBezTo>
                                  <a:cubicBezTo>
                                    <a:pt x="37" y="1"/>
                                    <a:pt x="39" y="2"/>
                                    <a:pt x="41" y="2"/>
                                  </a:cubicBezTo>
                                  <a:cubicBezTo>
                                    <a:pt x="42" y="3"/>
                                    <a:pt x="44" y="4"/>
                                    <a:pt x="45" y="5"/>
                                  </a:cubicBezTo>
                                  <a:cubicBezTo>
                                    <a:pt x="46" y="5"/>
                                    <a:pt x="47" y="6"/>
                                    <a:pt x="48" y="7"/>
                                  </a:cubicBezTo>
                                  <a:cubicBezTo>
                                    <a:pt x="49" y="7"/>
                                    <a:pt x="49" y="8"/>
                                    <a:pt x="49" y="8"/>
                                  </a:cubicBezTo>
                                  <a:cubicBezTo>
                                    <a:pt x="49" y="8"/>
                                    <a:pt x="50" y="9"/>
                                    <a:pt x="50" y="9"/>
                                  </a:cubicBezTo>
                                  <a:cubicBezTo>
                                    <a:pt x="50" y="10"/>
                                    <a:pt x="50" y="10"/>
                                    <a:pt x="50" y="10"/>
                                  </a:cubicBezTo>
                                  <a:cubicBezTo>
                                    <a:pt x="50" y="11"/>
                                    <a:pt x="50" y="11"/>
                                    <a:pt x="50" y="12"/>
                                  </a:cubicBezTo>
                                  <a:cubicBezTo>
                                    <a:pt x="50" y="13"/>
                                    <a:pt x="50" y="14"/>
                                    <a:pt x="49" y="15"/>
                                  </a:cubicBezTo>
                                  <a:cubicBezTo>
                                    <a:pt x="49" y="15"/>
                                    <a:pt x="49" y="16"/>
                                    <a:pt x="48" y="16"/>
                                  </a:cubicBezTo>
                                  <a:cubicBezTo>
                                    <a:pt x="47" y="16"/>
                                    <a:pt x="47" y="15"/>
                                    <a:pt x="46" y="14"/>
                                  </a:cubicBezTo>
                                  <a:cubicBezTo>
                                    <a:pt x="45" y="14"/>
                                    <a:pt x="43" y="13"/>
                                    <a:pt x="42" y="12"/>
                                  </a:cubicBezTo>
                                  <a:cubicBezTo>
                                    <a:pt x="40" y="11"/>
                                    <a:pt x="38" y="10"/>
                                    <a:pt x="36" y="9"/>
                                  </a:cubicBezTo>
                                  <a:cubicBezTo>
                                    <a:pt x="34" y="8"/>
                                    <a:pt x="32" y="8"/>
                                    <a:pt x="29" y="8"/>
                                  </a:cubicBezTo>
                                  <a:cubicBezTo>
                                    <a:pt x="22" y="8"/>
                                    <a:pt x="18" y="10"/>
                                    <a:pt x="14" y="15"/>
                                  </a:cubicBezTo>
                                  <a:cubicBezTo>
                                    <a:pt x="11" y="19"/>
                                    <a:pt x="9" y="26"/>
                                    <a:pt x="9" y="35"/>
                                  </a:cubicBezTo>
                                  <a:cubicBezTo>
                                    <a:pt x="9" y="40"/>
                                    <a:pt x="10" y="44"/>
                                    <a:pt x="11" y="47"/>
                                  </a:cubicBezTo>
                                  <a:cubicBezTo>
                                    <a:pt x="12" y="51"/>
                                    <a:pt x="13" y="53"/>
                                    <a:pt x="15" y="56"/>
                                  </a:cubicBezTo>
                                  <a:cubicBezTo>
                                    <a:pt x="16" y="58"/>
                                    <a:pt x="18" y="60"/>
                                    <a:pt x="21" y="61"/>
                                  </a:cubicBezTo>
                                  <a:cubicBezTo>
                                    <a:pt x="23" y="62"/>
                                    <a:pt x="26" y="62"/>
                                    <a:pt x="29" y="62"/>
                                  </a:cubicBezTo>
                                  <a:cubicBezTo>
                                    <a:pt x="32" y="62"/>
                                    <a:pt x="34" y="62"/>
                                    <a:pt x="36" y="61"/>
                                  </a:cubicBezTo>
                                  <a:cubicBezTo>
                                    <a:pt x="39" y="60"/>
                                    <a:pt x="41" y="59"/>
                                    <a:pt x="42" y="58"/>
                                  </a:cubicBezTo>
                                  <a:cubicBezTo>
                                    <a:pt x="44" y="57"/>
                                    <a:pt x="45" y="56"/>
                                    <a:pt x="46" y="55"/>
                                  </a:cubicBezTo>
                                  <a:cubicBezTo>
                                    <a:pt x="47" y="54"/>
                                    <a:pt x="48" y="54"/>
                                    <a:pt x="49" y="54"/>
                                  </a:cubicBezTo>
                                  <a:cubicBezTo>
                                    <a:pt x="49" y="54"/>
                                    <a:pt x="49" y="54"/>
                                    <a:pt x="49" y="54"/>
                                  </a:cubicBezTo>
                                  <a:cubicBezTo>
                                    <a:pt x="50" y="54"/>
                                    <a:pt x="50" y="54"/>
                                    <a:pt x="50"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59" name="Freeform 56"/>
                          <wps:cNvSpPr>
                            <a:spLocks noEditPoints="1"/>
                          </wps:cNvSpPr>
                          <wps:spPr bwMode="auto">
                            <a:xfrm>
                              <a:off x="3876" y="752"/>
                              <a:ext cx="53" cy="74"/>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2 w 50"/>
                                <a:gd name="T13" fmla="*/ 68 h 70"/>
                                <a:gd name="T14" fmla="*/ 42 w 50"/>
                                <a:gd name="T15" fmla="*/ 67 h 70"/>
                                <a:gd name="T16" fmla="*/ 42 w 50"/>
                                <a:gd name="T17" fmla="*/ 60 h 70"/>
                                <a:gd name="T18" fmla="*/ 32 w 50"/>
                                <a:gd name="T19" fmla="*/ 67 h 70"/>
                                <a:gd name="T20" fmla="*/ 22 w 50"/>
                                <a:gd name="T21" fmla="*/ 70 h 70"/>
                                <a:gd name="T22" fmla="*/ 12 w 50"/>
                                <a:gd name="T23" fmla="*/ 69 h 70"/>
                                <a:gd name="T24" fmla="*/ 6 w 50"/>
                                <a:gd name="T25" fmla="*/ 65 h 70"/>
                                <a:gd name="T26" fmla="*/ 1 w 50"/>
                                <a:gd name="T27" fmla="*/ 59 h 70"/>
                                <a:gd name="T28" fmla="*/ 0 w 50"/>
                                <a:gd name="T29" fmla="*/ 51 h 70"/>
                                <a:gd name="T30" fmla="*/ 2 w 50"/>
                                <a:gd name="T31" fmla="*/ 42 h 70"/>
                                <a:gd name="T32" fmla="*/ 8 w 50"/>
                                <a:gd name="T33" fmla="*/ 35 h 70"/>
                                <a:gd name="T34" fmla="*/ 18 w 50"/>
                                <a:gd name="T35" fmla="*/ 31 h 70"/>
                                <a:gd name="T36" fmla="*/ 31 w 50"/>
                                <a:gd name="T37" fmla="*/ 30 h 70"/>
                                <a:gd name="T38" fmla="*/ 41 w 50"/>
                                <a:gd name="T39" fmla="*/ 30 h 70"/>
                                <a:gd name="T40" fmla="*/ 41 w 50"/>
                                <a:gd name="T41" fmla="*/ 24 h 70"/>
                                <a:gd name="T42" fmla="*/ 40 w 50"/>
                                <a:gd name="T43" fmla="*/ 17 h 70"/>
                                <a:gd name="T44" fmla="*/ 37 w 50"/>
                                <a:gd name="T45" fmla="*/ 12 h 70"/>
                                <a:gd name="T46" fmla="*/ 32 w 50"/>
                                <a:gd name="T47" fmla="*/ 8 h 70"/>
                                <a:gd name="T48" fmla="*/ 25 w 50"/>
                                <a:gd name="T49" fmla="*/ 7 h 70"/>
                                <a:gd name="T50" fmla="*/ 17 w 50"/>
                                <a:gd name="T51" fmla="*/ 8 h 70"/>
                                <a:gd name="T52" fmla="*/ 11 w 50"/>
                                <a:gd name="T53" fmla="*/ 11 h 70"/>
                                <a:gd name="T54" fmla="*/ 7 w 50"/>
                                <a:gd name="T55" fmla="*/ 13 h 70"/>
                                <a:gd name="T56" fmla="*/ 5 w 50"/>
                                <a:gd name="T57" fmla="*/ 14 h 70"/>
                                <a:gd name="T58" fmla="*/ 4 w 50"/>
                                <a:gd name="T59" fmla="*/ 14 h 70"/>
                                <a:gd name="T60" fmla="*/ 3 w 50"/>
                                <a:gd name="T61" fmla="*/ 13 h 70"/>
                                <a:gd name="T62" fmla="*/ 3 w 50"/>
                                <a:gd name="T63" fmla="*/ 12 h 70"/>
                                <a:gd name="T64" fmla="*/ 3 w 50"/>
                                <a:gd name="T65" fmla="*/ 11 h 70"/>
                                <a:gd name="T66" fmla="*/ 3 w 50"/>
                                <a:gd name="T67" fmla="*/ 9 h 70"/>
                                <a:gd name="T68" fmla="*/ 4 w 50"/>
                                <a:gd name="T69" fmla="*/ 7 h 70"/>
                                <a:gd name="T70" fmla="*/ 7 w 50"/>
                                <a:gd name="T71" fmla="*/ 5 h 70"/>
                                <a:gd name="T72" fmla="*/ 12 w 50"/>
                                <a:gd name="T73" fmla="*/ 2 h 70"/>
                                <a:gd name="T74" fmla="*/ 19 w 50"/>
                                <a:gd name="T75" fmla="*/ 1 h 70"/>
                                <a:gd name="T76" fmla="*/ 26 w 50"/>
                                <a:gd name="T77" fmla="*/ 0 h 70"/>
                                <a:gd name="T78" fmla="*/ 37 w 50"/>
                                <a:gd name="T79" fmla="*/ 2 h 70"/>
                                <a:gd name="T80" fmla="*/ 44 w 50"/>
                                <a:gd name="T81" fmla="*/ 6 h 70"/>
                                <a:gd name="T82" fmla="*/ 48 w 50"/>
                                <a:gd name="T83" fmla="*/ 14 h 70"/>
                                <a:gd name="T84" fmla="*/ 50 w 50"/>
                                <a:gd name="T85" fmla="*/ 24 h 70"/>
                                <a:gd name="T86" fmla="*/ 50 w 50"/>
                                <a:gd name="T87" fmla="*/ 67 h 70"/>
                                <a:gd name="T88" fmla="*/ 41 w 50"/>
                                <a:gd name="T89" fmla="*/ 37 h 70"/>
                                <a:gd name="T90" fmla="*/ 41 w 50"/>
                                <a:gd name="T91" fmla="*/ 37 h 70"/>
                                <a:gd name="T92" fmla="*/ 29 w 50"/>
                                <a:gd name="T93" fmla="*/ 37 h 70"/>
                                <a:gd name="T94" fmla="*/ 20 w 50"/>
                                <a:gd name="T95" fmla="*/ 38 h 70"/>
                                <a:gd name="T96" fmla="*/ 14 w 50"/>
                                <a:gd name="T97" fmla="*/ 40 h 70"/>
                                <a:gd name="T98" fmla="*/ 10 w 50"/>
                                <a:gd name="T99" fmla="*/ 45 h 70"/>
                                <a:gd name="T100" fmla="*/ 9 w 50"/>
                                <a:gd name="T101" fmla="*/ 50 h 70"/>
                                <a:gd name="T102" fmla="*/ 12 w 50"/>
                                <a:gd name="T103" fmla="*/ 59 h 70"/>
                                <a:gd name="T104" fmla="*/ 22 w 50"/>
                                <a:gd name="T105" fmla="*/ 63 h 70"/>
                                <a:gd name="T106" fmla="*/ 32 w 50"/>
                                <a:gd name="T107" fmla="*/ 60 h 70"/>
                                <a:gd name="T108" fmla="*/ 41 w 50"/>
                                <a:gd name="T109" fmla="*/ 52 h 70"/>
                                <a:gd name="T110" fmla="*/ 41 w 50"/>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8"/>
                                    <a:pt x="49" y="68"/>
                                    <a:pt x="49" y="68"/>
                                  </a:cubicBezTo>
                                  <a:cubicBezTo>
                                    <a:pt x="49" y="69"/>
                                    <a:pt x="48" y="69"/>
                                    <a:pt x="48" y="69"/>
                                  </a:cubicBezTo>
                                  <a:cubicBezTo>
                                    <a:pt x="47" y="69"/>
                                    <a:pt x="47" y="69"/>
                                    <a:pt x="46" y="69"/>
                                  </a:cubicBezTo>
                                  <a:cubicBezTo>
                                    <a:pt x="45" y="69"/>
                                    <a:pt x="44" y="69"/>
                                    <a:pt x="44" y="69"/>
                                  </a:cubicBezTo>
                                  <a:cubicBezTo>
                                    <a:pt x="43" y="69"/>
                                    <a:pt x="43" y="69"/>
                                    <a:pt x="42" y="68"/>
                                  </a:cubicBezTo>
                                  <a:cubicBezTo>
                                    <a:pt x="42" y="68"/>
                                    <a:pt x="42" y="68"/>
                                    <a:pt x="42" y="67"/>
                                  </a:cubicBezTo>
                                  <a:lnTo>
                                    <a:pt x="42" y="60"/>
                                  </a:lnTo>
                                  <a:cubicBezTo>
                                    <a:pt x="39" y="63"/>
                                    <a:pt x="36" y="66"/>
                                    <a:pt x="32" y="67"/>
                                  </a:cubicBezTo>
                                  <a:cubicBezTo>
                                    <a:pt x="29" y="69"/>
                                    <a:pt x="25" y="70"/>
                                    <a:pt x="22" y="70"/>
                                  </a:cubicBezTo>
                                  <a:cubicBezTo>
                                    <a:pt x="18" y="70"/>
                                    <a:pt x="15" y="69"/>
                                    <a:pt x="12" y="69"/>
                                  </a:cubicBezTo>
                                  <a:cubicBezTo>
                                    <a:pt x="10" y="68"/>
                                    <a:pt x="7" y="66"/>
                                    <a:pt x="6" y="65"/>
                                  </a:cubicBezTo>
                                  <a:cubicBezTo>
                                    <a:pt x="4" y="63"/>
                                    <a:pt x="2" y="61"/>
                                    <a:pt x="1" y="59"/>
                                  </a:cubicBezTo>
                                  <a:cubicBezTo>
                                    <a:pt x="0" y="57"/>
                                    <a:pt x="0" y="54"/>
                                    <a:pt x="0" y="51"/>
                                  </a:cubicBezTo>
                                  <a:cubicBezTo>
                                    <a:pt x="0" y="47"/>
                                    <a:pt x="1" y="44"/>
                                    <a:pt x="2" y="42"/>
                                  </a:cubicBezTo>
                                  <a:cubicBezTo>
                                    <a:pt x="4" y="39"/>
                                    <a:pt x="6" y="37"/>
                                    <a:pt x="8" y="35"/>
                                  </a:cubicBezTo>
                                  <a:cubicBezTo>
                                    <a:pt x="11" y="33"/>
                                    <a:pt x="14" y="32"/>
                                    <a:pt x="18" y="31"/>
                                  </a:cubicBezTo>
                                  <a:cubicBezTo>
                                    <a:pt x="22" y="30"/>
                                    <a:pt x="26" y="30"/>
                                    <a:pt x="31" y="30"/>
                                  </a:cubicBezTo>
                                  <a:lnTo>
                                    <a:pt x="41" y="30"/>
                                  </a:lnTo>
                                  <a:lnTo>
                                    <a:pt x="41" y="24"/>
                                  </a:lnTo>
                                  <a:cubicBezTo>
                                    <a:pt x="41" y="22"/>
                                    <a:pt x="41" y="19"/>
                                    <a:pt x="40" y="17"/>
                                  </a:cubicBezTo>
                                  <a:cubicBezTo>
                                    <a:pt x="40" y="15"/>
                                    <a:pt x="39" y="13"/>
                                    <a:pt x="37" y="12"/>
                                  </a:cubicBezTo>
                                  <a:cubicBezTo>
                                    <a:pt x="36" y="10"/>
                                    <a:pt x="34" y="9"/>
                                    <a:pt x="32" y="8"/>
                                  </a:cubicBezTo>
                                  <a:cubicBezTo>
                                    <a:pt x="30" y="8"/>
                                    <a:pt x="28" y="7"/>
                                    <a:pt x="25" y="7"/>
                                  </a:cubicBezTo>
                                  <a:cubicBezTo>
                                    <a:pt x="22" y="7"/>
                                    <a:pt x="20" y="8"/>
                                    <a:pt x="17" y="8"/>
                                  </a:cubicBezTo>
                                  <a:cubicBezTo>
                                    <a:pt x="15" y="9"/>
                                    <a:pt x="13" y="10"/>
                                    <a:pt x="11" y="11"/>
                                  </a:cubicBezTo>
                                  <a:cubicBezTo>
                                    <a:pt x="10" y="12"/>
                                    <a:pt x="8" y="12"/>
                                    <a:pt x="7" y="13"/>
                                  </a:cubicBezTo>
                                  <a:cubicBezTo>
                                    <a:pt x="6" y="14"/>
                                    <a:pt x="5" y="14"/>
                                    <a:pt x="5" y="14"/>
                                  </a:cubicBezTo>
                                  <a:cubicBezTo>
                                    <a:pt x="4" y="14"/>
                                    <a:pt x="4" y="14"/>
                                    <a:pt x="4" y="14"/>
                                  </a:cubicBezTo>
                                  <a:cubicBezTo>
                                    <a:pt x="4" y="14"/>
                                    <a:pt x="3" y="14"/>
                                    <a:pt x="3" y="13"/>
                                  </a:cubicBezTo>
                                  <a:cubicBezTo>
                                    <a:pt x="3" y="13"/>
                                    <a:pt x="3" y="13"/>
                                    <a:pt x="3" y="12"/>
                                  </a:cubicBezTo>
                                  <a:cubicBezTo>
                                    <a:pt x="3" y="12"/>
                                    <a:pt x="3" y="12"/>
                                    <a:pt x="3" y="11"/>
                                  </a:cubicBezTo>
                                  <a:cubicBezTo>
                                    <a:pt x="3" y="10"/>
                                    <a:pt x="3" y="9"/>
                                    <a:pt x="3" y="9"/>
                                  </a:cubicBezTo>
                                  <a:cubicBezTo>
                                    <a:pt x="3" y="8"/>
                                    <a:pt x="3" y="7"/>
                                    <a:pt x="4" y="7"/>
                                  </a:cubicBezTo>
                                  <a:cubicBezTo>
                                    <a:pt x="5" y="6"/>
                                    <a:pt x="6" y="5"/>
                                    <a:pt x="7" y="5"/>
                                  </a:cubicBezTo>
                                  <a:cubicBezTo>
                                    <a:pt x="9" y="4"/>
                                    <a:pt x="11" y="3"/>
                                    <a:pt x="12" y="2"/>
                                  </a:cubicBezTo>
                                  <a:cubicBezTo>
                                    <a:pt x="14" y="2"/>
                                    <a:pt x="17" y="1"/>
                                    <a:pt x="19" y="1"/>
                                  </a:cubicBezTo>
                                  <a:cubicBezTo>
                                    <a:pt x="21" y="0"/>
                                    <a:pt x="23" y="0"/>
                                    <a:pt x="26" y="0"/>
                                  </a:cubicBezTo>
                                  <a:cubicBezTo>
                                    <a:pt x="30" y="0"/>
                                    <a:pt x="34" y="1"/>
                                    <a:pt x="37" y="2"/>
                                  </a:cubicBezTo>
                                  <a:cubicBezTo>
                                    <a:pt x="40" y="3"/>
                                    <a:pt x="42" y="4"/>
                                    <a:pt x="44" y="6"/>
                                  </a:cubicBezTo>
                                  <a:cubicBezTo>
                                    <a:pt x="46" y="8"/>
                                    <a:pt x="48" y="11"/>
                                    <a:pt x="48" y="14"/>
                                  </a:cubicBezTo>
                                  <a:cubicBezTo>
                                    <a:pt x="49" y="17"/>
                                    <a:pt x="50" y="20"/>
                                    <a:pt x="50" y="24"/>
                                  </a:cubicBezTo>
                                  <a:lnTo>
                                    <a:pt x="50" y="67"/>
                                  </a:lnTo>
                                  <a:close/>
                                  <a:moveTo>
                                    <a:pt x="41" y="37"/>
                                  </a:moveTo>
                                  <a:lnTo>
                                    <a:pt x="41" y="37"/>
                                  </a:lnTo>
                                  <a:lnTo>
                                    <a:pt x="29" y="37"/>
                                  </a:lnTo>
                                  <a:cubicBezTo>
                                    <a:pt x="26" y="37"/>
                                    <a:pt x="23" y="37"/>
                                    <a:pt x="20" y="38"/>
                                  </a:cubicBezTo>
                                  <a:cubicBezTo>
                                    <a:pt x="18" y="38"/>
                                    <a:pt x="16" y="39"/>
                                    <a:pt x="14" y="40"/>
                                  </a:cubicBezTo>
                                  <a:cubicBezTo>
                                    <a:pt x="12" y="42"/>
                                    <a:pt x="11" y="43"/>
                                    <a:pt x="10" y="45"/>
                                  </a:cubicBezTo>
                                  <a:cubicBezTo>
                                    <a:pt x="9" y="46"/>
                                    <a:pt x="9" y="48"/>
                                    <a:pt x="9" y="50"/>
                                  </a:cubicBezTo>
                                  <a:cubicBezTo>
                                    <a:pt x="9" y="54"/>
                                    <a:pt x="10" y="57"/>
                                    <a:pt x="12" y="59"/>
                                  </a:cubicBezTo>
                                  <a:cubicBezTo>
                                    <a:pt x="15" y="62"/>
                                    <a:pt x="18" y="63"/>
                                    <a:pt x="22" y="63"/>
                                  </a:cubicBezTo>
                                  <a:cubicBezTo>
                                    <a:pt x="26" y="63"/>
                                    <a:pt x="29" y="62"/>
                                    <a:pt x="32" y="60"/>
                                  </a:cubicBezTo>
                                  <a:cubicBezTo>
                                    <a:pt x="35" y="58"/>
                                    <a:pt x="38"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0" name="Freeform 57"/>
                          <wps:cNvSpPr>
                            <a:spLocks/>
                          </wps:cNvSpPr>
                          <wps:spPr bwMode="auto">
                            <a:xfrm>
                              <a:off x="3956" y="719"/>
                              <a:ext cx="10" cy="106"/>
                            </a:xfrm>
                            <a:custGeom>
                              <a:avLst/>
                              <a:gdLst>
                                <a:gd name="T0" fmla="*/ 9 w 9"/>
                                <a:gd name="T1" fmla="*/ 98 h 100"/>
                                <a:gd name="T2" fmla="*/ 9 w 9"/>
                                <a:gd name="T3" fmla="*/ 98 h 100"/>
                                <a:gd name="T4" fmla="*/ 9 w 9"/>
                                <a:gd name="T5" fmla="*/ 99 h 100"/>
                                <a:gd name="T6" fmla="*/ 8 w 9"/>
                                <a:gd name="T7" fmla="*/ 100 h 100"/>
                                <a:gd name="T8" fmla="*/ 7 w 9"/>
                                <a:gd name="T9" fmla="*/ 100 h 100"/>
                                <a:gd name="T10" fmla="*/ 5 w 9"/>
                                <a:gd name="T11" fmla="*/ 100 h 100"/>
                                <a:gd name="T12" fmla="*/ 3 w 9"/>
                                <a:gd name="T13" fmla="*/ 100 h 100"/>
                                <a:gd name="T14" fmla="*/ 1 w 9"/>
                                <a:gd name="T15" fmla="*/ 100 h 100"/>
                                <a:gd name="T16" fmla="*/ 1 w 9"/>
                                <a:gd name="T17" fmla="*/ 99 h 100"/>
                                <a:gd name="T18" fmla="*/ 0 w 9"/>
                                <a:gd name="T19" fmla="*/ 98 h 100"/>
                                <a:gd name="T20" fmla="*/ 0 w 9"/>
                                <a:gd name="T21" fmla="*/ 2 h 100"/>
                                <a:gd name="T22" fmla="*/ 1 w 9"/>
                                <a:gd name="T23" fmla="*/ 1 h 100"/>
                                <a:gd name="T24" fmla="*/ 1 w 9"/>
                                <a:gd name="T25" fmla="*/ 1 h 100"/>
                                <a:gd name="T26" fmla="*/ 3 w 9"/>
                                <a:gd name="T27" fmla="*/ 0 h 100"/>
                                <a:gd name="T28" fmla="*/ 5 w 9"/>
                                <a:gd name="T29" fmla="*/ 0 h 100"/>
                                <a:gd name="T30" fmla="*/ 7 w 9"/>
                                <a:gd name="T31" fmla="*/ 0 h 100"/>
                                <a:gd name="T32" fmla="*/ 8 w 9"/>
                                <a:gd name="T33" fmla="*/ 1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9"/>
                                    <a:pt x="9" y="99"/>
                                    <a:pt x="9" y="99"/>
                                  </a:cubicBezTo>
                                  <a:cubicBezTo>
                                    <a:pt x="9" y="99"/>
                                    <a:pt x="8" y="99"/>
                                    <a:pt x="8" y="100"/>
                                  </a:cubicBezTo>
                                  <a:cubicBezTo>
                                    <a:pt x="8" y="100"/>
                                    <a:pt x="7" y="100"/>
                                    <a:pt x="7" y="100"/>
                                  </a:cubicBezTo>
                                  <a:cubicBezTo>
                                    <a:pt x="6" y="100"/>
                                    <a:pt x="6" y="100"/>
                                    <a:pt x="5" y="100"/>
                                  </a:cubicBezTo>
                                  <a:cubicBezTo>
                                    <a:pt x="4" y="100"/>
                                    <a:pt x="3" y="100"/>
                                    <a:pt x="3" y="100"/>
                                  </a:cubicBezTo>
                                  <a:cubicBezTo>
                                    <a:pt x="2" y="100"/>
                                    <a:pt x="2" y="100"/>
                                    <a:pt x="1" y="100"/>
                                  </a:cubicBezTo>
                                  <a:cubicBezTo>
                                    <a:pt x="1" y="99"/>
                                    <a:pt x="1" y="99"/>
                                    <a:pt x="1" y="99"/>
                                  </a:cubicBezTo>
                                  <a:cubicBezTo>
                                    <a:pt x="1" y="99"/>
                                    <a:pt x="0" y="99"/>
                                    <a:pt x="0" y="98"/>
                                  </a:cubicBezTo>
                                  <a:lnTo>
                                    <a:pt x="0" y="2"/>
                                  </a:lnTo>
                                  <a:cubicBezTo>
                                    <a:pt x="0" y="2"/>
                                    <a:pt x="1" y="2"/>
                                    <a:pt x="1" y="1"/>
                                  </a:cubicBezTo>
                                  <a:cubicBezTo>
                                    <a:pt x="1" y="1"/>
                                    <a:pt x="1" y="1"/>
                                    <a:pt x="1" y="1"/>
                                  </a:cubicBezTo>
                                  <a:cubicBezTo>
                                    <a:pt x="2" y="1"/>
                                    <a:pt x="2" y="1"/>
                                    <a:pt x="3" y="0"/>
                                  </a:cubicBezTo>
                                  <a:cubicBezTo>
                                    <a:pt x="3" y="0"/>
                                    <a:pt x="4" y="0"/>
                                    <a:pt x="5" y="0"/>
                                  </a:cubicBezTo>
                                  <a:cubicBezTo>
                                    <a:pt x="6" y="0"/>
                                    <a:pt x="6" y="0"/>
                                    <a:pt x="7" y="0"/>
                                  </a:cubicBezTo>
                                  <a:cubicBezTo>
                                    <a:pt x="7" y="1"/>
                                    <a:pt x="8" y="1"/>
                                    <a:pt x="8" y="1"/>
                                  </a:cubicBezTo>
                                  <a:cubicBezTo>
                                    <a:pt x="8" y="1"/>
                                    <a:pt x="9" y="1"/>
                                    <a:pt x="9" y="1"/>
                                  </a:cubicBezTo>
                                  <a:cubicBezTo>
                                    <a:pt x="9" y="2"/>
                                    <a:pt x="9" y="2"/>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1" name="Freeform 58"/>
                          <wps:cNvSpPr>
                            <a:spLocks/>
                          </wps:cNvSpPr>
                          <wps:spPr bwMode="auto">
                            <a:xfrm>
                              <a:off x="4024" y="752"/>
                              <a:ext cx="53" cy="74"/>
                            </a:xfrm>
                            <a:custGeom>
                              <a:avLst/>
                              <a:gdLst>
                                <a:gd name="T0" fmla="*/ 50 w 50"/>
                                <a:gd name="T1" fmla="*/ 58 h 70"/>
                                <a:gd name="T2" fmla="*/ 50 w 50"/>
                                <a:gd name="T3" fmla="*/ 58 h 70"/>
                                <a:gd name="T4" fmla="*/ 50 w 50"/>
                                <a:gd name="T5" fmla="*/ 59 h 70"/>
                                <a:gd name="T6" fmla="*/ 50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8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9 w 50"/>
                                <a:gd name="T31" fmla="*/ 8 h 70"/>
                                <a:gd name="T32" fmla="*/ 18 w 50"/>
                                <a:gd name="T33" fmla="*/ 2 h 70"/>
                                <a:gd name="T34" fmla="*/ 29 w 50"/>
                                <a:gd name="T35" fmla="*/ 0 h 70"/>
                                <a:gd name="T36" fmla="*/ 35 w 50"/>
                                <a:gd name="T37" fmla="*/ 1 h 70"/>
                                <a:gd name="T38" fmla="*/ 41 w 50"/>
                                <a:gd name="T39" fmla="*/ 2 h 70"/>
                                <a:gd name="T40" fmla="*/ 45 w 50"/>
                                <a:gd name="T41" fmla="*/ 5 h 70"/>
                                <a:gd name="T42" fmla="*/ 48 w 50"/>
                                <a:gd name="T43" fmla="*/ 7 h 70"/>
                                <a:gd name="T44" fmla="*/ 49 w 50"/>
                                <a:gd name="T45" fmla="*/ 8 h 70"/>
                                <a:gd name="T46" fmla="*/ 49 w 50"/>
                                <a:gd name="T47" fmla="*/ 9 h 70"/>
                                <a:gd name="T48" fmla="*/ 50 w 50"/>
                                <a:gd name="T49" fmla="*/ 10 h 70"/>
                                <a:gd name="T50" fmla="*/ 50 w 50"/>
                                <a:gd name="T51" fmla="*/ 12 h 70"/>
                                <a:gd name="T52" fmla="*/ 49 w 50"/>
                                <a:gd name="T53" fmla="*/ 15 h 70"/>
                                <a:gd name="T54" fmla="*/ 48 w 50"/>
                                <a:gd name="T55" fmla="*/ 16 h 70"/>
                                <a:gd name="T56" fmla="*/ 45 w 50"/>
                                <a:gd name="T57" fmla="*/ 14 h 70"/>
                                <a:gd name="T58" fmla="*/ 42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9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50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50" y="61"/>
                                    <a:pt x="50" y="61"/>
                                    <a:pt x="49" y="61"/>
                                  </a:cubicBezTo>
                                  <a:cubicBezTo>
                                    <a:pt x="49" y="62"/>
                                    <a:pt x="49" y="62"/>
                                    <a:pt x="48" y="63"/>
                                  </a:cubicBezTo>
                                  <a:cubicBezTo>
                                    <a:pt x="48" y="63"/>
                                    <a:pt x="47" y="64"/>
                                    <a:pt x="45" y="65"/>
                                  </a:cubicBezTo>
                                  <a:cubicBezTo>
                                    <a:pt x="44" y="66"/>
                                    <a:pt x="42" y="67"/>
                                    <a:pt x="40" y="67"/>
                                  </a:cubicBezTo>
                                  <a:cubicBezTo>
                                    <a:pt x="38" y="68"/>
                                    <a:pt x="36" y="69"/>
                                    <a:pt x="34" y="69"/>
                                  </a:cubicBezTo>
                                  <a:cubicBezTo>
                                    <a:pt x="32" y="70"/>
                                    <a:pt x="30" y="70"/>
                                    <a:pt x="28" y="70"/>
                                  </a:cubicBezTo>
                                  <a:cubicBezTo>
                                    <a:pt x="23" y="70"/>
                                    <a:pt x="19" y="69"/>
                                    <a:pt x="16" y="68"/>
                                  </a:cubicBezTo>
                                  <a:cubicBezTo>
                                    <a:pt x="13" y="66"/>
                                    <a:pt x="10" y="64"/>
                                    <a:pt x="7" y="61"/>
                                  </a:cubicBezTo>
                                  <a:cubicBezTo>
                                    <a:pt x="5" y="58"/>
                                    <a:pt x="3" y="55"/>
                                    <a:pt x="2" y="50"/>
                                  </a:cubicBezTo>
                                  <a:cubicBezTo>
                                    <a:pt x="1" y="46"/>
                                    <a:pt x="0" y="41"/>
                                    <a:pt x="0" y="36"/>
                                  </a:cubicBezTo>
                                  <a:cubicBezTo>
                                    <a:pt x="0" y="29"/>
                                    <a:pt x="1" y="24"/>
                                    <a:pt x="2" y="19"/>
                                  </a:cubicBezTo>
                                  <a:cubicBezTo>
                                    <a:pt x="4" y="15"/>
                                    <a:pt x="6" y="11"/>
                                    <a:pt x="9" y="8"/>
                                  </a:cubicBezTo>
                                  <a:cubicBezTo>
                                    <a:pt x="11" y="6"/>
                                    <a:pt x="14" y="4"/>
                                    <a:pt x="18" y="2"/>
                                  </a:cubicBezTo>
                                  <a:cubicBezTo>
                                    <a:pt x="21" y="1"/>
                                    <a:pt x="25" y="0"/>
                                    <a:pt x="29" y="0"/>
                                  </a:cubicBezTo>
                                  <a:cubicBezTo>
                                    <a:pt x="31" y="0"/>
                                    <a:pt x="33" y="0"/>
                                    <a:pt x="35" y="1"/>
                                  </a:cubicBezTo>
                                  <a:cubicBezTo>
                                    <a:pt x="37" y="1"/>
                                    <a:pt x="39" y="2"/>
                                    <a:pt x="41" y="2"/>
                                  </a:cubicBezTo>
                                  <a:cubicBezTo>
                                    <a:pt x="42" y="3"/>
                                    <a:pt x="44" y="4"/>
                                    <a:pt x="45" y="5"/>
                                  </a:cubicBezTo>
                                  <a:cubicBezTo>
                                    <a:pt x="46" y="5"/>
                                    <a:pt x="47" y="6"/>
                                    <a:pt x="48" y="7"/>
                                  </a:cubicBezTo>
                                  <a:cubicBezTo>
                                    <a:pt x="48" y="7"/>
                                    <a:pt x="49" y="8"/>
                                    <a:pt x="49" y="8"/>
                                  </a:cubicBezTo>
                                  <a:cubicBezTo>
                                    <a:pt x="49" y="8"/>
                                    <a:pt x="49" y="9"/>
                                    <a:pt x="49" y="9"/>
                                  </a:cubicBezTo>
                                  <a:cubicBezTo>
                                    <a:pt x="50" y="10"/>
                                    <a:pt x="50" y="10"/>
                                    <a:pt x="50" y="10"/>
                                  </a:cubicBezTo>
                                  <a:cubicBezTo>
                                    <a:pt x="50" y="11"/>
                                    <a:pt x="50" y="11"/>
                                    <a:pt x="50" y="12"/>
                                  </a:cubicBezTo>
                                  <a:cubicBezTo>
                                    <a:pt x="50" y="13"/>
                                    <a:pt x="50" y="14"/>
                                    <a:pt x="49" y="15"/>
                                  </a:cubicBezTo>
                                  <a:cubicBezTo>
                                    <a:pt x="49" y="15"/>
                                    <a:pt x="48" y="16"/>
                                    <a:pt x="48" y="16"/>
                                  </a:cubicBezTo>
                                  <a:cubicBezTo>
                                    <a:pt x="47" y="16"/>
                                    <a:pt x="46" y="15"/>
                                    <a:pt x="45" y="14"/>
                                  </a:cubicBezTo>
                                  <a:cubicBezTo>
                                    <a:pt x="44" y="14"/>
                                    <a:pt x="43" y="13"/>
                                    <a:pt x="42" y="12"/>
                                  </a:cubicBezTo>
                                  <a:cubicBezTo>
                                    <a:pt x="40" y="11"/>
                                    <a:pt x="38" y="10"/>
                                    <a:pt x="36" y="9"/>
                                  </a:cubicBezTo>
                                  <a:cubicBezTo>
                                    <a:pt x="34" y="8"/>
                                    <a:pt x="31" y="8"/>
                                    <a:pt x="28" y="8"/>
                                  </a:cubicBezTo>
                                  <a:cubicBezTo>
                                    <a:pt x="22" y="8"/>
                                    <a:pt x="17" y="10"/>
                                    <a:pt x="14" y="15"/>
                                  </a:cubicBezTo>
                                  <a:cubicBezTo>
                                    <a:pt x="11" y="19"/>
                                    <a:pt x="9" y="26"/>
                                    <a:pt x="9" y="35"/>
                                  </a:cubicBezTo>
                                  <a:cubicBezTo>
                                    <a:pt x="9" y="40"/>
                                    <a:pt x="9" y="44"/>
                                    <a:pt x="10" y="47"/>
                                  </a:cubicBezTo>
                                  <a:cubicBezTo>
                                    <a:pt x="11" y="51"/>
                                    <a:pt x="13" y="53"/>
                                    <a:pt x="14" y="56"/>
                                  </a:cubicBezTo>
                                  <a:cubicBezTo>
                                    <a:pt x="16" y="58"/>
                                    <a:pt x="18" y="60"/>
                                    <a:pt x="20" y="61"/>
                                  </a:cubicBezTo>
                                  <a:cubicBezTo>
                                    <a:pt x="23" y="62"/>
                                    <a:pt x="26" y="62"/>
                                    <a:pt x="29" y="62"/>
                                  </a:cubicBezTo>
                                  <a:cubicBezTo>
                                    <a:pt x="32" y="62"/>
                                    <a:pt x="34" y="62"/>
                                    <a:pt x="36" y="61"/>
                                  </a:cubicBezTo>
                                  <a:cubicBezTo>
                                    <a:pt x="38" y="60"/>
                                    <a:pt x="40" y="59"/>
                                    <a:pt x="42" y="58"/>
                                  </a:cubicBezTo>
                                  <a:cubicBezTo>
                                    <a:pt x="44" y="57"/>
                                    <a:pt x="45" y="56"/>
                                    <a:pt x="46" y="55"/>
                                  </a:cubicBezTo>
                                  <a:cubicBezTo>
                                    <a:pt x="47" y="54"/>
                                    <a:pt x="48" y="54"/>
                                    <a:pt x="48" y="54"/>
                                  </a:cubicBezTo>
                                  <a:cubicBezTo>
                                    <a:pt x="49" y="54"/>
                                    <a:pt x="49" y="54"/>
                                    <a:pt x="49" y="54"/>
                                  </a:cubicBezTo>
                                  <a:cubicBezTo>
                                    <a:pt x="49" y="54"/>
                                    <a:pt x="49" y="54"/>
                                    <a:pt x="50"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2" name="Freeform 59"/>
                          <wps:cNvSpPr>
                            <a:spLocks noEditPoints="1"/>
                          </wps:cNvSpPr>
                          <wps:spPr bwMode="auto">
                            <a:xfrm>
                              <a:off x="4093" y="752"/>
                              <a:ext cx="65"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9 w 62"/>
                                <a:gd name="T45" fmla="*/ 16 h 70"/>
                                <a:gd name="T46" fmla="*/ 42 w 62"/>
                                <a:gd name="T47" fmla="*/ 10 h 70"/>
                                <a:gd name="T48" fmla="*/ 31 w 62"/>
                                <a:gd name="T49" fmla="*/ 8 h 70"/>
                                <a:gd name="T50" fmla="*/ 21 w 62"/>
                                <a:gd name="T51" fmla="*/ 10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9"/>
                                  </a:cubicBezTo>
                                  <a:cubicBezTo>
                                    <a:pt x="59" y="53"/>
                                    <a:pt x="57" y="57"/>
                                    <a:pt x="54" y="60"/>
                                  </a:cubicBezTo>
                                  <a:cubicBezTo>
                                    <a:pt x="52" y="63"/>
                                    <a:pt x="48" y="65"/>
                                    <a:pt x="44" y="67"/>
                                  </a:cubicBezTo>
                                  <a:cubicBezTo>
                                    <a:pt x="40" y="69"/>
                                    <a:pt x="36" y="70"/>
                                    <a:pt x="31" y="70"/>
                                  </a:cubicBezTo>
                                  <a:cubicBezTo>
                                    <a:pt x="26" y="70"/>
                                    <a:pt x="21" y="69"/>
                                    <a:pt x="17" y="68"/>
                                  </a:cubicBezTo>
                                  <a:cubicBezTo>
                                    <a:pt x="14" y="66"/>
                                    <a:pt x="10" y="64"/>
                                    <a:pt x="8" y="61"/>
                                  </a:cubicBezTo>
                                  <a:cubicBezTo>
                                    <a:pt x="5" y="58"/>
                                    <a:pt x="3" y="54"/>
                                    <a:pt x="2" y="50"/>
                                  </a:cubicBezTo>
                                  <a:cubicBezTo>
                                    <a:pt x="1" y="46"/>
                                    <a:pt x="0" y="41"/>
                                    <a:pt x="0" y="36"/>
                                  </a:cubicBezTo>
                                  <a:cubicBezTo>
                                    <a:pt x="0" y="30"/>
                                    <a:pt x="1" y="26"/>
                                    <a:pt x="2" y="21"/>
                                  </a:cubicBezTo>
                                  <a:cubicBezTo>
                                    <a:pt x="4" y="17"/>
                                    <a:pt x="6" y="13"/>
                                    <a:pt x="8" y="10"/>
                                  </a:cubicBezTo>
                                  <a:cubicBezTo>
                                    <a:pt x="11" y="7"/>
                                    <a:pt x="14" y="5"/>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5"/>
                                  </a:cubicBezTo>
                                  <a:cubicBezTo>
                                    <a:pt x="51" y="21"/>
                                    <a:pt x="50" y="18"/>
                                    <a:pt x="49" y="16"/>
                                  </a:cubicBezTo>
                                  <a:cubicBezTo>
                                    <a:pt x="47" y="13"/>
                                    <a:pt x="45" y="11"/>
                                    <a:pt x="42" y="10"/>
                                  </a:cubicBezTo>
                                  <a:cubicBezTo>
                                    <a:pt x="39" y="8"/>
                                    <a:pt x="36" y="8"/>
                                    <a:pt x="31" y="8"/>
                                  </a:cubicBezTo>
                                  <a:cubicBezTo>
                                    <a:pt x="28" y="8"/>
                                    <a:pt x="24" y="8"/>
                                    <a:pt x="21" y="10"/>
                                  </a:cubicBezTo>
                                  <a:cubicBezTo>
                                    <a:pt x="19" y="11"/>
                                    <a:pt x="16" y="13"/>
                                    <a:pt x="15" y="15"/>
                                  </a:cubicBezTo>
                                  <a:cubicBezTo>
                                    <a:pt x="13" y="18"/>
                                    <a:pt x="11" y="21"/>
                                    <a:pt x="11" y="24"/>
                                  </a:cubicBezTo>
                                  <a:cubicBezTo>
                                    <a:pt x="10" y="27"/>
                                    <a:pt x="9" y="31"/>
                                    <a:pt x="9" y="35"/>
                                  </a:cubicBezTo>
                                  <a:cubicBezTo>
                                    <a:pt x="9" y="38"/>
                                    <a:pt x="10" y="42"/>
                                    <a:pt x="10" y="45"/>
                                  </a:cubicBezTo>
                                  <a:cubicBezTo>
                                    <a:pt x="11" y="49"/>
                                    <a:pt x="12" y="52"/>
                                    <a:pt x="14" y="54"/>
                                  </a:cubicBezTo>
                                  <a:cubicBezTo>
                                    <a:pt x="16" y="57"/>
                                    <a:pt x="18" y="59"/>
                                    <a:pt x="21" y="60"/>
                                  </a:cubicBezTo>
                                  <a:cubicBezTo>
                                    <a:pt x="23" y="62"/>
                                    <a:pt x="27" y="62"/>
                                    <a:pt x="31" y="62"/>
                                  </a:cubicBezTo>
                                  <a:cubicBezTo>
                                    <a:pt x="35" y="62"/>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3" name="Freeform 60"/>
                          <wps:cNvSpPr>
                            <a:spLocks/>
                          </wps:cNvSpPr>
                          <wps:spPr bwMode="auto">
                            <a:xfrm>
                              <a:off x="4183" y="752"/>
                              <a:ext cx="55" cy="73"/>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9 w 52"/>
                                <a:gd name="T29" fmla="*/ 7 h 69"/>
                                <a:gd name="T30" fmla="*/ 19 w 52"/>
                                <a:gd name="T31" fmla="*/ 11 h 69"/>
                                <a:gd name="T32" fmla="*/ 9 w 52"/>
                                <a:gd name="T33" fmla="*/ 21 h 69"/>
                                <a:gd name="T34" fmla="*/ 9 w 52"/>
                                <a:gd name="T35" fmla="*/ 67 h 69"/>
                                <a:gd name="T36" fmla="*/ 8 w 52"/>
                                <a:gd name="T37" fmla="*/ 68 h 69"/>
                                <a:gd name="T38" fmla="*/ 8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30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8"/>
                                    <a:pt x="52" y="68"/>
                                    <a:pt x="51" y="69"/>
                                  </a:cubicBezTo>
                                  <a:cubicBezTo>
                                    <a:pt x="51" y="69"/>
                                    <a:pt x="51" y="69"/>
                                    <a:pt x="50" y="69"/>
                                  </a:cubicBezTo>
                                  <a:cubicBezTo>
                                    <a:pt x="50" y="69"/>
                                    <a:pt x="49" y="69"/>
                                    <a:pt x="48" y="69"/>
                                  </a:cubicBezTo>
                                  <a:cubicBezTo>
                                    <a:pt x="47" y="69"/>
                                    <a:pt x="47" y="69"/>
                                    <a:pt x="46" y="69"/>
                                  </a:cubicBezTo>
                                  <a:cubicBezTo>
                                    <a:pt x="46" y="69"/>
                                    <a:pt x="45" y="69"/>
                                    <a:pt x="45" y="69"/>
                                  </a:cubicBezTo>
                                  <a:cubicBezTo>
                                    <a:pt x="44" y="68"/>
                                    <a:pt x="44" y="68"/>
                                    <a:pt x="44" y="68"/>
                                  </a:cubicBezTo>
                                  <a:cubicBezTo>
                                    <a:pt x="44" y="68"/>
                                    <a:pt x="44" y="68"/>
                                    <a:pt x="44" y="67"/>
                                  </a:cubicBezTo>
                                  <a:lnTo>
                                    <a:pt x="44" y="29"/>
                                  </a:lnTo>
                                  <a:cubicBezTo>
                                    <a:pt x="44" y="25"/>
                                    <a:pt x="44" y="22"/>
                                    <a:pt x="43" y="19"/>
                                  </a:cubicBezTo>
                                  <a:cubicBezTo>
                                    <a:pt x="42" y="17"/>
                                    <a:pt x="41" y="15"/>
                                    <a:pt x="40" y="13"/>
                                  </a:cubicBezTo>
                                  <a:cubicBezTo>
                                    <a:pt x="39" y="11"/>
                                    <a:pt x="37" y="10"/>
                                    <a:pt x="35" y="9"/>
                                  </a:cubicBezTo>
                                  <a:cubicBezTo>
                                    <a:pt x="33" y="8"/>
                                    <a:pt x="31" y="7"/>
                                    <a:pt x="29" y="7"/>
                                  </a:cubicBezTo>
                                  <a:cubicBezTo>
                                    <a:pt x="25" y="7"/>
                                    <a:pt x="22" y="8"/>
                                    <a:pt x="19" y="11"/>
                                  </a:cubicBezTo>
                                  <a:cubicBezTo>
                                    <a:pt x="16" y="13"/>
                                    <a:pt x="12" y="16"/>
                                    <a:pt x="9" y="21"/>
                                  </a:cubicBezTo>
                                  <a:lnTo>
                                    <a:pt x="9" y="67"/>
                                  </a:lnTo>
                                  <a:cubicBezTo>
                                    <a:pt x="9" y="68"/>
                                    <a:pt x="8" y="68"/>
                                    <a:pt x="8" y="68"/>
                                  </a:cubicBezTo>
                                  <a:cubicBezTo>
                                    <a:pt x="8" y="68"/>
                                    <a:pt x="8" y="68"/>
                                    <a:pt x="8" y="69"/>
                                  </a:cubicBezTo>
                                  <a:cubicBezTo>
                                    <a:pt x="7" y="69"/>
                                    <a:pt x="7" y="69"/>
                                    <a:pt x="6" y="69"/>
                                  </a:cubicBezTo>
                                  <a:cubicBezTo>
                                    <a:pt x="6" y="69"/>
                                    <a:pt x="5" y="69"/>
                                    <a:pt x="4" y="69"/>
                                  </a:cubicBezTo>
                                  <a:cubicBezTo>
                                    <a:pt x="3" y="69"/>
                                    <a:pt x="3" y="69"/>
                                    <a:pt x="2" y="69"/>
                                  </a:cubicBezTo>
                                  <a:cubicBezTo>
                                    <a:pt x="2" y="69"/>
                                    <a:pt x="1" y="69"/>
                                    <a:pt x="1" y="69"/>
                                  </a:cubicBezTo>
                                  <a:cubicBezTo>
                                    <a:pt x="1" y="68"/>
                                    <a:pt x="0" y="68"/>
                                    <a:pt x="0" y="68"/>
                                  </a:cubicBezTo>
                                  <a:cubicBezTo>
                                    <a:pt x="0" y="68"/>
                                    <a:pt x="0" y="68"/>
                                    <a:pt x="0" y="67"/>
                                  </a:cubicBezTo>
                                  <a:lnTo>
                                    <a:pt x="0" y="3"/>
                                  </a:lnTo>
                                  <a:cubicBezTo>
                                    <a:pt x="0" y="2"/>
                                    <a:pt x="0" y="2"/>
                                    <a:pt x="0" y="2"/>
                                  </a:cubicBezTo>
                                  <a:cubicBezTo>
                                    <a:pt x="0"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2"/>
                                  </a:lnTo>
                                  <a:cubicBezTo>
                                    <a:pt x="12" y="8"/>
                                    <a:pt x="15" y="5"/>
                                    <a:pt x="19" y="3"/>
                                  </a:cubicBezTo>
                                  <a:cubicBezTo>
                                    <a:pt x="23" y="1"/>
                                    <a:pt x="26" y="0"/>
                                    <a:pt x="30" y="0"/>
                                  </a:cubicBezTo>
                                  <a:cubicBezTo>
                                    <a:pt x="34" y="0"/>
                                    <a:pt x="37" y="1"/>
                                    <a:pt x="40" y="2"/>
                                  </a:cubicBezTo>
                                  <a:cubicBezTo>
                                    <a:pt x="43" y="4"/>
                                    <a:pt x="46" y="6"/>
                                    <a:pt x="47" y="8"/>
                                  </a:cubicBezTo>
                                  <a:cubicBezTo>
                                    <a:pt x="49" y="10"/>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4" name="Freeform 61"/>
                          <wps:cNvSpPr>
                            <a:spLocks/>
                          </wps:cNvSpPr>
                          <wps:spPr bwMode="auto">
                            <a:xfrm>
                              <a:off x="4258" y="735"/>
                              <a:ext cx="42" cy="91"/>
                            </a:xfrm>
                            <a:custGeom>
                              <a:avLst/>
                              <a:gdLst>
                                <a:gd name="T0" fmla="*/ 40 w 40"/>
                                <a:gd name="T1" fmla="*/ 79 h 86"/>
                                <a:gd name="T2" fmla="*/ 40 w 40"/>
                                <a:gd name="T3" fmla="*/ 79 h 86"/>
                                <a:gd name="T4" fmla="*/ 40 w 40"/>
                                <a:gd name="T5" fmla="*/ 82 h 86"/>
                                <a:gd name="T6" fmla="*/ 39 w 40"/>
                                <a:gd name="T7" fmla="*/ 83 h 86"/>
                                <a:gd name="T8" fmla="*/ 37 w 40"/>
                                <a:gd name="T9" fmla="*/ 84 h 86"/>
                                <a:gd name="T10" fmla="*/ 35 w 40"/>
                                <a:gd name="T11" fmla="*/ 85 h 86"/>
                                <a:gd name="T12" fmla="*/ 32 w 40"/>
                                <a:gd name="T13" fmla="*/ 86 h 86"/>
                                <a:gd name="T14" fmla="*/ 29 w 40"/>
                                <a:gd name="T15" fmla="*/ 86 h 86"/>
                                <a:gd name="T16" fmla="*/ 21 w 40"/>
                                <a:gd name="T17" fmla="*/ 84 h 86"/>
                                <a:gd name="T18" fmla="*/ 15 w 40"/>
                                <a:gd name="T19" fmla="*/ 81 h 86"/>
                                <a:gd name="T20" fmla="*/ 12 w 40"/>
                                <a:gd name="T21" fmla="*/ 74 h 86"/>
                                <a:gd name="T22" fmla="*/ 11 w 40"/>
                                <a:gd name="T23" fmla="*/ 65 h 86"/>
                                <a:gd name="T24" fmla="*/ 11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1 w 40"/>
                                <a:gd name="T41" fmla="*/ 17 h 86"/>
                                <a:gd name="T42" fmla="*/ 11 w 40"/>
                                <a:gd name="T43" fmla="*/ 1 h 86"/>
                                <a:gd name="T44" fmla="*/ 11 w 40"/>
                                <a:gd name="T45" fmla="*/ 1 h 86"/>
                                <a:gd name="T46" fmla="*/ 12 w 40"/>
                                <a:gd name="T47" fmla="*/ 0 h 86"/>
                                <a:gd name="T48" fmla="*/ 13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39 w 40"/>
                                <a:gd name="T67" fmla="*/ 18 h 86"/>
                                <a:gd name="T68" fmla="*/ 40 w 40"/>
                                <a:gd name="T69" fmla="*/ 19 h 86"/>
                                <a:gd name="T70" fmla="*/ 40 w 40"/>
                                <a:gd name="T71" fmla="*/ 21 h 86"/>
                                <a:gd name="T72" fmla="*/ 39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8 w 40"/>
                                <a:gd name="T91" fmla="*/ 76 h 86"/>
                                <a:gd name="T92" fmla="*/ 39 w 40"/>
                                <a:gd name="T93" fmla="*/ 76 h 86"/>
                                <a:gd name="T94" fmla="*/ 39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39" y="82"/>
                                    <a:pt x="39" y="83"/>
                                    <a:pt x="39" y="83"/>
                                  </a:cubicBezTo>
                                  <a:cubicBezTo>
                                    <a:pt x="38" y="84"/>
                                    <a:pt x="38" y="84"/>
                                    <a:pt x="37" y="84"/>
                                  </a:cubicBezTo>
                                  <a:cubicBezTo>
                                    <a:pt x="36" y="85"/>
                                    <a:pt x="36" y="85"/>
                                    <a:pt x="35" y="85"/>
                                  </a:cubicBezTo>
                                  <a:cubicBezTo>
                                    <a:pt x="34" y="85"/>
                                    <a:pt x="33" y="85"/>
                                    <a:pt x="32" y="86"/>
                                  </a:cubicBezTo>
                                  <a:cubicBezTo>
                                    <a:pt x="31" y="86"/>
                                    <a:pt x="30" y="86"/>
                                    <a:pt x="29" y="86"/>
                                  </a:cubicBezTo>
                                  <a:cubicBezTo>
                                    <a:pt x="26" y="86"/>
                                    <a:pt x="23" y="85"/>
                                    <a:pt x="21" y="84"/>
                                  </a:cubicBezTo>
                                  <a:cubicBezTo>
                                    <a:pt x="19" y="84"/>
                                    <a:pt x="17" y="82"/>
                                    <a:pt x="15" y="81"/>
                                  </a:cubicBezTo>
                                  <a:cubicBezTo>
                                    <a:pt x="14" y="79"/>
                                    <a:pt x="13" y="77"/>
                                    <a:pt x="12" y="74"/>
                                  </a:cubicBezTo>
                                  <a:cubicBezTo>
                                    <a:pt x="12" y="71"/>
                                    <a:pt x="11" y="68"/>
                                    <a:pt x="11" y="65"/>
                                  </a:cubicBezTo>
                                  <a:lnTo>
                                    <a:pt x="11" y="24"/>
                                  </a:lnTo>
                                  <a:lnTo>
                                    <a:pt x="2" y="24"/>
                                  </a:lnTo>
                                  <a:cubicBezTo>
                                    <a:pt x="1" y="24"/>
                                    <a:pt x="0" y="24"/>
                                    <a:pt x="0" y="24"/>
                                  </a:cubicBezTo>
                                  <a:cubicBezTo>
                                    <a:pt x="0" y="23"/>
                                    <a:pt x="0" y="22"/>
                                    <a:pt x="0" y="21"/>
                                  </a:cubicBezTo>
                                  <a:cubicBezTo>
                                    <a:pt x="0" y="20"/>
                                    <a:pt x="0" y="20"/>
                                    <a:pt x="0" y="19"/>
                                  </a:cubicBezTo>
                                  <a:cubicBezTo>
                                    <a:pt x="0" y="19"/>
                                    <a:pt x="0" y="18"/>
                                    <a:pt x="0" y="18"/>
                                  </a:cubicBezTo>
                                  <a:cubicBezTo>
                                    <a:pt x="0" y="18"/>
                                    <a:pt x="1" y="18"/>
                                    <a:pt x="1" y="17"/>
                                  </a:cubicBezTo>
                                  <a:cubicBezTo>
                                    <a:pt x="1" y="17"/>
                                    <a:pt x="1" y="17"/>
                                    <a:pt x="2" y="17"/>
                                  </a:cubicBezTo>
                                  <a:lnTo>
                                    <a:pt x="11" y="17"/>
                                  </a:lnTo>
                                  <a:lnTo>
                                    <a:pt x="11" y="1"/>
                                  </a:lnTo>
                                  <a:cubicBezTo>
                                    <a:pt x="11" y="1"/>
                                    <a:pt x="11" y="1"/>
                                    <a:pt x="11" y="1"/>
                                  </a:cubicBezTo>
                                  <a:cubicBezTo>
                                    <a:pt x="12" y="0"/>
                                    <a:pt x="12" y="0"/>
                                    <a:pt x="12" y="0"/>
                                  </a:cubicBezTo>
                                  <a:cubicBezTo>
                                    <a:pt x="12" y="0"/>
                                    <a:pt x="13" y="0"/>
                                    <a:pt x="13" y="0"/>
                                  </a:cubicBezTo>
                                  <a:cubicBezTo>
                                    <a:pt x="14" y="0"/>
                                    <a:pt x="15" y="0"/>
                                    <a:pt x="16" y="0"/>
                                  </a:cubicBezTo>
                                  <a:cubicBezTo>
                                    <a:pt x="16" y="0"/>
                                    <a:pt x="17" y="0"/>
                                    <a:pt x="18" y="0"/>
                                  </a:cubicBezTo>
                                  <a:cubicBezTo>
                                    <a:pt x="18" y="0"/>
                                    <a:pt x="19" y="0"/>
                                    <a:pt x="19" y="0"/>
                                  </a:cubicBezTo>
                                  <a:cubicBezTo>
                                    <a:pt x="19" y="0"/>
                                    <a:pt x="19" y="0"/>
                                    <a:pt x="20" y="1"/>
                                  </a:cubicBezTo>
                                  <a:cubicBezTo>
                                    <a:pt x="20" y="1"/>
                                    <a:pt x="20" y="1"/>
                                    <a:pt x="20" y="1"/>
                                  </a:cubicBezTo>
                                  <a:lnTo>
                                    <a:pt x="20" y="17"/>
                                  </a:lnTo>
                                  <a:lnTo>
                                    <a:pt x="38" y="17"/>
                                  </a:lnTo>
                                  <a:cubicBezTo>
                                    <a:pt x="38" y="17"/>
                                    <a:pt x="38" y="17"/>
                                    <a:pt x="39" y="17"/>
                                  </a:cubicBezTo>
                                  <a:cubicBezTo>
                                    <a:pt x="39" y="18"/>
                                    <a:pt x="39" y="18"/>
                                    <a:pt x="39" y="18"/>
                                  </a:cubicBezTo>
                                  <a:cubicBezTo>
                                    <a:pt x="39" y="18"/>
                                    <a:pt x="40" y="19"/>
                                    <a:pt x="40" y="19"/>
                                  </a:cubicBezTo>
                                  <a:cubicBezTo>
                                    <a:pt x="40" y="20"/>
                                    <a:pt x="40" y="20"/>
                                    <a:pt x="40" y="21"/>
                                  </a:cubicBezTo>
                                  <a:cubicBezTo>
                                    <a:pt x="40" y="22"/>
                                    <a:pt x="40" y="23"/>
                                    <a:pt x="39" y="24"/>
                                  </a:cubicBezTo>
                                  <a:cubicBezTo>
                                    <a:pt x="39" y="24"/>
                                    <a:pt x="38" y="24"/>
                                    <a:pt x="38" y="24"/>
                                  </a:cubicBezTo>
                                  <a:lnTo>
                                    <a:pt x="20" y="24"/>
                                  </a:lnTo>
                                  <a:lnTo>
                                    <a:pt x="20" y="63"/>
                                  </a:lnTo>
                                  <a:cubicBezTo>
                                    <a:pt x="20" y="68"/>
                                    <a:pt x="20" y="72"/>
                                    <a:pt x="22" y="75"/>
                                  </a:cubicBezTo>
                                  <a:cubicBezTo>
                                    <a:pt x="23" y="77"/>
                                    <a:pt x="26" y="78"/>
                                    <a:pt x="30" y="78"/>
                                  </a:cubicBezTo>
                                  <a:cubicBezTo>
                                    <a:pt x="31" y="78"/>
                                    <a:pt x="32" y="78"/>
                                    <a:pt x="33" y="78"/>
                                  </a:cubicBezTo>
                                  <a:cubicBezTo>
                                    <a:pt x="34" y="78"/>
                                    <a:pt x="34" y="78"/>
                                    <a:pt x="35" y="77"/>
                                  </a:cubicBezTo>
                                  <a:cubicBezTo>
                                    <a:pt x="36" y="77"/>
                                    <a:pt x="36" y="77"/>
                                    <a:pt x="37" y="77"/>
                                  </a:cubicBezTo>
                                  <a:cubicBezTo>
                                    <a:pt x="37" y="76"/>
                                    <a:pt x="38" y="76"/>
                                    <a:pt x="38" y="76"/>
                                  </a:cubicBezTo>
                                  <a:cubicBezTo>
                                    <a:pt x="38" y="76"/>
                                    <a:pt x="39" y="76"/>
                                    <a:pt x="39" y="76"/>
                                  </a:cubicBezTo>
                                  <a:cubicBezTo>
                                    <a:pt x="39" y="76"/>
                                    <a:pt x="39" y="77"/>
                                    <a:pt x="39" y="77"/>
                                  </a:cubicBezTo>
                                  <a:cubicBezTo>
                                    <a:pt x="39"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5" name="Freeform 62"/>
                          <wps:cNvSpPr>
                            <a:spLocks noEditPoints="1"/>
                          </wps:cNvSpPr>
                          <wps:spPr bwMode="auto">
                            <a:xfrm>
                              <a:off x="4316" y="752"/>
                              <a:ext cx="60" cy="74"/>
                            </a:xfrm>
                            <a:custGeom>
                              <a:avLst/>
                              <a:gdLst>
                                <a:gd name="T0" fmla="*/ 57 w 57"/>
                                <a:gd name="T1" fmla="*/ 32 h 70"/>
                                <a:gd name="T2" fmla="*/ 57 w 57"/>
                                <a:gd name="T3" fmla="*/ 32 h 70"/>
                                <a:gd name="T4" fmla="*/ 55 w 57"/>
                                <a:gd name="T5" fmla="*/ 35 h 70"/>
                                <a:gd name="T6" fmla="*/ 53 w 57"/>
                                <a:gd name="T7" fmla="*/ 36 h 70"/>
                                <a:gd name="T8" fmla="*/ 9 w 57"/>
                                <a:gd name="T9" fmla="*/ 36 h 70"/>
                                <a:gd name="T10" fmla="*/ 10 w 57"/>
                                <a:gd name="T11" fmla="*/ 47 h 70"/>
                                <a:gd name="T12" fmla="*/ 14 w 57"/>
                                <a:gd name="T13" fmla="*/ 55 h 70"/>
                                <a:gd name="T14" fmla="*/ 21 w 57"/>
                                <a:gd name="T15" fmla="*/ 61 h 70"/>
                                <a:gd name="T16" fmla="*/ 32 w 57"/>
                                <a:gd name="T17" fmla="*/ 62 h 70"/>
                                <a:gd name="T18" fmla="*/ 40 w 57"/>
                                <a:gd name="T19" fmla="*/ 62 h 70"/>
                                <a:gd name="T20" fmla="*/ 46 w 57"/>
                                <a:gd name="T21" fmla="*/ 60 h 70"/>
                                <a:gd name="T22" fmla="*/ 50 w 57"/>
                                <a:gd name="T23" fmla="*/ 58 h 70"/>
                                <a:gd name="T24" fmla="*/ 52 w 57"/>
                                <a:gd name="T25" fmla="*/ 57 h 70"/>
                                <a:gd name="T26" fmla="*/ 53 w 57"/>
                                <a:gd name="T27" fmla="*/ 58 h 70"/>
                                <a:gd name="T28" fmla="*/ 54 w 57"/>
                                <a:gd name="T29" fmla="*/ 58 h 70"/>
                                <a:gd name="T30" fmla="*/ 54 w 57"/>
                                <a:gd name="T31" fmla="*/ 60 h 70"/>
                                <a:gd name="T32" fmla="*/ 54 w 57"/>
                                <a:gd name="T33" fmla="*/ 61 h 70"/>
                                <a:gd name="T34" fmla="*/ 54 w 57"/>
                                <a:gd name="T35" fmla="*/ 62 h 70"/>
                                <a:gd name="T36" fmla="*/ 54 w 57"/>
                                <a:gd name="T37" fmla="*/ 63 h 70"/>
                                <a:gd name="T38" fmla="*/ 54 w 57"/>
                                <a:gd name="T39" fmla="*/ 64 h 70"/>
                                <a:gd name="T40" fmla="*/ 53 w 57"/>
                                <a:gd name="T41" fmla="*/ 65 h 70"/>
                                <a:gd name="T42" fmla="*/ 51 w 57"/>
                                <a:gd name="T43" fmla="*/ 66 h 70"/>
                                <a:gd name="T44" fmla="*/ 46 w 57"/>
                                <a:gd name="T45" fmla="*/ 68 h 70"/>
                                <a:gd name="T46" fmla="*/ 39 w 57"/>
                                <a:gd name="T47" fmla="*/ 69 h 70"/>
                                <a:gd name="T48" fmla="*/ 31 w 57"/>
                                <a:gd name="T49" fmla="*/ 70 h 70"/>
                                <a:gd name="T50" fmla="*/ 17 w 57"/>
                                <a:gd name="T51" fmla="*/ 68 h 70"/>
                                <a:gd name="T52" fmla="*/ 8 w 57"/>
                                <a:gd name="T53" fmla="*/ 61 h 70"/>
                                <a:gd name="T54" fmla="*/ 2 w 57"/>
                                <a:gd name="T55" fmla="*/ 50 h 70"/>
                                <a:gd name="T56" fmla="*/ 0 w 57"/>
                                <a:gd name="T57" fmla="*/ 35 h 70"/>
                                <a:gd name="T58" fmla="*/ 2 w 57"/>
                                <a:gd name="T59" fmla="*/ 20 h 70"/>
                                <a:gd name="T60" fmla="*/ 8 w 57"/>
                                <a:gd name="T61" fmla="*/ 9 h 70"/>
                                <a:gd name="T62" fmla="*/ 17 w 57"/>
                                <a:gd name="T63" fmla="*/ 3 h 70"/>
                                <a:gd name="T64" fmla="*/ 30 w 57"/>
                                <a:gd name="T65" fmla="*/ 0 h 70"/>
                                <a:gd name="T66" fmla="*/ 42 w 57"/>
                                <a:gd name="T67" fmla="*/ 3 h 70"/>
                                <a:gd name="T68" fmla="*/ 50 w 57"/>
                                <a:gd name="T69" fmla="*/ 9 h 70"/>
                                <a:gd name="T70" fmla="*/ 55 w 57"/>
                                <a:gd name="T71" fmla="*/ 19 h 70"/>
                                <a:gd name="T72" fmla="*/ 57 w 57"/>
                                <a:gd name="T73" fmla="*/ 30 h 70"/>
                                <a:gd name="T74" fmla="*/ 57 w 57"/>
                                <a:gd name="T75" fmla="*/ 32 h 70"/>
                                <a:gd name="T76" fmla="*/ 48 w 57"/>
                                <a:gd name="T77" fmla="*/ 29 h 70"/>
                                <a:gd name="T78" fmla="*/ 48 w 57"/>
                                <a:gd name="T79" fmla="*/ 29 h 70"/>
                                <a:gd name="T80" fmla="*/ 43 w 57"/>
                                <a:gd name="T81" fmla="*/ 13 h 70"/>
                                <a:gd name="T82" fmla="*/ 29 w 57"/>
                                <a:gd name="T83" fmla="*/ 7 h 70"/>
                                <a:gd name="T84" fmla="*/ 20 w 57"/>
                                <a:gd name="T85" fmla="*/ 9 h 70"/>
                                <a:gd name="T86" fmla="*/ 14 w 57"/>
                                <a:gd name="T87" fmla="*/ 14 h 70"/>
                                <a:gd name="T88" fmla="*/ 10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6" y="35"/>
                                    <a:pt x="55" y="35"/>
                                  </a:cubicBezTo>
                                  <a:cubicBezTo>
                                    <a:pt x="54" y="36"/>
                                    <a:pt x="54" y="36"/>
                                    <a:pt x="53" y="36"/>
                                  </a:cubicBezTo>
                                  <a:lnTo>
                                    <a:pt x="9" y="36"/>
                                  </a:lnTo>
                                  <a:cubicBezTo>
                                    <a:pt x="9" y="40"/>
                                    <a:pt x="9" y="44"/>
                                    <a:pt x="10" y="47"/>
                                  </a:cubicBezTo>
                                  <a:cubicBezTo>
                                    <a:pt x="11" y="50"/>
                                    <a:pt x="12" y="53"/>
                                    <a:pt x="14" y="55"/>
                                  </a:cubicBezTo>
                                  <a:cubicBezTo>
                                    <a:pt x="16" y="58"/>
                                    <a:pt x="18" y="59"/>
                                    <a:pt x="21" y="61"/>
                                  </a:cubicBezTo>
                                  <a:cubicBezTo>
                                    <a:pt x="24" y="62"/>
                                    <a:pt x="27" y="62"/>
                                    <a:pt x="32" y="62"/>
                                  </a:cubicBezTo>
                                  <a:cubicBezTo>
                                    <a:pt x="35" y="62"/>
                                    <a:pt x="37" y="62"/>
                                    <a:pt x="40" y="62"/>
                                  </a:cubicBezTo>
                                  <a:cubicBezTo>
                                    <a:pt x="42" y="61"/>
                                    <a:pt x="44" y="61"/>
                                    <a:pt x="46" y="60"/>
                                  </a:cubicBezTo>
                                  <a:cubicBezTo>
                                    <a:pt x="48" y="59"/>
                                    <a:pt x="49" y="59"/>
                                    <a:pt x="50" y="58"/>
                                  </a:cubicBezTo>
                                  <a:cubicBezTo>
                                    <a:pt x="51" y="58"/>
                                    <a:pt x="52" y="57"/>
                                    <a:pt x="52" y="57"/>
                                  </a:cubicBezTo>
                                  <a:cubicBezTo>
                                    <a:pt x="53" y="57"/>
                                    <a:pt x="53" y="58"/>
                                    <a:pt x="53" y="58"/>
                                  </a:cubicBezTo>
                                  <a:cubicBezTo>
                                    <a:pt x="53" y="58"/>
                                    <a:pt x="54" y="58"/>
                                    <a:pt x="54" y="58"/>
                                  </a:cubicBezTo>
                                  <a:cubicBezTo>
                                    <a:pt x="54" y="59"/>
                                    <a:pt x="54" y="59"/>
                                    <a:pt x="54" y="60"/>
                                  </a:cubicBezTo>
                                  <a:cubicBezTo>
                                    <a:pt x="54" y="60"/>
                                    <a:pt x="54" y="61"/>
                                    <a:pt x="54" y="61"/>
                                  </a:cubicBezTo>
                                  <a:cubicBezTo>
                                    <a:pt x="54" y="62"/>
                                    <a:pt x="54" y="62"/>
                                    <a:pt x="54" y="62"/>
                                  </a:cubicBezTo>
                                  <a:cubicBezTo>
                                    <a:pt x="54" y="63"/>
                                    <a:pt x="54" y="63"/>
                                    <a:pt x="54" y="63"/>
                                  </a:cubicBezTo>
                                  <a:cubicBezTo>
                                    <a:pt x="54" y="63"/>
                                    <a:pt x="54" y="64"/>
                                    <a:pt x="54" y="64"/>
                                  </a:cubicBezTo>
                                  <a:cubicBezTo>
                                    <a:pt x="54" y="64"/>
                                    <a:pt x="53" y="64"/>
                                    <a:pt x="53" y="65"/>
                                  </a:cubicBezTo>
                                  <a:cubicBezTo>
                                    <a:pt x="53" y="65"/>
                                    <a:pt x="52" y="65"/>
                                    <a:pt x="51" y="66"/>
                                  </a:cubicBezTo>
                                  <a:cubicBezTo>
                                    <a:pt x="50" y="66"/>
                                    <a:pt x="48" y="67"/>
                                    <a:pt x="46" y="68"/>
                                  </a:cubicBezTo>
                                  <a:cubicBezTo>
                                    <a:pt x="44" y="68"/>
                                    <a:pt x="42" y="69"/>
                                    <a:pt x="39" y="69"/>
                                  </a:cubicBezTo>
                                  <a:cubicBezTo>
                                    <a:pt x="36" y="70"/>
                                    <a:pt x="34" y="70"/>
                                    <a:pt x="31" y="70"/>
                                  </a:cubicBezTo>
                                  <a:cubicBezTo>
                                    <a:pt x="26" y="70"/>
                                    <a:pt x="21" y="69"/>
                                    <a:pt x="17" y="68"/>
                                  </a:cubicBezTo>
                                  <a:cubicBezTo>
                                    <a:pt x="13" y="66"/>
                                    <a:pt x="10" y="64"/>
                                    <a:pt x="8" y="61"/>
                                  </a:cubicBezTo>
                                  <a:cubicBezTo>
                                    <a:pt x="5" y="58"/>
                                    <a:pt x="3" y="54"/>
                                    <a:pt x="2" y="50"/>
                                  </a:cubicBezTo>
                                  <a:cubicBezTo>
                                    <a:pt x="0" y="46"/>
                                    <a:pt x="0" y="41"/>
                                    <a:pt x="0" y="35"/>
                                  </a:cubicBezTo>
                                  <a:cubicBezTo>
                                    <a:pt x="0" y="30"/>
                                    <a:pt x="0" y="25"/>
                                    <a:pt x="2" y="20"/>
                                  </a:cubicBezTo>
                                  <a:cubicBezTo>
                                    <a:pt x="3" y="16"/>
                                    <a:pt x="5" y="12"/>
                                    <a:pt x="8" y="9"/>
                                  </a:cubicBezTo>
                                  <a:cubicBezTo>
                                    <a:pt x="10" y="6"/>
                                    <a:pt x="14" y="4"/>
                                    <a:pt x="17" y="3"/>
                                  </a:cubicBezTo>
                                  <a:cubicBezTo>
                                    <a:pt x="21" y="1"/>
                                    <a:pt x="25" y="0"/>
                                    <a:pt x="30" y="0"/>
                                  </a:cubicBezTo>
                                  <a:cubicBezTo>
                                    <a:pt x="34" y="0"/>
                                    <a:pt x="38" y="1"/>
                                    <a:pt x="42" y="3"/>
                                  </a:cubicBezTo>
                                  <a:cubicBezTo>
                                    <a:pt x="45" y="4"/>
                                    <a:pt x="48" y="6"/>
                                    <a:pt x="50" y="9"/>
                                  </a:cubicBezTo>
                                  <a:cubicBezTo>
                                    <a:pt x="53" y="12"/>
                                    <a:pt x="54" y="15"/>
                                    <a:pt x="55" y="19"/>
                                  </a:cubicBezTo>
                                  <a:cubicBezTo>
                                    <a:pt x="56" y="22"/>
                                    <a:pt x="57" y="26"/>
                                    <a:pt x="57" y="30"/>
                                  </a:cubicBezTo>
                                  <a:lnTo>
                                    <a:pt x="57" y="32"/>
                                  </a:lnTo>
                                  <a:close/>
                                  <a:moveTo>
                                    <a:pt x="48" y="29"/>
                                  </a:moveTo>
                                  <a:lnTo>
                                    <a:pt x="48" y="29"/>
                                  </a:lnTo>
                                  <a:cubicBezTo>
                                    <a:pt x="48" y="22"/>
                                    <a:pt x="47" y="17"/>
                                    <a:pt x="43" y="13"/>
                                  </a:cubicBezTo>
                                  <a:cubicBezTo>
                                    <a:pt x="40" y="9"/>
                                    <a:pt x="35" y="7"/>
                                    <a:pt x="29" y="7"/>
                                  </a:cubicBezTo>
                                  <a:cubicBezTo>
                                    <a:pt x="26" y="7"/>
                                    <a:pt x="23" y="8"/>
                                    <a:pt x="20" y="9"/>
                                  </a:cubicBezTo>
                                  <a:cubicBezTo>
                                    <a:pt x="18" y="10"/>
                                    <a:pt x="16" y="12"/>
                                    <a:pt x="14" y="14"/>
                                  </a:cubicBezTo>
                                  <a:cubicBezTo>
                                    <a:pt x="13" y="16"/>
                                    <a:pt x="11" y="18"/>
                                    <a:pt x="10" y="21"/>
                                  </a:cubicBezTo>
                                  <a:cubicBezTo>
                                    <a:pt x="9" y="24"/>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6" name="Freeform 63"/>
                          <wps:cNvSpPr>
                            <a:spLocks/>
                          </wps:cNvSpPr>
                          <wps:spPr bwMode="auto">
                            <a:xfrm>
                              <a:off x="4391" y="753"/>
                              <a:ext cx="58" cy="72"/>
                            </a:xfrm>
                            <a:custGeom>
                              <a:avLst/>
                              <a:gdLst>
                                <a:gd name="T0" fmla="*/ 54 w 55"/>
                                <a:gd name="T1" fmla="*/ 65 h 68"/>
                                <a:gd name="T2" fmla="*/ 54 w 55"/>
                                <a:gd name="T3" fmla="*/ 65 h 68"/>
                                <a:gd name="T4" fmla="*/ 55 w 55"/>
                                <a:gd name="T5" fmla="*/ 66 h 68"/>
                                <a:gd name="T6" fmla="*/ 54 w 55"/>
                                <a:gd name="T7" fmla="*/ 67 h 68"/>
                                <a:gd name="T8" fmla="*/ 53 w 55"/>
                                <a:gd name="T9" fmla="*/ 68 h 68"/>
                                <a:gd name="T10" fmla="*/ 50 w 55"/>
                                <a:gd name="T11" fmla="*/ 68 h 68"/>
                                <a:gd name="T12" fmla="*/ 48 w 55"/>
                                <a:gd name="T13" fmla="*/ 68 h 68"/>
                                <a:gd name="T14" fmla="*/ 46 w 55"/>
                                <a:gd name="T15" fmla="*/ 68 h 68"/>
                                <a:gd name="T16" fmla="*/ 45 w 55"/>
                                <a:gd name="T17" fmla="*/ 67 h 68"/>
                                <a:gd name="T18" fmla="*/ 45 w 55"/>
                                <a:gd name="T19" fmla="*/ 66 h 68"/>
                                <a:gd name="T20" fmla="*/ 27 w 55"/>
                                <a:gd name="T21" fmla="*/ 39 h 68"/>
                                <a:gd name="T22" fmla="*/ 10 w 55"/>
                                <a:gd name="T23" fmla="*/ 66 h 68"/>
                                <a:gd name="T24" fmla="*/ 9 w 55"/>
                                <a:gd name="T25" fmla="*/ 67 h 68"/>
                                <a:gd name="T26" fmla="*/ 9 w 55"/>
                                <a:gd name="T27" fmla="*/ 68 h 68"/>
                                <a:gd name="T28" fmla="*/ 7 w 55"/>
                                <a:gd name="T29" fmla="*/ 68 h 68"/>
                                <a:gd name="T30" fmla="*/ 5 w 55"/>
                                <a:gd name="T31" fmla="*/ 68 h 68"/>
                                <a:gd name="T32" fmla="*/ 2 w 55"/>
                                <a:gd name="T33" fmla="*/ 68 h 68"/>
                                <a:gd name="T34" fmla="*/ 1 w 55"/>
                                <a:gd name="T35" fmla="*/ 67 h 68"/>
                                <a:gd name="T36" fmla="*/ 0 w 55"/>
                                <a:gd name="T37" fmla="*/ 66 h 68"/>
                                <a:gd name="T38" fmla="*/ 1 w 55"/>
                                <a:gd name="T39" fmla="*/ 65 h 68"/>
                                <a:gd name="T40" fmla="*/ 22 w 55"/>
                                <a:gd name="T41" fmla="*/ 34 h 68"/>
                                <a:gd name="T42" fmla="*/ 2 w 55"/>
                                <a:gd name="T43" fmla="*/ 3 h 68"/>
                                <a:gd name="T44" fmla="*/ 1 w 55"/>
                                <a:gd name="T45" fmla="*/ 2 h 68"/>
                                <a:gd name="T46" fmla="*/ 2 w 55"/>
                                <a:gd name="T47" fmla="*/ 1 h 68"/>
                                <a:gd name="T48" fmla="*/ 4 w 55"/>
                                <a:gd name="T49" fmla="*/ 0 h 68"/>
                                <a:gd name="T50" fmla="*/ 6 w 55"/>
                                <a:gd name="T51" fmla="*/ 0 h 68"/>
                                <a:gd name="T52" fmla="*/ 9 w 55"/>
                                <a:gd name="T53" fmla="*/ 0 h 68"/>
                                <a:gd name="T54" fmla="*/ 10 w 55"/>
                                <a:gd name="T55" fmla="*/ 0 h 68"/>
                                <a:gd name="T56" fmla="*/ 11 w 55"/>
                                <a:gd name="T57" fmla="*/ 1 h 68"/>
                                <a:gd name="T58" fmla="*/ 11 w 55"/>
                                <a:gd name="T59" fmla="*/ 2 h 68"/>
                                <a:gd name="T60" fmla="*/ 28 w 55"/>
                                <a:gd name="T61" fmla="*/ 27 h 68"/>
                                <a:gd name="T62" fmla="*/ 45 w 55"/>
                                <a:gd name="T63" fmla="*/ 2 h 68"/>
                                <a:gd name="T64" fmla="*/ 45 w 55"/>
                                <a:gd name="T65" fmla="*/ 1 h 68"/>
                                <a:gd name="T66" fmla="*/ 46 w 55"/>
                                <a:gd name="T67" fmla="*/ 0 h 68"/>
                                <a:gd name="T68" fmla="*/ 47 w 55"/>
                                <a:gd name="T69" fmla="*/ 0 h 68"/>
                                <a:gd name="T70" fmla="*/ 49 w 55"/>
                                <a:gd name="T71" fmla="*/ 0 h 68"/>
                                <a:gd name="T72" fmla="*/ 52 w 55"/>
                                <a:gd name="T73" fmla="*/ 0 h 68"/>
                                <a:gd name="T74" fmla="*/ 53 w 55"/>
                                <a:gd name="T75" fmla="*/ 1 h 68"/>
                                <a:gd name="T76" fmla="*/ 54 w 55"/>
                                <a:gd name="T77" fmla="*/ 2 h 68"/>
                                <a:gd name="T78" fmla="*/ 53 w 55"/>
                                <a:gd name="T79" fmla="*/ 3 h 68"/>
                                <a:gd name="T80" fmla="*/ 33 w 55"/>
                                <a:gd name="T81" fmla="*/ 33 h 68"/>
                                <a:gd name="T82" fmla="*/ 54 w 55"/>
                                <a:gd name="T83" fmla="*/ 65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68">
                                  <a:moveTo>
                                    <a:pt x="54" y="65"/>
                                  </a:moveTo>
                                  <a:lnTo>
                                    <a:pt x="54" y="65"/>
                                  </a:lnTo>
                                  <a:cubicBezTo>
                                    <a:pt x="54" y="65"/>
                                    <a:pt x="55" y="66"/>
                                    <a:pt x="55" y="66"/>
                                  </a:cubicBezTo>
                                  <a:cubicBezTo>
                                    <a:pt x="55" y="67"/>
                                    <a:pt x="54" y="67"/>
                                    <a:pt x="54" y="67"/>
                                  </a:cubicBezTo>
                                  <a:cubicBezTo>
                                    <a:pt x="54" y="68"/>
                                    <a:pt x="53" y="68"/>
                                    <a:pt x="53" y="68"/>
                                  </a:cubicBezTo>
                                  <a:cubicBezTo>
                                    <a:pt x="52" y="68"/>
                                    <a:pt x="51" y="68"/>
                                    <a:pt x="50" y="68"/>
                                  </a:cubicBezTo>
                                  <a:cubicBezTo>
                                    <a:pt x="49" y="68"/>
                                    <a:pt x="48" y="68"/>
                                    <a:pt x="48" y="68"/>
                                  </a:cubicBezTo>
                                  <a:cubicBezTo>
                                    <a:pt x="47" y="68"/>
                                    <a:pt x="47" y="68"/>
                                    <a:pt x="46" y="68"/>
                                  </a:cubicBezTo>
                                  <a:cubicBezTo>
                                    <a:pt x="46" y="68"/>
                                    <a:pt x="46" y="67"/>
                                    <a:pt x="45" y="67"/>
                                  </a:cubicBezTo>
                                  <a:cubicBezTo>
                                    <a:pt x="45" y="67"/>
                                    <a:pt x="45" y="67"/>
                                    <a:pt x="45" y="66"/>
                                  </a:cubicBezTo>
                                  <a:lnTo>
                                    <a:pt x="27" y="39"/>
                                  </a:lnTo>
                                  <a:lnTo>
                                    <a:pt x="10" y="66"/>
                                  </a:lnTo>
                                  <a:cubicBezTo>
                                    <a:pt x="10" y="67"/>
                                    <a:pt x="10" y="67"/>
                                    <a:pt x="9" y="67"/>
                                  </a:cubicBezTo>
                                  <a:cubicBezTo>
                                    <a:pt x="9" y="67"/>
                                    <a:pt x="9" y="68"/>
                                    <a:pt x="9" y="68"/>
                                  </a:cubicBezTo>
                                  <a:cubicBezTo>
                                    <a:pt x="8" y="68"/>
                                    <a:pt x="8" y="68"/>
                                    <a:pt x="7" y="68"/>
                                  </a:cubicBezTo>
                                  <a:cubicBezTo>
                                    <a:pt x="6" y="68"/>
                                    <a:pt x="6" y="68"/>
                                    <a:pt x="5" y="68"/>
                                  </a:cubicBezTo>
                                  <a:cubicBezTo>
                                    <a:pt x="4" y="68"/>
                                    <a:pt x="3" y="68"/>
                                    <a:pt x="2" y="68"/>
                                  </a:cubicBezTo>
                                  <a:cubicBezTo>
                                    <a:pt x="2" y="68"/>
                                    <a:pt x="1" y="68"/>
                                    <a:pt x="1" y="67"/>
                                  </a:cubicBezTo>
                                  <a:cubicBezTo>
                                    <a:pt x="0" y="67"/>
                                    <a:pt x="0" y="67"/>
                                    <a:pt x="0" y="66"/>
                                  </a:cubicBezTo>
                                  <a:cubicBezTo>
                                    <a:pt x="0" y="66"/>
                                    <a:pt x="1" y="65"/>
                                    <a:pt x="1" y="65"/>
                                  </a:cubicBezTo>
                                  <a:lnTo>
                                    <a:pt x="22" y="34"/>
                                  </a:lnTo>
                                  <a:lnTo>
                                    <a:pt x="2" y="3"/>
                                  </a:lnTo>
                                  <a:cubicBezTo>
                                    <a:pt x="2" y="2"/>
                                    <a:pt x="1" y="2"/>
                                    <a:pt x="1" y="2"/>
                                  </a:cubicBezTo>
                                  <a:cubicBezTo>
                                    <a:pt x="1" y="1"/>
                                    <a:pt x="2" y="1"/>
                                    <a:pt x="2" y="1"/>
                                  </a:cubicBezTo>
                                  <a:cubicBezTo>
                                    <a:pt x="2" y="0"/>
                                    <a:pt x="3" y="0"/>
                                    <a:pt x="4" y="0"/>
                                  </a:cubicBezTo>
                                  <a:cubicBezTo>
                                    <a:pt x="4" y="0"/>
                                    <a:pt x="5" y="0"/>
                                    <a:pt x="6" y="0"/>
                                  </a:cubicBezTo>
                                  <a:cubicBezTo>
                                    <a:pt x="7" y="0"/>
                                    <a:pt x="8" y="0"/>
                                    <a:pt x="9" y="0"/>
                                  </a:cubicBezTo>
                                  <a:cubicBezTo>
                                    <a:pt x="9" y="0"/>
                                    <a:pt x="10" y="0"/>
                                    <a:pt x="10" y="0"/>
                                  </a:cubicBezTo>
                                  <a:cubicBezTo>
                                    <a:pt x="10" y="0"/>
                                    <a:pt x="11" y="1"/>
                                    <a:pt x="11" y="1"/>
                                  </a:cubicBezTo>
                                  <a:cubicBezTo>
                                    <a:pt x="11" y="1"/>
                                    <a:pt x="11" y="1"/>
                                    <a:pt x="11" y="2"/>
                                  </a:cubicBezTo>
                                  <a:lnTo>
                                    <a:pt x="28" y="27"/>
                                  </a:lnTo>
                                  <a:lnTo>
                                    <a:pt x="45" y="2"/>
                                  </a:lnTo>
                                  <a:cubicBezTo>
                                    <a:pt x="45" y="1"/>
                                    <a:pt x="45" y="1"/>
                                    <a:pt x="45" y="1"/>
                                  </a:cubicBezTo>
                                  <a:cubicBezTo>
                                    <a:pt x="45" y="1"/>
                                    <a:pt x="46" y="0"/>
                                    <a:pt x="46" y="0"/>
                                  </a:cubicBezTo>
                                  <a:cubicBezTo>
                                    <a:pt x="46" y="0"/>
                                    <a:pt x="47" y="0"/>
                                    <a:pt x="47" y="0"/>
                                  </a:cubicBezTo>
                                  <a:cubicBezTo>
                                    <a:pt x="48" y="0"/>
                                    <a:pt x="48" y="0"/>
                                    <a:pt x="49" y="0"/>
                                  </a:cubicBezTo>
                                  <a:cubicBezTo>
                                    <a:pt x="50" y="0"/>
                                    <a:pt x="51" y="0"/>
                                    <a:pt x="52" y="0"/>
                                  </a:cubicBezTo>
                                  <a:cubicBezTo>
                                    <a:pt x="53" y="0"/>
                                    <a:pt x="53" y="0"/>
                                    <a:pt x="53" y="1"/>
                                  </a:cubicBezTo>
                                  <a:cubicBezTo>
                                    <a:pt x="54" y="1"/>
                                    <a:pt x="54" y="1"/>
                                    <a:pt x="54" y="2"/>
                                  </a:cubicBezTo>
                                  <a:cubicBezTo>
                                    <a:pt x="54" y="2"/>
                                    <a:pt x="54" y="2"/>
                                    <a:pt x="53" y="3"/>
                                  </a:cubicBezTo>
                                  <a:lnTo>
                                    <a:pt x="33" y="33"/>
                                  </a:lnTo>
                                  <a:lnTo>
                                    <a:pt x="54" y="6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7" name="Freeform 64"/>
                          <wps:cNvSpPr>
                            <a:spLocks/>
                          </wps:cNvSpPr>
                          <wps:spPr bwMode="auto">
                            <a:xfrm>
                              <a:off x="4459" y="735"/>
                              <a:ext cx="42"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39" y="83"/>
                                    <a:pt x="39" y="83"/>
                                  </a:cubicBezTo>
                                  <a:cubicBezTo>
                                    <a:pt x="39" y="84"/>
                                    <a:pt x="38" y="84"/>
                                    <a:pt x="38" y="84"/>
                                  </a:cubicBezTo>
                                  <a:cubicBezTo>
                                    <a:pt x="37" y="85"/>
                                    <a:pt x="36" y="85"/>
                                    <a:pt x="35" y="85"/>
                                  </a:cubicBezTo>
                                  <a:cubicBezTo>
                                    <a:pt x="34" y="85"/>
                                    <a:pt x="33" y="85"/>
                                    <a:pt x="32" y="86"/>
                                  </a:cubicBezTo>
                                  <a:cubicBezTo>
                                    <a:pt x="31" y="86"/>
                                    <a:pt x="30" y="86"/>
                                    <a:pt x="29" y="86"/>
                                  </a:cubicBezTo>
                                  <a:cubicBezTo>
                                    <a:pt x="26" y="86"/>
                                    <a:pt x="23" y="85"/>
                                    <a:pt x="21" y="84"/>
                                  </a:cubicBezTo>
                                  <a:cubicBezTo>
                                    <a:pt x="19" y="84"/>
                                    <a:pt x="17" y="82"/>
                                    <a:pt x="16" y="81"/>
                                  </a:cubicBezTo>
                                  <a:cubicBezTo>
                                    <a:pt x="14" y="79"/>
                                    <a:pt x="13" y="77"/>
                                    <a:pt x="13" y="74"/>
                                  </a:cubicBezTo>
                                  <a:cubicBezTo>
                                    <a:pt x="12" y="71"/>
                                    <a:pt x="12" y="68"/>
                                    <a:pt x="12" y="65"/>
                                  </a:cubicBezTo>
                                  <a:lnTo>
                                    <a:pt x="12" y="24"/>
                                  </a:lnTo>
                                  <a:lnTo>
                                    <a:pt x="2" y="24"/>
                                  </a:lnTo>
                                  <a:cubicBezTo>
                                    <a:pt x="1" y="24"/>
                                    <a:pt x="1" y="24"/>
                                    <a:pt x="0" y="24"/>
                                  </a:cubicBezTo>
                                  <a:cubicBezTo>
                                    <a:pt x="0" y="23"/>
                                    <a:pt x="0" y="22"/>
                                    <a:pt x="0" y="21"/>
                                  </a:cubicBezTo>
                                  <a:cubicBezTo>
                                    <a:pt x="0" y="20"/>
                                    <a:pt x="0" y="20"/>
                                    <a:pt x="0" y="19"/>
                                  </a:cubicBezTo>
                                  <a:cubicBezTo>
                                    <a:pt x="0" y="19"/>
                                    <a:pt x="0" y="18"/>
                                    <a:pt x="0" y="18"/>
                                  </a:cubicBezTo>
                                  <a:cubicBezTo>
                                    <a:pt x="1" y="18"/>
                                    <a:pt x="1" y="18"/>
                                    <a:pt x="1" y="17"/>
                                  </a:cubicBezTo>
                                  <a:cubicBezTo>
                                    <a:pt x="1" y="17"/>
                                    <a:pt x="2" y="17"/>
                                    <a:pt x="2" y="17"/>
                                  </a:cubicBezTo>
                                  <a:lnTo>
                                    <a:pt x="12" y="17"/>
                                  </a:lnTo>
                                  <a:lnTo>
                                    <a:pt x="12" y="1"/>
                                  </a:lnTo>
                                  <a:cubicBezTo>
                                    <a:pt x="12" y="1"/>
                                    <a:pt x="12" y="1"/>
                                    <a:pt x="12" y="1"/>
                                  </a:cubicBezTo>
                                  <a:cubicBezTo>
                                    <a:pt x="12" y="0"/>
                                    <a:pt x="12" y="0"/>
                                    <a:pt x="13" y="0"/>
                                  </a:cubicBezTo>
                                  <a:cubicBezTo>
                                    <a:pt x="13" y="0"/>
                                    <a:pt x="13" y="0"/>
                                    <a:pt x="14" y="0"/>
                                  </a:cubicBezTo>
                                  <a:cubicBezTo>
                                    <a:pt x="14" y="0"/>
                                    <a:pt x="15" y="0"/>
                                    <a:pt x="16" y="0"/>
                                  </a:cubicBezTo>
                                  <a:cubicBezTo>
                                    <a:pt x="17" y="0"/>
                                    <a:pt x="17" y="0"/>
                                    <a:pt x="18" y="0"/>
                                  </a:cubicBezTo>
                                  <a:cubicBezTo>
                                    <a:pt x="19" y="0"/>
                                    <a:pt x="19" y="0"/>
                                    <a:pt x="19" y="0"/>
                                  </a:cubicBezTo>
                                  <a:cubicBezTo>
                                    <a:pt x="20" y="0"/>
                                    <a:pt x="20" y="0"/>
                                    <a:pt x="20" y="1"/>
                                  </a:cubicBezTo>
                                  <a:cubicBezTo>
                                    <a:pt x="20" y="1"/>
                                    <a:pt x="20" y="1"/>
                                    <a:pt x="20" y="1"/>
                                  </a:cubicBezTo>
                                  <a:lnTo>
                                    <a:pt x="20" y="17"/>
                                  </a:lnTo>
                                  <a:lnTo>
                                    <a:pt x="38" y="17"/>
                                  </a:lnTo>
                                  <a:cubicBezTo>
                                    <a:pt x="38" y="17"/>
                                    <a:pt x="39" y="17"/>
                                    <a:pt x="39" y="17"/>
                                  </a:cubicBezTo>
                                  <a:cubicBezTo>
                                    <a:pt x="39" y="18"/>
                                    <a:pt x="39"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5" y="77"/>
                                  </a:cubicBezTo>
                                  <a:cubicBezTo>
                                    <a:pt x="36" y="77"/>
                                    <a:pt x="37" y="77"/>
                                    <a:pt x="37" y="77"/>
                                  </a:cubicBezTo>
                                  <a:cubicBezTo>
                                    <a:pt x="38" y="76"/>
                                    <a:pt x="38" y="76"/>
                                    <a:pt x="39" y="76"/>
                                  </a:cubicBezTo>
                                  <a:cubicBezTo>
                                    <a:pt x="39" y="76"/>
                                    <a:pt x="39" y="76"/>
                                    <a:pt x="39" y="76"/>
                                  </a:cubicBezTo>
                                  <a:cubicBezTo>
                                    <a:pt x="39"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68" name="Freeform 65"/>
                          <wps:cNvSpPr>
                            <a:spLocks/>
                          </wps:cNvSpPr>
                          <wps:spPr bwMode="auto">
                            <a:xfrm>
                              <a:off x="675" y="963"/>
                              <a:ext cx="6116" cy="4625"/>
                            </a:xfrm>
                            <a:custGeom>
                              <a:avLst/>
                              <a:gdLst>
                                <a:gd name="T0" fmla="*/ 0 w 5780"/>
                                <a:gd name="T1" fmla="*/ 2184 h 4369"/>
                                <a:gd name="T2" fmla="*/ 0 w 5780"/>
                                <a:gd name="T3" fmla="*/ 2184 h 4369"/>
                                <a:gd name="T4" fmla="*/ 2890 w 5780"/>
                                <a:gd name="T5" fmla="*/ 0 h 4369"/>
                                <a:gd name="T6" fmla="*/ 5780 w 5780"/>
                                <a:gd name="T7" fmla="*/ 2184 h 4369"/>
                                <a:gd name="T8" fmla="*/ 2890 w 5780"/>
                                <a:gd name="T9" fmla="*/ 4369 h 4369"/>
                                <a:gd name="T10" fmla="*/ 0 w 5780"/>
                                <a:gd name="T11" fmla="*/ 2184 h 4369"/>
                                <a:gd name="T12" fmla="*/ 0 w 5780"/>
                                <a:gd name="T13" fmla="*/ 2184 h 4369"/>
                              </a:gdLst>
                              <a:ahLst/>
                              <a:cxnLst>
                                <a:cxn ang="0">
                                  <a:pos x="T0" y="T1"/>
                                </a:cxn>
                                <a:cxn ang="0">
                                  <a:pos x="T2" y="T3"/>
                                </a:cxn>
                                <a:cxn ang="0">
                                  <a:pos x="T4" y="T5"/>
                                </a:cxn>
                                <a:cxn ang="0">
                                  <a:pos x="T6" y="T7"/>
                                </a:cxn>
                                <a:cxn ang="0">
                                  <a:pos x="T8" y="T9"/>
                                </a:cxn>
                                <a:cxn ang="0">
                                  <a:pos x="T10" y="T11"/>
                                </a:cxn>
                                <a:cxn ang="0">
                                  <a:pos x="T12" y="T13"/>
                                </a:cxn>
                              </a:cxnLst>
                              <a:rect l="0" t="0" r="r" b="b"/>
                              <a:pathLst>
                                <a:path w="5780" h="4369">
                                  <a:moveTo>
                                    <a:pt x="0" y="2184"/>
                                  </a:moveTo>
                                  <a:lnTo>
                                    <a:pt x="0" y="2184"/>
                                  </a:lnTo>
                                  <a:cubicBezTo>
                                    <a:pt x="0" y="978"/>
                                    <a:pt x="1294" y="0"/>
                                    <a:pt x="2890" y="0"/>
                                  </a:cubicBezTo>
                                  <a:cubicBezTo>
                                    <a:pt x="4486" y="0"/>
                                    <a:pt x="5780" y="978"/>
                                    <a:pt x="5780" y="2184"/>
                                  </a:cubicBezTo>
                                  <a:cubicBezTo>
                                    <a:pt x="5780" y="3391"/>
                                    <a:pt x="4486" y="4369"/>
                                    <a:pt x="2890" y="4369"/>
                                  </a:cubicBezTo>
                                  <a:cubicBezTo>
                                    <a:pt x="1294" y="4369"/>
                                    <a:pt x="0" y="3391"/>
                                    <a:pt x="0" y="2184"/>
                                  </a:cubicBezTo>
                                  <a:lnTo>
                                    <a:pt x="0" y="2184"/>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69" name="Freeform 66"/>
                          <wps:cNvSpPr>
                            <a:spLocks/>
                          </wps:cNvSpPr>
                          <wps:spPr bwMode="auto">
                            <a:xfrm>
                              <a:off x="675" y="963"/>
                              <a:ext cx="6116" cy="4625"/>
                            </a:xfrm>
                            <a:custGeom>
                              <a:avLst/>
                              <a:gdLst>
                                <a:gd name="T0" fmla="*/ 0 w 5780"/>
                                <a:gd name="T1" fmla="*/ 2184 h 4369"/>
                                <a:gd name="T2" fmla="*/ 0 w 5780"/>
                                <a:gd name="T3" fmla="*/ 2184 h 4369"/>
                                <a:gd name="T4" fmla="*/ 2890 w 5780"/>
                                <a:gd name="T5" fmla="*/ 0 h 4369"/>
                                <a:gd name="T6" fmla="*/ 5780 w 5780"/>
                                <a:gd name="T7" fmla="*/ 2184 h 4369"/>
                                <a:gd name="T8" fmla="*/ 2890 w 5780"/>
                                <a:gd name="T9" fmla="*/ 4369 h 4369"/>
                                <a:gd name="T10" fmla="*/ 0 w 5780"/>
                                <a:gd name="T11" fmla="*/ 2184 h 4369"/>
                                <a:gd name="T12" fmla="*/ 0 w 5780"/>
                                <a:gd name="T13" fmla="*/ 2184 h 4369"/>
                              </a:gdLst>
                              <a:ahLst/>
                              <a:cxnLst>
                                <a:cxn ang="0">
                                  <a:pos x="T0" y="T1"/>
                                </a:cxn>
                                <a:cxn ang="0">
                                  <a:pos x="T2" y="T3"/>
                                </a:cxn>
                                <a:cxn ang="0">
                                  <a:pos x="T4" y="T5"/>
                                </a:cxn>
                                <a:cxn ang="0">
                                  <a:pos x="T6" y="T7"/>
                                </a:cxn>
                                <a:cxn ang="0">
                                  <a:pos x="T8" y="T9"/>
                                </a:cxn>
                                <a:cxn ang="0">
                                  <a:pos x="T10" y="T11"/>
                                </a:cxn>
                                <a:cxn ang="0">
                                  <a:pos x="T12" y="T13"/>
                                </a:cxn>
                              </a:cxnLst>
                              <a:rect l="0" t="0" r="r" b="b"/>
                              <a:pathLst>
                                <a:path w="5780" h="4369">
                                  <a:moveTo>
                                    <a:pt x="0" y="2184"/>
                                  </a:moveTo>
                                  <a:lnTo>
                                    <a:pt x="0" y="2184"/>
                                  </a:lnTo>
                                  <a:cubicBezTo>
                                    <a:pt x="0" y="978"/>
                                    <a:pt x="1294" y="0"/>
                                    <a:pt x="2890" y="0"/>
                                  </a:cubicBezTo>
                                  <a:cubicBezTo>
                                    <a:pt x="4486" y="0"/>
                                    <a:pt x="5780" y="978"/>
                                    <a:pt x="5780" y="2184"/>
                                  </a:cubicBezTo>
                                  <a:cubicBezTo>
                                    <a:pt x="5780" y="3391"/>
                                    <a:pt x="4486" y="4369"/>
                                    <a:pt x="2890" y="4369"/>
                                  </a:cubicBezTo>
                                  <a:cubicBezTo>
                                    <a:pt x="1294" y="4369"/>
                                    <a:pt x="0" y="3391"/>
                                    <a:pt x="0" y="2184"/>
                                  </a:cubicBezTo>
                                  <a:lnTo>
                                    <a:pt x="0" y="2184"/>
                                  </a:lnTo>
                                  <a:close/>
                                </a:path>
                              </a:pathLst>
                            </a:custGeom>
                            <a:noFill/>
                            <a:ln w="8890" cap="flat">
                              <a:solidFill>
                                <a:srgbClr val="3D4B5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67"/>
                          <wps:cNvSpPr>
                            <a:spLocks/>
                          </wps:cNvSpPr>
                          <wps:spPr bwMode="auto">
                            <a:xfrm>
                              <a:off x="2669" y="1359"/>
                              <a:ext cx="58" cy="100"/>
                            </a:xfrm>
                            <a:custGeom>
                              <a:avLst/>
                              <a:gdLst>
                                <a:gd name="T0" fmla="*/ 55 w 55"/>
                                <a:gd name="T1" fmla="*/ 68 h 94"/>
                                <a:gd name="T2" fmla="*/ 47 w 55"/>
                                <a:gd name="T3" fmla="*/ 87 h 94"/>
                                <a:gd name="T4" fmla="*/ 25 w 55"/>
                                <a:gd name="T5" fmla="*/ 94 h 94"/>
                                <a:gd name="T6" fmla="*/ 10 w 55"/>
                                <a:gd name="T7" fmla="*/ 92 h 94"/>
                                <a:gd name="T8" fmla="*/ 2 w 55"/>
                                <a:gd name="T9" fmla="*/ 87 h 94"/>
                                <a:gd name="T10" fmla="*/ 0 w 55"/>
                                <a:gd name="T11" fmla="*/ 83 h 94"/>
                                <a:gd name="T12" fmla="*/ 1 w 55"/>
                                <a:gd name="T13" fmla="*/ 79 h 94"/>
                                <a:gd name="T14" fmla="*/ 2 w 55"/>
                                <a:gd name="T15" fmla="*/ 78 h 94"/>
                                <a:gd name="T16" fmla="*/ 10 w 55"/>
                                <a:gd name="T17" fmla="*/ 82 h 94"/>
                                <a:gd name="T18" fmla="*/ 26 w 55"/>
                                <a:gd name="T19" fmla="*/ 86 h 94"/>
                                <a:gd name="T20" fmla="*/ 41 w 55"/>
                                <a:gd name="T21" fmla="*/ 82 h 94"/>
                                <a:gd name="T22" fmla="*/ 46 w 55"/>
                                <a:gd name="T23" fmla="*/ 69 h 94"/>
                                <a:gd name="T24" fmla="*/ 39 w 55"/>
                                <a:gd name="T25" fmla="*/ 56 h 94"/>
                                <a:gd name="T26" fmla="*/ 25 w 55"/>
                                <a:gd name="T27" fmla="*/ 48 h 94"/>
                                <a:gd name="T28" fmla="*/ 10 w 55"/>
                                <a:gd name="T29" fmla="*/ 39 h 94"/>
                                <a:gd name="T30" fmla="*/ 3 w 55"/>
                                <a:gd name="T31" fmla="*/ 23 h 94"/>
                                <a:gd name="T32" fmla="*/ 10 w 55"/>
                                <a:gd name="T33" fmla="*/ 6 h 94"/>
                                <a:gd name="T34" fmla="*/ 30 w 55"/>
                                <a:gd name="T35" fmla="*/ 0 h 94"/>
                                <a:gd name="T36" fmla="*/ 41 w 55"/>
                                <a:gd name="T37" fmla="*/ 2 h 94"/>
                                <a:gd name="T38" fmla="*/ 49 w 55"/>
                                <a:gd name="T39" fmla="*/ 5 h 94"/>
                                <a:gd name="T40" fmla="*/ 50 w 55"/>
                                <a:gd name="T41" fmla="*/ 7 h 94"/>
                                <a:gd name="T42" fmla="*/ 50 w 55"/>
                                <a:gd name="T43" fmla="*/ 10 h 94"/>
                                <a:gd name="T44" fmla="*/ 50 w 55"/>
                                <a:gd name="T45" fmla="*/ 13 h 94"/>
                                <a:gd name="T46" fmla="*/ 48 w 55"/>
                                <a:gd name="T47" fmla="*/ 14 h 94"/>
                                <a:gd name="T48" fmla="*/ 42 w 55"/>
                                <a:gd name="T49" fmla="*/ 11 h 94"/>
                                <a:gd name="T50" fmla="*/ 29 w 55"/>
                                <a:gd name="T51" fmla="*/ 7 h 94"/>
                                <a:gd name="T52" fmla="*/ 16 w 55"/>
                                <a:gd name="T53" fmla="*/ 12 h 94"/>
                                <a:gd name="T54" fmla="*/ 12 w 55"/>
                                <a:gd name="T55" fmla="*/ 22 h 94"/>
                                <a:gd name="T56" fmla="*/ 19 w 55"/>
                                <a:gd name="T57" fmla="*/ 35 h 94"/>
                                <a:gd name="T58" fmla="*/ 34 w 55"/>
                                <a:gd name="T59" fmla="*/ 43 h 94"/>
                                <a:gd name="T60" fmla="*/ 48 w 55"/>
                                <a:gd name="T61" fmla="*/ 52 h 94"/>
                                <a:gd name="T62" fmla="*/ 55 w 55"/>
                                <a:gd name="T63" fmla="*/ 68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5" h="94">
                                  <a:moveTo>
                                    <a:pt x="55" y="68"/>
                                  </a:moveTo>
                                  <a:lnTo>
                                    <a:pt x="55" y="68"/>
                                  </a:lnTo>
                                  <a:cubicBezTo>
                                    <a:pt x="55" y="72"/>
                                    <a:pt x="54" y="76"/>
                                    <a:pt x="53" y="79"/>
                                  </a:cubicBezTo>
                                  <a:cubicBezTo>
                                    <a:pt x="52" y="82"/>
                                    <a:pt x="49" y="85"/>
                                    <a:pt x="47" y="87"/>
                                  </a:cubicBezTo>
                                  <a:cubicBezTo>
                                    <a:pt x="44" y="90"/>
                                    <a:pt x="41" y="91"/>
                                    <a:pt x="37" y="93"/>
                                  </a:cubicBezTo>
                                  <a:cubicBezTo>
                                    <a:pt x="34" y="94"/>
                                    <a:pt x="30" y="94"/>
                                    <a:pt x="25" y="94"/>
                                  </a:cubicBezTo>
                                  <a:cubicBezTo>
                                    <a:pt x="22" y="94"/>
                                    <a:pt x="20" y="94"/>
                                    <a:pt x="17" y="93"/>
                                  </a:cubicBezTo>
                                  <a:cubicBezTo>
                                    <a:pt x="14" y="93"/>
                                    <a:pt x="12" y="92"/>
                                    <a:pt x="10" y="92"/>
                                  </a:cubicBezTo>
                                  <a:cubicBezTo>
                                    <a:pt x="8" y="91"/>
                                    <a:pt x="6" y="90"/>
                                    <a:pt x="5" y="89"/>
                                  </a:cubicBezTo>
                                  <a:cubicBezTo>
                                    <a:pt x="3" y="88"/>
                                    <a:pt x="3" y="88"/>
                                    <a:pt x="2" y="87"/>
                                  </a:cubicBezTo>
                                  <a:cubicBezTo>
                                    <a:pt x="1" y="87"/>
                                    <a:pt x="1" y="86"/>
                                    <a:pt x="1" y="85"/>
                                  </a:cubicBezTo>
                                  <a:cubicBezTo>
                                    <a:pt x="1" y="85"/>
                                    <a:pt x="0" y="84"/>
                                    <a:pt x="0" y="83"/>
                                  </a:cubicBezTo>
                                  <a:cubicBezTo>
                                    <a:pt x="0" y="82"/>
                                    <a:pt x="1" y="81"/>
                                    <a:pt x="1" y="81"/>
                                  </a:cubicBezTo>
                                  <a:cubicBezTo>
                                    <a:pt x="1" y="80"/>
                                    <a:pt x="1" y="80"/>
                                    <a:pt x="1" y="79"/>
                                  </a:cubicBezTo>
                                  <a:cubicBezTo>
                                    <a:pt x="1" y="79"/>
                                    <a:pt x="1" y="79"/>
                                    <a:pt x="2" y="79"/>
                                  </a:cubicBezTo>
                                  <a:cubicBezTo>
                                    <a:pt x="2" y="78"/>
                                    <a:pt x="2" y="78"/>
                                    <a:pt x="2" y="78"/>
                                  </a:cubicBezTo>
                                  <a:cubicBezTo>
                                    <a:pt x="3" y="78"/>
                                    <a:pt x="4" y="79"/>
                                    <a:pt x="5" y="80"/>
                                  </a:cubicBezTo>
                                  <a:cubicBezTo>
                                    <a:pt x="7" y="81"/>
                                    <a:pt x="8" y="81"/>
                                    <a:pt x="10" y="82"/>
                                  </a:cubicBezTo>
                                  <a:cubicBezTo>
                                    <a:pt x="12" y="83"/>
                                    <a:pt x="14" y="84"/>
                                    <a:pt x="17" y="85"/>
                                  </a:cubicBezTo>
                                  <a:cubicBezTo>
                                    <a:pt x="20" y="86"/>
                                    <a:pt x="23" y="86"/>
                                    <a:pt x="26" y="86"/>
                                  </a:cubicBezTo>
                                  <a:cubicBezTo>
                                    <a:pt x="29" y="86"/>
                                    <a:pt x="32" y="86"/>
                                    <a:pt x="34" y="85"/>
                                  </a:cubicBezTo>
                                  <a:cubicBezTo>
                                    <a:pt x="37" y="84"/>
                                    <a:pt x="39" y="83"/>
                                    <a:pt x="41" y="82"/>
                                  </a:cubicBezTo>
                                  <a:cubicBezTo>
                                    <a:pt x="42" y="80"/>
                                    <a:pt x="44" y="78"/>
                                    <a:pt x="45" y="76"/>
                                  </a:cubicBezTo>
                                  <a:cubicBezTo>
                                    <a:pt x="46" y="74"/>
                                    <a:pt x="46" y="72"/>
                                    <a:pt x="46" y="69"/>
                                  </a:cubicBezTo>
                                  <a:cubicBezTo>
                                    <a:pt x="46" y="66"/>
                                    <a:pt x="45" y="64"/>
                                    <a:pt x="44" y="62"/>
                                  </a:cubicBezTo>
                                  <a:cubicBezTo>
                                    <a:pt x="43" y="60"/>
                                    <a:pt x="41" y="58"/>
                                    <a:pt x="39" y="56"/>
                                  </a:cubicBezTo>
                                  <a:cubicBezTo>
                                    <a:pt x="37" y="55"/>
                                    <a:pt x="35" y="53"/>
                                    <a:pt x="32" y="52"/>
                                  </a:cubicBezTo>
                                  <a:cubicBezTo>
                                    <a:pt x="30" y="51"/>
                                    <a:pt x="27" y="49"/>
                                    <a:pt x="25" y="48"/>
                                  </a:cubicBezTo>
                                  <a:cubicBezTo>
                                    <a:pt x="22" y="47"/>
                                    <a:pt x="19" y="46"/>
                                    <a:pt x="17" y="44"/>
                                  </a:cubicBezTo>
                                  <a:cubicBezTo>
                                    <a:pt x="14" y="43"/>
                                    <a:pt x="12" y="41"/>
                                    <a:pt x="10" y="39"/>
                                  </a:cubicBezTo>
                                  <a:cubicBezTo>
                                    <a:pt x="8" y="37"/>
                                    <a:pt x="6" y="35"/>
                                    <a:pt x="5" y="32"/>
                                  </a:cubicBezTo>
                                  <a:cubicBezTo>
                                    <a:pt x="4" y="29"/>
                                    <a:pt x="3" y="26"/>
                                    <a:pt x="3" y="23"/>
                                  </a:cubicBezTo>
                                  <a:cubicBezTo>
                                    <a:pt x="3" y="19"/>
                                    <a:pt x="4" y="16"/>
                                    <a:pt x="5" y="13"/>
                                  </a:cubicBezTo>
                                  <a:cubicBezTo>
                                    <a:pt x="6" y="10"/>
                                    <a:pt x="8" y="8"/>
                                    <a:pt x="10" y="6"/>
                                  </a:cubicBezTo>
                                  <a:cubicBezTo>
                                    <a:pt x="13" y="4"/>
                                    <a:pt x="16" y="2"/>
                                    <a:pt x="19" y="1"/>
                                  </a:cubicBezTo>
                                  <a:cubicBezTo>
                                    <a:pt x="22" y="0"/>
                                    <a:pt x="26" y="0"/>
                                    <a:pt x="30" y="0"/>
                                  </a:cubicBezTo>
                                  <a:cubicBezTo>
                                    <a:pt x="32" y="0"/>
                                    <a:pt x="33" y="0"/>
                                    <a:pt x="35" y="0"/>
                                  </a:cubicBezTo>
                                  <a:cubicBezTo>
                                    <a:pt x="37" y="1"/>
                                    <a:pt x="39" y="1"/>
                                    <a:pt x="41" y="2"/>
                                  </a:cubicBezTo>
                                  <a:cubicBezTo>
                                    <a:pt x="43" y="2"/>
                                    <a:pt x="45" y="3"/>
                                    <a:pt x="46" y="4"/>
                                  </a:cubicBezTo>
                                  <a:cubicBezTo>
                                    <a:pt x="47" y="4"/>
                                    <a:pt x="48" y="5"/>
                                    <a:pt x="49" y="5"/>
                                  </a:cubicBezTo>
                                  <a:cubicBezTo>
                                    <a:pt x="49" y="6"/>
                                    <a:pt x="49" y="6"/>
                                    <a:pt x="50" y="6"/>
                                  </a:cubicBezTo>
                                  <a:cubicBezTo>
                                    <a:pt x="50" y="7"/>
                                    <a:pt x="50" y="7"/>
                                    <a:pt x="50" y="7"/>
                                  </a:cubicBezTo>
                                  <a:cubicBezTo>
                                    <a:pt x="50" y="8"/>
                                    <a:pt x="50" y="8"/>
                                    <a:pt x="50" y="8"/>
                                  </a:cubicBezTo>
                                  <a:cubicBezTo>
                                    <a:pt x="50" y="9"/>
                                    <a:pt x="50" y="9"/>
                                    <a:pt x="50" y="10"/>
                                  </a:cubicBezTo>
                                  <a:cubicBezTo>
                                    <a:pt x="50" y="11"/>
                                    <a:pt x="50" y="11"/>
                                    <a:pt x="50" y="12"/>
                                  </a:cubicBezTo>
                                  <a:cubicBezTo>
                                    <a:pt x="50" y="12"/>
                                    <a:pt x="50" y="13"/>
                                    <a:pt x="50" y="13"/>
                                  </a:cubicBezTo>
                                  <a:cubicBezTo>
                                    <a:pt x="50" y="13"/>
                                    <a:pt x="49" y="14"/>
                                    <a:pt x="49" y="14"/>
                                  </a:cubicBezTo>
                                  <a:cubicBezTo>
                                    <a:pt x="49" y="14"/>
                                    <a:pt x="49" y="14"/>
                                    <a:pt x="48" y="14"/>
                                  </a:cubicBezTo>
                                  <a:cubicBezTo>
                                    <a:pt x="48" y="14"/>
                                    <a:pt x="47" y="14"/>
                                    <a:pt x="46" y="13"/>
                                  </a:cubicBezTo>
                                  <a:cubicBezTo>
                                    <a:pt x="45" y="12"/>
                                    <a:pt x="44" y="12"/>
                                    <a:pt x="42" y="11"/>
                                  </a:cubicBezTo>
                                  <a:cubicBezTo>
                                    <a:pt x="40" y="10"/>
                                    <a:pt x="39" y="9"/>
                                    <a:pt x="36" y="9"/>
                                  </a:cubicBezTo>
                                  <a:cubicBezTo>
                                    <a:pt x="34" y="8"/>
                                    <a:pt x="31" y="7"/>
                                    <a:pt x="29" y="7"/>
                                  </a:cubicBezTo>
                                  <a:cubicBezTo>
                                    <a:pt x="26" y="7"/>
                                    <a:pt x="23" y="8"/>
                                    <a:pt x="21" y="9"/>
                                  </a:cubicBezTo>
                                  <a:cubicBezTo>
                                    <a:pt x="19" y="9"/>
                                    <a:pt x="17" y="10"/>
                                    <a:pt x="16" y="12"/>
                                  </a:cubicBezTo>
                                  <a:cubicBezTo>
                                    <a:pt x="15" y="13"/>
                                    <a:pt x="14" y="15"/>
                                    <a:pt x="13" y="16"/>
                                  </a:cubicBezTo>
                                  <a:cubicBezTo>
                                    <a:pt x="12" y="18"/>
                                    <a:pt x="12" y="20"/>
                                    <a:pt x="12" y="22"/>
                                  </a:cubicBezTo>
                                  <a:cubicBezTo>
                                    <a:pt x="12" y="25"/>
                                    <a:pt x="13" y="27"/>
                                    <a:pt x="14" y="29"/>
                                  </a:cubicBezTo>
                                  <a:cubicBezTo>
                                    <a:pt x="15" y="31"/>
                                    <a:pt x="17" y="33"/>
                                    <a:pt x="19" y="35"/>
                                  </a:cubicBezTo>
                                  <a:cubicBezTo>
                                    <a:pt x="21" y="36"/>
                                    <a:pt x="23" y="38"/>
                                    <a:pt x="26" y="39"/>
                                  </a:cubicBezTo>
                                  <a:cubicBezTo>
                                    <a:pt x="28" y="40"/>
                                    <a:pt x="31" y="41"/>
                                    <a:pt x="34" y="43"/>
                                  </a:cubicBezTo>
                                  <a:cubicBezTo>
                                    <a:pt x="36" y="44"/>
                                    <a:pt x="39" y="45"/>
                                    <a:pt x="42" y="47"/>
                                  </a:cubicBezTo>
                                  <a:cubicBezTo>
                                    <a:pt x="44" y="48"/>
                                    <a:pt x="46" y="50"/>
                                    <a:pt x="48" y="52"/>
                                  </a:cubicBezTo>
                                  <a:cubicBezTo>
                                    <a:pt x="51" y="54"/>
                                    <a:pt x="52" y="56"/>
                                    <a:pt x="53" y="59"/>
                                  </a:cubicBezTo>
                                  <a:cubicBezTo>
                                    <a:pt x="55" y="61"/>
                                    <a:pt x="55" y="65"/>
                                    <a:pt x="55" y="68"/>
                                  </a:cubicBezTo>
                                  <a:lnTo>
                                    <a:pt x="55" y="6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1" name="Freeform 68"/>
                          <wps:cNvSpPr>
                            <a:spLocks/>
                          </wps:cNvSpPr>
                          <wps:spPr bwMode="auto">
                            <a:xfrm>
                              <a:off x="2740" y="1368"/>
                              <a:ext cx="42" cy="91"/>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3 w 40"/>
                                <a:gd name="T13" fmla="*/ 86 h 86"/>
                                <a:gd name="T14" fmla="*/ 30 w 40"/>
                                <a:gd name="T15" fmla="*/ 86 h 86"/>
                                <a:gd name="T16" fmla="*/ 22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20 h 86"/>
                                <a:gd name="T34" fmla="*/ 1 w 40"/>
                                <a:gd name="T35" fmla="*/ 19 h 86"/>
                                <a:gd name="T36" fmla="*/ 1 w 40"/>
                                <a:gd name="T37" fmla="*/ 18 h 86"/>
                                <a:gd name="T38" fmla="*/ 2 w 40"/>
                                <a:gd name="T39" fmla="*/ 18 h 86"/>
                                <a:gd name="T40" fmla="*/ 12 w 40"/>
                                <a:gd name="T41" fmla="*/ 18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20 w 40"/>
                                <a:gd name="T55" fmla="*/ 0 h 86"/>
                                <a:gd name="T56" fmla="*/ 20 w 40"/>
                                <a:gd name="T57" fmla="*/ 1 h 86"/>
                                <a:gd name="T58" fmla="*/ 20 w 40"/>
                                <a:gd name="T59" fmla="*/ 2 h 86"/>
                                <a:gd name="T60" fmla="*/ 20 w 40"/>
                                <a:gd name="T61" fmla="*/ 18 h 86"/>
                                <a:gd name="T62" fmla="*/ 38 w 40"/>
                                <a:gd name="T63" fmla="*/ 18 h 86"/>
                                <a:gd name="T64" fmla="*/ 39 w 40"/>
                                <a:gd name="T65" fmla="*/ 18 h 86"/>
                                <a:gd name="T66" fmla="*/ 40 w 40"/>
                                <a:gd name="T67" fmla="*/ 19 h 86"/>
                                <a:gd name="T68" fmla="*/ 40 w 40"/>
                                <a:gd name="T69" fmla="*/ 20 h 86"/>
                                <a:gd name="T70" fmla="*/ 40 w 40"/>
                                <a:gd name="T71" fmla="*/ 21 h 86"/>
                                <a:gd name="T72" fmla="*/ 40 w 40"/>
                                <a:gd name="T73" fmla="*/ 24 h 86"/>
                                <a:gd name="T74" fmla="*/ 38 w 40"/>
                                <a:gd name="T75" fmla="*/ 25 h 86"/>
                                <a:gd name="T76" fmla="*/ 20 w 40"/>
                                <a:gd name="T77" fmla="*/ 25 h 86"/>
                                <a:gd name="T78" fmla="*/ 20 w 40"/>
                                <a:gd name="T79" fmla="*/ 64 h 86"/>
                                <a:gd name="T80" fmla="*/ 23 w 40"/>
                                <a:gd name="T81" fmla="*/ 75 h 86"/>
                                <a:gd name="T82" fmla="*/ 30 w 40"/>
                                <a:gd name="T83" fmla="*/ 79 h 86"/>
                                <a:gd name="T84" fmla="*/ 33 w 40"/>
                                <a:gd name="T85" fmla="*/ 79 h 86"/>
                                <a:gd name="T86" fmla="*/ 36 w 40"/>
                                <a:gd name="T87" fmla="*/ 78 h 86"/>
                                <a:gd name="T88" fmla="*/ 38 w 40"/>
                                <a:gd name="T89" fmla="*/ 77 h 86"/>
                                <a:gd name="T90" fmla="*/ 39 w 40"/>
                                <a:gd name="T91" fmla="*/ 77 h 86"/>
                                <a:gd name="T92" fmla="*/ 40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2"/>
                                    <a:pt x="40" y="82"/>
                                  </a:cubicBezTo>
                                  <a:cubicBezTo>
                                    <a:pt x="40" y="83"/>
                                    <a:pt x="40" y="83"/>
                                    <a:pt x="39" y="84"/>
                                  </a:cubicBezTo>
                                  <a:cubicBezTo>
                                    <a:pt x="39" y="84"/>
                                    <a:pt x="39" y="84"/>
                                    <a:pt x="38" y="85"/>
                                  </a:cubicBezTo>
                                  <a:cubicBezTo>
                                    <a:pt x="37" y="85"/>
                                    <a:pt x="36" y="85"/>
                                    <a:pt x="35" y="85"/>
                                  </a:cubicBezTo>
                                  <a:cubicBezTo>
                                    <a:pt x="35" y="86"/>
                                    <a:pt x="34" y="86"/>
                                    <a:pt x="33" y="86"/>
                                  </a:cubicBezTo>
                                  <a:cubicBezTo>
                                    <a:pt x="32" y="86"/>
                                    <a:pt x="31" y="86"/>
                                    <a:pt x="30" y="86"/>
                                  </a:cubicBezTo>
                                  <a:cubicBezTo>
                                    <a:pt x="26" y="86"/>
                                    <a:pt x="24" y="86"/>
                                    <a:pt x="22" y="85"/>
                                  </a:cubicBezTo>
                                  <a:cubicBezTo>
                                    <a:pt x="19" y="84"/>
                                    <a:pt x="17" y="83"/>
                                    <a:pt x="16" y="81"/>
                                  </a:cubicBezTo>
                                  <a:cubicBezTo>
                                    <a:pt x="15" y="79"/>
                                    <a:pt x="14" y="77"/>
                                    <a:pt x="13" y="74"/>
                                  </a:cubicBezTo>
                                  <a:cubicBezTo>
                                    <a:pt x="12" y="72"/>
                                    <a:pt x="12" y="69"/>
                                    <a:pt x="12" y="65"/>
                                  </a:cubicBezTo>
                                  <a:lnTo>
                                    <a:pt x="12" y="25"/>
                                  </a:lnTo>
                                  <a:lnTo>
                                    <a:pt x="2" y="25"/>
                                  </a:lnTo>
                                  <a:cubicBezTo>
                                    <a:pt x="2" y="25"/>
                                    <a:pt x="1" y="25"/>
                                    <a:pt x="1" y="24"/>
                                  </a:cubicBezTo>
                                  <a:cubicBezTo>
                                    <a:pt x="0" y="23"/>
                                    <a:pt x="0" y="22"/>
                                    <a:pt x="0" y="21"/>
                                  </a:cubicBezTo>
                                  <a:cubicBezTo>
                                    <a:pt x="0" y="21"/>
                                    <a:pt x="0" y="20"/>
                                    <a:pt x="0" y="20"/>
                                  </a:cubicBezTo>
                                  <a:cubicBezTo>
                                    <a:pt x="0" y="19"/>
                                    <a:pt x="1" y="19"/>
                                    <a:pt x="1" y="19"/>
                                  </a:cubicBezTo>
                                  <a:cubicBezTo>
                                    <a:pt x="1" y="18"/>
                                    <a:pt x="1" y="18"/>
                                    <a:pt x="1" y="18"/>
                                  </a:cubicBezTo>
                                  <a:cubicBezTo>
                                    <a:pt x="2" y="18"/>
                                    <a:pt x="2" y="18"/>
                                    <a:pt x="2" y="18"/>
                                  </a:cubicBezTo>
                                  <a:lnTo>
                                    <a:pt x="12" y="18"/>
                                  </a:lnTo>
                                  <a:lnTo>
                                    <a:pt x="12" y="2"/>
                                  </a:lnTo>
                                  <a:cubicBezTo>
                                    <a:pt x="12" y="2"/>
                                    <a:pt x="12" y="1"/>
                                    <a:pt x="12" y="1"/>
                                  </a:cubicBezTo>
                                  <a:cubicBezTo>
                                    <a:pt x="12" y="1"/>
                                    <a:pt x="13" y="1"/>
                                    <a:pt x="13" y="0"/>
                                  </a:cubicBezTo>
                                  <a:cubicBezTo>
                                    <a:pt x="13" y="0"/>
                                    <a:pt x="14" y="0"/>
                                    <a:pt x="14" y="0"/>
                                  </a:cubicBezTo>
                                  <a:cubicBezTo>
                                    <a:pt x="15" y="0"/>
                                    <a:pt x="15" y="0"/>
                                    <a:pt x="16" y="0"/>
                                  </a:cubicBezTo>
                                  <a:cubicBezTo>
                                    <a:pt x="17" y="0"/>
                                    <a:pt x="18" y="0"/>
                                    <a:pt x="18" y="0"/>
                                  </a:cubicBezTo>
                                  <a:cubicBezTo>
                                    <a:pt x="19" y="0"/>
                                    <a:pt x="19" y="0"/>
                                    <a:pt x="20" y="0"/>
                                  </a:cubicBezTo>
                                  <a:cubicBezTo>
                                    <a:pt x="20" y="1"/>
                                    <a:pt x="20" y="1"/>
                                    <a:pt x="20" y="1"/>
                                  </a:cubicBezTo>
                                  <a:cubicBezTo>
                                    <a:pt x="20" y="1"/>
                                    <a:pt x="20" y="2"/>
                                    <a:pt x="20" y="2"/>
                                  </a:cubicBezTo>
                                  <a:lnTo>
                                    <a:pt x="20" y="18"/>
                                  </a:lnTo>
                                  <a:lnTo>
                                    <a:pt x="38" y="18"/>
                                  </a:lnTo>
                                  <a:cubicBezTo>
                                    <a:pt x="39" y="18"/>
                                    <a:pt x="39" y="18"/>
                                    <a:pt x="39" y="18"/>
                                  </a:cubicBezTo>
                                  <a:cubicBezTo>
                                    <a:pt x="39" y="18"/>
                                    <a:pt x="40" y="18"/>
                                    <a:pt x="40" y="19"/>
                                  </a:cubicBezTo>
                                  <a:cubicBezTo>
                                    <a:pt x="40" y="19"/>
                                    <a:pt x="40" y="19"/>
                                    <a:pt x="40" y="20"/>
                                  </a:cubicBezTo>
                                  <a:cubicBezTo>
                                    <a:pt x="40" y="20"/>
                                    <a:pt x="40" y="21"/>
                                    <a:pt x="40" y="21"/>
                                  </a:cubicBezTo>
                                  <a:cubicBezTo>
                                    <a:pt x="40" y="22"/>
                                    <a:pt x="40" y="23"/>
                                    <a:pt x="40" y="24"/>
                                  </a:cubicBezTo>
                                  <a:cubicBezTo>
                                    <a:pt x="39" y="25"/>
                                    <a:pt x="39" y="25"/>
                                    <a:pt x="38" y="25"/>
                                  </a:cubicBezTo>
                                  <a:lnTo>
                                    <a:pt x="20" y="25"/>
                                  </a:lnTo>
                                  <a:lnTo>
                                    <a:pt x="20" y="64"/>
                                  </a:lnTo>
                                  <a:cubicBezTo>
                                    <a:pt x="20" y="69"/>
                                    <a:pt x="21" y="72"/>
                                    <a:pt x="23" y="75"/>
                                  </a:cubicBezTo>
                                  <a:cubicBezTo>
                                    <a:pt x="24" y="78"/>
                                    <a:pt x="27" y="79"/>
                                    <a:pt x="30" y="79"/>
                                  </a:cubicBezTo>
                                  <a:cubicBezTo>
                                    <a:pt x="31" y="79"/>
                                    <a:pt x="32" y="79"/>
                                    <a:pt x="33" y="79"/>
                                  </a:cubicBezTo>
                                  <a:cubicBezTo>
                                    <a:pt x="34" y="78"/>
                                    <a:pt x="35" y="78"/>
                                    <a:pt x="36" y="78"/>
                                  </a:cubicBezTo>
                                  <a:cubicBezTo>
                                    <a:pt x="37" y="77"/>
                                    <a:pt x="37" y="77"/>
                                    <a:pt x="38" y="77"/>
                                  </a:cubicBezTo>
                                  <a:cubicBezTo>
                                    <a:pt x="38" y="77"/>
                                    <a:pt x="39" y="77"/>
                                    <a:pt x="39" y="77"/>
                                  </a:cubicBezTo>
                                  <a:cubicBezTo>
                                    <a:pt x="39" y="77"/>
                                    <a:pt x="39" y="77"/>
                                    <a:pt x="40" y="77"/>
                                  </a:cubicBezTo>
                                  <a:cubicBezTo>
                                    <a:pt x="40" y="77"/>
                                    <a:pt x="40" y="77"/>
                                    <a:pt x="40" y="77"/>
                                  </a:cubicBezTo>
                                  <a:cubicBezTo>
                                    <a:pt x="40" y="78"/>
                                    <a:pt x="40" y="78"/>
                                    <a:pt x="40" y="78"/>
                                  </a:cubicBezTo>
                                  <a:cubicBezTo>
                                    <a:pt x="40" y="79"/>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2" name="Freeform 69"/>
                          <wps:cNvSpPr>
                            <a:spLocks/>
                          </wps:cNvSpPr>
                          <wps:spPr bwMode="auto">
                            <a:xfrm>
                              <a:off x="2803" y="1386"/>
                              <a:ext cx="37" cy="73"/>
                            </a:xfrm>
                            <a:custGeom>
                              <a:avLst/>
                              <a:gdLst>
                                <a:gd name="T0" fmla="*/ 35 w 35"/>
                                <a:gd name="T1" fmla="*/ 5 h 69"/>
                                <a:gd name="T2" fmla="*/ 35 w 35"/>
                                <a:gd name="T3" fmla="*/ 5 h 69"/>
                                <a:gd name="T4" fmla="*/ 35 w 35"/>
                                <a:gd name="T5" fmla="*/ 7 h 69"/>
                                <a:gd name="T6" fmla="*/ 35 w 35"/>
                                <a:gd name="T7" fmla="*/ 8 h 69"/>
                                <a:gd name="T8" fmla="*/ 35 w 35"/>
                                <a:gd name="T9" fmla="*/ 9 h 69"/>
                                <a:gd name="T10" fmla="*/ 34 w 35"/>
                                <a:gd name="T11" fmla="*/ 9 h 69"/>
                                <a:gd name="T12" fmla="*/ 33 w 35"/>
                                <a:gd name="T13" fmla="*/ 9 h 69"/>
                                <a:gd name="T14" fmla="*/ 31 w 35"/>
                                <a:gd name="T15" fmla="*/ 8 h 69"/>
                                <a:gd name="T16" fmla="*/ 28 w 35"/>
                                <a:gd name="T17" fmla="*/ 8 h 69"/>
                                <a:gd name="T18" fmla="*/ 25 w 35"/>
                                <a:gd name="T19" fmla="*/ 7 h 69"/>
                                <a:gd name="T20" fmla="*/ 21 w 35"/>
                                <a:gd name="T21" fmla="*/ 8 h 69"/>
                                <a:gd name="T22" fmla="*/ 17 w 35"/>
                                <a:gd name="T23" fmla="*/ 11 h 69"/>
                                <a:gd name="T24" fmla="*/ 13 w 35"/>
                                <a:gd name="T25" fmla="*/ 16 h 69"/>
                                <a:gd name="T26" fmla="*/ 8 w 35"/>
                                <a:gd name="T27" fmla="*/ 23 h 69"/>
                                <a:gd name="T28" fmla="*/ 8 w 35"/>
                                <a:gd name="T29" fmla="*/ 67 h 69"/>
                                <a:gd name="T30" fmla="*/ 8 w 35"/>
                                <a:gd name="T31" fmla="*/ 67 h 69"/>
                                <a:gd name="T32" fmla="*/ 7 w 35"/>
                                <a:gd name="T33" fmla="*/ 68 h 69"/>
                                <a:gd name="T34" fmla="*/ 6 w 35"/>
                                <a:gd name="T35" fmla="*/ 68 h 69"/>
                                <a:gd name="T36" fmla="*/ 4 w 35"/>
                                <a:gd name="T37" fmla="*/ 69 h 69"/>
                                <a:gd name="T38" fmla="*/ 2 w 35"/>
                                <a:gd name="T39" fmla="*/ 68 h 69"/>
                                <a:gd name="T40" fmla="*/ 1 w 35"/>
                                <a:gd name="T41" fmla="*/ 68 h 69"/>
                                <a:gd name="T42" fmla="*/ 0 w 35"/>
                                <a:gd name="T43" fmla="*/ 67 h 69"/>
                                <a:gd name="T44" fmla="*/ 0 w 35"/>
                                <a:gd name="T45" fmla="*/ 67 h 69"/>
                                <a:gd name="T46" fmla="*/ 0 w 35"/>
                                <a:gd name="T47" fmla="*/ 2 h 69"/>
                                <a:gd name="T48" fmla="*/ 0 w 35"/>
                                <a:gd name="T49" fmla="*/ 1 h 69"/>
                                <a:gd name="T50" fmla="*/ 1 w 35"/>
                                <a:gd name="T51" fmla="*/ 1 h 69"/>
                                <a:gd name="T52" fmla="*/ 2 w 35"/>
                                <a:gd name="T53" fmla="*/ 0 h 69"/>
                                <a:gd name="T54" fmla="*/ 4 w 35"/>
                                <a:gd name="T55" fmla="*/ 0 h 69"/>
                                <a:gd name="T56" fmla="*/ 6 w 35"/>
                                <a:gd name="T57" fmla="*/ 0 h 69"/>
                                <a:gd name="T58" fmla="*/ 7 w 35"/>
                                <a:gd name="T59" fmla="*/ 1 h 69"/>
                                <a:gd name="T60" fmla="*/ 8 w 35"/>
                                <a:gd name="T61" fmla="*/ 1 h 69"/>
                                <a:gd name="T62" fmla="*/ 8 w 35"/>
                                <a:gd name="T63" fmla="*/ 2 h 69"/>
                                <a:gd name="T64" fmla="*/ 8 w 35"/>
                                <a:gd name="T65" fmla="*/ 12 h 69"/>
                                <a:gd name="T66" fmla="*/ 13 w 35"/>
                                <a:gd name="T67" fmla="*/ 6 h 69"/>
                                <a:gd name="T68" fmla="*/ 17 w 35"/>
                                <a:gd name="T69" fmla="*/ 2 h 69"/>
                                <a:gd name="T70" fmla="*/ 22 w 35"/>
                                <a:gd name="T71" fmla="*/ 0 h 69"/>
                                <a:gd name="T72" fmla="*/ 26 w 35"/>
                                <a:gd name="T73" fmla="*/ 0 h 69"/>
                                <a:gd name="T74" fmla="*/ 28 w 35"/>
                                <a:gd name="T75" fmla="*/ 0 h 69"/>
                                <a:gd name="T76" fmla="*/ 30 w 35"/>
                                <a:gd name="T77" fmla="*/ 0 h 69"/>
                                <a:gd name="T78" fmla="*/ 33 w 35"/>
                                <a:gd name="T79" fmla="*/ 1 h 69"/>
                                <a:gd name="T80" fmla="*/ 34 w 35"/>
                                <a:gd name="T81" fmla="*/ 1 h 69"/>
                                <a:gd name="T82" fmla="*/ 35 w 35"/>
                                <a:gd name="T83" fmla="*/ 2 h 69"/>
                                <a:gd name="T84" fmla="*/ 35 w 35"/>
                                <a:gd name="T85" fmla="*/ 3 h 69"/>
                                <a:gd name="T86" fmla="*/ 35 w 35"/>
                                <a:gd name="T87" fmla="*/ 4 h 69"/>
                                <a:gd name="T88" fmla="*/ 35 w 35"/>
                                <a:gd name="T89" fmla="*/ 5 h 69"/>
                                <a:gd name="T90" fmla="*/ 35 w 35"/>
                                <a:gd name="T91" fmla="*/ 5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5"/>
                                  </a:moveTo>
                                  <a:lnTo>
                                    <a:pt x="35" y="5"/>
                                  </a:lnTo>
                                  <a:cubicBezTo>
                                    <a:pt x="35" y="6"/>
                                    <a:pt x="35" y="7"/>
                                    <a:pt x="35" y="7"/>
                                  </a:cubicBezTo>
                                  <a:cubicBezTo>
                                    <a:pt x="35" y="8"/>
                                    <a:pt x="35" y="8"/>
                                    <a:pt x="35" y="8"/>
                                  </a:cubicBezTo>
                                  <a:cubicBezTo>
                                    <a:pt x="35" y="9"/>
                                    <a:pt x="35" y="9"/>
                                    <a:pt x="35" y="9"/>
                                  </a:cubicBezTo>
                                  <a:cubicBezTo>
                                    <a:pt x="35" y="9"/>
                                    <a:pt x="34" y="9"/>
                                    <a:pt x="34" y="9"/>
                                  </a:cubicBezTo>
                                  <a:cubicBezTo>
                                    <a:pt x="34" y="9"/>
                                    <a:pt x="33" y="9"/>
                                    <a:pt x="33" y="9"/>
                                  </a:cubicBezTo>
                                  <a:cubicBezTo>
                                    <a:pt x="32" y="9"/>
                                    <a:pt x="31" y="9"/>
                                    <a:pt x="31" y="8"/>
                                  </a:cubicBezTo>
                                  <a:cubicBezTo>
                                    <a:pt x="30" y="8"/>
                                    <a:pt x="29" y="8"/>
                                    <a:pt x="28" y="8"/>
                                  </a:cubicBezTo>
                                  <a:cubicBezTo>
                                    <a:pt x="27" y="8"/>
                                    <a:pt x="26" y="7"/>
                                    <a:pt x="25" y="7"/>
                                  </a:cubicBezTo>
                                  <a:cubicBezTo>
                                    <a:pt x="24" y="7"/>
                                    <a:pt x="23" y="8"/>
                                    <a:pt x="21" y="8"/>
                                  </a:cubicBezTo>
                                  <a:cubicBezTo>
                                    <a:pt x="20" y="9"/>
                                    <a:pt x="19" y="10"/>
                                    <a:pt x="17" y="11"/>
                                  </a:cubicBezTo>
                                  <a:cubicBezTo>
                                    <a:pt x="16" y="12"/>
                                    <a:pt x="15" y="14"/>
                                    <a:pt x="13" y="16"/>
                                  </a:cubicBezTo>
                                  <a:cubicBezTo>
                                    <a:pt x="12" y="18"/>
                                    <a:pt x="10" y="20"/>
                                    <a:pt x="8" y="23"/>
                                  </a:cubicBezTo>
                                  <a:lnTo>
                                    <a:pt x="8" y="67"/>
                                  </a:lnTo>
                                  <a:cubicBezTo>
                                    <a:pt x="8" y="67"/>
                                    <a:pt x="8" y="67"/>
                                    <a:pt x="8" y="67"/>
                                  </a:cubicBezTo>
                                  <a:cubicBezTo>
                                    <a:pt x="8" y="68"/>
                                    <a:pt x="8" y="68"/>
                                    <a:pt x="7" y="68"/>
                                  </a:cubicBezTo>
                                  <a:cubicBezTo>
                                    <a:pt x="7" y="68"/>
                                    <a:pt x="7" y="68"/>
                                    <a:pt x="6" y="68"/>
                                  </a:cubicBezTo>
                                  <a:cubicBezTo>
                                    <a:pt x="5" y="68"/>
                                    <a:pt x="5" y="69"/>
                                    <a:pt x="4" y="69"/>
                                  </a:cubicBezTo>
                                  <a:cubicBezTo>
                                    <a:pt x="3" y="69"/>
                                    <a:pt x="2" y="68"/>
                                    <a:pt x="2" y="68"/>
                                  </a:cubicBezTo>
                                  <a:cubicBezTo>
                                    <a:pt x="1" y="68"/>
                                    <a:pt x="1" y="68"/>
                                    <a:pt x="1" y="68"/>
                                  </a:cubicBezTo>
                                  <a:cubicBezTo>
                                    <a:pt x="0" y="68"/>
                                    <a:pt x="0" y="68"/>
                                    <a:pt x="0" y="67"/>
                                  </a:cubicBezTo>
                                  <a:cubicBezTo>
                                    <a:pt x="0" y="67"/>
                                    <a:pt x="0" y="67"/>
                                    <a:pt x="0" y="67"/>
                                  </a:cubicBezTo>
                                  <a:lnTo>
                                    <a:pt x="0" y="2"/>
                                  </a:lnTo>
                                  <a:cubicBezTo>
                                    <a:pt x="0" y="2"/>
                                    <a:pt x="0" y="2"/>
                                    <a:pt x="0" y="1"/>
                                  </a:cubicBezTo>
                                  <a:cubicBezTo>
                                    <a:pt x="0" y="1"/>
                                    <a:pt x="0" y="1"/>
                                    <a:pt x="1" y="1"/>
                                  </a:cubicBezTo>
                                  <a:cubicBezTo>
                                    <a:pt x="1" y="1"/>
                                    <a:pt x="1" y="0"/>
                                    <a:pt x="2" y="0"/>
                                  </a:cubicBezTo>
                                  <a:cubicBezTo>
                                    <a:pt x="2" y="0"/>
                                    <a:pt x="3" y="0"/>
                                    <a:pt x="4" y="0"/>
                                  </a:cubicBezTo>
                                  <a:cubicBezTo>
                                    <a:pt x="5" y="0"/>
                                    <a:pt x="5" y="0"/>
                                    <a:pt x="6" y="0"/>
                                  </a:cubicBezTo>
                                  <a:cubicBezTo>
                                    <a:pt x="6" y="0"/>
                                    <a:pt x="7" y="1"/>
                                    <a:pt x="7" y="1"/>
                                  </a:cubicBezTo>
                                  <a:cubicBezTo>
                                    <a:pt x="7" y="1"/>
                                    <a:pt x="7" y="1"/>
                                    <a:pt x="8" y="1"/>
                                  </a:cubicBezTo>
                                  <a:cubicBezTo>
                                    <a:pt x="8" y="2"/>
                                    <a:pt x="8" y="2"/>
                                    <a:pt x="8" y="2"/>
                                  </a:cubicBezTo>
                                  <a:lnTo>
                                    <a:pt x="8" y="12"/>
                                  </a:lnTo>
                                  <a:cubicBezTo>
                                    <a:pt x="10" y="10"/>
                                    <a:pt x="11" y="7"/>
                                    <a:pt x="13" y="6"/>
                                  </a:cubicBezTo>
                                  <a:cubicBezTo>
                                    <a:pt x="14" y="4"/>
                                    <a:pt x="16" y="3"/>
                                    <a:pt x="17" y="2"/>
                                  </a:cubicBezTo>
                                  <a:cubicBezTo>
                                    <a:pt x="19" y="1"/>
                                    <a:pt x="20" y="0"/>
                                    <a:pt x="22" y="0"/>
                                  </a:cubicBezTo>
                                  <a:cubicBezTo>
                                    <a:pt x="23" y="0"/>
                                    <a:pt x="24" y="0"/>
                                    <a:pt x="26" y="0"/>
                                  </a:cubicBezTo>
                                  <a:cubicBezTo>
                                    <a:pt x="26" y="0"/>
                                    <a:pt x="27" y="0"/>
                                    <a:pt x="28" y="0"/>
                                  </a:cubicBezTo>
                                  <a:cubicBezTo>
                                    <a:pt x="29" y="0"/>
                                    <a:pt x="30" y="0"/>
                                    <a:pt x="30" y="0"/>
                                  </a:cubicBezTo>
                                  <a:cubicBezTo>
                                    <a:pt x="31" y="0"/>
                                    <a:pt x="32" y="0"/>
                                    <a:pt x="33" y="1"/>
                                  </a:cubicBezTo>
                                  <a:cubicBezTo>
                                    <a:pt x="34" y="1"/>
                                    <a:pt x="34" y="1"/>
                                    <a:pt x="34" y="1"/>
                                  </a:cubicBezTo>
                                  <a:cubicBezTo>
                                    <a:pt x="35" y="2"/>
                                    <a:pt x="35" y="2"/>
                                    <a:pt x="35" y="2"/>
                                  </a:cubicBezTo>
                                  <a:cubicBezTo>
                                    <a:pt x="35" y="2"/>
                                    <a:pt x="35" y="2"/>
                                    <a:pt x="35" y="3"/>
                                  </a:cubicBezTo>
                                  <a:cubicBezTo>
                                    <a:pt x="35" y="3"/>
                                    <a:pt x="35" y="3"/>
                                    <a:pt x="35" y="4"/>
                                  </a:cubicBezTo>
                                  <a:cubicBezTo>
                                    <a:pt x="35" y="4"/>
                                    <a:pt x="35" y="5"/>
                                    <a:pt x="35" y="5"/>
                                  </a:cubicBezTo>
                                  <a:lnTo>
                                    <a:pt x="35"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3" name="Freeform 70"/>
                          <wps:cNvSpPr>
                            <a:spLocks/>
                          </wps:cNvSpPr>
                          <wps:spPr bwMode="auto">
                            <a:xfrm>
                              <a:off x="2858" y="1386"/>
                              <a:ext cx="56" cy="73"/>
                            </a:xfrm>
                            <a:custGeom>
                              <a:avLst/>
                              <a:gdLst>
                                <a:gd name="T0" fmla="*/ 53 w 53"/>
                                <a:gd name="T1" fmla="*/ 67 h 69"/>
                                <a:gd name="T2" fmla="*/ 53 w 53"/>
                                <a:gd name="T3" fmla="*/ 67 h 69"/>
                                <a:gd name="T4" fmla="*/ 52 w 53"/>
                                <a:gd name="T5" fmla="*/ 67 h 69"/>
                                <a:gd name="T6" fmla="*/ 52 w 53"/>
                                <a:gd name="T7" fmla="*/ 68 h 69"/>
                                <a:gd name="T8" fmla="*/ 50 w 53"/>
                                <a:gd name="T9" fmla="*/ 68 h 69"/>
                                <a:gd name="T10" fmla="*/ 49 w 53"/>
                                <a:gd name="T11" fmla="*/ 69 h 69"/>
                                <a:gd name="T12" fmla="*/ 46 w 53"/>
                                <a:gd name="T13" fmla="*/ 68 h 69"/>
                                <a:gd name="T14" fmla="*/ 45 w 53"/>
                                <a:gd name="T15" fmla="*/ 68 h 69"/>
                                <a:gd name="T16" fmla="*/ 45 w 53"/>
                                <a:gd name="T17" fmla="*/ 67 h 69"/>
                                <a:gd name="T18" fmla="*/ 44 w 53"/>
                                <a:gd name="T19" fmla="*/ 67 h 69"/>
                                <a:gd name="T20" fmla="*/ 44 w 53"/>
                                <a:gd name="T21" fmla="*/ 58 h 69"/>
                                <a:gd name="T22" fmla="*/ 34 w 53"/>
                                <a:gd name="T23" fmla="*/ 67 h 69"/>
                                <a:gd name="T24" fmla="*/ 23 w 53"/>
                                <a:gd name="T25" fmla="*/ 69 h 69"/>
                                <a:gd name="T26" fmla="*/ 12 w 53"/>
                                <a:gd name="T27" fmla="*/ 67 h 69"/>
                                <a:gd name="T28" fmla="*/ 5 w 53"/>
                                <a:gd name="T29" fmla="*/ 61 h 69"/>
                                <a:gd name="T30" fmla="*/ 1 w 53"/>
                                <a:gd name="T31" fmla="*/ 53 h 69"/>
                                <a:gd name="T32" fmla="*/ 0 w 53"/>
                                <a:gd name="T33" fmla="*/ 41 h 69"/>
                                <a:gd name="T34" fmla="*/ 0 w 53"/>
                                <a:gd name="T35" fmla="*/ 2 h 69"/>
                                <a:gd name="T36" fmla="*/ 0 w 53"/>
                                <a:gd name="T37" fmla="*/ 1 h 69"/>
                                <a:gd name="T38" fmla="*/ 1 w 53"/>
                                <a:gd name="T39" fmla="*/ 1 h 69"/>
                                <a:gd name="T40" fmla="*/ 2 w 53"/>
                                <a:gd name="T41" fmla="*/ 0 h 69"/>
                                <a:gd name="T42" fmla="*/ 4 w 53"/>
                                <a:gd name="T43" fmla="*/ 0 h 69"/>
                                <a:gd name="T44" fmla="*/ 7 w 53"/>
                                <a:gd name="T45" fmla="*/ 0 h 69"/>
                                <a:gd name="T46" fmla="*/ 8 w 53"/>
                                <a:gd name="T47" fmla="*/ 1 h 69"/>
                                <a:gd name="T48" fmla="*/ 9 w 53"/>
                                <a:gd name="T49" fmla="*/ 1 h 69"/>
                                <a:gd name="T50" fmla="*/ 9 w 53"/>
                                <a:gd name="T51" fmla="*/ 2 h 69"/>
                                <a:gd name="T52" fmla="*/ 9 w 53"/>
                                <a:gd name="T53" fmla="*/ 40 h 69"/>
                                <a:gd name="T54" fmla="*/ 10 w 53"/>
                                <a:gd name="T55" fmla="*/ 50 h 69"/>
                                <a:gd name="T56" fmla="*/ 12 w 53"/>
                                <a:gd name="T57" fmla="*/ 57 h 69"/>
                                <a:gd name="T58" fmla="*/ 17 w 53"/>
                                <a:gd name="T59" fmla="*/ 61 h 69"/>
                                <a:gd name="T60" fmla="*/ 24 w 53"/>
                                <a:gd name="T61" fmla="*/ 62 h 69"/>
                                <a:gd name="T62" fmla="*/ 34 w 53"/>
                                <a:gd name="T63" fmla="*/ 59 h 69"/>
                                <a:gd name="T64" fmla="*/ 44 w 53"/>
                                <a:gd name="T65" fmla="*/ 48 h 69"/>
                                <a:gd name="T66" fmla="*/ 44 w 53"/>
                                <a:gd name="T67" fmla="*/ 2 h 69"/>
                                <a:gd name="T68" fmla="*/ 44 w 53"/>
                                <a:gd name="T69" fmla="*/ 1 h 69"/>
                                <a:gd name="T70" fmla="*/ 45 w 53"/>
                                <a:gd name="T71" fmla="*/ 1 h 69"/>
                                <a:gd name="T72" fmla="*/ 46 w 53"/>
                                <a:gd name="T73" fmla="*/ 0 h 69"/>
                                <a:gd name="T74" fmla="*/ 48 w 53"/>
                                <a:gd name="T75" fmla="*/ 0 h 69"/>
                                <a:gd name="T76" fmla="*/ 50 w 53"/>
                                <a:gd name="T77" fmla="*/ 0 h 69"/>
                                <a:gd name="T78" fmla="*/ 52 w 53"/>
                                <a:gd name="T79" fmla="*/ 1 h 69"/>
                                <a:gd name="T80" fmla="*/ 52 w 53"/>
                                <a:gd name="T81" fmla="*/ 1 h 69"/>
                                <a:gd name="T82" fmla="*/ 53 w 53"/>
                                <a:gd name="T83" fmla="*/ 2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7"/>
                                    <a:pt x="53" y="67"/>
                                    <a:pt x="52" y="67"/>
                                  </a:cubicBezTo>
                                  <a:cubicBezTo>
                                    <a:pt x="52" y="68"/>
                                    <a:pt x="52" y="68"/>
                                    <a:pt x="52" y="68"/>
                                  </a:cubicBezTo>
                                  <a:cubicBezTo>
                                    <a:pt x="51" y="68"/>
                                    <a:pt x="51" y="68"/>
                                    <a:pt x="50" y="68"/>
                                  </a:cubicBezTo>
                                  <a:cubicBezTo>
                                    <a:pt x="50" y="68"/>
                                    <a:pt x="49" y="69"/>
                                    <a:pt x="49" y="69"/>
                                  </a:cubicBezTo>
                                  <a:cubicBezTo>
                                    <a:pt x="48" y="69"/>
                                    <a:pt x="47" y="68"/>
                                    <a:pt x="46" y="68"/>
                                  </a:cubicBezTo>
                                  <a:cubicBezTo>
                                    <a:pt x="46" y="68"/>
                                    <a:pt x="46" y="68"/>
                                    <a:pt x="45" y="68"/>
                                  </a:cubicBezTo>
                                  <a:cubicBezTo>
                                    <a:pt x="45" y="68"/>
                                    <a:pt x="45" y="68"/>
                                    <a:pt x="45" y="67"/>
                                  </a:cubicBezTo>
                                  <a:cubicBezTo>
                                    <a:pt x="44" y="67"/>
                                    <a:pt x="44" y="67"/>
                                    <a:pt x="44" y="67"/>
                                  </a:cubicBezTo>
                                  <a:lnTo>
                                    <a:pt x="44" y="58"/>
                                  </a:lnTo>
                                  <a:cubicBezTo>
                                    <a:pt x="41" y="62"/>
                                    <a:pt x="37" y="65"/>
                                    <a:pt x="34" y="67"/>
                                  </a:cubicBezTo>
                                  <a:cubicBezTo>
                                    <a:pt x="30" y="68"/>
                                    <a:pt x="27" y="69"/>
                                    <a:pt x="23" y="69"/>
                                  </a:cubicBezTo>
                                  <a:cubicBezTo>
                                    <a:pt x="19" y="69"/>
                                    <a:pt x="15" y="69"/>
                                    <a:pt x="12" y="67"/>
                                  </a:cubicBezTo>
                                  <a:cubicBezTo>
                                    <a:pt x="9" y="66"/>
                                    <a:pt x="7" y="64"/>
                                    <a:pt x="5" y="61"/>
                                  </a:cubicBezTo>
                                  <a:cubicBezTo>
                                    <a:pt x="3" y="59"/>
                                    <a:pt x="2" y="56"/>
                                    <a:pt x="1" y="53"/>
                                  </a:cubicBezTo>
                                  <a:cubicBezTo>
                                    <a:pt x="1" y="50"/>
                                    <a:pt x="0" y="46"/>
                                    <a:pt x="0" y="41"/>
                                  </a:cubicBezTo>
                                  <a:lnTo>
                                    <a:pt x="0" y="2"/>
                                  </a:lnTo>
                                  <a:cubicBezTo>
                                    <a:pt x="0" y="2"/>
                                    <a:pt x="0" y="2"/>
                                    <a:pt x="0" y="1"/>
                                  </a:cubicBezTo>
                                  <a:cubicBezTo>
                                    <a:pt x="1" y="1"/>
                                    <a:pt x="1" y="1"/>
                                    <a:pt x="1" y="1"/>
                                  </a:cubicBezTo>
                                  <a:cubicBezTo>
                                    <a:pt x="1" y="1"/>
                                    <a:pt x="2" y="0"/>
                                    <a:pt x="2" y="0"/>
                                  </a:cubicBezTo>
                                  <a:cubicBezTo>
                                    <a:pt x="3" y="0"/>
                                    <a:pt x="4" y="0"/>
                                    <a:pt x="4" y="0"/>
                                  </a:cubicBezTo>
                                  <a:cubicBezTo>
                                    <a:pt x="5" y="0"/>
                                    <a:pt x="6" y="0"/>
                                    <a:pt x="7" y="0"/>
                                  </a:cubicBezTo>
                                  <a:cubicBezTo>
                                    <a:pt x="7" y="0"/>
                                    <a:pt x="8" y="1"/>
                                    <a:pt x="8" y="1"/>
                                  </a:cubicBezTo>
                                  <a:cubicBezTo>
                                    <a:pt x="8" y="1"/>
                                    <a:pt x="8" y="1"/>
                                    <a:pt x="9" y="1"/>
                                  </a:cubicBezTo>
                                  <a:cubicBezTo>
                                    <a:pt x="9" y="2"/>
                                    <a:pt x="9" y="2"/>
                                    <a:pt x="9" y="2"/>
                                  </a:cubicBezTo>
                                  <a:lnTo>
                                    <a:pt x="9" y="40"/>
                                  </a:lnTo>
                                  <a:cubicBezTo>
                                    <a:pt x="9" y="44"/>
                                    <a:pt x="9" y="48"/>
                                    <a:pt x="10" y="50"/>
                                  </a:cubicBezTo>
                                  <a:cubicBezTo>
                                    <a:pt x="10" y="53"/>
                                    <a:pt x="11" y="55"/>
                                    <a:pt x="12" y="57"/>
                                  </a:cubicBezTo>
                                  <a:cubicBezTo>
                                    <a:pt x="14" y="58"/>
                                    <a:pt x="15" y="60"/>
                                    <a:pt x="17" y="61"/>
                                  </a:cubicBezTo>
                                  <a:cubicBezTo>
                                    <a:pt x="19" y="62"/>
                                    <a:pt x="21" y="62"/>
                                    <a:pt x="24" y="62"/>
                                  </a:cubicBezTo>
                                  <a:cubicBezTo>
                                    <a:pt x="27" y="62"/>
                                    <a:pt x="30" y="61"/>
                                    <a:pt x="34" y="59"/>
                                  </a:cubicBezTo>
                                  <a:cubicBezTo>
                                    <a:pt x="37" y="56"/>
                                    <a:pt x="40" y="53"/>
                                    <a:pt x="44" y="48"/>
                                  </a:cubicBezTo>
                                  <a:lnTo>
                                    <a:pt x="44" y="2"/>
                                  </a:lnTo>
                                  <a:cubicBezTo>
                                    <a:pt x="44" y="2"/>
                                    <a:pt x="44" y="2"/>
                                    <a:pt x="44" y="1"/>
                                  </a:cubicBezTo>
                                  <a:cubicBezTo>
                                    <a:pt x="44" y="1"/>
                                    <a:pt x="45" y="1"/>
                                    <a:pt x="45" y="1"/>
                                  </a:cubicBezTo>
                                  <a:cubicBezTo>
                                    <a:pt x="45" y="1"/>
                                    <a:pt x="46" y="0"/>
                                    <a:pt x="46" y="0"/>
                                  </a:cubicBezTo>
                                  <a:cubicBezTo>
                                    <a:pt x="47" y="0"/>
                                    <a:pt x="48" y="0"/>
                                    <a:pt x="48" y="0"/>
                                  </a:cubicBezTo>
                                  <a:cubicBezTo>
                                    <a:pt x="49" y="0"/>
                                    <a:pt x="50" y="0"/>
                                    <a:pt x="50" y="0"/>
                                  </a:cubicBezTo>
                                  <a:cubicBezTo>
                                    <a:pt x="51" y="0"/>
                                    <a:pt x="51" y="1"/>
                                    <a:pt x="52" y="1"/>
                                  </a:cubicBezTo>
                                  <a:cubicBezTo>
                                    <a:pt x="52" y="1"/>
                                    <a:pt x="52" y="1"/>
                                    <a:pt x="52" y="1"/>
                                  </a:cubicBezTo>
                                  <a:cubicBezTo>
                                    <a:pt x="53" y="2"/>
                                    <a:pt x="53" y="2"/>
                                    <a:pt x="53" y="2"/>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4" name="Freeform 71"/>
                          <wps:cNvSpPr>
                            <a:spLocks/>
                          </wps:cNvSpPr>
                          <wps:spPr bwMode="auto">
                            <a:xfrm>
                              <a:off x="2938" y="1386"/>
                              <a:ext cx="52" cy="73"/>
                            </a:xfrm>
                            <a:custGeom>
                              <a:avLst/>
                              <a:gdLst>
                                <a:gd name="T0" fmla="*/ 50 w 50"/>
                                <a:gd name="T1" fmla="*/ 57 h 69"/>
                                <a:gd name="T2" fmla="*/ 50 w 50"/>
                                <a:gd name="T3" fmla="*/ 57 h 69"/>
                                <a:gd name="T4" fmla="*/ 50 w 50"/>
                                <a:gd name="T5" fmla="*/ 59 h 69"/>
                                <a:gd name="T6" fmla="*/ 50 w 50"/>
                                <a:gd name="T7" fmla="*/ 60 h 69"/>
                                <a:gd name="T8" fmla="*/ 50 w 50"/>
                                <a:gd name="T9" fmla="*/ 61 h 69"/>
                                <a:gd name="T10" fmla="*/ 48 w 50"/>
                                <a:gd name="T11" fmla="*/ 62 h 69"/>
                                <a:gd name="T12" fmla="*/ 45 w 50"/>
                                <a:gd name="T13" fmla="*/ 64 h 69"/>
                                <a:gd name="T14" fmla="*/ 40 w 50"/>
                                <a:gd name="T15" fmla="*/ 67 h 69"/>
                                <a:gd name="T16" fmla="*/ 35 w 50"/>
                                <a:gd name="T17" fmla="*/ 69 h 69"/>
                                <a:gd name="T18" fmla="*/ 28 w 50"/>
                                <a:gd name="T19" fmla="*/ 69 h 69"/>
                                <a:gd name="T20" fmla="*/ 16 w 50"/>
                                <a:gd name="T21" fmla="*/ 67 h 69"/>
                                <a:gd name="T22" fmla="*/ 8 w 50"/>
                                <a:gd name="T23" fmla="*/ 60 h 69"/>
                                <a:gd name="T24" fmla="*/ 2 w 50"/>
                                <a:gd name="T25" fmla="*/ 50 h 69"/>
                                <a:gd name="T26" fmla="*/ 0 w 50"/>
                                <a:gd name="T27" fmla="*/ 35 h 69"/>
                                <a:gd name="T28" fmla="*/ 3 w 50"/>
                                <a:gd name="T29" fmla="*/ 19 h 69"/>
                                <a:gd name="T30" fmla="*/ 9 w 50"/>
                                <a:gd name="T31" fmla="*/ 8 h 69"/>
                                <a:gd name="T32" fmla="*/ 18 w 50"/>
                                <a:gd name="T33" fmla="*/ 2 h 69"/>
                                <a:gd name="T34" fmla="*/ 29 w 50"/>
                                <a:gd name="T35" fmla="*/ 0 h 69"/>
                                <a:gd name="T36" fmla="*/ 35 w 50"/>
                                <a:gd name="T37" fmla="*/ 0 h 69"/>
                                <a:gd name="T38" fmla="*/ 41 w 50"/>
                                <a:gd name="T39" fmla="*/ 2 h 69"/>
                                <a:gd name="T40" fmla="*/ 45 w 50"/>
                                <a:gd name="T41" fmla="*/ 4 h 69"/>
                                <a:gd name="T42" fmla="*/ 48 w 50"/>
                                <a:gd name="T43" fmla="*/ 6 h 69"/>
                                <a:gd name="T44" fmla="*/ 49 w 50"/>
                                <a:gd name="T45" fmla="*/ 8 h 69"/>
                                <a:gd name="T46" fmla="*/ 50 w 50"/>
                                <a:gd name="T47" fmla="*/ 9 h 69"/>
                                <a:gd name="T48" fmla="*/ 50 w 50"/>
                                <a:gd name="T49" fmla="*/ 10 h 69"/>
                                <a:gd name="T50" fmla="*/ 50 w 50"/>
                                <a:gd name="T51" fmla="*/ 11 h 69"/>
                                <a:gd name="T52" fmla="*/ 49 w 50"/>
                                <a:gd name="T53" fmla="*/ 14 h 69"/>
                                <a:gd name="T54" fmla="*/ 48 w 50"/>
                                <a:gd name="T55" fmla="*/ 15 h 69"/>
                                <a:gd name="T56" fmla="*/ 46 w 50"/>
                                <a:gd name="T57" fmla="*/ 14 h 69"/>
                                <a:gd name="T58" fmla="*/ 42 w 50"/>
                                <a:gd name="T59" fmla="*/ 11 h 69"/>
                                <a:gd name="T60" fmla="*/ 36 w 50"/>
                                <a:gd name="T61" fmla="*/ 8 h 69"/>
                                <a:gd name="T62" fmla="*/ 29 w 50"/>
                                <a:gd name="T63" fmla="*/ 7 h 69"/>
                                <a:gd name="T64" fmla="*/ 14 w 50"/>
                                <a:gd name="T65" fmla="*/ 14 h 69"/>
                                <a:gd name="T66" fmla="*/ 9 w 50"/>
                                <a:gd name="T67" fmla="*/ 35 h 69"/>
                                <a:gd name="T68" fmla="*/ 11 w 50"/>
                                <a:gd name="T69" fmla="*/ 47 h 69"/>
                                <a:gd name="T70" fmla="*/ 15 w 50"/>
                                <a:gd name="T71" fmla="*/ 55 h 69"/>
                                <a:gd name="T72" fmla="*/ 21 w 50"/>
                                <a:gd name="T73" fmla="*/ 60 h 69"/>
                                <a:gd name="T74" fmla="*/ 29 w 50"/>
                                <a:gd name="T75" fmla="*/ 62 h 69"/>
                                <a:gd name="T76" fmla="*/ 36 w 50"/>
                                <a:gd name="T77" fmla="*/ 60 h 69"/>
                                <a:gd name="T78" fmla="*/ 42 w 50"/>
                                <a:gd name="T79" fmla="*/ 57 h 69"/>
                                <a:gd name="T80" fmla="*/ 46 w 50"/>
                                <a:gd name="T81" fmla="*/ 54 h 69"/>
                                <a:gd name="T82" fmla="*/ 49 w 50"/>
                                <a:gd name="T83" fmla="*/ 53 h 69"/>
                                <a:gd name="T84" fmla="*/ 49 w 50"/>
                                <a:gd name="T85" fmla="*/ 53 h 69"/>
                                <a:gd name="T86" fmla="*/ 50 w 50"/>
                                <a:gd name="T87" fmla="*/ 54 h 69"/>
                                <a:gd name="T88" fmla="*/ 50 w 50"/>
                                <a:gd name="T89" fmla="*/ 55 h 69"/>
                                <a:gd name="T90" fmla="*/ 50 w 50"/>
                                <a:gd name="T91" fmla="*/ 57 h 69"/>
                                <a:gd name="T92" fmla="*/ 50 w 50"/>
                                <a:gd name="T93" fmla="*/ 5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69">
                                  <a:moveTo>
                                    <a:pt x="50" y="57"/>
                                  </a:moveTo>
                                  <a:lnTo>
                                    <a:pt x="50" y="57"/>
                                  </a:lnTo>
                                  <a:cubicBezTo>
                                    <a:pt x="50" y="58"/>
                                    <a:pt x="50" y="58"/>
                                    <a:pt x="50" y="59"/>
                                  </a:cubicBezTo>
                                  <a:cubicBezTo>
                                    <a:pt x="50" y="59"/>
                                    <a:pt x="50" y="60"/>
                                    <a:pt x="50" y="60"/>
                                  </a:cubicBezTo>
                                  <a:cubicBezTo>
                                    <a:pt x="50" y="60"/>
                                    <a:pt x="50" y="60"/>
                                    <a:pt x="50" y="61"/>
                                  </a:cubicBezTo>
                                  <a:cubicBezTo>
                                    <a:pt x="49" y="61"/>
                                    <a:pt x="49" y="61"/>
                                    <a:pt x="48" y="62"/>
                                  </a:cubicBezTo>
                                  <a:cubicBezTo>
                                    <a:pt x="48" y="63"/>
                                    <a:pt x="47" y="63"/>
                                    <a:pt x="45" y="64"/>
                                  </a:cubicBezTo>
                                  <a:cubicBezTo>
                                    <a:pt x="44" y="65"/>
                                    <a:pt x="42" y="66"/>
                                    <a:pt x="40" y="67"/>
                                  </a:cubicBezTo>
                                  <a:cubicBezTo>
                                    <a:pt x="39" y="68"/>
                                    <a:pt x="37" y="68"/>
                                    <a:pt x="35" y="69"/>
                                  </a:cubicBezTo>
                                  <a:cubicBezTo>
                                    <a:pt x="32" y="69"/>
                                    <a:pt x="30" y="69"/>
                                    <a:pt x="28" y="69"/>
                                  </a:cubicBezTo>
                                  <a:cubicBezTo>
                                    <a:pt x="24" y="69"/>
                                    <a:pt x="20" y="69"/>
                                    <a:pt x="16" y="67"/>
                                  </a:cubicBezTo>
                                  <a:cubicBezTo>
                                    <a:pt x="13" y="66"/>
                                    <a:pt x="10" y="63"/>
                                    <a:pt x="8" y="60"/>
                                  </a:cubicBezTo>
                                  <a:cubicBezTo>
                                    <a:pt x="5" y="58"/>
                                    <a:pt x="3" y="54"/>
                                    <a:pt x="2" y="50"/>
                                  </a:cubicBezTo>
                                  <a:cubicBezTo>
                                    <a:pt x="1" y="45"/>
                                    <a:pt x="0" y="41"/>
                                    <a:pt x="0" y="35"/>
                                  </a:cubicBezTo>
                                  <a:cubicBezTo>
                                    <a:pt x="0" y="29"/>
                                    <a:pt x="1" y="23"/>
                                    <a:pt x="3" y="19"/>
                                  </a:cubicBezTo>
                                  <a:cubicBezTo>
                                    <a:pt x="4" y="14"/>
                                    <a:pt x="6" y="11"/>
                                    <a:pt x="9" y="8"/>
                                  </a:cubicBezTo>
                                  <a:cubicBezTo>
                                    <a:pt x="11" y="5"/>
                                    <a:pt x="15" y="3"/>
                                    <a:pt x="18" y="2"/>
                                  </a:cubicBezTo>
                                  <a:cubicBezTo>
                                    <a:pt x="21" y="0"/>
                                    <a:pt x="25" y="0"/>
                                    <a:pt x="29" y="0"/>
                                  </a:cubicBezTo>
                                  <a:cubicBezTo>
                                    <a:pt x="31" y="0"/>
                                    <a:pt x="33" y="0"/>
                                    <a:pt x="35" y="0"/>
                                  </a:cubicBezTo>
                                  <a:cubicBezTo>
                                    <a:pt x="37" y="1"/>
                                    <a:pt x="39" y="1"/>
                                    <a:pt x="41" y="2"/>
                                  </a:cubicBezTo>
                                  <a:cubicBezTo>
                                    <a:pt x="42" y="2"/>
                                    <a:pt x="44" y="3"/>
                                    <a:pt x="45" y="4"/>
                                  </a:cubicBezTo>
                                  <a:cubicBezTo>
                                    <a:pt x="46" y="5"/>
                                    <a:pt x="47" y="6"/>
                                    <a:pt x="48" y="6"/>
                                  </a:cubicBezTo>
                                  <a:cubicBezTo>
                                    <a:pt x="49" y="7"/>
                                    <a:pt x="49" y="7"/>
                                    <a:pt x="49" y="8"/>
                                  </a:cubicBezTo>
                                  <a:cubicBezTo>
                                    <a:pt x="49" y="8"/>
                                    <a:pt x="50" y="8"/>
                                    <a:pt x="50" y="9"/>
                                  </a:cubicBezTo>
                                  <a:cubicBezTo>
                                    <a:pt x="50" y="9"/>
                                    <a:pt x="50" y="9"/>
                                    <a:pt x="50" y="10"/>
                                  </a:cubicBezTo>
                                  <a:cubicBezTo>
                                    <a:pt x="50" y="10"/>
                                    <a:pt x="50" y="11"/>
                                    <a:pt x="50" y="11"/>
                                  </a:cubicBezTo>
                                  <a:cubicBezTo>
                                    <a:pt x="50" y="13"/>
                                    <a:pt x="50" y="14"/>
                                    <a:pt x="49" y="14"/>
                                  </a:cubicBezTo>
                                  <a:cubicBezTo>
                                    <a:pt x="49" y="15"/>
                                    <a:pt x="49" y="15"/>
                                    <a:pt x="48" y="15"/>
                                  </a:cubicBezTo>
                                  <a:cubicBezTo>
                                    <a:pt x="47" y="15"/>
                                    <a:pt x="47" y="15"/>
                                    <a:pt x="46" y="14"/>
                                  </a:cubicBezTo>
                                  <a:cubicBezTo>
                                    <a:pt x="45" y="13"/>
                                    <a:pt x="43" y="12"/>
                                    <a:pt x="42" y="11"/>
                                  </a:cubicBezTo>
                                  <a:cubicBezTo>
                                    <a:pt x="40" y="10"/>
                                    <a:pt x="38" y="9"/>
                                    <a:pt x="36" y="8"/>
                                  </a:cubicBezTo>
                                  <a:cubicBezTo>
                                    <a:pt x="34" y="7"/>
                                    <a:pt x="32" y="7"/>
                                    <a:pt x="29" y="7"/>
                                  </a:cubicBezTo>
                                  <a:cubicBezTo>
                                    <a:pt x="22" y="7"/>
                                    <a:pt x="18" y="9"/>
                                    <a:pt x="14" y="14"/>
                                  </a:cubicBezTo>
                                  <a:cubicBezTo>
                                    <a:pt x="11" y="19"/>
                                    <a:pt x="9" y="26"/>
                                    <a:pt x="9" y="35"/>
                                  </a:cubicBezTo>
                                  <a:cubicBezTo>
                                    <a:pt x="9" y="39"/>
                                    <a:pt x="10" y="43"/>
                                    <a:pt x="11" y="47"/>
                                  </a:cubicBezTo>
                                  <a:cubicBezTo>
                                    <a:pt x="12" y="50"/>
                                    <a:pt x="13" y="53"/>
                                    <a:pt x="15" y="55"/>
                                  </a:cubicBezTo>
                                  <a:cubicBezTo>
                                    <a:pt x="16" y="57"/>
                                    <a:pt x="18" y="59"/>
                                    <a:pt x="21" y="60"/>
                                  </a:cubicBezTo>
                                  <a:cubicBezTo>
                                    <a:pt x="23" y="61"/>
                                    <a:pt x="26" y="62"/>
                                    <a:pt x="29" y="62"/>
                                  </a:cubicBezTo>
                                  <a:cubicBezTo>
                                    <a:pt x="32" y="62"/>
                                    <a:pt x="34" y="61"/>
                                    <a:pt x="36" y="60"/>
                                  </a:cubicBezTo>
                                  <a:cubicBezTo>
                                    <a:pt x="39" y="60"/>
                                    <a:pt x="41" y="59"/>
                                    <a:pt x="42" y="57"/>
                                  </a:cubicBezTo>
                                  <a:cubicBezTo>
                                    <a:pt x="44" y="56"/>
                                    <a:pt x="45" y="55"/>
                                    <a:pt x="46" y="54"/>
                                  </a:cubicBezTo>
                                  <a:cubicBezTo>
                                    <a:pt x="47" y="54"/>
                                    <a:pt x="48" y="53"/>
                                    <a:pt x="49" y="53"/>
                                  </a:cubicBezTo>
                                  <a:cubicBezTo>
                                    <a:pt x="49" y="53"/>
                                    <a:pt x="49" y="53"/>
                                    <a:pt x="49" y="53"/>
                                  </a:cubicBezTo>
                                  <a:cubicBezTo>
                                    <a:pt x="50" y="53"/>
                                    <a:pt x="50" y="54"/>
                                    <a:pt x="50" y="54"/>
                                  </a:cubicBezTo>
                                  <a:cubicBezTo>
                                    <a:pt x="50" y="54"/>
                                    <a:pt x="50" y="55"/>
                                    <a:pt x="50" y="55"/>
                                  </a:cubicBezTo>
                                  <a:cubicBezTo>
                                    <a:pt x="50" y="56"/>
                                    <a:pt x="50" y="56"/>
                                    <a:pt x="50" y="57"/>
                                  </a:cubicBezTo>
                                  <a:lnTo>
                                    <a:pt x="50" y="5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5" name="Freeform 72"/>
                          <wps:cNvSpPr>
                            <a:spLocks/>
                          </wps:cNvSpPr>
                          <wps:spPr bwMode="auto">
                            <a:xfrm>
                              <a:off x="3002" y="1368"/>
                              <a:ext cx="42" cy="91"/>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3 w 40"/>
                                <a:gd name="T13" fmla="*/ 86 h 86"/>
                                <a:gd name="T14" fmla="*/ 30 w 40"/>
                                <a:gd name="T15" fmla="*/ 86 h 86"/>
                                <a:gd name="T16" fmla="*/ 22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20 h 86"/>
                                <a:gd name="T34" fmla="*/ 1 w 40"/>
                                <a:gd name="T35" fmla="*/ 19 h 86"/>
                                <a:gd name="T36" fmla="*/ 1 w 40"/>
                                <a:gd name="T37" fmla="*/ 18 h 86"/>
                                <a:gd name="T38" fmla="*/ 2 w 40"/>
                                <a:gd name="T39" fmla="*/ 18 h 86"/>
                                <a:gd name="T40" fmla="*/ 12 w 40"/>
                                <a:gd name="T41" fmla="*/ 18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20 w 40"/>
                                <a:gd name="T55" fmla="*/ 0 h 86"/>
                                <a:gd name="T56" fmla="*/ 20 w 40"/>
                                <a:gd name="T57" fmla="*/ 1 h 86"/>
                                <a:gd name="T58" fmla="*/ 20 w 40"/>
                                <a:gd name="T59" fmla="*/ 2 h 86"/>
                                <a:gd name="T60" fmla="*/ 20 w 40"/>
                                <a:gd name="T61" fmla="*/ 18 h 86"/>
                                <a:gd name="T62" fmla="*/ 38 w 40"/>
                                <a:gd name="T63" fmla="*/ 18 h 86"/>
                                <a:gd name="T64" fmla="*/ 39 w 40"/>
                                <a:gd name="T65" fmla="*/ 18 h 86"/>
                                <a:gd name="T66" fmla="*/ 40 w 40"/>
                                <a:gd name="T67" fmla="*/ 19 h 86"/>
                                <a:gd name="T68" fmla="*/ 40 w 40"/>
                                <a:gd name="T69" fmla="*/ 20 h 86"/>
                                <a:gd name="T70" fmla="*/ 40 w 40"/>
                                <a:gd name="T71" fmla="*/ 21 h 86"/>
                                <a:gd name="T72" fmla="*/ 40 w 40"/>
                                <a:gd name="T73" fmla="*/ 24 h 86"/>
                                <a:gd name="T74" fmla="*/ 38 w 40"/>
                                <a:gd name="T75" fmla="*/ 25 h 86"/>
                                <a:gd name="T76" fmla="*/ 20 w 40"/>
                                <a:gd name="T77" fmla="*/ 25 h 86"/>
                                <a:gd name="T78" fmla="*/ 20 w 40"/>
                                <a:gd name="T79" fmla="*/ 64 h 86"/>
                                <a:gd name="T80" fmla="*/ 23 w 40"/>
                                <a:gd name="T81" fmla="*/ 75 h 86"/>
                                <a:gd name="T82" fmla="*/ 30 w 40"/>
                                <a:gd name="T83" fmla="*/ 79 h 86"/>
                                <a:gd name="T84" fmla="*/ 33 w 40"/>
                                <a:gd name="T85" fmla="*/ 79 h 86"/>
                                <a:gd name="T86" fmla="*/ 36 w 40"/>
                                <a:gd name="T87" fmla="*/ 78 h 86"/>
                                <a:gd name="T88" fmla="*/ 38 w 40"/>
                                <a:gd name="T89" fmla="*/ 77 h 86"/>
                                <a:gd name="T90" fmla="*/ 39 w 40"/>
                                <a:gd name="T91" fmla="*/ 77 h 86"/>
                                <a:gd name="T92" fmla="*/ 40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2"/>
                                    <a:pt x="40" y="82"/>
                                  </a:cubicBezTo>
                                  <a:cubicBezTo>
                                    <a:pt x="40" y="83"/>
                                    <a:pt x="40" y="83"/>
                                    <a:pt x="39" y="84"/>
                                  </a:cubicBezTo>
                                  <a:cubicBezTo>
                                    <a:pt x="39" y="84"/>
                                    <a:pt x="39" y="84"/>
                                    <a:pt x="38" y="85"/>
                                  </a:cubicBezTo>
                                  <a:cubicBezTo>
                                    <a:pt x="37" y="85"/>
                                    <a:pt x="36" y="85"/>
                                    <a:pt x="35" y="85"/>
                                  </a:cubicBezTo>
                                  <a:cubicBezTo>
                                    <a:pt x="35" y="86"/>
                                    <a:pt x="34" y="86"/>
                                    <a:pt x="33" y="86"/>
                                  </a:cubicBezTo>
                                  <a:cubicBezTo>
                                    <a:pt x="32" y="86"/>
                                    <a:pt x="31" y="86"/>
                                    <a:pt x="30" y="86"/>
                                  </a:cubicBezTo>
                                  <a:cubicBezTo>
                                    <a:pt x="26" y="86"/>
                                    <a:pt x="24" y="86"/>
                                    <a:pt x="22" y="85"/>
                                  </a:cubicBezTo>
                                  <a:cubicBezTo>
                                    <a:pt x="19" y="84"/>
                                    <a:pt x="17" y="83"/>
                                    <a:pt x="16" y="81"/>
                                  </a:cubicBezTo>
                                  <a:cubicBezTo>
                                    <a:pt x="15" y="79"/>
                                    <a:pt x="14" y="77"/>
                                    <a:pt x="13" y="74"/>
                                  </a:cubicBezTo>
                                  <a:cubicBezTo>
                                    <a:pt x="12" y="72"/>
                                    <a:pt x="12" y="69"/>
                                    <a:pt x="12" y="65"/>
                                  </a:cubicBezTo>
                                  <a:lnTo>
                                    <a:pt x="12" y="25"/>
                                  </a:lnTo>
                                  <a:lnTo>
                                    <a:pt x="2" y="25"/>
                                  </a:lnTo>
                                  <a:cubicBezTo>
                                    <a:pt x="2" y="25"/>
                                    <a:pt x="1" y="25"/>
                                    <a:pt x="1" y="24"/>
                                  </a:cubicBezTo>
                                  <a:cubicBezTo>
                                    <a:pt x="0" y="23"/>
                                    <a:pt x="0" y="22"/>
                                    <a:pt x="0" y="21"/>
                                  </a:cubicBezTo>
                                  <a:cubicBezTo>
                                    <a:pt x="0" y="21"/>
                                    <a:pt x="0" y="20"/>
                                    <a:pt x="0" y="20"/>
                                  </a:cubicBezTo>
                                  <a:cubicBezTo>
                                    <a:pt x="0" y="19"/>
                                    <a:pt x="1" y="19"/>
                                    <a:pt x="1" y="19"/>
                                  </a:cubicBezTo>
                                  <a:cubicBezTo>
                                    <a:pt x="1" y="18"/>
                                    <a:pt x="1" y="18"/>
                                    <a:pt x="1" y="18"/>
                                  </a:cubicBezTo>
                                  <a:cubicBezTo>
                                    <a:pt x="2" y="18"/>
                                    <a:pt x="2" y="18"/>
                                    <a:pt x="2" y="18"/>
                                  </a:cubicBezTo>
                                  <a:lnTo>
                                    <a:pt x="12" y="18"/>
                                  </a:lnTo>
                                  <a:lnTo>
                                    <a:pt x="12" y="2"/>
                                  </a:lnTo>
                                  <a:cubicBezTo>
                                    <a:pt x="12" y="2"/>
                                    <a:pt x="12" y="1"/>
                                    <a:pt x="12" y="1"/>
                                  </a:cubicBezTo>
                                  <a:cubicBezTo>
                                    <a:pt x="12" y="1"/>
                                    <a:pt x="13" y="1"/>
                                    <a:pt x="13" y="0"/>
                                  </a:cubicBezTo>
                                  <a:cubicBezTo>
                                    <a:pt x="13" y="0"/>
                                    <a:pt x="14" y="0"/>
                                    <a:pt x="14" y="0"/>
                                  </a:cubicBezTo>
                                  <a:cubicBezTo>
                                    <a:pt x="15" y="0"/>
                                    <a:pt x="15" y="0"/>
                                    <a:pt x="16" y="0"/>
                                  </a:cubicBezTo>
                                  <a:cubicBezTo>
                                    <a:pt x="17" y="0"/>
                                    <a:pt x="18" y="0"/>
                                    <a:pt x="18" y="0"/>
                                  </a:cubicBezTo>
                                  <a:cubicBezTo>
                                    <a:pt x="19" y="0"/>
                                    <a:pt x="19" y="0"/>
                                    <a:pt x="20" y="0"/>
                                  </a:cubicBezTo>
                                  <a:cubicBezTo>
                                    <a:pt x="20" y="1"/>
                                    <a:pt x="20" y="1"/>
                                    <a:pt x="20" y="1"/>
                                  </a:cubicBezTo>
                                  <a:cubicBezTo>
                                    <a:pt x="20" y="1"/>
                                    <a:pt x="20" y="2"/>
                                    <a:pt x="20" y="2"/>
                                  </a:cubicBezTo>
                                  <a:lnTo>
                                    <a:pt x="20" y="18"/>
                                  </a:lnTo>
                                  <a:lnTo>
                                    <a:pt x="38" y="18"/>
                                  </a:lnTo>
                                  <a:cubicBezTo>
                                    <a:pt x="39" y="18"/>
                                    <a:pt x="39" y="18"/>
                                    <a:pt x="39" y="18"/>
                                  </a:cubicBezTo>
                                  <a:cubicBezTo>
                                    <a:pt x="39" y="18"/>
                                    <a:pt x="40" y="18"/>
                                    <a:pt x="40" y="19"/>
                                  </a:cubicBezTo>
                                  <a:cubicBezTo>
                                    <a:pt x="40" y="19"/>
                                    <a:pt x="40" y="19"/>
                                    <a:pt x="40" y="20"/>
                                  </a:cubicBezTo>
                                  <a:cubicBezTo>
                                    <a:pt x="40" y="20"/>
                                    <a:pt x="40" y="21"/>
                                    <a:pt x="40" y="21"/>
                                  </a:cubicBezTo>
                                  <a:cubicBezTo>
                                    <a:pt x="40" y="22"/>
                                    <a:pt x="40" y="23"/>
                                    <a:pt x="40" y="24"/>
                                  </a:cubicBezTo>
                                  <a:cubicBezTo>
                                    <a:pt x="39" y="25"/>
                                    <a:pt x="39" y="25"/>
                                    <a:pt x="38" y="25"/>
                                  </a:cubicBezTo>
                                  <a:lnTo>
                                    <a:pt x="20" y="25"/>
                                  </a:lnTo>
                                  <a:lnTo>
                                    <a:pt x="20" y="64"/>
                                  </a:lnTo>
                                  <a:cubicBezTo>
                                    <a:pt x="20" y="69"/>
                                    <a:pt x="21" y="72"/>
                                    <a:pt x="23" y="75"/>
                                  </a:cubicBezTo>
                                  <a:cubicBezTo>
                                    <a:pt x="24" y="78"/>
                                    <a:pt x="27" y="79"/>
                                    <a:pt x="30" y="79"/>
                                  </a:cubicBezTo>
                                  <a:cubicBezTo>
                                    <a:pt x="31" y="79"/>
                                    <a:pt x="32" y="79"/>
                                    <a:pt x="33" y="79"/>
                                  </a:cubicBezTo>
                                  <a:cubicBezTo>
                                    <a:pt x="34" y="78"/>
                                    <a:pt x="35" y="78"/>
                                    <a:pt x="36" y="78"/>
                                  </a:cubicBezTo>
                                  <a:cubicBezTo>
                                    <a:pt x="37" y="77"/>
                                    <a:pt x="37" y="77"/>
                                    <a:pt x="38" y="77"/>
                                  </a:cubicBezTo>
                                  <a:cubicBezTo>
                                    <a:pt x="38" y="77"/>
                                    <a:pt x="39" y="77"/>
                                    <a:pt x="39" y="77"/>
                                  </a:cubicBezTo>
                                  <a:cubicBezTo>
                                    <a:pt x="39" y="77"/>
                                    <a:pt x="39" y="77"/>
                                    <a:pt x="40" y="77"/>
                                  </a:cubicBezTo>
                                  <a:cubicBezTo>
                                    <a:pt x="40" y="77"/>
                                    <a:pt x="40" y="77"/>
                                    <a:pt x="40" y="77"/>
                                  </a:cubicBezTo>
                                  <a:cubicBezTo>
                                    <a:pt x="40" y="78"/>
                                    <a:pt x="40" y="78"/>
                                    <a:pt x="40" y="78"/>
                                  </a:cubicBezTo>
                                  <a:cubicBezTo>
                                    <a:pt x="40" y="79"/>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6" name="Freeform 73"/>
                          <wps:cNvSpPr>
                            <a:spLocks/>
                          </wps:cNvSpPr>
                          <wps:spPr bwMode="auto">
                            <a:xfrm>
                              <a:off x="3064" y="1386"/>
                              <a:ext cx="57" cy="73"/>
                            </a:xfrm>
                            <a:custGeom>
                              <a:avLst/>
                              <a:gdLst>
                                <a:gd name="T0" fmla="*/ 53 w 53"/>
                                <a:gd name="T1" fmla="*/ 67 h 69"/>
                                <a:gd name="T2" fmla="*/ 53 w 53"/>
                                <a:gd name="T3" fmla="*/ 67 h 69"/>
                                <a:gd name="T4" fmla="*/ 53 w 53"/>
                                <a:gd name="T5" fmla="*/ 67 h 69"/>
                                <a:gd name="T6" fmla="*/ 52 w 53"/>
                                <a:gd name="T7" fmla="*/ 68 h 69"/>
                                <a:gd name="T8" fmla="*/ 51 w 53"/>
                                <a:gd name="T9" fmla="*/ 68 h 69"/>
                                <a:gd name="T10" fmla="*/ 49 w 53"/>
                                <a:gd name="T11" fmla="*/ 69 h 69"/>
                                <a:gd name="T12" fmla="*/ 47 w 53"/>
                                <a:gd name="T13" fmla="*/ 68 h 69"/>
                                <a:gd name="T14" fmla="*/ 45 w 53"/>
                                <a:gd name="T15" fmla="*/ 68 h 69"/>
                                <a:gd name="T16" fmla="*/ 45 w 53"/>
                                <a:gd name="T17" fmla="*/ 67 h 69"/>
                                <a:gd name="T18" fmla="*/ 45 w 53"/>
                                <a:gd name="T19" fmla="*/ 67 h 69"/>
                                <a:gd name="T20" fmla="*/ 45 w 53"/>
                                <a:gd name="T21" fmla="*/ 58 h 69"/>
                                <a:gd name="T22" fmla="*/ 34 w 53"/>
                                <a:gd name="T23" fmla="*/ 67 h 69"/>
                                <a:gd name="T24" fmla="*/ 23 w 53"/>
                                <a:gd name="T25" fmla="*/ 69 h 69"/>
                                <a:gd name="T26" fmla="*/ 12 w 53"/>
                                <a:gd name="T27" fmla="*/ 67 h 69"/>
                                <a:gd name="T28" fmla="*/ 5 w 53"/>
                                <a:gd name="T29" fmla="*/ 61 h 69"/>
                                <a:gd name="T30" fmla="*/ 2 w 53"/>
                                <a:gd name="T31" fmla="*/ 53 h 69"/>
                                <a:gd name="T32" fmla="*/ 0 w 53"/>
                                <a:gd name="T33" fmla="*/ 41 h 69"/>
                                <a:gd name="T34" fmla="*/ 0 w 53"/>
                                <a:gd name="T35" fmla="*/ 2 h 69"/>
                                <a:gd name="T36" fmla="*/ 1 w 53"/>
                                <a:gd name="T37" fmla="*/ 1 h 69"/>
                                <a:gd name="T38" fmla="*/ 1 w 53"/>
                                <a:gd name="T39" fmla="*/ 1 h 69"/>
                                <a:gd name="T40" fmla="*/ 3 w 53"/>
                                <a:gd name="T41" fmla="*/ 0 h 69"/>
                                <a:gd name="T42" fmla="*/ 5 w 53"/>
                                <a:gd name="T43" fmla="*/ 0 h 69"/>
                                <a:gd name="T44" fmla="*/ 7 w 53"/>
                                <a:gd name="T45" fmla="*/ 0 h 69"/>
                                <a:gd name="T46" fmla="*/ 8 w 53"/>
                                <a:gd name="T47" fmla="*/ 1 h 69"/>
                                <a:gd name="T48" fmla="*/ 9 w 53"/>
                                <a:gd name="T49" fmla="*/ 1 h 69"/>
                                <a:gd name="T50" fmla="*/ 9 w 53"/>
                                <a:gd name="T51" fmla="*/ 2 h 69"/>
                                <a:gd name="T52" fmla="*/ 9 w 53"/>
                                <a:gd name="T53" fmla="*/ 40 h 69"/>
                                <a:gd name="T54" fmla="*/ 10 w 53"/>
                                <a:gd name="T55" fmla="*/ 50 h 69"/>
                                <a:gd name="T56" fmla="*/ 13 w 53"/>
                                <a:gd name="T57" fmla="*/ 57 h 69"/>
                                <a:gd name="T58" fmla="*/ 17 w 53"/>
                                <a:gd name="T59" fmla="*/ 61 h 69"/>
                                <a:gd name="T60" fmla="*/ 24 w 53"/>
                                <a:gd name="T61" fmla="*/ 62 h 69"/>
                                <a:gd name="T62" fmla="*/ 34 w 53"/>
                                <a:gd name="T63" fmla="*/ 59 h 69"/>
                                <a:gd name="T64" fmla="*/ 44 w 53"/>
                                <a:gd name="T65" fmla="*/ 48 h 69"/>
                                <a:gd name="T66" fmla="*/ 44 w 53"/>
                                <a:gd name="T67" fmla="*/ 2 h 69"/>
                                <a:gd name="T68" fmla="*/ 44 w 53"/>
                                <a:gd name="T69" fmla="*/ 1 h 69"/>
                                <a:gd name="T70" fmla="*/ 45 w 53"/>
                                <a:gd name="T71" fmla="*/ 1 h 69"/>
                                <a:gd name="T72" fmla="*/ 46 w 53"/>
                                <a:gd name="T73" fmla="*/ 0 h 69"/>
                                <a:gd name="T74" fmla="*/ 49 w 53"/>
                                <a:gd name="T75" fmla="*/ 0 h 69"/>
                                <a:gd name="T76" fmla="*/ 51 w 53"/>
                                <a:gd name="T77" fmla="*/ 0 h 69"/>
                                <a:gd name="T78" fmla="*/ 52 w 53"/>
                                <a:gd name="T79" fmla="*/ 1 h 69"/>
                                <a:gd name="T80" fmla="*/ 53 w 53"/>
                                <a:gd name="T81" fmla="*/ 1 h 69"/>
                                <a:gd name="T82" fmla="*/ 53 w 53"/>
                                <a:gd name="T83" fmla="*/ 2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7"/>
                                    <a:pt x="53" y="67"/>
                                    <a:pt x="53" y="67"/>
                                  </a:cubicBezTo>
                                  <a:cubicBezTo>
                                    <a:pt x="52" y="68"/>
                                    <a:pt x="52" y="68"/>
                                    <a:pt x="52" y="68"/>
                                  </a:cubicBezTo>
                                  <a:cubicBezTo>
                                    <a:pt x="52" y="68"/>
                                    <a:pt x="51" y="68"/>
                                    <a:pt x="51" y="68"/>
                                  </a:cubicBezTo>
                                  <a:cubicBezTo>
                                    <a:pt x="50" y="68"/>
                                    <a:pt x="49" y="69"/>
                                    <a:pt x="49" y="69"/>
                                  </a:cubicBezTo>
                                  <a:cubicBezTo>
                                    <a:pt x="48" y="69"/>
                                    <a:pt x="47" y="68"/>
                                    <a:pt x="47" y="68"/>
                                  </a:cubicBezTo>
                                  <a:cubicBezTo>
                                    <a:pt x="46" y="68"/>
                                    <a:pt x="46" y="68"/>
                                    <a:pt x="45" y="68"/>
                                  </a:cubicBezTo>
                                  <a:cubicBezTo>
                                    <a:pt x="45" y="68"/>
                                    <a:pt x="45" y="68"/>
                                    <a:pt x="45" y="67"/>
                                  </a:cubicBezTo>
                                  <a:cubicBezTo>
                                    <a:pt x="45" y="67"/>
                                    <a:pt x="45" y="67"/>
                                    <a:pt x="45" y="67"/>
                                  </a:cubicBezTo>
                                  <a:lnTo>
                                    <a:pt x="45" y="58"/>
                                  </a:lnTo>
                                  <a:cubicBezTo>
                                    <a:pt x="41" y="62"/>
                                    <a:pt x="37" y="65"/>
                                    <a:pt x="34" y="67"/>
                                  </a:cubicBezTo>
                                  <a:cubicBezTo>
                                    <a:pt x="30" y="68"/>
                                    <a:pt x="27" y="69"/>
                                    <a:pt x="23" y="69"/>
                                  </a:cubicBezTo>
                                  <a:cubicBezTo>
                                    <a:pt x="19" y="69"/>
                                    <a:pt x="15" y="69"/>
                                    <a:pt x="12" y="67"/>
                                  </a:cubicBezTo>
                                  <a:cubicBezTo>
                                    <a:pt x="10" y="66"/>
                                    <a:pt x="7" y="64"/>
                                    <a:pt x="5" y="61"/>
                                  </a:cubicBezTo>
                                  <a:cubicBezTo>
                                    <a:pt x="4" y="59"/>
                                    <a:pt x="2" y="56"/>
                                    <a:pt x="2" y="53"/>
                                  </a:cubicBezTo>
                                  <a:cubicBezTo>
                                    <a:pt x="1" y="50"/>
                                    <a:pt x="0" y="46"/>
                                    <a:pt x="0" y="41"/>
                                  </a:cubicBezTo>
                                  <a:lnTo>
                                    <a:pt x="0" y="2"/>
                                  </a:lnTo>
                                  <a:cubicBezTo>
                                    <a:pt x="0" y="2"/>
                                    <a:pt x="0" y="2"/>
                                    <a:pt x="1" y="1"/>
                                  </a:cubicBezTo>
                                  <a:cubicBezTo>
                                    <a:pt x="1" y="1"/>
                                    <a:pt x="1" y="1"/>
                                    <a:pt x="1" y="1"/>
                                  </a:cubicBezTo>
                                  <a:cubicBezTo>
                                    <a:pt x="2" y="1"/>
                                    <a:pt x="2" y="0"/>
                                    <a:pt x="3" y="0"/>
                                  </a:cubicBezTo>
                                  <a:cubicBezTo>
                                    <a:pt x="3" y="0"/>
                                    <a:pt x="4" y="0"/>
                                    <a:pt x="5" y="0"/>
                                  </a:cubicBezTo>
                                  <a:cubicBezTo>
                                    <a:pt x="5" y="0"/>
                                    <a:pt x="6" y="0"/>
                                    <a:pt x="7" y="0"/>
                                  </a:cubicBezTo>
                                  <a:cubicBezTo>
                                    <a:pt x="7" y="0"/>
                                    <a:pt x="8" y="1"/>
                                    <a:pt x="8" y="1"/>
                                  </a:cubicBezTo>
                                  <a:cubicBezTo>
                                    <a:pt x="8" y="1"/>
                                    <a:pt x="9" y="1"/>
                                    <a:pt x="9" y="1"/>
                                  </a:cubicBezTo>
                                  <a:cubicBezTo>
                                    <a:pt x="9" y="2"/>
                                    <a:pt x="9" y="2"/>
                                    <a:pt x="9" y="2"/>
                                  </a:cubicBezTo>
                                  <a:lnTo>
                                    <a:pt x="9" y="40"/>
                                  </a:lnTo>
                                  <a:cubicBezTo>
                                    <a:pt x="9" y="44"/>
                                    <a:pt x="9" y="48"/>
                                    <a:pt x="10" y="50"/>
                                  </a:cubicBezTo>
                                  <a:cubicBezTo>
                                    <a:pt x="10" y="53"/>
                                    <a:pt x="11" y="55"/>
                                    <a:pt x="13" y="57"/>
                                  </a:cubicBezTo>
                                  <a:cubicBezTo>
                                    <a:pt x="14" y="58"/>
                                    <a:pt x="15" y="60"/>
                                    <a:pt x="17" y="61"/>
                                  </a:cubicBezTo>
                                  <a:cubicBezTo>
                                    <a:pt x="19" y="62"/>
                                    <a:pt x="22" y="62"/>
                                    <a:pt x="24" y="62"/>
                                  </a:cubicBezTo>
                                  <a:cubicBezTo>
                                    <a:pt x="27" y="62"/>
                                    <a:pt x="31" y="61"/>
                                    <a:pt x="34" y="59"/>
                                  </a:cubicBezTo>
                                  <a:cubicBezTo>
                                    <a:pt x="37" y="56"/>
                                    <a:pt x="41" y="53"/>
                                    <a:pt x="44" y="48"/>
                                  </a:cubicBezTo>
                                  <a:lnTo>
                                    <a:pt x="44" y="2"/>
                                  </a:lnTo>
                                  <a:cubicBezTo>
                                    <a:pt x="44" y="2"/>
                                    <a:pt x="44" y="2"/>
                                    <a:pt x="44" y="1"/>
                                  </a:cubicBezTo>
                                  <a:cubicBezTo>
                                    <a:pt x="45" y="1"/>
                                    <a:pt x="45" y="1"/>
                                    <a:pt x="45" y="1"/>
                                  </a:cubicBezTo>
                                  <a:cubicBezTo>
                                    <a:pt x="45" y="1"/>
                                    <a:pt x="46" y="0"/>
                                    <a:pt x="46" y="0"/>
                                  </a:cubicBezTo>
                                  <a:cubicBezTo>
                                    <a:pt x="47" y="0"/>
                                    <a:pt x="48" y="0"/>
                                    <a:pt x="49" y="0"/>
                                  </a:cubicBezTo>
                                  <a:cubicBezTo>
                                    <a:pt x="49" y="0"/>
                                    <a:pt x="50" y="0"/>
                                    <a:pt x="51" y="0"/>
                                  </a:cubicBezTo>
                                  <a:cubicBezTo>
                                    <a:pt x="51" y="0"/>
                                    <a:pt x="52" y="1"/>
                                    <a:pt x="52" y="1"/>
                                  </a:cubicBezTo>
                                  <a:cubicBezTo>
                                    <a:pt x="52" y="1"/>
                                    <a:pt x="52" y="1"/>
                                    <a:pt x="53" y="1"/>
                                  </a:cubicBezTo>
                                  <a:cubicBezTo>
                                    <a:pt x="53" y="2"/>
                                    <a:pt x="53" y="2"/>
                                    <a:pt x="53" y="2"/>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7" name="Freeform 74"/>
                          <wps:cNvSpPr>
                            <a:spLocks/>
                          </wps:cNvSpPr>
                          <wps:spPr bwMode="auto">
                            <a:xfrm>
                              <a:off x="3149" y="1386"/>
                              <a:ext cx="38" cy="73"/>
                            </a:xfrm>
                            <a:custGeom>
                              <a:avLst/>
                              <a:gdLst>
                                <a:gd name="T0" fmla="*/ 36 w 36"/>
                                <a:gd name="T1" fmla="*/ 5 h 69"/>
                                <a:gd name="T2" fmla="*/ 36 w 36"/>
                                <a:gd name="T3" fmla="*/ 5 h 69"/>
                                <a:gd name="T4" fmla="*/ 36 w 36"/>
                                <a:gd name="T5" fmla="*/ 7 h 69"/>
                                <a:gd name="T6" fmla="*/ 36 w 36"/>
                                <a:gd name="T7" fmla="*/ 8 h 69"/>
                                <a:gd name="T8" fmla="*/ 35 w 36"/>
                                <a:gd name="T9" fmla="*/ 9 h 69"/>
                                <a:gd name="T10" fmla="*/ 35 w 36"/>
                                <a:gd name="T11" fmla="*/ 9 h 69"/>
                                <a:gd name="T12" fmla="*/ 33 w 36"/>
                                <a:gd name="T13" fmla="*/ 9 h 69"/>
                                <a:gd name="T14" fmla="*/ 31 w 36"/>
                                <a:gd name="T15" fmla="*/ 8 h 69"/>
                                <a:gd name="T16" fmla="*/ 29 w 36"/>
                                <a:gd name="T17" fmla="*/ 8 h 69"/>
                                <a:gd name="T18" fmla="*/ 26 w 36"/>
                                <a:gd name="T19" fmla="*/ 7 h 69"/>
                                <a:gd name="T20" fmla="*/ 22 w 36"/>
                                <a:gd name="T21" fmla="*/ 8 h 69"/>
                                <a:gd name="T22" fmla="*/ 18 w 36"/>
                                <a:gd name="T23" fmla="*/ 11 h 69"/>
                                <a:gd name="T24" fmla="*/ 14 w 36"/>
                                <a:gd name="T25" fmla="*/ 16 h 69"/>
                                <a:gd name="T26" fmla="*/ 9 w 36"/>
                                <a:gd name="T27" fmla="*/ 23 h 69"/>
                                <a:gd name="T28" fmla="*/ 9 w 36"/>
                                <a:gd name="T29" fmla="*/ 67 h 69"/>
                                <a:gd name="T30" fmla="*/ 9 w 36"/>
                                <a:gd name="T31" fmla="*/ 67 h 69"/>
                                <a:gd name="T32" fmla="*/ 8 w 36"/>
                                <a:gd name="T33" fmla="*/ 68 h 69"/>
                                <a:gd name="T34" fmla="*/ 7 w 36"/>
                                <a:gd name="T35" fmla="*/ 68 h 69"/>
                                <a:gd name="T36" fmla="*/ 5 w 36"/>
                                <a:gd name="T37" fmla="*/ 69 h 69"/>
                                <a:gd name="T38" fmla="*/ 3 w 36"/>
                                <a:gd name="T39" fmla="*/ 68 h 69"/>
                                <a:gd name="T40" fmla="*/ 1 w 36"/>
                                <a:gd name="T41" fmla="*/ 68 h 69"/>
                                <a:gd name="T42" fmla="*/ 1 w 36"/>
                                <a:gd name="T43" fmla="*/ 67 h 69"/>
                                <a:gd name="T44" fmla="*/ 0 w 36"/>
                                <a:gd name="T45" fmla="*/ 67 h 69"/>
                                <a:gd name="T46" fmla="*/ 0 w 36"/>
                                <a:gd name="T47" fmla="*/ 2 h 69"/>
                                <a:gd name="T48" fmla="*/ 1 w 36"/>
                                <a:gd name="T49" fmla="*/ 1 h 69"/>
                                <a:gd name="T50" fmla="*/ 1 w 36"/>
                                <a:gd name="T51" fmla="*/ 1 h 69"/>
                                <a:gd name="T52" fmla="*/ 2 w 36"/>
                                <a:gd name="T53" fmla="*/ 0 h 69"/>
                                <a:gd name="T54" fmla="*/ 4 w 36"/>
                                <a:gd name="T55" fmla="*/ 0 h 69"/>
                                <a:gd name="T56" fmla="*/ 6 w 36"/>
                                <a:gd name="T57" fmla="*/ 0 h 69"/>
                                <a:gd name="T58" fmla="*/ 8 w 36"/>
                                <a:gd name="T59" fmla="*/ 1 h 69"/>
                                <a:gd name="T60" fmla="*/ 8 w 36"/>
                                <a:gd name="T61" fmla="*/ 1 h 69"/>
                                <a:gd name="T62" fmla="*/ 8 w 36"/>
                                <a:gd name="T63" fmla="*/ 2 h 69"/>
                                <a:gd name="T64" fmla="*/ 8 w 36"/>
                                <a:gd name="T65" fmla="*/ 12 h 69"/>
                                <a:gd name="T66" fmla="*/ 14 w 36"/>
                                <a:gd name="T67" fmla="*/ 6 h 69"/>
                                <a:gd name="T68" fmla="*/ 18 w 36"/>
                                <a:gd name="T69" fmla="*/ 2 h 69"/>
                                <a:gd name="T70" fmla="*/ 22 w 36"/>
                                <a:gd name="T71" fmla="*/ 0 h 69"/>
                                <a:gd name="T72" fmla="*/ 26 w 36"/>
                                <a:gd name="T73" fmla="*/ 0 h 69"/>
                                <a:gd name="T74" fmla="*/ 29 w 36"/>
                                <a:gd name="T75" fmla="*/ 0 h 69"/>
                                <a:gd name="T76" fmla="*/ 31 w 36"/>
                                <a:gd name="T77" fmla="*/ 0 h 69"/>
                                <a:gd name="T78" fmla="*/ 34 w 36"/>
                                <a:gd name="T79" fmla="*/ 1 h 69"/>
                                <a:gd name="T80" fmla="*/ 35 w 36"/>
                                <a:gd name="T81" fmla="*/ 1 h 69"/>
                                <a:gd name="T82" fmla="*/ 36 w 36"/>
                                <a:gd name="T83" fmla="*/ 2 h 69"/>
                                <a:gd name="T84" fmla="*/ 36 w 36"/>
                                <a:gd name="T85" fmla="*/ 3 h 69"/>
                                <a:gd name="T86" fmla="*/ 36 w 36"/>
                                <a:gd name="T87" fmla="*/ 4 h 69"/>
                                <a:gd name="T88" fmla="*/ 36 w 36"/>
                                <a:gd name="T89" fmla="*/ 5 h 69"/>
                                <a:gd name="T90" fmla="*/ 36 w 36"/>
                                <a:gd name="T91" fmla="*/ 5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5"/>
                                  </a:moveTo>
                                  <a:lnTo>
                                    <a:pt x="36" y="5"/>
                                  </a:lnTo>
                                  <a:cubicBezTo>
                                    <a:pt x="36" y="6"/>
                                    <a:pt x="36" y="7"/>
                                    <a:pt x="36" y="7"/>
                                  </a:cubicBezTo>
                                  <a:cubicBezTo>
                                    <a:pt x="36" y="8"/>
                                    <a:pt x="36" y="8"/>
                                    <a:pt x="36" y="8"/>
                                  </a:cubicBezTo>
                                  <a:cubicBezTo>
                                    <a:pt x="36" y="9"/>
                                    <a:pt x="36" y="9"/>
                                    <a:pt x="35" y="9"/>
                                  </a:cubicBezTo>
                                  <a:cubicBezTo>
                                    <a:pt x="35" y="9"/>
                                    <a:pt x="35" y="9"/>
                                    <a:pt x="35" y="9"/>
                                  </a:cubicBezTo>
                                  <a:cubicBezTo>
                                    <a:pt x="34" y="9"/>
                                    <a:pt x="34" y="9"/>
                                    <a:pt x="33" y="9"/>
                                  </a:cubicBezTo>
                                  <a:cubicBezTo>
                                    <a:pt x="33" y="9"/>
                                    <a:pt x="32" y="9"/>
                                    <a:pt x="31" y="8"/>
                                  </a:cubicBezTo>
                                  <a:cubicBezTo>
                                    <a:pt x="30" y="8"/>
                                    <a:pt x="30" y="8"/>
                                    <a:pt x="29" y="8"/>
                                  </a:cubicBezTo>
                                  <a:cubicBezTo>
                                    <a:pt x="28" y="8"/>
                                    <a:pt x="27" y="7"/>
                                    <a:pt x="26" y="7"/>
                                  </a:cubicBezTo>
                                  <a:cubicBezTo>
                                    <a:pt x="24" y="7"/>
                                    <a:pt x="23" y="8"/>
                                    <a:pt x="22" y="8"/>
                                  </a:cubicBezTo>
                                  <a:cubicBezTo>
                                    <a:pt x="21" y="9"/>
                                    <a:pt x="19" y="10"/>
                                    <a:pt x="18" y="11"/>
                                  </a:cubicBezTo>
                                  <a:cubicBezTo>
                                    <a:pt x="17" y="12"/>
                                    <a:pt x="15" y="14"/>
                                    <a:pt x="14" y="16"/>
                                  </a:cubicBezTo>
                                  <a:cubicBezTo>
                                    <a:pt x="12" y="18"/>
                                    <a:pt x="11" y="20"/>
                                    <a:pt x="9" y="23"/>
                                  </a:cubicBezTo>
                                  <a:lnTo>
                                    <a:pt x="9" y="67"/>
                                  </a:lnTo>
                                  <a:cubicBezTo>
                                    <a:pt x="9" y="67"/>
                                    <a:pt x="9" y="67"/>
                                    <a:pt x="9" y="67"/>
                                  </a:cubicBezTo>
                                  <a:cubicBezTo>
                                    <a:pt x="8" y="68"/>
                                    <a:pt x="8" y="68"/>
                                    <a:pt x="8" y="68"/>
                                  </a:cubicBezTo>
                                  <a:cubicBezTo>
                                    <a:pt x="8" y="68"/>
                                    <a:pt x="7" y="68"/>
                                    <a:pt x="7" y="68"/>
                                  </a:cubicBezTo>
                                  <a:cubicBezTo>
                                    <a:pt x="6" y="68"/>
                                    <a:pt x="5" y="69"/>
                                    <a:pt x="5" y="69"/>
                                  </a:cubicBezTo>
                                  <a:cubicBezTo>
                                    <a:pt x="4" y="69"/>
                                    <a:pt x="3" y="68"/>
                                    <a:pt x="3" y="68"/>
                                  </a:cubicBezTo>
                                  <a:cubicBezTo>
                                    <a:pt x="2" y="68"/>
                                    <a:pt x="2" y="68"/>
                                    <a:pt x="1" y="68"/>
                                  </a:cubicBezTo>
                                  <a:cubicBezTo>
                                    <a:pt x="1" y="68"/>
                                    <a:pt x="1" y="68"/>
                                    <a:pt x="1" y="67"/>
                                  </a:cubicBezTo>
                                  <a:cubicBezTo>
                                    <a:pt x="0" y="67"/>
                                    <a:pt x="0" y="67"/>
                                    <a:pt x="0" y="67"/>
                                  </a:cubicBezTo>
                                  <a:lnTo>
                                    <a:pt x="0" y="2"/>
                                  </a:lnTo>
                                  <a:cubicBezTo>
                                    <a:pt x="0" y="2"/>
                                    <a:pt x="0" y="2"/>
                                    <a:pt x="1" y="1"/>
                                  </a:cubicBezTo>
                                  <a:cubicBezTo>
                                    <a:pt x="1" y="1"/>
                                    <a:pt x="1" y="1"/>
                                    <a:pt x="1" y="1"/>
                                  </a:cubicBezTo>
                                  <a:cubicBezTo>
                                    <a:pt x="2" y="1"/>
                                    <a:pt x="2" y="0"/>
                                    <a:pt x="2" y="0"/>
                                  </a:cubicBezTo>
                                  <a:cubicBezTo>
                                    <a:pt x="3" y="0"/>
                                    <a:pt x="4" y="0"/>
                                    <a:pt x="4" y="0"/>
                                  </a:cubicBezTo>
                                  <a:cubicBezTo>
                                    <a:pt x="5" y="0"/>
                                    <a:pt x="6" y="0"/>
                                    <a:pt x="6" y="0"/>
                                  </a:cubicBezTo>
                                  <a:cubicBezTo>
                                    <a:pt x="7" y="0"/>
                                    <a:pt x="7" y="1"/>
                                    <a:pt x="8" y="1"/>
                                  </a:cubicBezTo>
                                  <a:cubicBezTo>
                                    <a:pt x="8" y="1"/>
                                    <a:pt x="8" y="1"/>
                                    <a:pt x="8" y="1"/>
                                  </a:cubicBezTo>
                                  <a:cubicBezTo>
                                    <a:pt x="8" y="2"/>
                                    <a:pt x="8" y="2"/>
                                    <a:pt x="8" y="2"/>
                                  </a:cubicBezTo>
                                  <a:lnTo>
                                    <a:pt x="8" y="12"/>
                                  </a:lnTo>
                                  <a:cubicBezTo>
                                    <a:pt x="10" y="10"/>
                                    <a:pt x="12" y="7"/>
                                    <a:pt x="14" y="6"/>
                                  </a:cubicBezTo>
                                  <a:cubicBezTo>
                                    <a:pt x="15" y="4"/>
                                    <a:pt x="17" y="3"/>
                                    <a:pt x="18" y="2"/>
                                  </a:cubicBezTo>
                                  <a:cubicBezTo>
                                    <a:pt x="19" y="1"/>
                                    <a:pt x="21" y="0"/>
                                    <a:pt x="22" y="0"/>
                                  </a:cubicBezTo>
                                  <a:cubicBezTo>
                                    <a:pt x="24" y="0"/>
                                    <a:pt x="25" y="0"/>
                                    <a:pt x="26" y="0"/>
                                  </a:cubicBezTo>
                                  <a:cubicBezTo>
                                    <a:pt x="27" y="0"/>
                                    <a:pt x="28" y="0"/>
                                    <a:pt x="29" y="0"/>
                                  </a:cubicBezTo>
                                  <a:cubicBezTo>
                                    <a:pt x="29" y="0"/>
                                    <a:pt x="30" y="0"/>
                                    <a:pt x="31" y="0"/>
                                  </a:cubicBezTo>
                                  <a:cubicBezTo>
                                    <a:pt x="32" y="0"/>
                                    <a:pt x="33" y="0"/>
                                    <a:pt x="34" y="1"/>
                                  </a:cubicBezTo>
                                  <a:cubicBezTo>
                                    <a:pt x="34" y="1"/>
                                    <a:pt x="35" y="1"/>
                                    <a:pt x="35" y="1"/>
                                  </a:cubicBezTo>
                                  <a:cubicBezTo>
                                    <a:pt x="35" y="2"/>
                                    <a:pt x="36" y="2"/>
                                    <a:pt x="36" y="2"/>
                                  </a:cubicBezTo>
                                  <a:cubicBezTo>
                                    <a:pt x="36" y="2"/>
                                    <a:pt x="36" y="2"/>
                                    <a:pt x="36" y="3"/>
                                  </a:cubicBezTo>
                                  <a:cubicBezTo>
                                    <a:pt x="36" y="3"/>
                                    <a:pt x="36" y="3"/>
                                    <a:pt x="36" y="4"/>
                                  </a:cubicBezTo>
                                  <a:cubicBezTo>
                                    <a:pt x="36" y="4"/>
                                    <a:pt x="36" y="5"/>
                                    <a:pt x="36" y="5"/>
                                  </a:cubicBezTo>
                                  <a:lnTo>
                                    <a:pt x="36"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8" name="Freeform 75"/>
                          <wps:cNvSpPr>
                            <a:spLocks noEditPoints="1"/>
                          </wps:cNvSpPr>
                          <wps:spPr bwMode="auto">
                            <a:xfrm>
                              <a:off x="3201" y="1386"/>
                              <a:ext cx="52" cy="73"/>
                            </a:xfrm>
                            <a:custGeom>
                              <a:avLst/>
                              <a:gdLst>
                                <a:gd name="T0" fmla="*/ 49 w 49"/>
                                <a:gd name="T1" fmla="*/ 67 h 69"/>
                                <a:gd name="T2" fmla="*/ 49 w 49"/>
                                <a:gd name="T3" fmla="*/ 67 h 69"/>
                                <a:gd name="T4" fmla="*/ 49 w 49"/>
                                <a:gd name="T5" fmla="*/ 68 h 69"/>
                                <a:gd name="T6" fmla="*/ 48 w 49"/>
                                <a:gd name="T7" fmla="*/ 68 h 69"/>
                                <a:gd name="T8" fmla="*/ 46 w 49"/>
                                <a:gd name="T9" fmla="*/ 69 h 69"/>
                                <a:gd name="T10" fmla="*/ 44 w 49"/>
                                <a:gd name="T11" fmla="*/ 68 h 69"/>
                                <a:gd name="T12" fmla="*/ 42 w 49"/>
                                <a:gd name="T13" fmla="*/ 68 h 69"/>
                                <a:gd name="T14" fmla="*/ 42 w 49"/>
                                <a:gd name="T15" fmla="*/ 67 h 69"/>
                                <a:gd name="T16" fmla="*/ 42 w 49"/>
                                <a:gd name="T17" fmla="*/ 59 h 69"/>
                                <a:gd name="T18" fmla="*/ 32 w 49"/>
                                <a:gd name="T19" fmla="*/ 67 h 69"/>
                                <a:gd name="T20" fmla="*/ 21 w 49"/>
                                <a:gd name="T21" fmla="*/ 69 h 69"/>
                                <a:gd name="T22" fmla="*/ 12 w 49"/>
                                <a:gd name="T23" fmla="*/ 68 h 69"/>
                                <a:gd name="T24" fmla="*/ 5 w 49"/>
                                <a:gd name="T25" fmla="*/ 64 h 69"/>
                                <a:gd name="T26" fmla="*/ 1 w 49"/>
                                <a:gd name="T27" fmla="*/ 58 h 69"/>
                                <a:gd name="T28" fmla="*/ 0 w 49"/>
                                <a:gd name="T29" fmla="*/ 50 h 69"/>
                                <a:gd name="T30" fmla="*/ 2 w 49"/>
                                <a:gd name="T31" fmla="*/ 41 h 69"/>
                                <a:gd name="T32" fmla="*/ 8 w 49"/>
                                <a:gd name="T33" fmla="*/ 35 h 69"/>
                                <a:gd name="T34" fmla="*/ 18 w 49"/>
                                <a:gd name="T35" fmla="*/ 31 h 69"/>
                                <a:gd name="T36" fmla="*/ 31 w 49"/>
                                <a:gd name="T37" fmla="*/ 29 h 69"/>
                                <a:gd name="T38" fmla="*/ 41 w 49"/>
                                <a:gd name="T39" fmla="*/ 29 h 69"/>
                                <a:gd name="T40" fmla="*/ 41 w 49"/>
                                <a:gd name="T41" fmla="*/ 24 h 69"/>
                                <a:gd name="T42" fmla="*/ 40 w 49"/>
                                <a:gd name="T43" fmla="*/ 16 h 69"/>
                                <a:gd name="T44" fmla="*/ 37 w 49"/>
                                <a:gd name="T45" fmla="*/ 11 h 69"/>
                                <a:gd name="T46" fmla="*/ 32 w 49"/>
                                <a:gd name="T47" fmla="*/ 8 h 69"/>
                                <a:gd name="T48" fmla="*/ 25 w 49"/>
                                <a:gd name="T49" fmla="*/ 7 h 69"/>
                                <a:gd name="T50" fmla="*/ 17 w 49"/>
                                <a:gd name="T51" fmla="*/ 8 h 69"/>
                                <a:gd name="T52" fmla="*/ 11 w 49"/>
                                <a:gd name="T53" fmla="*/ 10 h 69"/>
                                <a:gd name="T54" fmla="*/ 7 w 49"/>
                                <a:gd name="T55" fmla="*/ 12 h 69"/>
                                <a:gd name="T56" fmla="*/ 4 w 49"/>
                                <a:gd name="T57" fmla="*/ 13 h 69"/>
                                <a:gd name="T58" fmla="*/ 4 w 49"/>
                                <a:gd name="T59" fmla="*/ 13 h 69"/>
                                <a:gd name="T60" fmla="*/ 3 w 49"/>
                                <a:gd name="T61" fmla="*/ 13 h 69"/>
                                <a:gd name="T62" fmla="*/ 3 w 49"/>
                                <a:gd name="T63" fmla="*/ 12 h 69"/>
                                <a:gd name="T64" fmla="*/ 3 w 49"/>
                                <a:gd name="T65" fmla="*/ 10 h 69"/>
                                <a:gd name="T66" fmla="*/ 3 w 49"/>
                                <a:gd name="T67" fmla="*/ 8 h 69"/>
                                <a:gd name="T68" fmla="*/ 4 w 49"/>
                                <a:gd name="T69" fmla="*/ 6 h 69"/>
                                <a:gd name="T70" fmla="*/ 7 w 49"/>
                                <a:gd name="T71" fmla="*/ 4 h 69"/>
                                <a:gd name="T72" fmla="*/ 12 w 49"/>
                                <a:gd name="T73" fmla="*/ 2 h 69"/>
                                <a:gd name="T74" fmla="*/ 19 w 49"/>
                                <a:gd name="T75" fmla="*/ 0 h 69"/>
                                <a:gd name="T76" fmla="*/ 26 w 49"/>
                                <a:gd name="T77" fmla="*/ 0 h 69"/>
                                <a:gd name="T78" fmla="*/ 37 w 49"/>
                                <a:gd name="T79" fmla="*/ 1 h 69"/>
                                <a:gd name="T80" fmla="*/ 44 w 49"/>
                                <a:gd name="T81" fmla="*/ 6 h 69"/>
                                <a:gd name="T82" fmla="*/ 48 w 49"/>
                                <a:gd name="T83" fmla="*/ 13 h 69"/>
                                <a:gd name="T84" fmla="*/ 49 w 49"/>
                                <a:gd name="T85" fmla="*/ 23 h 69"/>
                                <a:gd name="T86" fmla="*/ 49 w 49"/>
                                <a:gd name="T87" fmla="*/ 67 h 69"/>
                                <a:gd name="T88" fmla="*/ 41 w 49"/>
                                <a:gd name="T89" fmla="*/ 36 h 69"/>
                                <a:gd name="T90" fmla="*/ 41 w 49"/>
                                <a:gd name="T91" fmla="*/ 36 h 69"/>
                                <a:gd name="T92" fmla="*/ 29 w 49"/>
                                <a:gd name="T93" fmla="*/ 36 h 69"/>
                                <a:gd name="T94" fmla="*/ 20 w 49"/>
                                <a:gd name="T95" fmla="*/ 37 h 69"/>
                                <a:gd name="T96" fmla="*/ 14 w 49"/>
                                <a:gd name="T97" fmla="*/ 40 h 69"/>
                                <a:gd name="T98" fmla="*/ 10 w 49"/>
                                <a:gd name="T99" fmla="*/ 44 h 69"/>
                                <a:gd name="T100" fmla="*/ 9 w 49"/>
                                <a:gd name="T101" fmla="*/ 50 h 69"/>
                                <a:gd name="T102" fmla="*/ 12 w 49"/>
                                <a:gd name="T103" fmla="*/ 59 h 69"/>
                                <a:gd name="T104" fmla="*/ 22 w 49"/>
                                <a:gd name="T105" fmla="*/ 62 h 69"/>
                                <a:gd name="T106" fmla="*/ 32 w 49"/>
                                <a:gd name="T107" fmla="*/ 59 h 69"/>
                                <a:gd name="T108" fmla="*/ 41 w 49"/>
                                <a:gd name="T109" fmla="*/ 51 h 69"/>
                                <a:gd name="T110" fmla="*/ 41 w 49"/>
                                <a:gd name="T111" fmla="*/ 3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69">
                                  <a:moveTo>
                                    <a:pt x="49" y="67"/>
                                  </a:moveTo>
                                  <a:lnTo>
                                    <a:pt x="49" y="67"/>
                                  </a:lnTo>
                                  <a:cubicBezTo>
                                    <a:pt x="49" y="67"/>
                                    <a:pt x="49" y="68"/>
                                    <a:pt x="49" y="68"/>
                                  </a:cubicBezTo>
                                  <a:cubicBezTo>
                                    <a:pt x="49" y="68"/>
                                    <a:pt x="48" y="68"/>
                                    <a:pt x="48" y="68"/>
                                  </a:cubicBezTo>
                                  <a:cubicBezTo>
                                    <a:pt x="47" y="68"/>
                                    <a:pt x="47" y="69"/>
                                    <a:pt x="46" y="69"/>
                                  </a:cubicBezTo>
                                  <a:cubicBezTo>
                                    <a:pt x="45" y="69"/>
                                    <a:pt x="44" y="68"/>
                                    <a:pt x="44" y="68"/>
                                  </a:cubicBezTo>
                                  <a:cubicBezTo>
                                    <a:pt x="43" y="68"/>
                                    <a:pt x="43" y="68"/>
                                    <a:pt x="42" y="68"/>
                                  </a:cubicBezTo>
                                  <a:cubicBezTo>
                                    <a:pt x="42" y="68"/>
                                    <a:pt x="42" y="67"/>
                                    <a:pt x="42" y="67"/>
                                  </a:cubicBezTo>
                                  <a:lnTo>
                                    <a:pt x="42" y="59"/>
                                  </a:lnTo>
                                  <a:cubicBezTo>
                                    <a:pt x="39" y="63"/>
                                    <a:pt x="36" y="65"/>
                                    <a:pt x="32" y="67"/>
                                  </a:cubicBezTo>
                                  <a:cubicBezTo>
                                    <a:pt x="29" y="68"/>
                                    <a:pt x="25" y="69"/>
                                    <a:pt x="21" y="69"/>
                                  </a:cubicBezTo>
                                  <a:cubicBezTo>
                                    <a:pt x="18" y="69"/>
                                    <a:pt x="15" y="69"/>
                                    <a:pt x="12" y="68"/>
                                  </a:cubicBezTo>
                                  <a:cubicBezTo>
                                    <a:pt x="10" y="67"/>
                                    <a:pt x="7" y="66"/>
                                    <a:pt x="5" y="64"/>
                                  </a:cubicBezTo>
                                  <a:cubicBezTo>
                                    <a:pt x="4" y="63"/>
                                    <a:pt x="2" y="61"/>
                                    <a:pt x="1" y="58"/>
                                  </a:cubicBezTo>
                                  <a:cubicBezTo>
                                    <a:pt x="0" y="56"/>
                                    <a:pt x="0" y="53"/>
                                    <a:pt x="0" y="50"/>
                                  </a:cubicBezTo>
                                  <a:cubicBezTo>
                                    <a:pt x="0" y="47"/>
                                    <a:pt x="0" y="44"/>
                                    <a:pt x="2" y="41"/>
                                  </a:cubicBezTo>
                                  <a:cubicBezTo>
                                    <a:pt x="3" y="38"/>
                                    <a:pt x="5" y="36"/>
                                    <a:pt x="8" y="35"/>
                                  </a:cubicBezTo>
                                  <a:cubicBezTo>
                                    <a:pt x="11" y="33"/>
                                    <a:pt x="14" y="31"/>
                                    <a:pt x="18" y="31"/>
                                  </a:cubicBezTo>
                                  <a:cubicBezTo>
                                    <a:pt x="22" y="30"/>
                                    <a:pt x="26" y="29"/>
                                    <a:pt x="31" y="29"/>
                                  </a:cubicBezTo>
                                  <a:lnTo>
                                    <a:pt x="41" y="29"/>
                                  </a:lnTo>
                                  <a:lnTo>
                                    <a:pt x="41" y="24"/>
                                  </a:lnTo>
                                  <a:cubicBezTo>
                                    <a:pt x="41" y="21"/>
                                    <a:pt x="41" y="19"/>
                                    <a:pt x="40" y="16"/>
                                  </a:cubicBezTo>
                                  <a:cubicBezTo>
                                    <a:pt x="39" y="14"/>
                                    <a:pt x="39" y="13"/>
                                    <a:pt x="37" y="11"/>
                                  </a:cubicBezTo>
                                  <a:cubicBezTo>
                                    <a:pt x="36" y="10"/>
                                    <a:pt x="34" y="9"/>
                                    <a:pt x="32" y="8"/>
                                  </a:cubicBezTo>
                                  <a:cubicBezTo>
                                    <a:pt x="30" y="7"/>
                                    <a:pt x="28" y="7"/>
                                    <a:pt x="25" y="7"/>
                                  </a:cubicBezTo>
                                  <a:cubicBezTo>
                                    <a:pt x="22" y="7"/>
                                    <a:pt x="19" y="7"/>
                                    <a:pt x="17" y="8"/>
                                  </a:cubicBezTo>
                                  <a:cubicBezTo>
                                    <a:pt x="15" y="9"/>
                                    <a:pt x="13" y="9"/>
                                    <a:pt x="11" y="10"/>
                                  </a:cubicBezTo>
                                  <a:cubicBezTo>
                                    <a:pt x="9" y="11"/>
                                    <a:pt x="8" y="12"/>
                                    <a:pt x="7" y="12"/>
                                  </a:cubicBezTo>
                                  <a:cubicBezTo>
                                    <a:pt x="6" y="13"/>
                                    <a:pt x="5" y="13"/>
                                    <a:pt x="4" y="13"/>
                                  </a:cubicBezTo>
                                  <a:cubicBezTo>
                                    <a:pt x="4" y="13"/>
                                    <a:pt x="4" y="13"/>
                                    <a:pt x="4" y="13"/>
                                  </a:cubicBezTo>
                                  <a:cubicBezTo>
                                    <a:pt x="3" y="13"/>
                                    <a:pt x="3" y="13"/>
                                    <a:pt x="3" y="13"/>
                                  </a:cubicBezTo>
                                  <a:cubicBezTo>
                                    <a:pt x="3" y="13"/>
                                    <a:pt x="3" y="12"/>
                                    <a:pt x="3" y="12"/>
                                  </a:cubicBezTo>
                                  <a:cubicBezTo>
                                    <a:pt x="3" y="11"/>
                                    <a:pt x="3" y="11"/>
                                    <a:pt x="3" y="10"/>
                                  </a:cubicBezTo>
                                  <a:cubicBezTo>
                                    <a:pt x="3" y="9"/>
                                    <a:pt x="3" y="9"/>
                                    <a:pt x="3" y="8"/>
                                  </a:cubicBezTo>
                                  <a:cubicBezTo>
                                    <a:pt x="3" y="7"/>
                                    <a:pt x="3" y="7"/>
                                    <a:pt x="4" y="6"/>
                                  </a:cubicBezTo>
                                  <a:cubicBezTo>
                                    <a:pt x="5" y="6"/>
                                    <a:pt x="6" y="5"/>
                                    <a:pt x="7" y="4"/>
                                  </a:cubicBezTo>
                                  <a:cubicBezTo>
                                    <a:pt x="9" y="3"/>
                                    <a:pt x="10" y="3"/>
                                    <a:pt x="12" y="2"/>
                                  </a:cubicBezTo>
                                  <a:cubicBezTo>
                                    <a:pt x="14" y="1"/>
                                    <a:pt x="16" y="1"/>
                                    <a:pt x="19" y="0"/>
                                  </a:cubicBezTo>
                                  <a:cubicBezTo>
                                    <a:pt x="21" y="0"/>
                                    <a:pt x="23" y="0"/>
                                    <a:pt x="26" y="0"/>
                                  </a:cubicBezTo>
                                  <a:cubicBezTo>
                                    <a:pt x="30" y="0"/>
                                    <a:pt x="34" y="0"/>
                                    <a:pt x="37" y="1"/>
                                  </a:cubicBezTo>
                                  <a:cubicBezTo>
                                    <a:pt x="40" y="2"/>
                                    <a:pt x="42" y="4"/>
                                    <a:pt x="44" y="6"/>
                                  </a:cubicBezTo>
                                  <a:cubicBezTo>
                                    <a:pt x="46" y="8"/>
                                    <a:pt x="47" y="10"/>
                                    <a:pt x="48" y="13"/>
                                  </a:cubicBezTo>
                                  <a:cubicBezTo>
                                    <a:pt x="49" y="16"/>
                                    <a:pt x="49" y="19"/>
                                    <a:pt x="49" y="23"/>
                                  </a:cubicBezTo>
                                  <a:lnTo>
                                    <a:pt x="49" y="67"/>
                                  </a:lnTo>
                                  <a:close/>
                                  <a:moveTo>
                                    <a:pt x="41" y="36"/>
                                  </a:moveTo>
                                  <a:lnTo>
                                    <a:pt x="41" y="36"/>
                                  </a:lnTo>
                                  <a:lnTo>
                                    <a:pt x="29" y="36"/>
                                  </a:lnTo>
                                  <a:cubicBezTo>
                                    <a:pt x="26" y="36"/>
                                    <a:pt x="23" y="37"/>
                                    <a:pt x="20" y="37"/>
                                  </a:cubicBezTo>
                                  <a:cubicBezTo>
                                    <a:pt x="18" y="38"/>
                                    <a:pt x="15" y="39"/>
                                    <a:pt x="14" y="40"/>
                                  </a:cubicBezTo>
                                  <a:cubicBezTo>
                                    <a:pt x="12" y="41"/>
                                    <a:pt x="11" y="42"/>
                                    <a:pt x="10" y="44"/>
                                  </a:cubicBezTo>
                                  <a:cubicBezTo>
                                    <a:pt x="9" y="46"/>
                                    <a:pt x="9" y="48"/>
                                    <a:pt x="9" y="50"/>
                                  </a:cubicBezTo>
                                  <a:cubicBezTo>
                                    <a:pt x="9" y="54"/>
                                    <a:pt x="10" y="57"/>
                                    <a:pt x="12" y="59"/>
                                  </a:cubicBezTo>
                                  <a:cubicBezTo>
                                    <a:pt x="15" y="61"/>
                                    <a:pt x="18" y="62"/>
                                    <a:pt x="22" y="62"/>
                                  </a:cubicBezTo>
                                  <a:cubicBezTo>
                                    <a:pt x="26" y="62"/>
                                    <a:pt x="29" y="61"/>
                                    <a:pt x="32" y="59"/>
                                  </a:cubicBezTo>
                                  <a:cubicBezTo>
                                    <a:pt x="35" y="58"/>
                                    <a:pt x="38" y="55"/>
                                    <a:pt x="41" y="51"/>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79" name="Freeform 76"/>
                          <wps:cNvSpPr>
                            <a:spLocks/>
                          </wps:cNvSpPr>
                          <wps:spPr bwMode="auto">
                            <a:xfrm>
                              <a:off x="3281" y="1353"/>
                              <a:ext cx="10" cy="106"/>
                            </a:xfrm>
                            <a:custGeom>
                              <a:avLst/>
                              <a:gdLst>
                                <a:gd name="T0" fmla="*/ 9 w 9"/>
                                <a:gd name="T1" fmla="*/ 98 h 100"/>
                                <a:gd name="T2" fmla="*/ 9 w 9"/>
                                <a:gd name="T3" fmla="*/ 98 h 100"/>
                                <a:gd name="T4" fmla="*/ 9 w 9"/>
                                <a:gd name="T5" fmla="*/ 98 h 100"/>
                                <a:gd name="T6" fmla="*/ 8 w 9"/>
                                <a:gd name="T7" fmla="*/ 99 h 100"/>
                                <a:gd name="T8" fmla="*/ 7 w 9"/>
                                <a:gd name="T9" fmla="*/ 99 h 100"/>
                                <a:gd name="T10" fmla="*/ 5 w 9"/>
                                <a:gd name="T11" fmla="*/ 100 h 100"/>
                                <a:gd name="T12" fmla="*/ 3 w 9"/>
                                <a:gd name="T13" fmla="*/ 99 h 100"/>
                                <a:gd name="T14" fmla="*/ 1 w 9"/>
                                <a:gd name="T15" fmla="*/ 99 h 100"/>
                                <a:gd name="T16" fmla="*/ 1 w 9"/>
                                <a:gd name="T17" fmla="*/ 98 h 100"/>
                                <a:gd name="T18" fmla="*/ 0 w 9"/>
                                <a:gd name="T19" fmla="*/ 98 h 100"/>
                                <a:gd name="T20" fmla="*/ 0 w 9"/>
                                <a:gd name="T21" fmla="*/ 2 h 100"/>
                                <a:gd name="T22" fmla="*/ 1 w 9"/>
                                <a:gd name="T23" fmla="*/ 1 h 100"/>
                                <a:gd name="T24" fmla="*/ 1 w 9"/>
                                <a:gd name="T25" fmla="*/ 0 h 100"/>
                                <a:gd name="T26" fmla="*/ 3 w 9"/>
                                <a:gd name="T27" fmla="*/ 0 h 100"/>
                                <a:gd name="T28" fmla="*/ 5 w 9"/>
                                <a:gd name="T29" fmla="*/ 0 h 100"/>
                                <a:gd name="T30" fmla="*/ 7 w 9"/>
                                <a:gd name="T31" fmla="*/ 0 h 100"/>
                                <a:gd name="T32" fmla="*/ 8 w 9"/>
                                <a:gd name="T33" fmla="*/ 0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8"/>
                                    <a:pt x="9" y="98"/>
                                    <a:pt x="9" y="98"/>
                                  </a:cubicBezTo>
                                  <a:cubicBezTo>
                                    <a:pt x="9" y="99"/>
                                    <a:pt x="8" y="99"/>
                                    <a:pt x="8" y="99"/>
                                  </a:cubicBezTo>
                                  <a:cubicBezTo>
                                    <a:pt x="8" y="99"/>
                                    <a:pt x="7" y="99"/>
                                    <a:pt x="7" y="99"/>
                                  </a:cubicBezTo>
                                  <a:cubicBezTo>
                                    <a:pt x="6" y="99"/>
                                    <a:pt x="5" y="100"/>
                                    <a:pt x="5" y="100"/>
                                  </a:cubicBezTo>
                                  <a:cubicBezTo>
                                    <a:pt x="4" y="100"/>
                                    <a:pt x="3" y="99"/>
                                    <a:pt x="3" y="99"/>
                                  </a:cubicBezTo>
                                  <a:cubicBezTo>
                                    <a:pt x="2" y="99"/>
                                    <a:pt x="2" y="99"/>
                                    <a:pt x="1" y="99"/>
                                  </a:cubicBezTo>
                                  <a:cubicBezTo>
                                    <a:pt x="1" y="99"/>
                                    <a:pt x="1" y="99"/>
                                    <a:pt x="1" y="98"/>
                                  </a:cubicBezTo>
                                  <a:cubicBezTo>
                                    <a:pt x="0" y="98"/>
                                    <a:pt x="0" y="98"/>
                                    <a:pt x="0" y="98"/>
                                  </a:cubicBezTo>
                                  <a:lnTo>
                                    <a:pt x="0" y="2"/>
                                  </a:lnTo>
                                  <a:cubicBezTo>
                                    <a:pt x="0" y="1"/>
                                    <a:pt x="0" y="1"/>
                                    <a:pt x="1" y="1"/>
                                  </a:cubicBezTo>
                                  <a:cubicBezTo>
                                    <a:pt x="1" y="1"/>
                                    <a:pt x="1" y="0"/>
                                    <a:pt x="1" y="0"/>
                                  </a:cubicBezTo>
                                  <a:cubicBezTo>
                                    <a:pt x="2" y="0"/>
                                    <a:pt x="2" y="0"/>
                                    <a:pt x="3" y="0"/>
                                  </a:cubicBezTo>
                                  <a:cubicBezTo>
                                    <a:pt x="3" y="0"/>
                                    <a:pt x="4" y="0"/>
                                    <a:pt x="5" y="0"/>
                                  </a:cubicBezTo>
                                  <a:cubicBezTo>
                                    <a:pt x="5" y="0"/>
                                    <a:pt x="6" y="0"/>
                                    <a:pt x="7" y="0"/>
                                  </a:cubicBezTo>
                                  <a:cubicBezTo>
                                    <a:pt x="7" y="0"/>
                                    <a:pt x="8" y="0"/>
                                    <a:pt x="8" y="0"/>
                                  </a:cubicBezTo>
                                  <a:cubicBezTo>
                                    <a:pt x="8" y="0"/>
                                    <a:pt x="9" y="1"/>
                                    <a:pt x="9" y="1"/>
                                  </a:cubicBezTo>
                                  <a:cubicBezTo>
                                    <a:pt x="9" y="1"/>
                                    <a:pt x="9" y="1"/>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0" name="Freeform 77"/>
                          <wps:cNvSpPr>
                            <a:spLocks/>
                          </wps:cNvSpPr>
                          <wps:spPr bwMode="auto">
                            <a:xfrm>
                              <a:off x="3342" y="1411"/>
                              <a:ext cx="77" cy="8"/>
                            </a:xfrm>
                            <a:custGeom>
                              <a:avLst/>
                              <a:gdLst>
                                <a:gd name="T0" fmla="*/ 73 w 73"/>
                                <a:gd name="T1" fmla="*/ 4 h 8"/>
                                <a:gd name="T2" fmla="*/ 73 w 73"/>
                                <a:gd name="T3" fmla="*/ 4 h 8"/>
                                <a:gd name="T4" fmla="*/ 73 w 73"/>
                                <a:gd name="T5" fmla="*/ 7 h 8"/>
                                <a:gd name="T6" fmla="*/ 71 w 73"/>
                                <a:gd name="T7" fmla="*/ 8 h 8"/>
                                <a:gd name="T8" fmla="*/ 2 w 73"/>
                                <a:gd name="T9" fmla="*/ 8 h 8"/>
                                <a:gd name="T10" fmla="*/ 0 w 73"/>
                                <a:gd name="T11" fmla="*/ 7 h 8"/>
                                <a:gd name="T12" fmla="*/ 0 w 73"/>
                                <a:gd name="T13" fmla="*/ 4 h 8"/>
                                <a:gd name="T14" fmla="*/ 0 w 73"/>
                                <a:gd name="T15" fmla="*/ 1 h 8"/>
                                <a:gd name="T16" fmla="*/ 2 w 73"/>
                                <a:gd name="T17" fmla="*/ 0 h 8"/>
                                <a:gd name="T18" fmla="*/ 71 w 73"/>
                                <a:gd name="T19" fmla="*/ 0 h 8"/>
                                <a:gd name="T20" fmla="*/ 72 w 73"/>
                                <a:gd name="T21" fmla="*/ 0 h 8"/>
                                <a:gd name="T22" fmla="*/ 73 w 73"/>
                                <a:gd name="T23" fmla="*/ 1 h 8"/>
                                <a:gd name="T24" fmla="*/ 73 w 73"/>
                                <a:gd name="T25" fmla="*/ 2 h 8"/>
                                <a:gd name="T26" fmla="*/ 73 w 73"/>
                                <a:gd name="T27" fmla="*/ 4 h 8"/>
                                <a:gd name="T28" fmla="*/ 73 w 73"/>
                                <a:gd name="T29" fmla="*/ 4 h 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3" h="8">
                                  <a:moveTo>
                                    <a:pt x="73" y="4"/>
                                  </a:moveTo>
                                  <a:lnTo>
                                    <a:pt x="73" y="4"/>
                                  </a:lnTo>
                                  <a:cubicBezTo>
                                    <a:pt x="73" y="5"/>
                                    <a:pt x="73" y="6"/>
                                    <a:pt x="73" y="7"/>
                                  </a:cubicBezTo>
                                  <a:cubicBezTo>
                                    <a:pt x="72" y="8"/>
                                    <a:pt x="72" y="8"/>
                                    <a:pt x="71" y="8"/>
                                  </a:cubicBezTo>
                                  <a:lnTo>
                                    <a:pt x="2" y="8"/>
                                  </a:lnTo>
                                  <a:cubicBezTo>
                                    <a:pt x="1" y="8"/>
                                    <a:pt x="1" y="8"/>
                                    <a:pt x="0" y="7"/>
                                  </a:cubicBezTo>
                                  <a:cubicBezTo>
                                    <a:pt x="0" y="6"/>
                                    <a:pt x="0" y="5"/>
                                    <a:pt x="0" y="4"/>
                                  </a:cubicBezTo>
                                  <a:cubicBezTo>
                                    <a:pt x="0" y="3"/>
                                    <a:pt x="0" y="2"/>
                                    <a:pt x="0" y="1"/>
                                  </a:cubicBezTo>
                                  <a:cubicBezTo>
                                    <a:pt x="1" y="0"/>
                                    <a:pt x="1" y="0"/>
                                    <a:pt x="2" y="0"/>
                                  </a:cubicBezTo>
                                  <a:lnTo>
                                    <a:pt x="71" y="0"/>
                                  </a:lnTo>
                                  <a:cubicBezTo>
                                    <a:pt x="71" y="0"/>
                                    <a:pt x="72" y="0"/>
                                    <a:pt x="72" y="0"/>
                                  </a:cubicBezTo>
                                  <a:cubicBezTo>
                                    <a:pt x="72" y="0"/>
                                    <a:pt x="72" y="1"/>
                                    <a:pt x="73" y="1"/>
                                  </a:cubicBezTo>
                                  <a:cubicBezTo>
                                    <a:pt x="73" y="1"/>
                                    <a:pt x="73" y="2"/>
                                    <a:pt x="73" y="2"/>
                                  </a:cubicBezTo>
                                  <a:cubicBezTo>
                                    <a:pt x="73" y="3"/>
                                    <a:pt x="73" y="3"/>
                                    <a:pt x="73" y="4"/>
                                  </a:cubicBezTo>
                                  <a:lnTo>
                                    <a:pt x="73"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1" name="Freeform 78"/>
                          <wps:cNvSpPr>
                            <a:spLocks/>
                          </wps:cNvSpPr>
                          <wps:spPr bwMode="auto">
                            <a:xfrm>
                              <a:off x="3472" y="1353"/>
                              <a:ext cx="9" cy="106"/>
                            </a:xfrm>
                            <a:custGeom>
                              <a:avLst/>
                              <a:gdLst>
                                <a:gd name="T0" fmla="*/ 9 w 9"/>
                                <a:gd name="T1" fmla="*/ 98 h 100"/>
                                <a:gd name="T2" fmla="*/ 9 w 9"/>
                                <a:gd name="T3" fmla="*/ 98 h 100"/>
                                <a:gd name="T4" fmla="*/ 9 w 9"/>
                                <a:gd name="T5" fmla="*/ 98 h 100"/>
                                <a:gd name="T6" fmla="*/ 8 w 9"/>
                                <a:gd name="T7" fmla="*/ 99 h 100"/>
                                <a:gd name="T8" fmla="*/ 7 w 9"/>
                                <a:gd name="T9" fmla="*/ 99 h 100"/>
                                <a:gd name="T10" fmla="*/ 4 w 9"/>
                                <a:gd name="T11" fmla="*/ 100 h 100"/>
                                <a:gd name="T12" fmla="*/ 2 w 9"/>
                                <a:gd name="T13" fmla="*/ 99 h 100"/>
                                <a:gd name="T14" fmla="*/ 1 w 9"/>
                                <a:gd name="T15" fmla="*/ 99 h 100"/>
                                <a:gd name="T16" fmla="*/ 0 w 9"/>
                                <a:gd name="T17" fmla="*/ 98 h 100"/>
                                <a:gd name="T18" fmla="*/ 0 w 9"/>
                                <a:gd name="T19" fmla="*/ 98 h 100"/>
                                <a:gd name="T20" fmla="*/ 0 w 9"/>
                                <a:gd name="T21" fmla="*/ 2 h 100"/>
                                <a:gd name="T22" fmla="*/ 0 w 9"/>
                                <a:gd name="T23" fmla="*/ 1 h 100"/>
                                <a:gd name="T24" fmla="*/ 1 w 9"/>
                                <a:gd name="T25" fmla="*/ 0 h 100"/>
                                <a:gd name="T26" fmla="*/ 2 w 9"/>
                                <a:gd name="T27" fmla="*/ 0 h 100"/>
                                <a:gd name="T28" fmla="*/ 4 w 9"/>
                                <a:gd name="T29" fmla="*/ 0 h 100"/>
                                <a:gd name="T30" fmla="*/ 7 w 9"/>
                                <a:gd name="T31" fmla="*/ 0 h 100"/>
                                <a:gd name="T32" fmla="*/ 8 w 9"/>
                                <a:gd name="T33" fmla="*/ 0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8"/>
                                    <a:pt x="9" y="98"/>
                                    <a:pt x="9" y="98"/>
                                  </a:cubicBezTo>
                                  <a:cubicBezTo>
                                    <a:pt x="8" y="99"/>
                                    <a:pt x="8" y="99"/>
                                    <a:pt x="8" y="99"/>
                                  </a:cubicBezTo>
                                  <a:cubicBezTo>
                                    <a:pt x="8" y="99"/>
                                    <a:pt x="7" y="99"/>
                                    <a:pt x="7" y="99"/>
                                  </a:cubicBezTo>
                                  <a:cubicBezTo>
                                    <a:pt x="6" y="99"/>
                                    <a:pt x="5" y="100"/>
                                    <a:pt x="4" y="100"/>
                                  </a:cubicBezTo>
                                  <a:cubicBezTo>
                                    <a:pt x="4" y="100"/>
                                    <a:pt x="3" y="99"/>
                                    <a:pt x="2" y="99"/>
                                  </a:cubicBezTo>
                                  <a:cubicBezTo>
                                    <a:pt x="2" y="99"/>
                                    <a:pt x="1" y="99"/>
                                    <a:pt x="1" y="99"/>
                                  </a:cubicBezTo>
                                  <a:cubicBezTo>
                                    <a:pt x="1" y="99"/>
                                    <a:pt x="1" y="99"/>
                                    <a:pt x="0" y="98"/>
                                  </a:cubicBezTo>
                                  <a:cubicBezTo>
                                    <a:pt x="0" y="98"/>
                                    <a:pt x="0" y="98"/>
                                    <a:pt x="0" y="98"/>
                                  </a:cubicBezTo>
                                  <a:lnTo>
                                    <a:pt x="0" y="2"/>
                                  </a:lnTo>
                                  <a:cubicBezTo>
                                    <a:pt x="0" y="1"/>
                                    <a:pt x="0" y="1"/>
                                    <a:pt x="0" y="1"/>
                                  </a:cubicBezTo>
                                  <a:cubicBezTo>
                                    <a:pt x="1" y="1"/>
                                    <a:pt x="1" y="0"/>
                                    <a:pt x="1" y="0"/>
                                  </a:cubicBezTo>
                                  <a:cubicBezTo>
                                    <a:pt x="1" y="0"/>
                                    <a:pt x="2" y="0"/>
                                    <a:pt x="2" y="0"/>
                                  </a:cubicBezTo>
                                  <a:cubicBezTo>
                                    <a:pt x="3" y="0"/>
                                    <a:pt x="4" y="0"/>
                                    <a:pt x="4" y="0"/>
                                  </a:cubicBezTo>
                                  <a:cubicBezTo>
                                    <a:pt x="5" y="0"/>
                                    <a:pt x="6" y="0"/>
                                    <a:pt x="7" y="0"/>
                                  </a:cubicBezTo>
                                  <a:cubicBezTo>
                                    <a:pt x="7" y="0"/>
                                    <a:pt x="8" y="0"/>
                                    <a:pt x="8" y="0"/>
                                  </a:cubicBezTo>
                                  <a:cubicBezTo>
                                    <a:pt x="8" y="0"/>
                                    <a:pt x="8" y="1"/>
                                    <a:pt x="9" y="1"/>
                                  </a:cubicBezTo>
                                  <a:cubicBezTo>
                                    <a:pt x="9" y="1"/>
                                    <a:pt x="9" y="1"/>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2" name="Freeform 79"/>
                          <wps:cNvSpPr>
                            <a:spLocks noEditPoints="1"/>
                          </wps:cNvSpPr>
                          <wps:spPr bwMode="auto">
                            <a:xfrm>
                              <a:off x="3504" y="1386"/>
                              <a:ext cx="51" cy="73"/>
                            </a:xfrm>
                            <a:custGeom>
                              <a:avLst/>
                              <a:gdLst>
                                <a:gd name="T0" fmla="*/ 49 w 49"/>
                                <a:gd name="T1" fmla="*/ 67 h 69"/>
                                <a:gd name="T2" fmla="*/ 49 w 49"/>
                                <a:gd name="T3" fmla="*/ 67 h 69"/>
                                <a:gd name="T4" fmla="*/ 49 w 49"/>
                                <a:gd name="T5" fmla="*/ 68 h 69"/>
                                <a:gd name="T6" fmla="*/ 48 w 49"/>
                                <a:gd name="T7" fmla="*/ 68 h 69"/>
                                <a:gd name="T8" fmla="*/ 46 w 49"/>
                                <a:gd name="T9" fmla="*/ 69 h 69"/>
                                <a:gd name="T10" fmla="*/ 44 w 49"/>
                                <a:gd name="T11" fmla="*/ 68 h 69"/>
                                <a:gd name="T12" fmla="*/ 42 w 49"/>
                                <a:gd name="T13" fmla="*/ 68 h 69"/>
                                <a:gd name="T14" fmla="*/ 42 w 49"/>
                                <a:gd name="T15" fmla="*/ 67 h 69"/>
                                <a:gd name="T16" fmla="*/ 42 w 49"/>
                                <a:gd name="T17" fmla="*/ 59 h 69"/>
                                <a:gd name="T18" fmla="*/ 32 w 49"/>
                                <a:gd name="T19" fmla="*/ 67 h 69"/>
                                <a:gd name="T20" fmla="*/ 21 w 49"/>
                                <a:gd name="T21" fmla="*/ 69 h 69"/>
                                <a:gd name="T22" fmla="*/ 12 w 49"/>
                                <a:gd name="T23" fmla="*/ 68 h 69"/>
                                <a:gd name="T24" fmla="*/ 5 w 49"/>
                                <a:gd name="T25" fmla="*/ 64 h 69"/>
                                <a:gd name="T26" fmla="*/ 1 w 49"/>
                                <a:gd name="T27" fmla="*/ 58 h 69"/>
                                <a:gd name="T28" fmla="*/ 0 w 49"/>
                                <a:gd name="T29" fmla="*/ 50 h 69"/>
                                <a:gd name="T30" fmla="*/ 2 w 49"/>
                                <a:gd name="T31" fmla="*/ 41 h 69"/>
                                <a:gd name="T32" fmla="*/ 8 w 49"/>
                                <a:gd name="T33" fmla="*/ 35 h 69"/>
                                <a:gd name="T34" fmla="*/ 18 w 49"/>
                                <a:gd name="T35" fmla="*/ 31 h 69"/>
                                <a:gd name="T36" fmla="*/ 31 w 49"/>
                                <a:gd name="T37" fmla="*/ 29 h 69"/>
                                <a:gd name="T38" fmla="*/ 41 w 49"/>
                                <a:gd name="T39" fmla="*/ 29 h 69"/>
                                <a:gd name="T40" fmla="*/ 41 w 49"/>
                                <a:gd name="T41" fmla="*/ 24 h 69"/>
                                <a:gd name="T42" fmla="*/ 40 w 49"/>
                                <a:gd name="T43" fmla="*/ 16 h 69"/>
                                <a:gd name="T44" fmla="*/ 37 w 49"/>
                                <a:gd name="T45" fmla="*/ 11 h 69"/>
                                <a:gd name="T46" fmla="*/ 32 w 49"/>
                                <a:gd name="T47" fmla="*/ 8 h 69"/>
                                <a:gd name="T48" fmla="*/ 25 w 49"/>
                                <a:gd name="T49" fmla="*/ 7 h 69"/>
                                <a:gd name="T50" fmla="*/ 17 w 49"/>
                                <a:gd name="T51" fmla="*/ 8 h 69"/>
                                <a:gd name="T52" fmla="*/ 11 w 49"/>
                                <a:gd name="T53" fmla="*/ 10 h 69"/>
                                <a:gd name="T54" fmla="*/ 7 w 49"/>
                                <a:gd name="T55" fmla="*/ 12 h 69"/>
                                <a:gd name="T56" fmla="*/ 4 w 49"/>
                                <a:gd name="T57" fmla="*/ 13 h 69"/>
                                <a:gd name="T58" fmla="*/ 4 w 49"/>
                                <a:gd name="T59" fmla="*/ 13 h 69"/>
                                <a:gd name="T60" fmla="*/ 3 w 49"/>
                                <a:gd name="T61" fmla="*/ 13 h 69"/>
                                <a:gd name="T62" fmla="*/ 3 w 49"/>
                                <a:gd name="T63" fmla="*/ 12 h 69"/>
                                <a:gd name="T64" fmla="*/ 3 w 49"/>
                                <a:gd name="T65" fmla="*/ 10 h 69"/>
                                <a:gd name="T66" fmla="*/ 3 w 49"/>
                                <a:gd name="T67" fmla="*/ 8 h 69"/>
                                <a:gd name="T68" fmla="*/ 4 w 49"/>
                                <a:gd name="T69" fmla="*/ 6 h 69"/>
                                <a:gd name="T70" fmla="*/ 7 w 49"/>
                                <a:gd name="T71" fmla="*/ 4 h 69"/>
                                <a:gd name="T72" fmla="*/ 12 w 49"/>
                                <a:gd name="T73" fmla="*/ 2 h 69"/>
                                <a:gd name="T74" fmla="*/ 19 w 49"/>
                                <a:gd name="T75" fmla="*/ 0 h 69"/>
                                <a:gd name="T76" fmla="*/ 25 w 49"/>
                                <a:gd name="T77" fmla="*/ 0 h 69"/>
                                <a:gd name="T78" fmla="*/ 37 w 49"/>
                                <a:gd name="T79" fmla="*/ 1 h 69"/>
                                <a:gd name="T80" fmla="*/ 44 w 49"/>
                                <a:gd name="T81" fmla="*/ 6 h 69"/>
                                <a:gd name="T82" fmla="*/ 48 w 49"/>
                                <a:gd name="T83" fmla="*/ 13 h 69"/>
                                <a:gd name="T84" fmla="*/ 49 w 49"/>
                                <a:gd name="T85" fmla="*/ 23 h 69"/>
                                <a:gd name="T86" fmla="*/ 49 w 49"/>
                                <a:gd name="T87" fmla="*/ 67 h 69"/>
                                <a:gd name="T88" fmla="*/ 41 w 49"/>
                                <a:gd name="T89" fmla="*/ 36 h 69"/>
                                <a:gd name="T90" fmla="*/ 41 w 49"/>
                                <a:gd name="T91" fmla="*/ 36 h 69"/>
                                <a:gd name="T92" fmla="*/ 29 w 49"/>
                                <a:gd name="T93" fmla="*/ 36 h 69"/>
                                <a:gd name="T94" fmla="*/ 20 w 49"/>
                                <a:gd name="T95" fmla="*/ 37 h 69"/>
                                <a:gd name="T96" fmla="*/ 14 w 49"/>
                                <a:gd name="T97" fmla="*/ 40 h 69"/>
                                <a:gd name="T98" fmla="*/ 10 w 49"/>
                                <a:gd name="T99" fmla="*/ 44 h 69"/>
                                <a:gd name="T100" fmla="*/ 9 w 49"/>
                                <a:gd name="T101" fmla="*/ 50 h 69"/>
                                <a:gd name="T102" fmla="*/ 12 w 49"/>
                                <a:gd name="T103" fmla="*/ 59 h 69"/>
                                <a:gd name="T104" fmla="*/ 22 w 49"/>
                                <a:gd name="T105" fmla="*/ 62 h 69"/>
                                <a:gd name="T106" fmla="*/ 32 w 49"/>
                                <a:gd name="T107" fmla="*/ 59 h 69"/>
                                <a:gd name="T108" fmla="*/ 41 w 49"/>
                                <a:gd name="T109" fmla="*/ 51 h 69"/>
                                <a:gd name="T110" fmla="*/ 41 w 49"/>
                                <a:gd name="T111" fmla="*/ 3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69">
                                  <a:moveTo>
                                    <a:pt x="49" y="67"/>
                                  </a:moveTo>
                                  <a:lnTo>
                                    <a:pt x="49" y="67"/>
                                  </a:lnTo>
                                  <a:cubicBezTo>
                                    <a:pt x="49" y="67"/>
                                    <a:pt x="49" y="68"/>
                                    <a:pt x="49" y="68"/>
                                  </a:cubicBezTo>
                                  <a:cubicBezTo>
                                    <a:pt x="49" y="68"/>
                                    <a:pt x="48" y="68"/>
                                    <a:pt x="48" y="68"/>
                                  </a:cubicBezTo>
                                  <a:cubicBezTo>
                                    <a:pt x="47" y="68"/>
                                    <a:pt x="46" y="69"/>
                                    <a:pt x="46" y="69"/>
                                  </a:cubicBezTo>
                                  <a:cubicBezTo>
                                    <a:pt x="45" y="69"/>
                                    <a:pt x="44" y="68"/>
                                    <a:pt x="44" y="68"/>
                                  </a:cubicBezTo>
                                  <a:cubicBezTo>
                                    <a:pt x="43" y="68"/>
                                    <a:pt x="43" y="68"/>
                                    <a:pt x="42" y="68"/>
                                  </a:cubicBezTo>
                                  <a:cubicBezTo>
                                    <a:pt x="42" y="68"/>
                                    <a:pt x="42" y="67"/>
                                    <a:pt x="42" y="67"/>
                                  </a:cubicBezTo>
                                  <a:lnTo>
                                    <a:pt x="42" y="59"/>
                                  </a:lnTo>
                                  <a:cubicBezTo>
                                    <a:pt x="39" y="63"/>
                                    <a:pt x="36" y="65"/>
                                    <a:pt x="32" y="67"/>
                                  </a:cubicBezTo>
                                  <a:cubicBezTo>
                                    <a:pt x="29" y="68"/>
                                    <a:pt x="25" y="69"/>
                                    <a:pt x="21" y="69"/>
                                  </a:cubicBezTo>
                                  <a:cubicBezTo>
                                    <a:pt x="18" y="69"/>
                                    <a:pt x="15" y="69"/>
                                    <a:pt x="12" y="68"/>
                                  </a:cubicBezTo>
                                  <a:cubicBezTo>
                                    <a:pt x="10" y="67"/>
                                    <a:pt x="7" y="66"/>
                                    <a:pt x="5" y="64"/>
                                  </a:cubicBezTo>
                                  <a:cubicBezTo>
                                    <a:pt x="4" y="63"/>
                                    <a:pt x="2" y="61"/>
                                    <a:pt x="1" y="58"/>
                                  </a:cubicBezTo>
                                  <a:cubicBezTo>
                                    <a:pt x="0" y="56"/>
                                    <a:pt x="0" y="53"/>
                                    <a:pt x="0" y="50"/>
                                  </a:cubicBezTo>
                                  <a:cubicBezTo>
                                    <a:pt x="0" y="47"/>
                                    <a:pt x="0" y="44"/>
                                    <a:pt x="2" y="41"/>
                                  </a:cubicBezTo>
                                  <a:cubicBezTo>
                                    <a:pt x="3" y="38"/>
                                    <a:pt x="5" y="36"/>
                                    <a:pt x="8" y="35"/>
                                  </a:cubicBezTo>
                                  <a:cubicBezTo>
                                    <a:pt x="11" y="33"/>
                                    <a:pt x="14" y="31"/>
                                    <a:pt x="18" y="31"/>
                                  </a:cubicBezTo>
                                  <a:cubicBezTo>
                                    <a:pt x="22" y="30"/>
                                    <a:pt x="26" y="29"/>
                                    <a:pt x="31" y="29"/>
                                  </a:cubicBezTo>
                                  <a:lnTo>
                                    <a:pt x="41" y="29"/>
                                  </a:lnTo>
                                  <a:lnTo>
                                    <a:pt x="41" y="24"/>
                                  </a:lnTo>
                                  <a:cubicBezTo>
                                    <a:pt x="41" y="21"/>
                                    <a:pt x="41" y="19"/>
                                    <a:pt x="40" y="16"/>
                                  </a:cubicBezTo>
                                  <a:cubicBezTo>
                                    <a:pt x="39" y="14"/>
                                    <a:pt x="38" y="13"/>
                                    <a:pt x="37" y="11"/>
                                  </a:cubicBezTo>
                                  <a:cubicBezTo>
                                    <a:pt x="36" y="10"/>
                                    <a:pt x="34" y="9"/>
                                    <a:pt x="32" y="8"/>
                                  </a:cubicBezTo>
                                  <a:cubicBezTo>
                                    <a:pt x="30" y="7"/>
                                    <a:pt x="28" y="7"/>
                                    <a:pt x="25" y="7"/>
                                  </a:cubicBezTo>
                                  <a:cubicBezTo>
                                    <a:pt x="22" y="7"/>
                                    <a:pt x="19" y="7"/>
                                    <a:pt x="17" y="8"/>
                                  </a:cubicBezTo>
                                  <a:cubicBezTo>
                                    <a:pt x="15" y="9"/>
                                    <a:pt x="13" y="9"/>
                                    <a:pt x="11" y="10"/>
                                  </a:cubicBezTo>
                                  <a:cubicBezTo>
                                    <a:pt x="9" y="11"/>
                                    <a:pt x="8" y="12"/>
                                    <a:pt x="7" y="12"/>
                                  </a:cubicBezTo>
                                  <a:cubicBezTo>
                                    <a:pt x="6" y="13"/>
                                    <a:pt x="5" y="13"/>
                                    <a:pt x="4" y="13"/>
                                  </a:cubicBezTo>
                                  <a:cubicBezTo>
                                    <a:pt x="4" y="13"/>
                                    <a:pt x="4" y="13"/>
                                    <a:pt x="4" y="13"/>
                                  </a:cubicBezTo>
                                  <a:cubicBezTo>
                                    <a:pt x="3" y="13"/>
                                    <a:pt x="3" y="13"/>
                                    <a:pt x="3" y="13"/>
                                  </a:cubicBezTo>
                                  <a:cubicBezTo>
                                    <a:pt x="3" y="13"/>
                                    <a:pt x="3" y="12"/>
                                    <a:pt x="3" y="12"/>
                                  </a:cubicBezTo>
                                  <a:cubicBezTo>
                                    <a:pt x="3" y="11"/>
                                    <a:pt x="3" y="11"/>
                                    <a:pt x="3" y="10"/>
                                  </a:cubicBezTo>
                                  <a:cubicBezTo>
                                    <a:pt x="3" y="9"/>
                                    <a:pt x="3" y="9"/>
                                    <a:pt x="3" y="8"/>
                                  </a:cubicBezTo>
                                  <a:cubicBezTo>
                                    <a:pt x="3" y="7"/>
                                    <a:pt x="3" y="7"/>
                                    <a:pt x="4" y="6"/>
                                  </a:cubicBezTo>
                                  <a:cubicBezTo>
                                    <a:pt x="4" y="6"/>
                                    <a:pt x="5" y="5"/>
                                    <a:pt x="7" y="4"/>
                                  </a:cubicBezTo>
                                  <a:cubicBezTo>
                                    <a:pt x="9" y="3"/>
                                    <a:pt x="10" y="3"/>
                                    <a:pt x="12" y="2"/>
                                  </a:cubicBezTo>
                                  <a:cubicBezTo>
                                    <a:pt x="14" y="1"/>
                                    <a:pt x="16" y="1"/>
                                    <a:pt x="19" y="0"/>
                                  </a:cubicBezTo>
                                  <a:cubicBezTo>
                                    <a:pt x="21" y="0"/>
                                    <a:pt x="23" y="0"/>
                                    <a:pt x="25" y="0"/>
                                  </a:cubicBezTo>
                                  <a:cubicBezTo>
                                    <a:pt x="30" y="0"/>
                                    <a:pt x="34" y="0"/>
                                    <a:pt x="37" y="1"/>
                                  </a:cubicBezTo>
                                  <a:cubicBezTo>
                                    <a:pt x="40" y="2"/>
                                    <a:pt x="42" y="4"/>
                                    <a:pt x="44" y="6"/>
                                  </a:cubicBezTo>
                                  <a:cubicBezTo>
                                    <a:pt x="46" y="8"/>
                                    <a:pt x="47" y="10"/>
                                    <a:pt x="48" y="13"/>
                                  </a:cubicBezTo>
                                  <a:cubicBezTo>
                                    <a:pt x="49" y="16"/>
                                    <a:pt x="49" y="19"/>
                                    <a:pt x="49" y="23"/>
                                  </a:cubicBezTo>
                                  <a:lnTo>
                                    <a:pt x="49" y="67"/>
                                  </a:lnTo>
                                  <a:close/>
                                  <a:moveTo>
                                    <a:pt x="41" y="36"/>
                                  </a:moveTo>
                                  <a:lnTo>
                                    <a:pt x="41" y="36"/>
                                  </a:lnTo>
                                  <a:lnTo>
                                    <a:pt x="29" y="36"/>
                                  </a:lnTo>
                                  <a:cubicBezTo>
                                    <a:pt x="26" y="36"/>
                                    <a:pt x="23" y="37"/>
                                    <a:pt x="20" y="37"/>
                                  </a:cubicBezTo>
                                  <a:cubicBezTo>
                                    <a:pt x="18" y="38"/>
                                    <a:pt x="15" y="39"/>
                                    <a:pt x="14" y="40"/>
                                  </a:cubicBezTo>
                                  <a:cubicBezTo>
                                    <a:pt x="12" y="41"/>
                                    <a:pt x="11" y="42"/>
                                    <a:pt x="10" y="44"/>
                                  </a:cubicBezTo>
                                  <a:cubicBezTo>
                                    <a:pt x="9" y="46"/>
                                    <a:pt x="9" y="48"/>
                                    <a:pt x="9" y="50"/>
                                  </a:cubicBezTo>
                                  <a:cubicBezTo>
                                    <a:pt x="9" y="54"/>
                                    <a:pt x="10" y="57"/>
                                    <a:pt x="12" y="59"/>
                                  </a:cubicBezTo>
                                  <a:cubicBezTo>
                                    <a:pt x="14" y="61"/>
                                    <a:pt x="18" y="62"/>
                                    <a:pt x="22" y="62"/>
                                  </a:cubicBezTo>
                                  <a:cubicBezTo>
                                    <a:pt x="25" y="62"/>
                                    <a:pt x="29" y="61"/>
                                    <a:pt x="32" y="59"/>
                                  </a:cubicBezTo>
                                  <a:cubicBezTo>
                                    <a:pt x="34" y="58"/>
                                    <a:pt x="38" y="55"/>
                                    <a:pt x="41" y="51"/>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3" name="Freeform 80"/>
                          <wps:cNvSpPr>
                            <a:spLocks/>
                          </wps:cNvSpPr>
                          <wps:spPr bwMode="auto">
                            <a:xfrm>
                              <a:off x="3577" y="1386"/>
                              <a:ext cx="98" cy="73"/>
                            </a:xfrm>
                            <a:custGeom>
                              <a:avLst/>
                              <a:gdLst>
                                <a:gd name="T0" fmla="*/ 93 w 93"/>
                                <a:gd name="T1" fmla="*/ 2 h 69"/>
                                <a:gd name="T2" fmla="*/ 93 w 93"/>
                                <a:gd name="T3" fmla="*/ 2 h 69"/>
                                <a:gd name="T4" fmla="*/ 93 w 93"/>
                                <a:gd name="T5" fmla="*/ 3 h 69"/>
                                <a:gd name="T6" fmla="*/ 93 w 93"/>
                                <a:gd name="T7" fmla="*/ 4 h 69"/>
                                <a:gd name="T8" fmla="*/ 73 w 93"/>
                                <a:gd name="T9" fmla="*/ 67 h 69"/>
                                <a:gd name="T10" fmla="*/ 72 w 93"/>
                                <a:gd name="T11" fmla="*/ 68 h 69"/>
                                <a:gd name="T12" fmla="*/ 71 w 93"/>
                                <a:gd name="T13" fmla="*/ 68 h 69"/>
                                <a:gd name="T14" fmla="*/ 69 w 93"/>
                                <a:gd name="T15" fmla="*/ 68 h 69"/>
                                <a:gd name="T16" fmla="*/ 67 w 93"/>
                                <a:gd name="T17" fmla="*/ 69 h 69"/>
                                <a:gd name="T18" fmla="*/ 64 w 93"/>
                                <a:gd name="T19" fmla="*/ 68 h 69"/>
                                <a:gd name="T20" fmla="*/ 63 w 93"/>
                                <a:gd name="T21" fmla="*/ 68 h 69"/>
                                <a:gd name="T22" fmla="*/ 61 w 93"/>
                                <a:gd name="T23" fmla="*/ 68 h 69"/>
                                <a:gd name="T24" fmla="*/ 61 w 93"/>
                                <a:gd name="T25" fmla="*/ 67 h 69"/>
                                <a:gd name="T26" fmla="*/ 46 w 93"/>
                                <a:gd name="T27" fmla="*/ 16 h 69"/>
                                <a:gd name="T28" fmla="*/ 46 w 93"/>
                                <a:gd name="T29" fmla="*/ 15 h 69"/>
                                <a:gd name="T30" fmla="*/ 46 w 93"/>
                                <a:gd name="T31" fmla="*/ 16 h 69"/>
                                <a:gd name="T32" fmla="*/ 32 w 93"/>
                                <a:gd name="T33" fmla="*/ 67 h 69"/>
                                <a:gd name="T34" fmla="*/ 31 w 93"/>
                                <a:gd name="T35" fmla="*/ 68 h 69"/>
                                <a:gd name="T36" fmla="*/ 30 w 93"/>
                                <a:gd name="T37" fmla="*/ 68 h 69"/>
                                <a:gd name="T38" fmla="*/ 28 w 93"/>
                                <a:gd name="T39" fmla="*/ 68 h 69"/>
                                <a:gd name="T40" fmla="*/ 26 w 93"/>
                                <a:gd name="T41" fmla="*/ 69 h 69"/>
                                <a:gd name="T42" fmla="*/ 23 w 93"/>
                                <a:gd name="T43" fmla="*/ 68 h 69"/>
                                <a:gd name="T44" fmla="*/ 22 w 93"/>
                                <a:gd name="T45" fmla="*/ 68 h 69"/>
                                <a:gd name="T46" fmla="*/ 21 w 93"/>
                                <a:gd name="T47" fmla="*/ 68 h 69"/>
                                <a:gd name="T48" fmla="*/ 20 w 93"/>
                                <a:gd name="T49" fmla="*/ 67 h 69"/>
                                <a:gd name="T50" fmla="*/ 0 w 93"/>
                                <a:gd name="T51" fmla="*/ 4 h 69"/>
                                <a:gd name="T52" fmla="*/ 0 w 93"/>
                                <a:gd name="T53" fmla="*/ 3 h 69"/>
                                <a:gd name="T54" fmla="*/ 0 w 93"/>
                                <a:gd name="T55" fmla="*/ 2 h 69"/>
                                <a:gd name="T56" fmla="*/ 0 w 93"/>
                                <a:gd name="T57" fmla="*/ 1 h 69"/>
                                <a:gd name="T58" fmla="*/ 1 w 93"/>
                                <a:gd name="T59" fmla="*/ 1 h 69"/>
                                <a:gd name="T60" fmla="*/ 2 w 93"/>
                                <a:gd name="T61" fmla="*/ 0 h 69"/>
                                <a:gd name="T62" fmla="*/ 4 w 93"/>
                                <a:gd name="T63" fmla="*/ 0 h 69"/>
                                <a:gd name="T64" fmla="*/ 6 w 93"/>
                                <a:gd name="T65" fmla="*/ 0 h 69"/>
                                <a:gd name="T66" fmla="*/ 8 w 93"/>
                                <a:gd name="T67" fmla="*/ 1 h 69"/>
                                <a:gd name="T68" fmla="*/ 8 w 93"/>
                                <a:gd name="T69" fmla="*/ 1 h 69"/>
                                <a:gd name="T70" fmla="*/ 9 w 93"/>
                                <a:gd name="T71" fmla="*/ 2 h 69"/>
                                <a:gd name="T72" fmla="*/ 26 w 93"/>
                                <a:gd name="T73" fmla="*/ 58 h 69"/>
                                <a:gd name="T74" fmla="*/ 26 w 93"/>
                                <a:gd name="T75" fmla="*/ 59 h 69"/>
                                <a:gd name="T76" fmla="*/ 26 w 93"/>
                                <a:gd name="T77" fmla="*/ 58 h 69"/>
                                <a:gd name="T78" fmla="*/ 42 w 93"/>
                                <a:gd name="T79" fmla="*/ 2 h 69"/>
                                <a:gd name="T80" fmla="*/ 42 w 93"/>
                                <a:gd name="T81" fmla="*/ 1 h 69"/>
                                <a:gd name="T82" fmla="*/ 43 w 93"/>
                                <a:gd name="T83" fmla="*/ 1 h 69"/>
                                <a:gd name="T84" fmla="*/ 44 w 93"/>
                                <a:gd name="T85" fmla="*/ 0 h 69"/>
                                <a:gd name="T86" fmla="*/ 46 w 93"/>
                                <a:gd name="T87" fmla="*/ 0 h 69"/>
                                <a:gd name="T88" fmla="*/ 48 w 93"/>
                                <a:gd name="T89" fmla="*/ 0 h 69"/>
                                <a:gd name="T90" fmla="*/ 49 w 93"/>
                                <a:gd name="T91" fmla="*/ 1 h 69"/>
                                <a:gd name="T92" fmla="*/ 50 w 93"/>
                                <a:gd name="T93" fmla="*/ 1 h 69"/>
                                <a:gd name="T94" fmla="*/ 50 w 93"/>
                                <a:gd name="T95" fmla="*/ 2 h 69"/>
                                <a:gd name="T96" fmla="*/ 67 w 93"/>
                                <a:gd name="T97" fmla="*/ 58 h 69"/>
                                <a:gd name="T98" fmla="*/ 67 w 93"/>
                                <a:gd name="T99" fmla="*/ 59 h 69"/>
                                <a:gd name="T100" fmla="*/ 67 w 93"/>
                                <a:gd name="T101" fmla="*/ 58 h 69"/>
                                <a:gd name="T102" fmla="*/ 84 w 93"/>
                                <a:gd name="T103" fmla="*/ 2 h 69"/>
                                <a:gd name="T104" fmla="*/ 85 w 93"/>
                                <a:gd name="T105" fmla="*/ 1 h 69"/>
                                <a:gd name="T106" fmla="*/ 85 w 93"/>
                                <a:gd name="T107" fmla="*/ 1 h 69"/>
                                <a:gd name="T108" fmla="*/ 87 w 93"/>
                                <a:gd name="T109" fmla="*/ 0 h 69"/>
                                <a:gd name="T110" fmla="*/ 89 w 93"/>
                                <a:gd name="T111" fmla="*/ 0 h 69"/>
                                <a:gd name="T112" fmla="*/ 91 w 93"/>
                                <a:gd name="T113" fmla="*/ 0 h 69"/>
                                <a:gd name="T114" fmla="*/ 92 w 93"/>
                                <a:gd name="T115" fmla="*/ 1 h 69"/>
                                <a:gd name="T116" fmla="*/ 93 w 93"/>
                                <a:gd name="T117" fmla="*/ 1 h 69"/>
                                <a:gd name="T118" fmla="*/ 93 w 93"/>
                                <a:gd name="T119" fmla="*/ 2 h 69"/>
                                <a:gd name="T120" fmla="*/ 93 w 93"/>
                                <a:gd name="T121" fmla="*/ 2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93" h="69">
                                  <a:moveTo>
                                    <a:pt x="93" y="2"/>
                                  </a:moveTo>
                                  <a:lnTo>
                                    <a:pt x="93" y="2"/>
                                  </a:lnTo>
                                  <a:cubicBezTo>
                                    <a:pt x="93" y="2"/>
                                    <a:pt x="93" y="3"/>
                                    <a:pt x="93" y="3"/>
                                  </a:cubicBezTo>
                                  <a:cubicBezTo>
                                    <a:pt x="93" y="3"/>
                                    <a:pt x="93" y="3"/>
                                    <a:pt x="93" y="4"/>
                                  </a:cubicBezTo>
                                  <a:lnTo>
                                    <a:pt x="73" y="67"/>
                                  </a:lnTo>
                                  <a:cubicBezTo>
                                    <a:pt x="72" y="67"/>
                                    <a:pt x="72" y="67"/>
                                    <a:pt x="72" y="68"/>
                                  </a:cubicBezTo>
                                  <a:cubicBezTo>
                                    <a:pt x="72" y="68"/>
                                    <a:pt x="71" y="68"/>
                                    <a:pt x="71" y="68"/>
                                  </a:cubicBezTo>
                                  <a:cubicBezTo>
                                    <a:pt x="71" y="68"/>
                                    <a:pt x="70" y="68"/>
                                    <a:pt x="69" y="68"/>
                                  </a:cubicBezTo>
                                  <a:cubicBezTo>
                                    <a:pt x="69" y="68"/>
                                    <a:pt x="68" y="69"/>
                                    <a:pt x="67" y="69"/>
                                  </a:cubicBezTo>
                                  <a:cubicBezTo>
                                    <a:pt x="66" y="69"/>
                                    <a:pt x="65" y="68"/>
                                    <a:pt x="64" y="68"/>
                                  </a:cubicBezTo>
                                  <a:cubicBezTo>
                                    <a:pt x="64" y="68"/>
                                    <a:pt x="63" y="68"/>
                                    <a:pt x="63" y="68"/>
                                  </a:cubicBezTo>
                                  <a:cubicBezTo>
                                    <a:pt x="62" y="68"/>
                                    <a:pt x="62" y="68"/>
                                    <a:pt x="61" y="68"/>
                                  </a:cubicBezTo>
                                  <a:cubicBezTo>
                                    <a:pt x="61" y="67"/>
                                    <a:pt x="61" y="67"/>
                                    <a:pt x="61" y="67"/>
                                  </a:cubicBezTo>
                                  <a:lnTo>
                                    <a:pt x="46" y="16"/>
                                  </a:lnTo>
                                  <a:lnTo>
                                    <a:pt x="46" y="15"/>
                                  </a:lnTo>
                                  <a:lnTo>
                                    <a:pt x="46" y="16"/>
                                  </a:lnTo>
                                  <a:lnTo>
                                    <a:pt x="32" y="67"/>
                                  </a:lnTo>
                                  <a:cubicBezTo>
                                    <a:pt x="32" y="67"/>
                                    <a:pt x="31" y="67"/>
                                    <a:pt x="31" y="68"/>
                                  </a:cubicBezTo>
                                  <a:cubicBezTo>
                                    <a:pt x="31" y="68"/>
                                    <a:pt x="30" y="68"/>
                                    <a:pt x="30" y="68"/>
                                  </a:cubicBezTo>
                                  <a:cubicBezTo>
                                    <a:pt x="29" y="68"/>
                                    <a:pt x="29" y="68"/>
                                    <a:pt x="28" y="68"/>
                                  </a:cubicBezTo>
                                  <a:cubicBezTo>
                                    <a:pt x="27" y="68"/>
                                    <a:pt x="27" y="69"/>
                                    <a:pt x="26" y="69"/>
                                  </a:cubicBezTo>
                                  <a:cubicBezTo>
                                    <a:pt x="25" y="69"/>
                                    <a:pt x="24" y="68"/>
                                    <a:pt x="23" y="68"/>
                                  </a:cubicBezTo>
                                  <a:cubicBezTo>
                                    <a:pt x="23" y="68"/>
                                    <a:pt x="22" y="68"/>
                                    <a:pt x="22" y="68"/>
                                  </a:cubicBezTo>
                                  <a:cubicBezTo>
                                    <a:pt x="21" y="68"/>
                                    <a:pt x="21" y="68"/>
                                    <a:pt x="21" y="68"/>
                                  </a:cubicBezTo>
                                  <a:cubicBezTo>
                                    <a:pt x="20" y="67"/>
                                    <a:pt x="20" y="67"/>
                                    <a:pt x="20" y="67"/>
                                  </a:cubicBezTo>
                                  <a:lnTo>
                                    <a:pt x="0" y="4"/>
                                  </a:lnTo>
                                  <a:cubicBezTo>
                                    <a:pt x="0" y="4"/>
                                    <a:pt x="0" y="3"/>
                                    <a:pt x="0" y="3"/>
                                  </a:cubicBezTo>
                                  <a:cubicBezTo>
                                    <a:pt x="0" y="3"/>
                                    <a:pt x="0" y="2"/>
                                    <a:pt x="0" y="2"/>
                                  </a:cubicBezTo>
                                  <a:cubicBezTo>
                                    <a:pt x="0" y="2"/>
                                    <a:pt x="0" y="1"/>
                                    <a:pt x="0" y="1"/>
                                  </a:cubicBezTo>
                                  <a:cubicBezTo>
                                    <a:pt x="0" y="1"/>
                                    <a:pt x="0" y="1"/>
                                    <a:pt x="1" y="1"/>
                                  </a:cubicBezTo>
                                  <a:cubicBezTo>
                                    <a:pt x="1" y="1"/>
                                    <a:pt x="2" y="0"/>
                                    <a:pt x="2" y="0"/>
                                  </a:cubicBezTo>
                                  <a:cubicBezTo>
                                    <a:pt x="3" y="0"/>
                                    <a:pt x="3" y="0"/>
                                    <a:pt x="4" y="0"/>
                                  </a:cubicBezTo>
                                  <a:cubicBezTo>
                                    <a:pt x="5" y="0"/>
                                    <a:pt x="6" y="0"/>
                                    <a:pt x="6" y="0"/>
                                  </a:cubicBezTo>
                                  <a:cubicBezTo>
                                    <a:pt x="7" y="0"/>
                                    <a:pt x="7" y="1"/>
                                    <a:pt x="8" y="1"/>
                                  </a:cubicBezTo>
                                  <a:cubicBezTo>
                                    <a:pt x="8" y="1"/>
                                    <a:pt x="8" y="1"/>
                                    <a:pt x="8" y="1"/>
                                  </a:cubicBezTo>
                                  <a:cubicBezTo>
                                    <a:pt x="9" y="2"/>
                                    <a:pt x="9" y="2"/>
                                    <a:pt x="9" y="2"/>
                                  </a:cubicBezTo>
                                  <a:lnTo>
                                    <a:pt x="26" y="58"/>
                                  </a:lnTo>
                                  <a:lnTo>
                                    <a:pt x="26" y="59"/>
                                  </a:lnTo>
                                  <a:lnTo>
                                    <a:pt x="26" y="58"/>
                                  </a:lnTo>
                                  <a:lnTo>
                                    <a:pt x="42" y="2"/>
                                  </a:lnTo>
                                  <a:cubicBezTo>
                                    <a:pt x="42" y="2"/>
                                    <a:pt x="42" y="2"/>
                                    <a:pt x="42" y="1"/>
                                  </a:cubicBezTo>
                                  <a:cubicBezTo>
                                    <a:pt x="42" y="1"/>
                                    <a:pt x="42" y="1"/>
                                    <a:pt x="43" y="1"/>
                                  </a:cubicBezTo>
                                  <a:cubicBezTo>
                                    <a:pt x="43" y="1"/>
                                    <a:pt x="43" y="0"/>
                                    <a:pt x="44" y="0"/>
                                  </a:cubicBezTo>
                                  <a:cubicBezTo>
                                    <a:pt x="45" y="0"/>
                                    <a:pt x="45" y="0"/>
                                    <a:pt x="46" y="0"/>
                                  </a:cubicBezTo>
                                  <a:cubicBezTo>
                                    <a:pt x="47" y="0"/>
                                    <a:pt x="48" y="0"/>
                                    <a:pt x="48" y="0"/>
                                  </a:cubicBezTo>
                                  <a:cubicBezTo>
                                    <a:pt x="49" y="0"/>
                                    <a:pt x="49" y="1"/>
                                    <a:pt x="49" y="1"/>
                                  </a:cubicBezTo>
                                  <a:cubicBezTo>
                                    <a:pt x="50" y="1"/>
                                    <a:pt x="50" y="1"/>
                                    <a:pt x="50" y="1"/>
                                  </a:cubicBezTo>
                                  <a:cubicBezTo>
                                    <a:pt x="50" y="2"/>
                                    <a:pt x="50" y="2"/>
                                    <a:pt x="50" y="2"/>
                                  </a:cubicBezTo>
                                  <a:lnTo>
                                    <a:pt x="67" y="58"/>
                                  </a:lnTo>
                                  <a:lnTo>
                                    <a:pt x="67" y="59"/>
                                  </a:lnTo>
                                  <a:lnTo>
                                    <a:pt x="67" y="58"/>
                                  </a:lnTo>
                                  <a:lnTo>
                                    <a:pt x="84" y="2"/>
                                  </a:lnTo>
                                  <a:cubicBezTo>
                                    <a:pt x="84" y="2"/>
                                    <a:pt x="85" y="2"/>
                                    <a:pt x="85" y="1"/>
                                  </a:cubicBezTo>
                                  <a:cubicBezTo>
                                    <a:pt x="85" y="1"/>
                                    <a:pt x="85" y="1"/>
                                    <a:pt x="85" y="1"/>
                                  </a:cubicBezTo>
                                  <a:cubicBezTo>
                                    <a:pt x="86" y="1"/>
                                    <a:pt x="86" y="0"/>
                                    <a:pt x="87" y="0"/>
                                  </a:cubicBezTo>
                                  <a:cubicBezTo>
                                    <a:pt x="87" y="0"/>
                                    <a:pt x="88" y="0"/>
                                    <a:pt x="89" y="0"/>
                                  </a:cubicBezTo>
                                  <a:cubicBezTo>
                                    <a:pt x="90" y="0"/>
                                    <a:pt x="91" y="0"/>
                                    <a:pt x="91" y="0"/>
                                  </a:cubicBezTo>
                                  <a:cubicBezTo>
                                    <a:pt x="91" y="0"/>
                                    <a:pt x="92" y="1"/>
                                    <a:pt x="92" y="1"/>
                                  </a:cubicBezTo>
                                  <a:cubicBezTo>
                                    <a:pt x="92" y="1"/>
                                    <a:pt x="93" y="1"/>
                                    <a:pt x="93" y="1"/>
                                  </a:cubicBezTo>
                                  <a:cubicBezTo>
                                    <a:pt x="93" y="1"/>
                                    <a:pt x="93" y="2"/>
                                    <a:pt x="93" y="2"/>
                                  </a:cubicBezTo>
                                  <a:lnTo>
                                    <a:pt x="93" y="2"/>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4" name="Freeform 81"/>
                          <wps:cNvSpPr>
                            <a:spLocks/>
                          </wps:cNvSpPr>
                          <wps:spPr bwMode="auto">
                            <a:xfrm>
                              <a:off x="3692" y="1386"/>
                              <a:ext cx="45" cy="73"/>
                            </a:xfrm>
                            <a:custGeom>
                              <a:avLst/>
                              <a:gdLst>
                                <a:gd name="T0" fmla="*/ 43 w 43"/>
                                <a:gd name="T1" fmla="*/ 49 h 69"/>
                                <a:gd name="T2" fmla="*/ 37 w 43"/>
                                <a:gd name="T3" fmla="*/ 64 h 69"/>
                                <a:gd name="T4" fmla="*/ 19 w 43"/>
                                <a:gd name="T5" fmla="*/ 69 h 69"/>
                                <a:gd name="T6" fmla="*/ 8 w 43"/>
                                <a:gd name="T7" fmla="*/ 67 h 69"/>
                                <a:gd name="T8" fmla="*/ 1 w 43"/>
                                <a:gd name="T9" fmla="*/ 64 h 69"/>
                                <a:gd name="T10" fmla="*/ 0 w 43"/>
                                <a:gd name="T11" fmla="*/ 59 h 69"/>
                                <a:gd name="T12" fmla="*/ 0 w 43"/>
                                <a:gd name="T13" fmla="*/ 57 h 69"/>
                                <a:gd name="T14" fmla="*/ 1 w 43"/>
                                <a:gd name="T15" fmla="*/ 56 h 69"/>
                                <a:gd name="T16" fmla="*/ 7 w 43"/>
                                <a:gd name="T17" fmla="*/ 59 h 69"/>
                                <a:gd name="T18" fmla="*/ 20 w 43"/>
                                <a:gd name="T19" fmla="*/ 62 h 69"/>
                                <a:gd name="T20" fmla="*/ 31 w 43"/>
                                <a:gd name="T21" fmla="*/ 59 h 69"/>
                                <a:gd name="T22" fmla="*/ 35 w 43"/>
                                <a:gd name="T23" fmla="*/ 50 h 69"/>
                                <a:gd name="T24" fmla="*/ 30 w 43"/>
                                <a:gd name="T25" fmla="*/ 41 h 69"/>
                                <a:gd name="T26" fmla="*/ 18 w 43"/>
                                <a:gd name="T27" fmla="*/ 36 h 69"/>
                                <a:gd name="T28" fmla="*/ 7 w 43"/>
                                <a:gd name="T29" fmla="*/ 30 h 69"/>
                                <a:gd name="T30" fmla="*/ 2 w 43"/>
                                <a:gd name="T31" fmla="*/ 18 h 69"/>
                                <a:gd name="T32" fmla="*/ 7 w 43"/>
                                <a:gd name="T33" fmla="*/ 5 h 69"/>
                                <a:gd name="T34" fmla="*/ 24 w 43"/>
                                <a:gd name="T35" fmla="*/ 0 h 69"/>
                                <a:gd name="T36" fmla="*/ 33 w 43"/>
                                <a:gd name="T37" fmla="*/ 1 h 69"/>
                                <a:gd name="T38" fmla="*/ 39 w 43"/>
                                <a:gd name="T39" fmla="*/ 4 h 69"/>
                                <a:gd name="T40" fmla="*/ 40 w 43"/>
                                <a:gd name="T41" fmla="*/ 5 h 69"/>
                                <a:gd name="T42" fmla="*/ 40 w 43"/>
                                <a:gd name="T43" fmla="*/ 8 h 69"/>
                                <a:gd name="T44" fmla="*/ 40 w 43"/>
                                <a:gd name="T45" fmla="*/ 11 h 69"/>
                                <a:gd name="T46" fmla="*/ 38 w 43"/>
                                <a:gd name="T47" fmla="*/ 12 h 69"/>
                                <a:gd name="T48" fmla="*/ 34 w 43"/>
                                <a:gd name="T49" fmla="*/ 9 h 69"/>
                                <a:gd name="T50" fmla="*/ 23 w 43"/>
                                <a:gd name="T51" fmla="*/ 7 h 69"/>
                                <a:gd name="T52" fmla="*/ 13 w 43"/>
                                <a:gd name="T53" fmla="*/ 10 h 69"/>
                                <a:gd name="T54" fmla="*/ 10 w 43"/>
                                <a:gd name="T55" fmla="*/ 17 h 69"/>
                                <a:gd name="T56" fmla="*/ 15 w 43"/>
                                <a:gd name="T57" fmla="*/ 26 h 69"/>
                                <a:gd name="T58" fmla="*/ 27 w 43"/>
                                <a:gd name="T59" fmla="*/ 31 h 69"/>
                                <a:gd name="T60" fmla="*/ 38 w 43"/>
                                <a:gd name="T61" fmla="*/ 38 h 69"/>
                                <a:gd name="T62" fmla="*/ 43 w 43"/>
                                <a:gd name="T63" fmla="*/ 4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3" h="69">
                                  <a:moveTo>
                                    <a:pt x="43" y="49"/>
                                  </a:moveTo>
                                  <a:lnTo>
                                    <a:pt x="43" y="49"/>
                                  </a:lnTo>
                                  <a:cubicBezTo>
                                    <a:pt x="43" y="53"/>
                                    <a:pt x="43" y="55"/>
                                    <a:pt x="42" y="58"/>
                                  </a:cubicBezTo>
                                  <a:cubicBezTo>
                                    <a:pt x="41" y="60"/>
                                    <a:pt x="39" y="62"/>
                                    <a:pt x="37" y="64"/>
                                  </a:cubicBezTo>
                                  <a:cubicBezTo>
                                    <a:pt x="35" y="66"/>
                                    <a:pt x="32" y="67"/>
                                    <a:pt x="29" y="68"/>
                                  </a:cubicBezTo>
                                  <a:cubicBezTo>
                                    <a:pt x="26" y="69"/>
                                    <a:pt x="23" y="69"/>
                                    <a:pt x="19" y="69"/>
                                  </a:cubicBezTo>
                                  <a:cubicBezTo>
                                    <a:pt x="17" y="69"/>
                                    <a:pt x="15" y="69"/>
                                    <a:pt x="13" y="69"/>
                                  </a:cubicBezTo>
                                  <a:cubicBezTo>
                                    <a:pt x="11" y="68"/>
                                    <a:pt x="9" y="68"/>
                                    <a:pt x="8" y="67"/>
                                  </a:cubicBezTo>
                                  <a:cubicBezTo>
                                    <a:pt x="6" y="67"/>
                                    <a:pt x="5" y="66"/>
                                    <a:pt x="4" y="66"/>
                                  </a:cubicBezTo>
                                  <a:cubicBezTo>
                                    <a:pt x="2" y="65"/>
                                    <a:pt x="2" y="65"/>
                                    <a:pt x="1" y="64"/>
                                  </a:cubicBezTo>
                                  <a:cubicBezTo>
                                    <a:pt x="1" y="64"/>
                                    <a:pt x="0" y="63"/>
                                    <a:pt x="0" y="62"/>
                                  </a:cubicBezTo>
                                  <a:cubicBezTo>
                                    <a:pt x="0" y="62"/>
                                    <a:pt x="0" y="61"/>
                                    <a:pt x="0" y="59"/>
                                  </a:cubicBezTo>
                                  <a:cubicBezTo>
                                    <a:pt x="0" y="59"/>
                                    <a:pt x="0" y="58"/>
                                    <a:pt x="0" y="58"/>
                                  </a:cubicBezTo>
                                  <a:cubicBezTo>
                                    <a:pt x="0" y="57"/>
                                    <a:pt x="0" y="57"/>
                                    <a:pt x="0" y="57"/>
                                  </a:cubicBezTo>
                                  <a:cubicBezTo>
                                    <a:pt x="0" y="56"/>
                                    <a:pt x="0" y="56"/>
                                    <a:pt x="1" y="56"/>
                                  </a:cubicBezTo>
                                  <a:cubicBezTo>
                                    <a:pt x="1" y="56"/>
                                    <a:pt x="1" y="56"/>
                                    <a:pt x="1" y="56"/>
                                  </a:cubicBezTo>
                                  <a:cubicBezTo>
                                    <a:pt x="2" y="56"/>
                                    <a:pt x="3" y="56"/>
                                    <a:pt x="4" y="57"/>
                                  </a:cubicBezTo>
                                  <a:cubicBezTo>
                                    <a:pt x="5" y="57"/>
                                    <a:pt x="6" y="58"/>
                                    <a:pt x="7" y="59"/>
                                  </a:cubicBezTo>
                                  <a:cubicBezTo>
                                    <a:pt x="9" y="60"/>
                                    <a:pt x="11" y="60"/>
                                    <a:pt x="13" y="61"/>
                                  </a:cubicBezTo>
                                  <a:cubicBezTo>
                                    <a:pt x="15" y="62"/>
                                    <a:pt x="17" y="62"/>
                                    <a:pt x="20" y="62"/>
                                  </a:cubicBezTo>
                                  <a:cubicBezTo>
                                    <a:pt x="22" y="62"/>
                                    <a:pt x="24" y="62"/>
                                    <a:pt x="26" y="61"/>
                                  </a:cubicBezTo>
                                  <a:cubicBezTo>
                                    <a:pt x="28" y="61"/>
                                    <a:pt x="29" y="60"/>
                                    <a:pt x="31" y="59"/>
                                  </a:cubicBezTo>
                                  <a:cubicBezTo>
                                    <a:pt x="32" y="58"/>
                                    <a:pt x="33" y="57"/>
                                    <a:pt x="34" y="55"/>
                                  </a:cubicBezTo>
                                  <a:cubicBezTo>
                                    <a:pt x="35" y="54"/>
                                    <a:pt x="35" y="52"/>
                                    <a:pt x="35" y="50"/>
                                  </a:cubicBezTo>
                                  <a:cubicBezTo>
                                    <a:pt x="35" y="48"/>
                                    <a:pt x="34" y="46"/>
                                    <a:pt x="33" y="45"/>
                                  </a:cubicBezTo>
                                  <a:cubicBezTo>
                                    <a:pt x="33" y="44"/>
                                    <a:pt x="31" y="43"/>
                                    <a:pt x="30" y="41"/>
                                  </a:cubicBezTo>
                                  <a:cubicBezTo>
                                    <a:pt x="28" y="40"/>
                                    <a:pt x="26" y="40"/>
                                    <a:pt x="24" y="39"/>
                                  </a:cubicBezTo>
                                  <a:cubicBezTo>
                                    <a:pt x="22" y="38"/>
                                    <a:pt x="20" y="37"/>
                                    <a:pt x="18" y="36"/>
                                  </a:cubicBezTo>
                                  <a:cubicBezTo>
                                    <a:pt x="16" y="36"/>
                                    <a:pt x="14" y="35"/>
                                    <a:pt x="12" y="34"/>
                                  </a:cubicBezTo>
                                  <a:cubicBezTo>
                                    <a:pt x="10" y="33"/>
                                    <a:pt x="9" y="31"/>
                                    <a:pt x="7" y="30"/>
                                  </a:cubicBezTo>
                                  <a:cubicBezTo>
                                    <a:pt x="5" y="29"/>
                                    <a:pt x="4" y="27"/>
                                    <a:pt x="3" y="25"/>
                                  </a:cubicBezTo>
                                  <a:cubicBezTo>
                                    <a:pt x="2" y="23"/>
                                    <a:pt x="2" y="20"/>
                                    <a:pt x="2" y="18"/>
                                  </a:cubicBezTo>
                                  <a:cubicBezTo>
                                    <a:pt x="2" y="15"/>
                                    <a:pt x="2" y="13"/>
                                    <a:pt x="3" y="11"/>
                                  </a:cubicBezTo>
                                  <a:cubicBezTo>
                                    <a:pt x="4" y="9"/>
                                    <a:pt x="5" y="7"/>
                                    <a:pt x="7" y="5"/>
                                  </a:cubicBezTo>
                                  <a:cubicBezTo>
                                    <a:pt x="9" y="4"/>
                                    <a:pt x="11" y="2"/>
                                    <a:pt x="14" y="1"/>
                                  </a:cubicBezTo>
                                  <a:cubicBezTo>
                                    <a:pt x="17" y="0"/>
                                    <a:pt x="20" y="0"/>
                                    <a:pt x="24" y="0"/>
                                  </a:cubicBezTo>
                                  <a:cubicBezTo>
                                    <a:pt x="25" y="0"/>
                                    <a:pt x="27" y="0"/>
                                    <a:pt x="29" y="0"/>
                                  </a:cubicBezTo>
                                  <a:cubicBezTo>
                                    <a:pt x="30" y="0"/>
                                    <a:pt x="32" y="1"/>
                                    <a:pt x="33" y="1"/>
                                  </a:cubicBezTo>
                                  <a:cubicBezTo>
                                    <a:pt x="34" y="1"/>
                                    <a:pt x="35" y="2"/>
                                    <a:pt x="36" y="2"/>
                                  </a:cubicBezTo>
                                  <a:cubicBezTo>
                                    <a:pt x="37" y="3"/>
                                    <a:pt x="38" y="3"/>
                                    <a:pt x="39" y="4"/>
                                  </a:cubicBezTo>
                                  <a:cubicBezTo>
                                    <a:pt x="39" y="4"/>
                                    <a:pt x="39" y="4"/>
                                    <a:pt x="40" y="5"/>
                                  </a:cubicBezTo>
                                  <a:cubicBezTo>
                                    <a:pt x="40" y="5"/>
                                    <a:pt x="40" y="5"/>
                                    <a:pt x="40" y="5"/>
                                  </a:cubicBezTo>
                                  <a:cubicBezTo>
                                    <a:pt x="40" y="6"/>
                                    <a:pt x="40" y="6"/>
                                    <a:pt x="40" y="6"/>
                                  </a:cubicBezTo>
                                  <a:cubicBezTo>
                                    <a:pt x="40" y="7"/>
                                    <a:pt x="40" y="7"/>
                                    <a:pt x="40" y="8"/>
                                  </a:cubicBezTo>
                                  <a:cubicBezTo>
                                    <a:pt x="40" y="9"/>
                                    <a:pt x="40" y="9"/>
                                    <a:pt x="40" y="9"/>
                                  </a:cubicBezTo>
                                  <a:cubicBezTo>
                                    <a:pt x="40" y="10"/>
                                    <a:pt x="40" y="10"/>
                                    <a:pt x="40" y="11"/>
                                  </a:cubicBezTo>
                                  <a:cubicBezTo>
                                    <a:pt x="40" y="11"/>
                                    <a:pt x="39" y="11"/>
                                    <a:pt x="39" y="11"/>
                                  </a:cubicBezTo>
                                  <a:cubicBezTo>
                                    <a:pt x="39" y="12"/>
                                    <a:pt x="39" y="12"/>
                                    <a:pt x="38" y="12"/>
                                  </a:cubicBezTo>
                                  <a:cubicBezTo>
                                    <a:pt x="38" y="12"/>
                                    <a:pt x="37" y="11"/>
                                    <a:pt x="37" y="11"/>
                                  </a:cubicBezTo>
                                  <a:cubicBezTo>
                                    <a:pt x="36" y="10"/>
                                    <a:pt x="35" y="10"/>
                                    <a:pt x="34" y="9"/>
                                  </a:cubicBezTo>
                                  <a:cubicBezTo>
                                    <a:pt x="33" y="9"/>
                                    <a:pt x="31" y="8"/>
                                    <a:pt x="29" y="7"/>
                                  </a:cubicBezTo>
                                  <a:cubicBezTo>
                                    <a:pt x="28" y="7"/>
                                    <a:pt x="26" y="7"/>
                                    <a:pt x="23" y="7"/>
                                  </a:cubicBezTo>
                                  <a:cubicBezTo>
                                    <a:pt x="21" y="7"/>
                                    <a:pt x="19" y="7"/>
                                    <a:pt x="18" y="7"/>
                                  </a:cubicBezTo>
                                  <a:cubicBezTo>
                                    <a:pt x="16" y="8"/>
                                    <a:pt x="14" y="9"/>
                                    <a:pt x="13" y="10"/>
                                  </a:cubicBezTo>
                                  <a:cubicBezTo>
                                    <a:pt x="12" y="11"/>
                                    <a:pt x="11" y="12"/>
                                    <a:pt x="11" y="13"/>
                                  </a:cubicBezTo>
                                  <a:cubicBezTo>
                                    <a:pt x="10" y="14"/>
                                    <a:pt x="10" y="16"/>
                                    <a:pt x="10" y="17"/>
                                  </a:cubicBezTo>
                                  <a:cubicBezTo>
                                    <a:pt x="10" y="19"/>
                                    <a:pt x="11" y="21"/>
                                    <a:pt x="12" y="22"/>
                                  </a:cubicBezTo>
                                  <a:cubicBezTo>
                                    <a:pt x="12" y="24"/>
                                    <a:pt x="14" y="25"/>
                                    <a:pt x="15" y="26"/>
                                  </a:cubicBezTo>
                                  <a:cubicBezTo>
                                    <a:pt x="17" y="27"/>
                                    <a:pt x="19" y="28"/>
                                    <a:pt x="21" y="29"/>
                                  </a:cubicBezTo>
                                  <a:cubicBezTo>
                                    <a:pt x="23" y="30"/>
                                    <a:pt x="25" y="31"/>
                                    <a:pt x="27" y="31"/>
                                  </a:cubicBezTo>
                                  <a:cubicBezTo>
                                    <a:pt x="29" y="32"/>
                                    <a:pt x="31" y="33"/>
                                    <a:pt x="33" y="34"/>
                                  </a:cubicBezTo>
                                  <a:cubicBezTo>
                                    <a:pt x="35" y="35"/>
                                    <a:pt x="37" y="36"/>
                                    <a:pt x="38" y="38"/>
                                  </a:cubicBezTo>
                                  <a:cubicBezTo>
                                    <a:pt x="40" y="39"/>
                                    <a:pt x="41" y="41"/>
                                    <a:pt x="42" y="43"/>
                                  </a:cubicBezTo>
                                  <a:cubicBezTo>
                                    <a:pt x="43" y="44"/>
                                    <a:pt x="43" y="47"/>
                                    <a:pt x="43" y="49"/>
                                  </a:cubicBezTo>
                                  <a:lnTo>
                                    <a:pt x="43" y="4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5" name="Freeform 82"/>
                          <wps:cNvSpPr>
                            <a:spLocks/>
                          </wps:cNvSpPr>
                          <wps:spPr bwMode="auto">
                            <a:xfrm>
                              <a:off x="3751" y="1444"/>
                              <a:ext cx="22" cy="36"/>
                            </a:xfrm>
                            <a:custGeom>
                              <a:avLst/>
                              <a:gdLst>
                                <a:gd name="T0" fmla="*/ 21 w 21"/>
                                <a:gd name="T1" fmla="*/ 4 h 34"/>
                                <a:gd name="T2" fmla="*/ 21 w 21"/>
                                <a:gd name="T3" fmla="*/ 4 h 34"/>
                                <a:gd name="T4" fmla="*/ 21 w 21"/>
                                <a:gd name="T5" fmla="*/ 8 h 34"/>
                                <a:gd name="T6" fmla="*/ 20 w 21"/>
                                <a:gd name="T7" fmla="*/ 11 h 34"/>
                                <a:gd name="T8" fmla="*/ 19 w 21"/>
                                <a:gd name="T9" fmla="*/ 14 h 34"/>
                                <a:gd name="T10" fmla="*/ 18 w 21"/>
                                <a:gd name="T11" fmla="*/ 17 h 34"/>
                                <a:gd name="T12" fmla="*/ 8 w 21"/>
                                <a:gd name="T13" fmla="*/ 32 h 34"/>
                                <a:gd name="T14" fmla="*/ 7 w 21"/>
                                <a:gd name="T15" fmla="*/ 33 h 34"/>
                                <a:gd name="T16" fmla="*/ 6 w 21"/>
                                <a:gd name="T17" fmla="*/ 33 h 34"/>
                                <a:gd name="T18" fmla="*/ 5 w 21"/>
                                <a:gd name="T19" fmla="*/ 34 h 34"/>
                                <a:gd name="T20" fmla="*/ 3 w 21"/>
                                <a:gd name="T21" fmla="*/ 34 h 34"/>
                                <a:gd name="T22" fmla="*/ 2 w 21"/>
                                <a:gd name="T23" fmla="*/ 34 h 34"/>
                                <a:gd name="T24" fmla="*/ 1 w 21"/>
                                <a:gd name="T25" fmla="*/ 33 h 34"/>
                                <a:gd name="T26" fmla="*/ 1 w 21"/>
                                <a:gd name="T27" fmla="*/ 33 h 34"/>
                                <a:gd name="T28" fmla="*/ 1 w 21"/>
                                <a:gd name="T29" fmla="*/ 32 h 34"/>
                                <a:gd name="T30" fmla="*/ 11 w 21"/>
                                <a:gd name="T31" fmla="*/ 12 h 34"/>
                                <a:gd name="T32" fmla="*/ 11 w 21"/>
                                <a:gd name="T33" fmla="*/ 4 h 34"/>
                                <a:gd name="T34" fmla="*/ 11 w 21"/>
                                <a:gd name="T35" fmla="*/ 2 h 34"/>
                                <a:gd name="T36" fmla="*/ 12 w 21"/>
                                <a:gd name="T37" fmla="*/ 0 h 34"/>
                                <a:gd name="T38" fmla="*/ 14 w 21"/>
                                <a:gd name="T39" fmla="*/ 0 h 34"/>
                                <a:gd name="T40" fmla="*/ 16 w 21"/>
                                <a:gd name="T41" fmla="*/ 0 h 34"/>
                                <a:gd name="T42" fmla="*/ 18 w 21"/>
                                <a:gd name="T43" fmla="*/ 0 h 34"/>
                                <a:gd name="T44" fmla="*/ 20 w 21"/>
                                <a:gd name="T45" fmla="*/ 0 h 34"/>
                                <a:gd name="T46" fmla="*/ 21 w 21"/>
                                <a:gd name="T47" fmla="*/ 2 h 34"/>
                                <a:gd name="T48" fmla="*/ 21 w 21"/>
                                <a:gd name="T49" fmla="*/ 4 h 34"/>
                                <a:gd name="T50" fmla="*/ 21 w 21"/>
                                <a:gd name="T51" fmla="*/ 4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1" h="34">
                                  <a:moveTo>
                                    <a:pt x="21" y="4"/>
                                  </a:moveTo>
                                  <a:lnTo>
                                    <a:pt x="21" y="4"/>
                                  </a:lnTo>
                                  <a:cubicBezTo>
                                    <a:pt x="21" y="6"/>
                                    <a:pt x="21" y="7"/>
                                    <a:pt x="21" y="8"/>
                                  </a:cubicBezTo>
                                  <a:cubicBezTo>
                                    <a:pt x="21" y="9"/>
                                    <a:pt x="21" y="10"/>
                                    <a:pt x="20" y="11"/>
                                  </a:cubicBezTo>
                                  <a:cubicBezTo>
                                    <a:pt x="20" y="12"/>
                                    <a:pt x="20" y="13"/>
                                    <a:pt x="19" y="14"/>
                                  </a:cubicBezTo>
                                  <a:cubicBezTo>
                                    <a:pt x="19" y="15"/>
                                    <a:pt x="18" y="16"/>
                                    <a:pt x="18" y="17"/>
                                  </a:cubicBezTo>
                                  <a:lnTo>
                                    <a:pt x="8" y="32"/>
                                  </a:lnTo>
                                  <a:cubicBezTo>
                                    <a:pt x="7" y="32"/>
                                    <a:pt x="7" y="33"/>
                                    <a:pt x="7" y="33"/>
                                  </a:cubicBezTo>
                                  <a:cubicBezTo>
                                    <a:pt x="7" y="33"/>
                                    <a:pt x="6" y="33"/>
                                    <a:pt x="6" y="33"/>
                                  </a:cubicBezTo>
                                  <a:cubicBezTo>
                                    <a:pt x="6" y="33"/>
                                    <a:pt x="5" y="34"/>
                                    <a:pt x="5" y="34"/>
                                  </a:cubicBezTo>
                                  <a:cubicBezTo>
                                    <a:pt x="4" y="34"/>
                                    <a:pt x="4" y="34"/>
                                    <a:pt x="3" y="34"/>
                                  </a:cubicBezTo>
                                  <a:cubicBezTo>
                                    <a:pt x="2" y="34"/>
                                    <a:pt x="2" y="34"/>
                                    <a:pt x="2" y="34"/>
                                  </a:cubicBezTo>
                                  <a:cubicBezTo>
                                    <a:pt x="1" y="34"/>
                                    <a:pt x="1" y="33"/>
                                    <a:pt x="1" y="33"/>
                                  </a:cubicBezTo>
                                  <a:cubicBezTo>
                                    <a:pt x="1" y="33"/>
                                    <a:pt x="1" y="33"/>
                                    <a:pt x="1" y="33"/>
                                  </a:cubicBezTo>
                                  <a:cubicBezTo>
                                    <a:pt x="0" y="33"/>
                                    <a:pt x="1" y="32"/>
                                    <a:pt x="1" y="32"/>
                                  </a:cubicBezTo>
                                  <a:lnTo>
                                    <a:pt x="11" y="12"/>
                                  </a:lnTo>
                                  <a:lnTo>
                                    <a:pt x="11" y="4"/>
                                  </a:lnTo>
                                  <a:cubicBezTo>
                                    <a:pt x="11" y="3"/>
                                    <a:pt x="11" y="3"/>
                                    <a:pt x="11" y="2"/>
                                  </a:cubicBezTo>
                                  <a:cubicBezTo>
                                    <a:pt x="11" y="1"/>
                                    <a:pt x="11" y="1"/>
                                    <a:pt x="12" y="0"/>
                                  </a:cubicBezTo>
                                  <a:cubicBezTo>
                                    <a:pt x="12" y="0"/>
                                    <a:pt x="13" y="0"/>
                                    <a:pt x="14" y="0"/>
                                  </a:cubicBezTo>
                                  <a:cubicBezTo>
                                    <a:pt x="14" y="0"/>
                                    <a:pt x="15" y="0"/>
                                    <a:pt x="16" y="0"/>
                                  </a:cubicBezTo>
                                  <a:cubicBezTo>
                                    <a:pt x="17" y="0"/>
                                    <a:pt x="18" y="0"/>
                                    <a:pt x="18" y="0"/>
                                  </a:cubicBezTo>
                                  <a:cubicBezTo>
                                    <a:pt x="19" y="0"/>
                                    <a:pt x="20" y="0"/>
                                    <a:pt x="20" y="0"/>
                                  </a:cubicBezTo>
                                  <a:cubicBezTo>
                                    <a:pt x="20" y="1"/>
                                    <a:pt x="21" y="1"/>
                                    <a:pt x="21" y="2"/>
                                  </a:cubicBezTo>
                                  <a:cubicBezTo>
                                    <a:pt x="21" y="3"/>
                                    <a:pt x="21" y="3"/>
                                    <a:pt x="21" y="4"/>
                                  </a:cubicBezTo>
                                  <a:lnTo>
                                    <a:pt x="21"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6" name="Freeform 83"/>
                          <wps:cNvSpPr>
                            <a:spLocks noEditPoints="1"/>
                          </wps:cNvSpPr>
                          <wps:spPr bwMode="auto">
                            <a:xfrm>
                              <a:off x="3837" y="1386"/>
                              <a:ext cx="59" cy="99"/>
                            </a:xfrm>
                            <a:custGeom>
                              <a:avLst/>
                              <a:gdLst>
                                <a:gd name="T0" fmla="*/ 56 w 56"/>
                                <a:gd name="T1" fmla="*/ 33 h 94"/>
                                <a:gd name="T2" fmla="*/ 56 w 56"/>
                                <a:gd name="T3" fmla="*/ 33 h 94"/>
                                <a:gd name="T4" fmla="*/ 54 w 56"/>
                                <a:gd name="T5" fmla="*/ 48 h 94"/>
                                <a:gd name="T6" fmla="*/ 49 w 56"/>
                                <a:gd name="T7" fmla="*/ 60 h 94"/>
                                <a:gd name="T8" fmla="*/ 40 w 56"/>
                                <a:gd name="T9" fmla="*/ 67 h 94"/>
                                <a:gd name="T10" fmla="*/ 28 w 56"/>
                                <a:gd name="T11" fmla="*/ 69 h 94"/>
                                <a:gd name="T12" fmla="*/ 23 w 56"/>
                                <a:gd name="T13" fmla="*/ 69 h 94"/>
                                <a:gd name="T14" fmla="*/ 18 w 56"/>
                                <a:gd name="T15" fmla="*/ 67 h 94"/>
                                <a:gd name="T16" fmla="*/ 13 w 56"/>
                                <a:gd name="T17" fmla="*/ 64 h 94"/>
                                <a:gd name="T18" fmla="*/ 8 w 56"/>
                                <a:gd name="T19" fmla="*/ 59 h 94"/>
                                <a:gd name="T20" fmla="*/ 8 w 56"/>
                                <a:gd name="T21" fmla="*/ 92 h 94"/>
                                <a:gd name="T22" fmla="*/ 8 w 56"/>
                                <a:gd name="T23" fmla="*/ 93 h 94"/>
                                <a:gd name="T24" fmla="*/ 8 w 56"/>
                                <a:gd name="T25" fmla="*/ 94 h 94"/>
                                <a:gd name="T26" fmla="*/ 6 w 56"/>
                                <a:gd name="T27" fmla="*/ 94 h 94"/>
                                <a:gd name="T28" fmla="*/ 4 w 56"/>
                                <a:gd name="T29" fmla="*/ 94 h 94"/>
                                <a:gd name="T30" fmla="*/ 2 w 56"/>
                                <a:gd name="T31" fmla="*/ 94 h 94"/>
                                <a:gd name="T32" fmla="*/ 1 w 56"/>
                                <a:gd name="T33" fmla="*/ 94 h 94"/>
                                <a:gd name="T34" fmla="*/ 0 w 56"/>
                                <a:gd name="T35" fmla="*/ 93 h 94"/>
                                <a:gd name="T36" fmla="*/ 0 w 56"/>
                                <a:gd name="T37" fmla="*/ 92 h 94"/>
                                <a:gd name="T38" fmla="*/ 0 w 56"/>
                                <a:gd name="T39" fmla="*/ 2 h 94"/>
                                <a:gd name="T40" fmla="*/ 0 w 56"/>
                                <a:gd name="T41" fmla="*/ 1 h 94"/>
                                <a:gd name="T42" fmla="*/ 1 w 56"/>
                                <a:gd name="T43" fmla="*/ 1 h 94"/>
                                <a:gd name="T44" fmla="*/ 2 w 56"/>
                                <a:gd name="T45" fmla="*/ 0 h 94"/>
                                <a:gd name="T46" fmla="*/ 4 w 56"/>
                                <a:gd name="T47" fmla="*/ 0 h 94"/>
                                <a:gd name="T48" fmla="*/ 6 w 56"/>
                                <a:gd name="T49" fmla="*/ 0 h 94"/>
                                <a:gd name="T50" fmla="*/ 7 w 56"/>
                                <a:gd name="T51" fmla="*/ 1 h 94"/>
                                <a:gd name="T52" fmla="*/ 8 w 56"/>
                                <a:gd name="T53" fmla="*/ 1 h 94"/>
                                <a:gd name="T54" fmla="*/ 8 w 56"/>
                                <a:gd name="T55" fmla="*/ 2 h 94"/>
                                <a:gd name="T56" fmla="*/ 8 w 56"/>
                                <a:gd name="T57" fmla="*/ 11 h 94"/>
                                <a:gd name="T58" fmla="*/ 13 w 56"/>
                                <a:gd name="T59" fmla="*/ 6 h 94"/>
                                <a:gd name="T60" fmla="*/ 19 w 56"/>
                                <a:gd name="T61" fmla="*/ 2 h 94"/>
                                <a:gd name="T62" fmla="*/ 24 w 56"/>
                                <a:gd name="T63" fmla="*/ 0 h 94"/>
                                <a:gd name="T64" fmla="*/ 30 w 56"/>
                                <a:gd name="T65" fmla="*/ 0 h 94"/>
                                <a:gd name="T66" fmla="*/ 42 w 56"/>
                                <a:gd name="T67" fmla="*/ 2 h 94"/>
                                <a:gd name="T68" fmla="*/ 50 w 56"/>
                                <a:gd name="T69" fmla="*/ 10 h 94"/>
                                <a:gd name="T70" fmla="*/ 55 w 56"/>
                                <a:gd name="T71" fmla="*/ 20 h 94"/>
                                <a:gd name="T72" fmla="*/ 56 w 56"/>
                                <a:gd name="T73" fmla="*/ 33 h 94"/>
                                <a:gd name="T74" fmla="*/ 56 w 56"/>
                                <a:gd name="T75" fmla="*/ 33 h 94"/>
                                <a:gd name="T76" fmla="*/ 47 w 56"/>
                                <a:gd name="T77" fmla="*/ 35 h 94"/>
                                <a:gd name="T78" fmla="*/ 47 w 56"/>
                                <a:gd name="T79" fmla="*/ 35 h 94"/>
                                <a:gd name="T80" fmla="*/ 47 w 56"/>
                                <a:gd name="T81" fmla="*/ 24 h 94"/>
                                <a:gd name="T82" fmla="*/ 44 w 56"/>
                                <a:gd name="T83" fmla="*/ 15 h 94"/>
                                <a:gd name="T84" fmla="*/ 38 w 56"/>
                                <a:gd name="T85" fmla="*/ 9 h 94"/>
                                <a:gd name="T86" fmla="*/ 30 w 56"/>
                                <a:gd name="T87" fmla="*/ 7 h 94"/>
                                <a:gd name="T88" fmla="*/ 25 w 56"/>
                                <a:gd name="T89" fmla="*/ 8 h 94"/>
                                <a:gd name="T90" fmla="*/ 20 w 56"/>
                                <a:gd name="T91" fmla="*/ 10 h 94"/>
                                <a:gd name="T92" fmla="*/ 14 w 56"/>
                                <a:gd name="T93" fmla="*/ 14 h 94"/>
                                <a:gd name="T94" fmla="*/ 8 w 56"/>
                                <a:gd name="T95" fmla="*/ 21 h 94"/>
                                <a:gd name="T96" fmla="*/ 8 w 56"/>
                                <a:gd name="T97" fmla="*/ 49 h 94"/>
                                <a:gd name="T98" fmla="*/ 19 w 56"/>
                                <a:gd name="T99" fmla="*/ 59 h 94"/>
                                <a:gd name="T100" fmla="*/ 29 w 56"/>
                                <a:gd name="T101" fmla="*/ 62 h 94"/>
                                <a:gd name="T102" fmla="*/ 37 w 56"/>
                                <a:gd name="T103" fmla="*/ 60 h 94"/>
                                <a:gd name="T104" fmla="*/ 43 w 56"/>
                                <a:gd name="T105" fmla="*/ 53 h 94"/>
                                <a:gd name="T106" fmla="*/ 46 w 56"/>
                                <a:gd name="T107" fmla="*/ 45 h 94"/>
                                <a:gd name="T108" fmla="*/ 47 w 56"/>
                                <a:gd name="T109" fmla="*/ 35 h 94"/>
                                <a:gd name="T110" fmla="*/ 47 w 56"/>
                                <a:gd name="T111" fmla="*/ 35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4">
                                  <a:moveTo>
                                    <a:pt x="56" y="33"/>
                                  </a:moveTo>
                                  <a:lnTo>
                                    <a:pt x="56" y="33"/>
                                  </a:lnTo>
                                  <a:cubicBezTo>
                                    <a:pt x="56" y="39"/>
                                    <a:pt x="56" y="44"/>
                                    <a:pt x="54" y="48"/>
                                  </a:cubicBezTo>
                                  <a:cubicBezTo>
                                    <a:pt x="53" y="53"/>
                                    <a:pt x="51" y="57"/>
                                    <a:pt x="49" y="60"/>
                                  </a:cubicBezTo>
                                  <a:cubicBezTo>
                                    <a:pt x="47" y="63"/>
                                    <a:pt x="44" y="65"/>
                                    <a:pt x="40" y="67"/>
                                  </a:cubicBezTo>
                                  <a:cubicBezTo>
                                    <a:pt x="37" y="68"/>
                                    <a:pt x="33" y="69"/>
                                    <a:pt x="28" y="69"/>
                                  </a:cubicBezTo>
                                  <a:cubicBezTo>
                                    <a:pt x="27" y="69"/>
                                    <a:pt x="25" y="69"/>
                                    <a:pt x="23" y="69"/>
                                  </a:cubicBezTo>
                                  <a:cubicBezTo>
                                    <a:pt x="21" y="68"/>
                                    <a:pt x="20" y="68"/>
                                    <a:pt x="18" y="67"/>
                                  </a:cubicBezTo>
                                  <a:cubicBezTo>
                                    <a:pt x="17" y="66"/>
                                    <a:pt x="15" y="65"/>
                                    <a:pt x="13" y="64"/>
                                  </a:cubicBezTo>
                                  <a:cubicBezTo>
                                    <a:pt x="12" y="62"/>
                                    <a:pt x="10" y="61"/>
                                    <a:pt x="8" y="59"/>
                                  </a:cubicBezTo>
                                  <a:lnTo>
                                    <a:pt x="8" y="92"/>
                                  </a:lnTo>
                                  <a:cubicBezTo>
                                    <a:pt x="8" y="93"/>
                                    <a:pt x="8" y="93"/>
                                    <a:pt x="8" y="93"/>
                                  </a:cubicBezTo>
                                  <a:cubicBezTo>
                                    <a:pt x="8" y="93"/>
                                    <a:pt x="8" y="93"/>
                                    <a:pt x="8" y="94"/>
                                  </a:cubicBezTo>
                                  <a:cubicBezTo>
                                    <a:pt x="7" y="94"/>
                                    <a:pt x="7" y="94"/>
                                    <a:pt x="6" y="94"/>
                                  </a:cubicBezTo>
                                  <a:cubicBezTo>
                                    <a:pt x="6" y="94"/>
                                    <a:pt x="5" y="94"/>
                                    <a:pt x="4" y="94"/>
                                  </a:cubicBezTo>
                                  <a:cubicBezTo>
                                    <a:pt x="3" y="94"/>
                                    <a:pt x="3" y="94"/>
                                    <a:pt x="2" y="94"/>
                                  </a:cubicBezTo>
                                  <a:cubicBezTo>
                                    <a:pt x="2" y="94"/>
                                    <a:pt x="1" y="94"/>
                                    <a:pt x="1" y="94"/>
                                  </a:cubicBezTo>
                                  <a:cubicBezTo>
                                    <a:pt x="0" y="93"/>
                                    <a:pt x="0" y="93"/>
                                    <a:pt x="0" y="93"/>
                                  </a:cubicBezTo>
                                  <a:cubicBezTo>
                                    <a:pt x="0" y="93"/>
                                    <a:pt x="0" y="93"/>
                                    <a:pt x="0" y="92"/>
                                  </a:cubicBezTo>
                                  <a:lnTo>
                                    <a:pt x="0" y="2"/>
                                  </a:lnTo>
                                  <a:cubicBezTo>
                                    <a:pt x="0" y="2"/>
                                    <a:pt x="0" y="2"/>
                                    <a:pt x="0" y="1"/>
                                  </a:cubicBezTo>
                                  <a:cubicBezTo>
                                    <a:pt x="0" y="1"/>
                                    <a:pt x="0" y="1"/>
                                    <a:pt x="1" y="1"/>
                                  </a:cubicBezTo>
                                  <a:cubicBezTo>
                                    <a:pt x="1" y="1"/>
                                    <a:pt x="1" y="0"/>
                                    <a:pt x="2" y="0"/>
                                  </a:cubicBezTo>
                                  <a:cubicBezTo>
                                    <a:pt x="2" y="0"/>
                                    <a:pt x="3" y="0"/>
                                    <a:pt x="4" y="0"/>
                                  </a:cubicBezTo>
                                  <a:cubicBezTo>
                                    <a:pt x="5" y="0"/>
                                    <a:pt x="5" y="0"/>
                                    <a:pt x="6" y="0"/>
                                  </a:cubicBezTo>
                                  <a:cubicBezTo>
                                    <a:pt x="6" y="0"/>
                                    <a:pt x="6" y="1"/>
                                    <a:pt x="7" y="1"/>
                                  </a:cubicBezTo>
                                  <a:cubicBezTo>
                                    <a:pt x="7" y="1"/>
                                    <a:pt x="7" y="1"/>
                                    <a:pt x="8" y="1"/>
                                  </a:cubicBezTo>
                                  <a:cubicBezTo>
                                    <a:pt x="8" y="2"/>
                                    <a:pt x="8" y="2"/>
                                    <a:pt x="8" y="2"/>
                                  </a:cubicBezTo>
                                  <a:lnTo>
                                    <a:pt x="8" y="11"/>
                                  </a:lnTo>
                                  <a:cubicBezTo>
                                    <a:pt x="10" y="9"/>
                                    <a:pt x="12" y="8"/>
                                    <a:pt x="13" y="6"/>
                                  </a:cubicBezTo>
                                  <a:cubicBezTo>
                                    <a:pt x="15" y="5"/>
                                    <a:pt x="17" y="3"/>
                                    <a:pt x="19" y="2"/>
                                  </a:cubicBezTo>
                                  <a:cubicBezTo>
                                    <a:pt x="21" y="1"/>
                                    <a:pt x="22" y="1"/>
                                    <a:pt x="24" y="0"/>
                                  </a:cubicBezTo>
                                  <a:cubicBezTo>
                                    <a:pt x="26" y="0"/>
                                    <a:pt x="28" y="0"/>
                                    <a:pt x="30" y="0"/>
                                  </a:cubicBezTo>
                                  <a:cubicBezTo>
                                    <a:pt x="35" y="0"/>
                                    <a:pt x="39" y="0"/>
                                    <a:pt x="42" y="2"/>
                                  </a:cubicBezTo>
                                  <a:cubicBezTo>
                                    <a:pt x="46" y="4"/>
                                    <a:pt x="48" y="6"/>
                                    <a:pt x="50" y="10"/>
                                  </a:cubicBezTo>
                                  <a:cubicBezTo>
                                    <a:pt x="52" y="13"/>
                                    <a:pt x="54" y="16"/>
                                    <a:pt x="55" y="20"/>
                                  </a:cubicBezTo>
                                  <a:cubicBezTo>
                                    <a:pt x="56" y="24"/>
                                    <a:pt x="56" y="29"/>
                                    <a:pt x="56" y="33"/>
                                  </a:cubicBezTo>
                                  <a:lnTo>
                                    <a:pt x="56" y="33"/>
                                  </a:lnTo>
                                  <a:close/>
                                  <a:moveTo>
                                    <a:pt x="47" y="35"/>
                                  </a:moveTo>
                                  <a:lnTo>
                                    <a:pt x="47" y="35"/>
                                  </a:lnTo>
                                  <a:cubicBezTo>
                                    <a:pt x="47" y="31"/>
                                    <a:pt x="47" y="28"/>
                                    <a:pt x="47" y="24"/>
                                  </a:cubicBezTo>
                                  <a:cubicBezTo>
                                    <a:pt x="46" y="21"/>
                                    <a:pt x="45" y="18"/>
                                    <a:pt x="44" y="15"/>
                                  </a:cubicBezTo>
                                  <a:cubicBezTo>
                                    <a:pt x="42" y="13"/>
                                    <a:pt x="40" y="11"/>
                                    <a:pt x="38" y="9"/>
                                  </a:cubicBezTo>
                                  <a:cubicBezTo>
                                    <a:pt x="36" y="8"/>
                                    <a:pt x="33" y="7"/>
                                    <a:pt x="30" y="7"/>
                                  </a:cubicBezTo>
                                  <a:cubicBezTo>
                                    <a:pt x="28" y="7"/>
                                    <a:pt x="26" y="7"/>
                                    <a:pt x="25" y="8"/>
                                  </a:cubicBezTo>
                                  <a:cubicBezTo>
                                    <a:pt x="23" y="8"/>
                                    <a:pt x="21" y="9"/>
                                    <a:pt x="20" y="10"/>
                                  </a:cubicBezTo>
                                  <a:cubicBezTo>
                                    <a:pt x="18" y="11"/>
                                    <a:pt x="16" y="12"/>
                                    <a:pt x="14" y="14"/>
                                  </a:cubicBezTo>
                                  <a:cubicBezTo>
                                    <a:pt x="12" y="16"/>
                                    <a:pt x="10" y="18"/>
                                    <a:pt x="8" y="21"/>
                                  </a:cubicBezTo>
                                  <a:lnTo>
                                    <a:pt x="8" y="49"/>
                                  </a:lnTo>
                                  <a:cubicBezTo>
                                    <a:pt x="12" y="53"/>
                                    <a:pt x="15" y="56"/>
                                    <a:pt x="19" y="59"/>
                                  </a:cubicBezTo>
                                  <a:cubicBezTo>
                                    <a:pt x="22" y="61"/>
                                    <a:pt x="25" y="62"/>
                                    <a:pt x="29" y="62"/>
                                  </a:cubicBezTo>
                                  <a:cubicBezTo>
                                    <a:pt x="32" y="62"/>
                                    <a:pt x="35" y="61"/>
                                    <a:pt x="37" y="60"/>
                                  </a:cubicBezTo>
                                  <a:cubicBezTo>
                                    <a:pt x="40" y="58"/>
                                    <a:pt x="42" y="56"/>
                                    <a:pt x="43" y="53"/>
                                  </a:cubicBezTo>
                                  <a:cubicBezTo>
                                    <a:pt x="45" y="51"/>
                                    <a:pt x="46" y="48"/>
                                    <a:pt x="46" y="45"/>
                                  </a:cubicBezTo>
                                  <a:cubicBezTo>
                                    <a:pt x="47" y="41"/>
                                    <a:pt x="47" y="38"/>
                                    <a:pt x="47" y="35"/>
                                  </a:cubicBezTo>
                                  <a:lnTo>
                                    <a:pt x="47"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7" name="Freeform 84"/>
                          <wps:cNvSpPr>
                            <a:spLocks noEditPoints="1"/>
                          </wps:cNvSpPr>
                          <wps:spPr bwMode="auto">
                            <a:xfrm>
                              <a:off x="3916" y="1386"/>
                              <a:ext cx="66" cy="73"/>
                            </a:xfrm>
                            <a:custGeom>
                              <a:avLst/>
                              <a:gdLst>
                                <a:gd name="T0" fmla="*/ 62 w 62"/>
                                <a:gd name="T1" fmla="*/ 34 h 69"/>
                                <a:gd name="T2" fmla="*/ 62 w 62"/>
                                <a:gd name="T3" fmla="*/ 34 h 69"/>
                                <a:gd name="T4" fmla="*/ 60 w 62"/>
                                <a:gd name="T5" fmla="*/ 48 h 69"/>
                                <a:gd name="T6" fmla="*/ 54 w 62"/>
                                <a:gd name="T7" fmla="*/ 59 h 69"/>
                                <a:gd name="T8" fmla="*/ 44 w 62"/>
                                <a:gd name="T9" fmla="*/ 67 h 69"/>
                                <a:gd name="T10" fmla="*/ 30 w 62"/>
                                <a:gd name="T11" fmla="*/ 69 h 69"/>
                                <a:gd name="T12" fmla="*/ 17 w 62"/>
                                <a:gd name="T13" fmla="*/ 67 h 69"/>
                                <a:gd name="T14" fmla="*/ 7 w 62"/>
                                <a:gd name="T15" fmla="*/ 60 h 69"/>
                                <a:gd name="T16" fmla="*/ 2 w 62"/>
                                <a:gd name="T17" fmla="*/ 49 h 69"/>
                                <a:gd name="T18" fmla="*/ 0 w 62"/>
                                <a:gd name="T19" fmla="*/ 35 h 69"/>
                                <a:gd name="T20" fmla="*/ 2 w 62"/>
                                <a:gd name="T21" fmla="*/ 21 h 69"/>
                                <a:gd name="T22" fmla="*/ 8 w 62"/>
                                <a:gd name="T23" fmla="*/ 10 h 69"/>
                                <a:gd name="T24" fmla="*/ 18 w 62"/>
                                <a:gd name="T25" fmla="*/ 2 h 69"/>
                                <a:gd name="T26" fmla="*/ 31 w 62"/>
                                <a:gd name="T27" fmla="*/ 0 h 69"/>
                                <a:gd name="T28" fmla="*/ 45 w 62"/>
                                <a:gd name="T29" fmla="*/ 2 h 69"/>
                                <a:gd name="T30" fmla="*/ 54 w 62"/>
                                <a:gd name="T31" fmla="*/ 9 h 69"/>
                                <a:gd name="T32" fmla="*/ 60 w 62"/>
                                <a:gd name="T33" fmla="*/ 19 h 69"/>
                                <a:gd name="T34" fmla="*/ 62 w 62"/>
                                <a:gd name="T35" fmla="*/ 34 h 69"/>
                                <a:gd name="T36" fmla="*/ 62 w 62"/>
                                <a:gd name="T37" fmla="*/ 34 h 69"/>
                                <a:gd name="T38" fmla="*/ 53 w 62"/>
                                <a:gd name="T39" fmla="*/ 35 h 69"/>
                                <a:gd name="T40" fmla="*/ 53 w 62"/>
                                <a:gd name="T41" fmla="*/ 35 h 69"/>
                                <a:gd name="T42" fmla="*/ 52 w 62"/>
                                <a:gd name="T43" fmla="*/ 24 h 69"/>
                                <a:gd name="T44" fmla="*/ 48 w 62"/>
                                <a:gd name="T45" fmla="*/ 15 h 69"/>
                                <a:gd name="T46" fmla="*/ 41 w 62"/>
                                <a:gd name="T47" fmla="*/ 9 h 69"/>
                                <a:gd name="T48" fmla="*/ 31 w 62"/>
                                <a:gd name="T49" fmla="*/ 7 h 69"/>
                                <a:gd name="T50" fmla="*/ 21 w 62"/>
                                <a:gd name="T51" fmla="*/ 9 h 69"/>
                                <a:gd name="T52" fmla="*/ 14 w 62"/>
                                <a:gd name="T53" fmla="*/ 15 h 69"/>
                                <a:gd name="T54" fmla="*/ 10 w 62"/>
                                <a:gd name="T55" fmla="*/ 23 h 69"/>
                                <a:gd name="T56" fmla="*/ 9 w 62"/>
                                <a:gd name="T57" fmla="*/ 34 h 69"/>
                                <a:gd name="T58" fmla="*/ 10 w 62"/>
                                <a:gd name="T59" fmla="*/ 45 h 69"/>
                                <a:gd name="T60" fmla="*/ 13 w 62"/>
                                <a:gd name="T61" fmla="*/ 54 h 69"/>
                                <a:gd name="T62" fmla="*/ 20 w 62"/>
                                <a:gd name="T63" fmla="*/ 60 h 69"/>
                                <a:gd name="T64" fmla="*/ 31 w 62"/>
                                <a:gd name="T65" fmla="*/ 62 h 69"/>
                                <a:gd name="T66" fmla="*/ 41 w 62"/>
                                <a:gd name="T67" fmla="*/ 60 h 69"/>
                                <a:gd name="T68" fmla="*/ 47 w 62"/>
                                <a:gd name="T69" fmla="*/ 54 h 69"/>
                                <a:gd name="T70" fmla="*/ 51 w 62"/>
                                <a:gd name="T71" fmla="*/ 45 h 69"/>
                                <a:gd name="T72" fmla="*/ 53 w 62"/>
                                <a:gd name="T73" fmla="*/ 35 h 69"/>
                                <a:gd name="T74" fmla="*/ 53 w 62"/>
                                <a:gd name="T75" fmla="*/ 35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69">
                                  <a:moveTo>
                                    <a:pt x="62" y="34"/>
                                  </a:moveTo>
                                  <a:lnTo>
                                    <a:pt x="62" y="34"/>
                                  </a:lnTo>
                                  <a:cubicBezTo>
                                    <a:pt x="62" y="39"/>
                                    <a:pt x="61" y="44"/>
                                    <a:pt x="60" y="48"/>
                                  </a:cubicBezTo>
                                  <a:cubicBezTo>
                                    <a:pt x="58" y="52"/>
                                    <a:pt x="56" y="56"/>
                                    <a:pt x="54" y="59"/>
                                  </a:cubicBezTo>
                                  <a:cubicBezTo>
                                    <a:pt x="51" y="62"/>
                                    <a:pt x="48" y="65"/>
                                    <a:pt x="44" y="67"/>
                                  </a:cubicBezTo>
                                  <a:cubicBezTo>
                                    <a:pt x="40" y="68"/>
                                    <a:pt x="35" y="69"/>
                                    <a:pt x="30" y="69"/>
                                  </a:cubicBezTo>
                                  <a:cubicBezTo>
                                    <a:pt x="25" y="69"/>
                                    <a:pt x="21" y="69"/>
                                    <a:pt x="17" y="67"/>
                                  </a:cubicBezTo>
                                  <a:cubicBezTo>
                                    <a:pt x="13" y="65"/>
                                    <a:pt x="10" y="63"/>
                                    <a:pt x="7" y="60"/>
                                  </a:cubicBezTo>
                                  <a:cubicBezTo>
                                    <a:pt x="5" y="57"/>
                                    <a:pt x="3" y="54"/>
                                    <a:pt x="2" y="49"/>
                                  </a:cubicBezTo>
                                  <a:cubicBezTo>
                                    <a:pt x="0" y="45"/>
                                    <a:pt x="0" y="40"/>
                                    <a:pt x="0" y="35"/>
                                  </a:cubicBezTo>
                                  <a:cubicBezTo>
                                    <a:pt x="0" y="30"/>
                                    <a:pt x="0" y="25"/>
                                    <a:pt x="2" y="21"/>
                                  </a:cubicBezTo>
                                  <a:cubicBezTo>
                                    <a:pt x="3" y="16"/>
                                    <a:pt x="5" y="13"/>
                                    <a:pt x="8" y="10"/>
                                  </a:cubicBezTo>
                                  <a:cubicBezTo>
                                    <a:pt x="10" y="6"/>
                                    <a:pt x="14" y="4"/>
                                    <a:pt x="18" y="2"/>
                                  </a:cubicBezTo>
                                  <a:cubicBezTo>
                                    <a:pt x="21" y="0"/>
                                    <a:pt x="26" y="0"/>
                                    <a:pt x="31" y="0"/>
                                  </a:cubicBezTo>
                                  <a:cubicBezTo>
                                    <a:pt x="36" y="0"/>
                                    <a:pt x="41" y="0"/>
                                    <a:pt x="45" y="2"/>
                                  </a:cubicBezTo>
                                  <a:cubicBezTo>
                                    <a:pt x="48" y="3"/>
                                    <a:pt x="52" y="6"/>
                                    <a:pt x="54" y="9"/>
                                  </a:cubicBezTo>
                                  <a:cubicBezTo>
                                    <a:pt x="57" y="12"/>
                                    <a:pt x="58" y="15"/>
                                    <a:pt x="60" y="19"/>
                                  </a:cubicBezTo>
                                  <a:cubicBezTo>
                                    <a:pt x="61" y="24"/>
                                    <a:pt x="62" y="28"/>
                                    <a:pt x="62" y="34"/>
                                  </a:cubicBezTo>
                                  <a:lnTo>
                                    <a:pt x="62" y="34"/>
                                  </a:lnTo>
                                  <a:close/>
                                  <a:moveTo>
                                    <a:pt x="53" y="35"/>
                                  </a:moveTo>
                                  <a:lnTo>
                                    <a:pt x="53" y="35"/>
                                  </a:lnTo>
                                  <a:cubicBezTo>
                                    <a:pt x="53" y="31"/>
                                    <a:pt x="52" y="27"/>
                                    <a:pt x="52" y="24"/>
                                  </a:cubicBezTo>
                                  <a:cubicBezTo>
                                    <a:pt x="51" y="21"/>
                                    <a:pt x="50" y="18"/>
                                    <a:pt x="48" y="15"/>
                                  </a:cubicBezTo>
                                  <a:cubicBezTo>
                                    <a:pt x="46" y="13"/>
                                    <a:pt x="44" y="11"/>
                                    <a:pt x="41" y="9"/>
                                  </a:cubicBezTo>
                                  <a:cubicBezTo>
                                    <a:pt x="39" y="8"/>
                                    <a:pt x="35" y="7"/>
                                    <a:pt x="31" y="7"/>
                                  </a:cubicBezTo>
                                  <a:cubicBezTo>
                                    <a:pt x="27" y="7"/>
                                    <a:pt x="24" y="8"/>
                                    <a:pt x="21" y="9"/>
                                  </a:cubicBezTo>
                                  <a:cubicBezTo>
                                    <a:pt x="18" y="10"/>
                                    <a:pt x="16" y="12"/>
                                    <a:pt x="14" y="15"/>
                                  </a:cubicBezTo>
                                  <a:cubicBezTo>
                                    <a:pt x="12" y="17"/>
                                    <a:pt x="11" y="20"/>
                                    <a:pt x="10" y="23"/>
                                  </a:cubicBezTo>
                                  <a:cubicBezTo>
                                    <a:pt x="9" y="27"/>
                                    <a:pt x="9" y="30"/>
                                    <a:pt x="9" y="34"/>
                                  </a:cubicBezTo>
                                  <a:cubicBezTo>
                                    <a:pt x="9" y="38"/>
                                    <a:pt x="9" y="41"/>
                                    <a:pt x="10" y="45"/>
                                  </a:cubicBezTo>
                                  <a:cubicBezTo>
                                    <a:pt x="11" y="48"/>
                                    <a:pt x="12" y="51"/>
                                    <a:pt x="13" y="54"/>
                                  </a:cubicBezTo>
                                  <a:cubicBezTo>
                                    <a:pt x="15" y="56"/>
                                    <a:pt x="17" y="58"/>
                                    <a:pt x="20" y="60"/>
                                  </a:cubicBezTo>
                                  <a:cubicBezTo>
                                    <a:pt x="23" y="61"/>
                                    <a:pt x="26" y="62"/>
                                    <a:pt x="31" y="62"/>
                                  </a:cubicBezTo>
                                  <a:cubicBezTo>
                                    <a:pt x="34" y="62"/>
                                    <a:pt x="38" y="61"/>
                                    <a:pt x="41" y="60"/>
                                  </a:cubicBezTo>
                                  <a:cubicBezTo>
                                    <a:pt x="43" y="58"/>
                                    <a:pt x="46" y="56"/>
                                    <a:pt x="47" y="54"/>
                                  </a:cubicBezTo>
                                  <a:cubicBezTo>
                                    <a:pt x="49" y="52"/>
                                    <a:pt x="51" y="49"/>
                                    <a:pt x="51" y="45"/>
                                  </a:cubicBezTo>
                                  <a:cubicBezTo>
                                    <a:pt x="52" y="42"/>
                                    <a:pt x="53" y="38"/>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8" name="Freeform 85"/>
                          <wps:cNvSpPr>
                            <a:spLocks/>
                          </wps:cNvSpPr>
                          <wps:spPr bwMode="auto">
                            <a:xfrm>
                              <a:off x="4006" y="1353"/>
                              <a:ext cx="9" cy="106"/>
                            </a:xfrm>
                            <a:custGeom>
                              <a:avLst/>
                              <a:gdLst>
                                <a:gd name="T0" fmla="*/ 8 w 8"/>
                                <a:gd name="T1" fmla="*/ 98 h 100"/>
                                <a:gd name="T2" fmla="*/ 8 w 8"/>
                                <a:gd name="T3" fmla="*/ 98 h 100"/>
                                <a:gd name="T4" fmla="*/ 8 w 8"/>
                                <a:gd name="T5" fmla="*/ 98 h 100"/>
                                <a:gd name="T6" fmla="*/ 7 w 8"/>
                                <a:gd name="T7" fmla="*/ 99 h 100"/>
                                <a:gd name="T8" fmla="*/ 6 w 8"/>
                                <a:gd name="T9" fmla="*/ 99 h 100"/>
                                <a:gd name="T10" fmla="*/ 4 w 8"/>
                                <a:gd name="T11" fmla="*/ 100 h 100"/>
                                <a:gd name="T12" fmla="*/ 2 w 8"/>
                                <a:gd name="T13" fmla="*/ 99 h 100"/>
                                <a:gd name="T14" fmla="*/ 0 w 8"/>
                                <a:gd name="T15" fmla="*/ 99 h 100"/>
                                <a:gd name="T16" fmla="*/ 0 w 8"/>
                                <a:gd name="T17" fmla="*/ 98 h 100"/>
                                <a:gd name="T18" fmla="*/ 0 w 8"/>
                                <a:gd name="T19" fmla="*/ 98 h 100"/>
                                <a:gd name="T20" fmla="*/ 0 w 8"/>
                                <a:gd name="T21" fmla="*/ 2 h 100"/>
                                <a:gd name="T22" fmla="*/ 0 w 8"/>
                                <a:gd name="T23" fmla="*/ 1 h 100"/>
                                <a:gd name="T24" fmla="*/ 0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8"/>
                                  </a:cubicBezTo>
                                  <a:cubicBezTo>
                                    <a:pt x="8" y="99"/>
                                    <a:pt x="7" y="99"/>
                                    <a:pt x="7" y="99"/>
                                  </a:cubicBezTo>
                                  <a:cubicBezTo>
                                    <a:pt x="7" y="99"/>
                                    <a:pt x="6" y="99"/>
                                    <a:pt x="6" y="99"/>
                                  </a:cubicBezTo>
                                  <a:cubicBezTo>
                                    <a:pt x="5" y="99"/>
                                    <a:pt x="5" y="100"/>
                                    <a:pt x="4" y="100"/>
                                  </a:cubicBezTo>
                                  <a:cubicBezTo>
                                    <a:pt x="3" y="100"/>
                                    <a:pt x="2" y="99"/>
                                    <a:pt x="2" y="99"/>
                                  </a:cubicBezTo>
                                  <a:cubicBezTo>
                                    <a:pt x="1" y="99"/>
                                    <a:pt x="1" y="99"/>
                                    <a:pt x="0" y="99"/>
                                  </a:cubicBezTo>
                                  <a:cubicBezTo>
                                    <a:pt x="0" y="99"/>
                                    <a:pt x="0" y="99"/>
                                    <a:pt x="0" y="98"/>
                                  </a:cubicBezTo>
                                  <a:cubicBezTo>
                                    <a:pt x="0" y="98"/>
                                    <a:pt x="0" y="98"/>
                                    <a:pt x="0" y="98"/>
                                  </a:cubicBezTo>
                                  <a:lnTo>
                                    <a:pt x="0" y="2"/>
                                  </a:lnTo>
                                  <a:cubicBezTo>
                                    <a:pt x="0" y="1"/>
                                    <a:pt x="0" y="1"/>
                                    <a:pt x="0" y="1"/>
                                  </a:cubicBezTo>
                                  <a:cubicBezTo>
                                    <a:pt x="0" y="1"/>
                                    <a:pt x="0" y="0"/>
                                    <a:pt x="0" y="0"/>
                                  </a:cubicBezTo>
                                  <a:cubicBezTo>
                                    <a:pt x="1" y="0"/>
                                    <a:pt x="1" y="0"/>
                                    <a:pt x="2" y="0"/>
                                  </a:cubicBezTo>
                                  <a:cubicBezTo>
                                    <a:pt x="2" y="0"/>
                                    <a:pt x="3" y="0"/>
                                    <a:pt x="4" y="0"/>
                                  </a:cubicBezTo>
                                  <a:cubicBezTo>
                                    <a:pt x="5" y="0"/>
                                    <a:pt x="5" y="0"/>
                                    <a:pt x="6" y="0"/>
                                  </a:cubicBezTo>
                                  <a:cubicBezTo>
                                    <a:pt x="6" y="0"/>
                                    <a:pt x="7" y="0"/>
                                    <a:pt x="7" y="0"/>
                                  </a:cubicBezTo>
                                  <a:cubicBezTo>
                                    <a:pt x="7" y="0"/>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89" name="Freeform 86"/>
                          <wps:cNvSpPr>
                            <a:spLocks noEditPoints="1"/>
                          </wps:cNvSpPr>
                          <wps:spPr bwMode="auto">
                            <a:xfrm>
                              <a:off x="4040" y="1359"/>
                              <a:ext cx="12" cy="100"/>
                            </a:xfrm>
                            <a:custGeom>
                              <a:avLst/>
                              <a:gdLst>
                                <a:gd name="T0" fmla="*/ 10 w 11"/>
                                <a:gd name="T1" fmla="*/ 92 h 94"/>
                                <a:gd name="T2" fmla="*/ 10 w 11"/>
                                <a:gd name="T3" fmla="*/ 92 h 94"/>
                                <a:gd name="T4" fmla="*/ 10 w 11"/>
                                <a:gd name="T5" fmla="*/ 92 h 94"/>
                                <a:gd name="T6" fmla="*/ 9 w 11"/>
                                <a:gd name="T7" fmla="*/ 93 h 94"/>
                                <a:gd name="T8" fmla="*/ 8 w 11"/>
                                <a:gd name="T9" fmla="*/ 93 h 94"/>
                                <a:gd name="T10" fmla="*/ 6 w 11"/>
                                <a:gd name="T11" fmla="*/ 94 h 94"/>
                                <a:gd name="T12" fmla="*/ 4 w 11"/>
                                <a:gd name="T13" fmla="*/ 93 h 94"/>
                                <a:gd name="T14" fmla="*/ 2 w 11"/>
                                <a:gd name="T15" fmla="*/ 93 h 94"/>
                                <a:gd name="T16" fmla="*/ 2 w 11"/>
                                <a:gd name="T17" fmla="*/ 92 h 94"/>
                                <a:gd name="T18" fmla="*/ 1 w 11"/>
                                <a:gd name="T19" fmla="*/ 92 h 94"/>
                                <a:gd name="T20" fmla="*/ 1 w 11"/>
                                <a:gd name="T21" fmla="*/ 27 h 94"/>
                                <a:gd name="T22" fmla="*/ 2 w 11"/>
                                <a:gd name="T23" fmla="*/ 26 h 94"/>
                                <a:gd name="T24" fmla="*/ 2 w 11"/>
                                <a:gd name="T25" fmla="*/ 26 h 94"/>
                                <a:gd name="T26" fmla="*/ 4 w 11"/>
                                <a:gd name="T27" fmla="*/ 25 h 94"/>
                                <a:gd name="T28" fmla="*/ 6 w 11"/>
                                <a:gd name="T29" fmla="*/ 25 h 94"/>
                                <a:gd name="T30" fmla="*/ 8 w 11"/>
                                <a:gd name="T31" fmla="*/ 25 h 94"/>
                                <a:gd name="T32" fmla="*/ 9 w 11"/>
                                <a:gd name="T33" fmla="*/ 26 h 94"/>
                                <a:gd name="T34" fmla="*/ 10 w 11"/>
                                <a:gd name="T35" fmla="*/ 26 h 94"/>
                                <a:gd name="T36" fmla="*/ 10 w 11"/>
                                <a:gd name="T37" fmla="*/ 27 h 94"/>
                                <a:gd name="T38" fmla="*/ 10 w 11"/>
                                <a:gd name="T39" fmla="*/ 92 h 94"/>
                                <a:gd name="T40" fmla="*/ 11 w 11"/>
                                <a:gd name="T41" fmla="*/ 5 h 94"/>
                                <a:gd name="T42" fmla="*/ 11 w 11"/>
                                <a:gd name="T43" fmla="*/ 5 h 94"/>
                                <a:gd name="T44" fmla="*/ 10 w 11"/>
                                <a:gd name="T45" fmla="*/ 10 h 94"/>
                                <a:gd name="T46" fmla="*/ 6 w 11"/>
                                <a:gd name="T47" fmla="*/ 11 h 94"/>
                                <a:gd name="T48" fmla="*/ 1 w 11"/>
                                <a:gd name="T49" fmla="*/ 10 h 94"/>
                                <a:gd name="T50" fmla="*/ 0 w 11"/>
                                <a:gd name="T51" fmla="*/ 5 h 94"/>
                                <a:gd name="T52" fmla="*/ 1 w 11"/>
                                <a:gd name="T53" fmla="*/ 1 h 94"/>
                                <a:gd name="T54" fmla="*/ 6 w 11"/>
                                <a:gd name="T55" fmla="*/ 0 h 94"/>
                                <a:gd name="T56" fmla="*/ 10 w 11"/>
                                <a:gd name="T57" fmla="*/ 1 h 94"/>
                                <a:gd name="T58" fmla="*/ 11 w 11"/>
                                <a:gd name="T59" fmla="*/ 5 h 94"/>
                                <a:gd name="T60" fmla="*/ 11 w 11"/>
                                <a:gd name="T61" fmla="*/ 5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10" y="92"/>
                                  </a:cubicBezTo>
                                  <a:cubicBezTo>
                                    <a:pt x="9" y="93"/>
                                    <a:pt x="9" y="93"/>
                                    <a:pt x="9" y="93"/>
                                  </a:cubicBezTo>
                                  <a:cubicBezTo>
                                    <a:pt x="9" y="93"/>
                                    <a:pt x="8" y="93"/>
                                    <a:pt x="8" y="93"/>
                                  </a:cubicBezTo>
                                  <a:cubicBezTo>
                                    <a:pt x="7" y="93"/>
                                    <a:pt x="6" y="94"/>
                                    <a:pt x="6" y="94"/>
                                  </a:cubicBezTo>
                                  <a:cubicBezTo>
                                    <a:pt x="5" y="94"/>
                                    <a:pt x="4" y="93"/>
                                    <a:pt x="4" y="93"/>
                                  </a:cubicBezTo>
                                  <a:cubicBezTo>
                                    <a:pt x="3" y="93"/>
                                    <a:pt x="3" y="93"/>
                                    <a:pt x="2" y="93"/>
                                  </a:cubicBezTo>
                                  <a:cubicBezTo>
                                    <a:pt x="2" y="93"/>
                                    <a:pt x="2" y="93"/>
                                    <a:pt x="2" y="92"/>
                                  </a:cubicBezTo>
                                  <a:cubicBezTo>
                                    <a:pt x="1" y="92"/>
                                    <a:pt x="1" y="92"/>
                                    <a:pt x="1" y="92"/>
                                  </a:cubicBezTo>
                                  <a:lnTo>
                                    <a:pt x="1" y="27"/>
                                  </a:lnTo>
                                  <a:cubicBezTo>
                                    <a:pt x="1" y="27"/>
                                    <a:pt x="1" y="27"/>
                                    <a:pt x="2" y="26"/>
                                  </a:cubicBezTo>
                                  <a:cubicBezTo>
                                    <a:pt x="2" y="26"/>
                                    <a:pt x="2" y="26"/>
                                    <a:pt x="2" y="26"/>
                                  </a:cubicBezTo>
                                  <a:cubicBezTo>
                                    <a:pt x="3" y="26"/>
                                    <a:pt x="3" y="25"/>
                                    <a:pt x="4" y="25"/>
                                  </a:cubicBezTo>
                                  <a:cubicBezTo>
                                    <a:pt x="4" y="25"/>
                                    <a:pt x="5" y="25"/>
                                    <a:pt x="6" y="25"/>
                                  </a:cubicBezTo>
                                  <a:cubicBezTo>
                                    <a:pt x="6" y="25"/>
                                    <a:pt x="7" y="25"/>
                                    <a:pt x="8" y="25"/>
                                  </a:cubicBezTo>
                                  <a:cubicBezTo>
                                    <a:pt x="8" y="25"/>
                                    <a:pt x="9" y="26"/>
                                    <a:pt x="9" y="26"/>
                                  </a:cubicBezTo>
                                  <a:cubicBezTo>
                                    <a:pt x="9" y="26"/>
                                    <a:pt x="9" y="26"/>
                                    <a:pt x="10" y="26"/>
                                  </a:cubicBezTo>
                                  <a:cubicBezTo>
                                    <a:pt x="10" y="27"/>
                                    <a:pt x="10" y="27"/>
                                    <a:pt x="10" y="27"/>
                                  </a:cubicBezTo>
                                  <a:lnTo>
                                    <a:pt x="10" y="92"/>
                                  </a:lnTo>
                                  <a:close/>
                                  <a:moveTo>
                                    <a:pt x="11" y="5"/>
                                  </a:moveTo>
                                  <a:lnTo>
                                    <a:pt x="11" y="5"/>
                                  </a:lnTo>
                                  <a:cubicBezTo>
                                    <a:pt x="11" y="8"/>
                                    <a:pt x="11" y="9"/>
                                    <a:pt x="10" y="10"/>
                                  </a:cubicBezTo>
                                  <a:cubicBezTo>
                                    <a:pt x="9" y="11"/>
                                    <a:pt x="8" y="11"/>
                                    <a:pt x="6" y="11"/>
                                  </a:cubicBezTo>
                                  <a:cubicBezTo>
                                    <a:pt x="3" y="11"/>
                                    <a:pt x="2" y="11"/>
                                    <a:pt x="1" y="10"/>
                                  </a:cubicBezTo>
                                  <a:cubicBezTo>
                                    <a:pt x="0" y="9"/>
                                    <a:pt x="0" y="8"/>
                                    <a:pt x="0" y="5"/>
                                  </a:cubicBezTo>
                                  <a:cubicBezTo>
                                    <a:pt x="0" y="3"/>
                                    <a:pt x="0" y="2"/>
                                    <a:pt x="1" y="1"/>
                                  </a:cubicBezTo>
                                  <a:cubicBezTo>
                                    <a:pt x="2" y="0"/>
                                    <a:pt x="3" y="0"/>
                                    <a:pt x="6" y="0"/>
                                  </a:cubicBezTo>
                                  <a:cubicBezTo>
                                    <a:pt x="8" y="0"/>
                                    <a:pt x="9" y="0"/>
                                    <a:pt x="10" y="1"/>
                                  </a:cubicBezTo>
                                  <a:cubicBezTo>
                                    <a:pt x="11" y="2"/>
                                    <a:pt x="11" y="3"/>
                                    <a:pt x="11" y="5"/>
                                  </a:cubicBezTo>
                                  <a:lnTo>
                                    <a:pt x="11"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0" name="Freeform 87"/>
                          <wps:cNvSpPr>
                            <a:spLocks/>
                          </wps:cNvSpPr>
                          <wps:spPr bwMode="auto">
                            <a:xfrm>
                              <a:off x="4072" y="1386"/>
                              <a:ext cx="53" cy="73"/>
                            </a:xfrm>
                            <a:custGeom>
                              <a:avLst/>
                              <a:gdLst>
                                <a:gd name="T0" fmla="*/ 50 w 50"/>
                                <a:gd name="T1" fmla="*/ 57 h 69"/>
                                <a:gd name="T2" fmla="*/ 50 w 50"/>
                                <a:gd name="T3" fmla="*/ 57 h 69"/>
                                <a:gd name="T4" fmla="*/ 50 w 50"/>
                                <a:gd name="T5" fmla="*/ 59 h 69"/>
                                <a:gd name="T6" fmla="*/ 50 w 50"/>
                                <a:gd name="T7" fmla="*/ 60 h 69"/>
                                <a:gd name="T8" fmla="*/ 50 w 50"/>
                                <a:gd name="T9" fmla="*/ 61 h 69"/>
                                <a:gd name="T10" fmla="*/ 48 w 50"/>
                                <a:gd name="T11" fmla="*/ 62 h 69"/>
                                <a:gd name="T12" fmla="*/ 45 w 50"/>
                                <a:gd name="T13" fmla="*/ 64 h 69"/>
                                <a:gd name="T14" fmla="*/ 40 w 50"/>
                                <a:gd name="T15" fmla="*/ 67 h 69"/>
                                <a:gd name="T16" fmla="*/ 35 w 50"/>
                                <a:gd name="T17" fmla="*/ 69 h 69"/>
                                <a:gd name="T18" fmla="*/ 28 w 50"/>
                                <a:gd name="T19" fmla="*/ 69 h 69"/>
                                <a:gd name="T20" fmla="*/ 16 w 50"/>
                                <a:gd name="T21" fmla="*/ 67 h 69"/>
                                <a:gd name="T22" fmla="*/ 8 w 50"/>
                                <a:gd name="T23" fmla="*/ 60 h 69"/>
                                <a:gd name="T24" fmla="*/ 2 w 50"/>
                                <a:gd name="T25" fmla="*/ 50 h 69"/>
                                <a:gd name="T26" fmla="*/ 0 w 50"/>
                                <a:gd name="T27" fmla="*/ 35 h 69"/>
                                <a:gd name="T28" fmla="*/ 3 w 50"/>
                                <a:gd name="T29" fmla="*/ 19 h 69"/>
                                <a:gd name="T30" fmla="*/ 9 w 50"/>
                                <a:gd name="T31" fmla="*/ 8 h 69"/>
                                <a:gd name="T32" fmla="*/ 18 w 50"/>
                                <a:gd name="T33" fmla="*/ 2 h 69"/>
                                <a:gd name="T34" fmla="*/ 29 w 50"/>
                                <a:gd name="T35" fmla="*/ 0 h 69"/>
                                <a:gd name="T36" fmla="*/ 35 w 50"/>
                                <a:gd name="T37" fmla="*/ 0 h 69"/>
                                <a:gd name="T38" fmla="*/ 41 w 50"/>
                                <a:gd name="T39" fmla="*/ 2 h 69"/>
                                <a:gd name="T40" fmla="*/ 45 w 50"/>
                                <a:gd name="T41" fmla="*/ 4 h 69"/>
                                <a:gd name="T42" fmla="*/ 48 w 50"/>
                                <a:gd name="T43" fmla="*/ 6 h 69"/>
                                <a:gd name="T44" fmla="*/ 49 w 50"/>
                                <a:gd name="T45" fmla="*/ 8 h 69"/>
                                <a:gd name="T46" fmla="*/ 50 w 50"/>
                                <a:gd name="T47" fmla="*/ 9 h 69"/>
                                <a:gd name="T48" fmla="*/ 50 w 50"/>
                                <a:gd name="T49" fmla="*/ 10 h 69"/>
                                <a:gd name="T50" fmla="*/ 50 w 50"/>
                                <a:gd name="T51" fmla="*/ 11 h 69"/>
                                <a:gd name="T52" fmla="*/ 49 w 50"/>
                                <a:gd name="T53" fmla="*/ 14 h 69"/>
                                <a:gd name="T54" fmla="*/ 48 w 50"/>
                                <a:gd name="T55" fmla="*/ 15 h 69"/>
                                <a:gd name="T56" fmla="*/ 46 w 50"/>
                                <a:gd name="T57" fmla="*/ 14 h 69"/>
                                <a:gd name="T58" fmla="*/ 42 w 50"/>
                                <a:gd name="T59" fmla="*/ 11 h 69"/>
                                <a:gd name="T60" fmla="*/ 36 w 50"/>
                                <a:gd name="T61" fmla="*/ 8 h 69"/>
                                <a:gd name="T62" fmla="*/ 29 w 50"/>
                                <a:gd name="T63" fmla="*/ 7 h 69"/>
                                <a:gd name="T64" fmla="*/ 14 w 50"/>
                                <a:gd name="T65" fmla="*/ 14 h 69"/>
                                <a:gd name="T66" fmla="*/ 9 w 50"/>
                                <a:gd name="T67" fmla="*/ 35 h 69"/>
                                <a:gd name="T68" fmla="*/ 11 w 50"/>
                                <a:gd name="T69" fmla="*/ 47 h 69"/>
                                <a:gd name="T70" fmla="*/ 15 w 50"/>
                                <a:gd name="T71" fmla="*/ 55 h 69"/>
                                <a:gd name="T72" fmla="*/ 21 w 50"/>
                                <a:gd name="T73" fmla="*/ 60 h 69"/>
                                <a:gd name="T74" fmla="*/ 29 w 50"/>
                                <a:gd name="T75" fmla="*/ 62 h 69"/>
                                <a:gd name="T76" fmla="*/ 36 w 50"/>
                                <a:gd name="T77" fmla="*/ 60 h 69"/>
                                <a:gd name="T78" fmla="*/ 42 w 50"/>
                                <a:gd name="T79" fmla="*/ 57 h 69"/>
                                <a:gd name="T80" fmla="*/ 46 w 50"/>
                                <a:gd name="T81" fmla="*/ 54 h 69"/>
                                <a:gd name="T82" fmla="*/ 49 w 50"/>
                                <a:gd name="T83" fmla="*/ 53 h 69"/>
                                <a:gd name="T84" fmla="*/ 49 w 50"/>
                                <a:gd name="T85" fmla="*/ 53 h 69"/>
                                <a:gd name="T86" fmla="*/ 50 w 50"/>
                                <a:gd name="T87" fmla="*/ 54 h 69"/>
                                <a:gd name="T88" fmla="*/ 50 w 50"/>
                                <a:gd name="T89" fmla="*/ 55 h 69"/>
                                <a:gd name="T90" fmla="*/ 50 w 50"/>
                                <a:gd name="T91" fmla="*/ 57 h 69"/>
                                <a:gd name="T92" fmla="*/ 50 w 50"/>
                                <a:gd name="T93" fmla="*/ 5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69">
                                  <a:moveTo>
                                    <a:pt x="50" y="57"/>
                                  </a:moveTo>
                                  <a:lnTo>
                                    <a:pt x="50" y="57"/>
                                  </a:lnTo>
                                  <a:cubicBezTo>
                                    <a:pt x="50" y="58"/>
                                    <a:pt x="50" y="58"/>
                                    <a:pt x="50" y="59"/>
                                  </a:cubicBezTo>
                                  <a:cubicBezTo>
                                    <a:pt x="50" y="59"/>
                                    <a:pt x="50" y="60"/>
                                    <a:pt x="50" y="60"/>
                                  </a:cubicBezTo>
                                  <a:cubicBezTo>
                                    <a:pt x="50" y="60"/>
                                    <a:pt x="50" y="60"/>
                                    <a:pt x="50" y="61"/>
                                  </a:cubicBezTo>
                                  <a:cubicBezTo>
                                    <a:pt x="49" y="61"/>
                                    <a:pt x="49" y="61"/>
                                    <a:pt x="48" y="62"/>
                                  </a:cubicBezTo>
                                  <a:cubicBezTo>
                                    <a:pt x="48" y="63"/>
                                    <a:pt x="47" y="63"/>
                                    <a:pt x="45" y="64"/>
                                  </a:cubicBezTo>
                                  <a:cubicBezTo>
                                    <a:pt x="44" y="65"/>
                                    <a:pt x="42" y="66"/>
                                    <a:pt x="40" y="67"/>
                                  </a:cubicBezTo>
                                  <a:cubicBezTo>
                                    <a:pt x="39" y="68"/>
                                    <a:pt x="37" y="68"/>
                                    <a:pt x="35" y="69"/>
                                  </a:cubicBezTo>
                                  <a:cubicBezTo>
                                    <a:pt x="33" y="69"/>
                                    <a:pt x="30" y="69"/>
                                    <a:pt x="28" y="69"/>
                                  </a:cubicBezTo>
                                  <a:cubicBezTo>
                                    <a:pt x="24" y="69"/>
                                    <a:pt x="20" y="69"/>
                                    <a:pt x="16" y="67"/>
                                  </a:cubicBezTo>
                                  <a:cubicBezTo>
                                    <a:pt x="13" y="66"/>
                                    <a:pt x="10" y="63"/>
                                    <a:pt x="8" y="60"/>
                                  </a:cubicBezTo>
                                  <a:cubicBezTo>
                                    <a:pt x="5" y="58"/>
                                    <a:pt x="3" y="54"/>
                                    <a:pt x="2" y="50"/>
                                  </a:cubicBezTo>
                                  <a:cubicBezTo>
                                    <a:pt x="1" y="45"/>
                                    <a:pt x="0" y="41"/>
                                    <a:pt x="0" y="35"/>
                                  </a:cubicBezTo>
                                  <a:cubicBezTo>
                                    <a:pt x="0" y="29"/>
                                    <a:pt x="1" y="23"/>
                                    <a:pt x="3" y="19"/>
                                  </a:cubicBezTo>
                                  <a:cubicBezTo>
                                    <a:pt x="4" y="14"/>
                                    <a:pt x="6" y="11"/>
                                    <a:pt x="9" y="8"/>
                                  </a:cubicBezTo>
                                  <a:cubicBezTo>
                                    <a:pt x="11" y="5"/>
                                    <a:pt x="15" y="3"/>
                                    <a:pt x="18" y="2"/>
                                  </a:cubicBezTo>
                                  <a:cubicBezTo>
                                    <a:pt x="22" y="0"/>
                                    <a:pt x="25" y="0"/>
                                    <a:pt x="29" y="0"/>
                                  </a:cubicBezTo>
                                  <a:cubicBezTo>
                                    <a:pt x="31" y="0"/>
                                    <a:pt x="33" y="0"/>
                                    <a:pt x="35" y="0"/>
                                  </a:cubicBezTo>
                                  <a:cubicBezTo>
                                    <a:pt x="37" y="1"/>
                                    <a:pt x="39" y="1"/>
                                    <a:pt x="41" y="2"/>
                                  </a:cubicBezTo>
                                  <a:cubicBezTo>
                                    <a:pt x="42" y="2"/>
                                    <a:pt x="44" y="3"/>
                                    <a:pt x="45" y="4"/>
                                  </a:cubicBezTo>
                                  <a:cubicBezTo>
                                    <a:pt x="46" y="5"/>
                                    <a:pt x="47" y="6"/>
                                    <a:pt x="48" y="6"/>
                                  </a:cubicBezTo>
                                  <a:cubicBezTo>
                                    <a:pt x="49" y="7"/>
                                    <a:pt x="49" y="7"/>
                                    <a:pt x="49" y="8"/>
                                  </a:cubicBezTo>
                                  <a:cubicBezTo>
                                    <a:pt x="49" y="8"/>
                                    <a:pt x="50" y="8"/>
                                    <a:pt x="50" y="9"/>
                                  </a:cubicBezTo>
                                  <a:cubicBezTo>
                                    <a:pt x="50" y="9"/>
                                    <a:pt x="50" y="9"/>
                                    <a:pt x="50" y="10"/>
                                  </a:cubicBezTo>
                                  <a:cubicBezTo>
                                    <a:pt x="50" y="10"/>
                                    <a:pt x="50" y="11"/>
                                    <a:pt x="50" y="11"/>
                                  </a:cubicBezTo>
                                  <a:cubicBezTo>
                                    <a:pt x="50" y="13"/>
                                    <a:pt x="50" y="14"/>
                                    <a:pt x="49" y="14"/>
                                  </a:cubicBezTo>
                                  <a:cubicBezTo>
                                    <a:pt x="49" y="15"/>
                                    <a:pt x="49" y="15"/>
                                    <a:pt x="48" y="15"/>
                                  </a:cubicBezTo>
                                  <a:cubicBezTo>
                                    <a:pt x="47" y="15"/>
                                    <a:pt x="47" y="15"/>
                                    <a:pt x="46" y="14"/>
                                  </a:cubicBezTo>
                                  <a:cubicBezTo>
                                    <a:pt x="45" y="13"/>
                                    <a:pt x="43" y="12"/>
                                    <a:pt x="42" y="11"/>
                                  </a:cubicBezTo>
                                  <a:cubicBezTo>
                                    <a:pt x="40" y="10"/>
                                    <a:pt x="39" y="9"/>
                                    <a:pt x="36" y="8"/>
                                  </a:cubicBezTo>
                                  <a:cubicBezTo>
                                    <a:pt x="34" y="7"/>
                                    <a:pt x="32" y="7"/>
                                    <a:pt x="29" y="7"/>
                                  </a:cubicBezTo>
                                  <a:cubicBezTo>
                                    <a:pt x="22" y="7"/>
                                    <a:pt x="18" y="9"/>
                                    <a:pt x="14" y="14"/>
                                  </a:cubicBezTo>
                                  <a:cubicBezTo>
                                    <a:pt x="11" y="19"/>
                                    <a:pt x="9" y="26"/>
                                    <a:pt x="9" y="35"/>
                                  </a:cubicBezTo>
                                  <a:cubicBezTo>
                                    <a:pt x="9" y="39"/>
                                    <a:pt x="10" y="43"/>
                                    <a:pt x="11" y="47"/>
                                  </a:cubicBezTo>
                                  <a:cubicBezTo>
                                    <a:pt x="12" y="50"/>
                                    <a:pt x="13" y="53"/>
                                    <a:pt x="15" y="55"/>
                                  </a:cubicBezTo>
                                  <a:cubicBezTo>
                                    <a:pt x="16" y="57"/>
                                    <a:pt x="18" y="59"/>
                                    <a:pt x="21" y="60"/>
                                  </a:cubicBezTo>
                                  <a:cubicBezTo>
                                    <a:pt x="23" y="61"/>
                                    <a:pt x="26" y="62"/>
                                    <a:pt x="29" y="62"/>
                                  </a:cubicBezTo>
                                  <a:cubicBezTo>
                                    <a:pt x="32" y="62"/>
                                    <a:pt x="34" y="61"/>
                                    <a:pt x="36" y="60"/>
                                  </a:cubicBezTo>
                                  <a:cubicBezTo>
                                    <a:pt x="39" y="60"/>
                                    <a:pt x="41" y="59"/>
                                    <a:pt x="42" y="57"/>
                                  </a:cubicBezTo>
                                  <a:cubicBezTo>
                                    <a:pt x="44" y="56"/>
                                    <a:pt x="45" y="55"/>
                                    <a:pt x="46" y="54"/>
                                  </a:cubicBezTo>
                                  <a:cubicBezTo>
                                    <a:pt x="47" y="54"/>
                                    <a:pt x="48" y="53"/>
                                    <a:pt x="49" y="53"/>
                                  </a:cubicBezTo>
                                  <a:cubicBezTo>
                                    <a:pt x="49" y="53"/>
                                    <a:pt x="49" y="53"/>
                                    <a:pt x="49" y="53"/>
                                  </a:cubicBezTo>
                                  <a:cubicBezTo>
                                    <a:pt x="50" y="53"/>
                                    <a:pt x="50" y="54"/>
                                    <a:pt x="50" y="54"/>
                                  </a:cubicBezTo>
                                  <a:cubicBezTo>
                                    <a:pt x="50" y="54"/>
                                    <a:pt x="50" y="55"/>
                                    <a:pt x="50" y="55"/>
                                  </a:cubicBezTo>
                                  <a:cubicBezTo>
                                    <a:pt x="50" y="56"/>
                                    <a:pt x="50" y="56"/>
                                    <a:pt x="50" y="57"/>
                                  </a:cubicBezTo>
                                  <a:lnTo>
                                    <a:pt x="50" y="5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1" name="Freeform 88"/>
                          <wps:cNvSpPr>
                            <a:spLocks noEditPoints="1"/>
                          </wps:cNvSpPr>
                          <wps:spPr bwMode="auto">
                            <a:xfrm>
                              <a:off x="4145" y="1359"/>
                              <a:ext cx="11" cy="100"/>
                            </a:xfrm>
                            <a:custGeom>
                              <a:avLst/>
                              <a:gdLst>
                                <a:gd name="T0" fmla="*/ 10 w 11"/>
                                <a:gd name="T1" fmla="*/ 92 h 94"/>
                                <a:gd name="T2" fmla="*/ 10 w 11"/>
                                <a:gd name="T3" fmla="*/ 92 h 94"/>
                                <a:gd name="T4" fmla="*/ 10 w 11"/>
                                <a:gd name="T5" fmla="*/ 92 h 94"/>
                                <a:gd name="T6" fmla="*/ 9 w 11"/>
                                <a:gd name="T7" fmla="*/ 93 h 94"/>
                                <a:gd name="T8" fmla="*/ 8 w 11"/>
                                <a:gd name="T9" fmla="*/ 93 h 94"/>
                                <a:gd name="T10" fmla="*/ 6 w 11"/>
                                <a:gd name="T11" fmla="*/ 94 h 94"/>
                                <a:gd name="T12" fmla="*/ 4 w 11"/>
                                <a:gd name="T13" fmla="*/ 93 h 94"/>
                                <a:gd name="T14" fmla="*/ 2 w 11"/>
                                <a:gd name="T15" fmla="*/ 93 h 94"/>
                                <a:gd name="T16" fmla="*/ 2 w 11"/>
                                <a:gd name="T17" fmla="*/ 92 h 94"/>
                                <a:gd name="T18" fmla="*/ 1 w 11"/>
                                <a:gd name="T19" fmla="*/ 92 h 94"/>
                                <a:gd name="T20" fmla="*/ 1 w 11"/>
                                <a:gd name="T21" fmla="*/ 27 h 94"/>
                                <a:gd name="T22" fmla="*/ 2 w 11"/>
                                <a:gd name="T23" fmla="*/ 26 h 94"/>
                                <a:gd name="T24" fmla="*/ 2 w 11"/>
                                <a:gd name="T25" fmla="*/ 26 h 94"/>
                                <a:gd name="T26" fmla="*/ 4 w 11"/>
                                <a:gd name="T27" fmla="*/ 25 h 94"/>
                                <a:gd name="T28" fmla="*/ 6 w 11"/>
                                <a:gd name="T29" fmla="*/ 25 h 94"/>
                                <a:gd name="T30" fmla="*/ 8 w 11"/>
                                <a:gd name="T31" fmla="*/ 25 h 94"/>
                                <a:gd name="T32" fmla="*/ 9 w 11"/>
                                <a:gd name="T33" fmla="*/ 26 h 94"/>
                                <a:gd name="T34" fmla="*/ 10 w 11"/>
                                <a:gd name="T35" fmla="*/ 26 h 94"/>
                                <a:gd name="T36" fmla="*/ 10 w 11"/>
                                <a:gd name="T37" fmla="*/ 27 h 94"/>
                                <a:gd name="T38" fmla="*/ 10 w 11"/>
                                <a:gd name="T39" fmla="*/ 92 h 94"/>
                                <a:gd name="T40" fmla="*/ 11 w 11"/>
                                <a:gd name="T41" fmla="*/ 5 h 94"/>
                                <a:gd name="T42" fmla="*/ 11 w 11"/>
                                <a:gd name="T43" fmla="*/ 5 h 94"/>
                                <a:gd name="T44" fmla="*/ 10 w 11"/>
                                <a:gd name="T45" fmla="*/ 10 h 94"/>
                                <a:gd name="T46" fmla="*/ 6 w 11"/>
                                <a:gd name="T47" fmla="*/ 11 h 94"/>
                                <a:gd name="T48" fmla="*/ 1 w 11"/>
                                <a:gd name="T49" fmla="*/ 10 h 94"/>
                                <a:gd name="T50" fmla="*/ 0 w 11"/>
                                <a:gd name="T51" fmla="*/ 5 h 94"/>
                                <a:gd name="T52" fmla="*/ 1 w 11"/>
                                <a:gd name="T53" fmla="*/ 1 h 94"/>
                                <a:gd name="T54" fmla="*/ 6 w 11"/>
                                <a:gd name="T55" fmla="*/ 0 h 94"/>
                                <a:gd name="T56" fmla="*/ 10 w 11"/>
                                <a:gd name="T57" fmla="*/ 1 h 94"/>
                                <a:gd name="T58" fmla="*/ 11 w 11"/>
                                <a:gd name="T59" fmla="*/ 5 h 94"/>
                                <a:gd name="T60" fmla="*/ 11 w 11"/>
                                <a:gd name="T61" fmla="*/ 5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10" y="92"/>
                                  </a:cubicBezTo>
                                  <a:cubicBezTo>
                                    <a:pt x="10" y="93"/>
                                    <a:pt x="9" y="93"/>
                                    <a:pt x="9" y="93"/>
                                  </a:cubicBezTo>
                                  <a:cubicBezTo>
                                    <a:pt x="9" y="93"/>
                                    <a:pt x="8" y="93"/>
                                    <a:pt x="8" y="93"/>
                                  </a:cubicBezTo>
                                  <a:cubicBezTo>
                                    <a:pt x="7" y="93"/>
                                    <a:pt x="7" y="94"/>
                                    <a:pt x="6" y="94"/>
                                  </a:cubicBezTo>
                                  <a:cubicBezTo>
                                    <a:pt x="5" y="94"/>
                                    <a:pt x="4" y="93"/>
                                    <a:pt x="4" y="93"/>
                                  </a:cubicBezTo>
                                  <a:cubicBezTo>
                                    <a:pt x="3" y="93"/>
                                    <a:pt x="3" y="93"/>
                                    <a:pt x="2" y="93"/>
                                  </a:cubicBezTo>
                                  <a:cubicBezTo>
                                    <a:pt x="2" y="93"/>
                                    <a:pt x="2" y="93"/>
                                    <a:pt x="2" y="92"/>
                                  </a:cubicBezTo>
                                  <a:cubicBezTo>
                                    <a:pt x="2" y="92"/>
                                    <a:pt x="1" y="92"/>
                                    <a:pt x="1" y="92"/>
                                  </a:cubicBezTo>
                                  <a:lnTo>
                                    <a:pt x="1" y="27"/>
                                  </a:lnTo>
                                  <a:cubicBezTo>
                                    <a:pt x="1" y="27"/>
                                    <a:pt x="2" y="27"/>
                                    <a:pt x="2" y="26"/>
                                  </a:cubicBezTo>
                                  <a:cubicBezTo>
                                    <a:pt x="2" y="26"/>
                                    <a:pt x="2" y="26"/>
                                    <a:pt x="2" y="26"/>
                                  </a:cubicBezTo>
                                  <a:cubicBezTo>
                                    <a:pt x="3" y="26"/>
                                    <a:pt x="3" y="25"/>
                                    <a:pt x="4" y="25"/>
                                  </a:cubicBezTo>
                                  <a:cubicBezTo>
                                    <a:pt x="4" y="25"/>
                                    <a:pt x="5" y="25"/>
                                    <a:pt x="6" y="25"/>
                                  </a:cubicBezTo>
                                  <a:cubicBezTo>
                                    <a:pt x="7" y="25"/>
                                    <a:pt x="7" y="25"/>
                                    <a:pt x="8" y="25"/>
                                  </a:cubicBezTo>
                                  <a:cubicBezTo>
                                    <a:pt x="8" y="25"/>
                                    <a:pt x="9" y="26"/>
                                    <a:pt x="9" y="26"/>
                                  </a:cubicBezTo>
                                  <a:cubicBezTo>
                                    <a:pt x="9" y="26"/>
                                    <a:pt x="10" y="26"/>
                                    <a:pt x="10" y="26"/>
                                  </a:cubicBezTo>
                                  <a:cubicBezTo>
                                    <a:pt x="10" y="27"/>
                                    <a:pt x="10" y="27"/>
                                    <a:pt x="10" y="27"/>
                                  </a:cubicBezTo>
                                  <a:lnTo>
                                    <a:pt x="10" y="92"/>
                                  </a:lnTo>
                                  <a:close/>
                                  <a:moveTo>
                                    <a:pt x="11" y="5"/>
                                  </a:moveTo>
                                  <a:lnTo>
                                    <a:pt x="11" y="5"/>
                                  </a:lnTo>
                                  <a:cubicBezTo>
                                    <a:pt x="11" y="8"/>
                                    <a:pt x="11" y="9"/>
                                    <a:pt x="10" y="10"/>
                                  </a:cubicBezTo>
                                  <a:cubicBezTo>
                                    <a:pt x="9" y="11"/>
                                    <a:pt x="8" y="11"/>
                                    <a:pt x="6" y="11"/>
                                  </a:cubicBezTo>
                                  <a:cubicBezTo>
                                    <a:pt x="4" y="11"/>
                                    <a:pt x="2" y="11"/>
                                    <a:pt x="1" y="10"/>
                                  </a:cubicBezTo>
                                  <a:cubicBezTo>
                                    <a:pt x="1" y="9"/>
                                    <a:pt x="0" y="8"/>
                                    <a:pt x="0" y="5"/>
                                  </a:cubicBezTo>
                                  <a:cubicBezTo>
                                    <a:pt x="0" y="3"/>
                                    <a:pt x="1" y="2"/>
                                    <a:pt x="1" y="1"/>
                                  </a:cubicBezTo>
                                  <a:cubicBezTo>
                                    <a:pt x="2" y="0"/>
                                    <a:pt x="4" y="0"/>
                                    <a:pt x="6" y="0"/>
                                  </a:cubicBezTo>
                                  <a:cubicBezTo>
                                    <a:pt x="8" y="0"/>
                                    <a:pt x="9" y="0"/>
                                    <a:pt x="10" y="1"/>
                                  </a:cubicBezTo>
                                  <a:cubicBezTo>
                                    <a:pt x="11" y="2"/>
                                    <a:pt x="11" y="3"/>
                                    <a:pt x="11" y="5"/>
                                  </a:cubicBezTo>
                                  <a:lnTo>
                                    <a:pt x="11"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2" name="Freeform 89"/>
                          <wps:cNvSpPr>
                            <a:spLocks noEditPoints="1"/>
                          </wps:cNvSpPr>
                          <wps:spPr bwMode="auto">
                            <a:xfrm>
                              <a:off x="4178" y="1386"/>
                              <a:ext cx="60" cy="73"/>
                            </a:xfrm>
                            <a:custGeom>
                              <a:avLst/>
                              <a:gdLst>
                                <a:gd name="T0" fmla="*/ 57 w 57"/>
                                <a:gd name="T1" fmla="*/ 31 h 69"/>
                                <a:gd name="T2" fmla="*/ 57 w 57"/>
                                <a:gd name="T3" fmla="*/ 31 h 69"/>
                                <a:gd name="T4" fmla="*/ 56 w 57"/>
                                <a:gd name="T5" fmla="*/ 35 h 69"/>
                                <a:gd name="T6" fmla="*/ 53 w 57"/>
                                <a:gd name="T7" fmla="*/ 36 h 69"/>
                                <a:gd name="T8" fmla="*/ 9 w 57"/>
                                <a:gd name="T9" fmla="*/ 36 h 69"/>
                                <a:gd name="T10" fmla="*/ 10 w 57"/>
                                <a:gd name="T11" fmla="*/ 46 h 69"/>
                                <a:gd name="T12" fmla="*/ 14 w 57"/>
                                <a:gd name="T13" fmla="*/ 55 h 69"/>
                                <a:gd name="T14" fmla="*/ 21 w 57"/>
                                <a:gd name="T15" fmla="*/ 60 h 69"/>
                                <a:gd name="T16" fmla="*/ 32 w 57"/>
                                <a:gd name="T17" fmla="*/ 62 h 69"/>
                                <a:gd name="T18" fmla="*/ 40 w 57"/>
                                <a:gd name="T19" fmla="*/ 61 h 69"/>
                                <a:gd name="T20" fmla="*/ 46 w 57"/>
                                <a:gd name="T21" fmla="*/ 59 h 69"/>
                                <a:gd name="T22" fmla="*/ 50 w 57"/>
                                <a:gd name="T23" fmla="*/ 58 h 69"/>
                                <a:gd name="T24" fmla="*/ 53 w 57"/>
                                <a:gd name="T25" fmla="*/ 57 h 69"/>
                                <a:gd name="T26" fmla="*/ 53 w 57"/>
                                <a:gd name="T27" fmla="*/ 57 h 69"/>
                                <a:gd name="T28" fmla="*/ 54 w 57"/>
                                <a:gd name="T29" fmla="*/ 58 h 69"/>
                                <a:gd name="T30" fmla="*/ 54 w 57"/>
                                <a:gd name="T31" fmla="*/ 59 h 69"/>
                                <a:gd name="T32" fmla="*/ 54 w 57"/>
                                <a:gd name="T33" fmla="*/ 61 h 69"/>
                                <a:gd name="T34" fmla="*/ 54 w 57"/>
                                <a:gd name="T35" fmla="*/ 62 h 69"/>
                                <a:gd name="T36" fmla="*/ 54 w 57"/>
                                <a:gd name="T37" fmla="*/ 63 h 69"/>
                                <a:gd name="T38" fmla="*/ 54 w 57"/>
                                <a:gd name="T39" fmla="*/ 63 h 69"/>
                                <a:gd name="T40" fmla="*/ 53 w 57"/>
                                <a:gd name="T41" fmla="*/ 64 h 69"/>
                                <a:gd name="T42" fmla="*/ 51 w 57"/>
                                <a:gd name="T43" fmla="*/ 65 h 69"/>
                                <a:gd name="T44" fmla="*/ 46 w 57"/>
                                <a:gd name="T45" fmla="*/ 67 h 69"/>
                                <a:gd name="T46" fmla="*/ 39 w 57"/>
                                <a:gd name="T47" fmla="*/ 69 h 69"/>
                                <a:gd name="T48" fmla="*/ 31 w 57"/>
                                <a:gd name="T49" fmla="*/ 69 h 69"/>
                                <a:gd name="T50" fmla="*/ 18 w 57"/>
                                <a:gd name="T51" fmla="*/ 67 h 69"/>
                                <a:gd name="T52" fmla="*/ 8 w 57"/>
                                <a:gd name="T53" fmla="*/ 60 h 69"/>
                                <a:gd name="T54" fmla="*/ 2 w 57"/>
                                <a:gd name="T55" fmla="*/ 50 h 69"/>
                                <a:gd name="T56" fmla="*/ 0 w 57"/>
                                <a:gd name="T57" fmla="*/ 35 h 69"/>
                                <a:gd name="T58" fmla="*/ 2 w 57"/>
                                <a:gd name="T59" fmla="*/ 20 h 69"/>
                                <a:gd name="T60" fmla="*/ 8 w 57"/>
                                <a:gd name="T61" fmla="*/ 9 h 69"/>
                                <a:gd name="T62" fmla="*/ 17 w 57"/>
                                <a:gd name="T63" fmla="*/ 2 h 69"/>
                                <a:gd name="T64" fmla="*/ 30 w 57"/>
                                <a:gd name="T65" fmla="*/ 0 h 69"/>
                                <a:gd name="T66" fmla="*/ 42 w 57"/>
                                <a:gd name="T67" fmla="*/ 2 h 69"/>
                                <a:gd name="T68" fmla="*/ 51 w 57"/>
                                <a:gd name="T69" fmla="*/ 8 h 69"/>
                                <a:gd name="T70" fmla="*/ 55 w 57"/>
                                <a:gd name="T71" fmla="*/ 18 h 69"/>
                                <a:gd name="T72" fmla="*/ 57 w 57"/>
                                <a:gd name="T73" fmla="*/ 29 h 69"/>
                                <a:gd name="T74" fmla="*/ 57 w 57"/>
                                <a:gd name="T75" fmla="*/ 31 h 69"/>
                                <a:gd name="T76" fmla="*/ 48 w 57"/>
                                <a:gd name="T77" fmla="*/ 29 h 69"/>
                                <a:gd name="T78" fmla="*/ 48 w 57"/>
                                <a:gd name="T79" fmla="*/ 29 h 69"/>
                                <a:gd name="T80" fmla="*/ 43 w 57"/>
                                <a:gd name="T81" fmla="*/ 13 h 69"/>
                                <a:gd name="T82" fmla="*/ 29 w 57"/>
                                <a:gd name="T83" fmla="*/ 7 h 69"/>
                                <a:gd name="T84" fmla="*/ 21 w 57"/>
                                <a:gd name="T85" fmla="*/ 9 h 69"/>
                                <a:gd name="T86" fmla="*/ 14 w 57"/>
                                <a:gd name="T87" fmla="*/ 13 h 69"/>
                                <a:gd name="T88" fmla="*/ 11 w 57"/>
                                <a:gd name="T89" fmla="*/ 20 h 69"/>
                                <a:gd name="T90" fmla="*/ 9 w 57"/>
                                <a:gd name="T91" fmla="*/ 29 h 69"/>
                                <a:gd name="T92" fmla="*/ 48 w 57"/>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69">
                                  <a:moveTo>
                                    <a:pt x="57" y="31"/>
                                  </a:moveTo>
                                  <a:lnTo>
                                    <a:pt x="57" y="31"/>
                                  </a:lnTo>
                                  <a:cubicBezTo>
                                    <a:pt x="57" y="33"/>
                                    <a:pt x="57" y="34"/>
                                    <a:pt x="56" y="35"/>
                                  </a:cubicBezTo>
                                  <a:cubicBezTo>
                                    <a:pt x="55" y="35"/>
                                    <a:pt x="54" y="36"/>
                                    <a:pt x="53" y="36"/>
                                  </a:cubicBezTo>
                                  <a:lnTo>
                                    <a:pt x="9" y="36"/>
                                  </a:lnTo>
                                  <a:cubicBezTo>
                                    <a:pt x="9" y="40"/>
                                    <a:pt x="9" y="43"/>
                                    <a:pt x="10" y="46"/>
                                  </a:cubicBezTo>
                                  <a:cubicBezTo>
                                    <a:pt x="11" y="50"/>
                                    <a:pt x="12" y="52"/>
                                    <a:pt x="14" y="55"/>
                                  </a:cubicBezTo>
                                  <a:cubicBezTo>
                                    <a:pt x="16" y="57"/>
                                    <a:pt x="18" y="59"/>
                                    <a:pt x="21" y="60"/>
                                  </a:cubicBezTo>
                                  <a:cubicBezTo>
                                    <a:pt x="24" y="61"/>
                                    <a:pt x="28" y="62"/>
                                    <a:pt x="32" y="62"/>
                                  </a:cubicBezTo>
                                  <a:cubicBezTo>
                                    <a:pt x="35" y="62"/>
                                    <a:pt x="37" y="62"/>
                                    <a:pt x="40" y="61"/>
                                  </a:cubicBezTo>
                                  <a:cubicBezTo>
                                    <a:pt x="42" y="61"/>
                                    <a:pt x="44" y="60"/>
                                    <a:pt x="46" y="59"/>
                                  </a:cubicBezTo>
                                  <a:cubicBezTo>
                                    <a:pt x="48" y="59"/>
                                    <a:pt x="49" y="58"/>
                                    <a:pt x="50" y="58"/>
                                  </a:cubicBezTo>
                                  <a:cubicBezTo>
                                    <a:pt x="51" y="57"/>
                                    <a:pt x="52" y="57"/>
                                    <a:pt x="53" y="57"/>
                                  </a:cubicBezTo>
                                  <a:cubicBezTo>
                                    <a:pt x="53" y="57"/>
                                    <a:pt x="53" y="57"/>
                                    <a:pt x="53" y="57"/>
                                  </a:cubicBezTo>
                                  <a:cubicBezTo>
                                    <a:pt x="54" y="57"/>
                                    <a:pt x="54" y="57"/>
                                    <a:pt x="54" y="58"/>
                                  </a:cubicBezTo>
                                  <a:cubicBezTo>
                                    <a:pt x="54" y="58"/>
                                    <a:pt x="54" y="58"/>
                                    <a:pt x="54" y="59"/>
                                  </a:cubicBezTo>
                                  <a:cubicBezTo>
                                    <a:pt x="54" y="59"/>
                                    <a:pt x="54" y="60"/>
                                    <a:pt x="54" y="61"/>
                                  </a:cubicBezTo>
                                  <a:cubicBezTo>
                                    <a:pt x="54" y="61"/>
                                    <a:pt x="54" y="61"/>
                                    <a:pt x="54" y="62"/>
                                  </a:cubicBezTo>
                                  <a:cubicBezTo>
                                    <a:pt x="54" y="62"/>
                                    <a:pt x="54" y="62"/>
                                    <a:pt x="54" y="63"/>
                                  </a:cubicBezTo>
                                  <a:cubicBezTo>
                                    <a:pt x="54" y="63"/>
                                    <a:pt x="54" y="63"/>
                                    <a:pt x="54" y="63"/>
                                  </a:cubicBezTo>
                                  <a:cubicBezTo>
                                    <a:pt x="54" y="64"/>
                                    <a:pt x="54" y="64"/>
                                    <a:pt x="53" y="64"/>
                                  </a:cubicBezTo>
                                  <a:cubicBezTo>
                                    <a:pt x="53" y="64"/>
                                    <a:pt x="52" y="65"/>
                                    <a:pt x="51" y="65"/>
                                  </a:cubicBezTo>
                                  <a:cubicBezTo>
                                    <a:pt x="50" y="66"/>
                                    <a:pt x="48" y="66"/>
                                    <a:pt x="46" y="67"/>
                                  </a:cubicBezTo>
                                  <a:cubicBezTo>
                                    <a:pt x="44" y="68"/>
                                    <a:pt x="42" y="68"/>
                                    <a:pt x="39" y="69"/>
                                  </a:cubicBezTo>
                                  <a:cubicBezTo>
                                    <a:pt x="37" y="69"/>
                                    <a:pt x="34" y="69"/>
                                    <a:pt x="31" y="69"/>
                                  </a:cubicBezTo>
                                  <a:cubicBezTo>
                                    <a:pt x="26" y="69"/>
                                    <a:pt x="21" y="69"/>
                                    <a:pt x="18" y="67"/>
                                  </a:cubicBezTo>
                                  <a:cubicBezTo>
                                    <a:pt x="14" y="66"/>
                                    <a:pt x="10" y="63"/>
                                    <a:pt x="8" y="60"/>
                                  </a:cubicBezTo>
                                  <a:cubicBezTo>
                                    <a:pt x="5" y="58"/>
                                    <a:pt x="3" y="54"/>
                                    <a:pt x="2" y="50"/>
                                  </a:cubicBezTo>
                                  <a:cubicBezTo>
                                    <a:pt x="1" y="45"/>
                                    <a:pt x="0" y="40"/>
                                    <a:pt x="0" y="35"/>
                                  </a:cubicBezTo>
                                  <a:cubicBezTo>
                                    <a:pt x="0" y="29"/>
                                    <a:pt x="1" y="24"/>
                                    <a:pt x="2" y="20"/>
                                  </a:cubicBezTo>
                                  <a:cubicBezTo>
                                    <a:pt x="3" y="16"/>
                                    <a:pt x="5" y="12"/>
                                    <a:pt x="8" y="9"/>
                                  </a:cubicBezTo>
                                  <a:cubicBezTo>
                                    <a:pt x="11" y="6"/>
                                    <a:pt x="14" y="4"/>
                                    <a:pt x="17" y="2"/>
                                  </a:cubicBezTo>
                                  <a:cubicBezTo>
                                    <a:pt x="21" y="0"/>
                                    <a:pt x="25" y="0"/>
                                    <a:pt x="30" y="0"/>
                                  </a:cubicBezTo>
                                  <a:cubicBezTo>
                                    <a:pt x="35" y="0"/>
                                    <a:pt x="39" y="0"/>
                                    <a:pt x="42" y="2"/>
                                  </a:cubicBezTo>
                                  <a:cubicBezTo>
                                    <a:pt x="46" y="4"/>
                                    <a:pt x="48" y="6"/>
                                    <a:pt x="51" y="8"/>
                                  </a:cubicBezTo>
                                  <a:cubicBezTo>
                                    <a:pt x="53" y="11"/>
                                    <a:pt x="54" y="14"/>
                                    <a:pt x="55" y="18"/>
                                  </a:cubicBezTo>
                                  <a:cubicBezTo>
                                    <a:pt x="56" y="22"/>
                                    <a:pt x="57" y="25"/>
                                    <a:pt x="57" y="29"/>
                                  </a:cubicBezTo>
                                  <a:lnTo>
                                    <a:pt x="57" y="31"/>
                                  </a:lnTo>
                                  <a:close/>
                                  <a:moveTo>
                                    <a:pt x="48" y="29"/>
                                  </a:moveTo>
                                  <a:lnTo>
                                    <a:pt x="48" y="29"/>
                                  </a:lnTo>
                                  <a:cubicBezTo>
                                    <a:pt x="48" y="22"/>
                                    <a:pt x="47" y="16"/>
                                    <a:pt x="43" y="13"/>
                                  </a:cubicBezTo>
                                  <a:cubicBezTo>
                                    <a:pt x="40" y="9"/>
                                    <a:pt x="35" y="7"/>
                                    <a:pt x="29" y="7"/>
                                  </a:cubicBezTo>
                                  <a:cubicBezTo>
                                    <a:pt x="26" y="7"/>
                                    <a:pt x="23" y="7"/>
                                    <a:pt x="21" y="9"/>
                                  </a:cubicBezTo>
                                  <a:cubicBezTo>
                                    <a:pt x="18" y="10"/>
                                    <a:pt x="16" y="11"/>
                                    <a:pt x="14" y="13"/>
                                  </a:cubicBezTo>
                                  <a:cubicBezTo>
                                    <a:pt x="13" y="15"/>
                                    <a:pt x="11" y="18"/>
                                    <a:pt x="11" y="20"/>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3" name="Freeform 90"/>
                          <wps:cNvSpPr>
                            <a:spLocks/>
                          </wps:cNvSpPr>
                          <wps:spPr bwMode="auto">
                            <a:xfrm>
                              <a:off x="4256" y="1386"/>
                              <a:ext cx="46" cy="73"/>
                            </a:xfrm>
                            <a:custGeom>
                              <a:avLst/>
                              <a:gdLst>
                                <a:gd name="T0" fmla="*/ 44 w 44"/>
                                <a:gd name="T1" fmla="*/ 49 h 69"/>
                                <a:gd name="T2" fmla="*/ 37 w 44"/>
                                <a:gd name="T3" fmla="*/ 64 h 69"/>
                                <a:gd name="T4" fmla="*/ 20 w 44"/>
                                <a:gd name="T5" fmla="*/ 69 h 69"/>
                                <a:gd name="T6" fmla="*/ 8 w 44"/>
                                <a:gd name="T7" fmla="*/ 67 h 69"/>
                                <a:gd name="T8" fmla="*/ 2 w 44"/>
                                <a:gd name="T9" fmla="*/ 64 h 69"/>
                                <a:gd name="T10" fmla="*/ 0 w 44"/>
                                <a:gd name="T11" fmla="*/ 59 h 69"/>
                                <a:gd name="T12" fmla="*/ 1 w 44"/>
                                <a:gd name="T13" fmla="*/ 57 h 69"/>
                                <a:gd name="T14" fmla="*/ 2 w 44"/>
                                <a:gd name="T15" fmla="*/ 56 h 69"/>
                                <a:gd name="T16" fmla="*/ 8 w 44"/>
                                <a:gd name="T17" fmla="*/ 59 h 69"/>
                                <a:gd name="T18" fmla="*/ 21 w 44"/>
                                <a:gd name="T19" fmla="*/ 62 h 69"/>
                                <a:gd name="T20" fmla="*/ 31 w 44"/>
                                <a:gd name="T21" fmla="*/ 59 h 69"/>
                                <a:gd name="T22" fmla="*/ 36 w 44"/>
                                <a:gd name="T23" fmla="*/ 50 h 69"/>
                                <a:gd name="T24" fmla="*/ 30 w 44"/>
                                <a:gd name="T25" fmla="*/ 41 h 69"/>
                                <a:gd name="T26" fmla="*/ 19 w 44"/>
                                <a:gd name="T27" fmla="*/ 36 h 69"/>
                                <a:gd name="T28" fmla="*/ 8 w 44"/>
                                <a:gd name="T29" fmla="*/ 30 h 69"/>
                                <a:gd name="T30" fmla="*/ 3 w 44"/>
                                <a:gd name="T31" fmla="*/ 18 h 69"/>
                                <a:gd name="T32" fmla="*/ 8 w 44"/>
                                <a:gd name="T33" fmla="*/ 5 h 69"/>
                                <a:gd name="T34" fmla="*/ 25 w 44"/>
                                <a:gd name="T35" fmla="*/ 0 h 69"/>
                                <a:gd name="T36" fmla="*/ 34 w 44"/>
                                <a:gd name="T37" fmla="*/ 1 h 69"/>
                                <a:gd name="T38" fmla="*/ 39 w 44"/>
                                <a:gd name="T39" fmla="*/ 4 h 69"/>
                                <a:gd name="T40" fmla="*/ 41 w 44"/>
                                <a:gd name="T41" fmla="*/ 5 h 69"/>
                                <a:gd name="T42" fmla="*/ 41 w 44"/>
                                <a:gd name="T43" fmla="*/ 8 h 69"/>
                                <a:gd name="T44" fmla="*/ 40 w 44"/>
                                <a:gd name="T45" fmla="*/ 11 h 69"/>
                                <a:gd name="T46" fmla="*/ 39 w 44"/>
                                <a:gd name="T47" fmla="*/ 12 h 69"/>
                                <a:gd name="T48" fmla="*/ 34 w 44"/>
                                <a:gd name="T49" fmla="*/ 9 h 69"/>
                                <a:gd name="T50" fmla="*/ 24 w 44"/>
                                <a:gd name="T51" fmla="*/ 7 h 69"/>
                                <a:gd name="T52" fmla="*/ 14 w 44"/>
                                <a:gd name="T53" fmla="*/ 10 h 69"/>
                                <a:gd name="T54" fmla="*/ 11 w 44"/>
                                <a:gd name="T55" fmla="*/ 17 h 69"/>
                                <a:gd name="T56" fmla="*/ 16 w 44"/>
                                <a:gd name="T57" fmla="*/ 26 h 69"/>
                                <a:gd name="T58" fmla="*/ 27 w 44"/>
                                <a:gd name="T59" fmla="*/ 31 h 69"/>
                                <a:gd name="T60" fmla="*/ 39 w 44"/>
                                <a:gd name="T61" fmla="*/ 38 h 69"/>
                                <a:gd name="T62" fmla="*/ 44 w 44"/>
                                <a:gd name="T63" fmla="*/ 4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69">
                                  <a:moveTo>
                                    <a:pt x="44" y="49"/>
                                  </a:moveTo>
                                  <a:lnTo>
                                    <a:pt x="44" y="49"/>
                                  </a:lnTo>
                                  <a:cubicBezTo>
                                    <a:pt x="44" y="53"/>
                                    <a:pt x="44" y="55"/>
                                    <a:pt x="42" y="58"/>
                                  </a:cubicBezTo>
                                  <a:cubicBezTo>
                                    <a:pt x="41" y="60"/>
                                    <a:pt x="40" y="62"/>
                                    <a:pt x="37" y="64"/>
                                  </a:cubicBezTo>
                                  <a:cubicBezTo>
                                    <a:pt x="35" y="66"/>
                                    <a:pt x="33" y="67"/>
                                    <a:pt x="30" y="68"/>
                                  </a:cubicBezTo>
                                  <a:cubicBezTo>
                                    <a:pt x="27" y="69"/>
                                    <a:pt x="24" y="69"/>
                                    <a:pt x="20" y="69"/>
                                  </a:cubicBezTo>
                                  <a:cubicBezTo>
                                    <a:pt x="18" y="69"/>
                                    <a:pt x="16" y="69"/>
                                    <a:pt x="14" y="69"/>
                                  </a:cubicBezTo>
                                  <a:cubicBezTo>
                                    <a:pt x="12" y="68"/>
                                    <a:pt x="10" y="68"/>
                                    <a:pt x="8" y="67"/>
                                  </a:cubicBezTo>
                                  <a:cubicBezTo>
                                    <a:pt x="7" y="67"/>
                                    <a:pt x="5" y="66"/>
                                    <a:pt x="4" y="66"/>
                                  </a:cubicBezTo>
                                  <a:cubicBezTo>
                                    <a:pt x="3" y="65"/>
                                    <a:pt x="2" y="65"/>
                                    <a:pt x="2" y="64"/>
                                  </a:cubicBezTo>
                                  <a:cubicBezTo>
                                    <a:pt x="1" y="64"/>
                                    <a:pt x="1" y="63"/>
                                    <a:pt x="1" y="62"/>
                                  </a:cubicBezTo>
                                  <a:cubicBezTo>
                                    <a:pt x="0" y="62"/>
                                    <a:pt x="0" y="61"/>
                                    <a:pt x="0" y="59"/>
                                  </a:cubicBezTo>
                                  <a:cubicBezTo>
                                    <a:pt x="0" y="59"/>
                                    <a:pt x="0" y="58"/>
                                    <a:pt x="0" y="58"/>
                                  </a:cubicBezTo>
                                  <a:cubicBezTo>
                                    <a:pt x="1" y="57"/>
                                    <a:pt x="1" y="57"/>
                                    <a:pt x="1" y="57"/>
                                  </a:cubicBezTo>
                                  <a:cubicBezTo>
                                    <a:pt x="1" y="56"/>
                                    <a:pt x="1" y="56"/>
                                    <a:pt x="1" y="56"/>
                                  </a:cubicBezTo>
                                  <a:cubicBezTo>
                                    <a:pt x="2" y="56"/>
                                    <a:pt x="2" y="56"/>
                                    <a:pt x="2" y="56"/>
                                  </a:cubicBezTo>
                                  <a:cubicBezTo>
                                    <a:pt x="3" y="56"/>
                                    <a:pt x="3" y="56"/>
                                    <a:pt x="4" y="57"/>
                                  </a:cubicBezTo>
                                  <a:cubicBezTo>
                                    <a:pt x="5" y="57"/>
                                    <a:pt x="7" y="58"/>
                                    <a:pt x="8" y="59"/>
                                  </a:cubicBezTo>
                                  <a:cubicBezTo>
                                    <a:pt x="10" y="60"/>
                                    <a:pt x="11" y="60"/>
                                    <a:pt x="14" y="61"/>
                                  </a:cubicBezTo>
                                  <a:cubicBezTo>
                                    <a:pt x="16" y="62"/>
                                    <a:pt x="18" y="62"/>
                                    <a:pt x="21" y="62"/>
                                  </a:cubicBezTo>
                                  <a:cubicBezTo>
                                    <a:pt x="23" y="62"/>
                                    <a:pt x="25" y="62"/>
                                    <a:pt x="27" y="61"/>
                                  </a:cubicBezTo>
                                  <a:cubicBezTo>
                                    <a:pt x="28" y="61"/>
                                    <a:pt x="30" y="60"/>
                                    <a:pt x="31" y="59"/>
                                  </a:cubicBezTo>
                                  <a:cubicBezTo>
                                    <a:pt x="33" y="58"/>
                                    <a:pt x="34" y="57"/>
                                    <a:pt x="34" y="55"/>
                                  </a:cubicBezTo>
                                  <a:cubicBezTo>
                                    <a:pt x="35" y="54"/>
                                    <a:pt x="36" y="52"/>
                                    <a:pt x="36" y="50"/>
                                  </a:cubicBezTo>
                                  <a:cubicBezTo>
                                    <a:pt x="36" y="48"/>
                                    <a:pt x="35" y="46"/>
                                    <a:pt x="34" y="45"/>
                                  </a:cubicBezTo>
                                  <a:cubicBezTo>
                                    <a:pt x="33" y="44"/>
                                    <a:pt x="32" y="43"/>
                                    <a:pt x="30" y="41"/>
                                  </a:cubicBezTo>
                                  <a:cubicBezTo>
                                    <a:pt x="29" y="40"/>
                                    <a:pt x="27" y="40"/>
                                    <a:pt x="25" y="39"/>
                                  </a:cubicBezTo>
                                  <a:cubicBezTo>
                                    <a:pt x="23" y="38"/>
                                    <a:pt x="21" y="37"/>
                                    <a:pt x="19" y="36"/>
                                  </a:cubicBezTo>
                                  <a:cubicBezTo>
                                    <a:pt x="17" y="36"/>
                                    <a:pt x="15" y="35"/>
                                    <a:pt x="13" y="34"/>
                                  </a:cubicBezTo>
                                  <a:cubicBezTo>
                                    <a:pt x="11" y="33"/>
                                    <a:pt x="9" y="31"/>
                                    <a:pt x="8" y="30"/>
                                  </a:cubicBezTo>
                                  <a:cubicBezTo>
                                    <a:pt x="6" y="29"/>
                                    <a:pt x="5" y="27"/>
                                    <a:pt x="4" y="25"/>
                                  </a:cubicBezTo>
                                  <a:cubicBezTo>
                                    <a:pt x="3" y="23"/>
                                    <a:pt x="3" y="20"/>
                                    <a:pt x="3" y="18"/>
                                  </a:cubicBezTo>
                                  <a:cubicBezTo>
                                    <a:pt x="3" y="15"/>
                                    <a:pt x="3" y="13"/>
                                    <a:pt x="4" y="11"/>
                                  </a:cubicBezTo>
                                  <a:cubicBezTo>
                                    <a:pt x="5" y="9"/>
                                    <a:pt x="6" y="7"/>
                                    <a:pt x="8" y="5"/>
                                  </a:cubicBezTo>
                                  <a:cubicBezTo>
                                    <a:pt x="10" y="4"/>
                                    <a:pt x="12" y="2"/>
                                    <a:pt x="15" y="1"/>
                                  </a:cubicBezTo>
                                  <a:cubicBezTo>
                                    <a:pt x="17" y="0"/>
                                    <a:pt x="21" y="0"/>
                                    <a:pt x="25" y="0"/>
                                  </a:cubicBezTo>
                                  <a:cubicBezTo>
                                    <a:pt x="26" y="0"/>
                                    <a:pt x="28" y="0"/>
                                    <a:pt x="29" y="0"/>
                                  </a:cubicBezTo>
                                  <a:cubicBezTo>
                                    <a:pt x="31" y="0"/>
                                    <a:pt x="32" y="1"/>
                                    <a:pt x="34" y="1"/>
                                  </a:cubicBezTo>
                                  <a:cubicBezTo>
                                    <a:pt x="35" y="1"/>
                                    <a:pt x="36" y="2"/>
                                    <a:pt x="37" y="2"/>
                                  </a:cubicBezTo>
                                  <a:cubicBezTo>
                                    <a:pt x="38" y="3"/>
                                    <a:pt x="39" y="3"/>
                                    <a:pt x="39" y="4"/>
                                  </a:cubicBezTo>
                                  <a:cubicBezTo>
                                    <a:pt x="40" y="4"/>
                                    <a:pt x="40" y="4"/>
                                    <a:pt x="40" y="5"/>
                                  </a:cubicBezTo>
                                  <a:cubicBezTo>
                                    <a:pt x="40" y="5"/>
                                    <a:pt x="41" y="5"/>
                                    <a:pt x="41" y="5"/>
                                  </a:cubicBezTo>
                                  <a:cubicBezTo>
                                    <a:pt x="41" y="6"/>
                                    <a:pt x="41" y="6"/>
                                    <a:pt x="41" y="6"/>
                                  </a:cubicBezTo>
                                  <a:cubicBezTo>
                                    <a:pt x="41" y="7"/>
                                    <a:pt x="41" y="7"/>
                                    <a:pt x="41" y="8"/>
                                  </a:cubicBezTo>
                                  <a:cubicBezTo>
                                    <a:pt x="41" y="9"/>
                                    <a:pt x="41" y="9"/>
                                    <a:pt x="41" y="9"/>
                                  </a:cubicBezTo>
                                  <a:cubicBezTo>
                                    <a:pt x="41" y="10"/>
                                    <a:pt x="41" y="10"/>
                                    <a:pt x="40" y="11"/>
                                  </a:cubicBezTo>
                                  <a:cubicBezTo>
                                    <a:pt x="40" y="11"/>
                                    <a:pt x="40" y="11"/>
                                    <a:pt x="40" y="11"/>
                                  </a:cubicBezTo>
                                  <a:cubicBezTo>
                                    <a:pt x="40" y="12"/>
                                    <a:pt x="39" y="12"/>
                                    <a:pt x="39" y="12"/>
                                  </a:cubicBezTo>
                                  <a:cubicBezTo>
                                    <a:pt x="39" y="12"/>
                                    <a:pt x="38" y="11"/>
                                    <a:pt x="37" y="11"/>
                                  </a:cubicBezTo>
                                  <a:cubicBezTo>
                                    <a:pt x="37" y="10"/>
                                    <a:pt x="36" y="10"/>
                                    <a:pt x="34" y="9"/>
                                  </a:cubicBezTo>
                                  <a:cubicBezTo>
                                    <a:pt x="33" y="9"/>
                                    <a:pt x="32" y="8"/>
                                    <a:pt x="30" y="7"/>
                                  </a:cubicBezTo>
                                  <a:cubicBezTo>
                                    <a:pt x="28" y="7"/>
                                    <a:pt x="26" y="7"/>
                                    <a:pt x="24" y="7"/>
                                  </a:cubicBezTo>
                                  <a:cubicBezTo>
                                    <a:pt x="22" y="7"/>
                                    <a:pt x="20" y="7"/>
                                    <a:pt x="18" y="7"/>
                                  </a:cubicBezTo>
                                  <a:cubicBezTo>
                                    <a:pt x="17" y="8"/>
                                    <a:pt x="15" y="9"/>
                                    <a:pt x="14" y="10"/>
                                  </a:cubicBezTo>
                                  <a:cubicBezTo>
                                    <a:pt x="13" y="11"/>
                                    <a:pt x="12" y="12"/>
                                    <a:pt x="12" y="13"/>
                                  </a:cubicBezTo>
                                  <a:cubicBezTo>
                                    <a:pt x="11" y="14"/>
                                    <a:pt x="11" y="16"/>
                                    <a:pt x="11" y="17"/>
                                  </a:cubicBezTo>
                                  <a:cubicBezTo>
                                    <a:pt x="11" y="19"/>
                                    <a:pt x="11" y="21"/>
                                    <a:pt x="12" y="22"/>
                                  </a:cubicBezTo>
                                  <a:cubicBezTo>
                                    <a:pt x="13" y="24"/>
                                    <a:pt x="14" y="25"/>
                                    <a:pt x="16" y="26"/>
                                  </a:cubicBezTo>
                                  <a:cubicBezTo>
                                    <a:pt x="18" y="27"/>
                                    <a:pt x="19" y="28"/>
                                    <a:pt x="21" y="29"/>
                                  </a:cubicBezTo>
                                  <a:cubicBezTo>
                                    <a:pt x="23" y="30"/>
                                    <a:pt x="25" y="31"/>
                                    <a:pt x="27" y="31"/>
                                  </a:cubicBezTo>
                                  <a:cubicBezTo>
                                    <a:pt x="29" y="32"/>
                                    <a:pt x="32" y="33"/>
                                    <a:pt x="34" y="34"/>
                                  </a:cubicBezTo>
                                  <a:cubicBezTo>
                                    <a:pt x="36" y="35"/>
                                    <a:pt x="37" y="36"/>
                                    <a:pt x="39" y="38"/>
                                  </a:cubicBezTo>
                                  <a:cubicBezTo>
                                    <a:pt x="40" y="39"/>
                                    <a:pt x="42" y="41"/>
                                    <a:pt x="43" y="43"/>
                                  </a:cubicBezTo>
                                  <a:cubicBezTo>
                                    <a:pt x="44" y="44"/>
                                    <a:pt x="44" y="47"/>
                                    <a:pt x="44" y="49"/>
                                  </a:cubicBezTo>
                                  <a:lnTo>
                                    <a:pt x="44" y="4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4" name="Freeform 91"/>
                          <wps:cNvSpPr>
                            <a:spLocks/>
                          </wps:cNvSpPr>
                          <wps:spPr bwMode="auto">
                            <a:xfrm>
                              <a:off x="4316" y="1444"/>
                              <a:ext cx="22" cy="36"/>
                            </a:xfrm>
                            <a:custGeom>
                              <a:avLst/>
                              <a:gdLst>
                                <a:gd name="T0" fmla="*/ 21 w 21"/>
                                <a:gd name="T1" fmla="*/ 4 h 34"/>
                                <a:gd name="T2" fmla="*/ 21 w 21"/>
                                <a:gd name="T3" fmla="*/ 4 h 34"/>
                                <a:gd name="T4" fmla="*/ 21 w 21"/>
                                <a:gd name="T5" fmla="*/ 8 h 34"/>
                                <a:gd name="T6" fmla="*/ 20 w 21"/>
                                <a:gd name="T7" fmla="*/ 11 h 34"/>
                                <a:gd name="T8" fmla="*/ 19 w 21"/>
                                <a:gd name="T9" fmla="*/ 14 h 34"/>
                                <a:gd name="T10" fmla="*/ 17 w 21"/>
                                <a:gd name="T11" fmla="*/ 17 h 34"/>
                                <a:gd name="T12" fmla="*/ 7 w 21"/>
                                <a:gd name="T13" fmla="*/ 32 h 34"/>
                                <a:gd name="T14" fmla="*/ 7 w 21"/>
                                <a:gd name="T15" fmla="*/ 33 h 34"/>
                                <a:gd name="T16" fmla="*/ 6 w 21"/>
                                <a:gd name="T17" fmla="*/ 33 h 34"/>
                                <a:gd name="T18" fmla="*/ 4 w 21"/>
                                <a:gd name="T19" fmla="*/ 34 h 34"/>
                                <a:gd name="T20" fmla="*/ 3 w 21"/>
                                <a:gd name="T21" fmla="*/ 34 h 34"/>
                                <a:gd name="T22" fmla="*/ 1 w 21"/>
                                <a:gd name="T23" fmla="*/ 34 h 34"/>
                                <a:gd name="T24" fmla="*/ 1 w 21"/>
                                <a:gd name="T25" fmla="*/ 33 h 34"/>
                                <a:gd name="T26" fmla="*/ 0 w 21"/>
                                <a:gd name="T27" fmla="*/ 33 h 34"/>
                                <a:gd name="T28" fmla="*/ 0 w 21"/>
                                <a:gd name="T29" fmla="*/ 32 h 34"/>
                                <a:gd name="T30" fmla="*/ 10 w 21"/>
                                <a:gd name="T31" fmla="*/ 12 h 34"/>
                                <a:gd name="T32" fmla="*/ 10 w 21"/>
                                <a:gd name="T33" fmla="*/ 4 h 34"/>
                                <a:gd name="T34" fmla="*/ 11 w 21"/>
                                <a:gd name="T35" fmla="*/ 2 h 34"/>
                                <a:gd name="T36" fmla="*/ 12 w 21"/>
                                <a:gd name="T37" fmla="*/ 0 h 34"/>
                                <a:gd name="T38" fmla="*/ 13 w 21"/>
                                <a:gd name="T39" fmla="*/ 0 h 34"/>
                                <a:gd name="T40" fmla="*/ 16 w 21"/>
                                <a:gd name="T41" fmla="*/ 0 h 34"/>
                                <a:gd name="T42" fmla="*/ 18 w 21"/>
                                <a:gd name="T43" fmla="*/ 0 h 34"/>
                                <a:gd name="T44" fmla="*/ 20 w 21"/>
                                <a:gd name="T45" fmla="*/ 0 h 34"/>
                                <a:gd name="T46" fmla="*/ 21 w 21"/>
                                <a:gd name="T47" fmla="*/ 2 h 34"/>
                                <a:gd name="T48" fmla="*/ 21 w 21"/>
                                <a:gd name="T49" fmla="*/ 4 h 34"/>
                                <a:gd name="T50" fmla="*/ 21 w 21"/>
                                <a:gd name="T51" fmla="*/ 4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1" h="34">
                                  <a:moveTo>
                                    <a:pt x="21" y="4"/>
                                  </a:moveTo>
                                  <a:lnTo>
                                    <a:pt x="21" y="4"/>
                                  </a:lnTo>
                                  <a:cubicBezTo>
                                    <a:pt x="21" y="6"/>
                                    <a:pt x="21" y="7"/>
                                    <a:pt x="21" y="8"/>
                                  </a:cubicBezTo>
                                  <a:cubicBezTo>
                                    <a:pt x="21" y="9"/>
                                    <a:pt x="20" y="10"/>
                                    <a:pt x="20" y="11"/>
                                  </a:cubicBezTo>
                                  <a:cubicBezTo>
                                    <a:pt x="20" y="12"/>
                                    <a:pt x="19" y="13"/>
                                    <a:pt x="19" y="14"/>
                                  </a:cubicBezTo>
                                  <a:cubicBezTo>
                                    <a:pt x="19" y="15"/>
                                    <a:pt x="18" y="16"/>
                                    <a:pt x="17" y="17"/>
                                  </a:cubicBezTo>
                                  <a:lnTo>
                                    <a:pt x="7" y="32"/>
                                  </a:lnTo>
                                  <a:cubicBezTo>
                                    <a:pt x="7" y="32"/>
                                    <a:pt x="7" y="33"/>
                                    <a:pt x="7" y="33"/>
                                  </a:cubicBezTo>
                                  <a:cubicBezTo>
                                    <a:pt x="6" y="33"/>
                                    <a:pt x="6" y="33"/>
                                    <a:pt x="6" y="33"/>
                                  </a:cubicBezTo>
                                  <a:cubicBezTo>
                                    <a:pt x="5" y="33"/>
                                    <a:pt x="5" y="34"/>
                                    <a:pt x="4" y="34"/>
                                  </a:cubicBezTo>
                                  <a:cubicBezTo>
                                    <a:pt x="4" y="34"/>
                                    <a:pt x="3" y="34"/>
                                    <a:pt x="3" y="34"/>
                                  </a:cubicBezTo>
                                  <a:cubicBezTo>
                                    <a:pt x="2" y="34"/>
                                    <a:pt x="2" y="34"/>
                                    <a:pt x="1" y="34"/>
                                  </a:cubicBezTo>
                                  <a:cubicBezTo>
                                    <a:pt x="1" y="34"/>
                                    <a:pt x="1" y="33"/>
                                    <a:pt x="1" y="33"/>
                                  </a:cubicBezTo>
                                  <a:cubicBezTo>
                                    <a:pt x="0" y="33"/>
                                    <a:pt x="0" y="33"/>
                                    <a:pt x="0" y="33"/>
                                  </a:cubicBezTo>
                                  <a:cubicBezTo>
                                    <a:pt x="0" y="33"/>
                                    <a:pt x="0" y="32"/>
                                    <a:pt x="0" y="32"/>
                                  </a:cubicBezTo>
                                  <a:lnTo>
                                    <a:pt x="10" y="12"/>
                                  </a:lnTo>
                                  <a:lnTo>
                                    <a:pt x="10" y="4"/>
                                  </a:lnTo>
                                  <a:cubicBezTo>
                                    <a:pt x="10" y="3"/>
                                    <a:pt x="10" y="3"/>
                                    <a:pt x="11" y="2"/>
                                  </a:cubicBezTo>
                                  <a:cubicBezTo>
                                    <a:pt x="11" y="1"/>
                                    <a:pt x="11" y="1"/>
                                    <a:pt x="12" y="0"/>
                                  </a:cubicBezTo>
                                  <a:cubicBezTo>
                                    <a:pt x="12" y="0"/>
                                    <a:pt x="13" y="0"/>
                                    <a:pt x="13" y="0"/>
                                  </a:cubicBezTo>
                                  <a:cubicBezTo>
                                    <a:pt x="14" y="0"/>
                                    <a:pt x="15" y="0"/>
                                    <a:pt x="16" y="0"/>
                                  </a:cubicBezTo>
                                  <a:cubicBezTo>
                                    <a:pt x="17" y="0"/>
                                    <a:pt x="17" y="0"/>
                                    <a:pt x="18" y="0"/>
                                  </a:cubicBezTo>
                                  <a:cubicBezTo>
                                    <a:pt x="19" y="0"/>
                                    <a:pt x="19" y="0"/>
                                    <a:pt x="20" y="0"/>
                                  </a:cubicBezTo>
                                  <a:cubicBezTo>
                                    <a:pt x="20" y="1"/>
                                    <a:pt x="20" y="1"/>
                                    <a:pt x="21" y="2"/>
                                  </a:cubicBezTo>
                                  <a:cubicBezTo>
                                    <a:pt x="21" y="3"/>
                                    <a:pt x="21" y="3"/>
                                    <a:pt x="21" y="4"/>
                                  </a:cubicBezTo>
                                  <a:lnTo>
                                    <a:pt x="21"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5" name="Freeform 92"/>
                          <wps:cNvSpPr>
                            <a:spLocks/>
                          </wps:cNvSpPr>
                          <wps:spPr bwMode="auto">
                            <a:xfrm>
                              <a:off x="4402" y="1353"/>
                              <a:ext cx="55" cy="106"/>
                            </a:xfrm>
                            <a:custGeom>
                              <a:avLst/>
                              <a:gdLst>
                                <a:gd name="T0" fmla="*/ 52 w 52"/>
                                <a:gd name="T1" fmla="*/ 98 h 100"/>
                                <a:gd name="T2" fmla="*/ 52 w 52"/>
                                <a:gd name="T3" fmla="*/ 98 h 100"/>
                                <a:gd name="T4" fmla="*/ 52 w 52"/>
                                <a:gd name="T5" fmla="*/ 98 h 100"/>
                                <a:gd name="T6" fmla="*/ 51 w 52"/>
                                <a:gd name="T7" fmla="*/ 99 h 100"/>
                                <a:gd name="T8" fmla="*/ 50 w 52"/>
                                <a:gd name="T9" fmla="*/ 99 h 100"/>
                                <a:gd name="T10" fmla="*/ 48 w 52"/>
                                <a:gd name="T11" fmla="*/ 100 h 100"/>
                                <a:gd name="T12" fmla="*/ 46 w 52"/>
                                <a:gd name="T13" fmla="*/ 99 h 100"/>
                                <a:gd name="T14" fmla="*/ 44 w 52"/>
                                <a:gd name="T15" fmla="*/ 99 h 100"/>
                                <a:gd name="T16" fmla="*/ 44 w 52"/>
                                <a:gd name="T17" fmla="*/ 98 h 100"/>
                                <a:gd name="T18" fmla="*/ 44 w 52"/>
                                <a:gd name="T19" fmla="*/ 98 h 100"/>
                                <a:gd name="T20" fmla="*/ 44 w 52"/>
                                <a:gd name="T21" fmla="*/ 59 h 100"/>
                                <a:gd name="T22" fmla="*/ 43 w 52"/>
                                <a:gd name="T23" fmla="*/ 50 h 100"/>
                                <a:gd name="T24" fmla="*/ 40 w 52"/>
                                <a:gd name="T25" fmla="*/ 43 h 100"/>
                                <a:gd name="T26" fmla="*/ 35 w 52"/>
                                <a:gd name="T27" fmla="*/ 39 h 100"/>
                                <a:gd name="T28" fmla="*/ 28 w 52"/>
                                <a:gd name="T29" fmla="*/ 38 h 100"/>
                                <a:gd name="T30" fmla="*/ 18 w 52"/>
                                <a:gd name="T31" fmla="*/ 41 h 100"/>
                                <a:gd name="T32" fmla="*/ 8 w 52"/>
                                <a:gd name="T33" fmla="*/ 51 h 100"/>
                                <a:gd name="T34" fmla="*/ 8 w 52"/>
                                <a:gd name="T35" fmla="*/ 98 h 100"/>
                                <a:gd name="T36" fmla="*/ 8 w 52"/>
                                <a:gd name="T37" fmla="*/ 98 h 100"/>
                                <a:gd name="T38" fmla="*/ 7 w 52"/>
                                <a:gd name="T39" fmla="*/ 99 h 100"/>
                                <a:gd name="T40" fmla="*/ 6 w 52"/>
                                <a:gd name="T41" fmla="*/ 99 h 100"/>
                                <a:gd name="T42" fmla="*/ 4 w 52"/>
                                <a:gd name="T43" fmla="*/ 100 h 100"/>
                                <a:gd name="T44" fmla="*/ 2 w 52"/>
                                <a:gd name="T45" fmla="*/ 99 h 100"/>
                                <a:gd name="T46" fmla="*/ 1 w 52"/>
                                <a:gd name="T47" fmla="*/ 99 h 100"/>
                                <a:gd name="T48" fmla="*/ 0 w 52"/>
                                <a:gd name="T49" fmla="*/ 98 h 100"/>
                                <a:gd name="T50" fmla="*/ 0 w 52"/>
                                <a:gd name="T51" fmla="*/ 98 h 100"/>
                                <a:gd name="T52" fmla="*/ 0 w 52"/>
                                <a:gd name="T53" fmla="*/ 2 h 100"/>
                                <a:gd name="T54" fmla="*/ 0 w 52"/>
                                <a:gd name="T55" fmla="*/ 1 h 100"/>
                                <a:gd name="T56" fmla="*/ 1 w 52"/>
                                <a:gd name="T57" fmla="*/ 0 h 100"/>
                                <a:gd name="T58" fmla="*/ 2 w 52"/>
                                <a:gd name="T59" fmla="*/ 0 h 100"/>
                                <a:gd name="T60" fmla="*/ 4 w 52"/>
                                <a:gd name="T61" fmla="*/ 0 h 100"/>
                                <a:gd name="T62" fmla="*/ 6 w 52"/>
                                <a:gd name="T63" fmla="*/ 0 h 100"/>
                                <a:gd name="T64" fmla="*/ 7 w 52"/>
                                <a:gd name="T65" fmla="*/ 0 h 100"/>
                                <a:gd name="T66" fmla="*/ 8 w 52"/>
                                <a:gd name="T67" fmla="*/ 1 h 100"/>
                                <a:gd name="T68" fmla="*/ 8 w 52"/>
                                <a:gd name="T69" fmla="*/ 2 h 100"/>
                                <a:gd name="T70" fmla="*/ 8 w 52"/>
                                <a:gd name="T71" fmla="*/ 42 h 100"/>
                                <a:gd name="T72" fmla="*/ 19 w 52"/>
                                <a:gd name="T73" fmla="*/ 33 h 100"/>
                                <a:gd name="T74" fmla="*/ 29 w 52"/>
                                <a:gd name="T75" fmla="*/ 31 h 100"/>
                                <a:gd name="T76" fmla="*/ 40 w 52"/>
                                <a:gd name="T77" fmla="*/ 33 h 100"/>
                                <a:gd name="T78" fmla="*/ 47 w 52"/>
                                <a:gd name="T79" fmla="*/ 38 h 100"/>
                                <a:gd name="T80" fmla="*/ 51 w 52"/>
                                <a:gd name="T81" fmla="*/ 47 h 100"/>
                                <a:gd name="T82" fmla="*/ 52 w 52"/>
                                <a:gd name="T83" fmla="*/ 59 h 100"/>
                                <a:gd name="T84" fmla="*/ 52 w 52"/>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100">
                                  <a:moveTo>
                                    <a:pt x="52" y="98"/>
                                  </a:moveTo>
                                  <a:lnTo>
                                    <a:pt x="52" y="98"/>
                                  </a:lnTo>
                                  <a:cubicBezTo>
                                    <a:pt x="52" y="98"/>
                                    <a:pt x="52" y="98"/>
                                    <a:pt x="52" y="98"/>
                                  </a:cubicBezTo>
                                  <a:cubicBezTo>
                                    <a:pt x="52" y="99"/>
                                    <a:pt x="51" y="99"/>
                                    <a:pt x="51" y="99"/>
                                  </a:cubicBezTo>
                                  <a:cubicBezTo>
                                    <a:pt x="51" y="99"/>
                                    <a:pt x="50" y="99"/>
                                    <a:pt x="50" y="99"/>
                                  </a:cubicBezTo>
                                  <a:cubicBezTo>
                                    <a:pt x="49" y="99"/>
                                    <a:pt x="49" y="100"/>
                                    <a:pt x="48" y="100"/>
                                  </a:cubicBezTo>
                                  <a:cubicBezTo>
                                    <a:pt x="47" y="100"/>
                                    <a:pt x="46" y="99"/>
                                    <a:pt x="46" y="99"/>
                                  </a:cubicBezTo>
                                  <a:cubicBezTo>
                                    <a:pt x="45" y="99"/>
                                    <a:pt x="45" y="99"/>
                                    <a:pt x="44" y="99"/>
                                  </a:cubicBezTo>
                                  <a:cubicBezTo>
                                    <a:pt x="44" y="99"/>
                                    <a:pt x="44" y="99"/>
                                    <a:pt x="44" y="98"/>
                                  </a:cubicBezTo>
                                  <a:cubicBezTo>
                                    <a:pt x="44" y="98"/>
                                    <a:pt x="44" y="98"/>
                                    <a:pt x="44" y="98"/>
                                  </a:cubicBezTo>
                                  <a:lnTo>
                                    <a:pt x="44" y="59"/>
                                  </a:lnTo>
                                  <a:cubicBezTo>
                                    <a:pt x="44" y="55"/>
                                    <a:pt x="43" y="52"/>
                                    <a:pt x="43" y="50"/>
                                  </a:cubicBezTo>
                                  <a:cubicBezTo>
                                    <a:pt x="42" y="47"/>
                                    <a:pt x="41" y="45"/>
                                    <a:pt x="40" y="43"/>
                                  </a:cubicBezTo>
                                  <a:cubicBezTo>
                                    <a:pt x="39" y="41"/>
                                    <a:pt x="37" y="40"/>
                                    <a:pt x="35" y="39"/>
                                  </a:cubicBezTo>
                                  <a:cubicBezTo>
                                    <a:pt x="33" y="38"/>
                                    <a:pt x="31" y="38"/>
                                    <a:pt x="28" y="38"/>
                                  </a:cubicBezTo>
                                  <a:cubicBezTo>
                                    <a:pt x="25" y="38"/>
                                    <a:pt x="22" y="39"/>
                                    <a:pt x="18" y="41"/>
                                  </a:cubicBezTo>
                                  <a:cubicBezTo>
                                    <a:pt x="15" y="43"/>
                                    <a:pt x="12" y="47"/>
                                    <a:pt x="8" y="51"/>
                                  </a:cubicBezTo>
                                  <a:lnTo>
                                    <a:pt x="8" y="98"/>
                                  </a:lnTo>
                                  <a:cubicBezTo>
                                    <a:pt x="8" y="98"/>
                                    <a:pt x="8" y="98"/>
                                    <a:pt x="8" y="98"/>
                                  </a:cubicBezTo>
                                  <a:cubicBezTo>
                                    <a:pt x="8" y="99"/>
                                    <a:pt x="8" y="99"/>
                                    <a:pt x="7" y="99"/>
                                  </a:cubicBezTo>
                                  <a:cubicBezTo>
                                    <a:pt x="7" y="99"/>
                                    <a:pt x="7" y="99"/>
                                    <a:pt x="6" y="99"/>
                                  </a:cubicBezTo>
                                  <a:cubicBezTo>
                                    <a:pt x="5" y="99"/>
                                    <a:pt x="5" y="100"/>
                                    <a:pt x="4" y="100"/>
                                  </a:cubicBezTo>
                                  <a:cubicBezTo>
                                    <a:pt x="3" y="100"/>
                                    <a:pt x="2" y="99"/>
                                    <a:pt x="2" y="99"/>
                                  </a:cubicBezTo>
                                  <a:cubicBezTo>
                                    <a:pt x="1" y="99"/>
                                    <a:pt x="1" y="99"/>
                                    <a:pt x="1" y="99"/>
                                  </a:cubicBezTo>
                                  <a:cubicBezTo>
                                    <a:pt x="0" y="99"/>
                                    <a:pt x="0" y="99"/>
                                    <a:pt x="0" y="98"/>
                                  </a:cubicBezTo>
                                  <a:cubicBezTo>
                                    <a:pt x="0" y="98"/>
                                    <a:pt x="0" y="98"/>
                                    <a:pt x="0" y="98"/>
                                  </a:cubicBezTo>
                                  <a:lnTo>
                                    <a:pt x="0" y="2"/>
                                  </a:lnTo>
                                  <a:cubicBezTo>
                                    <a:pt x="0" y="1"/>
                                    <a:pt x="0" y="1"/>
                                    <a:pt x="0" y="1"/>
                                  </a:cubicBezTo>
                                  <a:cubicBezTo>
                                    <a:pt x="0" y="1"/>
                                    <a:pt x="0" y="0"/>
                                    <a:pt x="1" y="0"/>
                                  </a:cubicBezTo>
                                  <a:cubicBezTo>
                                    <a:pt x="1" y="0"/>
                                    <a:pt x="1" y="0"/>
                                    <a:pt x="2" y="0"/>
                                  </a:cubicBezTo>
                                  <a:cubicBezTo>
                                    <a:pt x="2" y="0"/>
                                    <a:pt x="3" y="0"/>
                                    <a:pt x="4" y="0"/>
                                  </a:cubicBezTo>
                                  <a:cubicBezTo>
                                    <a:pt x="5" y="0"/>
                                    <a:pt x="5" y="0"/>
                                    <a:pt x="6" y="0"/>
                                  </a:cubicBezTo>
                                  <a:cubicBezTo>
                                    <a:pt x="7" y="0"/>
                                    <a:pt x="7" y="0"/>
                                    <a:pt x="7" y="0"/>
                                  </a:cubicBezTo>
                                  <a:cubicBezTo>
                                    <a:pt x="8" y="0"/>
                                    <a:pt x="8" y="1"/>
                                    <a:pt x="8" y="1"/>
                                  </a:cubicBezTo>
                                  <a:cubicBezTo>
                                    <a:pt x="8" y="1"/>
                                    <a:pt x="8" y="1"/>
                                    <a:pt x="8" y="2"/>
                                  </a:cubicBezTo>
                                  <a:lnTo>
                                    <a:pt x="8" y="42"/>
                                  </a:lnTo>
                                  <a:cubicBezTo>
                                    <a:pt x="12" y="38"/>
                                    <a:pt x="15" y="35"/>
                                    <a:pt x="19" y="33"/>
                                  </a:cubicBezTo>
                                  <a:cubicBezTo>
                                    <a:pt x="22" y="31"/>
                                    <a:pt x="26" y="31"/>
                                    <a:pt x="29" y="31"/>
                                  </a:cubicBezTo>
                                  <a:cubicBezTo>
                                    <a:pt x="33" y="31"/>
                                    <a:pt x="37" y="31"/>
                                    <a:pt x="40" y="33"/>
                                  </a:cubicBezTo>
                                  <a:cubicBezTo>
                                    <a:pt x="43" y="34"/>
                                    <a:pt x="45" y="36"/>
                                    <a:pt x="47" y="38"/>
                                  </a:cubicBezTo>
                                  <a:cubicBezTo>
                                    <a:pt x="49" y="41"/>
                                    <a:pt x="50" y="44"/>
                                    <a:pt x="51" y="47"/>
                                  </a:cubicBezTo>
                                  <a:cubicBezTo>
                                    <a:pt x="52" y="50"/>
                                    <a:pt x="52" y="54"/>
                                    <a:pt x="52" y="59"/>
                                  </a:cubicBezTo>
                                  <a:lnTo>
                                    <a:pt x="52"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6" name="Freeform 93"/>
                          <wps:cNvSpPr>
                            <a:spLocks noEditPoints="1"/>
                          </wps:cNvSpPr>
                          <wps:spPr bwMode="auto">
                            <a:xfrm>
                              <a:off x="4481" y="1386"/>
                              <a:ext cx="60" cy="73"/>
                            </a:xfrm>
                            <a:custGeom>
                              <a:avLst/>
                              <a:gdLst>
                                <a:gd name="T0" fmla="*/ 57 w 57"/>
                                <a:gd name="T1" fmla="*/ 31 h 69"/>
                                <a:gd name="T2" fmla="*/ 57 w 57"/>
                                <a:gd name="T3" fmla="*/ 31 h 69"/>
                                <a:gd name="T4" fmla="*/ 56 w 57"/>
                                <a:gd name="T5" fmla="*/ 35 h 69"/>
                                <a:gd name="T6" fmla="*/ 53 w 57"/>
                                <a:gd name="T7" fmla="*/ 36 h 69"/>
                                <a:gd name="T8" fmla="*/ 9 w 57"/>
                                <a:gd name="T9" fmla="*/ 36 h 69"/>
                                <a:gd name="T10" fmla="*/ 10 w 57"/>
                                <a:gd name="T11" fmla="*/ 46 h 69"/>
                                <a:gd name="T12" fmla="*/ 14 w 57"/>
                                <a:gd name="T13" fmla="*/ 55 h 69"/>
                                <a:gd name="T14" fmla="*/ 21 w 57"/>
                                <a:gd name="T15" fmla="*/ 60 h 69"/>
                                <a:gd name="T16" fmla="*/ 32 w 57"/>
                                <a:gd name="T17" fmla="*/ 62 h 69"/>
                                <a:gd name="T18" fmla="*/ 40 w 57"/>
                                <a:gd name="T19" fmla="*/ 61 h 69"/>
                                <a:gd name="T20" fmla="*/ 46 w 57"/>
                                <a:gd name="T21" fmla="*/ 59 h 69"/>
                                <a:gd name="T22" fmla="*/ 50 w 57"/>
                                <a:gd name="T23" fmla="*/ 58 h 69"/>
                                <a:gd name="T24" fmla="*/ 53 w 57"/>
                                <a:gd name="T25" fmla="*/ 57 h 69"/>
                                <a:gd name="T26" fmla="*/ 53 w 57"/>
                                <a:gd name="T27" fmla="*/ 57 h 69"/>
                                <a:gd name="T28" fmla="*/ 54 w 57"/>
                                <a:gd name="T29" fmla="*/ 58 h 69"/>
                                <a:gd name="T30" fmla="*/ 54 w 57"/>
                                <a:gd name="T31" fmla="*/ 59 h 69"/>
                                <a:gd name="T32" fmla="*/ 54 w 57"/>
                                <a:gd name="T33" fmla="*/ 61 h 69"/>
                                <a:gd name="T34" fmla="*/ 54 w 57"/>
                                <a:gd name="T35" fmla="*/ 62 h 69"/>
                                <a:gd name="T36" fmla="*/ 54 w 57"/>
                                <a:gd name="T37" fmla="*/ 63 h 69"/>
                                <a:gd name="T38" fmla="*/ 54 w 57"/>
                                <a:gd name="T39" fmla="*/ 63 h 69"/>
                                <a:gd name="T40" fmla="*/ 53 w 57"/>
                                <a:gd name="T41" fmla="*/ 64 h 69"/>
                                <a:gd name="T42" fmla="*/ 51 w 57"/>
                                <a:gd name="T43" fmla="*/ 65 h 69"/>
                                <a:gd name="T44" fmla="*/ 46 w 57"/>
                                <a:gd name="T45" fmla="*/ 67 h 69"/>
                                <a:gd name="T46" fmla="*/ 39 w 57"/>
                                <a:gd name="T47" fmla="*/ 69 h 69"/>
                                <a:gd name="T48" fmla="*/ 31 w 57"/>
                                <a:gd name="T49" fmla="*/ 69 h 69"/>
                                <a:gd name="T50" fmla="*/ 17 w 57"/>
                                <a:gd name="T51" fmla="*/ 67 h 69"/>
                                <a:gd name="T52" fmla="*/ 8 w 57"/>
                                <a:gd name="T53" fmla="*/ 60 h 69"/>
                                <a:gd name="T54" fmla="*/ 2 w 57"/>
                                <a:gd name="T55" fmla="*/ 50 h 69"/>
                                <a:gd name="T56" fmla="*/ 0 w 57"/>
                                <a:gd name="T57" fmla="*/ 35 h 69"/>
                                <a:gd name="T58" fmla="*/ 2 w 57"/>
                                <a:gd name="T59" fmla="*/ 20 h 69"/>
                                <a:gd name="T60" fmla="*/ 8 w 57"/>
                                <a:gd name="T61" fmla="*/ 9 h 69"/>
                                <a:gd name="T62" fmla="*/ 17 w 57"/>
                                <a:gd name="T63" fmla="*/ 2 h 69"/>
                                <a:gd name="T64" fmla="*/ 30 w 57"/>
                                <a:gd name="T65" fmla="*/ 0 h 69"/>
                                <a:gd name="T66" fmla="*/ 42 w 57"/>
                                <a:gd name="T67" fmla="*/ 2 h 69"/>
                                <a:gd name="T68" fmla="*/ 51 w 57"/>
                                <a:gd name="T69" fmla="*/ 8 h 69"/>
                                <a:gd name="T70" fmla="*/ 55 w 57"/>
                                <a:gd name="T71" fmla="*/ 18 h 69"/>
                                <a:gd name="T72" fmla="*/ 57 w 57"/>
                                <a:gd name="T73" fmla="*/ 29 h 69"/>
                                <a:gd name="T74" fmla="*/ 57 w 57"/>
                                <a:gd name="T75" fmla="*/ 31 h 69"/>
                                <a:gd name="T76" fmla="*/ 48 w 57"/>
                                <a:gd name="T77" fmla="*/ 29 h 69"/>
                                <a:gd name="T78" fmla="*/ 48 w 57"/>
                                <a:gd name="T79" fmla="*/ 29 h 69"/>
                                <a:gd name="T80" fmla="*/ 43 w 57"/>
                                <a:gd name="T81" fmla="*/ 13 h 69"/>
                                <a:gd name="T82" fmla="*/ 29 w 57"/>
                                <a:gd name="T83" fmla="*/ 7 h 69"/>
                                <a:gd name="T84" fmla="*/ 21 w 57"/>
                                <a:gd name="T85" fmla="*/ 9 h 69"/>
                                <a:gd name="T86" fmla="*/ 14 w 57"/>
                                <a:gd name="T87" fmla="*/ 13 h 69"/>
                                <a:gd name="T88" fmla="*/ 11 w 57"/>
                                <a:gd name="T89" fmla="*/ 20 h 69"/>
                                <a:gd name="T90" fmla="*/ 9 w 57"/>
                                <a:gd name="T91" fmla="*/ 29 h 69"/>
                                <a:gd name="T92" fmla="*/ 48 w 57"/>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69">
                                  <a:moveTo>
                                    <a:pt x="57" y="31"/>
                                  </a:moveTo>
                                  <a:lnTo>
                                    <a:pt x="57" y="31"/>
                                  </a:lnTo>
                                  <a:cubicBezTo>
                                    <a:pt x="57" y="33"/>
                                    <a:pt x="56" y="34"/>
                                    <a:pt x="56" y="35"/>
                                  </a:cubicBezTo>
                                  <a:cubicBezTo>
                                    <a:pt x="55" y="35"/>
                                    <a:pt x="54" y="36"/>
                                    <a:pt x="53" y="36"/>
                                  </a:cubicBezTo>
                                  <a:lnTo>
                                    <a:pt x="9" y="36"/>
                                  </a:lnTo>
                                  <a:cubicBezTo>
                                    <a:pt x="9" y="40"/>
                                    <a:pt x="9" y="43"/>
                                    <a:pt x="10" y="46"/>
                                  </a:cubicBezTo>
                                  <a:cubicBezTo>
                                    <a:pt x="11" y="50"/>
                                    <a:pt x="12" y="52"/>
                                    <a:pt x="14" y="55"/>
                                  </a:cubicBezTo>
                                  <a:cubicBezTo>
                                    <a:pt x="16" y="57"/>
                                    <a:pt x="18" y="59"/>
                                    <a:pt x="21" y="60"/>
                                  </a:cubicBezTo>
                                  <a:cubicBezTo>
                                    <a:pt x="24" y="61"/>
                                    <a:pt x="28" y="62"/>
                                    <a:pt x="32" y="62"/>
                                  </a:cubicBezTo>
                                  <a:cubicBezTo>
                                    <a:pt x="35" y="62"/>
                                    <a:pt x="37" y="62"/>
                                    <a:pt x="40" y="61"/>
                                  </a:cubicBezTo>
                                  <a:cubicBezTo>
                                    <a:pt x="42" y="61"/>
                                    <a:pt x="44" y="60"/>
                                    <a:pt x="46" y="59"/>
                                  </a:cubicBezTo>
                                  <a:cubicBezTo>
                                    <a:pt x="48" y="59"/>
                                    <a:pt x="49" y="58"/>
                                    <a:pt x="50" y="58"/>
                                  </a:cubicBezTo>
                                  <a:cubicBezTo>
                                    <a:pt x="51" y="57"/>
                                    <a:pt x="52" y="57"/>
                                    <a:pt x="53" y="57"/>
                                  </a:cubicBezTo>
                                  <a:cubicBezTo>
                                    <a:pt x="53" y="57"/>
                                    <a:pt x="53" y="57"/>
                                    <a:pt x="53" y="57"/>
                                  </a:cubicBezTo>
                                  <a:cubicBezTo>
                                    <a:pt x="54" y="57"/>
                                    <a:pt x="54" y="57"/>
                                    <a:pt x="54" y="58"/>
                                  </a:cubicBezTo>
                                  <a:cubicBezTo>
                                    <a:pt x="54" y="58"/>
                                    <a:pt x="54" y="58"/>
                                    <a:pt x="54" y="59"/>
                                  </a:cubicBezTo>
                                  <a:cubicBezTo>
                                    <a:pt x="54" y="59"/>
                                    <a:pt x="54" y="60"/>
                                    <a:pt x="54" y="61"/>
                                  </a:cubicBezTo>
                                  <a:cubicBezTo>
                                    <a:pt x="54" y="61"/>
                                    <a:pt x="54" y="61"/>
                                    <a:pt x="54" y="62"/>
                                  </a:cubicBezTo>
                                  <a:cubicBezTo>
                                    <a:pt x="54" y="62"/>
                                    <a:pt x="54" y="62"/>
                                    <a:pt x="54" y="63"/>
                                  </a:cubicBezTo>
                                  <a:cubicBezTo>
                                    <a:pt x="54" y="63"/>
                                    <a:pt x="54" y="63"/>
                                    <a:pt x="54" y="63"/>
                                  </a:cubicBezTo>
                                  <a:cubicBezTo>
                                    <a:pt x="54" y="64"/>
                                    <a:pt x="54" y="64"/>
                                    <a:pt x="53" y="64"/>
                                  </a:cubicBezTo>
                                  <a:cubicBezTo>
                                    <a:pt x="53" y="64"/>
                                    <a:pt x="52" y="65"/>
                                    <a:pt x="51" y="65"/>
                                  </a:cubicBezTo>
                                  <a:cubicBezTo>
                                    <a:pt x="50" y="66"/>
                                    <a:pt x="48" y="66"/>
                                    <a:pt x="46" y="67"/>
                                  </a:cubicBezTo>
                                  <a:cubicBezTo>
                                    <a:pt x="44" y="68"/>
                                    <a:pt x="42" y="68"/>
                                    <a:pt x="39" y="69"/>
                                  </a:cubicBezTo>
                                  <a:cubicBezTo>
                                    <a:pt x="37" y="69"/>
                                    <a:pt x="34" y="69"/>
                                    <a:pt x="31" y="69"/>
                                  </a:cubicBezTo>
                                  <a:cubicBezTo>
                                    <a:pt x="26" y="69"/>
                                    <a:pt x="21" y="69"/>
                                    <a:pt x="17" y="67"/>
                                  </a:cubicBezTo>
                                  <a:cubicBezTo>
                                    <a:pt x="14" y="66"/>
                                    <a:pt x="10" y="63"/>
                                    <a:pt x="8" y="60"/>
                                  </a:cubicBezTo>
                                  <a:cubicBezTo>
                                    <a:pt x="5" y="58"/>
                                    <a:pt x="3" y="54"/>
                                    <a:pt x="2" y="50"/>
                                  </a:cubicBezTo>
                                  <a:cubicBezTo>
                                    <a:pt x="0" y="45"/>
                                    <a:pt x="0" y="40"/>
                                    <a:pt x="0" y="35"/>
                                  </a:cubicBezTo>
                                  <a:cubicBezTo>
                                    <a:pt x="0" y="29"/>
                                    <a:pt x="1" y="24"/>
                                    <a:pt x="2" y="20"/>
                                  </a:cubicBezTo>
                                  <a:cubicBezTo>
                                    <a:pt x="3" y="16"/>
                                    <a:pt x="5" y="12"/>
                                    <a:pt x="8" y="9"/>
                                  </a:cubicBezTo>
                                  <a:cubicBezTo>
                                    <a:pt x="11" y="6"/>
                                    <a:pt x="14" y="4"/>
                                    <a:pt x="17" y="2"/>
                                  </a:cubicBezTo>
                                  <a:cubicBezTo>
                                    <a:pt x="21" y="0"/>
                                    <a:pt x="25" y="0"/>
                                    <a:pt x="30" y="0"/>
                                  </a:cubicBezTo>
                                  <a:cubicBezTo>
                                    <a:pt x="35" y="0"/>
                                    <a:pt x="39" y="0"/>
                                    <a:pt x="42" y="2"/>
                                  </a:cubicBezTo>
                                  <a:cubicBezTo>
                                    <a:pt x="46" y="4"/>
                                    <a:pt x="48" y="6"/>
                                    <a:pt x="51" y="8"/>
                                  </a:cubicBezTo>
                                  <a:cubicBezTo>
                                    <a:pt x="53" y="11"/>
                                    <a:pt x="54" y="14"/>
                                    <a:pt x="55" y="18"/>
                                  </a:cubicBezTo>
                                  <a:cubicBezTo>
                                    <a:pt x="56" y="22"/>
                                    <a:pt x="57" y="25"/>
                                    <a:pt x="57" y="29"/>
                                  </a:cubicBezTo>
                                  <a:lnTo>
                                    <a:pt x="57" y="31"/>
                                  </a:lnTo>
                                  <a:close/>
                                  <a:moveTo>
                                    <a:pt x="48" y="29"/>
                                  </a:moveTo>
                                  <a:lnTo>
                                    <a:pt x="48" y="29"/>
                                  </a:lnTo>
                                  <a:cubicBezTo>
                                    <a:pt x="48" y="22"/>
                                    <a:pt x="47" y="16"/>
                                    <a:pt x="43" y="13"/>
                                  </a:cubicBezTo>
                                  <a:cubicBezTo>
                                    <a:pt x="40" y="9"/>
                                    <a:pt x="35" y="7"/>
                                    <a:pt x="29" y="7"/>
                                  </a:cubicBezTo>
                                  <a:cubicBezTo>
                                    <a:pt x="26" y="7"/>
                                    <a:pt x="23" y="7"/>
                                    <a:pt x="21" y="9"/>
                                  </a:cubicBezTo>
                                  <a:cubicBezTo>
                                    <a:pt x="18" y="10"/>
                                    <a:pt x="16" y="11"/>
                                    <a:pt x="14" y="13"/>
                                  </a:cubicBezTo>
                                  <a:cubicBezTo>
                                    <a:pt x="13" y="15"/>
                                    <a:pt x="11" y="18"/>
                                    <a:pt x="11" y="20"/>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7" name="Freeform 94"/>
                          <wps:cNvSpPr>
                            <a:spLocks noEditPoints="1"/>
                          </wps:cNvSpPr>
                          <wps:spPr bwMode="auto">
                            <a:xfrm>
                              <a:off x="4562" y="1386"/>
                              <a:ext cx="51" cy="73"/>
                            </a:xfrm>
                            <a:custGeom>
                              <a:avLst/>
                              <a:gdLst>
                                <a:gd name="T0" fmla="*/ 49 w 49"/>
                                <a:gd name="T1" fmla="*/ 67 h 69"/>
                                <a:gd name="T2" fmla="*/ 49 w 49"/>
                                <a:gd name="T3" fmla="*/ 67 h 69"/>
                                <a:gd name="T4" fmla="*/ 49 w 49"/>
                                <a:gd name="T5" fmla="*/ 68 h 69"/>
                                <a:gd name="T6" fmla="*/ 48 w 49"/>
                                <a:gd name="T7" fmla="*/ 68 h 69"/>
                                <a:gd name="T8" fmla="*/ 46 w 49"/>
                                <a:gd name="T9" fmla="*/ 69 h 69"/>
                                <a:gd name="T10" fmla="*/ 44 w 49"/>
                                <a:gd name="T11" fmla="*/ 68 h 69"/>
                                <a:gd name="T12" fmla="*/ 42 w 49"/>
                                <a:gd name="T13" fmla="*/ 68 h 69"/>
                                <a:gd name="T14" fmla="*/ 42 w 49"/>
                                <a:gd name="T15" fmla="*/ 67 h 69"/>
                                <a:gd name="T16" fmla="*/ 42 w 49"/>
                                <a:gd name="T17" fmla="*/ 59 h 69"/>
                                <a:gd name="T18" fmla="*/ 32 w 49"/>
                                <a:gd name="T19" fmla="*/ 67 h 69"/>
                                <a:gd name="T20" fmla="*/ 21 w 49"/>
                                <a:gd name="T21" fmla="*/ 69 h 69"/>
                                <a:gd name="T22" fmla="*/ 12 w 49"/>
                                <a:gd name="T23" fmla="*/ 68 h 69"/>
                                <a:gd name="T24" fmla="*/ 5 w 49"/>
                                <a:gd name="T25" fmla="*/ 64 h 69"/>
                                <a:gd name="T26" fmla="*/ 1 w 49"/>
                                <a:gd name="T27" fmla="*/ 58 h 69"/>
                                <a:gd name="T28" fmla="*/ 0 w 49"/>
                                <a:gd name="T29" fmla="*/ 50 h 69"/>
                                <a:gd name="T30" fmla="*/ 2 w 49"/>
                                <a:gd name="T31" fmla="*/ 41 h 69"/>
                                <a:gd name="T32" fmla="*/ 8 w 49"/>
                                <a:gd name="T33" fmla="*/ 35 h 69"/>
                                <a:gd name="T34" fmla="*/ 18 w 49"/>
                                <a:gd name="T35" fmla="*/ 31 h 69"/>
                                <a:gd name="T36" fmla="*/ 31 w 49"/>
                                <a:gd name="T37" fmla="*/ 29 h 69"/>
                                <a:gd name="T38" fmla="*/ 41 w 49"/>
                                <a:gd name="T39" fmla="*/ 29 h 69"/>
                                <a:gd name="T40" fmla="*/ 41 w 49"/>
                                <a:gd name="T41" fmla="*/ 24 h 69"/>
                                <a:gd name="T42" fmla="*/ 40 w 49"/>
                                <a:gd name="T43" fmla="*/ 16 h 69"/>
                                <a:gd name="T44" fmla="*/ 37 w 49"/>
                                <a:gd name="T45" fmla="*/ 11 h 69"/>
                                <a:gd name="T46" fmla="*/ 32 w 49"/>
                                <a:gd name="T47" fmla="*/ 8 h 69"/>
                                <a:gd name="T48" fmla="*/ 25 w 49"/>
                                <a:gd name="T49" fmla="*/ 7 h 69"/>
                                <a:gd name="T50" fmla="*/ 17 w 49"/>
                                <a:gd name="T51" fmla="*/ 8 h 69"/>
                                <a:gd name="T52" fmla="*/ 11 w 49"/>
                                <a:gd name="T53" fmla="*/ 10 h 69"/>
                                <a:gd name="T54" fmla="*/ 7 w 49"/>
                                <a:gd name="T55" fmla="*/ 12 h 69"/>
                                <a:gd name="T56" fmla="*/ 4 w 49"/>
                                <a:gd name="T57" fmla="*/ 13 h 69"/>
                                <a:gd name="T58" fmla="*/ 4 w 49"/>
                                <a:gd name="T59" fmla="*/ 13 h 69"/>
                                <a:gd name="T60" fmla="*/ 3 w 49"/>
                                <a:gd name="T61" fmla="*/ 13 h 69"/>
                                <a:gd name="T62" fmla="*/ 3 w 49"/>
                                <a:gd name="T63" fmla="*/ 12 h 69"/>
                                <a:gd name="T64" fmla="*/ 3 w 49"/>
                                <a:gd name="T65" fmla="*/ 10 h 69"/>
                                <a:gd name="T66" fmla="*/ 3 w 49"/>
                                <a:gd name="T67" fmla="*/ 8 h 69"/>
                                <a:gd name="T68" fmla="*/ 4 w 49"/>
                                <a:gd name="T69" fmla="*/ 6 h 69"/>
                                <a:gd name="T70" fmla="*/ 7 w 49"/>
                                <a:gd name="T71" fmla="*/ 4 h 69"/>
                                <a:gd name="T72" fmla="*/ 12 w 49"/>
                                <a:gd name="T73" fmla="*/ 2 h 69"/>
                                <a:gd name="T74" fmla="*/ 19 w 49"/>
                                <a:gd name="T75" fmla="*/ 0 h 69"/>
                                <a:gd name="T76" fmla="*/ 26 w 49"/>
                                <a:gd name="T77" fmla="*/ 0 h 69"/>
                                <a:gd name="T78" fmla="*/ 37 w 49"/>
                                <a:gd name="T79" fmla="*/ 1 h 69"/>
                                <a:gd name="T80" fmla="*/ 44 w 49"/>
                                <a:gd name="T81" fmla="*/ 6 h 69"/>
                                <a:gd name="T82" fmla="*/ 48 w 49"/>
                                <a:gd name="T83" fmla="*/ 13 h 69"/>
                                <a:gd name="T84" fmla="*/ 49 w 49"/>
                                <a:gd name="T85" fmla="*/ 23 h 69"/>
                                <a:gd name="T86" fmla="*/ 49 w 49"/>
                                <a:gd name="T87" fmla="*/ 67 h 69"/>
                                <a:gd name="T88" fmla="*/ 41 w 49"/>
                                <a:gd name="T89" fmla="*/ 36 h 69"/>
                                <a:gd name="T90" fmla="*/ 41 w 49"/>
                                <a:gd name="T91" fmla="*/ 36 h 69"/>
                                <a:gd name="T92" fmla="*/ 29 w 49"/>
                                <a:gd name="T93" fmla="*/ 36 h 69"/>
                                <a:gd name="T94" fmla="*/ 20 w 49"/>
                                <a:gd name="T95" fmla="*/ 37 h 69"/>
                                <a:gd name="T96" fmla="*/ 14 w 49"/>
                                <a:gd name="T97" fmla="*/ 40 h 69"/>
                                <a:gd name="T98" fmla="*/ 10 w 49"/>
                                <a:gd name="T99" fmla="*/ 44 h 69"/>
                                <a:gd name="T100" fmla="*/ 9 w 49"/>
                                <a:gd name="T101" fmla="*/ 50 h 69"/>
                                <a:gd name="T102" fmla="*/ 12 w 49"/>
                                <a:gd name="T103" fmla="*/ 59 h 69"/>
                                <a:gd name="T104" fmla="*/ 22 w 49"/>
                                <a:gd name="T105" fmla="*/ 62 h 69"/>
                                <a:gd name="T106" fmla="*/ 32 w 49"/>
                                <a:gd name="T107" fmla="*/ 59 h 69"/>
                                <a:gd name="T108" fmla="*/ 41 w 49"/>
                                <a:gd name="T109" fmla="*/ 51 h 69"/>
                                <a:gd name="T110" fmla="*/ 41 w 49"/>
                                <a:gd name="T111" fmla="*/ 3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69">
                                  <a:moveTo>
                                    <a:pt x="49" y="67"/>
                                  </a:moveTo>
                                  <a:lnTo>
                                    <a:pt x="49" y="67"/>
                                  </a:lnTo>
                                  <a:cubicBezTo>
                                    <a:pt x="49" y="67"/>
                                    <a:pt x="49" y="68"/>
                                    <a:pt x="49" y="68"/>
                                  </a:cubicBezTo>
                                  <a:cubicBezTo>
                                    <a:pt x="49" y="68"/>
                                    <a:pt x="48" y="68"/>
                                    <a:pt x="48" y="68"/>
                                  </a:cubicBezTo>
                                  <a:cubicBezTo>
                                    <a:pt x="47" y="68"/>
                                    <a:pt x="46" y="69"/>
                                    <a:pt x="46" y="69"/>
                                  </a:cubicBezTo>
                                  <a:cubicBezTo>
                                    <a:pt x="45" y="69"/>
                                    <a:pt x="44" y="68"/>
                                    <a:pt x="44" y="68"/>
                                  </a:cubicBezTo>
                                  <a:cubicBezTo>
                                    <a:pt x="43" y="68"/>
                                    <a:pt x="43" y="68"/>
                                    <a:pt x="42" y="68"/>
                                  </a:cubicBezTo>
                                  <a:cubicBezTo>
                                    <a:pt x="42" y="68"/>
                                    <a:pt x="42" y="67"/>
                                    <a:pt x="42" y="67"/>
                                  </a:cubicBezTo>
                                  <a:lnTo>
                                    <a:pt x="42" y="59"/>
                                  </a:lnTo>
                                  <a:cubicBezTo>
                                    <a:pt x="39" y="63"/>
                                    <a:pt x="36" y="65"/>
                                    <a:pt x="32" y="67"/>
                                  </a:cubicBezTo>
                                  <a:cubicBezTo>
                                    <a:pt x="29" y="68"/>
                                    <a:pt x="25" y="69"/>
                                    <a:pt x="21" y="69"/>
                                  </a:cubicBezTo>
                                  <a:cubicBezTo>
                                    <a:pt x="18" y="69"/>
                                    <a:pt x="15" y="69"/>
                                    <a:pt x="12" y="68"/>
                                  </a:cubicBezTo>
                                  <a:cubicBezTo>
                                    <a:pt x="10" y="67"/>
                                    <a:pt x="7" y="66"/>
                                    <a:pt x="5" y="64"/>
                                  </a:cubicBezTo>
                                  <a:cubicBezTo>
                                    <a:pt x="4" y="63"/>
                                    <a:pt x="2" y="61"/>
                                    <a:pt x="1" y="58"/>
                                  </a:cubicBezTo>
                                  <a:cubicBezTo>
                                    <a:pt x="0" y="56"/>
                                    <a:pt x="0" y="53"/>
                                    <a:pt x="0" y="50"/>
                                  </a:cubicBezTo>
                                  <a:cubicBezTo>
                                    <a:pt x="0" y="47"/>
                                    <a:pt x="0" y="44"/>
                                    <a:pt x="2" y="41"/>
                                  </a:cubicBezTo>
                                  <a:cubicBezTo>
                                    <a:pt x="3" y="38"/>
                                    <a:pt x="5" y="36"/>
                                    <a:pt x="8" y="35"/>
                                  </a:cubicBezTo>
                                  <a:cubicBezTo>
                                    <a:pt x="11" y="33"/>
                                    <a:pt x="14" y="31"/>
                                    <a:pt x="18" y="31"/>
                                  </a:cubicBezTo>
                                  <a:cubicBezTo>
                                    <a:pt x="22" y="30"/>
                                    <a:pt x="26" y="29"/>
                                    <a:pt x="31" y="29"/>
                                  </a:cubicBezTo>
                                  <a:lnTo>
                                    <a:pt x="41" y="29"/>
                                  </a:lnTo>
                                  <a:lnTo>
                                    <a:pt x="41" y="24"/>
                                  </a:lnTo>
                                  <a:cubicBezTo>
                                    <a:pt x="41" y="21"/>
                                    <a:pt x="41" y="19"/>
                                    <a:pt x="40" y="16"/>
                                  </a:cubicBezTo>
                                  <a:cubicBezTo>
                                    <a:pt x="39" y="14"/>
                                    <a:pt x="38" y="13"/>
                                    <a:pt x="37" y="11"/>
                                  </a:cubicBezTo>
                                  <a:cubicBezTo>
                                    <a:pt x="36" y="10"/>
                                    <a:pt x="34" y="9"/>
                                    <a:pt x="32" y="8"/>
                                  </a:cubicBezTo>
                                  <a:cubicBezTo>
                                    <a:pt x="30" y="7"/>
                                    <a:pt x="28" y="7"/>
                                    <a:pt x="25" y="7"/>
                                  </a:cubicBezTo>
                                  <a:cubicBezTo>
                                    <a:pt x="22" y="7"/>
                                    <a:pt x="19" y="7"/>
                                    <a:pt x="17" y="8"/>
                                  </a:cubicBezTo>
                                  <a:cubicBezTo>
                                    <a:pt x="15" y="9"/>
                                    <a:pt x="13" y="9"/>
                                    <a:pt x="11" y="10"/>
                                  </a:cubicBezTo>
                                  <a:cubicBezTo>
                                    <a:pt x="9" y="11"/>
                                    <a:pt x="8" y="12"/>
                                    <a:pt x="7" y="12"/>
                                  </a:cubicBezTo>
                                  <a:cubicBezTo>
                                    <a:pt x="6" y="13"/>
                                    <a:pt x="5" y="13"/>
                                    <a:pt x="4" y="13"/>
                                  </a:cubicBezTo>
                                  <a:cubicBezTo>
                                    <a:pt x="4" y="13"/>
                                    <a:pt x="4" y="13"/>
                                    <a:pt x="4" y="13"/>
                                  </a:cubicBezTo>
                                  <a:cubicBezTo>
                                    <a:pt x="3" y="13"/>
                                    <a:pt x="3" y="13"/>
                                    <a:pt x="3" y="13"/>
                                  </a:cubicBezTo>
                                  <a:cubicBezTo>
                                    <a:pt x="3" y="13"/>
                                    <a:pt x="3" y="12"/>
                                    <a:pt x="3" y="12"/>
                                  </a:cubicBezTo>
                                  <a:cubicBezTo>
                                    <a:pt x="3" y="11"/>
                                    <a:pt x="3" y="11"/>
                                    <a:pt x="3" y="10"/>
                                  </a:cubicBezTo>
                                  <a:cubicBezTo>
                                    <a:pt x="3" y="9"/>
                                    <a:pt x="3" y="9"/>
                                    <a:pt x="3" y="8"/>
                                  </a:cubicBezTo>
                                  <a:cubicBezTo>
                                    <a:pt x="3" y="7"/>
                                    <a:pt x="3" y="7"/>
                                    <a:pt x="4" y="6"/>
                                  </a:cubicBezTo>
                                  <a:cubicBezTo>
                                    <a:pt x="4" y="6"/>
                                    <a:pt x="6" y="5"/>
                                    <a:pt x="7" y="4"/>
                                  </a:cubicBezTo>
                                  <a:cubicBezTo>
                                    <a:pt x="9" y="3"/>
                                    <a:pt x="10" y="3"/>
                                    <a:pt x="12" y="2"/>
                                  </a:cubicBezTo>
                                  <a:cubicBezTo>
                                    <a:pt x="14" y="1"/>
                                    <a:pt x="16" y="1"/>
                                    <a:pt x="19" y="0"/>
                                  </a:cubicBezTo>
                                  <a:cubicBezTo>
                                    <a:pt x="21" y="0"/>
                                    <a:pt x="23" y="0"/>
                                    <a:pt x="26" y="0"/>
                                  </a:cubicBezTo>
                                  <a:cubicBezTo>
                                    <a:pt x="30" y="0"/>
                                    <a:pt x="34" y="0"/>
                                    <a:pt x="37" y="1"/>
                                  </a:cubicBezTo>
                                  <a:cubicBezTo>
                                    <a:pt x="40" y="2"/>
                                    <a:pt x="42" y="4"/>
                                    <a:pt x="44" y="6"/>
                                  </a:cubicBezTo>
                                  <a:cubicBezTo>
                                    <a:pt x="46" y="8"/>
                                    <a:pt x="47" y="10"/>
                                    <a:pt x="48" y="13"/>
                                  </a:cubicBezTo>
                                  <a:cubicBezTo>
                                    <a:pt x="49" y="16"/>
                                    <a:pt x="49" y="19"/>
                                    <a:pt x="49" y="23"/>
                                  </a:cubicBezTo>
                                  <a:lnTo>
                                    <a:pt x="49" y="67"/>
                                  </a:lnTo>
                                  <a:close/>
                                  <a:moveTo>
                                    <a:pt x="41" y="36"/>
                                  </a:moveTo>
                                  <a:lnTo>
                                    <a:pt x="41" y="36"/>
                                  </a:lnTo>
                                  <a:lnTo>
                                    <a:pt x="29" y="36"/>
                                  </a:lnTo>
                                  <a:cubicBezTo>
                                    <a:pt x="26" y="36"/>
                                    <a:pt x="23" y="37"/>
                                    <a:pt x="20" y="37"/>
                                  </a:cubicBezTo>
                                  <a:cubicBezTo>
                                    <a:pt x="18" y="38"/>
                                    <a:pt x="15" y="39"/>
                                    <a:pt x="14" y="40"/>
                                  </a:cubicBezTo>
                                  <a:cubicBezTo>
                                    <a:pt x="12" y="41"/>
                                    <a:pt x="11" y="42"/>
                                    <a:pt x="10" y="44"/>
                                  </a:cubicBezTo>
                                  <a:cubicBezTo>
                                    <a:pt x="9" y="46"/>
                                    <a:pt x="9" y="48"/>
                                    <a:pt x="9" y="50"/>
                                  </a:cubicBezTo>
                                  <a:cubicBezTo>
                                    <a:pt x="9" y="54"/>
                                    <a:pt x="10" y="57"/>
                                    <a:pt x="12" y="59"/>
                                  </a:cubicBezTo>
                                  <a:cubicBezTo>
                                    <a:pt x="14" y="61"/>
                                    <a:pt x="18" y="62"/>
                                    <a:pt x="22" y="62"/>
                                  </a:cubicBezTo>
                                  <a:cubicBezTo>
                                    <a:pt x="25" y="62"/>
                                    <a:pt x="29" y="61"/>
                                    <a:pt x="32" y="59"/>
                                  </a:cubicBezTo>
                                  <a:cubicBezTo>
                                    <a:pt x="34" y="58"/>
                                    <a:pt x="38" y="55"/>
                                    <a:pt x="41" y="51"/>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8" name="Freeform 95"/>
                          <wps:cNvSpPr>
                            <a:spLocks/>
                          </wps:cNvSpPr>
                          <wps:spPr bwMode="auto">
                            <a:xfrm>
                              <a:off x="4642" y="1353"/>
                              <a:ext cx="10" cy="106"/>
                            </a:xfrm>
                            <a:custGeom>
                              <a:avLst/>
                              <a:gdLst>
                                <a:gd name="T0" fmla="*/ 9 w 9"/>
                                <a:gd name="T1" fmla="*/ 98 h 100"/>
                                <a:gd name="T2" fmla="*/ 9 w 9"/>
                                <a:gd name="T3" fmla="*/ 98 h 100"/>
                                <a:gd name="T4" fmla="*/ 9 w 9"/>
                                <a:gd name="T5" fmla="*/ 98 h 100"/>
                                <a:gd name="T6" fmla="*/ 8 w 9"/>
                                <a:gd name="T7" fmla="*/ 99 h 100"/>
                                <a:gd name="T8" fmla="*/ 7 w 9"/>
                                <a:gd name="T9" fmla="*/ 99 h 100"/>
                                <a:gd name="T10" fmla="*/ 4 w 9"/>
                                <a:gd name="T11" fmla="*/ 100 h 100"/>
                                <a:gd name="T12" fmla="*/ 2 w 9"/>
                                <a:gd name="T13" fmla="*/ 99 h 100"/>
                                <a:gd name="T14" fmla="*/ 1 w 9"/>
                                <a:gd name="T15" fmla="*/ 99 h 100"/>
                                <a:gd name="T16" fmla="*/ 0 w 9"/>
                                <a:gd name="T17" fmla="*/ 98 h 100"/>
                                <a:gd name="T18" fmla="*/ 0 w 9"/>
                                <a:gd name="T19" fmla="*/ 98 h 100"/>
                                <a:gd name="T20" fmla="*/ 0 w 9"/>
                                <a:gd name="T21" fmla="*/ 2 h 100"/>
                                <a:gd name="T22" fmla="*/ 0 w 9"/>
                                <a:gd name="T23" fmla="*/ 1 h 100"/>
                                <a:gd name="T24" fmla="*/ 1 w 9"/>
                                <a:gd name="T25" fmla="*/ 0 h 100"/>
                                <a:gd name="T26" fmla="*/ 2 w 9"/>
                                <a:gd name="T27" fmla="*/ 0 h 100"/>
                                <a:gd name="T28" fmla="*/ 4 w 9"/>
                                <a:gd name="T29" fmla="*/ 0 h 100"/>
                                <a:gd name="T30" fmla="*/ 7 w 9"/>
                                <a:gd name="T31" fmla="*/ 0 h 100"/>
                                <a:gd name="T32" fmla="*/ 8 w 9"/>
                                <a:gd name="T33" fmla="*/ 0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8"/>
                                    <a:pt x="9" y="98"/>
                                    <a:pt x="9" y="98"/>
                                  </a:cubicBezTo>
                                  <a:cubicBezTo>
                                    <a:pt x="8" y="99"/>
                                    <a:pt x="8" y="99"/>
                                    <a:pt x="8" y="99"/>
                                  </a:cubicBezTo>
                                  <a:cubicBezTo>
                                    <a:pt x="8" y="99"/>
                                    <a:pt x="7" y="99"/>
                                    <a:pt x="7" y="99"/>
                                  </a:cubicBezTo>
                                  <a:cubicBezTo>
                                    <a:pt x="6" y="99"/>
                                    <a:pt x="5" y="100"/>
                                    <a:pt x="4" y="100"/>
                                  </a:cubicBezTo>
                                  <a:cubicBezTo>
                                    <a:pt x="4" y="100"/>
                                    <a:pt x="3" y="99"/>
                                    <a:pt x="2" y="99"/>
                                  </a:cubicBezTo>
                                  <a:cubicBezTo>
                                    <a:pt x="2" y="99"/>
                                    <a:pt x="1" y="99"/>
                                    <a:pt x="1" y="99"/>
                                  </a:cubicBezTo>
                                  <a:cubicBezTo>
                                    <a:pt x="1" y="99"/>
                                    <a:pt x="1" y="99"/>
                                    <a:pt x="0" y="98"/>
                                  </a:cubicBezTo>
                                  <a:cubicBezTo>
                                    <a:pt x="0" y="98"/>
                                    <a:pt x="0" y="98"/>
                                    <a:pt x="0" y="98"/>
                                  </a:cubicBezTo>
                                  <a:lnTo>
                                    <a:pt x="0" y="2"/>
                                  </a:lnTo>
                                  <a:cubicBezTo>
                                    <a:pt x="0" y="1"/>
                                    <a:pt x="0" y="1"/>
                                    <a:pt x="0" y="1"/>
                                  </a:cubicBezTo>
                                  <a:cubicBezTo>
                                    <a:pt x="1" y="1"/>
                                    <a:pt x="1" y="0"/>
                                    <a:pt x="1" y="0"/>
                                  </a:cubicBezTo>
                                  <a:cubicBezTo>
                                    <a:pt x="1" y="0"/>
                                    <a:pt x="2" y="0"/>
                                    <a:pt x="2" y="0"/>
                                  </a:cubicBezTo>
                                  <a:cubicBezTo>
                                    <a:pt x="3" y="0"/>
                                    <a:pt x="4" y="0"/>
                                    <a:pt x="4" y="0"/>
                                  </a:cubicBezTo>
                                  <a:cubicBezTo>
                                    <a:pt x="5" y="0"/>
                                    <a:pt x="6" y="0"/>
                                    <a:pt x="7" y="0"/>
                                  </a:cubicBezTo>
                                  <a:cubicBezTo>
                                    <a:pt x="7" y="0"/>
                                    <a:pt x="8" y="0"/>
                                    <a:pt x="8" y="0"/>
                                  </a:cubicBezTo>
                                  <a:cubicBezTo>
                                    <a:pt x="8" y="0"/>
                                    <a:pt x="8" y="1"/>
                                    <a:pt x="9" y="1"/>
                                  </a:cubicBezTo>
                                  <a:cubicBezTo>
                                    <a:pt x="9" y="1"/>
                                    <a:pt x="9" y="1"/>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99" name="Freeform 96"/>
                          <wps:cNvSpPr>
                            <a:spLocks/>
                          </wps:cNvSpPr>
                          <wps:spPr bwMode="auto">
                            <a:xfrm>
                              <a:off x="4668" y="1368"/>
                              <a:ext cx="43" cy="91"/>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2 w 40"/>
                                <a:gd name="T13" fmla="*/ 86 h 86"/>
                                <a:gd name="T14" fmla="*/ 29 w 40"/>
                                <a:gd name="T15" fmla="*/ 86 h 86"/>
                                <a:gd name="T16" fmla="*/ 21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20 h 86"/>
                                <a:gd name="T34" fmla="*/ 1 w 40"/>
                                <a:gd name="T35" fmla="*/ 19 h 86"/>
                                <a:gd name="T36" fmla="*/ 1 w 40"/>
                                <a:gd name="T37" fmla="*/ 18 h 86"/>
                                <a:gd name="T38" fmla="*/ 2 w 40"/>
                                <a:gd name="T39" fmla="*/ 18 h 86"/>
                                <a:gd name="T40" fmla="*/ 12 w 40"/>
                                <a:gd name="T41" fmla="*/ 18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2 h 86"/>
                                <a:gd name="T60" fmla="*/ 20 w 40"/>
                                <a:gd name="T61" fmla="*/ 18 h 86"/>
                                <a:gd name="T62" fmla="*/ 38 w 40"/>
                                <a:gd name="T63" fmla="*/ 18 h 86"/>
                                <a:gd name="T64" fmla="*/ 39 w 40"/>
                                <a:gd name="T65" fmla="*/ 18 h 86"/>
                                <a:gd name="T66" fmla="*/ 40 w 40"/>
                                <a:gd name="T67" fmla="*/ 19 h 86"/>
                                <a:gd name="T68" fmla="*/ 40 w 40"/>
                                <a:gd name="T69" fmla="*/ 20 h 86"/>
                                <a:gd name="T70" fmla="*/ 40 w 40"/>
                                <a:gd name="T71" fmla="*/ 21 h 86"/>
                                <a:gd name="T72" fmla="*/ 40 w 40"/>
                                <a:gd name="T73" fmla="*/ 24 h 86"/>
                                <a:gd name="T74" fmla="*/ 38 w 40"/>
                                <a:gd name="T75" fmla="*/ 25 h 86"/>
                                <a:gd name="T76" fmla="*/ 20 w 40"/>
                                <a:gd name="T77" fmla="*/ 25 h 86"/>
                                <a:gd name="T78" fmla="*/ 20 w 40"/>
                                <a:gd name="T79" fmla="*/ 64 h 86"/>
                                <a:gd name="T80" fmla="*/ 22 w 40"/>
                                <a:gd name="T81" fmla="*/ 75 h 86"/>
                                <a:gd name="T82" fmla="*/ 30 w 40"/>
                                <a:gd name="T83" fmla="*/ 79 h 86"/>
                                <a:gd name="T84" fmla="*/ 33 w 40"/>
                                <a:gd name="T85" fmla="*/ 79 h 86"/>
                                <a:gd name="T86" fmla="*/ 36 w 40"/>
                                <a:gd name="T87" fmla="*/ 78 h 86"/>
                                <a:gd name="T88" fmla="*/ 37 w 40"/>
                                <a:gd name="T89" fmla="*/ 77 h 86"/>
                                <a:gd name="T90" fmla="*/ 39 w 40"/>
                                <a:gd name="T91" fmla="*/ 77 h 86"/>
                                <a:gd name="T92" fmla="*/ 39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2"/>
                                    <a:pt x="40" y="82"/>
                                  </a:cubicBezTo>
                                  <a:cubicBezTo>
                                    <a:pt x="40" y="83"/>
                                    <a:pt x="40" y="83"/>
                                    <a:pt x="39" y="84"/>
                                  </a:cubicBezTo>
                                  <a:cubicBezTo>
                                    <a:pt x="39" y="84"/>
                                    <a:pt x="38" y="84"/>
                                    <a:pt x="38" y="85"/>
                                  </a:cubicBezTo>
                                  <a:cubicBezTo>
                                    <a:pt x="37" y="85"/>
                                    <a:pt x="36" y="85"/>
                                    <a:pt x="35" y="85"/>
                                  </a:cubicBezTo>
                                  <a:cubicBezTo>
                                    <a:pt x="34" y="86"/>
                                    <a:pt x="33" y="86"/>
                                    <a:pt x="32" y="86"/>
                                  </a:cubicBezTo>
                                  <a:cubicBezTo>
                                    <a:pt x="31" y="86"/>
                                    <a:pt x="30" y="86"/>
                                    <a:pt x="29" y="86"/>
                                  </a:cubicBezTo>
                                  <a:cubicBezTo>
                                    <a:pt x="26" y="86"/>
                                    <a:pt x="24" y="86"/>
                                    <a:pt x="21" y="85"/>
                                  </a:cubicBezTo>
                                  <a:cubicBezTo>
                                    <a:pt x="19" y="84"/>
                                    <a:pt x="17" y="83"/>
                                    <a:pt x="16" y="81"/>
                                  </a:cubicBezTo>
                                  <a:cubicBezTo>
                                    <a:pt x="14" y="79"/>
                                    <a:pt x="13" y="77"/>
                                    <a:pt x="13" y="74"/>
                                  </a:cubicBezTo>
                                  <a:cubicBezTo>
                                    <a:pt x="12" y="72"/>
                                    <a:pt x="12" y="69"/>
                                    <a:pt x="12" y="65"/>
                                  </a:cubicBezTo>
                                  <a:lnTo>
                                    <a:pt x="12" y="25"/>
                                  </a:lnTo>
                                  <a:lnTo>
                                    <a:pt x="2" y="25"/>
                                  </a:lnTo>
                                  <a:cubicBezTo>
                                    <a:pt x="1" y="25"/>
                                    <a:pt x="1" y="25"/>
                                    <a:pt x="1" y="24"/>
                                  </a:cubicBezTo>
                                  <a:cubicBezTo>
                                    <a:pt x="0" y="23"/>
                                    <a:pt x="0" y="22"/>
                                    <a:pt x="0" y="21"/>
                                  </a:cubicBezTo>
                                  <a:cubicBezTo>
                                    <a:pt x="0" y="21"/>
                                    <a:pt x="0" y="20"/>
                                    <a:pt x="0" y="20"/>
                                  </a:cubicBezTo>
                                  <a:cubicBezTo>
                                    <a:pt x="0" y="19"/>
                                    <a:pt x="0" y="19"/>
                                    <a:pt x="1" y="19"/>
                                  </a:cubicBezTo>
                                  <a:cubicBezTo>
                                    <a:pt x="1" y="18"/>
                                    <a:pt x="1" y="18"/>
                                    <a:pt x="1" y="18"/>
                                  </a:cubicBezTo>
                                  <a:cubicBezTo>
                                    <a:pt x="2" y="18"/>
                                    <a:pt x="2" y="18"/>
                                    <a:pt x="2" y="18"/>
                                  </a:cubicBezTo>
                                  <a:lnTo>
                                    <a:pt x="12" y="18"/>
                                  </a:lnTo>
                                  <a:lnTo>
                                    <a:pt x="12" y="2"/>
                                  </a:lnTo>
                                  <a:cubicBezTo>
                                    <a:pt x="12" y="2"/>
                                    <a:pt x="12" y="1"/>
                                    <a:pt x="12" y="1"/>
                                  </a:cubicBezTo>
                                  <a:cubicBezTo>
                                    <a:pt x="12" y="1"/>
                                    <a:pt x="12" y="1"/>
                                    <a:pt x="13" y="0"/>
                                  </a:cubicBezTo>
                                  <a:cubicBezTo>
                                    <a:pt x="13" y="0"/>
                                    <a:pt x="13" y="0"/>
                                    <a:pt x="14" y="0"/>
                                  </a:cubicBezTo>
                                  <a:cubicBezTo>
                                    <a:pt x="14" y="0"/>
                                    <a:pt x="15" y="0"/>
                                    <a:pt x="16" y="0"/>
                                  </a:cubicBezTo>
                                  <a:cubicBezTo>
                                    <a:pt x="17" y="0"/>
                                    <a:pt x="18" y="0"/>
                                    <a:pt x="18" y="0"/>
                                  </a:cubicBezTo>
                                  <a:cubicBezTo>
                                    <a:pt x="19" y="0"/>
                                    <a:pt x="19" y="0"/>
                                    <a:pt x="19" y="0"/>
                                  </a:cubicBezTo>
                                  <a:cubicBezTo>
                                    <a:pt x="20" y="1"/>
                                    <a:pt x="20" y="1"/>
                                    <a:pt x="20" y="1"/>
                                  </a:cubicBezTo>
                                  <a:cubicBezTo>
                                    <a:pt x="20" y="1"/>
                                    <a:pt x="20" y="2"/>
                                    <a:pt x="20" y="2"/>
                                  </a:cubicBezTo>
                                  <a:lnTo>
                                    <a:pt x="20" y="18"/>
                                  </a:lnTo>
                                  <a:lnTo>
                                    <a:pt x="38" y="18"/>
                                  </a:lnTo>
                                  <a:cubicBezTo>
                                    <a:pt x="38" y="18"/>
                                    <a:pt x="39" y="18"/>
                                    <a:pt x="39" y="18"/>
                                  </a:cubicBezTo>
                                  <a:cubicBezTo>
                                    <a:pt x="39" y="18"/>
                                    <a:pt x="39" y="18"/>
                                    <a:pt x="40" y="19"/>
                                  </a:cubicBezTo>
                                  <a:cubicBezTo>
                                    <a:pt x="40" y="19"/>
                                    <a:pt x="40" y="19"/>
                                    <a:pt x="40" y="20"/>
                                  </a:cubicBezTo>
                                  <a:cubicBezTo>
                                    <a:pt x="40" y="20"/>
                                    <a:pt x="40" y="21"/>
                                    <a:pt x="40" y="21"/>
                                  </a:cubicBezTo>
                                  <a:cubicBezTo>
                                    <a:pt x="40" y="22"/>
                                    <a:pt x="40" y="23"/>
                                    <a:pt x="40" y="24"/>
                                  </a:cubicBezTo>
                                  <a:cubicBezTo>
                                    <a:pt x="39" y="25"/>
                                    <a:pt x="39" y="25"/>
                                    <a:pt x="38" y="25"/>
                                  </a:cubicBezTo>
                                  <a:lnTo>
                                    <a:pt x="20" y="25"/>
                                  </a:lnTo>
                                  <a:lnTo>
                                    <a:pt x="20" y="64"/>
                                  </a:lnTo>
                                  <a:cubicBezTo>
                                    <a:pt x="20" y="69"/>
                                    <a:pt x="21" y="72"/>
                                    <a:pt x="22" y="75"/>
                                  </a:cubicBezTo>
                                  <a:cubicBezTo>
                                    <a:pt x="24" y="78"/>
                                    <a:pt x="26" y="79"/>
                                    <a:pt x="30" y="79"/>
                                  </a:cubicBezTo>
                                  <a:cubicBezTo>
                                    <a:pt x="31" y="79"/>
                                    <a:pt x="32" y="79"/>
                                    <a:pt x="33" y="79"/>
                                  </a:cubicBezTo>
                                  <a:cubicBezTo>
                                    <a:pt x="34" y="78"/>
                                    <a:pt x="35" y="78"/>
                                    <a:pt x="36" y="78"/>
                                  </a:cubicBezTo>
                                  <a:cubicBezTo>
                                    <a:pt x="36" y="77"/>
                                    <a:pt x="37" y="77"/>
                                    <a:pt x="37" y="77"/>
                                  </a:cubicBezTo>
                                  <a:cubicBezTo>
                                    <a:pt x="38" y="77"/>
                                    <a:pt x="38" y="77"/>
                                    <a:pt x="39" y="77"/>
                                  </a:cubicBezTo>
                                  <a:cubicBezTo>
                                    <a:pt x="39" y="77"/>
                                    <a:pt x="39" y="77"/>
                                    <a:pt x="39" y="77"/>
                                  </a:cubicBezTo>
                                  <a:cubicBezTo>
                                    <a:pt x="40" y="77"/>
                                    <a:pt x="40" y="77"/>
                                    <a:pt x="40" y="77"/>
                                  </a:cubicBezTo>
                                  <a:cubicBezTo>
                                    <a:pt x="40" y="78"/>
                                    <a:pt x="40" y="78"/>
                                    <a:pt x="40" y="78"/>
                                  </a:cubicBezTo>
                                  <a:cubicBezTo>
                                    <a:pt x="40" y="79"/>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0" name="Freeform 97"/>
                          <wps:cNvSpPr>
                            <a:spLocks/>
                          </wps:cNvSpPr>
                          <wps:spPr bwMode="auto">
                            <a:xfrm>
                              <a:off x="4732" y="1353"/>
                              <a:ext cx="55" cy="106"/>
                            </a:xfrm>
                            <a:custGeom>
                              <a:avLst/>
                              <a:gdLst>
                                <a:gd name="T0" fmla="*/ 52 w 52"/>
                                <a:gd name="T1" fmla="*/ 98 h 100"/>
                                <a:gd name="T2" fmla="*/ 52 w 52"/>
                                <a:gd name="T3" fmla="*/ 98 h 100"/>
                                <a:gd name="T4" fmla="*/ 52 w 52"/>
                                <a:gd name="T5" fmla="*/ 98 h 100"/>
                                <a:gd name="T6" fmla="*/ 51 w 52"/>
                                <a:gd name="T7" fmla="*/ 99 h 100"/>
                                <a:gd name="T8" fmla="*/ 50 w 52"/>
                                <a:gd name="T9" fmla="*/ 99 h 100"/>
                                <a:gd name="T10" fmla="*/ 48 w 52"/>
                                <a:gd name="T11" fmla="*/ 100 h 100"/>
                                <a:gd name="T12" fmla="*/ 46 w 52"/>
                                <a:gd name="T13" fmla="*/ 99 h 100"/>
                                <a:gd name="T14" fmla="*/ 44 w 52"/>
                                <a:gd name="T15" fmla="*/ 99 h 100"/>
                                <a:gd name="T16" fmla="*/ 44 w 52"/>
                                <a:gd name="T17" fmla="*/ 98 h 100"/>
                                <a:gd name="T18" fmla="*/ 43 w 52"/>
                                <a:gd name="T19" fmla="*/ 98 h 100"/>
                                <a:gd name="T20" fmla="*/ 43 w 52"/>
                                <a:gd name="T21" fmla="*/ 59 h 100"/>
                                <a:gd name="T22" fmla="*/ 42 w 52"/>
                                <a:gd name="T23" fmla="*/ 50 h 100"/>
                                <a:gd name="T24" fmla="*/ 40 w 52"/>
                                <a:gd name="T25" fmla="*/ 43 h 100"/>
                                <a:gd name="T26" fmla="*/ 35 w 52"/>
                                <a:gd name="T27" fmla="*/ 39 h 100"/>
                                <a:gd name="T28" fmla="*/ 28 w 52"/>
                                <a:gd name="T29" fmla="*/ 38 h 100"/>
                                <a:gd name="T30" fmla="*/ 18 w 52"/>
                                <a:gd name="T31" fmla="*/ 41 h 100"/>
                                <a:gd name="T32" fmla="*/ 8 w 52"/>
                                <a:gd name="T33" fmla="*/ 51 h 100"/>
                                <a:gd name="T34" fmla="*/ 8 w 52"/>
                                <a:gd name="T35" fmla="*/ 98 h 100"/>
                                <a:gd name="T36" fmla="*/ 8 w 52"/>
                                <a:gd name="T37" fmla="*/ 98 h 100"/>
                                <a:gd name="T38" fmla="*/ 7 w 52"/>
                                <a:gd name="T39" fmla="*/ 99 h 100"/>
                                <a:gd name="T40" fmla="*/ 6 w 52"/>
                                <a:gd name="T41" fmla="*/ 99 h 100"/>
                                <a:gd name="T42" fmla="*/ 4 w 52"/>
                                <a:gd name="T43" fmla="*/ 100 h 100"/>
                                <a:gd name="T44" fmla="*/ 2 w 52"/>
                                <a:gd name="T45" fmla="*/ 99 h 100"/>
                                <a:gd name="T46" fmla="*/ 0 w 52"/>
                                <a:gd name="T47" fmla="*/ 99 h 100"/>
                                <a:gd name="T48" fmla="*/ 0 w 52"/>
                                <a:gd name="T49" fmla="*/ 98 h 100"/>
                                <a:gd name="T50" fmla="*/ 0 w 52"/>
                                <a:gd name="T51" fmla="*/ 98 h 100"/>
                                <a:gd name="T52" fmla="*/ 0 w 52"/>
                                <a:gd name="T53" fmla="*/ 2 h 100"/>
                                <a:gd name="T54" fmla="*/ 0 w 52"/>
                                <a:gd name="T55" fmla="*/ 1 h 100"/>
                                <a:gd name="T56" fmla="*/ 0 w 52"/>
                                <a:gd name="T57" fmla="*/ 0 h 100"/>
                                <a:gd name="T58" fmla="*/ 2 w 52"/>
                                <a:gd name="T59" fmla="*/ 0 h 100"/>
                                <a:gd name="T60" fmla="*/ 4 w 52"/>
                                <a:gd name="T61" fmla="*/ 0 h 100"/>
                                <a:gd name="T62" fmla="*/ 6 w 52"/>
                                <a:gd name="T63" fmla="*/ 0 h 100"/>
                                <a:gd name="T64" fmla="*/ 7 w 52"/>
                                <a:gd name="T65" fmla="*/ 0 h 100"/>
                                <a:gd name="T66" fmla="*/ 8 w 52"/>
                                <a:gd name="T67" fmla="*/ 1 h 100"/>
                                <a:gd name="T68" fmla="*/ 8 w 52"/>
                                <a:gd name="T69" fmla="*/ 2 h 100"/>
                                <a:gd name="T70" fmla="*/ 8 w 52"/>
                                <a:gd name="T71" fmla="*/ 42 h 100"/>
                                <a:gd name="T72" fmla="*/ 19 w 52"/>
                                <a:gd name="T73" fmla="*/ 33 h 100"/>
                                <a:gd name="T74" fmla="*/ 29 w 52"/>
                                <a:gd name="T75" fmla="*/ 31 h 100"/>
                                <a:gd name="T76" fmla="*/ 40 w 52"/>
                                <a:gd name="T77" fmla="*/ 33 h 100"/>
                                <a:gd name="T78" fmla="*/ 47 w 52"/>
                                <a:gd name="T79" fmla="*/ 38 h 100"/>
                                <a:gd name="T80" fmla="*/ 51 w 52"/>
                                <a:gd name="T81" fmla="*/ 47 h 100"/>
                                <a:gd name="T82" fmla="*/ 52 w 52"/>
                                <a:gd name="T83" fmla="*/ 59 h 100"/>
                                <a:gd name="T84" fmla="*/ 52 w 52"/>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100">
                                  <a:moveTo>
                                    <a:pt x="52" y="98"/>
                                  </a:moveTo>
                                  <a:lnTo>
                                    <a:pt x="52" y="98"/>
                                  </a:lnTo>
                                  <a:cubicBezTo>
                                    <a:pt x="52" y="98"/>
                                    <a:pt x="52" y="98"/>
                                    <a:pt x="52" y="98"/>
                                  </a:cubicBezTo>
                                  <a:cubicBezTo>
                                    <a:pt x="52" y="99"/>
                                    <a:pt x="51" y="99"/>
                                    <a:pt x="51" y="99"/>
                                  </a:cubicBezTo>
                                  <a:cubicBezTo>
                                    <a:pt x="51" y="99"/>
                                    <a:pt x="50" y="99"/>
                                    <a:pt x="50" y="99"/>
                                  </a:cubicBezTo>
                                  <a:cubicBezTo>
                                    <a:pt x="49" y="99"/>
                                    <a:pt x="48" y="100"/>
                                    <a:pt x="48" y="100"/>
                                  </a:cubicBezTo>
                                  <a:cubicBezTo>
                                    <a:pt x="47" y="100"/>
                                    <a:pt x="46" y="99"/>
                                    <a:pt x="46" y="99"/>
                                  </a:cubicBezTo>
                                  <a:cubicBezTo>
                                    <a:pt x="45" y="99"/>
                                    <a:pt x="45" y="99"/>
                                    <a:pt x="44" y="99"/>
                                  </a:cubicBezTo>
                                  <a:cubicBezTo>
                                    <a:pt x="44" y="99"/>
                                    <a:pt x="44" y="99"/>
                                    <a:pt x="44" y="98"/>
                                  </a:cubicBezTo>
                                  <a:cubicBezTo>
                                    <a:pt x="43" y="98"/>
                                    <a:pt x="43" y="98"/>
                                    <a:pt x="43" y="98"/>
                                  </a:cubicBezTo>
                                  <a:lnTo>
                                    <a:pt x="43" y="59"/>
                                  </a:lnTo>
                                  <a:cubicBezTo>
                                    <a:pt x="43" y="55"/>
                                    <a:pt x="43" y="52"/>
                                    <a:pt x="42" y="50"/>
                                  </a:cubicBezTo>
                                  <a:cubicBezTo>
                                    <a:pt x="42" y="47"/>
                                    <a:pt x="41" y="45"/>
                                    <a:pt x="40" y="43"/>
                                  </a:cubicBezTo>
                                  <a:cubicBezTo>
                                    <a:pt x="38" y="41"/>
                                    <a:pt x="37" y="40"/>
                                    <a:pt x="35" y="39"/>
                                  </a:cubicBezTo>
                                  <a:cubicBezTo>
                                    <a:pt x="33" y="38"/>
                                    <a:pt x="31" y="38"/>
                                    <a:pt x="28" y="38"/>
                                  </a:cubicBezTo>
                                  <a:cubicBezTo>
                                    <a:pt x="25" y="38"/>
                                    <a:pt x="22" y="39"/>
                                    <a:pt x="18" y="41"/>
                                  </a:cubicBezTo>
                                  <a:cubicBezTo>
                                    <a:pt x="15" y="43"/>
                                    <a:pt x="12" y="47"/>
                                    <a:pt x="8" y="51"/>
                                  </a:cubicBezTo>
                                  <a:lnTo>
                                    <a:pt x="8" y="98"/>
                                  </a:lnTo>
                                  <a:cubicBezTo>
                                    <a:pt x="8" y="98"/>
                                    <a:pt x="8" y="98"/>
                                    <a:pt x="8" y="98"/>
                                  </a:cubicBezTo>
                                  <a:cubicBezTo>
                                    <a:pt x="8" y="99"/>
                                    <a:pt x="7" y="99"/>
                                    <a:pt x="7" y="99"/>
                                  </a:cubicBezTo>
                                  <a:cubicBezTo>
                                    <a:pt x="7" y="99"/>
                                    <a:pt x="6" y="99"/>
                                    <a:pt x="6" y="99"/>
                                  </a:cubicBezTo>
                                  <a:cubicBezTo>
                                    <a:pt x="5" y="99"/>
                                    <a:pt x="5" y="100"/>
                                    <a:pt x="4" y="100"/>
                                  </a:cubicBezTo>
                                  <a:cubicBezTo>
                                    <a:pt x="3" y="100"/>
                                    <a:pt x="2" y="99"/>
                                    <a:pt x="2" y="99"/>
                                  </a:cubicBezTo>
                                  <a:cubicBezTo>
                                    <a:pt x="1" y="99"/>
                                    <a:pt x="1" y="99"/>
                                    <a:pt x="0" y="99"/>
                                  </a:cubicBezTo>
                                  <a:cubicBezTo>
                                    <a:pt x="0" y="99"/>
                                    <a:pt x="0" y="99"/>
                                    <a:pt x="0" y="98"/>
                                  </a:cubicBezTo>
                                  <a:cubicBezTo>
                                    <a:pt x="0" y="98"/>
                                    <a:pt x="0" y="98"/>
                                    <a:pt x="0" y="98"/>
                                  </a:cubicBezTo>
                                  <a:lnTo>
                                    <a:pt x="0" y="2"/>
                                  </a:lnTo>
                                  <a:cubicBezTo>
                                    <a:pt x="0" y="1"/>
                                    <a:pt x="0" y="1"/>
                                    <a:pt x="0" y="1"/>
                                  </a:cubicBezTo>
                                  <a:cubicBezTo>
                                    <a:pt x="0" y="1"/>
                                    <a:pt x="0" y="0"/>
                                    <a:pt x="0" y="0"/>
                                  </a:cubicBezTo>
                                  <a:cubicBezTo>
                                    <a:pt x="1" y="0"/>
                                    <a:pt x="1" y="0"/>
                                    <a:pt x="2" y="0"/>
                                  </a:cubicBezTo>
                                  <a:cubicBezTo>
                                    <a:pt x="2" y="0"/>
                                    <a:pt x="3" y="0"/>
                                    <a:pt x="4" y="0"/>
                                  </a:cubicBezTo>
                                  <a:cubicBezTo>
                                    <a:pt x="5" y="0"/>
                                    <a:pt x="5" y="0"/>
                                    <a:pt x="6" y="0"/>
                                  </a:cubicBezTo>
                                  <a:cubicBezTo>
                                    <a:pt x="6" y="0"/>
                                    <a:pt x="7" y="0"/>
                                    <a:pt x="7" y="0"/>
                                  </a:cubicBezTo>
                                  <a:cubicBezTo>
                                    <a:pt x="7" y="0"/>
                                    <a:pt x="8" y="1"/>
                                    <a:pt x="8" y="1"/>
                                  </a:cubicBezTo>
                                  <a:cubicBezTo>
                                    <a:pt x="8" y="1"/>
                                    <a:pt x="8" y="1"/>
                                    <a:pt x="8" y="2"/>
                                  </a:cubicBezTo>
                                  <a:lnTo>
                                    <a:pt x="8" y="42"/>
                                  </a:lnTo>
                                  <a:cubicBezTo>
                                    <a:pt x="12" y="38"/>
                                    <a:pt x="15" y="35"/>
                                    <a:pt x="19" y="33"/>
                                  </a:cubicBezTo>
                                  <a:cubicBezTo>
                                    <a:pt x="22" y="31"/>
                                    <a:pt x="26" y="31"/>
                                    <a:pt x="29" y="31"/>
                                  </a:cubicBezTo>
                                  <a:cubicBezTo>
                                    <a:pt x="33" y="31"/>
                                    <a:pt x="37" y="31"/>
                                    <a:pt x="40" y="33"/>
                                  </a:cubicBezTo>
                                  <a:cubicBezTo>
                                    <a:pt x="43" y="34"/>
                                    <a:pt x="45" y="36"/>
                                    <a:pt x="47" y="38"/>
                                  </a:cubicBezTo>
                                  <a:cubicBezTo>
                                    <a:pt x="49" y="41"/>
                                    <a:pt x="50" y="44"/>
                                    <a:pt x="51" y="47"/>
                                  </a:cubicBezTo>
                                  <a:cubicBezTo>
                                    <a:pt x="51" y="50"/>
                                    <a:pt x="52" y="54"/>
                                    <a:pt x="52" y="59"/>
                                  </a:cubicBezTo>
                                  <a:lnTo>
                                    <a:pt x="52"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1" name="Freeform 98"/>
                          <wps:cNvSpPr>
                            <a:spLocks/>
                          </wps:cNvSpPr>
                          <wps:spPr bwMode="auto">
                            <a:xfrm>
                              <a:off x="3479" y="1555"/>
                              <a:ext cx="47" cy="73"/>
                            </a:xfrm>
                            <a:custGeom>
                              <a:avLst/>
                              <a:gdLst>
                                <a:gd name="T0" fmla="*/ 44 w 44"/>
                                <a:gd name="T1" fmla="*/ 49 h 69"/>
                                <a:gd name="T2" fmla="*/ 37 w 44"/>
                                <a:gd name="T3" fmla="*/ 64 h 69"/>
                                <a:gd name="T4" fmla="*/ 20 w 44"/>
                                <a:gd name="T5" fmla="*/ 69 h 69"/>
                                <a:gd name="T6" fmla="*/ 8 w 44"/>
                                <a:gd name="T7" fmla="*/ 67 h 69"/>
                                <a:gd name="T8" fmla="*/ 1 w 44"/>
                                <a:gd name="T9" fmla="*/ 64 h 69"/>
                                <a:gd name="T10" fmla="*/ 0 w 44"/>
                                <a:gd name="T11" fmla="*/ 59 h 69"/>
                                <a:gd name="T12" fmla="*/ 0 w 44"/>
                                <a:gd name="T13" fmla="*/ 57 h 69"/>
                                <a:gd name="T14" fmla="*/ 2 w 44"/>
                                <a:gd name="T15" fmla="*/ 56 h 69"/>
                                <a:gd name="T16" fmla="*/ 8 w 44"/>
                                <a:gd name="T17" fmla="*/ 59 h 69"/>
                                <a:gd name="T18" fmla="*/ 20 w 44"/>
                                <a:gd name="T19" fmla="*/ 62 h 69"/>
                                <a:gd name="T20" fmla="*/ 31 w 44"/>
                                <a:gd name="T21" fmla="*/ 59 h 69"/>
                                <a:gd name="T22" fmla="*/ 35 w 44"/>
                                <a:gd name="T23" fmla="*/ 50 h 69"/>
                                <a:gd name="T24" fmla="*/ 30 w 44"/>
                                <a:gd name="T25" fmla="*/ 41 h 69"/>
                                <a:gd name="T26" fmla="*/ 19 w 44"/>
                                <a:gd name="T27" fmla="*/ 36 h 69"/>
                                <a:gd name="T28" fmla="*/ 7 w 44"/>
                                <a:gd name="T29" fmla="*/ 30 h 69"/>
                                <a:gd name="T30" fmla="*/ 2 w 44"/>
                                <a:gd name="T31" fmla="*/ 18 h 69"/>
                                <a:gd name="T32" fmla="*/ 7 w 44"/>
                                <a:gd name="T33" fmla="*/ 5 h 69"/>
                                <a:gd name="T34" fmla="*/ 24 w 44"/>
                                <a:gd name="T35" fmla="*/ 0 h 69"/>
                                <a:gd name="T36" fmla="*/ 33 w 44"/>
                                <a:gd name="T37" fmla="*/ 1 h 69"/>
                                <a:gd name="T38" fmla="*/ 39 w 44"/>
                                <a:gd name="T39" fmla="*/ 4 h 69"/>
                                <a:gd name="T40" fmla="*/ 40 w 44"/>
                                <a:gd name="T41" fmla="*/ 5 h 69"/>
                                <a:gd name="T42" fmla="*/ 40 w 44"/>
                                <a:gd name="T43" fmla="*/ 8 h 69"/>
                                <a:gd name="T44" fmla="*/ 40 w 44"/>
                                <a:gd name="T45" fmla="*/ 11 h 69"/>
                                <a:gd name="T46" fmla="*/ 39 w 44"/>
                                <a:gd name="T47" fmla="*/ 12 h 69"/>
                                <a:gd name="T48" fmla="*/ 34 w 44"/>
                                <a:gd name="T49" fmla="*/ 9 h 69"/>
                                <a:gd name="T50" fmla="*/ 24 w 44"/>
                                <a:gd name="T51" fmla="*/ 7 h 69"/>
                                <a:gd name="T52" fmla="*/ 14 w 44"/>
                                <a:gd name="T53" fmla="*/ 10 h 69"/>
                                <a:gd name="T54" fmla="*/ 10 w 44"/>
                                <a:gd name="T55" fmla="*/ 17 h 69"/>
                                <a:gd name="T56" fmla="*/ 15 w 44"/>
                                <a:gd name="T57" fmla="*/ 26 h 69"/>
                                <a:gd name="T58" fmla="*/ 27 w 44"/>
                                <a:gd name="T59" fmla="*/ 31 h 69"/>
                                <a:gd name="T60" fmla="*/ 38 w 44"/>
                                <a:gd name="T61" fmla="*/ 38 h 69"/>
                                <a:gd name="T62" fmla="*/ 44 w 44"/>
                                <a:gd name="T63" fmla="*/ 4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69">
                                  <a:moveTo>
                                    <a:pt x="44" y="49"/>
                                  </a:moveTo>
                                  <a:lnTo>
                                    <a:pt x="44" y="49"/>
                                  </a:lnTo>
                                  <a:cubicBezTo>
                                    <a:pt x="44" y="53"/>
                                    <a:pt x="43" y="55"/>
                                    <a:pt x="42" y="58"/>
                                  </a:cubicBezTo>
                                  <a:cubicBezTo>
                                    <a:pt x="41" y="60"/>
                                    <a:pt x="39" y="62"/>
                                    <a:pt x="37" y="64"/>
                                  </a:cubicBezTo>
                                  <a:cubicBezTo>
                                    <a:pt x="35" y="66"/>
                                    <a:pt x="32" y="67"/>
                                    <a:pt x="29" y="68"/>
                                  </a:cubicBezTo>
                                  <a:cubicBezTo>
                                    <a:pt x="26" y="69"/>
                                    <a:pt x="23" y="69"/>
                                    <a:pt x="20" y="69"/>
                                  </a:cubicBezTo>
                                  <a:cubicBezTo>
                                    <a:pt x="17" y="69"/>
                                    <a:pt x="15" y="69"/>
                                    <a:pt x="13" y="69"/>
                                  </a:cubicBezTo>
                                  <a:cubicBezTo>
                                    <a:pt x="11" y="68"/>
                                    <a:pt x="9" y="68"/>
                                    <a:pt x="8" y="67"/>
                                  </a:cubicBezTo>
                                  <a:cubicBezTo>
                                    <a:pt x="6" y="67"/>
                                    <a:pt x="5" y="66"/>
                                    <a:pt x="4" y="66"/>
                                  </a:cubicBezTo>
                                  <a:cubicBezTo>
                                    <a:pt x="3" y="65"/>
                                    <a:pt x="2" y="65"/>
                                    <a:pt x="1" y="64"/>
                                  </a:cubicBezTo>
                                  <a:cubicBezTo>
                                    <a:pt x="1" y="64"/>
                                    <a:pt x="0" y="63"/>
                                    <a:pt x="0" y="62"/>
                                  </a:cubicBezTo>
                                  <a:cubicBezTo>
                                    <a:pt x="0" y="62"/>
                                    <a:pt x="0" y="61"/>
                                    <a:pt x="0" y="59"/>
                                  </a:cubicBezTo>
                                  <a:cubicBezTo>
                                    <a:pt x="0" y="59"/>
                                    <a:pt x="0" y="58"/>
                                    <a:pt x="0" y="58"/>
                                  </a:cubicBezTo>
                                  <a:cubicBezTo>
                                    <a:pt x="0" y="57"/>
                                    <a:pt x="0" y="57"/>
                                    <a:pt x="0" y="57"/>
                                  </a:cubicBezTo>
                                  <a:cubicBezTo>
                                    <a:pt x="0" y="56"/>
                                    <a:pt x="1" y="56"/>
                                    <a:pt x="1" y="56"/>
                                  </a:cubicBezTo>
                                  <a:cubicBezTo>
                                    <a:pt x="1" y="56"/>
                                    <a:pt x="1" y="56"/>
                                    <a:pt x="2" y="56"/>
                                  </a:cubicBezTo>
                                  <a:cubicBezTo>
                                    <a:pt x="2" y="56"/>
                                    <a:pt x="3" y="56"/>
                                    <a:pt x="4" y="57"/>
                                  </a:cubicBezTo>
                                  <a:cubicBezTo>
                                    <a:pt x="5" y="57"/>
                                    <a:pt x="6" y="58"/>
                                    <a:pt x="8" y="59"/>
                                  </a:cubicBezTo>
                                  <a:cubicBezTo>
                                    <a:pt x="9" y="60"/>
                                    <a:pt x="11" y="60"/>
                                    <a:pt x="13" y="61"/>
                                  </a:cubicBezTo>
                                  <a:cubicBezTo>
                                    <a:pt x="15" y="62"/>
                                    <a:pt x="17" y="62"/>
                                    <a:pt x="20" y="62"/>
                                  </a:cubicBezTo>
                                  <a:cubicBezTo>
                                    <a:pt x="22" y="62"/>
                                    <a:pt x="24" y="62"/>
                                    <a:pt x="26" y="61"/>
                                  </a:cubicBezTo>
                                  <a:cubicBezTo>
                                    <a:pt x="28" y="61"/>
                                    <a:pt x="30" y="60"/>
                                    <a:pt x="31" y="59"/>
                                  </a:cubicBezTo>
                                  <a:cubicBezTo>
                                    <a:pt x="32" y="58"/>
                                    <a:pt x="33" y="57"/>
                                    <a:pt x="34" y="55"/>
                                  </a:cubicBezTo>
                                  <a:cubicBezTo>
                                    <a:pt x="35" y="54"/>
                                    <a:pt x="35" y="52"/>
                                    <a:pt x="35" y="50"/>
                                  </a:cubicBezTo>
                                  <a:cubicBezTo>
                                    <a:pt x="35" y="48"/>
                                    <a:pt x="35" y="46"/>
                                    <a:pt x="34" y="45"/>
                                  </a:cubicBezTo>
                                  <a:cubicBezTo>
                                    <a:pt x="33" y="44"/>
                                    <a:pt x="31" y="43"/>
                                    <a:pt x="30" y="41"/>
                                  </a:cubicBezTo>
                                  <a:cubicBezTo>
                                    <a:pt x="28" y="40"/>
                                    <a:pt x="27" y="40"/>
                                    <a:pt x="25" y="39"/>
                                  </a:cubicBezTo>
                                  <a:cubicBezTo>
                                    <a:pt x="23" y="38"/>
                                    <a:pt x="21" y="37"/>
                                    <a:pt x="19" y="36"/>
                                  </a:cubicBezTo>
                                  <a:cubicBezTo>
                                    <a:pt x="17" y="36"/>
                                    <a:pt x="14" y="35"/>
                                    <a:pt x="13" y="34"/>
                                  </a:cubicBezTo>
                                  <a:cubicBezTo>
                                    <a:pt x="11" y="33"/>
                                    <a:pt x="9" y="31"/>
                                    <a:pt x="7" y="30"/>
                                  </a:cubicBezTo>
                                  <a:cubicBezTo>
                                    <a:pt x="6" y="29"/>
                                    <a:pt x="4" y="27"/>
                                    <a:pt x="3" y="25"/>
                                  </a:cubicBezTo>
                                  <a:cubicBezTo>
                                    <a:pt x="3" y="23"/>
                                    <a:pt x="2" y="20"/>
                                    <a:pt x="2" y="18"/>
                                  </a:cubicBezTo>
                                  <a:cubicBezTo>
                                    <a:pt x="2" y="15"/>
                                    <a:pt x="2" y="13"/>
                                    <a:pt x="3" y="11"/>
                                  </a:cubicBezTo>
                                  <a:cubicBezTo>
                                    <a:pt x="4" y="9"/>
                                    <a:pt x="6" y="7"/>
                                    <a:pt x="7" y="5"/>
                                  </a:cubicBezTo>
                                  <a:cubicBezTo>
                                    <a:pt x="9" y="4"/>
                                    <a:pt x="11" y="2"/>
                                    <a:pt x="14" y="1"/>
                                  </a:cubicBezTo>
                                  <a:cubicBezTo>
                                    <a:pt x="17" y="0"/>
                                    <a:pt x="20" y="0"/>
                                    <a:pt x="24" y="0"/>
                                  </a:cubicBezTo>
                                  <a:cubicBezTo>
                                    <a:pt x="26" y="0"/>
                                    <a:pt x="27" y="0"/>
                                    <a:pt x="29" y="0"/>
                                  </a:cubicBezTo>
                                  <a:cubicBezTo>
                                    <a:pt x="30" y="0"/>
                                    <a:pt x="32" y="1"/>
                                    <a:pt x="33" y="1"/>
                                  </a:cubicBezTo>
                                  <a:cubicBezTo>
                                    <a:pt x="34" y="1"/>
                                    <a:pt x="36" y="2"/>
                                    <a:pt x="37" y="2"/>
                                  </a:cubicBezTo>
                                  <a:cubicBezTo>
                                    <a:pt x="38" y="3"/>
                                    <a:pt x="38" y="3"/>
                                    <a:pt x="39" y="4"/>
                                  </a:cubicBezTo>
                                  <a:cubicBezTo>
                                    <a:pt x="39" y="4"/>
                                    <a:pt x="40" y="4"/>
                                    <a:pt x="40" y="5"/>
                                  </a:cubicBezTo>
                                  <a:cubicBezTo>
                                    <a:pt x="40" y="5"/>
                                    <a:pt x="40" y="5"/>
                                    <a:pt x="40" y="5"/>
                                  </a:cubicBezTo>
                                  <a:cubicBezTo>
                                    <a:pt x="40" y="6"/>
                                    <a:pt x="40" y="6"/>
                                    <a:pt x="40" y="6"/>
                                  </a:cubicBezTo>
                                  <a:cubicBezTo>
                                    <a:pt x="40" y="7"/>
                                    <a:pt x="40" y="7"/>
                                    <a:pt x="40" y="8"/>
                                  </a:cubicBezTo>
                                  <a:cubicBezTo>
                                    <a:pt x="40" y="9"/>
                                    <a:pt x="40" y="9"/>
                                    <a:pt x="40" y="9"/>
                                  </a:cubicBezTo>
                                  <a:cubicBezTo>
                                    <a:pt x="40" y="10"/>
                                    <a:pt x="40" y="10"/>
                                    <a:pt x="40" y="11"/>
                                  </a:cubicBezTo>
                                  <a:cubicBezTo>
                                    <a:pt x="40" y="11"/>
                                    <a:pt x="40" y="11"/>
                                    <a:pt x="39" y="11"/>
                                  </a:cubicBezTo>
                                  <a:cubicBezTo>
                                    <a:pt x="39" y="12"/>
                                    <a:pt x="39" y="12"/>
                                    <a:pt x="39" y="12"/>
                                  </a:cubicBezTo>
                                  <a:cubicBezTo>
                                    <a:pt x="38" y="12"/>
                                    <a:pt x="38" y="11"/>
                                    <a:pt x="37" y="11"/>
                                  </a:cubicBezTo>
                                  <a:cubicBezTo>
                                    <a:pt x="36" y="10"/>
                                    <a:pt x="35" y="10"/>
                                    <a:pt x="34" y="9"/>
                                  </a:cubicBezTo>
                                  <a:cubicBezTo>
                                    <a:pt x="33" y="9"/>
                                    <a:pt x="31" y="8"/>
                                    <a:pt x="30" y="7"/>
                                  </a:cubicBezTo>
                                  <a:cubicBezTo>
                                    <a:pt x="28" y="7"/>
                                    <a:pt x="26" y="7"/>
                                    <a:pt x="24" y="7"/>
                                  </a:cubicBezTo>
                                  <a:cubicBezTo>
                                    <a:pt x="21" y="7"/>
                                    <a:pt x="19" y="7"/>
                                    <a:pt x="18" y="7"/>
                                  </a:cubicBezTo>
                                  <a:cubicBezTo>
                                    <a:pt x="16" y="8"/>
                                    <a:pt x="15" y="9"/>
                                    <a:pt x="14" y="10"/>
                                  </a:cubicBezTo>
                                  <a:cubicBezTo>
                                    <a:pt x="12" y="11"/>
                                    <a:pt x="12" y="12"/>
                                    <a:pt x="11" y="13"/>
                                  </a:cubicBezTo>
                                  <a:cubicBezTo>
                                    <a:pt x="11" y="14"/>
                                    <a:pt x="10" y="16"/>
                                    <a:pt x="10" y="17"/>
                                  </a:cubicBezTo>
                                  <a:cubicBezTo>
                                    <a:pt x="10" y="19"/>
                                    <a:pt x="11" y="21"/>
                                    <a:pt x="12" y="22"/>
                                  </a:cubicBezTo>
                                  <a:cubicBezTo>
                                    <a:pt x="13" y="24"/>
                                    <a:pt x="14" y="25"/>
                                    <a:pt x="15" y="26"/>
                                  </a:cubicBezTo>
                                  <a:cubicBezTo>
                                    <a:pt x="17" y="27"/>
                                    <a:pt x="19" y="28"/>
                                    <a:pt x="21" y="29"/>
                                  </a:cubicBezTo>
                                  <a:cubicBezTo>
                                    <a:pt x="23" y="30"/>
                                    <a:pt x="25" y="31"/>
                                    <a:pt x="27" y="31"/>
                                  </a:cubicBezTo>
                                  <a:cubicBezTo>
                                    <a:pt x="29" y="32"/>
                                    <a:pt x="31" y="33"/>
                                    <a:pt x="33" y="34"/>
                                  </a:cubicBezTo>
                                  <a:cubicBezTo>
                                    <a:pt x="35" y="35"/>
                                    <a:pt x="37" y="36"/>
                                    <a:pt x="38" y="38"/>
                                  </a:cubicBezTo>
                                  <a:cubicBezTo>
                                    <a:pt x="40" y="39"/>
                                    <a:pt x="41" y="41"/>
                                    <a:pt x="42" y="43"/>
                                  </a:cubicBezTo>
                                  <a:cubicBezTo>
                                    <a:pt x="43" y="44"/>
                                    <a:pt x="44" y="47"/>
                                    <a:pt x="44" y="49"/>
                                  </a:cubicBezTo>
                                  <a:lnTo>
                                    <a:pt x="44" y="4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2" name="Freeform 99"/>
                          <wps:cNvSpPr>
                            <a:spLocks/>
                          </wps:cNvSpPr>
                          <wps:spPr bwMode="auto">
                            <a:xfrm>
                              <a:off x="3538" y="1555"/>
                              <a:ext cx="62" cy="99"/>
                            </a:xfrm>
                            <a:custGeom>
                              <a:avLst/>
                              <a:gdLst>
                                <a:gd name="T0" fmla="*/ 34 w 58"/>
                                <a:gd name="T1" fmla="*/ 68 h 94"/>
                                <a:gd name="T2" fmla="*/ 34 w 58"/>
                                <a:gd name="T3" fmla="*/ 68 h 94"/>
                                <a:gd name="T4" fmla="*/ 25 w 58"/>
                                <a:gd name="T5" fmla="*/ 92 h 94"/>
                                <a:gd name="T6" fmla="*/ 24 w 58"/>
                                <a:gd name="T7" fmla="*/ 94 h 94"/>
                                <a:gd name="T8" fmla="*/ 20 w 58"/>
                                <a:gd name="T9" fmla="*/ 94 h 94"/>
                                <a:gd name="T10" fmla="*/ 18 w 58"/>
                                <a:gd name="T11" fmla="*/ 94 h 94"/>
                                <a:gd name="T12" fmla="*/ 16 w 58"/>
                                <a:gd name="T13" fmla="*/ 93 h 94"/>
                                <a:gd name="T14" fmla="*/ 16 w 58"/>
                                <a:gd name="T15" fmla="*/ 92 h 94"/>
                                <a:gd name="T16" fmla="*/ 16 w 58"/>
                                <a:gd name="T17" fmla="*/ 91 h 94"/>
                                <a:gd name="T18" fmla="*/ 25 w 58"/>
                                <a:gd name="T19" fmla="*/ 68 h 94"/>
                                <a:gd name="T20" fmla="*/ 24 w 58"/>
                                <a:gd name="T21" fmla="*/ 67 h 94"/>
                                <a:gd name="T22" fmla="*/ 24 w 58"/>
                                <a:gd name="T23" fmla="*/ 66 h 94"/>
                                <a:gd name="T24" fmla="*/ 0 w 58"/>
                                <a:gd name="T25" fmla="*/ 3 h 94"/>
                                <a:gd name="T26" fmla="*/ 0 w 58"/>
                                <a:gd name="T27" fmla="*/ 2 h 94"/>
                                <a:gd name="T28" fmla="*/ 0 w 58"/>
                                <a:gd name="T29" fmla="*/ 1 h 94"/>
                                <a:gd name="T30" fmla="*/ 2 w 58"/>
                                <a:gd name="T31" fmla="*/ 0 h 94"/>
                                <a:gd name="T32" fmla="*/ 4 w 58"/>
                                <a:gd name="T33" fmla="*/ 0 h 94"/>
                                <a:gd name="T34" fmla="*/ 6 w 58"/>
                                <a:gd name="T35" fmla="*/ 0 h 94"/>
                                <a:gd name="T36" fmla="*/ 8 w 58"/>
                                <a:gd name="T37" fmla="*/ 1 h 94"/>
                                <a:gd name="T38" fmla="*/ 9 w 58"/>
                                <a:gd name="T39" fmla="*/ 1 h 94"/>
                                <a:gd name="T40" fmla="*/ 9 w 58"/>
                                <a:gd name="T41" fmla="*/ 2 h 94"/>
                                <a:gd name="T42" fmla="*/ 29 w 58"/>
                                <a:gd name="T43" fmla="*/ 58 h 94"/>
                                <a:gd name="T44" fmla="*/ 30 w 58"/>
                                <a:gd name="T45" fmla="*/ 58 h 94"/>
                                <a:gd name="T46" fmla="*/ 49 w 58"/>
                                <a:gd name="T47" fmla="*/ 2 h 94"/>
                                <a:gd name="T48" fmla="*/ 50 w 58"/>
                                <a:gd name="T49" fmla="*/ 1 h 94"/>
                                <a:gd name="T50" fmla="*/ 52 w 58"/>
                                <a:gd name="T51" fmla="*/ 0 h 94"/>
                                <a:gd name="T52" fmla="*/ 54 w 58"/>
                                <a:gd name="T53" fmla="*/ 0 h 94"/>
                                <a:gd name="T54" fmla="*/ 57 w 58"/>
                                <a:gd name="T55" fmla="*/ 0 h 94"/>
                                <a:gd name="T56" fmla="*/ 58 w 58"/>
                                <a:gd name="T57" fmla="*/ 1 h 94"/>
                                <a:gd name="T58" fmla="*/ 58 w 58"/>
                                <a:gd name="T59" fmla="*/ 2 h 94"/>
                                <a:gd name="T60" fmla="*/ 58 w 58"/>
                                <a:gd name="T61" fmla="*/ 3 h 94"/>
                                <a:gd name="T62" fmla="*/ 34 w 58"/>
                                <a:gd name="T63" fmla="*/ 68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8" h="94">
                                  <a:moveTo>
                                    <a:pt x="34" y="68"/>
                                  </a:moveTo>
                                  <a:lnTo>
                                    <a:pt x="34" y="68"/>
                                  </a:lnTo>
                                  <a:lnTo>
                                    <a:pt x="25" y="92"/>
                                  </a:lnTo>
                                  <a:cubicBezTo>
                                    <a:pt x="25" y="93"/>
                                    <a:pt x="24" y="93"/>
                                    <a:pt x="24" y="94"/>
                                  </a:cubicBezTo>
                                  <a:cubicBezTo>
                                    <a:pt x="23" y="94"/>
                                    <a:pt x="22" y="94"/>
                                    <a:pt x="20" y="94"/>
                                  </a:cubicBezTo>
                                  <a:cubicBezTo>
                                    <a:pt x="19" y="94"/>
                                    <a:pt x="18" y="94"/>
                                    <a:pt x="18" y="94"/>
                                  </a:cubicBezTo>
                                  <a:cubicBezTo>
                                    <a:pt x="17" y="94"/>
                                    <a:pt x="17" y="94"/>
                                    <a:pt x="16" y="93"/>
                                  </a:cubicBezTo>
                                  <a:cubicBezTo>
                                    <a:pt x="16" y="93"/>
                                    <a:pt x="16" y="93"/>
                                    <a:pt x="16" y="92"/>
                                  </a:cubicBezTo>
                                  <a:cubicBezTo>
                                    <a:pt x="16" y="92"/>
                                    <a:pt x="16" y="92"/>
                                    <a:pt x="16" y="91"/>
                                  </a:cubicBezTo>
                                  <a:lnTo>
                                    <a:pt x="25" y="68"/>
                                  </a:lnTo>
                                  <a:cubicBezTo>
                                    <a:pt x="25" y="68"/>
                                    <a:pt x="25" y="68"/>
                                    <a:pt x="24" y="67"/>
                                  </a:cubicBezTo>
                                  <a:cubicBezTo>
                                    <a:pt x="24" y="67"/>
                                    <a:pt x="24" y="67"/>
                                    <a:pt x="24" y="66"/>
                                  </a:cubicBezTo>
                                  <a:lnTo>
                                    <a:pt x="0" y="3"/>
                                  </a:lnTo>
                                  <a:cubicBezTo>
                                    <a:pt x="0" y="3"/>
                                    <a:pt x="0" y="2"/>
                                    <a:pt x="0" y="2"/>
                                  </a:cubicBezTo>
                                  <a:cubicBezTo>
                                    <a:pt x="0" y="1"/>
                                    <a:pt x="0" y="1"/>
                                    <a:pt x="0" y="1"/>
                                  </a:cubicBezTo>
                                  <a:cubicBezTo>
                                    <a:pt x="1" y="1"/>
                                    <a:pt x="1" y="0"/>
                                    <a:pt x="2" y="0"/>
                                  </a:cubicBezTo>
                                  <a:cubicBezTo>
                                    <a:pt x="2" y="0"/>
                                    <a:pt x="3" y="0"/>
                                    <a:pt x="4" y="0"/>
                                  </a:cubicBezTo>
                                  <a:cubicBezTo>
                                    <a:pt x="5" y="0"/>
                                    <a:pt x="6" y="0"/>
                                    <a:pt x="6" y="0"/>
                                  </a:cubicBezTo>
                                  <a:cubicBezTo>
                                    <a:pt x="7" y="0"/>
                                    <a:pt x="8" y="1"/>
                                    <a:pt x="8" y="1"/>
                                  </a:cubicBezTo>
                                  <a:cubicBezTo>
                                    <a:pt x="8" y="1"/>
                                    <a:pt x="9" y="1"/>
                                    <a:pt x="9" y="1"/>
                                  </a:cubicBezTo>
                                  <a:cubicBezTo>
                                    <a:pt x="9" y="2"/>
                                    <a:pt x="9" y="2"/>
                                    <a:pt x="9" y="2"/>
                                  </a:cubicBezTo>
                                  <a:lnTo>
                                    <a:pt x="29" y="58"/>
                                  </a:lnTo>
                                  <a:lnTo>
                                    <a:pt x="30" y="58"/>
                                  </a:lnTo>
                                  <a:lnTo>
                                    <a:pt x="49" y="2"/>
                                  </a:lnTo>
                                  <a:cubicBezTo>
                                    <a:pt x="50" y="2"/>
                                    <a:pt x="50" y="1"/>
                                    <a:pt x="50" y="1"/>
                                  </a:cubicBezTo>
                                  <a:cubicBezTo>
                                    <a:pt x="51" y="1"/>
                                    <a:pt x="51" y="0"/>
                                    <a:pt x="52" y="0"/>
                                  </a:cubicBezTo>
                                  <a:cubicBezTo>
                                    <a:pt x="53" y="0"/>
                                    <a:pt x="53" y="0"/>
                                    <a:pt x="54" y="0"/>
                                  </a:cubicBezTo>
                                  <a:cubicBezTo>
                                    <a:pt x="55" y="0"/>
                                    <a:pt x="56" y="0"/>
                                    <a:pt x="57" y="0"/>
                                  </a:cubicBezTo>
                                  <a:cubicBezTo>
                                    <a:pt x="57" y="1"/>
                                    <a:pt x="58" y="1"/>
                                    <a:pt x="58" y="1"/>
                                  </a:cubicBezTo>
                                  <a:cubicBezTo>
                                    <a:pt x="58" y="1"/>
                                    <a:pt x="58" y="2"/>
                                    <a:pt x="58" y="2"/>
                                  </a:cubicBezTo>
                                  <a:cubicBezTo>
                                    <a:pt x="58" y="2"/>
                                    <a:pt x="58" y="3"/>
                                    <a:pt x="58" y="3"/>
                                  </a:cubicBezTo>
                                  <a:lnTo>
                                    <a:pt x="34" y="6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3" name="Freeform 100"/>
                          <wps:cNvSpPr>
                            <a:spLocks/>
                          </wps:cNvSpPr>
                          <wps:spPr bwMode="auto">
                            <a:xfrm>
                              <a:off x="3614" y="1555"/>
                              <a:ext cx="45" cy="73"/>
                            </a:xfrm>
                            <a:custGeom>
                              <a:avLst/>
                              <a:gdLst>
                                <a:gd name="T0" fmla="*/ 43 w 43"/>
                                <a:gd name="T1" fmla="*/ 49 h 69"/>
                                <a:gd name="T2" fmla="*/ 37 w 43"/>
                                <a:gd name="T3" fmla="*/ 64 h 69"/>
                                <a:gd name="T4" fmla="*/ 20 w 43"/>
                                <a:gd name="T5" fmla="*/ 69 h 69"/>
                                <a:gd name="T6" fmla="*/ 8 w 43"/>
                                <a:gd name="T7" fmla="*/ 67 h 69"/>
                                <a:gd name="T8" fmla="*/ 1 w 43"/>
                                <a:gd name="T9" fmla="*/ 64 h 69"/>
                                <a:gd name="T10" fmla="*/ 0 w 43"/>
                                <a:gd name="T11" fmla="*/ 59 h 69"/>
                                <a:gd name="T12" fmla="*/ 0 w 43"/>
                                <a:gd name="T13" fmla="*/ 57 h 69"/>
                                <a:gd name="T14" fmla="*/ 2 w 43"/>
                                <a:gd name="T15" fmla="*/ 56 h 69"/>
                                <a:gd name="T16" fmla="*/ 8 w 43"/>
                                <a:gd name="T17" fmla="*/ 59 h 69"/>
                                <a:gd name="T18" fmla="*/ 20 w 43"/>
                                <a:gd name="T19" fmla="*/ 62 h 69"/>
                                <a:gd name="T20" fmla="*/ 31 w 43"/>
                                <a:gd name="T21" fmla="*/ 59 h 69"/>
                                <a:gd name="T22" fmla="*/ 35 w 43"/>
                                <a:gd name="T23" fmla="*/ 50 h 69"/>
                                <a:gd name="T24" fmla="*/ 30 w 43"/>
                                <a:gd name="T25" fmla="*/ 41 h 69"/>
                                <a:gd name="T26" fmla="*/ 18 w 43"/>
                                <a:gd name="T27" fmla="*/ 36 h 69"/>
                                <a:gd name="T28" fmla="*/ 7 w 43"/>
                                <a:gd name="T29" fmla="*/ 30 h 69"/>
                                <a:gd name="T30" fmla="*/ 2 w 43"/>
                                <a:gd name="T31" fmla="*/ 18 h 69"/>
                                <a:gd name="T32" fmla="*/ 7 w 43"/>
                                <a:gd name="T33" fmla="*/ 5 h 69"/>
                                <a:gd name="T34" fmla="*/ 24 w 43"/>
                                <a:gd name="T35" fmla="*/ 0 h 69"/>
                                <a:gd name="T36" fmla="*/ 33 w 43"/>
                                <a:gd name="T37" fmla="*/ 1 h 69"/>
                                <a:gd name="T38" fmla="*/ 39 w 43"/>
                                <a:gd name="T39" fmla="*/ 4 h 69"/>
                                <a:gd name="T40" fmla="*/ 40 w 43"/>
                                <a:gd name="T41" fmla="*/ 5 h 69"/>
                                <a:gd name="T42" fmla="*/ 40 w 43"/>
                                <a:gd name="T43" fmla="*/ 8 h 69"/>
                                <a:gd name="T44" fmla="*/ 40 w 43"/>
                                <a:gd name="T45" fmla="*/ 11 h 69"/>
                                <a:gd name="T46" fmla="*/ 39 w 43"/>
                                <a:gd name="T47" fmla="*/ 12 h 69"/>
                                <a:gd name="T48" fmla="*/ 34 w 43"/>
                                <a:gd name="T49" fmla="*/ 9 h 69"/>
                                <a:gd name="T50" fmla="*/ 24 w 43"/>
                                <a:gd name="T51" fmla="*/ 7 h 69"/>
                                <a:gd name="T52" fmla="*/ 13 w 43"/>
                                <a:gd name="T53" fmla="*/ 10 h 69"/>
                                <a:gd name="T54" fmla="*/ 10 w 43"/>
                                <a:gd name="T55" fmla="*/ 17 h 69"/>
                                <a:gd name="T56" fmla="*/ 15 w 43"/>
                                <a:gd name="T57" fmla="*/ 26 h 69"/>
                                <a:gd name="T58" fmla="*/ 27 w 43"/>
                                <a:gd name="T59" fmla="*/ 31 h 69"/>
                                <a:gd name="T60" fmla="*/ 38 w 43"/>
                                <a:gd name="T61" fmla="*/ 38 h 69"/>
                                <a:gd name="T62" fmla="*/ 43 w 43"/>
                                <a:gd name="T63" fmla="*/ 4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3" h="69">
                                  <a:moveTo>
                                    <a:pt x="43" y="49"/>
                                  </a:moveTo>
                                  <a:lnTo>
                                    <a:pt x="43" y="49"/>
                                  </a:lnTo>
                                  <a:cubicBezTo>
                                    <a:pt x="43" y="53"/>
                                    <a:pt x="43" y="55"/>
                                    <a:pt x="42" y="58"/>
                                  </a:cubicBezTo>
                                  <a:cubicBezTo>
                                    <a:pt x="41" y="60"/>
                                    <a:pt x="39" y="62"/>
                                    <a:pt x="37" y="64"/>
                                  </a:cubicBezTo>
                                  <a:cubicBezTo>
                                    <a:pt x="35" y="66"/>
                                    <a:pt x="32" y="67"/>
                                    <a:pt x="29" y="68"/>
                                  </a:cubicBezTo>
                                  <a:cubicBezTo>
                                    <a:pt x="26" y="69"/>
                                    <a:pt x="23" y="69"/>
                                    <a:pt x="20" y="69"/>
                                  </a:cubicBezTo>
                                  <a:cubicBezTo>
                                    <a:pt x="17" y="69"/>
                                    <a:pt x="15" y="69"/>
                                    <a:pt x="13" y="69"/>
                                  </a:cubicBezTo>
                                  <a:cubicBezTo>
                                    <a:pt x="11" y="68"/>
                                    <a:pt x="9" y="68"/>
                                    <a:pt x="8" y="67"/>
                                  </a:cubicBezTo>
                                  <a:cubicBezTo>
                                    <a:pt x="6" y="67"/>
                                    <a:pt x="5" y="66"/>
                                    <a:pt x="4" y="66"/>
                                  </a:cubicBezTo>
                                  <a:cubicBezTo>
                                    <a:pt x="3" y="65"/>
                                    <a:pt x="2" y="65"/>
                                    <a:pt x="1" y="64"/>
                                  </a:cubicBezTo>
                                  <a:cubicBezTo>
                                    <a:pt x="1" y="64"/>
                                    <a:pt x="0" y="63"/>
                                    <a:pt x="0" y="62"/>
                                  </a:cubicBezTo>
                                  <a:cubicBezTo>
                                    <a:pt x="0" y="62"/>
                                    <a:pt x="0" y="61"/>
                                    <a:pt x="0" y="59"/>
                                  </a:cubicBezTo>
                                  <a:cubicBezTo>
                                    <a:pt x="0" y="59"/>
                                    <a:pt x="0" y="58"/>
                                    <a:pt x="0" y="58"/>
                                  </a:cubicBezTo>
                                  <a:cubicBezTo>
                                    <a:pt x="0" y="57"/>
                                    <a:pt x="0" y="57"/>
                                    <a:pt x="0" y="57"/>
                                  </a:cubicBezTo>
                                  <a:cubicBezTo>
                                    <a:pt x="0" y="56"/>
                                    <a:pt x="1" y="56"/>
                                    <a:pt x="1" y="56"/>
                                  </a:cubicBezTo>
                                  <a:cubicBezTo>
                                    <a:pt x="1" y="56"/>
                                    <a:pt x="1" y="56"/>
                                    <a:pt x="2" y="56"/>
                                  </a:cubicBezTo>
                                  <a:cubicBezTo>
                                    <a:pt x="2" y="56"/>
                                    <a:pt x="3" y="56"/>
                                    <a:pt x="4" y="57"/>
                                  </a:cubicBezTo>
                                  <a:cubicBezTo>
                                    <a:pt x="5" y="57"/>
                                    <a:pt x="6" y="58"/>
                                    <a:pt x="8" y="59"/>
                                  </a:cubicBezTo>
                                  <a:cubicBezTo>
                                    <a:pt x="9" y="60"/>
                                    <a:pt x="11" y="60"/>
                                    <a:pt x="13" y="61"/>
                                  </a:cubicBezTo>
                                  <a:cubicBezTo>
                                    <a:pt x="15" y="62"/>
                                    <a:pt x="17" y="62"/>
                                    <a:pt x="20" y="62"/>
                                  </a:cubicBezTo>
                                  <a:cubicBezTo>
                                    <a:pt x="22" y="62"/>
                                    <a:pt x="24" y="62"/>
                                    <a:pt x="26" y="61"/>
                                  </a:cubicBezTo>
                                  <a:cubicBezTo>
                                    <a:pt x="28" y="61"/>
                                    <a:pt x="29" y="60"/>
                                    <a:pt x="31" y="59"/>
                                  </a:cubicBezTo>
                                  <a:cubicBezTo>
                                    <a:pt x="32" y="58"/>
                                    <a:pt x="33" y="57"/>
                                    <a:pt x="34" y="55"/>
                                  </a:cubicBezTo>
                                  <a:cubicBezTo>
                                    <a:pt x="35" y="54"/>
                                    <a:pt x="35" y="52"/>
                                    <a:pt x="35" y="50"/>
                                  </a:cubicBezTo>
                                  <a:cubicBezTo>
                                    <a:pt x="35" y="48"/>
                                    <a:pt x="34" y="46"/>
                                    <a:pt x="34" y="45"/>
                                  </a:cubicBezTo>
                                  <a:cubicBezTo>
                                    <a:pt x="33" y="44"/>
                                    <a:pt x="31" y="43"/>
                                    <a:pt x="30" y="41"/>
                                  </a:cubicBezTo>
                                  <a:cubicBezTo>
                                    <a:pt x="28" y="40"/>
                                    <a:pt x="27" y="40"/>
                                    <a:pt x="25" y="39"/>
                                  </a:cubicBezTo>
                                  <a:cubicBezTo>
                                    <a:pt x="23" y="38"/>
                                    <a:pt x="21" y="37"/>
                                    <a:pt x="18" y="36"/>
                                  </a:cubicBezTo>
                                  <a:cubicBezTo>
                                    <a:pt x="16" y="36"/>
                                    <a:pt x="14" y="35"/>
                                    <a:pt x="12" y="34"/>
                                  </a:cubicBezTo>
                                  <a:cubicBezTo>
                                    <a:pt x="10" y="33"/>
                                    <a:pt x="9" y="31"/>
                                    <a:pt x="7" y="30"/>
                                  </a:cubicBezTo>
                                  <a:cubicBezTo>
                                    <a:pt x="6" y="29"/>
                                    <a:pt x="4" y="27"/>
                                    <a:pt x="3" y="25"/>
                                  </a:cubicBezTo>
                                  <a:cubicBezTo>
                                    <a:pt x="2" y="23"/>
                                    <a:pt x="2" y="20"/>
                                    <a:pt x="2" y="18"/>
                                  </a:cubicBezTo>
                                  <a:cubicBezTo>
                                    <a:pt x="2" y="15"/>
                                    <a:pt x="2" y="13"/>
                                    <a:pt x="3" y="11"/>
                                  </a:cubicBezTo>
                                  <a:cubicBezTo>
                                    <a:pt x="4" y="9"/>
                                    <a:pt x="5" y="7"/>
                                    <a:pt x="7" y="5"/>
                                  </a:cubicBezTo>
                                  <a:cubicBezTo>
                                    <a:pt x="9" y="4"/>
                                    <a:pt x="11" y="2"/>
                                    <a:pt x="14" y="1"/>
                                  </a:cubicBezTo>
                                  <a:cubicBezTo>
                                    <a:pt x="17" y="0"/>
                                    <a:pt x="20" y="0"/>
                                    <a:pt x="24" y="0"/>
                                  </a:cubicBezTo>
                                  <a:cubicBezTo>
                                    <a:pt x="26" y="0"/>
                                    <a:pt x="27" y="0"/>
                                    <a:pt x="29" y="0"/>
                                  </a:cubicBezTo>
                                  <a:cubicBezTo>
                                    <a:pt x="30" y="0"/>
                                    <a:pt x="32" y="1"/>
                                    <a:pt x="33" y="1"/>
                                  </a:cubicBezTo>
                                  <a:cubicBezTo>
                                    <a:pt x="34" y="1"/>
                                    <a:pt x="36" y="2"/>
                                    <a:pt x="36" y="2"/>
                                  </a:cubicBezTo>
                                  <a:cubicBezTo>
                                    <a:pt x="37" y="3"/>
                                    <a:pt x="38" y="3"/>
                                    <a:pt x="39" y="4"/>
                                  </a:cubicBezTo>
                                  <a:cubicBezTo>
                                    <a:pt x="39" y="4"/>
                                    <a:pt x="39" y="4"/>
                                    <a:pt x="40" y="5"/>
                                  </a:cubicBezTo>
                                  <a:cubicBezTo>
                                    <a:pt x="40" y="5"/>
                                    <a:pt x="40" y="5"/>
                                    <a:pt x="40" y="5"/>
                                  </a:cubicBezTo>
                                  <a:cubicBezTo>
                                    <a:pt x="40" y="6"/>
                                    <a:pt x="40" y="6"/>
                                    <a:pt x="40" y="6"/>
                                  </a:cubicBezTo>
                                  <a:cubicBezTo>
                                    <a:pt x="40" y="7"/>
                                    <a:pt x="40" y="7"/>
                                    <a:pt x="40" y="8"/>
                                  </a:cubicBezTo>
                                  <a:cubicBezTo>
                                    <a:pt x="40" y="9"/>
                                    <a:pt x="40" y="9"/>
                                    <a:pt x="40" y="9"/>
                                  </a:cubicBezTo>
                                  <a:cubicBezTo>
                                    <a:pt x="40" y="10"/>
                                    <a:pt x="40" y="10"/>
                                    <a:pt x="40" y="11"/>
                                  </a:cubicBezTo>
                                  <a:cubicBezTo>
                                    <a:pt x="40" y="11"/>
                                    <a:pt x="40" y="11"/>
                                    <a:pt x="39" y="11"/>
                                  </a:cubicBezTo>
                                  <a:cubicBezTo>
                                    <a:pt x="39" y="12"/>
                                    <a:pt x="39" y="12"/>
                                    <a:pt x="39" y="12"/>
                                  </a:cubicBezTo>
                                  <a:cubicBezTo>
                                    <a:pt x="38" y="12"/>
                                    <a:pt x="38" y="11"/>
                                    <a:pt x="37" y="11"/>
                                  </a:cubicBezTo>
                                  <a:cubicBezTo>
                                    <a:pt x="36" y="10"/>
                                    <a:pt x="35" y="10"/>
                                    <a:pt x="34" y="9"/>
                                  </a:cubicBezTo>
                                  <a:cubicBezTo>
                                    <a:pt x="33" y="9"/>
                                    <a:pt x="31" y="8"/>
                                    <a:pt x="29" y="7"/>
                                  </a:cubicBezTo>
                                  <a:cubicBezTo>
                                    <a:pt x="28" y="7"/>
                                    <a:pt x="26" y="7"/>
                                    <a:pt x="24" y="7"/>
                                  </a:cubicBezTo>
                                  <a:cubicBezTo>
                                    <a:pt x="21" y="7"/>
                                    <a:pt x="19" y="7"/>
                                    <a:pt x="18" y="7"/>
                                  </a:cubicBezTo>
                                  <a:cubicBezTo>
                                    <a:pt x="16" y="8"/>
                                    <a:pt x="15" y="9"/>
                                    <a:pt x="13" y="10"/>
                                  </a:cubicBezTo>
                                  <a:cubicBezTo>
                                    <a:pt x="12" y="11"/>
                                    <a:pt x="12" y="12"/>
                                    <a:pt x="11" y="13"/>
                                  </a:cubicBezTo>
                                  <a:cubicBezTo>
                                    <a:pt x="10" y="14"/>
                                    <a:pt x="10" y="16"/>
                                    <a:pt x="10" y="17"/>
                                  </a:cubicBezTo>
                                  <a:cubicBezTo>
                                    <a:pt x="10" y="19"/>
                                    <a:pt x="11" y="21"/>
                                    <a:pt x="12" y="22"/>
                                  </a:cubicBezTo>
                                  <a:cubicBezTo>
                                    <a:pt x="13" y="24"/>
                                    <a:pt x="14" y="25"/>
                                    <a:pt x="15" y="26"/>
                                  </a:cubicBezTo>
                                  <a:cubicBezTo>
                                    <a:pt x="17" y="27"/>
                                    <a:pt x="19" y="28"/>
                                    <a:pt x="21" y="29"/>
                                  </a:cubicBezTo>
                                  <a:cubicBezTo>
                                    <a:pt x="23" y="30"/>
                                    <a:pt x="25" y="31"/>
                                    <a:pt x="27" y="31"/>
                                  </a:cubicBezTo>
                                  <a:cubicBezTo>
                                    <a:pt x="29" y="32"/>
                                    <a:pt x="31" y="33"/>
                                    <a:pt x="33" y="34"/>
                                  </a:cubicBezTo>
                                  <a:cubicBezTo>
                                    <a:pt x="35" y="35"/>
                                    <a:pt x="37" y="36"/>
                                    <a:pt x="38" y="38"/>
                                  </a:cubicBezTo>
                                  <a:cubicBezTo>
                                    <a:pt x="40" y="39"/>
                                    <a:pt x="41" y="41"/>
                                    <a:pt x="42" y="43"/>
                                  </a:cubicBezTo>
                                  <a:cubicBezTo>
                                    <a:pt x="43" y="44"/>
                                    <a:pt x="43" y="47"/>
                                    <a:pt x="43" y="49"/>
                                  </a:cubicBezTo>
                                  <a:lnTo>
                                    <a:pt x="43" y="4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4" name="Freeform 101"/>
                          <wps:cNvSpPr>
                            <a:spLocks/>
                          </wps:cNvSpPr>
                          <wps:spPr bwMode="auto">
                            <a:xfrm>
                              <a:off x="3673" y="1537"/>
                              <a:ext cx="42" cy="91"/>
                            </a:xfrm>
                            <a:custGeom>
                              <a:avLst/>
                              <a:gdLst>
                                <a:gd name="T0" fmla="*/ 40 w 40"/>
                                <a:gd name="T1" fmla="*/ 80 h 86"/>
                                <a:gd name="T2" fmla="*/ 40 w 40"/>
                                <a:gd name="T3" fmla="*/ 80 h 86"/>
                                <a:gd name="T4" fmla="*/ 40 w 40"/>
                                <a:gd name="T5" fmla="*/ 82 h 86"/>
                                <a:gd name="T6" fmla="*/ 39 w 40"/>
                                <a:gd name="T7" fmla="*/ 84 h 86"/>
                                <a:gd name="T8" fmla="*/ 37 w 40"/>
                                <a:gd name="T9" fmla="*/ 85 h 86"/>
                                <a:gd name="T10" fmla="*/ 35 w 40"/>
                                <a:gd name="T11" fmla="*/ 85 h 86"/>
                                <a:gd name="T12" fmla="*/ 32 w 40"/>
                                <a:gd name="T13" fmla="*/ 86 h 86"/>
                                <a:gd name="T14" fmla="*/ 29 w 40"/>
                                <a:gd name="T15" fmla="*/ 86 h 86"/>
                                <a:gd name="T16" fmla="*/ 21 w 40"/>
                                <a:gd name="T17" fmla="*/ 85 h 86"/>
                                <a:gd name="T18" fmla="*/ 16 w 40"/>
                                <a:gd name="T19" fmla="*/ 81 h 86"/>
                                <a:gd name="T20" fmla="*/ 12 w 40"/>
                                <a:gd name="T21" fmla="*/ 74 h 86"/>
                                <a:gd name="T22" fmla="*/ 11 w 40"/>
                                <a:gd name="T23" fmla="*/ 65 h 86"/>
                                <a:gd name="T24" fmla="*/ 11 w 40"/>
                                <a:gd name="T25" fmla="*/ 25 h 86"/>
                                <a:gd name="T26" fmla="*/ 2 w 40"/>
                                <a:gd name="T27" fmla="*/ 25 h 86"/>
                                <a:gd name="T28" fmla="*/ 0 w 40"/>
                                <a:gd name="T29" fmla="*/ 24 h 86"/>
                                <a:gd name="T30" fmla="*/ 0 w 40"/>
                                <a:gd name="T31" fmla="*/ 21 h 86"/>
                                <a:gd name="T32" fmla="*/ 0 w 40"/>
                                <a:gd name="T33" fmla="*/ 20 h 86"/>
                                <a:gd name="T34" fmla="*/ 0 w 40"/>
                                <a:gd name="T35" fmla="*/ 19 h 86"/>
                                <a:gd name="T36" fmla="*/ 1 w 40"/>
                                <a:gd name="T37" fmla="*/ 18 h 86"/>
                                <a:gd name="T38" fmla="*/ 2 w 40"/>
                                <a:gd name="T39" fmla="*/ 18 h 86"/>
                                <a:gd name="T40" fmla="*/ 11 w 40"/>
                                <a:gd name="T41" fmla="*/ 18 h 86"/>
                                <a:gd name="T42" fmla="*/ 11 w 40"/>
                                <a:gd name="T43" fmla="*/ 2 h 86"/>
                                <a:gd name="T44" fmla="*/ 12 w 40"/>
                                <a:gd name="T45" fmla="*/ 1 h 86"/>
                                <a:gd name="T46" fmla="*/ 12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2 h 86"/>
                                <a:gd name="T60" fmla="*/ 20 w 40"/>
                                <a:gd name="T61" fmla="*/ 18 h 86"/>
                                <a:gd name="T62" fmla="*/ 38 w 40"/>
                                <a:gd name="T63" fmla="*/ 18 h 86"/>
                                <a:gd name="T64" fmla="*/ 39 w 40"/>
                                <a:gd name="T65" fmla="*/ 18 h 86"/>
                                <a:gd name="T66" fmla="*/ 39 w 40"/>
                                <a:gd name="T67" fmla="*/ 19 h 86"/>
                                <a:gd name="T68" fmla="*/ 40 w 40"/>
                                <a:gd name="T69" fmla="*/ 20 h 86"/>
                                <a:gd name="T70" fmla="*/ 40 w 40"/>
                                <a:gd name="T71" fmla="*/ 21 h 86"/>
                                <a:gd name="T72" fmla="*/ 39 w 40"/>
                                <a:gd name="T73" fmla="*/ 24 h 86"/>
                                <a:gd name="T74" fmla="*/ 38 w 40"/>
                                <a:gd name="T75" fmla="*/ 25 h 86"/>
                                <a:gd name="T76" fmla="*/ 20 w 40"/>
                                <a:gd name="T77" fmla="*/ 25 h 86"/>
                                <a:gd name="T78" fmla="*/ 20 w 40"/>
                                <a:gd name="T79" fmla="*/ 64 h 86"/>
                                <a:gd name="T80" fmla="*/ 22 w 40"/>
                                <a:gd name="T81" fmla="*/ 75 h 86"/>
                                <a:gd name="T82" fmla="*/ 30 w 40"/>
                                <a:gd name="T83" fmla="*/ 79 h 86"/>
                                <a:gd name="T84" fmla="*/ 33 w 40"/>
                                <a:gd name="T85" fmla="*/ 79 h 86"/>
                                <a:gd name="T86" fmla="*/ 35 w 40"/>
                                <a:gd name="T87" fmla="*/ 78 h 86"/>
                                <a:gd name="T88" fmla="*/ 37 w 40"/>
                                <a:gd name="T89" fmla="*/ 77 h 86"/>
                                <a:gd name="T90" fmla="*/ 38 w 40"/>
                                <a:gd name="T91" fmla="*/ 77 h 86"/>
                                <a:gd name="T92" fmla="*/ 39 w 40"/>
                                <a:gd name="T93" fmla="*/ 77 h 86"/>
                                <a:gd name="T94" fmla="*/ 39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2"/>
                                    <a:pt x="40" y="82"/>
                                  </a:cubicBezTo>
                                  <a:cubicBezTo>
                                    <a:pt x="39" y="83"/>
                                    <a:pt x="39" y="83"/>
                                    <a:pt x="39" y="84"/>
                                  </a:cubicBezTo>
                                  <a:cubicBezTo>
                                    <a:pt x="38" y="84"/>
                                    <a:pt x="38" y="84"/>
                                    <a:pt x="37" y="85"/>
                                  </a:cubicBezTo>
                                  <a:cubicBezTo>
                                    <a:pt x="37" y="85"/>
                                    <a:pt x="36" y="85"/>
                                    <a:pt x="35" y="85"/>
                                  </a:cubicBezTo>
                                  <a:cubicBezTo>
                                    <a:pt x="34" y="86"/>
                                    <a:pt x="33" y="86"/>
                                    <a:pt x="32" y="86"/>
                                  </a:cubicBezTo>
                                  <a:cubicBezTo>
                                    <a:pt x="31" y="86"/>
                                    <a:pt x="30" y="86"/>
                                    <a:pt x="29" y="86"/>
                                  </a:cubicBezTo>
                                  <a:cubicBezTo>
                                    <a:pt x="26" y="86"/>
                                    <a:pt x="23" y="86"/>
                                    <a:pt x="21" y="85"/>
                                  </a:cubicBezTo>
                                  <a:cubicBezTo>
                                    <a:pt x="19" y="84"/>
                                    <a:pt x="17" y="83"/>
                                    <a:pt x="16" y="81"/>
                                  </a:cubicBezTo>
                                  <a:cubicBezTo>
                                    <a:pt x="14" y="79"/>
                                    <a:pt x="13" y="77"/>
                                    <a:pt x="12" y="74"/>
                                  </a:cubicBezTo>
                                  <a:cubicBezTo>
                                    <a:pt x="12" y="72"/>
                                    <a:pt x="11" y="69"/>
                                    <a:pt x="11" y="65"/>
                                  </a:cubicBezTo>
                                  <a:lnTo>
                                    <a:pt x="11" y="25"/>
                                  </a:lnTo>
                                  <a:lnTo>
                                    <a:pt x="2" y="25"/>
                                  </a:lnTo>
                                  <a:cubicBezTo>
                                    <a:pt x="1" y="25"/>
                                    <a:pt x="1" y="25"/>
                                    <a:pt x="0" y="24"/>
                                  </a:cubicBezTo>
                                  <a:cubicBezTo>
                                    <a:pt x="0" y="23"/>
                                    <a:pt x="0" y="22"/>
                                    <a:pt x="0" y="21"/>
                                  </a:cubicBezTo>
                                  <a:cubicBezTo>
                                    <a:pt x="0" y="21"/>
                                    <a:pt x="0" y="20"/>
                                    <a:pt x="0" y="20"/>
                                  </a:cubicBezTo>
                                  <a:cubicBezTo>
                                    <a:pt x="0" y="19"/>
                                    <a:pt x="0" y="19"/>
                                    <a:pt x="0" y="19"/>
                                  </a:cubicBezTo>
                                  <a:cubicBezTo>
                                    <a:pt x="0" y="18"/>
                                    <a:pt x="1" y="18"/>
                                    <a:pt x="1" y="18"/>
                                  </a:cubicBezTo>
                                  <a:cubicBezTo>
                                    <a:pt x="1" y="18"/>
                                    <a:pt x="1" y="18"/>
                                    <a:pt x="2" y="18"/>
                                  </a:cubicBezTo>
                                  <a:lnTo>
                                    <a:pt x="11" y="18"/>
                                  </a:lnTo>
                                  <a:lnTo>
                                    <a:pt x="11" y="2"/>
                                  </a:lnTo>
                                  <a:cubicBezTo>
                                    <a:pt x="11" y="2"/>
                                    <a:pt x="11" y="1"/>
                                    <a:pt x="12" y="1"/>
                                  </a:cubicBezTo>
                                  <a:cubicBezTo>
                                    <a:pt x="12" y="1"/>
                                    <a:pt x="12" y="1"/>
                                    <a:pt x="12" y="0"/>
                                  </a:cubicBezTo>
                                  <a:cubicBezTo>
                                    <a:pt x="13" y="0"/>
                                    <a:pt x="13" y="0"/>
                                    <a:pt x="14" y="0"/>
                                  </a:cubicBezTo>
                                  <a:cubicBezTo>
                                    <a:pt x="14" y="0"/>
                                    <a:pt x="15" y="0"/>
                                    <a:pt x="16" y="0"/>
                                  </a:cubicBezTo>
                                  <a:cubicBezTo>
                                    <a:pt x="16" y="0"/>
                                    <a:pt x="17" y="0"/>
                                    <a:pt x="18" y="0"/>
                                  </a:cubicBezTo>
                                  <a:cubicBezTo>
                                    <a:pt x="18" y="0"/>
                                    <a:pt x="19" y="0"/>
                                    <a:pt x="19" y="0"/>
                                  </a:cubicBezTo>
                                  <a:cubicBezTo>
                                    <a:pt x="19" y="1"/>
                                    <a:pt x="20" y="1"/>
                                    <a:pt x="20" y="1"/>
                                  </a:cubicBezTo>
                                  <a:cubicBezTo>
                                    <a:pt x="20" y="1"/>
                                    <a:pt x="20" y="2"/>
                                    <a:pt x="20" y="2"/>
                                  </a:cubicBezTo>
                                  <a:lnTo>
                                    <a:pt x="20" y="18"/>
                                  </a:lnTo>
                                  <a:lnTo>
                                    <a:pt x="38" y="18"/>
                                  </a:lnTo>
                                  <a:cubicBezTo>
                                    <a:pt x="38" y="18"/>
                                    <a:pt x="38" y="18"/>
                                    <a:pt x="39" y="18"/>
                                  </a:cubicBezTo>
                                  <a:cubicBezTo>
                                    <a:pt x="39" y="18"/>
                                    <a:pt x="39" y="18"/>
                                    <a:pt x="39" y="19"/>
                                  </a:cubicBezTo>
                                  <a:cubicBezTo>
                                    <a:pt x="39" y="19"/>
                                    <a:pt x="40" y="19"/>
                                    <a:pt x="40" y="20"/>
                                  </a:cubicBezTo>
                                  <a:cubicBezTo>
                                    <a:pt x="40" y="20"/>
                                    <a:pt x="40" y="21"/>
                                    <a:pt x="40" y="21"/>
                                  </a:cubicBezTo>
                                  <a:cubicBezTo>
                                    <a:pt x="40" y="22"/>
                                    <a:pt x="40" y="23"/>
                                    <a:pt x="39" y="24"/>
                                  </a:cubicBezTo>
                                  <a:cubicBezTo>
                                    <a:pt x="39" y="25"/>
                                    <a:pt x="38" y="25"/>
                                    <a:pt x="38" y="25"/>
                                  </a:cubicBezTo>
                                  <a:lnTo>
                                    <a:pt x="20" y="25"/>
                                  </a:lnTo>
                                  <a:lnTo>
                                    <a:pt x="20" y="64"/>
                                  </a:lnTo>
                                  <a:cubicBezTo>
                                    <a:pt x="20" y="69"/>
                                    <a:pt x="21" y="72"/>
                                    <a:pt x="22" y="75"/>
                                  </a:cubicBezTo>
                                  <a:cubicBezTo>
                                    <a:pt x="23" y="78"/>
                                    <a:pt x="26" y="79"/>
                                    <a:pt x="30" y="79"/>
                                  </a:cubicBezTo>
                                  <a:cubicBezTo>
                                    <a:pt x="31" y="79"/>
                                    <a:pt x="32" y="79"/>
                                    <a:pt x="33" y="79"/>
                                  </a:cubicBezTo>
                                  <a:cubicBezTo>
                                    <a:pt x="34" y="78"/>
                                    <a:pt x="35" y="78"/>
                                    <a:pt x="35" y="78"/>
                                  </a:cubicBezTo>
                                  <a:cubicBezTo>
                                    <a:pt x="36" y="77"/>
                                    <a:pt x="37" y="77"/>
                                    <a:pt x="37" y="77"/>
                                  </a:cubicBezTo>
                                  <a:cubicBezTo>
                                    <a:pt x="38" y="77"/>
                                    <a:pt x="38" y="77"/>
                                    <a:pt x="38" y="77"/>
                                  </a:cubicBezTo>
                                  <a:cubicBezTo>
                                    <a:pt x="39" y="77"/>
                                    <a:pt x="39" y="77"/>
                                    <a:pt x="39" y="77"/>
                                  </a:cubicBezTo>
                                  <a:cubicBezTo>
                                    <a:pt x="39" y="77"/>
                                    <a:pt x="39" y="77"/>
                                    <a:pt x="39" y="77"/>
                                  </a:cubicBezTo>
                                  <a:cubicBezTo>
                                    <a:pt x="40" y="78"/>
                                    <a:pt x="40" y="78"/>
                                    <a:pt x="40" y="78"/>
                                  </a:cubicBezTo>
                                  <a:cubicBezTo>
                                    <a:pt x="40" y="79"/>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5" name="Freeform 102"/>
                          <wps:cNvSpPr>
                            <a:spLocks noEditPoints="1"/>
                          </wps:cNvSpPr>
                          <wps:spPr bwMode="auto">
                            <a:xfrm>
                              <a:off x="3731" y="1555"/>
                              <a:ext cx="60" cy="73"/>
                            </a:xfrm>
                            <a:custGeom>
                              <a:avLst/>
                              <a:gdLst>
                                <a:gd name="T0" fmla="*/ 57 w 57"/>
                                <a:gd name="T1" fmla="*/ 31 h 69"/>
                                <a:gd name="T2" fmla="*/ 57 w 57"/>
                                <a:gd name="T3" fmla="*/ 31 h 69"/>
                                <a:gd name="T4" fmla="*/ 55 w 57"/>
                                <a:gd name="T5" fmla="*/ 35 h 69"/>
                                <a:gd name="T6" fmla="*/ 53 w 57"/>
                                <a:gd name="T7" fmla="*/ 36 h 69"/>
                                <a:gd name="T8" fmla="*/ 9 w 57"/>
                                <a:gd name="T9" fmla="*/ 36 h 69"/>
                                <a:gd name="T10" fmla="*/ 10 w 57"/>
                                <a:gd name="T11" fmla="*/ 46 h 69"/>
                                <a:gd name="T12" fmla="*/ 14 w 57"/>
                                <a:gd name="T13" fmla="*/ 55 h 69"/>
                                <a:gd name="T14" fmla="*/ 21 w 57"/>
                                <a:gd name="T15" fmla="*/ 60 h 69"/>
                                <a:gd name="T16" fmla="*/ 32 w 57"/>
                                <a:gd name="T17" fmla="*/ 62 h 69"/>
                                <a:gd name="T18" fmla="*/ 40 w 57"/>
                                <a:gd name="T19" fmla="*/ 61 h 69"/>
                                <a:gd name="T20" fmla="*/ 46 w 57"/>
                                <a:gd name="T21" fmla="*/ 59 h 69"/>
                                <a:gd name="T22" fmla="*/ 50 w 57"/>
                                <a:gd name="T23" fmla="*/ 58 h 69"/>
                                <a:gd name="T24" fmla="*/ 52 w 57"/>
                                <a:gd name="T25" fmla="*/ 57 h 69"/>
                                <a:gd name="T26" fmla="*/ 53 w 57"/>
                                <a:gd name="T27" fmla="*/ 57 h 69"/>
                                <a:gd name="T28" fmla="*/ 54 w 57"/>
                                <a:gd name="T29" fmla="*/ 58 h 69"/>
                                <a:gd name="T30" fmla="*/ 54 w 57"/>
                                <a:gd name="T31" fmla="*/ 59 h 69"/>
                                <a:gd name="T32" fmla="*/ 54 w 57"/>
                                <a:gd name="T33" fmla="*/ 61 h 69"/>
                                <a:gd name="T34" fmla="*/ 54 w 57"/>
                                <a:gd name="T35" fmla="*/ 62 h 69"/>
                                <a:gd name="T36" fmla="*/ 54 w 57"/>
                                <a:gd name="T37" fmla="*/ 63 h 69"/>
                                <a:gd name="T38" fmla="*/ 54 w 57"/>
                                <a:gd name="T39" fmla="*/ 63 h 69"/>
                                <a:gd name="T40" fmla="*/ 53 w 57"/>
                                <a:gd name="T41" fmla="*/ 64 h 69"/>
                                <a:gd name="T42" fmla="*/ 51 w 57"/>
                                <a:gd name="T43" fmla="*/ 65 h 69"/>
                                <a:gd name="T44" fmla="*/ 46 w 57"/>
                                <a:gd name="T45" fmla="*/ 67 h 69"/>
                                <a:gd name="T46" fmla="*/ 39 w 57"/>
                                <a:gd name="T47" fmla="*/ 69 h 69"/>
                                <a:gd name="T48" fmla="*/ 31 w 57"/>
                                <a:gd name="T49" fmla="*/ 69 h 69"/>
                                <a:gd name="T50" fmla="*/ 17 w 57"/>
                                <a:gd name="T51" fmla="*/ 67 h 69"/>
                                <a:gd name="T52" fmla="*/ 8 w 57"/>
                                <a:gd name="T53" fmla="*/ 60 h 69"/>
                                <a:gd name="T54" fmla="*/ 2 w 57"/>
                                <a:gd name="T55" fmla="*/ 50 h 69"/>
                                <a:gd name="T56" fmla="*/ 0 w 57"/>
                                <a:gd name="T57" fmla="*/ 35 h 69"/>
                                <a:gd name="T58" fmla="*/ 2 w 57"/>
                                <a:gd name="T59" fmla="*/ 20 h 69"/>
                                <a:gd name="T60" fmla="*/ 8 w 57"/>
                                <a:gd name="T61" fmla="*/ 9 h 69"/>
                                <a:gd name="T62" fmla="*/ 17 w 57"/>
                                <a:gd name="T63" fmla="*/ 2 h 69"/>
                                <a:gd name="T64" fmla="*/ 29 w 57"/>
                                <a:gd name="T65" fmla="*/ 0 h 69"/>
                                <a:gd name="T66" fmla="*/ 42 w 57"/>
                                <a:gd name="T67" fmla="*/ 2 h 69"/>
                                <a:gd name="T68" fmla="*/ 50 w 57"/>
                                <a:gd name="T69" fmla="*/ 8 h 69"/>
                                <a:gd name="T70" fmla="*/ 55 w 57"/>
                                <a:gd name="T71" fmla="*/ 18 h 69"/>
                                <a:gd name="T72" fmla="*/ 57 w 57"/>
                                <a:gd name="T73" fmla="*/ 29 h 69"/>
                                <a:gd name="T74" fmla="*/ 57 w 57"/>
                                <a:gd name="T75" fmla="*/ 31 h 69"/>
                                <a:gd name="T76" fmla="*/ 48 w 57"/>
                                <a:gd name="T77" fmla="*/ 29 h 69"/>
                                <a:gd name="T78" fmla="*/ 48 w 57"/>
                                <a:gd name="T79" fmla="*/ 29 h 69"/>
                                <a:gd name="T80" fmla="*/ 43 w 57"/>
                                <a:gd name="T81" fmla="*/ 13 h 69"/>
                                <a:gd name="T82" fmla="*/ 29 w 57"/>
                                <a:gd name="T83" fmla="*/ 7 h 69"/>
                                <a:gd name="T84" fmla="*/ 20 w 57"/>
                                <a:gd name="T85" fmla="*/ 9 h 69"/>
                                <a:gd name="T86" fmla="*/ 14 w 57"/>
                                <a:gd name="T87" fmla="*/ 13 h 69"/>
                                <a:gd name="T88" fmla="*/ 10 w 57"/>
                                <a:gd name="T89" fmla="*/ 20 h 69"/>
                                <a:gd name="T90" fmla="*/ 9 w 57"/>
                                <a:gd name="T91" fmla="*/ 29 h 69"/>
                                <a:gd name="T92" fmla="*/ 48 w 57"/>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69">
                                  <a:moveTo>
                                    <a:pt x="57" y="31"/>
                                  </a:moveTo>
                                  <a:lnTo>
                                    <a:pt x="57" y="31"/>
                                  </a:lnTo>
                                  <a:cubicBezTo>
                                    <a:pt x="57" y="33"/>
                                    <a:pt x="56" y="34"/>
                                    <a:pt x="55" y="35"/>
                                  </a:cubicBezTo>
                                  <a:cubicBezTo>
                                    <a:pt x="54" y="35"/>
                                    <a:pt x="54" y="36"/>
                                    <a:pt x="53" y="36"/>
                                  </a:cubicBezTo>
                                  <a:lnTo>
                                    <a:pt x="9" y="36"/>
                                  </a:lnTo>
                                  <a:cubicBezTo>
                                    <a:pt x="9" y="40"/>
                                    <a:pt x="9" y="43"/>
                                    <a:pt x="10" y="46"/>
                                  </a:cubicBezTo>
                                  <a:cubicBezTo>
                                    <a:pt x="11" y="50"/>
                                    <a:pt x="12" y="52"/>
                                    <a:pt x="14" y="55"/>
                                  </a:cubicBezTo>
                                  <a:cubicBezTo>
                                    <a:pt x="16" y="57"/>
                                    <a:pt x="18" y="59"/>
                                    <a:pt x="21" y="60"/>
                                  </a:cubicBezTo>
                                  <a:cubicBezTo>
                                    <a:pt x="24" y="61"/>
                                    <a:pt x="27" y="62"/>
                                    <a:pt x="32" y="62"/>
                                  </a:cubicBezTo>
                                  <a:cubicBezTo>
                                    <a:pt x="35" y="62"/>
                                    <a:pt x="37" y="62"/>
                                    <a:pt x="40" y="61"/>
                                  </a:cubicBezTo>
                                  <a:cubicBezTo>
                                    <a:pt x="42" y="61"/>
                                    <a:pt x="44" y="60"/>
                                    <a:pt x="46" y="59"/>
                                  </a:cubicBezTo>
                                  <a:cubicBezTo>
                                    <a:pt x="48" y="59"/>
                                    <a:pt x="49" y="58"/>
                                    <a:pt x="50" y="58"/>
                                  </a:cubicBezTo>
                                  <a:cubicBezTo>
                                    <a:pt x="51" y="57"/>
                                    <a:pt x="52" y="57"/>
                                    <a:pt x="52" y="57"/>
                                  </a:cubicBezTo>
                                  <a:cubicBezTo>
                                    <a:pt x="53" y="57"/>
                                    <a:pt x="53" y="57"/>
                                    <a:pt x="53" y="57"/>
                                  </a:cubicBezTo>
                                  <a:cubicBezTo>
                                    <a:pt x="53" y="57"/>
                                    <a:pt x="54" y="57"/>
                                    <a:pt x="54" y="58"/>
                                  </a:cubicBezTo>
                                  <a:cubicBezTo>
                                    <a:pt x="54" y="58"/>
                                    <a:pt x="54" y="58"/>
                                    <a:pt x="54" y="59"/>
                                  </a:cubicBezTo>
                                  <a:cubicBezTo>
                                    <a:pt x="54" y="59"/>
                                    <a:pt x="54" y="60"/>
                                    <a:pt x="54" y="61"/>
                                  </a:cubicBezTo>
                                  <a:cubicBezTo>
                                    <a:pt x="54" y="61"/>
                                    <a:pt x="54" y="61"/>
                                    <a:pt x="54" y="62"/>
                                  </a:cubicBezTo>
                                  <a:cubicBezTo>
                                    <a:pt x="54" y="62"/>
                                    <a:pt x="54" y="62"/>
                                    <a:pt x="54" y="63"/>
                                  </a:cubicBezTo>
                                  <a:cubicBezTo>
                                    <a:pt x="54" y="63"/>
                                    <a:pt x="54" y="63"/>
                                    <a:pt x="54" y="63"/>
                                  </a:cubicBezTo>
                                  <a:cubicBezTo>
                                    <a:pt x="54" y="64"/>
                                    <a:pt x="53" y="64"/>
                                    <a:pt x="53" y="64"/>
                                  </a:cubicBezTo>
                                  <a:cubicBezTo>
                                    <a:pt x="53" y="64"/>
                                    <a:pt x="52" y="65"/>
                                    <a:pt x="51" y="65"/>
                                  </a:cubicBezTo>
                                  <a:cubicBezTo>
                                    <a:pt x="50" y="66"/>
                                    <a:pt x="48" y="66"/>
                                    <a:pt x="46" y="67"/>
                                  </a:cubicBezTo>
                                  <a:cubicBezTo>
                                    <a:pt x="44" y="68"/>
                                    <a:pt x="42" y="68"/>
                                    <a:pt x="39" y="69"/>
                                  </a:cubicBezTo>
                                  <a:cubicBezTo>
                                    <a:pt x="36" y="69"/>
                                    <a:pt x="34" y="69"/>
                                    <a:pt x="31" y="69"/>
                                  </a:cubicBezTo>
                                  <a:cubicBezTo>
                                    <a:pt x="26" y="69"/>
                                    <a:pt x="21" y="69"/>
                                    <a:pt x="17" y="67"/>
                                  </a:cubicBezTo>
                                  <a:cubicBezTo>
                                    <a:pt x="13" y="66"/>
                                    <a:pt x="10" y="63"/>
                                    <a:pt x="8" y="60"/>
                                  </a:cubicBezTo>
                                  <a:cubicBezTo>
                                    <a:pt x="5" y="58"/>
                                    <a:pt x="3" y="54"/>
                                    <a:pt x="2" y="50"/>
                                  </a:cubicBezTo>
                                  <a:cubicBezTo>
                                    <a:pt x="0" y="45"/>
                                    <a:pt x="0" y="40"/>
                                    <a:pt x="0" y="35"/>
                                  </a:cubicBezTo>
                                  <a:cubicBezTo>
                                    <a:pt x="0" y="29"/>
                                    <a:pt x="0" y="24"/>
                                    <a:pt x="2" y="20"/>
                                  </a:cubicBezTo>
                                  <a:cubicBezTo>
                                    <a:pt x="3" y="16"/>
                                    <a:pt x="5" y="12"/>
                                    <a:pt x="8" y="9"/>
                                  </a:cubicBezTo>
                                  <a:cubicBezTo>
                                    <a:pt x="10" y="6"/>
                                    <a:pt x="14" y="4"/>
                                    <a:pt x="17" y="2"/>
                                  </a:cubicBezTo>
                                  <a:cubicBezTo>
                                    <a:pt x="21" y="0"/>
                                    <a:pt x="25" y="0"/>
                                    <a:pt x="29" y="0"/>
                                  </a:cubicBezTo>
                                  <a:cubicBezTo>
                                    <a:pt x="34" y="0"/>
                                    <a:pt x="38" y="0"/>
                                    <a:pt x="42" y="2"/>
                                  </a:cubicBezTo>
                                  <a:cubicBezTo>
                                    <a:pt x="45" y="4"/>
                                    <a:pt x="48" y="6"/>
                                    <a:pt x="50" y="8"/>
                                  </a:cubicBezTo>
                                  <a:cubicBezTo>
                                    <a:pt x="53" y="11"/>
                                    <a:pt x="54" y="14"/>
                                    <a:pt x="55" y="18"/>
                                  </a:cubicBezTo>
                                  <a:cubicBezTo>
                                    <a:pt x="56" y="22"/>
                                    <a:pt x="57" y="25"/>
                                    <a:pt x="57" y="29"/>
                                  </a:cubicBezTo>
                                  <a:lnTo>
                                    <a:pt x="57" y="31"/>
                                  </a:lnTo>
                                  <a:close/>
                                  <a:moveTo>
                                    <a:pt x="48" y="29"/>
                                  </a:moveTo>
                                  <a:lnTo>
                                    <a:pt x="48" y="29"/>
                                  </a:lnTo>
                                  <a:cubicBezTo>
                                    <a:pt x="48" y="22"/>
                                    <a:pt x="47" y="16"/>
                                    <a:pt x="43" y="13"/>
                                  </a:cubicBezTo>
                                  <a:cubicBezTo>
                                    <a:pt x="40" y="9"/>
                                    <a:pt x="35" y="7"/>
                                    <a:pt x="29" y="7"/>
                                  </a:cubicBezTo>
                                  <a:cubicBezTo>
                                    <a:pt x="26" y="7"/>
                                    <a:pt x="23" y="7"/>
                                    <a:pt x="20" y="9"/>
                                  </a:cubicBezTo>
                                  <a:cubicBezTo>
                                    <a:pt x="18" y="10"/>
                                    <a:pt x="16" y="11"/>
                                    <a:pt x="14" y="13"/>
                                  </a:cubicBezTo>
                                  <a:cubicBezTo>
                                    <a:pt x="13" y="15"/>
                                    <a:pt x="11" y="18"/>
                                    <a:pt x="10" y="20"/>
                                  </a:cubicBezTo>
                                  <a:cubicBezTo>
                                    <a:pt x="9"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6" name="Freeform 103"/>
                          <wps:cNvSpPr>
                            <a:spLocks/>
                          </wps:cNvSpPr>
                          <wps:spPr bwMode="auto">
                            <a:xfrm>
                              <a:off x="3816" y="1555"/>
                              <a:ext cx="97" cy="73"/>
                            </a:xfrm>
                            <a:custGeom>
                              <a:avLst/>
                              <a:gdLst>
                                <a:gd name="T0" fmla="*/ 92 w 92"/>
                                <a:gd name="T1" fmla="*/ 67 h 69"/>
                                <a:gd name="T2" fmla="*/ 91 w 92"/>
                                <a:gd name="T3" fmla="*/ 68 h 69"/>
                                <a:gd name="T4" fmla="*/ 88 w 92"/>
                                <a:gd name="T5" fmla="*/ 69 h 69"/>
                                <a:gd name="T6" fmla="*/ 84 w 92"/>
                                <a:gd name="T7" fmla="*/ 68 h 69"/>
                                <a:gd name="T8" fmla="*/ 83 w 92"/>
                                <a:gd name="T9" fmla="*/ 67 h 69"/>
                                <a:gd name="T10" fmla="*/ 83 w 92"/>
                                <a:gd name="T11" fmla="*/ 19 h 69"/>
                                <a:gd name="T12" fmla="*/ 76 w 92"/>
                                <a:gd name="T13" fmla="*/ 8 h 69"/>
                                <a:gd name="T14" fmla="*/ 60 w 92"/>
                                <a:gd name="T15" fmla="*/ 10 h 69"/>
                                <a:gd name="T16" fmla="*/ 50 w 92"/>
                                <a:gd name="T17" fmla="*/ 67 h 69"/>
                                <a:gd name="T18" fmla="*/ 49 w 92"/>
                                <a:gd name="T19" fmla="*/ 68 h 69"/>
                                <a:gd name="T20" fmla="*/ 46 w 92"/>
                                <a:gd name="T21" fmla="*/ 69 h 69"/>
                                <a:gd name="T22" fmla="*/ 43 w 92"/>
                                <a:gd name="T23" fmla="*/ 68 h 69"/>
                                <a:gd name="T24" fmla="*/ 42 w 92"/>
                                <a:gd name="T25" fmla="*/ 67 h 69"/>
                                <a:gd name="T26" fmla="*/ 41 w 92"/>
                                <a:gd name="T27" fmla="*/ 19 h 69"/>
                                <a:gd name="T28" fmla="*/ 34 w 92"/>
                                <a:gd name="T29" fmla="*/ 8 h 69"/>
                                <a:gd name="T30" fmla="*/ 18 w 92"/>
                                <a:gd name="T31" fmla="*/ 10 h 69"/>
                                <a:gd name="T32" fmla="*/ 8 w 92"/>
                                <a:gd name="T33" fmla="*/ 67 h 69"/>
                                <a:gd name="T34" fmla="*/ 8 w 92"/>
                                <a:gd name="T35" fmla="*/ 68 h 69"/>
                                <a:gd name="T36" fmla="*/ 4 w 92"/>
                                <a:gd name="T37" fmla="*/ 69 h 69"/>
                                <a:gd name="T38" fmla="*/ 1 w 92"/>
                                <a:gd name="T39" fmla="*/ 68 h 69"/>
                                <a:gd name="T40" fmla="*/ 0 w 92"/>
                                <a:gd name="T41" fmla="*/ 67 h 69"/>
                                <a:gd name="T42" fmla="*/ 0 w 92"/>
                                <a:gd name="T43" fmla="*/ 1 h 69"/>
                                <a:gd name="T44" fmla="*/ 2 w 92"/>
                                <a:gd name="T45" fmla="*/ 0 h 69"/>
                                <a:gd name="T46" fmla="*/ 6 w 92"/>
                                <a:gd name="T47" fmla="*/ 0 h 69"/>
                                <a:gd name="T48" fmla="*/ 8 w 92"/>
                                <a:gd name="T49" fmla="*/ 1 h 69"/>
                                <a:gd name="T50" fmla="*/ 8 w 92"/>
                                <a:gd name="T51" fmla="*/ 11 h 69"/>
                                <a:gd name="T52" fmla="*/ 28 w 92"/>
                                <a:gd name="T53" fmla="*/ 0 h 69"/>
                                <a:gd name="T54" fmla="*/ 41 w 92"/>
                                <a:gd name="T55" fmla="*/ 3 h 69"/>
                                <a:gd name="T56" fmla="*/ 48 w 92"/>
                                <a:gd name="T57" fmla="*/ 13 h 69"/>
                                <a:gd name="T58" fmla="*/ 60 w 92"/>
                                <a:gd name="T59" fmla="*/ 2 h 69"/>
                                <a:gd name="T60" fmla="*/ 70 w 92"/>
                                <a:gd name="T61" fmla="*/ 0 h 69"/>
                                <a:gd name="T62" fmla="*/ 87 w 92"/>
                                <a:gd name="T63" fmla="*/ 7 h 69"/>
                                <a:gd name="T64" fmla="*/ 92 w 92"/>
                                <a:gd name="T65" fmla="*/ 2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7"/>
                                    <a:pt x="92" y="67"/>
                                    <a:pt x="92" y="67"/>
                                  </a:cubicBezTo>
                                  <a:cubicBezTo>
                                    <a:pt x="92" y="68"/>
                                    <a:pt x="91" y="68"/>
                                    <a:pt x="91" y="68"/>
                                  </a:cubicBezTo>
                                  <a:cubicBezTo>
                                    <a:pt x="91" y="68"/>
                                    <a:pt x="90" y="68"/>
                                    <a:pt x="90" y="68"/>
                                  </a:cubicBezTo>
                                  <a:cubicBezTo>
                                    <a:pt x="89" y="68"/>
                                    <a:pt x="89" y="69"/>
                                    <a:pt x="88" y="69"/>
                                  </a:cubicBezTo>
                                  <a:cubicBezTo>
                                    <a:pt x="87" y="69"/>
                                    <a:pt x="86" y="68"/>
                                    <a:pt x="86" y="68"/>
                                  </a:cubicBezTo>
                                  <a:cubicBezTo>
                                    <a:pt x="85" y="68"/>
                                    <a:pt x="85" y="68"/>
                                    <a:pt x="84" y="68"/>
                                  </a:cubicBezTo>
                                  <a:cubicBezTo>
                                    <a:pt x="84" y="68"/>
                                    <a:pt x="84" y="68"/>
                                    <a:pt x="84" y="67"/>
                                  </a:cubicBezTo>
                                  <a:cubicBezTo>
                                    <a:pt x="83" y="67"/>
                                    <a:pt x="83" y="67"/>
                                    <a:pt x="83" y="67"/>
                                  </a:cubicBezTo>
                                  <a:lnTo>
                                    <a:pt x="83" y="27"/>
                                  </a:lnTo>
                                  <a:cubicBezTo>
                                    <a:pt x="83" y="24"/>
                                    <a:pt x="83" y="21"/>
                                    <a:pt x="83" y="19"/>
                                  </a:cubicBezTo>
                                  <a:cubicBezTo>
                                    <a:pt x="82" y="16"/>
                                    <a:pt x="81" y="14"/>
                                    <a:pt x="80" y="12"/>
                                  </a:cubicBezTo>
                                  <a:cubicBezTo>
                                    <a:pt x="79" y="10"/>
                                    <a:pt x="77" y="9"/>
                                    <a:pt x="76" y="8"/>
                                  </a:cubicBezTo>
                                  <a:cubicBezTo>
                                    <a:pt x="74" y="7"/>
                                    <a:pt x="72" y="7"/>
                                    <a:pt x="69" y="7"/>
                                  </a:cubicBezTo>
                                  <a:cubicBezTo>
                                    <a:pt x="66" y="7"/>
                                    <a:pt x="63" y="8"/>
                                    <a:pt x="60" y="10"/>
                                  </a:cubicBezTo>
                                  <a:cubicBezTo>
                                    <a:pt x="57" y="12"/>
                                    <a:pt x="54" y="16"/>
                                    <a:pt x="50" y="20"/>
                                  </a:cubicBezTo>
                                  <a:lnTo>
                                    <a:pt x="50" y="67"/>
                                  </a:lnTo>
                                  <a:cubicBezTo>
                                    <a:pt x="50" y="67"/>
                                    <a:pt x="50" y="67"/>
                                    <a:pt x="50" y="67"/>
                                  </a:cubicBezTo>
                                  <a:cubicBezTo>
                                    <a:pt x="50" y="68"/>
                                    <a:pt x="50" y="68"/>
                                    <a:pt x="49" y="68"/>
                                  </a:cubicBezTo>
                                  <a:cubicBezTo>
                                    <a:pt x="49" y="68"/>
                                    <a:pt x="49" y="68"/>
                                    <a:pt x="48" y="68"/>
                                  </a:cubicBezTo>
                                  <a:cubicBezTo>
                                    <a:pt x="47" y="68"/>
                                    <a:pt x="47" y="69"/>
                                    <a:pt x="46" y="69"/>
                                  </a:cubicBezTo>
                                  <a:cubicBezTo>
                                    <a:pt x="45" y="69"/>
                                    <a:pt x="44" y="68"/>
                                    <a:pt x="44" y="68"/>
                                  </a:cubicBezTo>
                                  <a:cubicBezTo>
                                    <a:pt x="43" y="68"/>
                                    <a:pt x="43" y="68"/>
                                    <a:pt x="43" y="68"/>
                                  </a:cubicBezTo>
                                  <a:cubicBezTo>
                                    <a:pt x="42" y="68"/>
                                    <a:pt x="42" y="68"/>
                                    <a:pt x="42" y="67"/>
                                  </a:cubicBezTo>
                                  <a:cubicBezTo>
                                    <a:pt x="42" y="67"/>
                                    <a:pt x="42" y="67"/>
                                    <a:pt x="42" y="67"/>
                                  </a:cubicBezTo>
                                  <a:lnTo>
                                    <a:pt x="42" y="27"/>
                                  </a:lnTo>
                                  <a:cubicBezTo>
                                    <a:pt x="42" y="24"/>
                                    <a:pt x="41" y="21"/>
                                    <a:pt x="41" y="19"/>
                                  </a:cubicBezTo>
                                  <a:cubicBezTo>
                                    <a:pt x="40" y="16"/>
                                    <a:pt x="39" y="14"/>
                                    <a:pt x="38" y="12"/>
                                  </a:cubicBezTo>
                                  <a:cubicBezTo>
                                    <a:pt x="37" y="10"/>
                                    <a:pt x="36" y="9"/>
                                    <a:pt x="34" y="8"/>
                                  </a:cubicBezTo>
                                  <a:cubicBezTo>
                                    <a:pt x="32" y="7"/>
                                    <a:pt x="30" y="7"/>
                                    <a:pt x="28" y="7"/>
                                  </a:cubicBezTo>
                                  <a:cubicBezTo>
                                    <a:pt x="25" y="7"/>
                                    <a:pt x="22" y="8"/>
                                    <a:pt x="18" y="10"/>
                                  </a:cubicBezTo>
                                  <a:cubicBezTo>
                                    <a:pt x="15" y="12"/>
                                    <a:pt x="12" y="16"/>
                                    <a:pt x="8" y="20"/>
                                  </a:cubicBezTo>
                                  <a:lnTo>
                                    <a:pt x="8" y="67"/>
                                  </a:lnTo>
                                  <a:cubicBezTo>
                                    <a:pt x="8" y="67"/>
                                    <a:pt x="8" y="67"/>
                                    <a:pt x="8" y="67"/>
                                  </a:cubicBezTo>
                                  <a:cubicBezTo>
                                    <a:pt x="8" y="68"/>
                                    <a:pt x="8" y="68"/>
                                    <a:pt x="8" y="68"/>
                                  </a:cubicBezTo>
                                  <a:cubicBezTo>
                                    <a:pt x="7" y="68"/>
                                    <a:pt x="7" y="68"/>
                                    <a:pt x="6" y="68"/>
                                  </a:cubicBezTo>
                                  <a:cubicBezTo>
                                    <a:pt x="6" y="68"/>
                                    <a:pt x="5" y="69"/>
                                    <a:pt x="4" y="69"/>
                                  </a:cubicBezTo>
                                  <a:cubicBezTo>
                                    <a:pt x="3" y="69"/>
                                    <a:pt x="3" y="68"/>
                                    <a:pt x="2" y="68"/>
                                  </a:cubicBezTo>
                                  <a:cubicBezTo>
                                    <a:pt x="2" y="68"/>
                                    <a:pt x="1" y="68"/>
                                    <a:pt x="1" y="68"/>
                                  </a:cubicBezTo>
                                  <a:cubicBezTo>
                                    <a:pt x="0" y="68"/>
                                    <a:pt x="0" y="68"/>
                                    <a:pt x="0" y="67"/>
                                  </a:cubicBezTo>
                                  <a:cubicBezTo>
                                    <a:pt x="0" y="67"/>
                                    <a:pt x="0" y="67"/>
                                    <a:pt x="0" y="67"/>
                                  </a:cubicBezTo>
                                  <a:lnTo>
                                    <a:pt x="0" y="2"/>
                                  </a:lnTo>
                                  <a:cubicBezTo>
                                    <a:pt x="0" y="2"/>
                                    <a:pt x="0" y="2"/>
                                    <a:pt x="0" y="1"/>
                                  </a:cubicBezTo>
                                  <a:cubicBezTo>
                                    <a:pt x="0" y="1"/>
                                    <a:pt x="0" y="1"/>
                                    <a:pt x="1" y="1"/>
                                  </a:cubicBezTo>
                                  <a:cubicBezTo>
                                    <a:pt x="1" y="1"/>
                                    <a:pt x="2" y="0"/>
                                    <a:pt x="2" y="0"/>
                                  </a:cubicBezTo>
                                  <a:cubicBezTo>
                                    <a:pt x="3" y="0"/>
                                    <a:pt x="3" y="0"/>
                                    <a:pt x="4" y="0"/>
                                  </a:cubicBezTo>
                                  <a:cubicBezTo>
                                    <a:pt x="5" y="0"/>
                                    <a:pt x="5" y="0"/>
                                    <a:pt x="6" y="0"/>
                                  </a:cubicBezTo>
                                  <a:cubicBezTo>
                                    <a:pt x="7" y="0"/>
                                    <a:pt x="7" y="1"/>
                                    <a:pt x="7" y="1"/>
                                  </a:cubicBezTo>
                                  <a:cubicBezTo>
                                    <a:pt x="8" y="1"/>
                                    <a:pt x="8" y="1"/>
                                    <a:pt x="8" y="1"/>
                                  </a:cubicBezTo>
                                  <a:cubicBezTo>
                                    <a:pt x="8" y="2"/>
                                    <a:pt x="8" y="2"/>
                                    <a:pt x="8" y="2"/>
                                  </a:cubicBezTo>
                                  <a:lnTo>
                                    <a:pt x="8" y="11"/>
                                  </a:lnTo>
                                  <a:cubicBezTo>
                                    <a:pt x="12" y="7"/>
                                    <a:pt x="15" y="4"/>
                                    <a:pt x="19" y="2"/>
                                  </a:cubicBezTo>
                                  <a:cubicBezTo>
                                    <a:pt x="22" y="0"/>
                                    <a:pt x="25" y="0"/>
                                    <a:pt x="28" y="0"/>
                                  </a:cubicBezTo>
                                  <a:cubicBezTo>
                                    <a:pt x="31" y="0"/>
                                    <a:pt x="34" y="0"/>
                                    <a:pt x="36" y="0"/>
                                  </a:cubicBezTo>
                                  <a:cubicBezTo>
                                    <a:pt x="38" y="1"/>
                                    <a:pt x="40" y="2"/>
                                    <a:pt x="41" y="3"/>
                                  </a:cubicBezTo>
                                  <a:cubicBezTo>
                                    <a:pt x="43" y="4"/>
                                    <a:pt x="44" y="6"/>
                                    <a:pt x="45" y="7"/>
                                  </a:cubicBezTo>
                                  <a:cubicBezTo>
                                    <a:pt x="47" y="9"/>
                                    <a:pt x="48" y="11"/>
                                    <a:pt x="48" y="13"/>
                                  </a:cubicBezTo>
                                  <a:cubicBezTo>
                                    <a:pt x="50" y="10"/>
                                    <a:pt x="53" y="8"/>
                                    <a:pt x="55" y="6"/>
                                  </a:cubicBezTo>
                                  <a:cubicBezTo>
                                    <a:pt x="56" y="5"/>
                                    <a:pt x="58" y="3"/>
                                    <a:pt x="60" y="2"/>
                                  </a:cubicBezTo>
                                  <a:cubicBezTo>
                                    <a:pt x="62" y="1"/>
                                    <a:pt x="64" y="1"/>
                                    <a:pt x="65" y="0"/>
                                  </a:cubicBezTo>
                                  <a:cubicBezTo>
                                    <a:pt x="67" y="0"/>
                                    <a:pt x="69" y="0"/>
                                    <a:pt x="70" y="0"/>
                                  </a:cubicBezTo>
                                  <a:cubicBezTo>
                                    <a:pt x="74" y="0"/>
                                    <a:pt x="78" y="0"/>
                                    <a:pt x="80" y="2"/>
                                  </a:cubicBezTo>
                                  <a:cubicBezTo>
                                    <a:pt x="83" y="3"/>
                                    <a:pt x="85" y="5"/>
                                    <a:pt x="87" y="7"/>
                                  </a:cubicBezTo>
                                  <a:cubicBezTo>
                                    <a:pt x="89" y="10"/>
                                    <a:pt x="90" y="13"/>
                                    <a:pt x="91" y="16"/>
                                  </a:cubicBezTo>
                                  <a:cubicBezTo>
                                    <a:pt x="92" y="19"/>
                                    <a:pt x="92" y="23"/>
                                    <a:pt x="92" y="26"/>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7" name="Freeform 104"/>
                          <wps:cNvSpPr>
                            <a:spLocks/>
                          </wps:cNvSpPr>
                          <wps:spPr bwMode="auto">
                            <a:xfrm>
                              <a:off x="3937" y="1555"/>
                              <a:ext cx="47" cy="73"/>
                            </a:xfrm>
                            <a:custGeom>
                              <a:avLst/>
                              <a:gdLst>
                                <a:gd name="T0" fmla="*/ 44 w 44"/>
                                <a:gd name="T1" fmla="*/ 49 h 69"/>
                                <a:gd name="T2" fmla="*/ 38 w 44"/>
                                <a:gd name="T3" fmla="*/ 64 h 69"/>
                                <a:gd name="T4" fmla="*/ 20 w 44"/>
                                <a:gd name="T5" fmla="*/ 69 h 69"/>
                                <a:gd name="T6" fmla="*/ 8 w 44"/>
                                <a:gd name="T7" fmla="*/ 67 h 69"/>
                                <a:gd name="T8" fmla="*/ 2 w 44"/>
                                <a:gd name="T9" fmla="*/ 64 h 69"/>
                                <a:gd name="T10" fmla="*/ 0 w 44"/>
                                <a:gd name="T11" fmla="*/ 59 h 69"/>
                                <a:gd name="T12" fmla="*/ 1 w 44"/>
                                <a:gd name="T13" fmla="*/ 57 h 69"/>
                                <a:gd name="T14" fmla="*/ 2 w 44"/>
                                <a:gd name="T15" fmla="*/ 56 h 69"/>
                                <a:gd name="T16" fmla="*/ 8 w 44"/>
                                <a:gd name="T17" fmla="*/ 59 h 69"/>
                                <a:gd name="T18" fmla="*/ 21 w 44"/>
                                <a:gd name="T19" fmla="*/ 62 h 69"/>
                                <a:gd name="T20" fmla="*/ 32 w 44"/>
                                <a:gd name="T21" fmla="*/ 59 h 69"/>
                                <a:gd name="T22" fmla="*/ 36 w 44"/>
                                <a:gd name="T23" fmla="*/ 50 h 69"/>
                                <a:gd name="T24" fmla="*/ 31 w 44"/>
                                <a:gd name="T25" fmla="*/ 41 h 69"/>
                                <a:gd name="T26" fmla="*/ 19 w 44"/>
                                <a:gd name="T27" fmla="*/ 36 h 69"/>
                                <a:gd name="T28" fmla="*/ 8 w 44"/>
                                <a:gd name="T29" fmla="*/ 30 h 69"/>
                                <a:gd name="T30" fmla="*/ 3 w 44"/>
                                <a:gd name="T31" fmla="*/ 18 h 69"/>
                                <a:gd name="T32" fmla="*/ 8 w 44"/>
                                <a:gd name="T33" fmla="*/ 5 h 69"/>
                                <a:gd name="T34" fmla="*/ 25 w 44"/>
                                <a:gd name="T35" fmla="*/ 0 h 69"/>
                                <a:gd name="T36" fmla="*/ 34 w 44"/>
                                <a:gd name="T37" fmla="*/ 1 h 69"/>
                                <a:gd name="T38" fmla="*/ 39 w 44"/>
                                <a:gd name="T39" fmla="*/ 4 h 69"/>
                                <a:gd name="T40" fmla="*/ 41 w 44"/>
                                <a:gd name="T41" fmla="*/ 5 h 69"/>
                                <a:gd name="T42" fmla="*/ 41 w 44"/>
                                <a:gd name="T43" fmla="*/ 8 h 69"/>
                                <a:gd name="T44" fmla="*/ 41 w 44"/>
                                <a:gd name="T45" fmla="*/ 11 h 69"/>
                                <a:gd name="T46" fmla="*/ 39 w 44"/>
                                <a:gd name="T47" fmla="*/ 12 h 69"/>
                                <a:gd name="T48" fmla="*/ 35 w 44"/>
                                <a:gd name="T49" fmla="*/ 9 h 69"/>
                                <a:gd name="T50" fmla="*/ 24 w 44"/>
                                <a:gd name="T51" fmla="*/ 7 h 69"/>
                                <a:gd name="T52" fmla="*/ 14 w 44"/>
                                <a:gd name="T53" fmla="*/ 10 h 69"/>
                                <a:gd name="T54" fmla="*/ 11 w 44"/>
                                <a:gd name="T55" fmla="*/ 17 h 69"/>
                                <a:gd name="T56" fmla="*/ 16 w 44"/>
                                <a:gd name="T57" fmla="*/ 26 h 69"/>
                                <a:gd name="T58" fmla="*/ 28 w 44"/>
                                <a:gd name="T59" fmla="*/ 31 h 69"/>
                                <a:gd name="T60" fmla="*/ 39 w 44"/>
                                <a:gd name="T61" fmla="*/ 38 h 69"/>
                                <a:gd name="T62" fmla="*/ 44 w 44"/>
                                <a:gd name="T63" fmla="*/ 4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69">
                                  <a:moveTo>
                                    <a:pt x="44" y="49"/>
                                  </a:moveTo>
                                  <a:lnTo>
                                    <a:pt x="44" y="49"/>
                                  </a:lnTo>
                                  <a:cubicBezTo>
                                    <a:pt x="44" y="53"/>
                                    <a:pt x="44" y="55"/>
                                    <a:pt x="42" y="58"/>
                                  </a:cubicBezTo>
                                  <a:cubicBezTo>
                                    <a:pt x="41" y="60"/>
                                    <a:pt x="40" y="62"/>
                                    <a:pt x="38" y="64"/>
                                  </a:cubicBezTo>
                                  <a:cubicBezTo>
                                    <a:pt x="35" y="66"/>
                                    <a:pt x="33" y="67"/>
                                    <a:pt x="30" y="68"/>
                                  </a:cubicBezTo>
                                  <a:cubicBezTo>
                                    <a:pt x="27" y="69"/>
                                    <a:pt x="24" y="69"/>
                                    <a:pt x="20" y="69"/>
                                  </a:cubicBezTo>
                                  <a:cubicBezTo>
                                    <a:pt x="18" y="69"/>
                                    <a:pt x="16" y="69"/>
                                    <a:pt x="14" y="69"/>
                                  </a:cubicBezTo>
                                  <a:cubicBezTo>
                                    <a:pt x="12" y="68"/>
                                    <a:pt x="10" y="68"/>
                                    <a:pt x="8" y="67"/>
                                  </a:cubicBezTo>
                                  <a:cubicBezTo>
                                    <a:pt x="7" y="67"/>
                                    <a:pt x="5" y="66"/>
                                    <a:pt x="4" y="66"/>
                                  </a:cubicBezTo>
                                  <a:cubicBezTo>
                                    <a:pt x="3" y="65"/>
                                    <a:pt x="2" y="65"/>
                                    <a:pt x="2" y="64"/>
                                  </a:cubicBezTo>
                                  <a:cubicBezTo>
                                    <a:pt x="1" y="64"/>
                                    <a:pt x="1" y="63"/>
                                    <a:pt x="1" y="62"/>
                                  </a:cubicBezTo>
                                  <a:cubicBezTo>
                                    <a:pt x="1" y="62"/>
                                    <a:pt x="0" y="61"/>
                                    <a:pt x="0" y="59"/>
                                  </a:cubicBezTo>
                                  <a:cubicBezTo>
                                    <a:pt x="0" y="59"/>
                                    <a:pt x="0" y="58"/>
                                    <a:pt x="1" y="58"/>
                                  </a:cubicBezTo>
                                  <a:cubicBezTo>
                                    <a:pt x="1" y="57"/>
                                    <a:pt x="1" y="57"/>
                                    <a:pt x="1" y="57"/>
                                  </a:cubicBezTo>
                                  <a:cubicBezTo>
                                    <a:pt x="1" y="56"/>
                                    <a:pt x="1" y="56"/>
                                    <a:pt x="1" y="56"/>
                                  </a:cubicBezTo>
                                  <a:cubicBezTo>
                                    <a:pt x="2" y="56"/>
                                    <a:pt x="2" y="56"/>
                                    <a:pt x="2" y="56"/>
                                  </a:cubicBezTo>
                                  <a:cubicBezTo>
                                    <a:pt x="3" y="56"/>
                                    <a:pt x="4" y="56"/>
                                    <a:pt x="5" y="57"/>
                                  </a:cubicBezTo>
                                  <a:cubicBezTo>
                                    <a:pt x="6" y="57"/>
                                    <a:pt x="7" y="58"/>
                                    <a:pt x="8" y="59"/>
                                  </a:cubicBezTo>
                                  <a:cubicBezTo>
                                    <a:pt x="10" y="60"/>
                                    <a:pt x="12" y="60"/>
                                    <a:pt x="14" y="61"/>
                                  </a:cubicBezTo>
                                  <a:cubicBezTo>
                                    <a:pt x="16" y="62"/>
                                    <a:pt x="18" y="62"/>
                                    <a:pt x="21" y="62"/>
                                  </a:cubicBezTo>
                                  <a:cubicBezTo>
                                    <a:pt x="23" y="62"/>
                                    <a:pt x="25" y="62"/>
                                    <a:pt x="27" y="61"/>
                                  </a:cubicBezTo>
                                  <a:cubicBezTo>
                                    <a:pt x="29" y="61"/>
                                    <a:pt x="30" y="60"/>
                                    <a:pt x="32" y="59"/>
                                  </a:cubicBezTo>
                                  <a:cubicBezTo>
                                    <a:pt x="33" y="58"/>
                                    <a:pt x="34" y="57"/>
                                    <a:pt x="35" y="55"/>
                                  </a:cubicBezTo>
                                  <a:cubicBezTo>
                                    <a:pt x="35" y="54"/>
                                    <a:pt x="36" y="52"/>
                                    <a:pt x="36" y="50"/>
                                  </a:cubicBezTo>
                                  <a:cubicBezTo>
                                    <a:pt x="36" y="48"/>
                                    <a:pt x="35" y="46"/>
                                    <a:pt x="34" y="45"/>
                                  </a:cubicBezTo>
                                  <a:cubicBezTo>
                                    <a:pt x="33" y="44"/>
                                    <a:pt x="32" y="43"/>
                                    <a:pt x="31" y="41"/>
                                  </a:cubicBezTo>
                                  <a:cubicBezTo>
                                    <a:pt x="29" y="40"/>
                                    <a:pt x="27" y="40"/>
                                    <a:pt x="25" y="39"/>
                                  </a:cubicBezTo>
                                  <a:cubicBezTo>
                                    <a:pt x="23" y="38"/>
                                    <a:pt x="21" y="37"/>
                                    <a:pt x="19" y="36"/>
                                  </a:cubicBezTo>
                                  <a:cubicBezTo>
                                    <a:pt x="17" y="36"/>
                                    <a:pt x="15" y="35"/>
                                    <a:pt x="13" y="34"/>
                                  </a:cubicBezTo>
                                  <a:cubicBezTo>
                                    <a:pt x="11" y="33"/>
                                    <a:pt x="9" y="31"/>
                                    <a:pt x="8" y="30"/>
                                  </a:cubicBezTo>
                                  <a:cubicBezTo>
                                    <a:pt x="6" y="29"/>
                                    <a:pt x="5" y="27"/>
                                    <a:pt x="4" y="25"/>
                                  </a:cubicBezTo>
                                  <a:cubicBezTo>
                                    <a:pt x="3" y="23"/>
                                    <a:pt x="3" y="20"/>
                                    <a:pt x="3" y="18"/>
                                  </a:cubicBezTo>
                                  <a:cubicBezTo>
                                    <a:pt x="3" y="15"/>
                                    <a:pt x="3" y="13"/>
                                    <a:pt x="4" y="11"/>
                                  </a:cubicBezTo>
                                  <a:cubicBezTo>
                                    <a:pt x="5" y="9"/>
                                    <a:pt x="6" y="7"/>
                                    <a:pt x="8" y="5"/>
                                  </a:cubicBezTo>
                                  <a:cubicBezTo>
                                    <a:pt x="10" y="4"/>
                                    <a:pt x="12" y="2"/>
                                    <a:pt x="15" y="1"/>
                                  </a:cubicBezTo>
                                  <a:cubicBezTo>
                                    <a:pt x="18" y="0"/>
                                    <a:pt x="21" y="0"/>
                                    <a:pt x="25" y="0"/>
                                  </a:cubicBezTo>
                                  <a:cubicBezTo>
                                    <a:pt x="26" y="0"/>
                                    <a:pt x="28" y="0"/>
                                    <a:pt x="29" y="0"/>
                                  </a:cubicBezTo>
                                  <a:cubicBezTo>
                                    <a:pt x="31" y="0"/>
                                    <a:pt x="33" y="1"/>
                                    <a:pt x="34" y="1"/>
                                  </a:cubicBezTo>
                                  <a:cubicBezTo>
                                    <a:pt x="35" y="1"/>
                                    <a:pt x="36" y="2"/>
                                    <a:pt x="37" y="2"/>
                                  </a:cubicBezTo>
                                  <a:cubicBezTo>
                                    <a:pt x="38" y="3"/>
                                    <a:pt x="39" y="3"/>
                                    <a:pt x="39" y="4"/>
                                  </a:cubicBezTo>
                                  <a:cubicBezTo>
                                    <a:pt x="40" y="4"/>
                                    <a:pt x="40" y="4"/>
                                    <a:pt x="40" y="5"/>
                                  </a:cubicBezTo>
                                  <a:cubicBezTo>
                                    <a:pt x="41" y="5"/>
                                    <a:pt x="41" y="5"/>
                                    <a:pt x="41" y="5"/>
                                  </a:cubicBezTo>
                                  <a:cubicBezTo>
                                    <a:pt x="41" y="6"/>
                                    <a:pt x="41" y="6"/>
                                    <a:pt x="41" y="6"/>
                                  </a:cubicBezTo>
                                  <a:cubicBezTo>
                                    <a:pt x="41" y="7"/>
                                    <a:pt x="41" y="7"/>
                                    <a:pt x="41" y="8"/>
                                  </a:cubicBezTo>
                                  <a:cubicBezTo>
                                    <a:pt x="41" y="9"/>
                                    <a:pt x="41" y="9"/>
                                    <a:pt x="41" y="9"/>
                                  </a:cubicBezTo>
                                  <a:cubicBezTo>
                                    <a:pt x="41" y="10"/>
                                    <a:pt x="41" y="10"/>
                                    <a:pt x="41" y="11"/>
                                  </a:cubicBezTo>
                                  <a:cubicBezTo>
                                    <a:pt x="40" y="11"/>
                                    <a:pt x="40" y="11"/>
                                    <a:pt x="40" y="11"/>
                                  </a:cubicBezTo>
                                  <a:cubicBezTo>
                                    <a:pt x="40" y="12"/>
                                    <a:pt x="40" y="12"/>
                                    <a:pt x="39" y="12"/>
                                  </a:cubicBezTo>
                                  <a:cubicBezTo>
                                    <a:pt x="39" y="12"/>
                                    <a:pt x="38" y="11"/>
                                    <a:pt x="38" y="11"/>
                                  </a:cubicBezTo>
                                  <a:cubicBezTo>
                                    <a:pt x="37" y="10"/>
                                    <a:pt x="36" y="10"/>
                                    <a:pt x="35" y="9"/>
                                  </a:cubicBezTo>
                                  <a:cubicBezTo>
                                    <a:pt x="33" y="9"/>
                                    <a:pt x="32" y="8"/>
                                    <a:pt x="30" y="7"/>
                                  </a:cubicBezTo>
                                  <a:cubicBezTo>
                                    <a:pt x="28" y="7"/>
                                    <a:pt x="26" y="7"/>
                                    <a:pt x="24" y="7"/>
                                  </a:cubicBezTo>
                                  <a:cubicBezTo>
                                    <a:pt x="22" y="7"/>
                                    <a:pt x="20" y="7"/>
                                    <a:pt x="18" y="7"/>
                                  </a:cubicBezTo>
                                  <a:cubicBezTo>
                                    <a:pt x="17" y="8"/>
                                    <a:pt x="15" y="9"/>
                                    <a:pt x="14" y="10"/>
                                  </a:cubicBezTo>
                                  <a:cubicBezTo>
                                    <a:pt x="13" y="11"/>
                                    <a:pt x="12" y="12"/>
                                    <a:pt x="12" y="13"/>
                                  </a:cubicBezTo>
                                  <a:cubicBezTo>
                                    <a:pt x="11" y="14"/>
                                    <a:pt x="11" y="16"/>
                                    <a:pt x="11" y="17"/>
                                  </a:cubicBezTo>
                                  <a:cubicBezTo>
                                    <a:pt x="11" y="19"/>
                                    <a:pt x="11" y="21"/>
                                    <a:pt x="12" y="22"/>
                                  </a:cubicBezTo>
                                  <a:cubicBezTo>
                                    <a:pt x="13" y="24"/>
                                    <a:pt x="15" y="25"/>
                                    <a:pt x="16" y="26"/>
                                  </a:cubicBezTo>
                                  <a:cubicBezTo>
                                    <a:pt x="18" y="27"/>
                                    <a:pt x="19" y="28"/>
                                    <a:pt x="21" y="29"/>
                                  </a:cubicBezTo>
                                  <a:cubicBezTo>
                                    <a:pt x="23" y="30"/>
                                    <a:pt x="25" y="31"/>
                                    <a:pt x="28" y="31"/>
                                  </a:cubicBezTo>
                                  <a:cubicBezTo>
                                    <a:pt x="30" y="32"/>
                                    <a:pt x="32" y="33"/>
                                    <a:pt x="34" y="34"/>
                                  </a:cubicBezTo>
                                  <a:cubicBezTo>
                                    <a:pt x="36" y="35"/>
                                    <a:pt x="37" y="36"/>
                                    <a:pt x="39" y="38"/>
                                  </a:cubicBezTo>
                                  <a:cubicBezTo>
                                    <a:pt x="41" y="39"/>
                                    <a:pt x="42" y="41"/>
                                    <a:pt x="43" y="43"/>
                                  </a:cubicBezTo>
                                  <a:cubicBezTo>
                                    <a:pt x="44" y="44"/>
                                    <a:pt x="44" y="47"/>
                                    <a:pt x="44" y="49"/>
                                  </a:cubicBezTo>
                                  <a:lnTo>
                                    <a:pt x="44" y="4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08" name="Freeform 105"/>
                          <wps:cNvSpPr>
                            <a:spLocks/>
                          </wps:cNvSpPr>
                          <wps:spPr bwMode="auto">
                            <a:xfrm>
                              <a:off x="1215" y="1779"/>
                              <a:ext cx="5036" cy="3809"/>
                            </a:xfrm>
                            <a:custGeom>
                              <a:avLst/>
                              <a:gdLst>
                                <a:gd name="T0" fmla="*/ 0 w 4760"/>
                                <a:gd name="T1" fmla="*/ 1799 h 3598"/>
                                <a:gd name="T2" fmla="*/ 0 w 4760"/>
                                <a:gd name="T3" fmla="*/ 1799 h 3598"/>
                                <a:gd name="T4" fmla="*/ 2380 w 4760"/>
                                <a:gd name="T5" fmla="*/ 0 h 3598"/>
                                <a:gd name="T6" fmla="*/ 4760 w 4760"/>
                                <a:gd name="T7" fmla="*/ 1799 h 3598"/>
                                <a:gd name="T8" fmla="*/ 2380 w 4760"/>
                                <a:gd name="T9" fmla="*/ 3598 h 3598"/>
                                <a:gd name="T10" fmla="*/ 0 w 4760"/>
                                <a:gd name="T11" fmla="*/ 1799 h 3598"/>
                                <a:gd name="T12" fmla="*/ 0 w 4760"/>
                                <a:gd name="T13" fmla="*/ 1799 h 3598"/>
                              </a:gdLst>
                              <a:ahLst/>
                              <a:cxnLst>
                                <a:cxn ang="0">
                                  <a:pos x="T0" y="T1"/>
                                </a:cxn>
                                <a:cxn ang="0">
                                  <a:pos x="T2" y="T3"/>
                                </a:cxn>
                                <a:cxn ang="0">
                                  <a:pos x="T4" y="T5"/>
                                </a:cxn>
                                <a:cxn ang="0">
                                  <a:pos x="T6" y="T7"/>
                                </a:cxn>
                                <a:cxn ang="0">
                                  <a:pos x="T8" y="T9"/>
                                </a:cxn>
                                <a:cxn ang="0">
                                  <a:pos x="T10" y="T11"/>
                                </a:cxn>
                                <a:cxn ang="0">
                                  <a:pos x="T12" y="T13"/>
                                </a:cxn>
                              </a:cxnLst>
                              <a:rect l="0" t="0" r="r" b="b"/>
                              <a:pathLst>
                                <a:path w="4760" h="3598">
                                  <a:moveTo>
                                    <a:pt x="0" y="1799"/>
                                  </a:moveTo>
                                  <a:lnTo>
                                    <a:pt x="0" y="1799"/>
                                  </a:lnTo>
                                  <a:cubicBezTo>
                                    <a:pt x="0" y="805"/>
                                    <a:pt x="1066" y="0"/>
                                    <a:pt x="2380" y="0"/>
                                  </a:cubicBezTo>
                                  <a:cubicBezTo>
                                    <a:pt x="3695" y="0"/>
                                    <a:pt x="4760" y="805"/>
                                    <a:pt x="4760" y="1799"/>
                                  </a:cubicBezTo>
                                  <a:cubicBezTo>
                                    <a:pt x="4760" y="2792"/>
                                    <a:pt x="3695" y="3598"/>
                                    <a:pt x="2380" y="3598"/>
                                  </a:cubicBezTo>
                                  <a:cubicBezTo>
                                    <a:pt x="1066" y="3598"/>
                                    <a:pt x="0" y="2792"/>
                                    <a:pt x="0" y="1799"/>
                                  </a:cubicBezTo>
                                  <a:lnTo>
                                    <a:pt x="0" y="1799"/>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109" name="Freeform 106"/>
                          <wps:cNvSpPr>
                            <a:spLocks/>
                          </wps:cNvSpPr>
                          <wps:spPr bwMode="auto">
                            <a:xfrm>
                              <a:off x="1215" y="1779"/>
                              <a:ext cx="5036" cy="3809"/>
                            </a:xfrm>
                            <a:custGeom>
                              <a:avLst/>
                              <a:gdLst>
                                <a:gd name="T0" fmla="*/ 0 w 4760"/>
                                <a:gd name="T1" fmla="*/ 1799 h 3598"/>
                                <a:gd name="T2" fmla="*/ 0 w 4760"/>
                                <a:gd name="T3" fmla="*/ 1799 h 3598"/>
                                <a:gd name="T4" fmla="*/ 2380 w 4760"/>
                                <a:gd name="T5" fmla="*/ 0 h 3598"/>
                                <a:gd name="T6" fmla="*/ 4760 w 4760"/>
                                <a:gd name="T7" fmla="*/ 1799 h 3598"/>
                                <a:gd name="T8" fmla="*/ 2380 w 4760"/>
                                <a:gd name="T9" fmla="*/ 3598 h 3598"/>
                                <a:gd name="T10" fmla="*/ 0 w 4760"/>
                                <a:gd name="T11" fmla="*/ 1799 h 3598"/>
                                <a:gd name="T12" fmla="*/ 0 w 4760"/>
                                <a:gd name="T13" fmla="*/ 1799 h 3598"/>
                              </a:gdLst>
                              <a:ahLst/>
                              <a:cxnLst>
                                <a:cxn ang="0">
                                  <a:pos x="T0" y="T1"/>
                                </a:cxn>
                                <a:cxn ang="0">
                                  <a:pos x="T2" y="T3"/>
                                </a:cxn>
                                <a:cxn ang="0">
                                  <a:pos x="T4" y="T5"/>
                                </a:cxn>
                                <a:cxn ang="0">
                                  <a:pos x="T6" y="T7"/>
                                </a:cxn>
                                <a:cxn ang="0">
                                  <a:pos x="T8" y="T9"/>
                                </a:cxn>
                                <a:cxn ang="0">
                                  <a:pos x="T10" y="T11"/>
                                </a:cxn>
                                <a:cxn ang="0">
                                  <a:pos x="T12" y="T13"/>
                                </a:cxn>
                              </a:cxnLst>
                              <a:rect l="0" t="0" r="r" b="b"/>
                              <a:pathLst>
                                <a:path w="4760" h="3598">
                                  <a:moveTo>
                                    <a:pt x="0" y="1799"/>
                                  </a:moveTo>
                                  <a:lnTo>
                                    <a:pt x="0" y="1799"/>
                                  </a:lnTo>
                                  <a:cubicBezTo>
                                    <a:pt x="0" y="805"/>
                                    <a:pt x="1066" y="0"/>
                                    <a:pt x="2380" y="0"/>
                                  </a:cubicBezTo>
                                  <a:cubicBezTo>
                                    <a:pt x="3695" y="0"/>
                                    <a:pt x="4760" y="805"/>
                                    <a:pt x="4760" y="1799"/>
                                  </a:cubicBezTo>
                                  <a:cubicBezTo>
                                    <a:pt x="4760" y="2792"/>
                                    <a:pt x="3695" y="3598"/>
                                    <a:pt x="2380" y="3598"/>
                                  </a:cubicBezTo>
                                  <a:cubicBezTo>
                                    <a:pt x="1066" y="3598"/>
                                    <a:pt x="0" y="2792"/>
                                    <a:pt x="0" y="1799"/>
                                  </a:cubicBezTo>
                                  <a:lnTo>
                                    <a:pt x="0" y="1799"/>
                                  </a:lnTo>
                                  <a:close/>
                                </a:path>
                              </a:pathLst>
                            </a:custGeom>
                            <a:noFill/>
                            <a:ln w="8890" cap="flat">
                              <a:solidFill>
                                <a:srgbClr val="3D4B5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 name="Freeform 107"/>
                          <wps:cNvSpPr>
                            <a:spLocks/>
                          </wps:cNvSpPr>
                          <wps:spPr bwMode="auto">
                            <a:xfrm>
                              <a:off x="2695" y="2081"/>
                              <a:ext cx="53" cy="99"/>
                            </a:xfrm>
                            <a:custGeom>
                              <a:avLst/>
                              <a:gdLst>
                                <a:gd name="T0" fmla="*/ 50 w 50"/>
                                <a:gd name="T1" fmla="*/ 89 h 93"/>
                                <a:gd name="T2" fmla="*/ 50 w 50"/>
                                <a:gd name="T3" fmla="*/ 89 h 93"/>
                                <a:gd name="T4" fmla="*/ 50 w 50"/>
                                <a:gd name="T5" fmla="*/ 90 h 93"/>
                                <a:gd name="T6" fmla="*/ 49 w 50"/>
                                <a:gd name="T7" fmla="*/ 92 h 93"/>
                                <a:gd name="T8" fmla="*/ 48 w 50"/>
                                <a:gd name="T9" fmla="*/ 92 h 93"/>
                                <a:gd name="T10" fmla="*/ 48 w 50"/>
                                <a:gd name="T11" fmla="*/ 93 h 93"/>
                                <a:gd name="T12" fmla="*/ 4 w 50"/>
                                <a:gd name="T13" fmla="*/ 93 h 93"/>
                                <a:gd name="T14" fmla="*/ 2 w 50"/>
                                <a:gd name="T15" fmla="*/ 92 h 93"/>
                                <a:gd name="T16" fmla="*/ 0 w 50"/>
                                <a:gd name="T17" fmla="*/ 88 h 93"/>
                                <a:gd name="T18" fmla="*/ 0 w 50"/>
                                <a:gd name="T19" fmla="*/ 5 h 93"/>
                                <a:gd name="T20" fmla="*/ 2 w 50"/>
                                <a:gd name="T21" fmla="*/ 1 h 93"/>
                                <a:gd name="T22" fmla="*/ 4 w 50"/>
                                <a:gd name="T23" fmla="*/ 0 h 93"/>
                                <a:gd name="T24" fmla="*/ 47 w 50"/>
                                <a:gd name="T25" fmla="*/ 0 h 93"/>
                                <a:gd name="T26" fmla="*/ 48 w 50"/>
                                <a:gd name="T27" fmla="*/ 1 h 93"/>
                                <a:gd name="T28" fmla="*/ 49 w 50"/>
                                <a:gd name="T29" fmla="*/ 1 h 93"/>
                                <a:gd name="T30" fmla="*/ 49 w 50"/>
                                <a:gd name="T31" fmla="*/ 3 h 93"/>
                                <a:gd name="T32" fmla="*/ 49 w 50"/>
                                <a:gd name="T33" fmla="*/ 4 h 93"/>
                                <a:gd name="T34" fmla="*/ 49 w 50"/>
                                <a:gd name="T35" fmla="*/ 6 h 93"/>
                                <a:gd name="T36" fmla="*/ 49 w 50"/>
                                <a:gd name="T37" fmla="*/ 7 h 93"/>
                                <a:gd name="T38" fmla="*/ 48 w 50"/>
                                <a:gd name="T39" fmla="*/ 8 h 93"/>
                                <a:gd name="T40" fmla="*/ 47 w 50"/>
                                <a:gd name="T41" fmla="*/ 8 h 93"/>
                                <a:gd name="T42" fmla="*/ 9 w 50"/>
                                <a:gd name="T43" fmla="*/ 8 h 93"/>
                                <a:gd name="T44" fmla="*/ 9 w 50"/>
                                <a:gd name="T45" fmla="*/ 41 h 93"/>
                                <a:gd name="T46" fmla="*/ 42 w 50"/>
                                <a:gd name="T47" fmla="*/ 41 h 93"/>
                                <a:gd name="T48" fmla="*/ 43 w 50"/>
                                <a:gd name="T49" fmla="*/ 41 h 93"/>
                                <a:gd name="T50" fmla="*/ 43 w 50"/>
                                <a:gd name="T51" fmla="*/ 42 h 93"/>
                                <a:gd name="T52" fmla="*/ 44 w 50"/>
                                <a:gd name="T53" fmla="*/ 43 h 93"/>
                                <a:gd name="T54" fmla="*/ 44 w 50"/>
                                <a:gd name="T55" fmla="*/ 45 h 93"/>
                                <a:gd name="T56" fmla="*/ 44 w 50"/>
                                <a:gd name="T57" fmla="*/ 46 h 93"/>
                                <a:gd name="T58" fmla="*/ 43 w 50"/>
                                <a:gd name="T59" fmla="*/ 47 h 93"/>
                                <a:gd name="T60" fmla="*/ 43 w 50"/>
                                <a:gd name="T61" fmla="*/ 48 h 93"/>
                                <a:gd name="T62" fmla="*/ 42 w 50"/>
                                <a:gd name="T63" fmla="*/ 48 h 93"/>
                                <a:gd name="T64" fmla="*/ 9 w 50"/>
                                <a:gd name="T65" fmla="*/ 48 h 93"/>
                                <a:gd name="T66" fmla="*/ 9 w 50"/>
                                <a:gd name="T67" fmla="*/ 85 h 93"/>
                                <a:gd name="T68" fmla="*/ 48 w 50"/>
                                <a:gd name="T69" fmla="*/ 85 h 93"/>
                                <a:gd name="T70" fmla="*/ 48 w 50"/>
                                <a:gd name="T71" fmla="*/ 85 h 93"/>
                                <a:gd name="T72" fmla="*/ 49 w 50"/>
                                <a:gd name="T73" fmla="*/ 86 h 93"/>
                                <a:gd name="T74" fmla="*/ 50 w 50"/>
                                <a:gd name="T75" fmla="*/ 87 h 93"/>
                                <a:gd name="T76" fmla="*/ 50 w 50"/>
                                <a:gd name="T77" fmla="*/ 89 h 93"/>
                                <a:gd name="T78" fmla="*/ 50 w 50"/>
                                <a:gd name="T79" fmla="*/ 89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0" h="93">
                                  <a:moveTo>
                                    <a:pt x="50" y="89"/>
                                  </a:moveTo>
                                  <a:lnTo>
                                    <a:pt x="50" y="89"/>
                                  </a:lnTo>
                                  <a:cubicBezTo>
                                    <a:pt x="50" y="89"/>
                                    <a:pt x="50" y="90"/>
                                    <a:pt x="50" y="90"/>
                                  </a:cubicBezTo>
                                  <a:cubicBezTo>
                                    <a:pt x="50" y="91"/>
                                    <a:pt x="49" y="91"/>
                                    <a:pt x="49" y="92"/>
                                  </a:cubicBezTo>
                                  <a:cubicBezTo>
                                    <a:pt x="49" y="92"/>
                                    <a:pt x="49" y="92"/>
                                    <a:pt x="48" y="92"/>
                                  </a:cubicBezTo>
                                  <a:cubicBezTo>
                                    <a:pt x="48" y="93"/>
                                    <a:pt x="48" y="93"/>
                                    <a:pt x="48" y="93"/>
                                  </a:cubicBezTo>
                                  <a:lnTo>
                                    <a:pt x="4" y="93"/>
                                  </a:lnTo>
                                  <a:cubicBezTo>
                                    <a:pt x="3" y="93"/>
                                    <a:pt x="3" y="92"/>
                                    <a:pt x="2" y="92"/>
                                  </a:cubicBezTo>
                                  <a:cubicBezTo>
                                    <a:pt x="1" y="91"/>
                                    <a:pt x="0" y="90"/>
                                    <a:pt x="0" y="88"/>
                                  </a:cubicBezTo>
                                  <a:lnTo>
                                    <a:pt x="0" y="5"/>
                                  </a:lnTo>
                                  <a:cubicBezTo>
                                    <a:pt x="0" y="3"/>
                                    <a:pt x="1" y="2"/>
                                    <a:pt x="2" y="1"/>
                                  </a:cubicBezTo>
                                  <a:cubicBezTo>
                                    <a:pt x="3" y="1"/>
                                    <a:pt x="3" y="0"/>
                                    <a:pt x="4" y="0"/>
                                  </a:cubicBezTo>
                                  <a:lnTo>
                                    <a:pt x="47" y="0"/>
                                  </a:lnTo>
                                  <a:cubicBezTo>
                                    <a:pt x="47" y="0"/>
                                    <a:pt x="48" y="1"/>
                                    <a:pt x="48" y="1"/>
                                  </a:cubicBezTo>
                                  <a:cubicBezTo>
                                    <a:pt x="48" y="1"/>
                                    <a:pt x="48" y="1"/>
                                    <a:pt x="49" y="1"/>
                                  </a:cubicBezTo>
                                  <a:cubicBezTo>
                                    <a:pt x="49" y="2"/>
                                    <a:pt x="49" y="2"/>
                                    <a:pt x="49" y="3"/>
                                  </a:cubicBezTo>
                                  <a:cubicBezTo>
                                    <a:pt x="49" y="3"/>
                                    <a:pt x="49" y="4"/>
                                    <a:pt x="49" y="4"/>
                                  </a:cubicBezTo>
                                  <a:cubicBezTo>
                                    <a:pt x="49" y="5"/>
                                    <a:pt x="49" y="6"/>
                                    <a:pt x="49" y="6"/>
                                  </a:cubicBezTo>
                                  <a:cubicBezTo>
                                    <a:pt x="49" y="7"/>
                                    <a:pt x="49" y="7"/>
                                    <a:pt x="49" y="7"/>
                                  </a:cubicBezTo>
                                  <a:cubicBezTo>
                                    <a:pt x="48" y="8"/>
                                    <a:pt x="48" y="8"/>
                                    <a:pt x="48" y="8"/>
                                  </a:cubicBezTo>
                                  <a:cubicBezTo>
                                    <a:pt x="48" y="8"/>
                                    <a:pt x="47" y="8"/>
                                    <a:pt x="47" y="8"/>
                                  </a:cubicBezTo>
                                  <a:lnTo>
                                    <a:pt x="9" y="8"/>
                                  </a:lnTo>
                                  <a:lnTo>
                                    <a:pt x="9" y="41"/>
                                  </a:lnTo>
                                  <a:lnTo>
                                    <a:pt x="42" y="41"/>
                                  </a:lnTo>
                                  <a:cubicBezTo>
                                    <a:pt x="42" y="41"/>
                                    <a:pt x="42" y="41"/>
                                    <a:pt x="43" y="41"/>
                                  </a:cubicBezTo>
                                  <a:cubicBezTo>
                                    <a:pt x="43" y="41"/>
                                    <a:pt x="43" y="41"/>
                                    <a:pt x="43" y="42"/>
                                  </a:cubicBezTo>
                                  <a:cubicBezTo>
                                    <a:pt x="44" y="42"/>
                                    <a:pt x="44" y="42"/>
                                    <a:pt x="44" y="43"/>
                                  </a:cubicBezTo>
                                  <a:cubicBezTo>
                                    <a:pt x="44" y="43"/>
                                    <a:pt x="44" y="44"/>
                                    <a:pt x="44" y="45"/>
                                  </a:cubicBezTo>
                                  <a:cubicBezTo>
                                    <a:pt x="44" y="45"/>
                                    <a:pt x="44" y="46"/>
                                    <a:pt x="44" y="46"/>
                                  </a:cubicBezTo>
                                  <a:cubicBezTo>
                                    <a:pt x="44" y="47"/>
                                    <a:pt x="44" y="47"/>
                                    <a:pt x="43" y="47"/>
                                  </a:cubicBezTo>
                                  <a:cubicBezTo>
                                    <a:pt x="43" y="48"/>
                                    <a:pt x="43" y="48"/>
                                    <a:pt x="43" y="48"/>
                                  </a:cubicBezTo>
                                  <a:cubicBezTo>
                                    <a:pt x="42" y="48"/>
                                    <a:pt x="42" y="48"/>
                                    <a:pt x="42" y="48"/>
                                  </a:cubicBezTo>
                                  <a:lnTo>
                                    <a:pt x="9" y="48"/>
                                  </a:lnTo>
                                  <a:lnTo>
                                    <a:pt x="9" y="85"/>
                                  </a:lnTo>
                                  <a:lnTo>
                                    <a:pt x="48" y="85"/>
                                  </a:lnTo>
                                  <a:cubicBezTo>
                                    <a:pt x="48" y="85"/>
                                    <a:pt x="48" y="85"/>
                                    <a:pt x="48" y="85"/>
                                  </a:cubicBezTo>
                                  <a:cubicBezTo>
                                    <a:pt x="49" y="85"/>
                                    <a:pt x="49" y="86"/>
                                    <a:pt x="49" y="86"/>
                                  </a:cubicBezTo>
                                  <a:cubicBezTo>
                                    <a:pt x="49" y="86"/>
                                    <a:pt x="50" y="87"/>
                                    <a:pt x="50" y="87"/>
                                  </a:cubicBezTo>
                                  <a:cubicBezTo>
                                    <a:pt x="50" y="88"/>
                                    <a:pt x="50" y="88"/>
                                    <a:pt x="50" y="89"/>
                                  </a:cubicBezTo>
                                  <a:lnTo>
                                    <a:pt x="50" y="8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1" name="Freeform 108"/>
                          <wps:cNvSpPr>
                            <a:spLocks/>
                          </wps:cNvSpPr>
                          <wps:spPr bwMode="auto">
                            <a:xfrm>
                              <a:off x="2774" y="2106"/>
                              <a:ext cx="55" cy="74"/>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4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8 w 52"/>
                                <a:gd name="T29" fmla="*/ 7 h 69"/>
                                <a:gd name="T30" fmla="*/ 19 w 52"/>
                                <a:gd name="T31" fmla="*/ 11 h 69"/>
                                <a:gd name="T32" fmla="*/ 8 w 52"/>
                                <a:gd name="T33" fmla="*/ 21 h 69"/>
                                <a:gd name="T34" fmla="*/ 8 w 52"/>
                                <a:gd name="T35" fmla="*/ 67 h 69"/>
                                <a:gd name="T36" fmla="*/ 8 w 52"/>
                                <a:gd name="T37" fmla="*/ 68 h 69"/>
                                <a:gd name="T38" fmla="*/ 7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29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8"/>
                                    <a:pt x="51" y="68"/>
                                    <a:pt x="51" y="69"/>
                                  </a:cubicBezTo>
                                  <a:cubicBezTo>
                                    <a:pt x="51" y="69"/>
                                    <a:pt x="50" y="69"/>
                                    <a:pt x="50" y="69"/>
                                  </a:cubicBezTo>
                                  <a:cubicBezTo>
                                    <a:pt x="49" y="69"/>
                                    <a:pt x="49" y="69"/>
                                    <a:pt x="48" y="69"/>
                                  </a:cubicBezTo>
                                  <a:cubicBezTo>
                                    <a:pt x="47" y="69"/>
                                    <a:pt x="46" y="69"/>
                                    <a:pt x="46" y="69"/>
                                  </a:cubicBezTo>
                                  <a:cubicBezTo>
                                    <a:pt x="45" y="69"/>
                                    <a:pt x="45" y="69"/>
                                    <a:pt x="44" y="69"/>
                                  </a:cubicBezTo>
                                  <a:cubicBezTo>
                                    <a:pt x="44" y="68"/>
                                    <a:pt x="44" y="68"/>
                                    <a:pt x="44" y="68"/>
                                  </a:cubicBezTo>
                                  <a:cubicBezTo>
                                    <a:pt x="44" y="68"/>
                                    <a:pt x="44" y="68"/>
                                    <a:pt x="44" y="67"/>
                                  </a:cubicBezTo>
                                  <a:lnTo>
                                    <a:pt x="44" y="29"/>
                                  </a:lnTo>
                                  <a:cubicBezTo>
                                    <a:pt x="44" y="25"/>
                                    <a:pt x="43" y="22"/>
                                    <a:pt x="43" y="19"/>
                                  </a:cubicBezTo>
                                  <a:cubicBezTo>
                                    <a:pt x="42" y="17"/>
                                    <a:pt x="41" y="15"/>
                                    <a:pt x="40" y="13"/>
                                  </a:cubicBezTo>
                                  <a:cubicBezTo>
                                    <a:pt x="39" y="11"/>
                                    <a:pt x="37" y="10"/>
                                    <a:pt x="35" y="9"/>
                                  </a:cubicBezTo>
                                  <a:cubicBezTo>
                                    <a:pt x="33" y="8"/>
                                    <a:pt x="31" y="7"/>
                                    <a:pt x="28" y="7"/>
                                  </a:cubicBezTo>
                                  <a:cubicBezTo>
                                    <a:pt x="25" y="7"/>
                                    <a:pt x="22" y="8"/>
                                    <a:pt x="19" y="11"/>
                                  </a:cubicBezTo>
                                  <a:cubicBezTo>
                                    <a:pt x="15" y="13"/>
                                    <a:pt x="12" y="16"/>
                                    <a:pt x="8" y="21"/>
                                  </a:cubicBezTo>
                                  <a:lnTo>
                                    <a:pt x="8" y="67"/>
                                  </a:lnTo>
                                  <a:cubicBezTo>
                                    <a:pt x="8" y="68"/>
                                    <a:pt x="8" y="68"/>
                                    <a:pt x="8" y="68"/>
                                  </a:cubicBezTo>
                                  <a:cubicBezTo>
                                    <a:pt x="8" y="68"/>
                                    <a:pt x="8" y="68"/>
                                    <a:pt x="7" y="69"/>
                                  </a:cubicBezTo>
                                  <a:cubicBezTo>
                                    <a:pt x="7" y="69"/>
                                    <a:pt x="7" y="69"/>
                                    <a:pt x="6" y="69"/>
                                  </a:cubicBezTo>
                                  <a:cubicBezTo>
                                    <a:pt x="5" y="69"/>
                                    <a:pt x="5" y="69"/>
                                    <a:pt x="4" y="69"/>
                                  </a:cubicBezTo>
                                  <a:cubicBezTo>
                                    <a:pt x="3" y="69"/>
                                    <a:pt x="2" y="69"/>
                                    <a:pt x="2" y="69"/>
                                  </a:cubicBezTo>
                                  <a:cubicBezTo>
                                    <a:pt x="1" y="69"/>
                                    <a:pt x="1" y="69"/>
                                    <a:pt x="1" y="69"/>
                                  </a:cubicBezTo>
                                  <a:cubicBezTo>
                                    <a:pt x="0" y="68"/>
                                    <a:pt x="0" y="68"/>
                                    <a:pt x="0" y="68"/>
                                  </a:cubicBezTo>
                                  <a:cubicBezTo>
                                    <a:pt x="0" y="68"/>
                                    <a:pt x="0" y="68"/>
                                    <a:pt x="0" y="67"/>
                                  </a:cubicBezTo>
                                  <a:lnTo>
                                    <a:pt x="0" y="3"/>
                                  </a:lnTo>
                                  <a:cubicBezTo>
                                    <a:pt x="0" y="2"/>
                                    <a:pt x="0" y="2"/>
                                    <a:pt x="0" y="2"/>
                                  </a:cubicBezTo>
                                  <a:cubicBezTo>
                                    <a:pt x="0" y="2"/>
                                    <a:pt x="0" y="2"/>
                                    <a:pt x="1" y="1"/>
                                  </a:cubicBezTo>
                                  <a:cubicBezTo>
                                    <a:pt x="1" y="1"/>
                                    <a:pt x="1" y="1"/>
                                    <a:pt x="2" y="1"/>
                                  </a:cubicBezTo>
                                  <a:cubicBezTo>
                                    <a:pt x="2" y="1"/>
                                    <a:pt x="3" y="1"/>
                                    <a:pt x="4" y="1"/>
                                  </a:cubicBezTo>
                                  <a:cubicBezTo>
                                    <a:pt x="5" y="1"/>
                                    <a:pt x="5" y="1"/>
                                    <a:pt x="6" y="1"/>
                                  </a:cubicBezTo>
                                  <a:cubicBezTo>
                                    <a:pt x="6" y="1"/>
                                    <a:pt x="7" y="1"/>
                                    <a:pt x="7" y="1"/>
                                  </a:cubicBezTo>
                                  <a:cubicBezTo>
                                    <a:pt x="7" y="2"/>
                                    <a:pt x="7" y="2"/>
                                    <a:pt x="8" y="2"/>
                                  </a:cubicBezTo>
                                  <a:cubicBezTo>
                                    <a:pt x="8" y="2"/>
                                    <a:pt x="8" y="2"/>
                                    <a:pt x="8" y="3"/>
                                  </a:cubicBezTo>
                                  <a:lnTo>
                                    <a:pt x="8" y="12"/>
                                  </a:lnTo>
                                  <a:cubicBezTo>
                                    <a:pt x="11" y="8"/>
                                    <a:pt x="15" y="5"/>
                                    <a:pt x="19" y="3"/>
                                  </a:cubicBezTo>
                                  <a:cubicBezTo>
                                    <a:pt x="22" y="1"/>
                                    <a:pt x="26" y="0"/>
                                    <a:pt x="29" y="0"/>
                                  </a:cubicBezTo>
                                  <a:cubicBezTo>
                                    <a:pt x="34" y="0"/>
                                    <a:pt x="37" y="1"/>
                                    <a:pt x="40" y="2"/>
                                  </a:cubicBezTo>
                                  <a:cubicBezTo>
                                    <a:pt x="43" y="4"/>
                                    <a:pt x="45" y="6"/>
                                    <a:pt x="47" y="8"/>
                                  </a:cubicBezTo>
                                  <a:cubicBezTo>
                                    <a:pt x="49" y="10"/>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2" name="Freeform 109"/>
                          <wps:cNvSpPr>
                            <a:spLocks/>
                          </wps:cNvSpPr>
                          <wps:spPr bwMode="auto">
                            <a:xfrm>
                              <a:off x="2848" y="2108"/>
                              <a:ext cx="62" cy="72"/>
                            </a:xfrm>
                            <a:custGeom>
                              <a:avLst/>
                              <a:gdLst>
                                <a:gd name="T0" fmla="*/ 59 w 59"/>
                                <a:gd name="T1" fmla="*/ 2 h 68"/>
                                <a:gd name="T2" fmla="*/ 59 w 59"/>
                                <a:gd name="T3" fmla="*/ 2 h 68"/>
                                <a:gd name="T4" fmla="*/ 59 w 59"/>
                                <a:gd name="T5" fmla="*/ 2 h 68"/>
                                <a:gd name="T6" fmla="*/ 59 w 59"/>
                                <a:gd name="T7" fmla="*/ 3 h 68"/>
                                <a:gd name="T8" fmla="*/ 59 w 59"/>
                                <a:gd name="T9" fmla="*/ 3 h 68"/>
                                <a:gd name="T10" fmla="*/ 58 w 59"/>
                                <a:gd name="T11" fmla="*/ 3 h 68"/>
                                <a:gd name="T12" fmla="*/ 35 w 59"/>
                                <a:gd name="T13" fmla="*/ 66 h 68"/>
                                <a:gd name="T14" fmla="*/ 34 w 59"/>
                                <a:gd name="T15" fmla="*/ 67 h 68"/>
                                <a:gd name="T16" fmla="*/ 33 w 59"/>
                                <a:gd name="T17" fmla="*/ 68 h 68"/>
                                <a:gd name="T18" fmla="*/ 32 w 59"/>
                                <a:gd name="T19" fmla="*/ 68 h 68"/>
                                <a:gd name="T20" fmla="*/ 30 w 59"/>
                                <a:gd name="T21" fmla="*/ 68 h 68"/>
                                <a:gd name="T22" fmla="*/ 28 w 59"/>
                                <a:gd name="T23" fmla="*/ 68 h 68"/>
                                <a:gd name="T24" fmla="*/ 26 w 59"/>
                                <a:gd name="T25" fmla="*/ 68 h 68"/>
                                <a:gd name="T26" fmla="*/ 25 w 59"/>
                                <a:gd name="T27" fmla="*/ 67 h 68"/>
                                <a:gd name="T28" fmla="*/ 24 w 59"/>
                                <a:gd name="T29" fmla="*/ 66 h 68"/>
                                <a:gd name="T30" fmla="*/ 1 w 59"/>
                                <a:gd name="T31" fmla="*/ 3 h 68"/>
                                <a:gd name="T32" fmla="*/ 1 w 59"/>
                                <a:gd name="T33" fmla="*/ 3 h 68"/>
                                <a:gd name="T34" fmla="*/ 0 w 59"/>
                                <a:gd name="T35" fmla="*/ 2 h 68"/>
                                <a:gd name="T36" fmla="*/ 0 w 59"/>
                                <a:gd name="T37" fmla="*/ 2 h 68"/>
                                <a:gd name="T38" fmla="*/ 1 w 59"/>
                                <a:gd name="T39" fmla="*/ 1 h 68"/>
                                <a:gd name="T40" fmla="*/ 1 w 59"/>
                                <a:gd name="T41" fmla="*/ 0 h 68"/>
                                <a:gd name="T42" fmla="*/ 2 w 59"/>
                                <a:gd name="T43" fmla="*/ 0 h 68"/>
                                <a:gd name="T44" fmla="*/ 4 w 59"/>
                                <a:gd name="T45" fmla="*/ 0 h 68"/>
                                <a:gd name="T46" fmla="*/ 7 w 59"/>
                                <a:gd name="T47" fmla="*/ 0 h 68"/>
                                <a:gd name="T48" fmla="*/ 8 w 59"/>
                                <a:gd name="T49" fmla="*/ 0 h 68"/>
                                <a:gd name="T50" fmla="*/ 9 w 59"/>
                                <a:gd name="T51" fmla="*/ 1 h 68"/>
                                <a:gd name="T52" fmla="*/ 10 w 59"/>
                                <a:gd name="T53" fmla="*/ 2 h 68"/>
                                <a:gd name="T54" fmla="*/ 30 w 59"/>
                                <a:gd name="T55" fmla="*/ 58 h 68"/>
                                <a:gd name="T56" fmla="*/ 30 w 59"/>
                                <a:gd name="T57" fmla="*/ 58 h 68"/>
                                <a:gd name="T58" fmla="*/ 30 w 59"/>
                                <a:gd name="T59" fmla="*/ 58 h 68"/>
                                <a:gd name="T60" fmla="*/ 50 w 59"/>
                                <a:gd name="T61" fmla="*/ 2 h 68"/>
                                <a:gd name="T62" fmla="*/ 50 w 59"/>
                                <a:gd name="T63" fmla="*/ 1 h 68"/>
                                <a:gd name="T64" fmla="*/ 51 w 59"/>
                                <a:gd name="T65" fmla="*/ 0 h 68"/>
                                <a:gd name="T66" fmla="*/ 53 w 59"/>
                                <a:gd name="T67" fmla="*/ 0 h 68"/>
                                <a:gd name="T68" fmla="*/ 55 w 59"/>
                                <a:gd name="T69" fmla="*/ 0 h 68"/>
                                <a:gd name="T70" fmla="*/ 57 w 59"/>
                                <a:gd name="T71" fmla="*/ 0 h 68"/>
                                <a:gd name="T72" fmla="*/ 58 w 59"/>
                                <a:gd name="T73" fmla="*/ 0 h 68"/>
                                <a:gd name="T74" fmla="*/ 59 w 59"/>
                                <a:gd name="T75" fmla="*/ 1 h 68"/>
                                <a:gd name="T76" fmla="*/ 59 w 59"/>
                                <a:gd name="T77" fmla="*/ 2 h 68"/>
                                <a:gd name="T78" fmla="*/ 59 w 59"/>
                                <a:gd name="T79" fmla="*/ 2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68">
                                  <a:moveTo>
                                    <a:pt x="59" y="2"/>
                                  </a:moveTo>
                                  <a:lnTo>
                                    <a:pt x="59" y="2"/>
                                  </a:lnTo>
                                  <a:cubicBezTo>
                                    <a:pt x="59" y="2"/>
                                    <a:pt x="59" y="2"/>
                                    <a:pt x="59" y="2"/>
                                  </a:cubicBezTo>
                                  <a:cubicBezTo>
                                    <a:pt x="59" y="2"/>
                                    <a:pt x="59" y="2"/>
                                    <a:pt x="59" y="3"/>
                                  </a:cubicBezTo>
                                  <a:cubicBezTo>
                                    <a:pt x="59" y="3"/>
                                    <a:pt x="59" y="3"/>
                                    <a:pt x="59" y="3"/>
                                  </a:cubicBezTo>
                                  <a:cubicBezTo>
                                    <a:pt x="58" y="3"/>
                                    <a:pt x="58" y="3"/>
                                    <a:pt x="58" y="3"/>
                                  </a:cubicBezTo>
                                  <a:lnTo>
                                    <a:pt x="35" y="66"/>
                                  </a:lnTo>
                                  <a:cubicBezTo>
                                    <a:pt x="35" y="67"/>
                                    <a:pt x="35" y="67"/>
                                    <a:pt x="34" y="67"/>
                                  </a:cubicBezTo>
                                  <a:cubicBezTo>
                                    <a:pt x="34" y="67"/>
                                    <a:pt x="34" y="68"/>
                                    <a:pt x="33" y="68"/>
                                  </a:cubicBezTo>
                                  <a:cubicBezTo>
                                    <a:pt x="33" y="68"/>
                                    <a:pt x="32" y="68"/>
                                    <a:pt x="32" y="68"/>
                                  </a:cubicBezTo>
                                  <a:cubicBezTo>
                                    <a:pt x="31" y="68"/>
                                    <a:pt x="30" y="68"/>
                                    <a:pt x="30" y="68"/>
                                  </a:cubicBezTo>
                                  <a:cubicBezTo>
                                    <a:pt x="29" y="68"/>
                                    <a:pt x="28" y="68"/>
                                    <a:pt x="28" y="68"/>
                                  </a:cubicBezTo>
                                  <a:cubicBezTo>
                                    <a:pt x="27" y="68"/>
                                    <a:pt x="26" y="68"/>
                                    <a:pt x="26" y="68"/>
                                  </a:cubicBezTo>
                                  <a:cubicBezTo>
                                    <a:pt x="26" y="68"/>
                                    <a:pt x="25" y="67"/>
                                    <a:pt x="25" y="67"/>
                                  </a:cubicBezTo>
                                  <a:cubicBezTo>
                                    <a:pt x="25" y="67"/>
                                    <a:pt x="24" y="67"/>
                                    <a:pt x="24" y="66"/>
                                  </a:cubicBezTo>
                                  <a:lnTo>
                                    <a:pt x="1" y="3"/>
                                  </a:lnTo>
                                  <a:cubicBezTo>
                                    <a:pt x="1" y="3"/>
                                    <a:pt x="1" y="3"/>
                                    <a:pt x="1" y="3"/>
                                  </a:cubicBezTo>
                                  <a:cubicBezTo>
                                    <a:pt x="0" y="2"/>
                                    <a:pt x="0" y="2"/>
                                    <a:pt x="0" y="2"/>
                                  </a:cubicBezTo>
                                  <a:cubicBezTo>
                                    <a:pt x="0" y="2"/>
                                    <a:pt x="0" y="2"/>
                                    <a:pt x="0" y="2"/>
                                  </a:cubicBezTo>
                                  <a:cubicBezTo>
                                    <a:pt x="0" y="1"/>
                                    <a:pt x="0" y="1"/>
                                    <a:pt x="1" y="1"/>
                                  </a:cubicBezTo>
                                  <a:cubicBezTo>
                                    <a:pt x="1" y="1"/>
                                    <a:pt x="1" y="0"/>
                                    <a:pt x="1" y="0"/>
                                  </a:cubicBezTo>
                                  <a:cubicBezTo>
                                    <a:pt x="2" y="0"/>
                                    <a:pt x="2" y="0"/>
                                    <a:pt x="2" y="0"/>
                                  </a:cubicBezTo>
                                  <a:cubicBezTo>
                                    <a:pt x="3" y="0"/>
                                    <a:pt x="4" y="0"/>
                                    <a:pt x="4" y="0"/>
                                  </a:cubicBezTo>
                                  <a:cubicBezTo>
                                    <a:pt x="5" y="0"/>
                                    <a:pt x="6" y="0"/>
                                    <a:pt x="7" y="0"/>
                                  </a:cubicBezTo>
                                  <a:cubicBezTo>
                                    <a:pt x="8" y="0"/>
                                    <a:pt x="8" y="0"/>
                                    <a:pt x="8" y="0"/>
                                  </a:cubicBezTo>
                                  <a:cubicBezTo>
                                    <a:pt x="9" y="0"/>
                                    <a:pt x="9" y="1"/>
                                    <a:pt x="9" y="1"/>
                                  </a:cubicBezTo>
                                  <a:cubicBezTo>
                                    <a:pt x="9" y="1"/>
                                    <a:pt x="9" y="1"/>
                                    <a:pt x="10" y="2"/>
                                  </a:cubicBezTo>
                                  <a:lnTo>
                                    <a:pt x="30" y="58"/>
                                  </a:lnTo>
                                  <a:lnTo>
                                    <a:pt x="30" y="58"/>
                                  </a:lnTo>
                                  <a:lnTo>
                                    <a:pt x="30" y="58"/>
                                  </a:lnTo>
                                  <a:lnTo>
                                    <a:pt x="50" y="2"/>
                                  </a:lnTo>
                                  <a:cubicBezTo>
                                    <a:pt x="50" y="1"/>
                                    <a:pt x="50" y="1"/>
                                    <a:pt x="50" y="1"/>
                                  </a:cubicBezTo>
                                  <a:cubicBezTo>
                                    <a:pt x="51" y="1"/>
                                    <a:pt x="51" y="0"/>
                                    <a:pt x="51" y="0"/>
                                  </a:cubicBezTo>
                                  <a:cubicBezTo>
                                    <a:pt x="51" y="0"/>
                                    <a:pt x="52" y="0"/>
                                    <a:pt x="53" y="0"/>
                                  </a:cubicBezTo>
                                  <a:cubicBezTo>
                                    <a:pt x="53" y="0"/>
                                    <a:pt x="54" y="0"/>
                                    <a:pt x="55" y="0"/>
                                  </a:cubicBezTo>
                                  <a:cubicBezTo>
                                    <a:pt x="56" y="0"/>
                                    <a:pt x="56" y="0"/>
                                    <a:pt x="57" y="0"/>
                                  </a:cubicBezTo>
                                  <a:cubicBezTo>
                                    <a:pt x="57" y="0"/>
                                    <a:pt x="58" y="0"/>
                                    <a:pt x="58" y="0"/>
                                  </a:cubicBezTo>
                                  <a:cubicBezTo>
                                    <a:pt x="58" y="0"/>
                                    <a:pt x="58" y="1"/>
                                    <a:pt x="59" y="1"/>
                                  </a:cubicBezTo>
                                  <a:cubicBezTo>
                                    <a:pt x="59" y="1"/>
                                    <a:pt x="59" y="1"/>
                                    <a:pt x="59" y="2"/>
                                  </a:cubicBezTo>
                                  <a:lnTo>
                                    <a:pt x="59" y="2"/>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3" name="Freeform 110"/>
                          <wps:cNvSpPr>
                            <a:spLocks noEditPoints="1"/>
                          </wps:cNvSpPr>
                          <wps:spPr bwMode="auto">
                            <a:xfrm>
                              <a:off x="2927" y="2080"/>
                              <a:ext cx="13" cy="100"/>
                            </a:xfrm>
                            <a:custGeom>
                              <a:avLst/>
                              <a:gdLst>
                                <a:gd name="T0" fmla="*/ 10 w 12"/>
                                <a:gd name="T1" fmla="*/ 92 h 94"/>
                                <a:gd name="T2" fmla="*/ 10 w 12"/>
                                <a:gd name="T3" fmla="*/ 92 h 94"/>
                                <a:gd name="T4" fmla="*/ 10 w 12"/>
                                <a:gd name="T5" fmla="*/ 93 h 94"/>
                                <a:gd name="T6" fmla="*/ 9 w 12"/>
                                <a:gd name="T7" fmla="*/ 94 h 94"/>
                                <a:gd name="T8" fmla="*/ 8 w 12"/>
                                <a:gd name="T9" fmla="*/ 94 h 94"/>
                                <a:gd name="T10" fmla="*/ 6 w 12"/>
                                <a:gd name="T11" fmla="*/ 94 h 94"/>
                                <a:gd name="T12" fmla="*/ 4 w 12"/>
                                <a:gd name="T13" fmla="*/ 94 h 94"/>
                                <a:gd name="T14" fmla="*/ 3 w 12"/>
                                <a:gd name="T15" fmla="*/ 94 h 94"/>
                                <a:gd name="T16" fmla="*/ 2 w 12"/>
                                <a:gd name="T17" fmla="*/ 93 h 94"/>
                                <a:gd name="T18" fmla="*/ 2 w 12"/>
                                <a:gd name="T19" fmla="*/ 92 h 94"/>
                                <a:gd name="T20" fmla="*/ 2 w 12"/>
                                <a:gd name="T21" fmla="*/ 28 h 94"/>
                                <a:gd name="T22" fmla="*/ 2 w 12"/>
                                <a:gd name="T23" fmla="*/ 27 h 94"/>
                                <a:gd name="T24" fmla="*/ 3 w 12"/>
                                <a:gd name="T25" fmla="*/ 26 h 94"/>
                                <a:gd name="T26" fmla="*/ 4 w 12"/>
                                <a:gd name="T27" fmla="*/ 26 h 94"/>
                                <a:gd name="T28" fmla="*/ 6 w 12"/>
                                <a:gd name="T29" fmla="*/ 26 h 94"/>
                                <a:gd name="T30" fmla="*/ 8 w 12"/>
                                <a:gd name="T31" fmla="*/ 26 h 94"/>
                                <a:gd name="T32" fmla="*/ 9 w 12"/>
                                <a:gd name="T33" fmla="*/ 26 h 94"/>
                                <a:gd name="T34" fmla="*/ 10 w 12"/>
                                <a:gd name="T35" fmla="*/ 27 h 94"/>
                                <a:gd name="T36" fmla="*/ 10 w 12"/>
                                <a:gd name="T37" fmla="*/ 28 h 94"/>
                                <a:gd name="T38" fmla="*/ 10 w 12"/>
                                <a:gd name="T39" fmla="*/ 92 h 94"/>
                                <a:gd name="T40" fmla="*/ 12 w 12"/>
                                <a:gd name="T41" fmla="*/ 6 h 94"/>
                                <a:gd name="T42" fmla="*/ 12 w 12"/>
                                <a:gd name="T43" fmla="*/ 6 h 94"/>
                                <a:gd name="T44" fmla="*/ 10 w 12"/>
                                <a:gd name="T45" fmla="*/ 11 h 94"/>
                                <a:gd name="T46" fmla="*/ 6 w 12"/>
                                <a:gd name="T47" fmla="*/ 12 h 94"/>
                                <a:gd name="T48" fmla="*/ 2 w 12"/>
                                <a:gd name="T49" fmla="*/ 11 h 94"/>
                                <a:gd name="T50" fmla="*/ 0 w 12"/>
                                <a:gd name="T51" fmla="*/ 6 h 94"/>
                                <a:gd name="T52" fmla="*/ 2 w 12"/>
                                <a:gd name="T53" fmla="*/ 1 h 94"/>
                                <a:gd name="T54" fmla="*/ 6 w 12"/>
                                <a:gd name="T55" fmla="*/ 0 h 94"/>
                                <a:gd name="T56" fmla="*/ 10 w 12"/>
                                <a:gd name="T57" fmla="*/ 1 h 94"/>
                                <a:gd name="T58" fmla="*/ 12 w 12"/>
                                <a:gd name="T59" fmla="*/ 6 h 94"/>
                                <a:gd name="T60" fmla="*/ 12 w 12"/>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2" h="94">
                                  <a:moveTo>
                                    <a:pt x="10" y="92"/>
                                  </a:moveTo>
                                  <a:lnTo>
                                    <a:pt x="10" y="92"/>
                                  </a:lnTo>
                                  <a:cubicBezTo>
                                    <a:pt x="10" y="93"/>
                                    <a:pt x="10" y="93"/>
                                    <a:pt x="10" y="93"/>
                                  </a:cubicBezTo>
                                  <a:cubicBezTo>
                                    <a:pt x="10" y="93"/>
                                    <a:pt x="10" y="93"/>
                                    <a:pt x="9" y="94"/>
                                  </a:cubicBezTo>
                                  <a:cubicBezTo>
                                    <a:pt x="9" y="94"/>
                                    <a:pt x="9" y="94"/>
                                    <a:pt x="8" y="94"/>
                                  </a:cubicBezTo>
                                  <a:cubicBezTo>
                                    <a:pt x="8" y="94"/>
                                    <a:pt x="7" y="94"/>
                                    <a:pt x="6" y="94"/>
                                  </a:cubicBezTo>
                                  <a:cubicBezTo>
                                    <a:pt x="5" y="94"/>
                                    <a:pt x="4" y="94"/>
                                    <a:pt x="4" y="94"/>
                                  </a:cubicBezTo>
                                  <a:cubicBezTo>
                                    <a:pt x="3" y="94"/>
                                    <a:pt x="3" y="94"/>
                                    <a:pt x="3" y="94"/>
                                  </a:cubicBezTo>
                                  <a:cubicBezTo>
                                    <a:pt x="2" y="93"/>
                                    <a:pt x="2" y="93"/>
                                    <a:pt x="2" y="93"/>
                                  </a:cubicBezTo>
                                  <a:cubicBezTo>
                                    <a:pt x="2" y="93"/>
                                    <a:pt x="2" y="93"/>
                                    <a:pt x="2" y="92"/>
                                  </a:cubicBezTo>
                                  <a:lnTo>
                                    <a:pt x="2" y="28"/>
                                  </a:lnTo>
                                  <a:cubicBezTo>
                                    <a:pt x="2" y="27"/>
                                    <a:pt x="2" y="27"/>
                                    <a:pt x="2" y="27"/>
                                  </a:cubicBezTo>
                                  <a:cubicBezTo>
                                    <a:pt x="2" y="27"/>
                                    <a:pt x="2" y="27"/>
                                    <a:pt x="3" y="26"/>
                                  </a:cubicBezTo>
                                  <a:cubicBezTo>
                                    <a:pt x="3" y="26"/>
                                    <a:pt x="3" y="26"/>
                                    <a:pt x="4" y="26"/>
                                  </a:cubicBezTo>
                                  <a:cubicBezTo>
                                    <a:pt x="4" y="26"/>
                                    <a:pt x="5" y="26"/>
                                    <a:pt x="6" y="26"/>
                                  </a:cubicBezTo>
                                  <a:cubicBezTo>
                                    <a:pt x="7" y="26"/>
                                    <a:pt x="8" y="26"/>
                                    <a:pt x="8" y="26"/>
                                  </a:cubicBezTo>
                                  <a:cubicBezTo>
                                    <a:pt x="9" y="26"/>
                                    <a:pt x="9" y="26"/>
                                    <a:pt x="9" y="26"/>
                                  </a:cubicBezTo>
                                  <a:cubicBezTo>
                                    <a:pt x="10" y="27"/>
                                    <a:pt x="10" y="27"/>
                                    <a:pt x="10" y="27"/>
                                  </a:cubicBezTo>
                                  <a:cubicBezTo>
                                    <a:pt x="10" y="27"/>
                                    <a:pt x="10" y="27"/>
                                    <a:pt x="10" y="28"/>
                                  </a:cubicBezTo>
                                  <a:lnTo>
                                    <a:pt x="10" y="92"/>
                                  </a:lnTo>
                                  <a:close/>
                                  <a:moveTo>
                                    <a:pt x="12" y="6"/>
                                  </a:moveTo>
                                  <a:lnTo>
                                    <a:pt x="12" y="6"/>
                                  </a:lnTo>
                                  <a:cubicBezTo>
                                    <a:pt x="12" y="8"/>
                                    <a:pt x="11" y="10"/>
                                    <a:pt x="10" y="11"/>
                                  </a:cubicBezTo>
                                  <a:cubicBezTo>
                                    <a:pt x="10" y="11"/>
                                    <a:pt x="8" y="12"/>
                                    <a:pt x="6" y="12"/>
                                  </a:cubicBezTo>
                                  <a:cubicBezTo>
                                    <a:pt x="4" y="12"/>
                                    <a:pt x="2" y="11"/>
                                    <a:pt x="2" y="11"/>
                                  </a:cubicBezTo>
                                  <a:cubicBezTo>
                                    <a:pt x="1" y="10"/>
                                    <a:pt x="0" y="8"/>
                                    <a:pt x="0" y="6"/>
                                  </a:cubicBezTo>
                                  <a:cubicBezTo>
                                    <a:pt x="0" y="4"/>
                                    <a:pt x="1" y="2"/>
                                    <a:pt x="2" y="1"/>
                                  </a:cubicBezTo>
                                  <a:cubicBezTo>
                                    <a:pt x="2" y="1"/>
                                    <a:pt x="4" y="0"/>
                                    <a:pt x="6" y="0"/>
                                  </a:cubicBezTo>
                                  <a:cubicBezTo>
                                    <a:pt x="8" y="0"/>
                                    <a:pt x="10" y="1"/>
                                    <a:pt x="10" y="1"/>
                                  </a:cubicBezTo>
                                  <a:cubicBezTo>
                                    <a:pt x="11" y="2"/>
                                    <a:pt x="12" y="4"/>
                                    <a:pt x="12" y="6"/>
                                  </a:cubicBezTo>
                                  <a:lnTo>
                                    <a:pt x="12"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4" name="Freeform 111"/>
                          <wps:cNvSpPr>
                            <a:spLocks/>
                          </wps:cNvSpPr>
                          <wps:spPr bwMode="auto">
                            <a:xfrm>
                              <a:off x="2965" y="2106"/>
                              <a:ext cx="37" cy="74"/>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3 w 35"/>
                                <a:gd name="T13" fmla="*/ 10 h 69"/>
                                <a:gd name="T14" fmla="*/ 31 w 35"/>
                                <a:gd name="T15" fmla="*/ 9 h 69"/>
                                <a:gd name="T16" fmla="*/ 28 w 35"/>
                                <a:gd name="T17" fmla="*/ 8 h 69"/>
                                <a:gd name="T18" fmla="*/ 25 w 35"/>
                                <a:gd name="T19" fmla="*/ 8 h 69"/>
                                <a:gd name="T20" fmla="*/ 21 w 35"/>
                                <a:gd name="T21" fmla="*/ 9 h 69"/>
                                <a:gd name="T22" fmla="*/ 17 w 35"/>
                                <a:gd name="T23" fmla="*/ 11 h 69"/>
                                <a:gd name="T24" fmla="*/ 13 w 35"/>
                                <a:gd name="T25" fmla="*/ 16 h 69"/>
                                <a:gd name="T26" fmla="*/ 8 w 35"/>
                                <a:gd name="T27" fmla="*/ 24 h 69"/>
                                <a:gd name="T28" fmla="*/ 8 w 35"/>
                                <a:gd name="T29" fmla="*/ 67 h 69"/>
                                <a:gd name="T30" fmla="*/ 8 w 35"/>
                                <a:gd name="T31" fmla="*/ 68 h 69"/>
                                <a:gd name="T32" fmla="*/ 7 w 35"/>
                                <a:gd name="T33" fmla="*/ 69 h 69"/>
                                <a:gd name="T34" fmla="*/ 6 w 35"/>
                                <a:gd name="T35" fmla="*/ 69 h 69"/>
                                <a:gd name="T36" fmla="*/ 4 w 35"/>
                                <a:gd name="T37" fmla="*/ 69 h 69"/>
                                <a:gd name="T38" fmla="*/ 2 w 35"/>
                                <a:gd name="T39" fmla="*/ 69 h 69"/>
                                <a:gd name="T40" fmla="*/ 1 w 35"/>
                                <a:gd name="T41" fmla="*/ 69 h 69"/>
                                <a:gd name="T42" fmla="*/ 0 w 35"/>
                                <a:gd name="T43" fmla="*/ 68 h 69"/>
                                <a:gd name="T44" fmla="*/ 0 w 35"/>
                                <a:gd name="T45" fmla="*/ 67 h 69"/>
                                <a:gd name="T46" fmla="*/ 0 w 35"/>
                                <a:gd name="T47" fmla="*/ 3 h 69"/>
                                <a:gd name="T48" fmla="*/ 0 w 35"/>
                                <a:gd name="T49" fmla="*/ 2 h 69"/>
                                <a:gd name="T50" fmla="*/ 1 w 35"/>
                                <a:gd name="T51" fmla="*/ 1 h 69"/>
                                <a:gd name="T52" fmla="*/ 2 w 35"/>
                                <a:gd name="T53" fmla="*/ 1 h 69"/>
                                <a:gd name="T54" fmla="*/ 4 w 35"/>
                                <a:gd name="T55" fmla="*/ 1 h 69"/>
                                <a:gd name="T56" fmla="*/ 6 w 35"/>
                                <a:gd name="T57" fmla="*/ 1 h 69"/>
                                <a:gd name="T58" fmla="*/ 7 w 35"/>
                                <a:gd name="T59" fmla="*/ 1 h 69"/>
                                <a:gd name="T60" fmla="*/ 8 w 35"/>
                                <a:gd name="T61" fmla="*/ 2 h 69"/>
                                <a:gd name="T62" fmla="*/ 8 w 35"/>
                                <a:gd name="T63" fmla="*/ 3 h 69"/>
                                <a:gd name="T64" fmla="*/ 8 w 35"/>
                                <a:gd name="T65" fmla="*/ 13 h 69"/>
                                <a:gd name="T66" fmla="*/ 13 w 35"/>
                                <a:gd name="T67" fmla="*/ 6 h 69"/>
                                <a:gd name="T68" fmla="*/ 17 w 35"/>
                                <a:gd name="T69" fmla="*/ 3 h 69"/>
                                <a:gd name="T70" fmla="*/ 21 w 35"/>
                                <a:gd name="T71" fmla="*/ 1 h 69"/>
                                <a:gd name="T72" fmla="*/ 26 w 35"/>
                                <a:gd name="T73" fmla="*/ 0 h 69"/>
                                <a:gd name="T74" fmla="*/ 28 w 35"/>
                                <a:gd name="T75" fmla="*/ 0 h 69"/>
                                <a:gd name="T76" fmla="*/ 30 w 35"/>
                                <a:gd name="T77" fmla="*/ 1 h 69"/>
                                <a:gd name="T78" fmla="*/ 33 w 35"/>
                                <a:gd name="T79" fmla="*/ 1 h 69"/>
                                <a:gd name="T80" fmla="*/ 34 w 35"/>
                                <a:gd name="T81" fmla="*/ 2 h 69"/>
                                <a:gd name="T82" fmla="*/ 35 w 35"/>
                                <a:gd name="T83" fmla="*/ 3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7"/>
                                    <a:pt x="35" y="8"/>
                                  </a:cubicBezTo>
                                  <a:cubicBezTo>
                                    <a:pt x="35" y="8"/>
                                    <a:pt x="35" y="9"/>
                                    <a:pt x="35" y="9"/>
                                  </a:cubicBezTo>
                                  <a:cubicBezTo>
                                    <a:pt x="35" y="9"/>
                                    <a:pt x="35" y="10"/>
                                    <a:pt x="35" y="10"/>
                                  </a:cubicBezTo>
                                  <a:cubicBezTo>
                                    <a:pt x="35" y="10"/>
                                    <a:pt x="34" y="10"/>
                                    <a:pt x="34" y="10"/>
                                  </a:cubicBezTo>
                                  <a:cubicBezTo>
                                    <a:pt x="34" y="10"/>
                                    <a:pt x="33" y="10"/>
                                    <a:pt x="33" y="10"/>
                                  </a:cubicBezTo>
                                  <a:cubicBezTo>
                                    <a:pt x="32" y="9"/>
                                    <a:pt x="31" y="9"/>
                                    <a:pt x="31" y="9"/>
                                  </a:cubicBezTo>
                                  <a:cubicBezTo>
                                    <a:pt x="30" y="9"/>
                                    <a:pt x="29" y="9"/>
                                    <a:pt x="28" y="8"/>
                                  </a:cubicBezTo>
                                  <a:cubicBezTo>
                                    <a:pt x="27" y="8"/>
                                    <a:pt x="26" y="8"/>
                                    <a:pt x="25" y="8"/>
                                  </a:cubicBezTo>
                                  <a:cubicBezTo>
                                    <a:pt x="24" y="8"/>
                                    <a:pt x="22" y="8"/>
                                    <a:pt x="21" y="9"/>
                                  </a:cubicBezTo>
                                  <a:cubicBezTo>
                                    <a:pt x="20" y="9"/>
                                    <a:pt x="19" y="10"/>
                                    <a:pt x="17" y="11"/>
                                  </a:cubicBezTo>
                                  <a:cubicBezTo>
                                    <a:pt x="16" y="13"/>
                                    <a:pt x="15" y="14"/>
                                    <a:pt x="13" y="16"/>
                                  </a:cubicBezTo>
                                  <a:cubicBezTo>
                                    <a:pt x="12" y="18"/>
                                    <a:pt x="10" y="21"/>
                                    <a:pt x="8" y="24"/>
                                  </a:cubicBezTo>
                                  <a:lnTo>
                                    <a:pt x="8" y="67"/>
                                  </a:lnTo>
                                  <a:cubicBezTo>
                                    <a:pt x="8" y="68"/>
                                    <a:pt x="8" y="68"/>
                                    <a:pt x="8" y="68"/>
                                  </a:cubicBezTo>
                                  <a:cubicBezTo>
                                    <a:pt x="8" y="68"/>
                                    <a:pt x="8" y="68"/>
                                    <a:pt x="7" y="69"/>
                                  </a:cubicBezTo>
                                  <a:cubicBezTo>
                                    <a:pt x="7" y="69"/>
                                    <a:pt x="6" y="69"/>
                                    <a:pt x="6" y="69"/>
                                  </a:cubicBezTo>
                                  <a:cubicBezTo>
                                    <a:pt x="5" y="69"/>
                                    <a:pt x="5" y="69"/>
                                    <a:pt x="4" y="69"/>
                                  </a:cubicBezTo>
                                  <a:cubicBezTo>
                                    <a:pt x="3" y="69"/>
                                    <a:pt x="2" y="69"/>
                                    <a:pt x="2" y="69"/>
                                  </a:cubicBezTo>
                                  <a:cubicBezTo>
                                    <a:pt x="1" y="69"/>
                                    <a:pt x="1" y="69"/>
                                    <a:pt x="1" y="69"/>
                                  </a:cubicBezTo>
                                  <a:cubicBezTo>
                                    <a:pt x="0" y="68"/>
                                    <a:pt x="0" y="68"/>
                                    <a:pt x="0" y="68"/>
                                  </a:cubicBezTo>
                                  <a:cubicBezTo>
                                    <a:pt x="0" y="68"/>
                                    <a:pt x="0" y="68"/>
                                    <a:pt x="0" y="67"/>
                                  </a:cubicBezTo>
                                  <a:lnTo>
                                    <a:pt x="0" y="3"/>
                                  </a:lnTo>
                                  <a:cubicBezTo>
                                    <a:pt x="0" y="2"/>
                                    <a:pt x="0" y="2"/>
                                    <a:pt x="0" y="2"/>
                                  </a:cubicBezTo>
                                  <a:cubicBezTo>
                                    <a:pt x="0" y="2"/>
                                    <a:pt x="0" y="2"/>
                                    <a:pt x="1" y="1"/>
                                  </a:cubicBezTo>
                                  <a:cubicBezTo>
                                    <a:pt x="1" y="1"/>
                                    <a:pt x="1" y="1"/>
                                    <a:pt x="2" y="1"/>
                                  </a:cubicBezTo>
                                  <a:cubicBezTo>
                                    <a:pt x="2" y="1"/>
                                    <a:pt x="3" y="1"/>
                                    <a:pt x="4" y="1"/>
                                  </a:cubicBezTo>
                                  <a:cubicBezTo>
                                    <a:pt x="5" y="1"/>
                                    <a:pt x="5" y="1"/>
                                    <a:pt x="6" y="1"/>
                                  </a:cubicBezTo>
                                  <a:cubicBezTo>
                                    <a:pt x="6" y="1"/>
                                    <a:pt x="7" y="1"/>
                                    <a:pt x="7" y="1"/>
                                  </a:cubicBezTo>
                                  <a:cubicBezTo>
                                    <a:pt x="7" y="2"/>
                                    <a:pt x="7" y="2"/>
                                    <a:pt x="8" y="2"/>
                                  </a:cubicBezTo>
                                  <a:cubicBezTo>
                                    <a:pt x="8" y="2"/>
                                    <a:pt x="8" y="2"/>
                                    <a:pt x="8" y="3"/>
                                  </a:cubicBezTo>
                                  <a:lnTo>
                                    <a:pt x="8" y="13"/>
                                  </a:lnTo>
                                  <a:cubicBezTo>
                                    <a:pt x="10" y="10"/>
                                    <a:pt x="11" y="8"/>
                                    <a:pt x="13" y="6"/>
                                  </a:cubicBezTo>
                                  <a:cubicBezTo>
                                    <a:pt x="14" y="5"/>
                                    <a:pt x="16" y="3"/>
                                    <a:pt x="17" y="3"/>
                                  </a:cubicBezTo>
                                  <a:cubicBezTo>
                                    <a:pt x="19" y="2"/>
                                    <a:pt x="20" y="1"/>
                                    <a:pt x="21" y="1"/>
                                  </a:cubicBezTo>
                                  <a:cubicBezTo>
                                    <a:pt x="23" y="0"/>
                                    <a:pt x="24" y="0"/>
                                    <a:pt x="26" y="0"/>
                                  </a:cubicBezTo>
                                  <a:cubicBezTo>
                                    <a:pt x="26" y="0"/>
                                    <a:pt x="27" y="0"/>
                                    <a:pt x="28" y="0"/>
                                  </a:cubicBezTo>
                                  <a:cubicBezTo>
                                    <a:pt x="29" y="0"/>
                                    <a:pt x="29" y="0"/>
                                    <a:pt x="30" y="1"/>
                                  </a:cubicBezTo>
                                  <a:cubicBezTo>
                                    <a:pt x="31" y="1"/>
                                    <a:pt x="32" y="1"/>
                                    <a:pt x="33" y="1"/>
                                  </a:cubicBezTo>
                                  <a:cubicBezTo>
                                    <a:pt x="34" y="2"/>
                                    <a:pt x="34" y="2"/>
                                    <a:pt x="34" y="2"/>
                                  </a:cubicBezTo>
                                  <a:cubicBezTo>
                                    <a:pt x="35" y="2"/>
                                    <a:pt x="35" y="2"/>
                                    <a:pt x="35" y="3"/>
                                  </a:cubicBezTo>
                                  <a:cubicBezTo>
                                    <a:pt x="35" y="3"/>
                                    <a:pt x="35" y="3"/>
                                    <a:pt x="35" y="3"/>
                                  </a:cubicBezTo>
                                  <a:cubicBezTo>
                                    <a:pt x="35" y="3"/>
                                    <a:pt x="35" y="4"/>
                                    <a:pt x="35" y="4"/>
                                  </a:cubicBezTo>
                                  <a:cubicBezTo>
                                    <a:pt x="35" y="5"/>
                                    <a:pt x="35" y="5"/>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5" name="Freeform 112"/>
                          <wps:cNvSpPr>
                            <a:spLocks noEditPoints="1"/>
                          </wps:cNvSpPr>
                          <wps:spPr bwMode="auto">
                            <a:xfrm>
                              <a:off x="3016" y="2106"/>
                              <a:ext cx="65" cy="75"/>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0 w 62"/>
                                <a:gd name="T11" fmla="*/ 70 h 70"/>
                                <a:gd name="T12" fmla="*/ 17 w 62"/>
                                <a:gd name="T13" fmla="*/ 68 h 70"/>
                                <a:gd name="T14" fmla="*/ 7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8 w 62"/>
                                <a:gd name="T45" fmla="*/ 16 h 70"/>
                                <a:gd name="T46" fmla="*/ 41 w 62"/>
                                <a:gd name="T47" fmla="*/ 10 h 70"/>
                                <a:gd name="T48" fmla="*/ 31 w 62"/>
                                <a:gd name="T49" fmla="*/ 8 h 70"/>
                                <a:gd name="T50" fmla="*/ 21 w 62"/>
                                <a:gd name="T51" fmla="*/ 10 h 70"/>
                                <a:gd name="T52" fmla="*/ 14 w 62"/>
                                <a:gd name="T53" fmla="*/ 15 h 70"/>
                                <a:gd name="T54" fmla="*/ 10 w 62"/>
                                <a:gd name="T55" fmla="*/ 24 h 70"/>
                                <a:gd name="T56" fmla="*/ 9 w 62"/>
                                <a:gd name="T57" fmla="*/ 35 h 70"/>
                                <a:gd name="T58" fmla="*/ 10 w 62"/>
                                <a:gd name="T59" fmla="*/ 45 h 70"/>
                                <a:gd name="T60" fmla="*/ 13 w 62"/>
                                <a:gd name="T61" fmla="*/ 54 h 70"/>
                                <a:gd name="T62" fmla="*/ 20 w 62"/>
                                <a:gd name="T63" fmla="*/ 60 h 70"/>
                                <a:gd name="T64" fmla="*/ 31 w 62"/>
                                <a:gd name="T65" fmla="*/ 62 h 70"/>
                                <a:gd name="T66" fmla="*/ 41 w 62"/>
                                <a:gd name="T67" fmla="*/ 60 h 70"/>
                                <a:gd name="T68" fmla="*/ 47 w 62"/>
                                <a:gd name="T69" fmla="*/ 55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9"/>
                                  </a:cubicBezTo>
                                  <a:cubicBezTo>
                                    <a:pt x="58" y="53"/>
                                    <a:pt x="56" y="57"/>
                                    <a:pt x="54" y="60"/>
                                  </a:cubicBezTo>
                                  <a:cubicBezTo>
                                    <a:pt x="51" y="63"/>
                                    <a:pt x="48" y="65"/>
                                    <a:pt x="44" y="67"/>
                                  </a:cubicBezTo>
                                  <a:cubicBezTo>
                                    <a:pt x="40" y="69"/>
                                    <a:pt x="35" y="70"/>
                                    <a:pt x="30" y="70"/>
                                  </a:cubicBezTo>
                                  <a:cubicBezTo>
                                    <a:pt x="25" y="70"/>
                                    <a:pt x="21" y="69"/>
                                    <a:pt x="17" y="68"/>
                                  </a:cubicBezTo>
                                  <a:cubicBezTo>
                                    <a:pt x="13" y="66"/>
                                    <a:pt x="10" y="64"/>
                                    <a:pt x="7" y="61"/>
                                  </a:cubicBezTo>
                                  <a:cubicBezTo>
                                    <a:pt x="5" y="58"/>
                                    <a:pt x="3" y="54"/>
                                    <a:pt x="2" y="50"/>
                                  </a:cubicBezTo>
                                  <a:cubicBezTo>
                                    <a:pt x="0" y="46"/>
                                    <a:pt x="0" y="41"/>
                                    <a:pt x="0" y="36"/>
                                  </a:cubicBezTo>
                                  <a:cubicBezTo>
                                    <a:pt x="0" y="30"/>
                                    <a:pt x="0" y="26"/>
                                    <a:pt x="2" y="21"/>
                                  </a:cubicBezTo>
                                  <a:cubicBezTo>
                                    <a:pt x="3" y="17"/>
                                    <a:pt x="5" y="13"/>
                                    <a:pt x="8" y="10"/>
                                  </a:cubicBezTo>
                                  <a:cubicBezTo>
                                    <a:pt x="10" y="7"/>
                                    <a:pt x="14" y="5"/>
                                    <a:pt x="18" y="3"/>
                                  </a:cubicBezTo>
                                  <a:cubicBezTo>
                                    <a:pt x="21" y="1"/>
                                    <a:pt x="26" y="0"/>
                                    <a:pt x="31" y="0"/>
                                  </a:cubicBezTo>
                                  <a:cubicBezTo>
                                    <a:pt x="36" y="0"/>
                                    <a:pt x="41" y="1"/>
                                    <a:pt x="45" y="2"/>
                                  </a:cubicBezTo>
                                  <a:cubicBezTo>
                                    <a:pt x="48" y="4"/>
                                    <a:pt x="52" y="6"/>
                                    <a:pt x="54" y="9"/>
                                  </a:cubicBezTo>
                                  <a:cubicBezTo>
                                    <a:pt x="57" y="12"/>
                                    <a:pt x="58" y="16"/>
                                    <a:pt x="60" y="20"/>
                                  </a:cubicBezTo>
                                  <a:cubicBezTo>
                                    <a:pt x="61" y="24"/>
                                    <a:pt x="62" y="29"/>
                                    <a:pt x="62" y="34"/>
                                  </a:cubicBezTo>
                                  <a:lnTo>
                                    <a:pt x="62" y="34"/>
                                  </a:lnTo>
                                  <a:close/>
                                  <a:moveTo>
                                    <a:pt x="53" y="35"/>
                                  </a:moveTo>
                                  <a:lnTo>
                                    <a:pt x="53" y="35"/>
                                  </a:lnTo>
                                  <a:cubicBezTo>
                                    <a:pt x="53" y="31"/>
                                    <a:pt x="52" y="28"/>
                                    <a:pt x="52" y="25"/>
                                  </a:cubicBezTo>
                                  <a:cubicBezTo>
                                    <a:pt x="51" y="21"/>
                                    <a:pt x="50" y="18"/>
                                    <a:pt x="48" y="16"/>
                                  </a:cubicBezTo>
                                  <a:cubicBezTo>
                                    <a:pt x="46" y="13"/>
                                    <a:pt x="44" y="11"/>
                                    <a:pt x="41" y="10"/>
                                  </a:cubicBezTo>
                                  <a:cubicBezTo>
                                    <a:pt x="39" y="8"/>
                                    <a:pt x="35" y="8"/>
                                    <a:pt x="31" y="8"/>
                                  </a:cubicBezTo>
                                  <a:cubicBezTo>
                                    <a:pt x="27" y="8"/>
                                    <a:pt x="24" y="8"/>
                                    <a:pt x="21" y="10"/>
                                  </a:cubicBezTo>
                                  <a:cubicBezTo>
                                    <a:pt x="18" y="11"/>
                                    <a:pt x="16" y="13"/>
                                    <a:pt x="14" y="15"/>
                                  </a:cubicBezTo>
                                  <a:cubicBezTo>
                                    <a:pt x="12" y="18"/>
                                    <a:pt x="11" y="21"/>
                                    <a:pt x="10" y="24"/>
                                  </a:cubicBezTo>
                                  <a:cubicBezTo>
                                    <a:pt x="9" y="27"/>
                                    <a:pt x="9" y="31"/>
                                    <a:pt x="9" y="35"/>
                                  </a:cubicBezTo>
                                  <a:cubicBezTo>
                                    <a:pt x="9" y="38"/>
                                    <a:pt x="9" y="42"/>
                                    <a:pt x="10" y="45"/>
                                  </a:cubicBezTo>
                                  <a:cubicBezTo>
                                    <a:pt x="11" y="49"/>
                                    <a:pt x="12" y="52"/>
                                    <a:pt x="13" y="54"/>
                                  </a:cubicBezTo>
                                  <a:cubicBezTo>
                                    <a:pt x="15" y="57"/>
                                    <a:pt x="17" y="59"/>
                                    <a:pt x="20" y="60"/>
                                  </a:cubicBezTo>
                                  <a:cubicBezTo>
                                    <a:pt x="23" y="62"/>
                                    <a:pt x="26" y="62"/>
                                    <a:pt x="31" y="62"/>
                                  </a:cubicBezTo>
                                  <a:cubicBezTo>
                                    <a:pt x="34" y="62"/>
                                    <a:pt x="38" y="62"/>
                                    <a:pt x="41" y="60"/>
                                  </a:cubicBezTo>
                                  <a:cubicBezTo>
                                    <a:pt x="43" y="59"/>
                                    <a:pt x="46" y="57"/>
                                    <a:pt x="47" y="55"/>
                                  </a:cubicBezTo>
                                  <a:cubicBezTo>
                                    <a:pt x="49" y="52"/>
                                    <a:pt x="51" y="49"/>
                                    <a:pt x="51"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6" name="Freeform 113"/>
                          <wps:cNvSpPr>
                            <a:spLocks/>
                          </wps:cNvSpPr>
                          <wps:spPr bwMode="auto">
                            <a:xfrm>
                              <a:off x="3105" y="2106"/>
                              <a:ext cx="56" cy="74"/>
                            </a:xfrm>
                            <a:custGeom>
                              <a:avLst/>
                              <a:gdLst>
                                <a:gd name="T0" fmla="*/ 53 w 53"/>
                                <a:gd name="T1" fmla="*/ 67 h 69"/>
                                <a:gd name="T2" fmla="*/ 53 w 53"/>
                                <a:gd name="T3" fmla="*/ 67 h 69"/>
                                <a:gd name="T4" fmla="*/ 53 w 53"/>
                                <a:gd name="T5" fmla="*/ 68 h 69"/>
                                <a:gd name="T6" fmla="*/ 52 w 53"/>
                                <a:gd name="T7" fmla="*/ 69 h 69"/>
                                <a:gd name="T8" fmla="*/ 51 w 53"/>
                                <a:gd name="T9" fmla="*/ 69 h 69"/>
                                <a:gd name="T10" fmla="*/ 49 w 53"/>
                                <a:gd name="T11" fmla="*/ 69 h 69"/>
                                <a:gd name="T12" fmla="*/ 47 w 53"/>
                                <a:gd name="T13" fmla="*/ 69 h 69"/>
                                <a:gd name="T14" fmla="*/ 45 w 53"/>
                                <a:gd name="T15" fmla="*/ 69 h 69"/>
                                <a:gd name="T16" fmla="*/ 45 w 53"/>
                                <a:gd name="T17" fmla="*/ 68 h 69"/>
                                <a:gd name="T18" fmla="*/ 44 w 53"/>
                                <a:gd name="T19" fmla="*/ 67 h 69"/>
                                <a:gd name="T20" fmla="*/ 44 w 53"/>
                                <a:gd name="T21" fmla="*/ 29 h 69"/>
                                <a:gd name="T22" fmla="*/ 43 w 53"/>
                                <a:gd name="T23" fmla="*/ 19 h 69"/>
                                <a:gd name="T24" fmla="*/ 41 w 53"/>
                                <a:gd name="T25" fmla="*/ 13 h 69"/>
                                <a:gd name="T26" fmla="*/ 36 w 53"/>
                                <a:gd name="T27" fmla="*/ 9 h 69"/>
                                <a:gd name="T28" fmla="*/ 29 w 53"/>
                                <a:gd name="T29" fmla="*/ 7 h 69"/>
                                <a:gd name="T30" fmla="*/ 19 w 53"/>
                                <a:gd name="T31" fmla="*/ 11 h 69"/>
                                <a:gd name="T32" fmla="*/ 9 w 53"/>
                                <a:gd name="T33" fmla="*/ 21 h 69"/>
                                <a:gd name="T34" fmla="*/ 9 w 53"/>
                                <a:gd name="T35" fmla="*/ 67 h 69"/>
                                <a:gd name="T36" fmla="*/ 9 w 53"/>
                                <a:gd name="T37" fmla="*/ 68 h 69"/>
                                <a:gd name="T38" fmla="*/ 8 w 53"/>
                                <a:gd name="T39" fmla="*/ 69 h 69"/>
                                <a:gd name="T40" fmla="*/ 7 w 53"/>
                                <a:gd name="T41" fmla="*/ 69 h 69"/>
                                <a:gd name="T42" fmla="*/ 5 w 53"/>
                                <a:gd name="T43" fmla="*/ 69 h 69"/>
                                <a:gd name="T44" fmla="*/ 3 w 53"/>
                                <a:gd name="T45" fmla="*/ 69 h 69"/>
                                <a:gd name="T46" fmla="*/ 1 w 53"/>
                                <a:gd name="T47" fmla="*/ 69 h 69"/>
                                <a:gd name="T48" fmla="*/ 1 w 53"/>
                                <a:gd name="T49" fmla="*/ 68 h 69"/>
                                <a:gd name="T50" fmla="*/ 0 w 53"/>
                                <a:gd name="T51" fmla="*/ 67 h 69"/>
                                <a:gd name="T52" fmla="*/ 0 w 53"/>
                                <a:gd name="T53" fmla="*/ 3 h 69"/>
                                <a:gd name="T54" fmla="*/ 1 w 53"/>
                                <a:gd name="T55" fmla="*/ 2 h 69"/>
                                <a:gd name="T56" fmla="*/ 1 w 53"/>
                                <a:gd name="T57" fmla="*/ 1 h 69"/>
                                <a:gd name="T58" fmla="*/ 3 w 53"/>
                                <a:gd name="T59" fmla="*/ 1 h 69"/>
                                <a:gd name="T60" fmla="*/ 5 w 53"/>
                                <a:gd name="T61" fmla="*/ 1 h 69"/>
                                <a:gd name="T62" fmla="*/ 7 w 53"/>
                                <a:gd name="T63" fmla="*/ 1 h 69"/>
                                <a:gd name="T64" fmla="*/ 8 w 53"/>
                                <a:gd name="T65" fmla="*/ 1 h 69"/>
                                <a:gd name="T66" fmla="*/ 8 w 53"/>
                                <a:gd name="T67" fmla="*/ 2 h 69"/>
                                <a:gd name="T68" fmla="*/ 9 w 53"/>
                                <a:gd name="T69" fmla="*/ 3 h 69"/>
                                <a:gd name="T70" fmla="*/ 9 w 53"/>
                                <a:gd name="T71" fmla="*/ 12 h 69"/>
                                <a:gd name="T72" fmla="*/ 19 w 53"/>
                                <a:gd name="T73" fmla="*/ 3 h 69"/>
                                <a:gd name="T74" fmla="*/ 30 w 53"/>
                                <a:gd name="T75" fmla="*/ 0 h 69"/>
                                <a:gd name="T76" fmla="*/ 41 w 53"/>
                                <a:gd name="T77" fmla="*/ 2 h 69"/>
                                <a:gd name="T78" fmla="*/ 48 w 53"/>
                                <a:gd name="T79" fmla="*/ 8 h 69"/>
                                <a:gd name="T80" fmla="*/ 52 w 53"/>
                                <a:gd name="T81" fmla="*/ 17 h 69"/>
                                <a:gd name="T82" fmla="*/ 53 w 53"/>
                                <a:gd name="T83" fmla="*/ 28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8"/>
                                    <a:pt x="53" y="68"/>
                                    <a:pt x="53" y="68"/>
                                  </a:cubicBezTo>
                                  <a:cubicBezTo>
                                    <a:pt x="52" y="68"/>
                                    <a:pt x="52" y="68"/>
                                    <a:pt x="52" y="69"/>
                                  </a:cubicBezTo>
                                  <a:cubicBezTo>
                                    <a:pt x="52" y="69"/>
                                    <a:pt x="51" y="69"/>
                                    <a:pt x="51" y="69"/>
                                  </a:cubicBezTo>
                                  <a:cubicBezTo>
                                    <a:pt x="50" y="69"/>
                                    <a:pt x="49" y="69"/>
                                    <a:pt x="49" y="69"/>
                                  </a:cubicBezTo>
                                  <a:cubicBezTo>
                                    <a:pt x="48" y="69"/>
                                    <a:pt x="47" y="69"/>
                                    <a:pt x="47" y="69"/>
                                  </a:cubicBezTo>
                                  <a:cubicBezTo>
                                    <a:pt x="46" y="69"/>
                                    <a:pt x="46" y="69"/>
                                    <a:pt x="45" y="69"/>
                                  </a:cubicBezTo>
                                  <a:cubicBezTo>
                                    <a:pt x="45" y="68"/>
                                    <a:pt x="45" y="68"/>
                                    <a:pt x="45" y="68"/>
                                  </a:cubicBezTo>
                                  <a:cubicBezTo>
                                    <a:pt x="44" y="68"/>
                                    <a:pt x="44" y="68"/>
                                    <a:pt x="44" y="67"/>
                                  </a:cubicBezTo>
                                  <a:lnTo>
                                    <a:pt x="44" y="29"/>
                                  </a:lnTo>
                                  <a:cubicBezTo>
                                    <a:pt x="44" y="25"/>
                                    <a:pt x="44" y="22"/>
                                    <a:pt x="43" y="19"/>
                                  </a:cubicBezTo>
                                  <a:cubicBezTo>
                                    <a:pt x="43" y="17"/>
                                    <a:pt x="42" y="15"/>
                                    <a:pt x="41" y="13"/>
                                  </a:cubicBezTo>
                                  <a:cubicBezTo>
                                    <a:pt x="39" y="11"/>
                                    <a:pt x="38" y="10"/>
                                    <a:pt x="36" y="9"/>
                                  </a:cubicBezTo>
                                  <a:cubicBezTo>
                                    <a:pt x="34" y="8"/>
                                    <a:pt x="32" y="7"/>
                                    <a:pt x="29" y="7"/>
                                  </a:cubicBezTo>
                                  <a:cubicBezTo>
                                    <a:pt x="26" y="7"/>
                                    <a:pt x="23" y="8"/>
                                    <a:pt x="19" y="11"/>
                                  </a:cubicBezTo>
                                  <a:cubicBezTo>
                                    <a:pt x="16" y="13"/>
                                    <a:pt x="13" y="16"/>
                                    <a:pt x="9" y="21"/>
                                  </a:cubicBezTo>
                                  <a:lnTo>
                                    <a:pt x="9" y="67"/>
                                  </a:lnTo>
                                  <a:cubicBezTo>
                                    <a:pt x="9" y="68"/>
                                    <a:pt x="9" y="68"/>
                                    <a:pt x="9" y="68"/>
                                  </a:cubicBezTo>
                                  <a:cubicBezTo>
                                    <a:pt x="9" y="68"/>
                                    <a:pt x="8" y="68"/>
                                    <a:pt x="8" y="69"/>
                                  </a:cubicBezTo>
                                  <a:cubicBezTo>
                                    <a:pt x="8" y="69"/>
                                    <a:pt x="7" y="69"/>
                                    <a:pt x="7" y="69"/>
                                  </a:cubicBezTo>
                                  <a:cubicBezTo>
                                    <a:pt x="6" y="69"/>
                                    <a:pt x="6" y="69"/>
                                    <a:pt x="5" y="69"/>
                                  </a:cubicBezTo>
                                  <a:cubicBezTo>
                                    <a:pt x="4" y="69"/>
                                    <a:pt x="3" y="69"/>
                                    <a:pt x="3" y="69"/>
                                  </a:cubicBezTo>
                                  <a:cubicBezTo>
                                    <a:pt x="2" y="69"/>
                                    <a:pt x="2" y="69"/>
                                    <a:pt x="1" y="69"/>
                                  </a:cubicBezTo>
                                  <a:cubicBezTo>
                                    <a:pt x="1" y="68"/>
                                    <a:pt x="1" y="68"/>
                                    <a:pt x="1" y="68"/>
                                  </a:cubicBezTo>
                                  <a:cubicBezTo>
                                    <a:pt x="1" y="68"/>
                                    <a:pt x="0" y="68"/>
                                    <a:pt x="0" y="67"/>
                                  </a:cubicBezTo>
                                  <a:lnTo>
                                    <a:pt x="0" y="3"/>
                                  </a:lnTo>
                                  <a:cubicBezTo>
                                    <a:pt x="0" y="2"/>
                                    <a:pt x="1" y="2"/>
                                    <a:pt x="1" y="2"/>
                                  </a:cubicBezTo>
                                  <a:cubicBezTo>
                                    <a:pt x="1" y="2"/>
                                    <a:pt x="1" y="2"/>
                                    <a:pt x="1" y="1"/>
                                  </a:cubicBezTo>
                                  <a:cubicBezTo>
                                    <a:pt x="2" y="1"/>
                                    <a:pt x="2" y="1"/>
                                    <a:pt x="3" y="1"/>
                                  </a:cubicBezTo>
                                  <a:cubicBezTo>
                                    <a:pt x="3" y="1"/>
                                    <a:pt x="4" y="1"/>
                                    <a:pt x="5" y="1"/>
                                  </a:cubicBezTo>
                                  <a:cubicBezTo>
                                    <a:pt x="5" y="1"/>
                                    <a:pt x="6" y="1"/>
                                    <a:pt x="7" y="1"/>
                                  </a:cubicBezTo>
                                  <a:cubicBezTo>
                                    <a:pt x="7" y="1"/>
                                    <a:pt x="7" y="1"/>
                                    <a:pt x="8" y="1"/>
                                  </a:cubicBezTo>
                                  <a:cubicBezTo>
                                    <a:pt x="8" y="2"/>
                                    <a:pt x="8" y="2"/>
                                    <a:pt x="8" y="2"/>
                                  </a:cubicBezTo>
                                  <a:cubicBezTo>
                                    <a:pt x="8" y="2"/>
                                    <a:pt x="9" y="2"/>
                                    <a:pt x="9" y="3"/>
                                  </a:cubicBezTo>
                                  <a:lnTo>
                                    <a:pt x="9" y="12"/>
                                  </a:lnTo>
                                  <a:cubicBezTo>
                                    <a:pt x="12" y="8"/>
                                    <a:pt x="16" y="5"/>
                                    <a:pt x="19" y="3"/>
                                  </a:cubicBezTo>
                                  <a:cubicBezTo>
                                    <a:pt x="23" y="1"/>
                                    <a:pt x="27" y="0"/>
                                    <a:pt x="30" y="0"/>
                                  </a:cubicBezTo>
                                  <a:cubicBezTo>
                                    <a:pt x="34" y="0"/>
                                    <a:pt x="38" y="1"/>
                                    <a:pt x="41" y="2"/>
                                  </a:cubicBezTo>
                                  <a:cubicBezTo>
                                    <a:pt x="44" y="4"/>
                                    <a:pt x="46" y="6"/>
                                    <a:pt x="48" y="8"/>
                                  </a:cubicBezTo>
                                  <a:cubicBezTo>
                                    <a:pt x="50" y="10"/>
                                    <a:pt x="51" y="13"/>
                                    <a:pt x="52" y="17"/>
                                  </a:cubicBezTo>
                                  <a:cubicBezTo>
                                    <a:pt x="52" y="20"/>
                                    <a:pt x="53" y="24"/>
                                    <a:pt x="53" y="28"/>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7" name="Freeform 114"/>
                          <wps:cNvSpPr>
                            <a:spLocks/>
                          </wps:cNvSpPr>
                          <wps:spPr bwMode="auto">
                            <a:xfrm>
                              <a:off x="3189" y="2106"/>
                              <a:ext cx="98" cy="74"/>
                            </a:xfrm>
                            <a:custGeom>
                              <a:avLst/>
                              <a:gdLst>
                                <a:gd name="T0" fmla="*/ 92 w 92"/>
                                <a:gd name="T1" fmla="*/ 67 h 69"/>
                                <a:gd name="T2" fmla="*/ 91 w 92"/>
                                <a:gd name="T3" fmla="*/ 69 h 69"/>
                                <a:gd name="T4" fmla="*/ 88 w 92"/>
                                <a:gd name="T5" fmla="*/ 69 h 69"/>
                                <a:gd name="T6" fmla="*/ 84 w 92"/>
                                <a:gd name="T7" fmla="*/ 69 h 69"/>
                                <a:gd name="T8" fmla="*/ 84 w 92"/>
                                <a:gd name="T9" fmla="*/ 67 h 69"/>
                                <a:gd name="T10" fmla="*/ 83 w 92"/>
                                <a:gd name="T11" fmla="*/ 19 h 69"/>
                                <a:gd name="T12" fmla="*/ 76 w 92"/>
                                <a:gd name="T13" fmla="*/ 9 h 69"/>
                                <a:gd name="T14" fmla="*/ 60 w 92"/>
                                <a:gd name="T15" fmla="*/ 11 h 69"/>
                                <a:gd name="T16" fmla="*/ 50 w 92"/>
                                <a:gd name="T17" fmla="*/ 67 h 69"/>
                                <a:gd name="T18" fmla="*/ 49 w 92"/>
                                <a:gd name="T19" fmla="*/ 69 h 69"/>
                                <a:gd name="T20" fmla="*/ 46 w 92"/>
                                <a:gd name="T21" fmla="*/ 69 h 69"/>
                                <a:gd name="T22" fmla="*/ 43 w 92"/>
                                <a:gd name="T23" fmla="*/ 69 h 69"/>
                                <a:gd name="T24" fmla="*/ 42 w 92"/>
                                <a:gd name="T25" fmla="*/ 67 h 69"/>
                                <a:gd name="T26" fmla="*/ 41 w 92"/>
                                <a:gd name="T27" fmla="*/ 19 h 69"/>
                                <a:gd name="T28" fmla="*/ 34 w 92"/>
                                <a:gd name="T29" fmla="*/ 9 h 69"/>
                                <a:gd name="T30" fmla="*/ 19 w 92"/>
                                <a:gd name="T31" fmla="*/ 11 h 69"/>
                                <a:gd name="T32" fmla="*/ 9 w 92"/>
                                <a:gd name="T33" fmla="*/ 67 h 69"/>
                                <a:gd name="T34" fmla="*/ 8 w 92"/>
                                <a:gd name="T35" fmla="*/ 69 h 69"/>
                                <a:gd name="T36" fmla="*/ 4 w 92"/>
                                <a:gd name="T37" fmla="*/ 69 h 69"/>
                                <a:gd name="T38" fmla="*/ 1 w 92"/>
                                <a:gd name="T39" fmla="*/ 69 h 69"/>
                                <a:gd name="T40" fmla="*/ 0 w 92"/>
                                <a:gd name="T41" fmla="*/ 67 h 69"/>
                                <a:gd name="T42" fmla="*/ 0 w 92"/>
                                <a:gd name="T43" fmla="*/ 2 h 69"/>
                                <a:gd name="T44" fmla="*/ 2 w 92"/>
                                <a:gd name="T45" fmla="*/ 1 h 69"/>
                                <a:gd name="T46" fmla="*/ 6 w 92"/>
                                <a:gd name="T47" fmla="*/ 1 h 69"/>
                                <a:gd name="T48" fmla="*/ 8 w 92"/>
                                <a:gd name="T49" fmla="*/ 2 h 69"/>
                                <a:gd name="T50" fmla="*/ 8 w 92"/>
                                <a:gd name="T51" fmla="*/ 12 h 69"/>
                                <a:gd name="T52" fmla="*/ 29 w 92"/>
                                <a:gd name="T53" fmla="*/ 0 h 69"/>
                                <a:gd name="T54" fmla="*/ 41 w 92"/>
                                <a:gd name="T55" fmla="*/ 4 h 69"/>
                                <a:gd name="T56" fmla="*/ 48 w 92"/>
                                <a:gd name="T57" fmla="*/ 13 h 69"/>
                                <a:gd name="T58" fmla="*/ 60 w 92"/>
                                <a:gd name="T59" fmla="*/ 3 h 69"/>
                                <a:gd name="T60" fmla="*/ 70 w 92"/>
                                <a:gd name="T61" fmla="*/ 0 h 69"/>
                                <a:gd name="T62" fmla="*/ 87 w 92"/>
                                <a:gd name="T63" fmla="*/ 8 h 69"/>
                                <a:gd name="T64" fmla="*/ 92 w 92"/>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8"/>
                                    <a:pt x="92" y="68"/>
                                    <a:pt x="92" y="68"/>
                                  </a:cubicBezTo>
                                  <a:cubicBezTo>
                                    <a:pt x="92" y="68"/>
                                    <a:pt x="91" y="68"/>
                                    <a:pt x="91" y="69"/>
                                  </a:cubicBezTo>
                                  <a:cubicBezTo>
                                    <a:pt x="91" y="69"/>
                                    <a:pt x="90" y="69"/>
                                    <a:pt x="90" y="69"/>
                                  </a:cubicBezTo>
                                  <a:cubicBezTo>
                                    <a:pt x="89" y="69"/>
                                    <a:pt x="89" y="69"/>
                                    <a:pt x="88" y="69"/>
                                  </a:cubicBezTo>
                                  <a:cubicBezTo>
                                    <a:pt x="87" y="69"/>
                                    <a:pt x="86" y="69"/>
                                    <a:pt x="86" y="69"/>
                                  </a:cubicBezTo>
                                  <a:cubicBezTo>
                                    <a:pt x="85" y="69"/>
                                    <a:pt x="85" y="69"/>
                                    <a:pt x="84" y="69"/>
                                  </a:cubicBezTo>
                                  <a:cubicBezTo>
                                    <a:pt x="84" y="68"/>
                                    <a:pt x="84" y="68"/>
                                    <a:pt x="84" y="68"/>
                                  </a:cubicBezTo>
                                  <a:cubicBezTo>
                                    <a:pt x="84" y="68"/>
                                    <a:pt x="84" y="68"/>
                                    <a:pt x="84" y="67"/>
                                  </a:cubicBezTo>
                                  <a:lnTo>
                                    <a:pt x="84" y="28"/>
                                  </a:lnTo>
                                  <a:cubicBezTo>
                                    <a:pt x="84" y="25"/>
                                    <a:pt x="83" y="22"/>
                                    <a:pt x="83" y="19"/>
                                  </a:cubicBezTo>
                                  <a:cubicBezTo>
                                    <a:pt x="82" y="17"/>
                                    <a:pt x="81" y="15"/>
                                    <a:pt x="80" y="13"/>
                                  </a:cubicBezTo>
                                  <a:cubicBezTo>
                                    <a:pt x="79" y="11"/>
                                    <a:pt x="78" y="10"/>
                                    <a:pt x="76" y="9"/>
                                  </a:cubicBezTo>
                                  <a:cubicBezTo>
                                    <a:pt x="74" y="8"/>
                                    <a:pt x="72" y="7"/>
                                    <a:pt x="69" y="7"/>
                                  </a:cubicBezTo>
                                  <a:cubicBezTo>
                                    <a:pt x="66" y="7"/>
                                    <a:pt x="63" y="8"/>
                                    <a:pt x="60" y="11"/>
                                  </a:cubicBezTo>
                                  <a:cubicBezTo>
                                    <a:pt x="57" y="13"/>
                                    <a:pt x="54" y="16"/>
                                    <a:pt x="50" y="21"/>
                                  </a:cubicBezTo>
                                  <a:lnTo>
                                    <a:pt x="50" y="67"/>
                                  </a:lnTo>
                                  <a:cubicBezTo>
                                    <a:pt x="50" y="68"/>
                                    <a:pt x="50" y="68"/>
                                    <a:pt x="50" y="68"/>
                                  </a:cubicBezTo>
                                  <a:cubicBezTo>
                                    <a:pt x="50" y="68"/>
                                    <a:pt x="50" y="68"/>
                                    <a:pt x="49" y="69"/>
                                  </a:cubicBezTo>
                                  <a:cubicBezTo>
                                    <a:pt x="49" y="69"/>
                                    <a:pt x="49" y="69"/>
                                    <a:pt x="48" y="69"/>
                                  </a:cubicBezTo>
                                  <a:cubicBezTo>
                                    <a:pt x="48" y="69"/>
                                    <a:pt x="47" y="69"/>
                                    <a:pt x="46" y="69"/>
                                  </a:cubicBezTo>
                                  <a:cubicBezTo>
                                    <a:pt x="45" y="69"/>
                                    <a:pt x="45" y="69"/>
                                    <a:pt x="44" y="69"/>
                                  </a:cubicBezTo>
                                  <a:cubicBezTo>
                                    <a:pt x="44" y="69"/>
                                    <a:pt x="43" y="69"/>
                                    <a:pt x="43" y="69"/>
                                  </a:cubicBezTo>
                                  <a:cubicBezTo>
                                    <a:pt x="42" y="68"/>
                                    <a:pt x="42" y="68"/>
                                    <a:pt x="42" y="68"/>
                                  </a:cubicBezTo>
                                  <a:cubicBezTo>
                                    <a:pt x="42" y="68"/>
                                    <a:pt x="42" y="68"/>
                                    <a:pt x="42" y="67"/>
                                  </a:cubicBezTo>
                                  <a:lnTo>
                                    <a:pt x="42" y="28"/>
                                  </a:lnTo>
                                  <a:cubicBezTo>
                                    <a:pt x="42" y="25"/>
                                    <a:pt x="42" y="22"/>
                                    <a:pt x="41" y="19"/>
                                  </a:cubicBezTo>
                                  <a:cubicBezTo>
                                    <a:pt x="40" y="17"/>
                                    <a:pt x="40" y="15"/>
                                    <a:pt x="38" y="13"/>
                                  </a:cubicBezTo>
                                  <a:cubicBezTo>
                                    <a:pt x="37" y="11"/>
                                    <a:pt x="36" y="10"/>
                                    <a:pt x="34" y="9"/>
                                  </a:cubicBezTo>
                                  <a:cubicBezTo>
                                    <a:pt x="32" y="8"/>
                                    <a:pt x="30" y="7"/>
                                    <a:pt x="28" y="7"/>
                                  </a:cubicBezTo>
                                  <a:cubicBezTo>
                                    <a:pt x="25" y="7"/>
                                    <a:pt x="22" y="8"/>
                                    <a:pt x="19" y="11"/>
                                  </a:cubicBezTo>
                                  <a:cubicBezTo>
                                    <a:pt x="16" y="13"/>
                                    <a:pt x="12" y="16"/>
                                    <a:pt x="9" y="21"/>
                                  </a:cubicBezTo>
                                  <a:lnTo>
                                    <a:pt x="9" y="67"/>
                                  </a:lnTo>
                                  <a:cubicBezTo>
                                    <a:pt x="9" y="68"/>
                                    <a:pt x="9" y="68"/>
                                    <a:pt x="8" y="68"/>
                                  </a:cubicBezTo>
                                  <a:cubicBezTo>
                                    <a:pt x="8" y="68"/>
                                    <a:pt x="8" y="68"/>
                                    <a:pt x="8" y="69"/>
                                  </a:cubicBezTo>
                                  <a:cubicBezTo>
                                    <a:pt x="7" y="69"/>
                                    <a:pt x="7" y="69"/>
                                    <a:pt x="6" y="69"/>
                                  </a:cubicBezTo>
                                  <a:cubicBezTo>
                                    <a:pt x="6" y="69"/>
                                    <a:pt x="5" y="69"/>
                                    <a:pt x="4" y="69"/>
                                  </a:cubicBezTo>
                                  <a:cubicBezTo>
                                    <a:pt x="4" y="69"/>
                                    <a:pt x="3" y="69"/>
                                    <a:pt x="2" y="69"/>
                                  </a:cubicBezTo>
                                  <a:cubicBezTo>
                                    <a:pt x="2" y="69"/>
                                    <a:pt x="1" y="69"/>
                                    <a:pt x="1" y="69"/>
                                  </a:cubicBezTo>
                                  <a:cubicBezTo>
                                    <a:pt x="1" y="68"/>
                                    <a:pt x="0" y="68"/>
                                    <a:pt x="0" y="68"/>
                                  </a:cubicBezTo>
                                  <a:cubicBezTo>
                                    <a:pt x="0" y="68"/>
                                    <a:pt x="0" y="68"/>
                                    <a:pt x="0" y="67"/>
                                  </a:cubicBezTo>
                                  <a:lnTo>
                                    <a:pt x="0" y="3"/>
                                  </a:lnTo>
                                  <a:cubicBezTo>
                                    <a:pt x="0" y="2"/>
                                    <a:pt x="0" y="2"/>
                                    <a:pt x="0" y="2"/>
                                  </a:cubicBezTo>
                                  <a:cubicBezTo>
                                    <a:pt x="0"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2"/>
                                  </a:lnTo>
                                  <a:cubicBezTo>
                                    <a:pt x="12" y="8"/>
                                    <a:pt x="15" y="5"/>
                                    <a:pt x="19" y="3"/>
                                  </a:cubicBezTo>
                                  <a:cubicBezTo>
                                    <a:pt x="22" y="1"/>
                                    <a:pt x="25" y="0"/>
                                    <a:pt x="29" y="0"/>
                                  </a:cubicBezTo>
                                  <a:cubicBezTo>
                                    <a:pt x="31" y="0"/>
                                    <a:pt x="34" y="0"/>
                                    <a:pt x="36" y="1"/>
                                  </a:cubicBezTo>
                                  <a:cubicBezTo>
                                    <a:pt x="38" y="2"/>
                                    <a:pt x="40" y="3"/>
                                    <a:pt x="41" y="4"/>
                                  </a:cubicBezTo>
                                  <a:cubicBezTo>
                                    <a:pt x="43" y="5"/>
                                    <a:pt x="44" y="6"/>
                                    <a:pt x="46" y="8"/>
                                  </a:cubicBezTo>
                                  <a:cubicBezTo>
                                    <a:pt x="47" y="10"/>
                                    <a:pt x="48" y="11"/>
                                    <a:pt x="48" y="13"/>
                                  </a:cubicBezTo>
                                  <a:cubicBezTo>
                                    <a:pt x="51" y="11"/>
                                    <a:pt x="53" y="9"/>
                                    <a:pt x="55" y="7"/>
                                  </a:cubicBezTo>
                                  <a:cubicBezTo>
                                    <a:pt x="57" y="5"/>
                                    <a:pt x="59" y="4"/>
                                    <a:pt x="60" y="3"/>
                                  </a:cubicBezTo>
                                  <a:cubicBezTo>
                                    <a:pt x="62" y="2"/>
                                    <a:pt x="64" y="1"/>
                                    <a:pt x="65" y="1"/>
                                  </a:cubicBezTo>
                                  <a:cubicBezTo>
                                    <a:pt x="67" y="0"/>
                                    <a:pt x="69" y="0"/>
                                    <a:pt x="70" y="0"/>
                                  </a:cubicBezTo>
                                  <a:cubicBezTo>
                                    <a:pt x="74" y="0"/>
                                    <a:pt x="78" y="1"/>
                                    <a:pt x="81" y="2"/>
                                  </a:cubicBezTo>
                                  <a:cubicBezTo>
                                    <a:pt x="83" y="4"/>
                                    <a:pt x="86" y="6"/>
                                    <a:pt x="87" y="8"/>
                                  </a:cubicBezTo>
                                  <a:cubicBezTo>
                                    <a:pt x="89" y="10"/>
                                    <a:pt x="90" y="13"/>
                                    <a:pt x="91" y="17"/>
                                  </a:cubicBezTo>
                                  <a:cubicBezTo>
                                    <a:pt x="92" y="20"/>
                                    <a:pt x="92" y="23"/>
                                    <a:pt x="92" y="27"/>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8" name="Freeform 115"/>
                          <wps:cNvSpPr>
                            <a:spLocks noEditPoints="1"/>
                          </wps:cNvSpPr>
                          <wps:spPr bwMode="auto">
                            <a:xfrm>
                              <a:off x="3313" y="2106"/>
                              <a:ext cx="60" cy="75"/>
                            </a:xfrm>
                            <a:custGeom>
                              <a:avLst/>
                              <a:gdLst>
                                <a:gd name="T0" fmla="*/ 57 w 57"/>
                                <a:gd name="T1" fmla="*/ 32 h 70"/>
                                <a:gd name="T2" fmla="*/ 57 w 57"/>
                                <a:gd name="T3" fmla="*/ 32 h 70"/>
                                <a:gd name="T4" fmla="*/ 56 w 57"/>
                                <a:gd name="T5" fmla="*/ 35 h 70"/>
                                <a:gd name="T6" fmla="*/ 53 w 57"/>
                                <a:gd name="T7" fmla="*/ 36 h 70"/>
                                <a:gd name="T8" fmla="*/ 9 w 57"/>
                                <a:gd name="T9" fmla="*/ 36 h 70"/>
                                <a:gd name="T10" fmla="*/ 10 w 57"/>
                                <a:gd name="T11" fmla="*/ 47 h 70"/>
                                <a:gd name="T12" fmla="*/ 14 w 57"/>
                                <a:gd name="T13" fmla="*/ 55 h 70"/>
                                <a:gd name="T14" fmla="*/ 21 w 57"/>
                                <a:gd name="T15" fmla="*/ 61 h 70"/>
                                <a:gd name="T16" fmla="*/ 32 w 57"/>
                                <a:gd name="T17" fmla="*/ 62 h 70"/>
                                <a:gd name="T18" fmla="*/ 40 w 57"/>
                                <a:gd name="T19" fmla="*/ 62 h 70"/>
                                <a:gd name="T20" fmla="*/ 46 w 57"/>
                                <a:gd name="T21" fmla="*/ 60 h 70"/>
                                <a:gd name="T22" fmla="*/ 50 w 57"/>
                                <a:gd name="T23" fmla="*/ 58 h 70"/>
                                <a:gd name="T24" fmla="*/ 53 w 57"/>
                                <a:gd name="T25" fmla="*/ 57 h 70"/>
                                <a:gd name="T26" fmla="*/ 54 w 57"/>
                                <a:gd name="T27" fmla="*/ 58 h 70"/>
                                <a:gd name="T28" fmla="*/ 54 w 57"/>
                                <a:gd name="T29" fmla="*/ 58 h 70"/>
                                <a:gd name="T30" fmla="*/ 54 w 57"/>
                                <a:gd name="T31" fmla="*/ 60 h 70"/>
                                <a:gd name="T32" fmla="*/ 55 w 57"/>
                                <a:gd name="T33" fmla="*/ 61 h 70"/>
                                <a:gd name="T34" fmla="*/ 54 w 57"/>
                                <a:gd name="T35" fmla="*/ 62 h 70"/>
                                <a:gd name="T36" fmla="*/ 54 w 57"/>
                                <a:gd name="T37" fmla="*/ 63 h 70"/>
                                <a:gd name="T38" fmla="*/ 54 w 57"/>
                                <a:gd name="T39" fmla="*/ 64 h 70"/>
                                <a:gd name="T40" fmla="*/ 53 w 57"/>
                                <a:gd name="T41" fmla="*/ 65 h 70"/>
                                <a:gd name="T42" fmla="*/ 51 w 57"/>
                                <a:gd name="T43" fmla="*/ 66 h 70"/>
                                <a:gd name="T44" fmla="*/ 46 w 57"/>
                                <a:gd name="T45" fmla="*/ 68 h 70"/>
                                <a:gd name="T46" fmla="*/ 39 w 57"/>
                                <a:gd name="T47" fmla="*/ 69 h 70"/>
                                <a:gd name="T48" fmla="*/ 31 w 57"/>
                                <a:gd name="T49" fmla="*/ 70 h 70"/>
                                <a:gd name="T50" fmla="*/ 18 w 57"/>
                                <a:gd name="T51" fmla="*/ 68 h 70"/>
                                <a:gd name="T52" fmla="*/ 8 w 57"/>
                                <a:gd name="T53" fmla="*/ 61 h 70"/>
                                <a:gd name="T54" fmla="*/ 2 w 57"/>
                                <a:gd name="T55" fmla="*/ 50 h 70"/>
                                <a:gd name="T56" fmla="*/ 0 w 57"/>
                                <a:gd name="T57" fmla="*/ 35 h 70"/>
                                <a:gd name="T58" fmla="*/ 2 w 57"/>
                                <a:gd name="T59" fmla="*/ 20 h 70"/>
                                <a:gd name="T60" fmla="*/ 8 w 57"/>
                                <a:gd name="T61" fmla="*/ 9 h 70"/>
                                <a:gd name="T62" fmla="*/ 17 w 57"/>
                                <a:gd name="T63" fmla="*/ 3 h 70"/>
                                <a:gd name="T64" fmla="*/ 30 w 57"/>
                                <a:gd name="T65" fmla="*/ 0 h 70"/>
                                <a:gd name="T66" fmla="*/ 42 w 57"/>
                                <a:gd name="T67" fmla="*/ 3 h 70"/>
                                <a:gd name="T68" fmla="*/ 51 w 57"/>
                                <a:gd name="T69" fmla="*/ 9 h 70"/>
                                <a:gd name="T70" fmla="*/ 55 w 57"/>
                                <a:gd name="T71" fmla="*/ 19 h 70"/>
                                <a:gd name="T72" fmla="*/ 57 w 57"/>
                                <a:gd name="T73" fmla="*/ 30 h 70"/>
                                <a:gd name="T74" fmla="*/ 57 w 57"/>
                                <a:gd name="T75" fmla="*/ 32 h 70"/>
                                <a:gd name="T76" fmla="*/ 48 w 57"/>
                                <a:gd name="T77" fmla="*/ 29 h 70"/>
                                <a:gd name="T78" fmla="*/ 48 w 57"/>
                                <a:gd name="T79" fmla="*/ 29 h 70"/>
                                <a:gd name="T80" fmla="*/ 44 w 57"/>
                                <a:gd name="T81" fmla="*/ 13 h 70"/>
                                <a:gd name="T82" fmla="*/ 29 w 57"/>
                                <a:gd name="T83" fmla="*/ 7 h 70"/>
                                <a:gd name="T84" fmla="*/ 21 w 57"/>
                                <a:gd name="T85" fmla="*/ 9 h 70"/>
                                <a:gd name="T86" fmla="*/ 14 w 57"/>
                                <a:gd name="T87" fmla="*/ 14 h 70"/>
                                <a:gd name="T88" fmla="*/ 11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7" y="35"/>
                                    <a:pt x="56" y="35"/>
                                  </a:cubicBezTo>
                                  <a:cubicBezTo>
                                    <a:pt x="55" y="36"/>
                                    <a:pt x="54" y="36"/>
                                    <a:pt x="53" y="36"/>
                                  </a:cubicBezTo>
                                  <a:lnTo>
                                    <a:pt x="9" y="36"/>
                                  </a:lnTo>
                                  <a:cubicBezTo>
                                    <a:pt x="9" y="40"/>
                                    <a:pt x="9" y="44"/>
                                    <a:pt x="10" y="47"/>
                                  </a:cubicBezTo>
                                  <a:cubicBezTo>
                                    <a:pt x="11" y="50"/>
                                    <a:pt x="12" y="53"/>
                                    <a:pt x="14" y="55"/>
                                  </a:cubicBezTo>
                                  <a:cubicBezTo>
                                    <a:pt x="16" y="58"/>
                                    <a:pt x="18" y="59"/>
                                    <a:pt x="21" y="61"/>
                                  </a:cubicBezTo>
                                  <a:cubicBezTo>
                                    <a:pt x="24" y="62"/>
                                    <a:pt x="28" y="62"/>
                                    <a:pt x="32" y="62"/>
                                  </a:cubicBezTo>
                                  <a:cubicBezTo>
                                    <a:pt x="35" y="62"/>
                                    <a:pt x="38" y="62"/>
                                    <a:pt x="40" y="62"/>
                                  </a:cubicBezTo>
                                  <a:cubicBezTo>
                                    <a:pt x="42" y="61"/>
                                    <a:pt x="44" y="61"/>
                                    <a:pt x="46" y="60"/>
                                  </a:cubicBezTo>
                                  <a:cubicBezTo>
                                    <a:pt x="48" y="59"/>
                                    <a:pt x="49" y="59"/>
                                    <a:pt x="50" y="58"/>
                                  </a:cubicBezTo>
                                  <a:cubicBezTo>
                                    <a:pt x="51" y="58"/>
                                    <a:pt x="52" y="57"/>
                                    <a:pt x="53" y="57"/>
                                  </a:cubicBezTo>
                                  <a:cubicBezTo>
                                    <a:pt x="53" y="57"/>
                                    <a:pt x="53" y="58"/>
                                    <a:pt x="54" y="58"/>
                                  </a:cubicBezTo>
                                  <a:cubicBezTo>
                                    <a:pt x="54" y="58"/>
                                    <a:pt x="54" y="58"/>
                                    <a:pt x="54" y="58"/>
                                  </a:cubicBezTo>
                                  <a:cubicBezTo>
                                    <a:pt x="54" y="59"/>
                                    <a:pt x="54" y="59"/>
                                    <a:pt x="54" y="60"/>
                                  </a:cubicBezTo>
                                  <a:cubicBezTo>
                                    <a:pt x="54" y="60"/>
                                    <a:pt x="55" y="61"/>
                                    <a:pt x="55" y="61"/>
                                  </a:cubicBezTo>
                                  <a:cubicBezTo>
                                    <a:pt x="55" y="62"/>
                                    <a:pt x="54" y="62"/>
                                    <a:pt x="54" y="62"/>
                                  </a:cubicBezTo>
                                  <a:cubicBezTo>
                                    <a:pt x="54" y="63"/>
                                    <a:pt x="54" y="63"/>
                                    <a:pt x="54" y="63"/>
                                  </a:cubicBezTo>
                                  <a:cubicBezTo>
                                    <a:pt x="54" y="63"/>
                                    <a:pt x="54" y="64"/>
                                    <a:pt x="54" y="64"/>
                                  </a:cubicBezTo>
                                  <a:cubicBezTo>
                                    <a:pt x="54" y="64"/>
                                    <a:pt x="54" y="64"/>
                                    <a:pt x="53" y="65"/>
                                  </a:cubicBezTo>
                                  <a:cubicBezTo>
                                    <a:pt x="53" y="65"/>
                                    <a:pt x="52" y="65"/>
                                    <a:pt x="51" y="66"/>
                                  </a:cubicBezTo>
                                  <a:cubicBezTo>
                                    <a:pt x="50" y="66"/>
                                    <a:pt x="48" y="67"/>
                                    <a:pt x="46" y="68"/>
                                  </a:cubicBezTo>
                                  <a:cubicBezTo>
                                    <a:pt x="44" y="68"/>
                                    <a:pt x="42" y="69"/>
                                    <a:pt x="39" y="69"/>
                                  </a:cubicBezTo>
                                  <a:cubicBezTo>
                                    <a:pt x="37" y="70"/>
                                    <a:pt x="34" y="70"/>
                                    <a:pt x="31" y="70"/>
                                  </a:cubicBezTo>
                                  <a:cubicBezTo>
                                    <a:pt x="26" y="70"/>
                                    <a:pt x="21" y="69"/>
                                    <a:pt x="18" y="68"/>
                                  </a:cubicBezTo>
                                  <a:cubicBezTo>
                                    <a:pt x="14" y="66"/>
                                    <a:pt x="10" y="64"/>
                                    <a:pt x="8" y="61"/>
                                  </a:cubicBezTo>
                                  <a:cubicBezTo>
                                    <a:pt x="5" y="58"/>
                                    <a:pt x="3" y="54"/>
                                    <a:pt x="2" y="50"/>
                                  </a:cubicBezTo>
                                  <a:cubicBezTo>
                                    <a:pt x="1" y="46"/>
                                    <a:pt x="0" y="41"/>
                                    <a:pt x="0" y="35"/>
                                  </a:cubicBezTo>
                                  <a:cubicBezTo>
                                    <a:pt x="0" y="30"/>
                                    <a:pt x="1" y="25"/>
                                    <a:pt x="2" y="20"/>
                                  </a:cubicBezTo>
                                  <a:cubicBezTo>
                                    <a:pt x="3" y="16"/>
                                    <a:pt x="5" y="12"/>
                                    <a:pt x="8" y="9"/>
                                  </a:cubicBezTo>
                                  <a:cubicBezTo>
                                    <a:pt x="11" y="6"/>
                                    <a:pt x="14" y="4"/>
                                    <a:pt x="17" y="3"/>
                                  </a:cubicBezTo>
                                  <a:cubicBezTo>
                                    <a:pt x="21" y="1"/>
                                    <a:pt x="25" y="0"/>
                                    <a:pt x="30" y="0"/>
                                  </a:cubicBezTo>
                                  <a:cubicBezTo>
                                    <a:pt x="35" y="0"/>
                                    <a:pt x="39" y="1"/>
                                    <a:pt x="42" y="3"/>
                                  </a:cubicBezTo>
                                  <a:cubicBezTo>
                                    <a:pt x="46" y="4"/>
                                    <a:pt x="48" y="6"/>
                                    <a:pt x="51" y="9"/>
                                  </a:cubicBezTo>
                                  <a:cubicBezTo>
                                    <a:pt x="53" y="12"/>
                                    <a:pt x="54" y="15"/>
                                    <a:pt x="55" y="19"/>
                                  </a:cubicBezTo>
                                  <a:cubicBezTo>
                                    <a:pt x="56" y="22"/>
                                    <a:pt x="57" y="26"/>
                                    <a:pt x="57" y="30"/>
                                  </a:cubicBezTo>
                                  <a:lnTo>
                                    <a:pt x="57" y="32"/>
                                  </a:lnTo>
                                  <a:close/>
                                  <a:moveTo>
                                    <a:pt x="48" y="29"/>
                                  </a:moveTo>
                                  <a:lnTo>
                                    <a:pt x="48" y="29"/>
                                  </a:lnTo>
                                  <a:cubicBezTo>
                                    <a:pt x="48" y="22"/>
                                    <a:pt x="47" y="17"/>
                                    <a:pt x="44" y="13"/>
                                  </a:cubicBezTo>
                                  <a:cubicBezTo>
                                    <a:pt x="40" y="9"/>
                                    <a:pt x="35" y="7"/>
                                    <a:pt x="29" y="7"/>
                                  </a:cubicBezTo>
                                  <a:cubicBezTo>
                                    <a:pt x="26" y="7"/>
                                    <a:pt x="23" y="8"/>
                                    <a:pt x="21" y="9"/>
                                  </a:cubicBezTo>
                                  <a:cubicBezTo>
                                    <a:pt x="18" y="10"/>
                                    <a:pt x="16" y="12"/>
                                    <a:pt x="14" y="14"/>
                                  </a:cubicBezTo>
                                  <a:cubicBezTo>
                                    <a:pt x="13" y="16"/>
                                    <a:pt x="12" y="18"/>
                                    <a:pt x="11" y="21"/>
                                  </a:cubicBezTo>
                                  <a:cubicBezTo>
                                    <a:pt x="10" y="24"/>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19" name="Freeform 116"/>
                          <wps:cNvSpPr>
                            <a:spLocks/>
                          </wps:cNvSpPr>
                          <wps:spPr bwMode="auto">
                            <a:xfrm>
                              <a:off x="3398" y="2106"/>
                              <a:ext cx="56" cy="74"/>
                            </a:xfrm>
                            <a:custGeom>
                              <a:avLst/>
                              <a:gdLst>
                                <a:gd name="T0" fmla="*/ 53 w 53"/>
                                <a:gd name="T1" fmla="*/ 67 h 69"/>
                                <a:gd name="T2" fmla="*/ 53 w 53"/>
                                <a:gd name="T3" fmla="*/ 67 h 69"/>
                                <a:gd name="T4" fmla="*/ 52 w 53"/>
                                <a:gd name="T5" fmla="*/ 68 h 69"/>
                                <a:gd name="T6" fmla="*/ 52 w 53"/>
                                <a:gd name="T7" fmla="*/ 69 h 69"/>
                                <a:gd name="T8" fmla="*/ 50 w 53"/>
                                <a:gd name="T9" fmla="*/ 69 h 69"/>
                                <a:gd name="T10" fmla="*/ 48 w 53"/>
                                <a:gd name="T11" fmla="*/ 69 h 69"/>
                                <a:gd name="T12" fmla="*/ 46 w 53"/>
                                <a:gd name="T13" fmla="*/ 69 h 69"/>
                                <a:gd name="T14" fmla="*/ 45 w 53"/>
                                <a:gd name="T15" fmla="*/ 69 h 69"/>
                                <a:gd name="T16" fmla="*/ 44 w 53"/>
                                <a:gd name="T17" fmla="*/ 68 h 69"/>
                                <a:gd name="T18" fmla="*/ 44 w 53"/>
                                <a:gd name="T19" fmla="*/ 67 h 69"/>
                                <a:gd name="T20" fmla="*/ 44 w 53"/>
                                <a:gd name="T21" fmla="*/ 29 h 69"/>
                                <a:gd name="T22" fmla="*/ 43 w 53"/>
                                <a:gd name="T23" fmla="*/ 19 h 69"/>
                                <a:gd name="T24" fmla="*/ 40 w 53"/>
                                <a:gd name="T25" fmla="*/ 13 h 69"/>
                                <a:gd name="T26" fmla="*/ 36 w 53"/>
                                <a:gd name="T27" fmla="*/ 9 h 69"/>
                                <a:gd name="T28" fmla="*/ 29 w 53"/>
                                <a:gd name="T29" fmla="*/ 7 h 69"/>
                                <a:gd name="T30" fmla="*/ 19 w 53"/>
                                <a:gd name="T31" fmla="*/ 11 h 69"/>
                                <a:gd name="T32" fmla="*/ 9 w 53"/>
                                <a:gd name="T33" fmla="*/ 21 h 69"/>
                                <a:gd name="T34" fmla="*/ 9 w 53"/>
                                <a:gd name="T35" fmla="*/ 67 h 69"/>
                                <a:gd name="T36" fmla="*/ 8 w 53"/>
                                <a:gd name="T37" fmla="*/ 68 h 69"/>
                                <a:gd name="T38" fmla="*/ 8 w 53"/>
                                <a:gd name="T39" fmla="*/ 69 h 69"/>
                                <a:gd name="T40" fmla="*/ 7 w 53"/>
                                <a:gd name="T41" fmla="*/ 69 h 69"/>
                                <a:gd name="T42" fmla="*/ 4 w 53"/>
                                <a:gd name="T43" fmla="*/ 69 h 69"/>
                                <a:gd name="T44" fmla="*/ 2 w 53"/>
                                <a:gd name="T45" fmla="*/ 69 h 69"/>
                                <a:gd name="T46" fmla="*/ 1 w 53"/>
                                <a:gd name="T47" fmla="*/ 69 h 69"/>
                                <a:gd name="T48" fmla="*/ 0 w 53"/>
                                <a:gd name="T49" fmla="*/ 68 h 69"/>
                                <a:gd name="T50" fmla="*/ 0 w 53"/>
                                <a:gd name="T51" fmla="*/ 67 h 69"/>
                                <a:gd name="T52" fmla="*/ 0 w 53"/>
                                <a:gd name="T53" fmla="*/ 3 h 69"/>
                                <a:gd name="T54" fmla="*/ 0 w 53"/>
                                <a:gd name="T55" fmla="*/ 2 h 69"/>
                                <a:gd name="T56" fmla="*/ 1 w 53"/>
                                <a:gd name="T57" fmla="*/ 1 h 69"/>
                                <a:gd name="T58" fmla="*/ 2 w 53"/>
                                <a:gd name="T59" fmla="*/ 1 h 69"/>
                                <a:gd name="T60" fmla="*/ 4 w 53"/>
                                <a:gd name="T61" fmla="*/ 1 h 69"/>
                                <a:gd name="T62" fmla="*/ 6 w 53"/>
                                <a:gd name="T63" fmla="*/ 1 h 69"/>
                                <a:gd name="T64" fmla="*/ 7 w 53"/>
                                <a:gd name="T65" fmla="*/ 1 h 69"/>
                                <a:gd name="T66" fmla="*/ 8 w 53"/>
                                <a:gd name="T67" fmla="*/ 2 h 69"/>
                                <a:gd name="T68" fmla="*/ 8 w 53"/>
                                <a:gd name="T69" fmla="*/ 3 h 69"/>
                                <a:gd name="T70" fmla="*/ 8 w 53"/>
                                <a:gd name="T71" fmla="*/ 12 h 69"/>
                                <a:gd name="T72" fmla="*/ 19 w 53"/>
                                <a:gd name="T73" fmla="*/ 3 h 69"/>
                                <a:gd name="T74" fmla="*/ 30 w 53"/>
                                <a:gd name="T75" fmla="*/ 0 h 69"/>
                                <a:gd name="T76" fmla="*/ 40 w 53"/>
                                <a:gd name="T77" fmla="*/ 2 h 69"/>
                                <a:gd name="T78" fmla="*/ 48 w 53"/>
                                <a:gd name="T79" fmla="*/ 8 h 69"/>
                                <a:gd name="T80" fmla="*/ 51 w 53"/>
                                <a:gd name="T81" fmla="*/ 17 h 69"/>
                                <a:gd name="T82" fmla="*/ 53 w 53"/>
                                <a:gd name="T83" fmla="*/ 28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8"/>
                                    <a:pt x="52" y="68"/>
                                    <a:pt x="52" y="68"/>
                                  </a:cubicBezTo>
                                  <a:cubicBezTo>
                                    <a:pt x="52" y="68"/>
                                    <a:pt x="52" y="68"/>
                                    <a:pt x="52" y="69"/>
                                  </a:cubicBezTo>
                                  <a:cubicBezTo>
                                    <a:pt x="51" y="69"/>
                                    <a:pt x="51" y="69"/>
                                    <a:pt x="50" y="69"/>
                                  </a:cubicBezTo>
                                  <a:cubicBezTo>
                                    <a:pt x="50" y="69"/>
                                    <a:pt x="49" y="69"/>
                                    <a:pt x="48" y="69"/>
                                  </a:cubicBezTo>
                                  <a:cubicBezTo>
                                    <a:pt x="47" y="69"/>
                                    <a:pt x="47" y="69"/>
                                    <a:pt x="46" y="69"/>
                                  </a:cubicBezTo>
                                  <a:cubicBezTo>
                                    <a:pt x="46" y="69"/>
                                    <a:pt x="45" y="69"/>
                                    <a:pt x="45" y="69"/>
                                  </a:cubicBezTo>
                                  <a:cubicBezTo>
                                    <a:pt x="45" y="68"/>
                                    <a:pt x="44" y="68"/>
                                    <a:pt x="44" y="68"/>
                                  </a:cubicBezTo>
                                  <a:cubicBezTo>
                                    <a:pt x="44" y="68"/>
                                    <a:pt x="44" y="68"/>
                                    <a:pt x="44" y="67"/>
                                  </a:cubicBezTo>
                                  <a:lnTo>
                                    <a:pt x="44" y="29"/>
                                  </a:lnTo>
                                  <a:cubicBezTo>
                                    <a:pt x="44" y="25"/>
                                    <a:pt x="44" y="22"/>
                                    <a:pt x="43" y="19"/>
                                  </a:cubicBezTo>
                                  <a:cubicBezTo>
                                    <a:pt x="42" y="17"/>
                                    <a:pt x="42" y="15"/>
                                    <a:pt x="40" y="13"/>
                                  </a:cubicBezTo>
                                  <a:cubicBezTo>
                                    <a:pt x="39" y="11"/>
                                    <a:pt x="38" y="10"/>
                                    <a:pt x="36" y="9"/>
                                  </a:cubicBezTo>
                                  <a:cubicBezTo>
                                    <a:pt x="34" y="8"/>
                                    <a:pt x="31" y="7"/>
                                    <a:pt x="29" y="7"/>
                                  </a:cubicBezTo>
                                  <a:cubicBezTo>
                                    <a:pt x="26" y="7"/>
                                    <a:pt x="22" y="8"/>
                                    <a:pt x="19" y="11"/>
                                  </a:cubicBezTo>
                                  <a:cubicBezTo>
                                    <a:pt x="16" y="13"/>
                                    <a:pt x="12" y="16"/>
                                    <a:pt x="9" y="21"/>
                                  </a:cubicBezTo>
                                  <a:lnTo>
                                    <a:pt x="9" y="67"/>
                                  </a:lnTo>
                                  <a:cubicBezTo>
                                    <a:pt x="9" y="68"/>
                                    <a:pt x="9" y="68"/>
                                    <a:pt x="8" y="68"/>
                                  </a:cubicBezTo>
                                  <a:cubicBezTo>
                                    <a:pt x="8" y="68"/>
                                    <a:pt x="8" y="68"/>
                                    <a:pt x="8" y="69"/>
                                  </a:cubicBezTo>
                                  <a:cubicBezTo>
                                    <a:pt x="7" y="69"/>
                                    <a:pt x="7" y="69"/>
                                    <a:pt x="7" y="69"/>
                                  </a:cubicBezTo>
                                  <a:cubicBezTo>
                                    <a:pt x="6" y="69"/>
                                    <a:pt x="5" y="69"/>
                                    <a:pt x="4" y="69"/>
                                  </a:cubicBezTo>
                                  <a:cubicBezTo>
                                    <a:pt x="4" y="69"/>
                                    <a:pt x="3" y="69"/>
                                    <a:pt x="2" y="69"/>
                                  </a:cubicBezTo>
                                  <a:cubicBezTo>
                                    <a:pt x="2" y="69"/>
                                    <a:pt x="1" y="69"/>
                                    <a:pt x="1" y="69"/>
                                  </a:cubicBezTo>
                                  <a:cubicBezTo>
                                    <a:pt x="1" y="68"/>
                                    <a:pt x="1" y="68"/>
                                    <a:pt x="0" y="68"/>
                                  </a:cubicBezTo>
                                  <a:cubicBezTo>
                                    <a:pt x="0" y="68"/>
                                    <a:pt x="0" y="68"/>
                                    <a:pt x="0" y="67"/>
                                  </a:cubicBezTo>
                                  <a:lnTo>
                                    <a:pt x="0" y="3"/>
                                  </a:lnTo>
                                  <a:cubicBezTo>
                                    <a:pt x="0" y="2"/>
                                    <a:pt x="0" y="2"/>
                                    <a:pt x="0" y="2"/>
                                  </a:cubicBezTo>
                                  <a:cubicBezTo>
                                    <a:pt x="1"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2"/>
                                  </a:lnTo>
                                  <a:cubicBezTo>
                                    <a:pt x="12" y="8"/>
                                    <a:pt x="16" y="5"/>
                                    <a:pt x="19" y="3"/>
                                  </a:cubicBezTo>
                                  <a:cubicBezTo>
                                    <a:pt x="23" y="1"/>
                                    <a:pt x="26" y="0"/>
                                    <a:pt x="30" y="0"/>
                                  </a:cubicBezTo>
                                  <a:cubicBezTo>
                                    <a:pt x="34" y="0"/>
                                    <a:pt x="38" y="1"/>
                                    <a:pt x="40" y="2"/>
                                  </a:cubicBezTo>
                                  <a:cubicBezTo>
                                    <a:pt x="43" y="4"/>
                                    <a:pt x="46" y="6"/>
                                    <a:pt x="48" y="8"/>
                                  </a:cubicBezTo>
                                  <a:cubicBezTo>
                                    <a:pt x="49" y="10"/>
                                    <a:pt x="51" y="13"/>
                                    <a:pt x="51" y="17"/>
                                  </a:cubicBezTo>
                                  <a:cubicBezTo>
                                    <a:pt x="52" y="20"/>
                                    <a:pt x="53" y="24"/>
                                    <a:pt x="53" y="28"/>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0" name="Freeform 117"/>
                          <wps:cNvSpPr>
                            <a:spLocks/>
                          </wps:cNvSpPr>
                          <wps:spPr bwMode="auto">
                            <a:xfrm>
                              <a:off x="3473" y="2090"/>
                              <a:ext cx="42" cy="91"/>
                            </a:xfrm>
                            <a:custGeom>
                              <a:avLst/>
                              <a:gdLst>
                                <a:gd name="T0" fmla="*/ 40 w 40"/>
                                <a:gd name="T1" fmla="*/ 79 h 86"/>
                                <a:gd name="T2" fmla="*/ 40 w 40"/>
                                <a:gd name="T3" fmla="*/ 79 h 86"/>
                                <a:gd name="T4" fmla="*/ 40 w 40"/>
                                <a:gd name="T5" fmla="*/ 82 h 86"/>
                                <a:gd name="T6" fmla="*/ 39 w 40"/>
                                <a:gd name="T7" fmla="*/ 83 h 86"/>
                                <a:gd name="T8" fmla="*/ 37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2 w 40"/>
                                <a:gd name="T21" fmla="*/ 74 h 86"/>
                                <a:gd name="T22" fmla="*/ 11 w 40"/>
                                <a:gd name="T23" fmla="*/ 65 h 86"/>
                                <a:gd name="T24" fmla="*/ 11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1 w 40"/>
                                <a:gd name="T41" fmla="*/ 17 h 86"/>
                                <a:gd name="T42" fmla="*/ 11 w 40"/>
                                <a:gd name="T43" fmla="*/ 1 h 86"/>
                                <a:gd name="T44" fmla="*/ 12 w 40"/>
                                <a:gd name="T45" fmla="*/ 1 h 86"/>
                                <a:gd name="T46" fmla="*/ 12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39 w 40"/>
                                <a:gd name="T67" fmla="*/ 18 h 86"/>
                                <a:gd name="T68" fmla="*/ 40 w 40"/>
                                <a:gd name="T69" fmla="*/ 19 h 86"/>
                                <a:gd name="T70" fmla="*/ 40 w 40"/>
                                <a:gd name="T71" fmla="*/ 21 h 86"/>
                                <a:gd name="T72" fmla="*/ 39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8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39" y="82"/>
                                    <a:pt x="39" y="83"/>
                                    <a:pt x="39" y="83"/>
                                  </a:cubicBezTo>
                                  <a:cubicBezTo>
                                    <a:pt x="39" y="84"/>
                                    <a:pt x="38" y="84"/>
                                    <a:pt x="37" y="84"/>
                                  </a:cubicBezTo>
                                  <a:cubicBezTo>
                                    <a:pt x="37" y="85"/>
                                    <a:pt x="36" y="85"/>
                                    <a:pt x="35" y="85"/>
                                  </a:cubicBezTo>
                                  <a:cubicBezTo>
                                    <a:pt x="34" y="85"/>
                                    <a:pt x="33" y="85"/>
                                    <a:pt x="32" y="86"/>
                                  </a:cubicBezTo>
                                  <a:cubicBezTo>
                                    <a:pt x="31" y="86"/>
                                    <a:pt x="30" y="86"/>
                                    <a:pt x="29" y="86"/>
                                  </a:cubicBezTo>
                                  <a:cubicBezTo>
                                    <a:pt x="26" y="86"/>
                                    <a:pt x="23" y="85"/>
                                    <a:pt x="21" y="84"/>
                                  </a:cubicBezTo>
                                  <a:cubicBezTo>
                                    <a:pt x="19" y="84"/>
                                    <a:pt x="17" y="82"/>
                                    <a:pt x="16" y="81"/>
                                  </a:cubicBezTo>
                                  <a:cubicBezTo>
                                    <a:pt x="14" y="79"/>
                                    <a:pt x="13" y="77"/>
                                    <a:pt x="12" y="74"/>
                                  </a:cubicBezTo>
                                  <a:cubicBezTo>
                                    <a:pt x="12" y="71"/>
                                    <a:pt x="11" y="68"/>
                                    <a:pt x="11" y="65"/>
                                  </a:cubicBezTo>
                                  <a:lnTo>
                                    <a:pt x="11" y="24"/>
                                  </a:lnTo>
                                  <a:lnTo>
                                    <a:pt x="2" y="24"/>
                                  </a:lnTo>
                                  <a:cubicBezTo>
                                    <a:pt x="1" y="24"/>
                                    <a:pt x="1" y="24"/>
                                    <a:pt x="0" y="24"/>
                                  </a:cubicBezTo>
                                  <a:cubicBezTo>
                                    <a:pt x="0" y="23"/>
                                    <a:pt x="0" y="22"/>
                                    <a:pt x="0" y="21"/>
                                  </a:cubicBezTo>
                                  <a:cubicBezTo>
                                    <a:pt x="0" y="20"/>
                                    <a:pt x="0" y="20"/>
                                    <a:pt x="0" y="19"/>
                                  </a:cubicBezTo>
                                  <a:cubicBezTo>
                                    <a:pt x="0" y="19"/>
                                    <a:pt x="0" y="18"/>
                                    <a:pt x="0" y="18"/>
                                  </a:cubicBezTo>
                                  <a:cubicBezTo>
                                    <a:pt x="0" y="18"/>
                                    <a:pt x="1" y="18"/>
                                    <a:pt x="1" y="17"/>
                                  </a:cubicBezTo>
                                  <a:cubicBezTo>
                                    <a:pt x="1" y="17"/>
                                    <a:pt x="2" y="17"/>
                                    <a:pt x="2" y="17"/>
                                  </a:cubicBezTo>
                                  <a:lnTo>
                                    <a:pt x="11" y="17"/>
                                  </a:lnTo>
                                  <a:lnTo>
                                    <a:pt x="11" y="1"/>
                                  </a:lnTo>
                                  <a:cubicBezTo>
                                    <a:pt x="11" y="1"/>
                                    <a:pt x="12" y="1"/>
                                    <a:pt x="12" y="1"/>
                                  </a:cubicBezTo>
                                  <a:cubicBezTo>
                                    <a:pt x="12" y="0"/>
                                    <a:pt x="12" y="0"/>
                                    <a:pt x="12" y="0"/>
                                  </a:cubicBezTo>
                                  <a:cubicBezTo>
                                    <a:pt x="13" y="0"/>
                                    <a:pt x="13" y="0"/>
                                    <a:pt x="14" y="0"/>
                                  </a:cubicBezTo>
                                  <a:cubicBezTo>
                                    <a:pt x="14" y="0"/>
                                    <a:pt x="15" y="0"/>
                                    <a:pt x="16" y="0"/>
                                  </a:cubicBezTo>
                                  <a:cubicBezTo>
                                    <a:pt x="17" y="0"/>
                                    <a:pt x="17" y="0"/>
                                    <a:pt x="18" y="0"/>
                                  </a:cubicBezTo>
                                  <a:cubicBezTo>
                                    <a:pt x="18" y="0"/>
                                    <a:pt x="19" y="0"/>
                                    <a:pt x="19" y="0"/>
                                  </a:cubicBezTo>
                                  <a:cubicBezTo>
                                    <a:pt x="19" y="0"/>
                                    <a:pt x="20" y="0"/>
                                    <a:pt x="20" y="1"/>
                                  </a:cubicBezTo>
                                  <a:cubicBezTo>
                                    <a:pt x="20" y="1"/>
                                    <a:pt x="20" y="1"/>
                                    <a:pt x="20" y="1"/>
                                  </a:cubicBezTo>
                                  <a:lnTo>
                                    <a:pt x="20" y="17"/>
                                  </a:lnTo>
                                  <a:lnTo>
                                    <a:pt x="38" y="17"/>
                                  </a:lnTo>
                                  <a:cubicBezTo>
                                    <a:pt x="38" y="17"/>
                                    <a:pt x="38" y="17"/>
                                    <a:pt x="39" y="17"/>
                                  </a:cubicBezTo>
                                  <a:cubicBezTo>
                                    <a:pt x="39" y="18"/>
                                    <a:pt x="39" y="18"/>
                                    <a:pt x="39" y="18"/>
                                  </a:cubicBezTo>
                                  <a:cubicBezTo>
                                    <a:pt x="40" y="18"/>
                                    <a:pt x="40" y="19"/>
                                    <a:pt x="40" y="19"/>
                                  </a:cubicBezTo>
                                  <a:cubicBezTo>
                                    <a:pt x="40" y="20"/>
                                    <a:pt x="40" y="20"/>
                                    <a:pt x="40" y="21"/>
                                  </a:cubicBezTo>
                                  <a:cubicBezTo>
                                    <a:pt x="40" y="22"/>
                                    <a:pt x="40" y="23"/>
                                    <a:pt x="39" y="24"/>
                                  </a:cubicBezTo>
                                  <a:cubicBezTo>
                                    <a:pt x="39" y="24"/>
                                    <a:pt x="38" y="24"/>
                                    <a:pt x="38" y="24"/>
                                  </a:cubicBezTo>
                                  <a:lnTo>
                                    <a:pt x="20" y="24"/>
                                  </a:lnTo>
                                  <a:lnTo>
                                    <a:pt x="20" y="63"/>
                                  </a:lnTo>
                                  <a:cubicBezTo>
                                    <a:pt x="20" y="68"/>
                                    <a:pt x="21" y="72"/>
                                    <a:pt x="22" y="75"/>
                                  </a:cubicBezTo>
                                  <a:cubicBezTo>
                                    <a:pt x="23" y="77"/>
                                    <a:pt x="26" y="78"/>
                                    <a:pt x="30" y="78"/>
                                  </a:cubicBezTo>
                                  <a:cubicBezTo>
                                    <a:pt x="31" y="78"/>
                                    <a:pt x="32" y="78"/>
                                    <a:pt x="33" y="78"/>
                                  </a:cubicBezTo>
                                  <a:cubicBezTo>
                                    <a:pt x="34" y="78"/>
                                    <a:pt x="35" y="78"/>
                                    <a:pt x="35" y="77"/>
                                  </a:cubicBezTo>
                                  <a:cubicBezTo>
                                    <a:pt x="36" y="77"/>
                                    <a:pt x="37" y="77"/>
                                    <a:pt x="37" y="77"/>
                                  </a:cubicBezTo>
                                  <a:cubicBezTo>
                                    <a:pt x="38" y="76"/>
                                    <a:pt x="38" y="76"/>
                                    <a:pt x="38" y="76"/>
                                  </a:cubicBezTo>
                                  <a:cubicBezTo>
                                    <a:pt x="39" y="76"/>
                                    <a:pt x="39" y="76"/>
                                    <a:pt x="39" y="76"/>
                                  </a:cubicBezTo>
                                  <a:cubicBezTo>
                                    <a:pt x="39" y="76"/>
                                    <a:pt x="39"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1" name="Freeform 118"/>
                          <wps:cNvSpPr>
                            <a:spLocks noEditPoints="1"/>
                          </wps:cNvSpPr>
                          <wps:spPr bwMode="auto">
                            <a:xfrm>
                              <a:off x="3531" y="2106"/>
                              <a:ext cx="52" cy="75"/>
                            </a:xfrm>
                            <a:custGeom>
                              <a:avLst/>
                              <a:gdLst>
                                <a:gd name="T0" fmla="*/ 49 w 49"/>
                                <a:gd name="T1" fmla="*/ 67 h 70"/>
                                <a:gd name="T2" fmla="*/ 49 w 49"/>
                                <a:gd name="T3" fmla="*/ 67 h 70"/>
                                <a:gd name="T4" fmla="*/ 49 w 49"/>
                                <a:gd name="T5" fmla="*/ 68 h 70"/>
                                <a:gd name="T6" fmla="*/ 48 w 49"/>
                                <a:gd name="T7" fmla="*/ 69 h 70"/>
                                <a:gd name="T8" fmla="*/ 46 w 49"/>
                                <a:gd name="T9" fmla="*/ 69 h 70"/>
                                <a:gd name="T10" fmla="*/ 44 w 49"/>
                                <a:gd name="T11" fmla="*/ 69 h 70"/>
                                <a:gd name="T12" fmla="*/ 42 w 49"/>
                                <a:gd name="T13" fmla="*/ 68 h 70"/>
                                <a:gd name="T14" fmla="*/ 42 w 49"/>
                                <a:gd name="T15" fmla="*/ 67 h 70"/>
                                <a:gd name="T16" fmla="*/ 42 w 49"/>
                                <a:gd name="T17" fmla="*/ 60 h 70"/>
                                <a:gd name="T18" fmla="*/ 32 w 49"/>
                                <a:gd name="T19" fmla="*/ 67 h 70"/>
                                <a:gd name="T20" fmla="*/ 21 w 49"/>
                                <a:gd name="T21" fmla="*/ 70 h 70"/>
                                <a:gd name="T22" fmla="*/ 12 w 49"/>
                                <a:gd name="T23" fmla="*/ 69 h 70"/>
                                <a:gd name="T24" fmla="*/ 6 w 49"/>
                                <a:gd name="T25" fmla="*/ 65 h 70"/>
                                <a:gd name="T26" fmla="*/ 1 w 49"/>
                                <a:gd name="T27" fmla="*/ 59 h 70"/>
                                <a:gd name="T28" fmla="*/ 0 w 49"/>
                                <a:gd name="T29" fmla="*/ 51 h 70"/>
                                <a:gd name="T30" fmla="*/ 2 w 49"/>
                                <a:gd name="T31" fmla="*/ 42 h 70"/>
                                <a:gd name="T32" fmla="*/ 8 w 49"/>
                                <a:gd name="T33" fmla="*/ 35 h 70"/>
                                <a:gd name="T34" fmla="*/ 18 w 49"/>
                                <a:gd name="T35" fmla="*/ 31 h 70"/>
                                <a:gd name="T36" fmla="*/ 31 w 49"/>
                                <a:gd name="T37" fmla="*/ 30 h 70"/>
                                <a:gd name="T38" fmla="*/ 41 w 49"/>
                                <a:gd name="T39" fmla="*/ 30 h 70"/>
                                <a:gd name="T40" fmla="*/ 41 w 49"/>
                                <a:gd name="T41" fmla="*/ 24 h 70"/>
                                <a:gd name="T42" fmla="*/ 40 w 49"/>
                                <a:gd name="T43" fmla="*/ 17 h 70"/>
                                <a:gd name="T44" fmla="*/ 37 w 49"/>
                                <a:gd name="T45" fmla="*/ 12 h 70"/>
                                <a:gd name="T46" fmla="*/ 32 w 49"/>
                                <a:gd name="T47" fmla="*/ 8 h 70"/>
                                <a:gd name="T48" fmla="*/ 25 w 49"/>
                                <a:gd name="T49" fmla="*/ 7 h 70"/>
                                <a:gd name="T50" fmla="*/ 17 w 49"/>
                                <a:gd name="T51" fmla="*/ 8 h 70"/>
                                <a:gd name="T52" fmla="*/ 11 w 49"/>
                                <a:gd name="T53" fmla="*/ 11 h 70"/>
                                <a:gd name="T54" fmla="*/ 7 w 49"/>
                                <a:gd name="T55" fmla="*/ 13 h 70"/>
                                <a:gd name="T56" fmla="*/ 5 w 49"/>
                                <a:gd name="T57" fmla="*/ 14 h 70"/>
                                <a:gd name="T58" fmla="*/ 4 w 49"/>
                                <a:gd name="T59" fmla="*/ 14 h 70"/>
                                <a:gd name="T60" fmla="*/ 3 w 49"/>
                                <a:gd name="T61" fmla="*/ 13 h 70"/>
                                <a:gd name="T62" fmla="*/ 3 w 49"/>
                                <a:gd name="T63" fmla="*/ 12 h 70"/>
                                <a:gd name="T64" fmla="*/ 3 w 49"/>
                                <a:gd name="T65" fmla="*/ 11 h 70"/>
                                <a:gd name="T66" fmla="*/ 3 w 49"/>
                                <a:gd name="T67" fmla="*/ 9 h 70"/>
                                <a:gd name="T68" fmla="*/ 4 w 49"/>
                                <a:gd name="T69" fmla="*/ 7 h 70"/>
                                <a:gd name="T70" fmla="*/ 7 w 49"/>
                                <a:gd name="T71" fmla="*/ 5 h 70"/>
                                <a:gd name="T72" fmla="*/ 12 w 49"/>
                                <a:gd name="T73" fmla="*/ 2 h 70"/>
                                <a:gd name="T74" fmla="*/ 19 w 49"/>
                                <a:gd name="T75" fmla="*/ 1 h 70"/>
                                <a:gd name="T76" fmla="*/ 26 w 49"/>
                                <a:gd name="T77" fmla="*/ 0 h 70"/>
                                <a:gd name="T78" fmla="*/ 37 w 49"/>
                                <a:gd name="T79" fmla="*/ 2 h 70"/>
                                <a:gd name="T80" fmla="*/ 44 w 49"/>
                                <a:gd name="T81" fmla="*/ 6 h 70"/>
                                <a:gd name="T82" fmla="*/ 48 w 49"/>
                                <a:gd name="T83" fmla="*/ 14 h 70"/>
                                <a:gd name="T84" fmla="*/ 49 w 49"/>
                                <a:gd name="T85" fmla="*/ 24 h 70"/>
                                <a:gd name="T86" fmla="*/ 49 w 49"/>
                                <a:gd name="T87" fmla="*/ 67 h 70"/>
                                <a:gd name="T88" fmla="*/ 41 w 49"/>
                                <a:gd name="T89" fmla="*/ 37 h 70"/>
                                <a:gd name="T90" fmla="*/ 41 w 49"/>
                                <a:gd name="T91" fmla="*/ 37 h 70"/>
                                <a:gd name="T92" fmla="*/ 29 w 49"/>
                                <a:gd name="T93" fmla="*/ 37 h 70"/>
                                <a:gd name="T94" fmla="*/ 20 w 49"/>
                                <a:gd name="T95" fmla="*/ 38 h 70"/>
                                <a:gd name="T96" fmla="*/ 14 w 49"/>
                                <a:gd name="T97" fmla="*/ 40 h 70"/>
                                <a:gd name="T98" fmla="*/ 10 w 49"/>
                                <a:gd name="T99" fmla="*/ 45 h 70"/>
                                <a:gd name="T100" fmla="*/ 9 w 49"/>
                                <a:gd name="T101" fmla="*/ 50 h 70"/>
                                <a:gd name="T102" fmla="*/ 12 w 49"/>
                                <a:gd name="T103" fmla="*/ 59 h 70"/>
                                <a:gd name="T104" fmla="*/ 22 w 49"/>
                                <a:gd name="T105" fmla="*/ 63 h 70"/>
                                <a:gd name="T106" fmla="*/ 32 w 49"/>
                                <a:gd name="T107" fmla="*/ 60 h 70"/>
                                <a:gd name="T108" fmla="*/ 41 w 49"/>
                                <a:gd name="T109" fmla="*/ 52 h 70"/>
                                <a:gd name="T110" fmla="*/ 41 w 49"/>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70">
                                  <a:moveTo>
                                    <a:pt x="49" y="67"/>
                                  </a:moveTo>
                                  <a:lnTo>
                                    <a:pt x="49" y="67"/>
                                  </a:lnTo>
                                  <a:cubicBezTo>
                                    <a:pt x="49" y="68"/>
                                    <a:pt x="49" y="68"/>
                                    <a:pt x="49" y="68"/>
                                  </a:cubicBezTo>
                                  <a:cubicBezTo>
                                    <a:pt x="49" y="69"/>
                                    <a:pt x="48" y="69"/>
                                    <a:pt x="48" y="69"/>
                                  </a:cubicBezTo>
                                  <a:cubicBezTo>
                                    <a:pt x="47" y="69"/>
                                    <a:pt x="47" y="69"/>
                                    <a:pt x="46" y="69"/>
                                  </a:cubicBezTo>
                                  <a:cubicBezTo>
                                    <a:pt x="45" y="69"/>
                                    <a:pt x="44" y="69"/>
                                    <a:pt x="44" y="69"/>
                                  </a:cubicBezTo>
                                  <a:cubicBezTo>
                                    <a:pt x="43" y="69"/>
                                    <a:pt x="43" y="69"/>
                                    <a:pt x="42" y="68"/>
                                  </a:cubicBezTo>
                                  <a:cubicBezTo>
                                    <a:pt x="42" y="68"/>
                                    <a:pt x="42" y="68"/>
                                    <a:pt x="42" y="67"/>
                                  </a:cubicBezTo>
                                  <a:lnTo>
                                    <a:pt x="42" y="60"/>
                                  </a:lnTo>
                                  <a:cubicBezTo>
                                    <a:pt x="39" y="63"/>
                                    <a:pt x="36" y="66"/>
                                    <a:pt x="32" y="67"/>
                                  </a:cubicBezTo>
                                  <a:cubicBezTo>
                                    <a:pt x="29" y="69"/>
                                    <a:pt x="25" y="70"/>
                                    <a:pt x="21" y="70"/>
                                  </a:cubicBezTo>
                                  <a:cubicBezTo>
                                    <a:pt x="18" y="70"/>
                                    <a:pt x="15" y="69"/>
                                    <a:pt x="12" y="69"/>
                                  </a:cubicBezTo>
                                  <a:cubicBezTo>
                                    <a:pt x="10" y="68"/>
                                    <a:pt x="7" y="66"/>
                                    <a:pt x="6" y="65"/>
                                  </a:cubicBezTo>
                                  <a:cubicBezTo>
                                    <a:pt x="4" y="63"/>
                                    <a:pt x="2" y="61"/>
                                    <a:pt x="1" y="59"/>
                                  </a:cubicBezTo>
                                  <a:cubicBezTo>
                                    <a:pt x="0" y="57"/>
                                    <a:pt x="0" y="54"/>
                                    <a:pt x="0" y="51"/>
                                  </a:cubicBezTo>
                                  <a:cubicBezTo>
                                    <a:pt x="0" y="47"/>
                                    <a:pt x="1" y="44"/>
                                    <a:pt x="2" y="42"/>
                                  </a:cubicBezTo>
                                  <a:cubicBezTo>
                                    <a:pt x="3" y="39"/>
                                    <a:pt x="6" y="37"/>
                                    <a:pt x="8" y="35"/>
                                  </a:cubicBezTo>
                                  <a:cubicBezTo>
                                    <a:pt x="11" y="33"/>
                                    <a:pt x="14" y="32"/>
                                    <a:pt x="18" y="31"/>
                                  </a:cubicBezTo>
                                  <a:cubicBezTo>
                                    <a:pt x="22" y="30"/>
                                    <a:pt x="26" y="30"/>
                                    <a:pt x="31" y="30"/>
                                  </a:cubicBezTo>
                                  <a:lnTo>
                                    <a:pt x="41" y="30"/>
                                  </a:lnTo>
                                  <a:lnTo>
                                    <a:pt x="41" y="24"/>
                                  </a:lnTo>
                                  <a:cubicBezTo>
                                    <a:pt x="41" y="22"/>
                                    <a:pt x="41" y="19"/>
                                    <a:pt x="40" y="17"/>
                                  </a:cubicBezTo>
                                  <a:cubicBezTo>
                                    <a:pt x="40" y="15"/>
                                    <a:pt x="39" y="13"/>
                                    <a:pt x="37" y="12"/>
                                  </a:cubicBezTo>
                                  <a:cubicBezTo>
                                    <a:pt x="36" y="10"/>
                                    <a:pt x="34" y="9"/>
                                    <a:pt x="32" y="8"/>
                                  </a:cubicBezTo>
                                  <a:cubicBezTo>
                                    <a:pt x="30" y="8"/>
                                    <a:pt x="28" y="7"/>
                                    <a:pt x="25" y="7"/>
                                  </a:cubicBezTo>
                                  <a:cubicBezTo>
                                    <a:pt x="22" y="7"/>
                                    <a:pt x="19" y="8"/>
                                    <a:pt x="17" y="8"/>
                                  </a:cubicBezTo>
                                  <a:cubicBezTo>
                                    <a:pt x="15" y="9"/>
                                    <a:pt x="13" y="10"/>
                                    <a:pt x="11" y="11"/>
                                  </a:cubicBezTo>
                                  <a:cubicBezTo>
                                    <a:pt x="9" y="12"/>
                                    <a:pt x="8" y="12"/>
                                    <a:pt x="7" y="13"/>
                                  </a:cubicBezTo>
                                  <a:cubicBezTo>
                                    <a:pt x="6" y="14"/>
                                    <a:pt x="5" y="14"/>
                                    <a:pt x="5" y="14"/>
                                  </a:cubicBezTo>
                                  <a:cubicBezTo>
                                    <a:pt x="4" y="14"/>
                                    <a:pt x="4" y="14"/>
                                    <a:pt x="4" y="14"/>
                                  </a:cubicBezTo>
                                  <a:cubicBezTo>
                                    <a:pt x="4" y="14"/>
                                    <a:pt x="3" y="14"/>
                                    <a:pt x="3" y="13"/>
                                  </a:cubicBezTo>
                                  <a:cubicBezTo>
                                    <a:pt x="3" y="13"/>
                                    <a:pt x="3" y="13"/>
                                    <a:pt x="3" y="12"/>
                                  </a:cubicBezTo>
                                  <a:cubicBezTo>
                                    <a:pt x="3" y="12"/>
                                    <a:pt x="3" y="12"/>
                                    <a:pt x="3" y="11"/>
                                  </a:cubicBezTo>
                                  <a:cubicBezTo>
                                    <a:pt x="3" y="10"/>
                                    <a:pt x="3" y="9"/>
                                    <a:pt x="3" y="9"/>
                                  </a:cubicBezTo>
                                  <a:cubicBezTo>
                                    <a:pt x="3" y="8"/>
                                    <a:pt x="3" y="7"/>
                                    <a:pt x="4" y="7"/>
                                  </a:cubicBezTo>
                                  <a:cubicBezTo>
                                    <a:pt x="5" y="6"/>
                                    <a:pt x="6" y="5"/>
                                    <a:pt x="7" y="5"/>
                                  </a:cubicBezTo>
                                  <a:cubicBezTo>
                                    <a:pt x="9" y="4"/>
                                    <a:pt x="10" y="3"/>
                                    <a:pt x="12" y="2"/>
                                  </a:cubicBezTo>
                                  <a:cubicBezTo>
                                    <a:pt x="14" y="2"/>
                                    <a:pt x="17" y="1"/>
                                    <a:pt x="19" y="1"/>
                                  </a:cubicBezTo>
                                  <a:cubicBezTo>
                                    <a:pt x="21" y="0"/>
                                    <a:pt x="23" y="0"/>
                                    <a:pt x="26" y="0"/>
                                  </a:cubicBezTo>
                                  <a:cubicBezTo>
                                    <a:pt x="30" y="0"/>
                                    <a:pt x="34" y="1"/>
                                    <a:pt x="37" y="2"/>
                                  </a:cubicBezTo>
                                  <a:cubicBezTo>
                                    <a:pt x="40" y="3"/>
                                    <a:pt x="42" y="4"/>
                                    <a:pt x="44" y="6"/>
                                  </a:cubicBezTo>
                                  <a:cubicBezTo>
                                    <a:pt x="46" y="8"/>
                                    <a:pt x="47" y="11"/>
                                    <a:pt x="48" y="14"/>
                                  </a:cubicBezTo>
                                  <a:cubicBezTo>
                                    <a:pt x="49" y="17"/>
                                    <a:pt x="49" y="20"/>
                                    <a:pt x="49" y="24"/>
                                  </a:cubicBezTo>
                                  <a:lnTo>
                                    <a:pt x="49" y="67"/>
                                  </a:lnTo>
                                  <a:close/>
                                  <a:moveTo>
                                    <a:pt x="41" y="37"/>
                                  </a:moveTo>
                                  <a:lnTo>
                                    <a:pt x="41" y="37"/>
                                  </a:lnTo>
                                  <a:lnTo>
                                    <a:pt x="29" y="37"/>
                                  </a:lnTo>
                                  <a:cubicBezTo>
                                    <a:pt x="26" y="37"/>
                                    <a:pt x="23" y="37"/>
                                    <a:pt x="20" y="38"/>
                                  </a:cubicBezTo>
                                  <a:cubicBezTo>
                                    <a:pt x="18" y="38"/>
                                    <a:pt x="16" y="39"/>
                                    <a:pt x="14" y="40"/>
                                  </a:cubicBezTo>
                                  <a:cubicBezTo>
                                    <a:pt x="12" y="42"/>
                                    <a:pt x="11" y="43"/>
                                    <a:pt x="10" y="45"/>
                                  </a:cubicBezTo>
                                  <a:cubicBezTo>
                                    <a:pt x="9" y="46"/>
                                    <a:pt x="9" y="48"/>
                                    <a:pt x="9" y="50"/>
                                  </a:cubicBezTo>
                                  <a:cubicBezTo>
                                    <a:pt x="9" y="54"/>
                                    <a:pt x="10" y="57"/>
                                    <a:pt x="12" y="59"/>
                                  </a:cubicBezTo>
                                  <a:cubicBezTo>
                                    <a:pt x="15" y="62"/>
                                    <a:pt x="18" y="63"/>
                                    <a:pt x="22" y="63"/>
                                  </a:cubicBezTo>
                                  <a:cubicBezTo>
                                    <a:pt x="26" y="63"/>
                                    <a:pt x="29" y="62"/>
                                    <a:pt x="32" y="60"/>
                                  </a:cubicBezTo>
                                  <a:cubicBezTo>
                                    <a:pt x="35" y="58"/>
                                    <a:pt x="38"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2" name="Freeform 119"/>
                          <wps:cNvSpPr>
                            <a:spLocks/>
                          </wps:cNvSpPr>
                          <wps:spPr bwMode="auto">
                            <a:xfrm>
                              <a:off x="3611" y="2074"/>
                              <a:ext cx="10" cy="106"/>
                            </a:xfrm>
                            <a:custGeom>
                              <a:avLst/>
                              <a:gdLst>
                                <a:gd name="T0" fmla="*/ 9 w 9"/>
                                <a:gd name="T1" fmla="*/ 98 h 100"/>
                                <a:gd name="T2" fmla="*/ 9 w 9"/>
                                <a:gd name="T3" fmla="*/ 98 h 100"/>
                                <a:gd name="T4" fmla="*/ 9 w 9"/>
                                <a:gd name="T5" fmla="*/ 99 h 100"/>
                                <a:gd name="T6" fmla="*/ 8 w 9"/>
                                <a:gd name="T7" fmla="*/ 100 h 100"/>
                                <a:gd name="T8" fmla="*/ 7 w 9"/>
                                <a:gd name="T9" fmla="*/ 100 h 100"/>
                                <a:gd name="T10" fmla="*/ 5 w 9"/>
                                <a:gd name="T11" fmla="*/ 100 h 100"/>
                                <a:gd name="T12" fmla="*/ 3 w 9"/>
                                <a:gd name="T13" fmla="*/ 100 h 100"/>
                                <a:gd name="T14" fmla="*/ 1 w 9"/>
                                <a:gd name="T15" fmla="*/ 100 h 100"/>
                                <a:gd name="T16" fmla="*/ 1 w 9"/>
                                <a:gd name="T17" fmla="*/ 99 h 100"/>
                                <a:gd name="T18" fmla="*/ 0 w 9"/>
                                <a:gd name="T19" fmla="*/ 98 h 100"/>
                                <a:gd name="T20" fmla="*/ 0 w 9"/>
                                <a:gd name="T21" fmla="*/ 2 h 100"/>
                                <a:gd name="T22" fmla="*/ 1 w 9"/>
                                <a:gd name="T23" fmla="*/ 1 h 100"/>
                                <a:gd name="T24" fmla="*/ 1 w 9"/>
                                <a:gd name="T25" fmla="*/ 1 h 100"/>
                                <a:gd name="T26" fmla="*/ 3 w 9"/>
                                <a:gd name="T27" fmla="*/ 0 h 100"/>
                                <a:gd name="T28" fmla="*/ 5 w 9"/>
                                <a:gd name="T29" fmla="*/ 0 h 100"/>
                                <a:gd name="T30" fmla="*/ 7 w 9"/>
                                <a:gd name="T31" fmla="*/ 0 h 100"/>
                                <a:gd name="T32" fmla="*/ 8 w 9"/>
                                <a:gd name="T33" fmla="*/ 1 h 100"/>
                                <a:gd name="T34" fmla="*/ 9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9"/>
                                    <a:pt x="9" y="99"/>
                                    <a:pt x="9" y="99"/>
                                  </a:cubicBezTo>
                                  <a:cubicBezTo>
                                    <a:pt x="9" y="99"/>
                                    <a:pt x="8" y="99"/>
                                    <a:pt x="8" y="100"/>
                                  </a:cubicBezTo>
                                  <a:cubicBezTo>
                                    <a:pt x="8" y="100"/>
                                    <a:pt x="7" y="100"/>
                                    <a:pt x="7" y="100"/>
                                  </a:cubicBezTo>
                                  <a:cubicBezTo>
                                    <a:pt x="6" y="100"/>
                                    <a:pt x="5" y="100"/>
                                    <a:pt x="5" y="100"/>
                                  </a:cubicBezTo>
                                  <a:cubicBezTo>
                                    <a:pt x="4" y="100"/>
                                    <a:pt x="3" y="100"/>
                                    <a:pt x="3" y="100"/>
                                  </a:cubicBezTo>
                                  <a:cubicBezTo>
                                    <a:pt x="2" y="100"/>
                                    <a:pt x="2" y="100"/>
                                    <a:pt x="1" y="100"/>
                                  </a:cubicBezTo>
                                  <a:cubicBezTo>
                                    <a:pt x="1" y="99"/>
                                    <a:pt x="1" y="99"/>
                                    <a:pt x="1" y="99"/>
                                  </a:cubicBezTo>
                                  <a:cubicBezTo>
                                    <a:pt x="0" y="99"/>
                                    <a:pt x="0" y="99"/>
                                    <a:pt x="0" y="98"/>
                                  </a:cubicBezTo>
                                  <a:lnTo>
                                    <a:pt x="0" y="2"/>
                                  </a:lnTo>
                                  <a:cubicBezTo>
                                    <a:pt x="0" y="2"/>
                                    <a:pt x="0" y="2"/>
                                    <a:pt x="1" y="1"/>
                                  </a:cubicBezTo>
                                  <a:cubicBezTo>
                                    <a:pt x="1" y="1"/>
                                    <a:pt x="1" y="1"/>
                                    <a:pt x="1" y="1"/>
                                  </a:cubicBezTo>
                                  <a:cubicBezTo>
                                    <a:pt x="2" y="1"/>
                                    <a:pt x="2" y="1"/>
                                    <a:pt x="3" y="0"/>
                                  </a:cubicBezTo>
                                  <a:cubicBezTo>
                                    <a:pt x="3" y="0"/>
                                    <a:pt x="4" y="0"/>
                                    <a:pt x="5" y="0"/>
                                  </a:cubicBezTo>
                                  <a:cubicBezTo>
                                    <a:pt x="5" y="0"/>
                                    <a:pt x="6" y="0"/>
                                    <a:pt x="7" y="0"/>
                                  </a:cubicBezTo>
                                  <a:cubicBezTo>
                                    <a:pt x="7" y="1"/>
                                    <a:pt x="8" y="1"/>
                                    <a:pt x="8" y="1"/>
                                  </a:cubicBezTo>
                                  <a:cubicBezTo>
                                    <a:pt x="8" y="1"/>
                                    <a:pt x="9" y="1"/>
                                    <a:pt x="9" y="1"/>
                                  </a:cubicBezTo>
                                  <a:cubicBezTo>
                                    <a:pt x="9" y="2"/>
                                    <a:pt x="9" y="2"/>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3" name="Freeform 120"/>
                          <wps:cNvSpPr>
                            <a:spLocks/>
                          </wps:cNvSpPr>
                          <wps:spPr bwMode="auto">
                            <a:xfrm>
                              <a:off x="3671" y="2133"/>
                              <a:ext cx="78" cy="7"/>
                            </a:xfrm>
                            <a:custGeom>
                              <a:avLst/>
                              <a:gdLst>
                                <a:gd name="T0" fmla="*/ 74 w 74"/>
                                <a:gd name="T1" fmla="*/ 3 h 7"/>
                                <a:gd name="T2" fmla="*/ 74 w 74"/>
                                <a:gd name="T3" fmla="*/ 3 h 7"/>
                                <a:gd name="T4" fmla="*/ 74 w 74"/>
                                <a:gd name="T5" fmla="*/ 6 h 7"/>
                                <a:gd name="T6" fmla="*/ 72 w 74"/>
                                <a:gd name="T7" fmla="*/ 7 h 7"/>
                                <a:gd name="T8" fmla="*/ 3 w 74"/>
                                <a:gd name="T9" fmla="*/ 7 h 7"/>
                                <a:gd name="T10" fmla="*/ 1 w 74"/>
                                <a:gd name="T11" fmla="*/ 6 h 7"/>
                                <a:gd name="T12" fmla="*/ 0 w 74"/>
                                <a:gd name="T13" fmla="*/ 3 h 7"/>
                                <a:gd name="T14" fmla="*/ 1 w 74"/>
                                <a:gd name="T15" fmla="*/ 1 h 7"/>
                                <a:gd name="T16" fmla="*/ 3 w 74"/>
                                <a:gd name="T17" fmla="*/ 0 h 7"/>
                                <a:gd name="T18" fmla="*/ 72 w 74"/>
                                <a:gd name="T19" fmla="*/ 0 h 7"/>
                                <a:gd name="T20" fmla="*/ 73 w 74"/>
                                <a:gd name="T21" fmla="*/ 0 h 7"/>
                                <a:gd name="T22" fmla="*/ 74 w 74"/>
                                <a:gd name="T23" fmla="*/ 1 h 7"/>
                                <a:gd name="T24" fmla="*/ 74 w 74"/>
                                <a:gd name="T25" fmla="*/ 2 h 7"/>
                                <a:gd name="T26" fmla="*/ 74 w 74"/>
                                <a:gd name="T27" fmla="*/ 3 h 7"/>
                                <a:gd name="T28" fmla="*/ 74 w 74"/>
                                <a:gd name="T29" fmla="*/ 3 h 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4" h="7">
                                  <a:moveTo>
                                    <a:pt x="74" y="3"/>
                                  </a:moveTo>
                                  <a:lnTo>
                                    <a:pt x="74" y="3"/>
                                  </a:lnTo>
                                  <a:cubicBezTo>
                                    <a:pt x="74" y="5"/>
                                    <a:pt x="74" y="6"/>
                                    <a:pt x="74" y="6"/>
                                  </a:cubicBezTo>
                                  <a:cubicBezTo>
                                    <a:pt x="73" y="7"/>
                                    <a:pt x="73" y="7"/>
                                    <a:pt x="72" y="7"/>
                                  </a:cubicBezTo>
                                  <a:lnTo>
                                    <a:pt x="3" y="7"/>
                                  </a:lnTo>
                                  <a:cubicBezTo>
                                    <a:pt x="2" y="7"/>
                                    <a:pt x="1" y="7"/>
                                    <a:pt x="1" y="6"/>
                                  </a:cubicBezTo>
                                  <a:cubicBezTo>
                                    <a:pt x="1" y="6"/>
                                    <a:pt x="0" y="5"/>
                                    <a:pt x="0" y="3"/>
                                  </a:cubicBezTo>
                                  <a:cubicBezTo>
                                    <a:pt x="0" y="2"/>
                                    <a:pt x="1" y="1"/>
                                    <a:pt x="1" y="1"/>
                                  </a:cubicBezTo>
                                  <a:cubicBezTo>
                                    <a:pt x="1" y="0"/>
                                    <a:pt x="2" y="0"/>
                                    <a:pt x="3" y="0"/>
                                  </a:cubicBezTo>
                                  <a:lnTo>
                                    <a:pt x="72" y="0"/>
                                  </a:lnTo>
                                  <a:cubicBezTo>
                                    <a:pt x="72" y="0"/>
                                    <a:pt x="72" y="0"/>
                                    <a:pt x="73" y="0"/>
                                  </a:cubicBezTo>
                                  <a:cubicBezTo>
                                    <a:pt x="73" y="0"/>
                                    <a:pt x="73" y="0"/>
                                    <a:pt x="74" y="1"/>
                                  </a:cubicBezTo>
                                  <a:cubicBezTo>
                                    <a:pt x="74" y="1"/>
                                    <a:pt x="74" y="1"/>
                                    <a:pt x="74" y="2"/>
                                  </a:cubicBezTo>
                                  <a:cubicBezTo>
                                    <a:pt x="74" y="2"/>
                                    <a:pt x="74" y="3"/>
                                    <a:pt x="74" y="3"/>
                                  </a:cubicBezTo>
                                  <a:lnTo>
                                    <a:pt x="74" y="3"/>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4" name="Freeform 121"/>
                          <wps:cNvSpPr>
                            <a:spLocks noEditPoints="1"/>
                          </wps:cNvSpPr>
                          <wps:spPr bwMode="auto">
                            <a:xfrm>
                              <a:off x="3801" y="2080"/>
                              <a:ext cx="11" cy="100"/>
                            </a:xfrm>
                            <a:custGeom>
                              <a:avLst/>
                              <a:gdLst>
                                <a:gd name="T0" fmla="*/ 10 w 11"/>
                                <a:gd name="T1" fmla="*/ 92 h 94"/>
                                <a:gd name="T2" fmla="*/ 10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9" y="93"/>
                                  </a:cubicBezTo>
                                  <a:cubicBezTo>
                                    <a:pt x="9" y="93"/>
                                    <a:pt x="9" y="93"/>
                                    <a:pt x="9" y="94"/>
                                  </a:cubicBezTo>
                                  <a:cubicBezTo>
                                    <a:pt x="8" y="94"/>
                                    <a:pt x="8" y="94"/>
                                    <a:pt x="7" y="94"/>
                                  </a:cubicBezTo>
                                  <a:cubicBezTo>
                                    <a:pt x="7" y="94"/>
                                    <a:pt x="6" y="94"/>
                                    <a:pt x="5" y="94"/>
                                  </a:cubicBezTo>
                                  <a:cubicBezTo>
                                    <a:pt x="4" y="94"/>
                                    <a:pt x="4" y="94"/>
                                    <a:pt x="3" y="94"/>
                                  </a:cubicBezTo>
                                  <a:cubicBezTo>
                                    <a:pt x="3" y="94"/>
                                    <a:pt x="2" y="94"/>
                                    <a:pt x="2" y="94"/>
                                  </a:cubicBezTo>
                                  <a:cubicBezTo>
                                    <a:pt x="2" y="93"/>
                                    <a:pt x="1" y="93"/>
                                    <a:pt x="1" y="93"/>
                                  </a:cubicBezTo>
                                  <a:cubicBezTo>
                                    <a:pt x="1" y="93"/>
                                    <a:pt x="1" y="93"/>
                                    <a:pt x="1" y="92"/>
                                  </a:cubicBezTo>
                                  <a:lnTo>
                                    <a:pt x="1" y="28"/>
                                  </a:lnTo>
                                  <a:cubicBezTo>
                                    <a:pt x="1" y="27"/>
                                    <a:pt x="1" y="27"/>
                                    <a:pt x="1" y="27"/>
                                  </a:cubicBezTo>
                                  <a:cubicBezTo>
                                    <a:pt x="1" y="27"/>
                                    <a:pt x="2" y="27"/>
                                    <a:pt x="2" y="26"/>
                                  </a:cubicBezTo>
                                  <a:cubicBezTo>
                                    <a:pt x="2" y="26"/>
                                    <a:pt x="3" y="26"/>
                                    <a:pt x="3" y="26"/>
                                  </a:cubicBezTo>
                                  <a:cubicBezTo>
                                    <a:pt x="4" y="26"/>
                                    <a:pt x="4" y="26"/>
                                    <a:pt x="5" y="26"/>
                                  </a:cubicBezTo>
                                  <a:cubicBezTo>
                                    <a:pt x="6" y="26"/>
                                    <a:pt x="7" y="26"/>
                                    <a:pt x="7" y="26"/>
                                  </a:cubicBezTo>
                                  <a:cubicBezTo>
                                    <a:pt x="8" y="26"/>
                                    <a:pt x="8" y="26"/>
                                    <a:pt x="9" y="26"/>
                                  </a:cubicBezTo>
                                  <a:cubicBezTo>
                                    <a:pt x="9" y="27"/>
                                    <a:pt x="9" y="27"/>
                                    <a:pt x="9" y="27"/>
                                  </a:cubicBezTo>
                                  <a:cubicBezTo>
                                    <a:pt x="10" y="27"/>
                                    <a:pt x="10" y="27"/>
                                    <a:pt x="10" y="28"/>
                                  </a:cubicBezTo>
                                  <a:lnTo>
                                    <a:pt x="10" y="92"/>
                                  </a:lnTo>
                                  <a:close/>
                                  <a:moveTo>
                                    <a:pt x="11" y="6"/>
                                  </a:moveTo>
                                  <a:lnTo>
                                    <a:pt x="11" y="6"/>
                                  </a:lnTo>
                                  <a:cubicBezTo>
                                    <a:pt x="11" y="8"/>
                                    <a:pt x="10" y="10"/>
                                    <a:pt x="10" y="11"/>
                                  </a:cubicBezTo>
                                  <a:cubicBezTo>
                                    <a:pt x="9" y="11"/>
                                    <a:pt x="7" y="12"/>
                                    <a:pt x="5" y="12"/>
                                  </a:cubicBezTo>
                                  <a:cubicBezTo>
                                    <a:pt x="3" y="12"/>
                                    <a:pt x="2" y="11"/>
                                    <a:pt x="1" y="11"/>
                                  </a:cubicBezTo>
                                  <a:cubicBezTo>
                                    <a:pt x="0" y="10"/>
                                    <a:pt x="0" y="8"/>
                                    <a:pt x="0" y="6"/>
                                  </a:cubicBezTo>
                                  <a:cubicBezTo>
                                    <a:pt x="0" y="4"/>
                                    <a:pt x="0" y="2"/>
                                    <a:pt x="1" y="1"/>
                                  </a:cubicBezTo>
                                  <a:cubicBezTo>
                                    <a:pt x="2" y="1"/>
                                    <a:pt x="3" y="0"/>
                                    <a:pt x="5" y="0"/>
                                  </a:cubicBezTo>
                                  <a:cubicBezTo>
                                    <a:pt x="7" y="0"/>
                                    <a:pt x="9" y="1"/>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5" name="Freeform 122"/>
                          <wps:cNvSpPr>
                            <a:spLocks/>
                          </wps:cNvSpPr>
                          <wps:spPr bwMode="auto">
                            <a:xfrm>
                              <a:off x="3838" y="2106"/>
                              <a:ext cx="55" cy="74"/>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9 w 52"/>
                                <a:gd name="T29" fmla="*/ 7 h 69"/>
                                <a:gd name="T30" fmla="*/ 19 w 52"/>
                                <a:gd name="T31" fmla="*/ 11 h 69"/>
                                <a:gd name="T32" fmla="*/ 8 w 52"/>
                                <a:gd name="T33" fmla="*/ 21 h 69"/>
                                <a:gd name="T34" fmla="*/ 8 w 52"/>
                                <a:gd name="T35" fmla="*/ 67 h 69"/>
                                <a:gd name="T36" fmla="*/ 8 w 52"/>
                                <a:gd name="T37" fmla="*/ 68 h 69"/>
                                <a:gd name="T38" fmla="*/ 8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30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8"/>
                                    <a:pt x="52" y="68"/>
                                    <a:pt x="51" y="69"/>
                                  </a:cubicBezTo>
                                  <a:cubicBezTo>
                                    <a:pt x="51" y="69"/>
                                    <a:pt x="51" y="69"/>
                                    <a:pt x="50" y="69"/>
                                  </a:cubicBezTo>
                                  <a:cubicBezTo>
                                    <a:pt x="50" y="69"/>
                                    <a:pt x="49" y="69"/>
                                    <a:pt x="48" y="69"/>
                                  </a:cubicBezTo>
                                  <a:cubicBezTo>
                                    <a:pt x="47" y="69"/>
                                    <a:pt x="47" y="69"/>
                                    <a:pt x="46" y="69"/>
                                  </a:cubicBezTo>
                                  <a:cubicBezTo>
                                    <a:pt x="45" y="69"/>
                                    <a:pt x="45" y="69"/>
                                    <a:pt x="45" y="69"/>
                                  </a:cubicBezTo>
                                  <a:cubicBezTo>
                                    <a:pt x="44" y="68"/>
                                    <a:pt x="44" y="68"/>
                                    <a:pt x="44" y="68"/>
                                  </a:cubicBezTo>
                                  <a:cubicBezTo>
                                    <a:pt x="44" y="68"/>
                                    <a:pt x="44" y="68"/>
                                    <a:pt x="44" y="67"/>
                                  </a:cubicBezTo>
                                  <a:lnTo>
                                    <a:pt x="44" y="29"/>
                                  </a:lnTo>
                                  <a:cubicBezTo>
                                    <a:pt x="44" y="25"/>
                                    <a:pt x="44" y="22"/>
                                    <a:pt x="43" y="19"/>
                                  </a:cubicBezTo>
                                  <a:cubicBezTo>
                                    <a:pt x="42" y="17"/>
                                    <a:pt x="41" y="15"/>
                                    <a:pt x="40" y="13"/>
                                  </a:cubicBezTo>
                                  <a:cubicBezTo>
                                    <a:pt x="39" y="11"/>
                                    <a:pt x="37" y="10"/>
                                    <a:pt x="35" y="9"/>
                                  </a:cubicBezTo>
                                  <a:cubicBezTo>
                                    <a:pt x="33" y="8"/>
                                    <a:pt x="31" y="7"/>
                                    <a:pt x="29" y="7"/>
                                  </a:cubicBezTo>
                                  <a:cubicBezTo>
                                    <a:pt x="25" y="7"/>
                                    <a:pt x="22" y="8"/>
                                    <a:pt x="19" y="11"/>
                                  </a:cubicBezTo>
                                  <a:cubicBezTo>
                                    <a:pt x="16" y="13"/>
                                    <a:pt x="12" y="16"/>
                                    <a:pt x="8" y="21"/>
                                  </a:cubicBezTo>
                                  <a:lnTo>
                                    <a:pt x="8" y="67"/>
                                  </a:lnTo>
                                  <a:cubicBezTo>
                                    <a:pt x="8" y="68"/>
                                    <a:pt x="8" y="68"/>
                                    <a:pt x="8" y="68"/>
                                  </a:cubicBezTo>
                                  <a:cubicBezTo>
                                    <a:pt x="8" y="68"/>
                                    <a:pt x="8" y="68"/>
                                    <a:pt x="8" y="69"/>
                                  </a:cubicBezTo>
                                  <a:cubicBezTo>
                                    <a:pt x="7" y="69"/>
                                    <a:pt x="7" y="69"/>
                                    <a:pt x="6" y="69"/>
                                  </a:cubicBezTo>
                                  <a:cubicBezTo>
                                    <a:pt x="6" y="69"/>
                                    <a:pt x="5" y="69"/>
                                    <a:pt x="4" y="69"/>
                                  </a:cubicBezTo>
                                  <a:cubicBezTo>
                                    <a:pt x="3" y="69"/>
                                    <a:pt x="3" y="69"/>
                                    <a:pt x="2" y="69"/>
                                  </a:cubicBezTo>
                                  <a:cubicBezTo>
                                    <a:pt x="2" y="69"/>
                                    <a:pt x="1" y="69"/>
                                    <a:pt x="1" y="69"/>
                                  </a:cubicBezTo>
                                  <a:cubicBezTo>
                                    <a:pt x="0" y="68"/>
                                    <a:pt x="0" y="68"/>
                                    <a:pt x="0" y="68"/>
                                  </a:cubicBezTo>
                                  <a:cubicBezTo>
                                    <a:pt x="0" y="68"/>
                                    <a:pt x="0" y="68"/>
                                    <a:pt x="0" y="67"/>
                                  </a:cubicBezTo>
                                  <a:lnTo>
                                    <a:pt x="0" y="3"/>
                                  </a:lnTo>
                                  <a:cubicBezTo>
                                    <a:pt x="0" y="2"/>
                                    <a:pt x="0" y="2"/>
                                    <a:pt x="0" y="2"/>
                                  </a:cubicBezTo>
                                  <a:cubicBezTo>
                                    <a:pt x="0" y="2"/>
                                    <a:pt x="0"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2"/>
                                  </a:lnTo>
                                  <a:cubicBezTo>
                                    <a:pt x="12" y="8"/>
                                    <a:pt x="15" y="5"/>
                                    <a:pt x="19" y="3"/>
                                  </a:cubicBezTo>
                                  <a:cubicBezTo>
                                    <a:pt x="22" y="1"/>
                                    <a:pt x="26" y="0"/>
                                    <a:pt x="30" y="0"/>
                                  </a:cubicBezTo>
                                  <a:cubicBezTo>
                                    <a:pt x="34" y="0"/>
                                    <a:pt x="37" y="1"/>
                                    <a:pt x="40" y="2"/>
                                  </a:cubicBezTo>
                                  <a:cubicBezTo>
                                    <a:pt x="43" y="4"/>
                                    <a:pt x="45" y="6"/>
                                    <a:pt x="47" y="8"/>
                                  </a:cubicBezTo>
                                  <a:cubicBezTo>
                                    <a:pt x="49" y="10"/>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6" name="Freeform 123"/>
                          <wps:cNvSpPr>
                            <a:spLocks/>
                          </wps:cNvSpPr>
                          <wps:spPr bwMode="auto">
                            <a:xfrm>
                              <a:off x="3917" y="2106"/>
                              <a:ext cx="53" cy="75"/>
                            </a:xfrm>
                            <a:custGeom>
                              <a:avLst/>
                              <a:gdLst>
                                <a:gd name="T0" fmla="*/ 50 w 50"/>
                                <a:gd name="T1" fmla="*/ 58 h 70"/>
                                <a:gd name="T2" fmla="*/ 50 w 50"/>
                                <a:gd name="T3" fmla="*/ 58 h 70"/>
                                <a:gd name="T4" fmla="*/ 50 w 50"/>
                                <a:gd name="T5" fmla="*/ 59 h 70"/>
                                <a:gd name="T6" fmla="*/ 49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7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8 w 50"/>
                                <a:gd name="T31" fmla="*/ 8 h 70"/>
                                <a:gd name="T32" fmla="*/ 17 w 50"/>
                                <a:gd name="T33" fmla="*/ 2 h 70"/>
                                <a:gd name="T34" fmla="*/ 29 w 50"/>
                                <a:gd name="T35" fmla="*/ 0 h 70"/>
                                <a:gd name="T36" fmla="*/ 35 w 50"/>
                                <a:gd name="T37" fmla="*/ 1 h 70"/>
                                <a:gd name="T38" fmla="*/ 40 w 50"/>
                                <a:gd name="T39" fmla="*/ 2 h 70"/>
                                <a:gd name="T40" fmla="*/ 45 w 50"/>
                                <a:gd name="T41" fmla="*/ 5 h 70"/>
                                <a:gd name="T42" fmla="*/ 47 w 50"/>
                                <a:gd name="T43" fmla="*/ 7 h 70"/>
                                <a:gd name="T44" fmla="*/ 49 w 50"/>
                                <a:gd name="T45" fmla="*/ 8 h 70"/>
                                <a:gd name="T46" fmla="*/ 49 w 50"/>
                                <a:gd name="T47" fmla="*/ 9 h 70"/>
                                <a:gd name="T48" fmla="*/ 49 w 50"/>
                                <a:gd name="T49" fmla="*/ 10 h 70"/>
                                <a:gd name="T50" fmla="*/ 49 w 50"/>
                                <a:gd name="T51" fmla="*/ 12 h 70"/>
                                <a:gd name="T52" fmla="*/ 49 w 50"/>
                                <a:gd name="T53" fmla="*/ 15 h 70"/>
                                <a:gd name="T54" fmla="*/ 47 w 50"/>
                                <a:gd name="T55" fmla="*/ 16 h 70"/>
                                <a:gd name="T56" fmla="*/ 45 w 50"/>
                                <a:gd name="T57" fmla="*/ 14 h 70"/>
                                <a:gd name="T58" fmla="*/ 41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8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49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49" y="60"/>
                                    <a:pt x="49" y="60"/>
                                  </a:cubicBezTo>
                                  <a:cubicBezTo>
                                    <a:pt x="49" y="61"/>
                                    <a:pt x="49" y="61"/>
                                    <a:pt x="49" y="61"/>
                                  </a:cubicBezTo>
                                  <a:cubicBezTo>
                                    <a:pt x="49" y="62"/>
                                    <a:pt x="48" y="62"/>
                                    <a:pt x="48" y="63"/>
                                  </a:cubicBezTo>
                                  <a:cubicBezTo>
                                    <a:pt x="47" y="63"/>
                                    <a:pt x="46" y="64"/>
                                    <a:pt x="45" y="65"/>
                                  </a:cubicBezTo>
                                  <a:cubicBezTo>
                                    <a:pt x="43" y="66"/>
                                    <a:pt x="42" y="67"/>
                                    <a:pt x="40" y="67"/>
                                  </a:cubicBezTo>
                                  <a:cubicBezTo>
                                    <a:pt x="38" y="68"/>
                                    <a:pt x="36" y="69"/>
                                    <a:pt x="34" y="69"/>
                                  </a:cubicBezTo>
                                  <a:cubicBezTo>
                                    <a:pt x="32" y="70"/>
                                    <a:pt x="30" y="70"/>
                                    <a:pt x="27" y="70"/>
                                  </a:cubicBezTo>
                                  <a:cubicBezTo>
                                    <a:pt x="23" y="70"/>
                                    <a:pt x="19" y="69"/>
                                    <a:pt x="16" y="68"/>
                                  </a:cubicBezTo>
                                  <a:cubicBezTo>
                                    <a:pt x="12" y="66"/>
                                    <a:pt x="9" y="64"/>
                                    <a:pt x="7" y="61"/>
                                  </a:cubicBezTo>
                                  <a:cubicBezTo>
                                    <a:pt x="5" y="58"/>
                                    <a:pt x="3" y="55"/>
                                    <a:pt x="2" y="50"/>
                                  </a:cubicBezTo>
                                  <a:cubicBezTo>
                                    <a:pt x="0" y="46"/>
                                    <a:pt x="0" y="41"/>
                                    <a:pt x="0" y="36"/>
                                  </a:cubicBezTo>
                                  <a:cubicBezTo>
                                    <a:pt x="0" y="29"/>
                                    <a:pt x="1" y="24"/>
                                    <a:pt x="2" y="19"/>
                                  </a:cubicBezTo>
                                  <a:cubicBezTo>
                                    <a:pt x="4" y="15"/>
                                    <a:pt x="6" y="11"/>
                                    <a:pt x="8" y="8"/>
                                  </a:cubicBezTo>
                                  <a:cubicBezTo>
                                    <a:pt x="11" y="6"/>
                                    <a:pt x="14" y="4"/>
                                    <a:pt x="17" y="2"/>
                                  </a:cubicBezTo>
                                  <a:cubicBezTo>
                                    <a:pt x="21" y="1"/>
                                    <a:pt x="25" y="0"/>
                                    <a:pt x="29" y="0"/>
                                  </a:cubicBezTo>
                                  <a:cubicBezTo>
                                    <a:pt x="31" y="0"/>
                                    <a:pt x="33" y="0"/>
                                    <a:pt x="35" y="1"/>
                                  </a:cubicBezTo>
                                  <a:cubicBezTo>
                                    <a:pt x="37" y="1"/>
                                    <a:pt x="38" y="2"/>
                                    <a:pt x="40" y="2"/>
                                  </a:cubicBezTo>
                                  <a:cubicBezTo>
                                    <a:pt x="42" y="3"/>
                                    <a:pt x="43" y="4"/>
                                    <a:pt x="45" y="5"/>
                                  </a:cubicBezTo>
                                  <a:cubicBezTo>
                                    <a:pt x="46" y="5"/>
                                    <a:pt x="47" y="6"/>
                                    <a:pt x="47" y="7"/>
                                  </a:cubicBezTo>
                                  <a:cubicBezTo>
                                    <a:pt x="48" y="7"/>
                                    <a:pt x="48" y="8"/>
                                    <a:pt x="49" y="8"/>
                                  </a:cubicBezTo>
                                  <a:cubicBezTo>
                                    <a:pt x="49" y="8"/>
                                    <a:pt x="49" y="9"/>
                                    <a:pt x="49" y="9"/>
                                  </a:cubicBezTo>
                                  <a:cubicBezTo>
                                    <a:pt x="49" y="10"/>
                                    <a:pt x="49" y="10"/>
                                    <a:pt x="49" y="10"/>
                                  </a:cubicBezTo>
                                  <a:cubicBezTo>
                                    <a:pt x="49" y="11"/>
                                    <a:pt x="49" y="11"/>
                                    <a:pt x="49" y="12"/>
                                  </a:cubicBezTo>
                                  <a:cubicBezTo>
                                    <a:pt x="49" y="13"/>
                                    <a:pt x="49" y="14"/>
                                    <a:pt x="49" y="15"/>
                                  </a:cubicBezTo>
                                  <a:cubicBezTo>
                                    <a:pt x="48" y="15"/>
                                    <a:pt x="48" y="16"/>
                                    <a:pt x="47" y="16"/>
                                  </a:cubicBezTo>
                                  <a:cubicBezTo>
                                    <a:pt x="47" y="16"/>
                                    <a:pt x="46" y="15"/>
                                    <a:pt x="45" y="14"/>
                                  </a:cubicBezTo>
                                  <a:cubicBezTo>
                                    <a:pt x="44" y="14"/>
                                    <a:pt x="43" y="13"/>
                                    <a:pt x="41" y="12"/>
                                  </a:cubicBezTo>
                                  <a:cubicBezTo>
                                    <a:pt x="40" y="11"/>
                                    <a:pt x="38" y="10"/>
                                    <a:pt x="36" y="9"/>
                                  </a:cubicBezTo>
                                  <a:cubicBezTo>
                                    <a:pt x="34" y="8"/>
                                    <a:pt x="31" y="8"/>
                                    <a:pt x="28" y="8"/>
                                  </a:cubicBezTo>
                                  <a:cubicBezTo>
                                    <a:pt x="22" y="8"/>
                                    <a:pt x="17" y="10"/>
                                    <a:pt x="14" y="15"/>
                                  </a:cubicBezTo>
                                  <a:cubicBezTo>
                                    <a:pt x="10" y="19"/>
                                    <a:pt x="9" y="26"/>
                                    <a:pt x="9" y="35"/>
                                  </a:cubicBezTo>
                                  <a:cubicBezTo>
                                    <a:pt x="9" y="40"/>
                                    <a:pt x="9" y="44"/>
                                    <a:pt x="10" y="47"/>
                                  </a:cubicBezTo>
                                  <a:cubicBezTo>
                                    <a:pt x="11" y="51"/>
                                    <a:pt x="12" y="53"/>
                                    <a:pt x="14" y="56"/>
                                  </a:cubicBezTo>
                                  <a:cubicBezTo>
                                    <a:pt x="16" y="58"/>
                                    <a:pt x="18" y="60"/>
                                    <a:pt x="20" y="61"/>
                                  </a:cubicBezTo>
                                  <a:cubicBezTo>
                                    <a:pt x="22" y="62"/>
                                    <a:pt x="25" y="62"/>
                                    <a:pt x="28" y="62"/>
                                  </a:cubicBezTo>
                                  <a:cubicBezTo>
                                    <a:pt x="31" y="62"/>
                                    <a:pt x="34" y="62"/>
                                    <a:pt x="36" y="61"/>
                                  </a:cubicBezTo>
                                  <a:cubicBezTo>
                                    <a:pt x="38" y="60"/>
                                    <a:pt x="40" y="59"/>
                                    <a:pt x="42" y="58"/>
                                  </a:cubicBezTo>
                                  <a:cubicBezTo>
                                    <a:pt x="43" y="57"/>
                                    <a:pt x="44" y="56"/>
                                    <a:pt x="46" y="55"/>
                                  </a:cubicBezTo>
                                  <a:cubicBezTo>
                                    <a:pt x="47" y="54"/>
                                    <a:pt x="47" y="54"/>
                                    <a:pt x="48" y="54"/>
                                  </a:cubicBezTo>
                                  <a:cubicBezTo>
                                    <a:pt x="48" y="54"/>
                                    <a:pt x="48" y="54"/>
                                    <a:pt x="49" y="54"/>
                                  </a:cubicBezTo>
                                  <a:cubicBezTo>
                                    <a:pt x="49" y="54"/>
                                    <a:pt x="49" y="54"/>
                                    <a:pt x="49" y="55"/>
                                  </a:cubicBezTo>
                                  <a:cubicBezTo>
                                    <a:pt x="49" y="55"/>
                                    <a:pt x="49"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7" name="Freeform 124"/>
                          <wps:cNvSpPr>
                            <a:spLocks/>
                          </wps:cNvSpPr>
                          <wps:spPr bwMode="auto">
                            <a:xfrm>
                              <a:off x="3991" y="2074"/>
                              <a:ext cx="9" cy="106"/>
                            </a:xfrm>
                            <a:custGeom>
                              <a:avLst/>
                              <a:gdLst>
                                <a:gd name="T0" fmla="*/ 8 w 8"/>
                                <a:gd name="T1" fmla="*/ 98 h 100"/>
                                <a:gd name="T2" fmla="*/ 8 w 8"/>
                                <a:gd name="T3" fmla="*/ 98 h 100"/>
                                <a:gd name="T4" fmla="*/ 8 w 8"/>
                                <a:gd name="T5" fmla="*/ 99 h 100"/>
                                <a:gd name="T6" fmla="*/ 7 w 8"/>
                                <a:gd name="T7" fmla="*/ 100 h 100"/>
                                <a:gd name="T8" fmla="*/ 6 w 8"/>
                                <a:gd name="T9" fmla="*/ 100 h 100"/>
                                <a:gd name="T10" fmla="*/ 4 w 8"/>
                                <a:gd name="T11" fmla="*/ 100 h 100"/>
                                <a:gd name="T12" fmla="*/ 2 w 8"/>
                                <a:gd name="T13" fmla="*/ 100 h 100"/>
                                <a:gd name="T14" fmla="*/ 1 w 8"/>
                                <a:gd name="T15" fmla="*/ 100 h 100"/>
                                <a:gd name="T16" fmla="*/ 0 w 8"/>
                                <a:gd name="T17" fmla="*/ 99 h 100"/>
                                <a:gd name="T18" fmla="*/ 0 w 8"/>
                                <a:gd name="T19" fmla="*/ 98 h 100"/>
                                <a:gd name="T20" fmla="*/ 0 w 8"/>
                                <a:gd name="T21" fmla="*/ 2 h 100"/>
                                <a:gd name="T22" fmla="*/ 0 w 8"/>
                                <a:gd name="T23" fmla="*/ 1 h 100"/>
                                <a:gd name="T24" fmla="*/ 1 w 8"/>
                                <a:gd name="T25" fmla="*/ 1 h 100"/>
                                <a:gd name="T26" fmla="*/ 2 w 8"/>
                                <a:gd name="T27" fmla="*/ 0 h 100"/>
                                <a:gd name="T28" fmla="*/ 4 w 8"/>
                                <a:gd name="T29" fmla="*/ 0 h 100"/>
                                <a:gd name="T30" fmla="*/ 6 w 8"/>
                                <a:gd name="T31" fmla="*/ 0 h 100"/>
                                <a:gd name="T32" fmla="*/ 7 w 8"/>
                                <a:gd name="T33" fmla="*/ 1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9"/>
                                    <a:pt x="8" y="99"/>
                                    <a:pt x="8" y="99"/>
                                  </a:cubicBezTo>
                                  <a:cubicBezTo>
                                    <a:pt x="8" y="99"/>
                                    <a:pt x="8" y="99"/>
                                    <a:pt x="7" y="100"/>
                                  </a:cubicBezTo>
                                  <a:cubicBezTo>
                                    <a:pt x="7" y="100"/>
                                    <a:pt x="7" y="100"/>
                                    <a:pt x="6" y="100"/>
                                  </a:cubicBezTo>
                                  <a:cubicBezTo>
                                    <a:pt x="6" y="100"/>
                                    <a:pt x="5" y="100"/>
                                    <a:pt x="4" y="100"/>
                                  </a:cubicBezTo>
                                  <a:cubicBezTo>
                                    <a:pt x="3" y="100"/>
                                    <a:pt x="3" y="100"/>
                                    <a:pt x="2" y="100"/>
                                  </a:cubicBezTo>
                                  <a:cubicBezTo>
                                    <a:pt x="1" y="100"/>
                                    <a:pt x="1" y="100"/>
                                    <a:pt x="1" y="100"/>
                                  </a:cubicBezTo>
                                  <a:cubicBezTo>
                                    <a:pt x="0" y="99"/>
                                    <a:pt x="0" y="99"/>
                                    <a:pt x="0" y="99"/>
                                  </a:cubicBezTo>
                                  <a:cubicBezTo>
                                    <a:pt x="0" y="99"/>
                                    <a:pt x="0" y="99"/>
                                    <a:pt x="0" y="98"/>
                                  </a:cubicBezTo>
                                  <a:lnTo>
                                    <a:pt x="0" y="2"/>
                                  </a:lnTo>
                                  <a:cubicBezTo>
                                    <a:pt x="0" y="2"/>
                                    <a:pt x="0" y="2"/>
                                    <a:pt x="0" y="1"/>
                                  </a:cubicBezTo>
                                  <a:cubicBezTo>
                                    <a:pt x="0" y="1"/>
                                    <a:pt x="0" y="1"/>
                                    <a:pt x="1" y="1"/>
                                  </a:cubicBezTo>
                                  <a:cubicBezTo>
                                    <a:pt x="1" y="1"/>
                                    <a:pt x="1" y="1"/>
                                    <a:pt x="2" y="0"/>
                                  </a:cubicBezTo>
                                  <a:cubicBezTo>
                                    <a:pt x="3" y="0"/>
                                    <a:pt x="3" y="0"/>
                                    <a:pt x="4" y="0"/>
                                  </a:cubicBezTo>
                                  <a:cubicBezTo>
                                    <a:pt x="5" y="0"/>
                                    <a:pt x="6" y="0"/>
                                    <a:pt x="6" y="0"/>
                                  </a:cubicBezTo>
                                  <a:cubicBezTo>
                                    <a:pt x="7" y="1"/>
                                    <a:pt x="7" y="1"/>
                                    <a:pt x="7" y="1"/>
                                  </a:cubicBezTo>
                                  <a:cubicBezTo>
                                    <a:pt x="8" y="1"/>
                                    <a:pt x="8" y="1"/>
                                    <a:pt x="8" y="1"/>
                                  </a:cubicBezTo>
                                  <a:cubicBezTo>
                                    <a:pt x="8" y="2"/>
                                    <a:pt x="8" y="2"/>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8" name="Freeform 125"/>
                          <wps:cNvSpPr>
                            <a:spLocks/>
                          </wps:cNvSpPr>
                          <wps:spPr bwMode="auto">
                            <a:xfrm>
                              <a:off x="4026" y="2108"/>
                              <a:ext cx="56" cy="73"/>
                            </a:xfrm>
                            <a:custGeom>
                              <a:avLst/>
                              <a:gdLst>
                                <a:gd name="T0" fmla="*/ 53 w 53"/>
                                <a:gd name="T1" fmla="*/ 66 h 69"/>
                                <a:gd name="T2" fmla="*/ 53 w 53"/>
                                <a:gd name="T3" fmla="*/ 66 h 69"/>
                                <a:gd name="T4" fmla="*/ 53 w 53"/>
                                <a:gd name="T5" fmla="*/ 67 h 69"/>
                                <a:gd name="T6" fmla="*/ 52 w 53"/>
                                <a:gd name="T7" fmla="*/ 68 h 69"/>
                                <a:gd name="T8" fmla="*/ 51 w 53"/>
                                <a:gd name="T9" fmla="*/ 68 h 69"/>
                                <a:gd name="T10" fmla="*/ 49 w 53"/>
                                <a:gd name="T11" fmla="*/ 68 h 69"/>
                                <a:gd name="T12" fmla="*/ 47 w 53"/>
                                <a:gd name="T13" fmla="*/ 68 h 69"/>
                                <a:gd name="T14" fmla="*/ 45 w 53"/>
                                <a:gd name="T15" fmla="*/ 68 h 69"/>
                                <a:gd name="T16" fmla="*/ 45 w 53"/>
                                <a:gd name="T17" fmla="*/ 67 h 69"/>
                                <a:gd name="T18" fmla="*/ 45 w 53"/>
                                <a:gd name="T19" fmla="*/ 66 h 69"/>
                                <a:gd name="T20" fmla="*/ 45 w 53"/>
                                <a:gd name="T21" fmla="*/ 57 h 69"/>
                                <a:gd name="T22" fmla="*/ 34 w 53"/>
                                <a:gd name="T23" fmla="*/ 66 h 69"/>
                                <a:gd name="T24" fmla="*/ 23 w 53"/>
                                <a:gd name="T25" fmla="*/ 69 h 69"/>
                                <a:gd name="T26" fmla="*/ 12 w 53"/>
                                <a:gd name="T27" fmla="*/ 67 h 69"/>
                                <a:gd name="T28" fmla="*/ 5 w 53"/>
                                <a:gd name="T29" fmla="*/ 61 h 69"/>
                                <a:gd name="T30" fmla="*/ 2 w 53"/>
                                <a:gd name="T31" fmla="*/ 52 h 69"/>
                                <a:gd name="T32" fmla="*/ 0 w 53"/>
                                <a:gd name="T33" fmla="*/ 41 h 69"/>
                                <a:gd name="T34" fmla="*/ 0 w 53"/>
                                <a:gd name="T35" fmla="*/ 2 h 69"/>
                                <a:gd name="T36" fmla="*/ 1 w 53"/>
                                <a:gd name="T37" fmla="*/ 1 h 69"/>
                                <a:gd name="T38" fmla="*/ 1 w 53"/>
                                <a:gd name="T39" fmla="*/ 0 h 69"/>
                                <a:gd name="T40" fmla="*/ 3 w 53"/>
                                <a:gd name="T41" fmla="*/ 0 h 69"/>
                                <a:gd name="T42" fmla="*/ 5 w 53"/>
                                <a:gd name="T43" fmla="*/ 0 h 69"/>
                                <a:gd name="T44" fmla="*/ 7 w 53"/>
                                <a:gd name="T45" fmla="*/ 0 h 69"/>
                                <a:gd name="T46" fmla="*/ 8 w 53"/>
                                <a:gd name="T47" fmla="*/ 0 h 69"/>
                                <a:gd name="T48" fmla="*/ 9 w 53"/>
                                <a:gd name="T49" fmla="*/ 1 h 69"/>
                                <a:gd name="T50" fmla="*/ 9 w 53"/>
                                <a:gd name="T51" fmla="*/ 2 h 69"/>
                                <a:gd name="T52" fmla="*/ 9 w 53"/>
                                <a:gd name="T53" fmla="*/ 40 h 69"/>
                                <a:gd name="T54" fmla="*/ 10 w 53"/>
                                <a:gd name="T55" fmla="*/ 50 h 69"/>
                                <a:gd name="T56" fmla="*/ 13 w 53"/>
                                <a:gd name="T57" fmla="*/ 56 h 69"/>
                                <a:gd name="T58" fmla="*/ 17 w 53"/>
                                <a:gd name="T59" fmla="*/ 60 h 69"/>
                                <a:gd name="T60" fmla="*/ 24 w 53"/>
                                <a:gd name="T61" fmla="*/ 62 h 69"/>
                                <a:gd name="T62" fmla="*/ 34 w 53"/>
                                <a:gd name="T63" fmla="*/ 58 h 69"/>
                                <a:gd name="T64" fmla="*/ 44 w 53"/>
                                <a:gd name="T65" fmla="*/ 48 h 69"/>
                                <a:gd name="T66" fmla="*/ 44 w 53"/>
                                <a:gd name="T67" fmla="*/ 2 h 69"/>
                                <a:gd name="T68" fmla="*/ 44 w 53"/>
                                <a:gd name="T69" fmla="*/ 1 h 69"/>
                                <a:gd name="T70" fmla="*/ 45 w 53"/>
                                <a:gd name="T71" fmla="*/ 0 h 69"/>
                                <a:gd name="T72" fmla="*/ 46 w 53"/>
                                <a:gd name="T73" fmla="*/ 0 h 69"/>
                                <a:gd name="T74" fmla="*/ 49 w 53"/>
                                <a:gd name="T75" fmla="*/ 0 h 69"/>
                                <a:gd name="T76" fmla="*/ 51 w 53"/>
                                <a:gd name="T77" fmla="*/ 0 h 69"/>
                                <a:gd name="T78" fmla="*/ 52 w 53"/>
                                <a:gd name="T79" fmla="*/ 0 h 69"/>
                                <a:gd name="T80" fmla="*/ 53 w 53"/>
                                <a:gd name="T81" fmla="*/ 1 h 69"/>
                                <a:gd name="T82" fmla="*/ 53 w 53"/>
                                <a:gd name="T83" fmla="*/ 2 h 69"/>
                                <a:gd name="T84" fmla="*/ 53 w 53"/>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6"/>
                                  </a:moveTo>
                                  <a:lnTo>
                                    <a:pt x="53" y="66"/>
                                  </a:lnTo>
                                  <a:cubicBezTo>
                                    <a:pt x="53" y="67"/>
                                    <a:pt x="53" y="67"/>
                                    <a:pt x="53" y="67"/>
                                  </a:cubicBezTo>
                                  <a:cubicBezTo>
                                    <a:pt x="52" y="67"/>
                                    <a:pt x="52" y="67"/>
                                    <a:pt x="52" y="68"/>
                                  </a:cubicBezTo>
                                  <a:cubicBezTo>
                                    <a:pt x="52" y="68"/>
                                    <a:pt x="51" y="68"/>
                                    <a:pt x="51" y="68"/>
                                  </a:cubicBezTo>
                                  <a:cubicBezTo>
                                    <a:pt x="50" y="68"/>
                                    <a:pt x="49" y="68"/>
                                    <a:pt x="49" y="68"/>
                                  </a:cubicBezTo>
                                  <a:cubicBezTo>
                                    <a:pt x="48" y="68"/>
                                    <a:pt x="47" y="68"/>
                                    <a:pt x="47" y="68"/>
                                  </a:cubicBezTo>
                                  <a:cubicBezTo>
                                    <a:pt x="46" y="68"/>
                                    <a:pt x="46" y="68"/>
                                    <a:pt x="45" y="68"/>
                                  </a:cubicBezTo>
                                  <a:cubicBezTo>
                                    <a:pt x="45" y="67"/>
                                    <a:pt x="45" y="67"/>
                                    <a:pt x="45" y="67"/>
                                  </a:cubicBezTo>
                                  <a:cubicBezTo>
                                    <a:pt x="45" y="67"/>
                                    <a:pt x="45" y="67"/>
                                    <a:pt x="45" y="66"/>
                                  </a:cubicBezTo>
                                  <a:lnTo>
                                    <a:pt x="45" y="57"/>
                                  </a:lnTo>
                                  <a:cubicBezTo>
                                    <a:pt x="41" y="61"/>
                                    <a:pt x="37" y="64"/>
                                    <a:pt x="34" y="66"/>
                                  </a:cubicBezTo>
                                  <a:cubicBezTo>
                                    <a:pt x="30" y="68"/>
                                    <a:pt x="27" y="69"/>
                                    <a:pt x="23" y="69"/>
                                  </a:cubicBezTo>
                                  <a:cubicBezTo>
                                    <a:pt x="19" y="69"/>
                                    <a:pt x="15" y="68"/>
                                    <a:pt x="12" y="67"/>
                                  </a:cubicBezTo>
                                  <a:cubicBezTo>
                                    <a:pt x="10" y="65"/>
                                    <a:pt x="7" y="63"/>
                                    <a:pt x="5" y="61"/>
                                  </a:cubicBezTo>
                                  <a:cubicBezTo>
                                    <a:pt x="4" y="59"/>
                                    <a:pt x="2" y="56"/>
                                    <a:pt x="2" y="52"/>
                                  </a:cubicBezTo>
                                  <a:cubicBezTo>
                                    <a:pt x="1" y="49"/>
                                    <a:pt x="0" y="45"/>
                                    <a:pt x="0" y="41"/>
                                  </a:cubicBezTo>
                                  <a:lnTo>
                                    <a:pt x="0" y="2"/>
                                  </a:lnTo>
                                  <a:cubicBezTo>
                                    <a:pt x="0" y="1"/>
                                    <a:pt x="0" y="1"/>
                                    <a:pt x="1" y="1"/>
                                  </a:cubicBezTo>
                                  <a:cubicBezTo>
                                    <a:pt x="1" y="1"/>
                                    <a:pt x="1" y="1"/>
                                    <a:pt x="1" y="0"/>
                                  </a:cubicBezTo>
                                  <a:cubicBezTo>
                                    <a:pt x="2" y="0"/>
                                    <a:pt x="2" y="0"/>
                                    <a:pt x="3" y="0"/>
                                  </a:cubicBezTo>
                                  <a:cubicBezTo>
                                    <a:pt x="3" y="0"/>
                                    <a:pt x="4" y="0"/>
                                    <a:pt x="5" y="0"/>
                                  </a:cubicBezTo>
                                  <a:cubicBezTo>
                                    <a:pt x="5" y="0"/>
                                    <a:pt x="6" y="0"/>
                                    <a:pt x="7" y="0"/>
                                  </a:cubicBezTo>
                                  <a:cubicBezTo>
                                    <a:pt x="7" y="0"/>
                                    <a:pt x="8" y="0"/>
                                    <a:pt x="8" y="0"/>
                                  </a:cubicBezTo>
                                  <a:cubicBezTo>
                                    <a:pt x="8" y="1"/>
                                    <a:pt x="9" y="1"/>
                                    <a:pt x="9" y="1"/>
                                  </a:cubicBezTo>
                                  <a:cubicBezTo>
                                    <a:pt x="9" y="1"/>
                                    <a:pt x="9" y="1"/>
                                    <a:pt x="9" y="2"/>
                                  </a:cubicBezTo>
                                  <a:lnTo>
                                    <a:pt x="9" y="40"/>
                                  </a:lnTo>
                                  <a:cubicBezTo>
                                    <a:pt x="9" y="44"/>
                                    <a:pt x="9" y="47"/>
                                    <a:pt x="10" y="50"/>
                                  </a:cubicBezTo>
                                  <a:cubicBezTo>
                                    <a:pt x="10" y="52"/>
                                    <a:pt x="11" y="54"/>
                                    <a:pt x="13" y="56"/>
                                  </a:cubicBezTo>
                                  <a:cubicBezTo>
                                    <a:pt x="14" y="58"/>
                                    <a:pt x="15" y="59"/>
                                    <a:pt x="17" y="60"/>
                                  </a:cubicBezTo>
                                  <a:cubicBezTo>
                                    <a:pt x="19" y="61"/>
                                    <a:pt x="22" y="62"/>
                                    <a:pt x="24" y="62"/>
                                  </a:cubicBezTo>
                                  <a:cubicBezTo>
                                    <a:pt x="27" y="62"/>
                                    <a:pt x="31" y="61"/>
                                    <a:pt x="34" y="58"/>
                                  </a:cubicBezTo>
                                  <a:cubicBezTo>
                                    <a:pt x="37" y="56"/>
                                    <a:pt x="41" y="53"/>
                                    <a:pt x="44" y="48"/>
                                  </a:cubicBezTo>
                                  <a:lnTo>
                                    <a:pt x="44" y="2"/>
                                  </a:lnTo>
                                  <a:cubicBezTo>
                                    <a:pt x="44" y="1"/>
                                    <a:pt x="44" y="1"/>
                                    <a:pt x="44" y="1"/>
                                  </a:cubicBezTo>
                                  <a:cubicBezTo>
                                    <a:pt x="45" y="1"/>
                                    <a:pt x="45" y="1"/>
                                    <a:pt x="45" y="0"/>
                                  </a:cubicBezTo>
                                  <a:cubicBezTo>
                                    <a:pt x="45" y="0"/>
                                    <a:pt x="46" y="0"/>
                                    <a:pt x="46" y="0"/>
                                  </a:cubicBezTo>
                                  <a:cubicBezTo>
                                    <a:pt x="47" y="0"/>
                                    <a:pt x="48" y="0"/>
                                    <a:pt x="49" y="0"/>
                                  </a:cubicBezTo>
                                  <a:cubicBezTo>
                                    <a:pt x="49" y="0"/>
                                    <a:pt x="50" y="0"/>
                                    <a:pt x="51" y="0"/>
                                  </a:cubicBezTo>
                                  <a:cubicBezTo>
                                    <a:pt x="51" y="0"/>
                                    <a:pt x="52" y="0"/>
                                    <a:pt x="52" y="0"/>
                                  </a:cubicBezTo>
                                  <a:cubicBezTo>
                                    <a:pt x="52" y="1"/>
                                    <a:pt x="52" y="1"/>
                                    <a:pt x="53" y="1"/>
                                  </a:cubicBezTo>
                                  <a:cubicBezTo>
                                    <a:pt x="53" y="1"/>
                                    <a:pt x="53" y="1"/>
                                    <a:pt x="53" y="2"/>
                                  </a:cubicBezTo>
                                  <a:lnTo>
                                    <a:pt x="53"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29" name="Freeform 126"/>
                          <wps:cNvSpPr>
                            <a:spLocks noEditPoints="1"/>
                          </wps:cNvSpPr>
                          <wps:spPr bwMode="auto">
                            <a:xfrm>
                              <a:off x="4107" y="2075"/>
                              <a:ext cx="59" cy="106"/>
                            </a:xfrm>
                            <a:custGeom>
                              <a:avLst/>
                              <a:gdLst>
                                <a:gd name="T0" fmla="*/ 56 w 56"/>
                                <a:gd name="T1" fmla="*/ 97 h 100"/>
                                <a:gd name="T2" fmla="*/ 56 w 56"/>
                                <a:gd name="T3" fmla="*/ 97 h 100"/>
                                <a:gd name="T4" fmla="*/ 56 w 56"/>
                                <a:gd name="T5" fmla="*/ 98 h 100"/>
                                <a:gd name="T6" fmla="*/ 56 w 56"/>
                                <a:gd name="T7" fmla="*/ 99 h 100"/>
                                <a:gd name="T8" fmla="*/ 54 w 56"/>
                                <a:gd name="T9" fmla="*/ 99 h 100"/>
                                <a:gd name="T10" fmla="*/ 53 w 56"/>
                                <a:gd name="T11" fmla="*/ 99 h 100"/>
                                <a:gd name="T12" fmla="*/ 51 w 56"/>
                                <a:gd name="T13" fmla="*/ 99 h 100"/>
                                <a:gd name="T14" fmla="*/ 49 w 56"/>
                                <a:gd name="T15" fmla="*/ 99 h 100"/>
                                <a:gd name="T16" fmla="*/ 49 w 56"/>
                                <a:gd name="T17" fmla="*/ 98 h 100"/>
                                <a:gd name="T18" fmla="*/ 49 w 56"/>
                                <a:gd name="T19" fmla="*/ 97 h 100"/>
                                <a:gd name="T20" fmla="*/ 49 w 56"/>
                                <a:gd name="T21" fmla="*/ 88 h 100"/>
                                <a:gd name="T22" fmla="*/ 38 w 56"/>
                                <a:gd name="T23" fmla="*/ 97 h 100"/>
                                <a:gd name="T24" fmla="*/ 26 w 56"/>
                                <a:gd name="T25" fmla="*/ 100 h 100"/>
                                <a:gd name="T26" fmla="*/ 14 w 56"/>
                                <a:gd name="T27" fmla="*/ 97 h 100"/>
                                <a:gd name="T28" fmla="*/ 6 w 56"/>
                                <a:gd name="T29" fmla="*/ 90 h 100"/>
                                <a:gd name="T30" fmla="*/ 1 w 56"/>
                                <a:gd name="T31" fmla="*/ 79 h 100"/>
                                <a:gd name="T32" fmla="*/ 0 w 56"/>
                                <a:gd name="T33" fmla="*/ 66 h 100"/>
                                <a:gd name="T34" fmla="*/ 2 w 56"/>
                                <a:gd name="T35" fmla="*/ 51 h 100"/>
                                <a:gd name="T36" fmla="*/ 7 w 56"/>
                                <a:gd name="T37" fmla="*/ 40 h 100"/>
                                <a:gd name="T38" fmla="*/ 16 w 56"/>
                                <a:gd name="T39" fmla="*/ 33 h 100"/>
                                <a:gd name="T40" fmla="*/ 28 w 56"/>
                                <a:gd name="T41" fmla="*/ 30 h 100"/>
                                <a:gd name="T42" fmla="*/ 38 w 56"/>
                                <a:gd name="T43" fmla="*/ 33 h 100"/>
                                <a:gd name="T44" fmla="*/ 48 w 56"/>
                                <a:gd name="T45" fmla="*/ 40 h 100"/>
                                <a:gd name="T46" fmla="*/ 48 w 56"/>
                                <a:gd name="T47" fmla="*/ 2 h 100"/>
                                <a:gd name="T48" fmla="*/ 48 w 56"/>
                                <a:gd name="T49" fmla="*/ 1 h 100"/>
                                <a:gd name="T50" fmla="*/ 49 w 56"/>
                                <a:gd name="T51" fmla="*/ 0 h 100"/>
                                <a:gd name="T52" fmla="*/ 50 w 56"/>
                                <a:gd name="T53" fmla="*/ 0 h 100"/>
                                <a:gd name="T54" fmla="*/ 52 w 56"/>
                                <a:gd name="T55" fmla="*/ 0 h 100"/>
                                <a:gd name="T56" fmla="*/ 54 w 56"/>
                                <a:gd name="T57" fmla="*/ 0 h 100"/>
                                <a:gd name="T58" fmla="*/ 55 w 56"/>
                                <a:gd name="T59" fmla="*/ 0 h 100"/>
                                <a:gd name="T60" fmla="*/ 56 w 56"/>
                                <a:gd name="T61" fmla="*/ 1 h 100"/>
                                <a:gd name="T62" fmla="*/ 56 w 56"/>
                                <a:gd name="T63" fmla="*/ 2 h 100"/>
                                <a:gd name="T64" fmla="*/ 56 w 56"/>
                                <a:gd name="T65" fmla="*/ 97 h 100"/>
                                <a:gd name="T66" fmla="*/ 48 w 56"/>
                                <a:gd name="T67" fmla="*/ 51 h 100"/>
                                <a:gd name="T68" fmla="*/ 48 w 56"/>
                                <a:gd name="T69" fmla="*/ 51 h 100"/>
                                <a:gd name="T70" fmla="*/ 38 w 56"/>
                                <a:gd name="T71" fmla="*/ 41 h 100"/>
                                <a:gd name="T72" fmla="*/ 27 w 56"/>
                                <a:gd name="T73" fmla="*/ 37 h 100"/>
                                <a:gd name="T74" fmla="*/ 19 w 56"/>
                                <a:gd name="T75" fmla="*/ 40 h 100"/>
                                <a:gd name="T76" fmla="*/ 13 w 56"/>
                                <a:gd name="T77" fmla="*/ 46 h 100"/>
                                <a:gd name="T78" fmla="*/ 10 w 56"/>
                                <a:gd name="T79" fmla="*/ 55 h 100"/>
                                <a:gd name="T80" fmla="*/ 9 w 56"/>
                                <a:gd name="T81" fmla="*/ 64 h 100"/>
                                <a:gd name="T82" fmla="*/ 10 w 56"/>
                                <a:gd name="T83" fmla="*/ 75 h 100"/>
                                <a:gd name="T84" fmla="*/ 13 w 56"/>
                                <a:gd name="T85" fmla="*/ 84 h 100"/>
                                <a:gd name="T86" fmla="*/ 18 w 56"/>
                                <a:gd name="T87" fmla="*/ 90 h 100"/>
                                <a:gd name="T88" fmla="*/ 27 w 56"/>
                                <a:gd name="T89" fmla="*/ 93 h 100"/>
                                <a:gd name="T90" fmla="*/ 32 w 56"/>
                                <a:gd name="T91" fmla="*/ 92 h 100"/>
                                <a:gd name="T92" fmla="*/ 37 w 56"/>
                                <a:gd name="T93" fmla="*/ 90 h 100"/>
                                <a:gd name="T94" fmla="*/ 42 w 56"/>
                                <a:gd name="T95" fmla="*/ 85 h 100"/>
                                <a:gd name="T96" fmla="*/ 48 w 56"/>
                                <a:gd name="T97" fmla="*/ 79 h 100"/>
                                <a:gd name="T98" fmla="*/ 48 w 56"/>
                                <a:gd name="T99" fmla="*/ 51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0">
                                  <a:moveTo>
                                    <a:pt x="56" y="97"/>
                                  </a:moveTo>
                                  <a:lnTo>
                                    <a:pt x="56" y="97"/>
                                  </a:lnTo>
                                  <a:cubicBezTo>
                                    <a:pt x="56" y="98"/>
                                    <a:pt x="56" y="98"/>
                                    <a:pt x="56" y="98"/>
                                  </a:cubicBezTo>
                                  <a:cubicBezTo>
                                    <a:pt x="56" y="98"/>
                                    <a:pt x="56" y="99"/>
                                    <a:pt x="56" y="99"/>
                                  </a:cubicBezTo>
                                  <a:cubicBezTo>
                                    <a:pt x="55" y="99"/>
                                    <a:pt x="55" y="99"/>
                                    <a:pt x="54" y="99"/>
                                  </a:cubicBezTo>
                                  <a:cubicBezTo>
                                    <a:pt x="54" y="99"/>
                                    <a:pt x="53" y="99"/>
                                    <a:pt x="53" y="99"/>
                                  </a:cubicBezTo>
                                  <a:cubicBezTo>
                                    <a:pt x="52" y="99"/>
                                    <a:pt x="51" y="99"/>
                                    <a:pt x="51" y="99"/>
                                  </a:cubicBezTo>
                                  <a:cubicBezTo>
                                    <a:pt x="50" y="99"/>
                                    <a:pt x="50" y="99"/>
                                    <a:pt x="49" y="99"/>
                                  </a:cubicBezTo>
                                  <a:cubicBezTo>
                                    <a:pt x="49" y="99"/>
                                    <a:pt x="49" y="98"/>
                                    <a:pt x="49" y="98"/>
                                  </a:cubicBezTo>
                                  <a:cubicBezTo>
                                    <a:pt x="49" y="98"/>
                                    <a:pt x="49" y="98"/>
                                    <a:pt x="49" y="97"/>
                                  </a:cubicBezTo>
                                  <a:lnTo>
                                    <a:pt x="49" y="88"/>
                                  </a:lnTo>
                                  <a:cubicBezTo>
                                    <a:pt x="45" y="92"/>
                                    <a:pt x="42" y="95"/>
                                    <a:pt x="38" y="97"/>
                                  </a:cubicBezTo>
                                  <a:cubicBezTo>
                                    <a:pt x="34" y="99"/>
                                    <a:pt x="30" y="100"/>
                                    <a:pt x="26" y="100"/>
                                  </a:cubicBezTo>
                                  <a:cubicBezTo>
                                    <a:pt x="21" y="100"/>
                                    <a:pt x="17" y="99"/>
                                    <a:pt x="14" y="97"/>
                                  </a:cubicBezTo>
                                  <a:cubicBezTo>
                                    <a:pt x="11" y="95"/>
                                    <a:pt x="8" y="93"/>
                                    <a:pt x="6" y="90"/>
                                  </a:cubicBezTo>
                                  <a:cubicBezTo>
                                    <a:pt x="4" y="87"/>
                                    <a:pt x="2" y="83"/>
                                    <a:pt x="1" y="79"/>
                                  </a:cubicBezTo>
                                  <a:cubicBezTo>
                                    <a:pt x="1" y="75"/>
                                    <a:pt x="0" y="70"/>
                                    <a:pt x="0" y="66"/>
                                  </a:cubicBezTo>
                                  <a:cubicBezTo>
                                    <a:pt x="0" y="60"/>
                                    <a:pt x="1" y="55"/>
                                    <a:pt x="2" y="51"/>
                                  </a:cubicBezTo>
                                  <a:cubicBezTo>
                                    <a:pt x="3" y="47"/>
                                    <a:pt x="5" y="43"/>
                                    <a:pt x="7" y="40"/>
                                  </a:cubicBezTo>
                                  <a:cubicBezTo>
                                    <a:pt x="9" y="37"/>
                                    <a:pt x="12" y="34"/>
                                    <a:pt x="16" y="33"/>
                                  </a:cubicBezTo>
                                  <a:cubicBezTo>
                                    <a:pt x="19" y="31"/>
                                    <a:pt x="23" y="30"/>
                                    <a:pt x="28" y="30"/>
                                  </a:cubicBezTo>
                                  <a:cubicBezTo>
                                    <a:pt x="32" y="30"/>
                                    <a:pt x="35" y="31"/>
                                    <a:pt x="38" y="33"/>
                                  </a:cubicBezTo>
                                  <a:cubicBezTo>
                                    <a:pt x="42" y="34"/>
                                    <a:pt x="45" y="37"/>
                                    <a:pt x="48" y="40"/>
                                  </a:cubicBezTo>
                                  <a:lnTo>
                                    <a:pt x="48" y="2"/>
                                  </a:lnTo>
                                  <a:cubicBezTo>
                                    <a:pt x="48" y="1"/>
                                    <a:pt x="48" y="1"/>
                                    <a:pt x="48" y="1"/>
                                  </a:cubicBezTo>
                                  <a:cubicBezTo>
                                    <a:pt x="48" y="1"/>
                                    <a:pt x="48" y="0"/>
                                    <a:pt x="49" y="0"/>
                                  </a:cubicBezTo>
                                  <a:cubicBezTo>
                                    <a:pt x="49" y="0"/>
                                    <a:pt x="50" y="0"/>
                                    <a:pt x="50" y="0"/>
                                  </a:cubicBezTo>
                                  <a:cubicBezTo>
                                    <a:pt x="51" y="0"/>
                                    <a:pt x="51" y="0"/>
                                    <a:pt x="52" y="0"/>
                                  </a:cubicBezTo>
                                  <a:cubicBezTo>
                                    <a:pt x="53" y="0"/>
                                    <a:pt x="54" y="0"/>
                                    <a:pt x="54" y="0"/>
                                  </a:cubicBezTo>
                                  <a:cubicBezTo>
                                    <a:pt x="55" y="0"/>
                                    <a:pt x="55" y="0"/>
                                    <a:pt x="55" y="0"/>
                                  </a:cubicBezTo>
                                  <a:cubicBezTo>
                                    <a:pt x="56" y="0"/>
                                    <a:pt x="56" y="1"/>
                                    <a:pt x="56" y="1"/>
                                  </a:cubicBezTo>
                                  <a:cubicBezTo>
                                    <a:pt x="56" y="1"/>
                                    <a:pt x="56" y="1"/>
                                    <a:pt x="56" y="2"/>
                                  </a:cubicBezTo>
                                  <a:lnTo>
                                    <a:pt x="56" y="97"/>
                                  </a:lnTo>
                                  <a:close/>
                                  <a:moveTo>
                                    <a:pt x="48" y="51"/>
                                  </a:moveTo>
                                  <a:lnTo>
                                    <a:pt x="48" y="51"/>
                                  </a:lnTo>
                                  <a:cubicBezTo>
                                    <a:pt x="44" y="46"/>
                                    <a:pt x="41" y="43"/>
                                    <a:pt x="38" y="41"/>
                                  </a:cubicBezTo>
                                  <a:cubicBezTo>
                                    <a:pt x="34" y="39"/>
                                    <a:pt x="31" y="37"/>
                                    <a:pt x="27" y="37"/>
                                  </a:cubicBezTo>
                                  <a:cubicBezTo>
                                    <a:pt x="24" y="37"/>
                                    <a:pt x="21" y="38"/>
                                    <a:pt x="19" y="40"/>
                                  </a:cubicBezTo>
                                  <a:cubicBezTo>
                                    <a:pt x="16" y="41"/>
                                    <a:pt x="15" y="43"/>
                                    <a:pt x="13" y="46"/>
                                  </a:cubicBezTo>
                                  <a:cubicBezTo>
                                    <a:pt x="12" y="49"/>
                                    <a:pt x="11" y="51"/>
                                    <a:pt x="10" y="55"/>
                                  </a:cubicBezTo>
                                  <a:cubicBezTo>
                                    <a:pt x="9" y="58"/>
                                    <a:pt x="9" y="61"/>
                                    <a:pt x="9" y="64"/>
                                  </a:cubicBezTo>
                                  <a:cubicBezTo>
                                    <a:pt x="9" y="68"/>
                                    <a:pt x="9" y="72"/>
                                    <a:pt x="10" y="75"/>
                                  </a:cubicBezTo>
                                  <a:cubicBezTo>
                                    <a:pt x="10" y="78"/>
                                    <a:pt x="11" y="81"/>
                                    <a:pt x="13" y="84"/>
                                  </a:cubicBezTo>
                                  <a:cubicBezTo>
                                    <a:pt x="14" y="87"/>
                                    <a:pt x="16" y="89"/>
                                    <a:pt x="18" y="90"/>
                                  </a:cubicBezTo>
                                  <a:cubicBezTo>
                                    <a:pt x="20" y="92"/>
                                    <a:pt x="23" y="93"/>
                                    <a:pt x="27" y="93"/>
                                  </a:cubicBezTo>
                                  <a:cubicBezTo>
                                    <a:pt x="28" y="93"/>
                                    <a:pt x="30" y="92"/>
                                    <a:pt x="32" y="92"/>
                                  </a:cubicBezTo>
                                  <a:cubicBezTo>
                                    <a:pt x="33" y="91"/>
                                    <a:pt x="35" y="91"/>
                                    <a:pt x="37" y="90"/>
                                  </a:cubicBezTo>
                                  <a:cubicBezTo>
                                    <a:pt x="38" y="88"/>
                                    <a:pt x="40" y="87"/>
                                    <a:pt x="42" y="85"/>
                                  </a:cubicBezTo>
                                  <a:cubicBezTo>
                                    <a:pt x="44" y="84"/>
                                    <a:pt x="46" y="81"/>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0" name="Freeform 127"/>
                          <wps:cNvSpPr>
                            <a:spLocks noEditPoints="1"/>
                          </wps:cNvSpPr>
                          <wps:spPr bwMode="auto">
                            <a:xfrm>
                              <a:off x="4194" y="2080"/>
                              <a:ext cx="12" cy="100"/>
                            </a:xfrm>
                            <a:custGeom>
                              <a:avLst/>
                              <a:gdLst>
                                <a:gd name="T0" fmla="*/ 9 w 11"/>
                                <a:gd name="T1" fmla="*/ 92 h 94"/>
                                <a:gd name="T2" fmla="*/ 9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9 w 11"/>
                                <a:gd name="T37" fmla="*/ 28 h 94"/>
                                <a:gd name="T38" fmla="*/ 9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9" y="92"/>
                                  </a:moveTo>
                                  <a:lnTo>
                                    <a:pt x="9" y="92"/>
                                  </a:lnTo>
                                  <a:cubicBezTo>
                                    <a:pt x="9" y="93"/>
                                    <a:pt x="9" y="93"/>
                                    <a:pt x="9" y="93"/>
                                  </a:cubicBezTo>
                                  <a:cubicBezTo>
                                    <a:pt x="9" y="93"/>
                                    <a:pt x="9" y="93"/>
                                    <a:pt x="9" y="94"/>
                                  </a:cubicBezTo>
                                  <a:cubicBezTo>
                                    <a:pt x="8" y="94"/>
                                    <a:pt x="8" y="94"/>
                                    <a:pt x="7" y="94"/>
                                  </a:cubicBezTo>
                                  <a:cubicBezTo>
                                    <a:pt x="7" y="94"/>
                                    <a:pt x="6" y="94"/>
                                    <a:pt x="5" y="94"/>
                                  </a:cubicBezTo>
                                  <a:cubicBezTo>
                                    <a:pt x="4" y="94"/>
                                    <a:pt x="4" y="94"/>
                                    <a:pt x="3" y="94"/>
                                  </a:cubicBezTo>
                                  <a:cubicBezTo>
                                    <a:pt x="3" y="94"/>
                                    <a:pt x="2" y="94"/>
                                    <a:pt x="2" y="94"/>
                                  </a:cubicBezTo>
                                  <a:cubicBezTo>
                                    <a:pt x="1" y="93"/>
                                    <a:pt x="1" y="93"/>
                                    <a:pt x="1" y="93"/>
                                  </a:cubicBezTo>
                                  <a:cubicBezTo>
                                    <a:pt x="1" y="93"/>
                                    <a:pt x="1" y="93"/>
                                    <a:pt x="1" y="92"/>
                                  </a:cubicBezTo>
                                  <a:lnTo>
                                    <a:pt x="1" y="28"/>
                                  </a:lnTo>
                                  <a:cubicBezTo>
                                    <a:pt x="1" y="27"/>
                                    <a:pt x="1" y="27"/>
                                    <a:pt x="1" y="27"/>
                                  </a:cubicBezTo>
                                  <a:cubicBezTo>
                                    <a:pt x="1" y="27"/>
                                    <a:pt x="1" y="27"/>
                                    <a:pt x="2" y="26"/>
                                  </a:cubicBezTo>
                                  <a:cubicBezTo>
                                    <a:pt x="2" y="26"/>
                                    <a:pt x="3" y="26"/>
                                    <a:pt x="3" y="26"/>
                                  </a:cubicBezTo>
                                  <a:cubicBezTo>
                                    <a:pt x="4" y="26"/>
                                    <a:pt x="4" y="26"/>
                                    <a:pt x="5" y="26"/>
                                  </a:cubicBezTo>
                                  <a:cubicBezTo>
                                    <a:pt x="6" y="26"/>
                                    <a:pt x="7" y="26"/>
                                    <a:pt x="7" y="26"/>
                                  </a:cubicBezTo>
                                  <a:cubicBezTo>
                                    <a:pt x="8" y="26"/>
                                    <a:pt x="8" y="26"/>
                                    <a:pt x="9" y="26"/>
                                  </a:cubicBezTo>
                                  <a:cubicBezTo>
                                    <a:pt x="9" y="27"/>
                                    <a:pt x="9" y="27"/>
                                    <a:pt x="9" y="27"/>
                                  </a:cubicBezTo>
                                  <a:cubicBezTo>
                                    <a:pt x="9" y="27"/>
                                    <a:pt x="9" y="27"/>
                                    <a:pt x="9" y="28"/>
                                  </a:cubicBezTo>
                                  <a:lnTo>
                                    <a:pt x="9" y="92"/>
                                  </a:lnTo>
                                  <a:close/>
                                  <a:moveTo>
                                    <a:pt x="11" y="6"/>
                                  </a:moveTo>
                                  <a:lnTo>
                                    <a:pt x="11" y="6"/>
                                  </a:lnTo>
                                  <a:cubicBezTo>
                                    <a:pt x="11" y="8"/>
                                    <a:pt x="10" y="10"/>
                                    <a:pt x="10" y="11"/>
                                  </a:cubicBezTo>
                                  <a:cubicBezTo>
                                    <a:pt x="9" y="11"/>
                                    <a:pt x="7" y="12"/>
                                    <a:pt x="5" y="12"/>
                                  </a:cubicBezTo>
                                  <a:cubicBezTo>
                                    <a:pt x="3" y="12"/>
                                    <a:pt x="2" y="11"/>
                                    <a:pt x="1" y="11"/>
                                  </a:cubicBezTo>
                                  <a:cubicBezTo>
                                    <a:pt x="0" y="10"/>
                                    <a:pt x="0" y="8"/>
                                    <a:pt x="0" y="6"/>
                                  </a:cubicBezTo>
                                  <a:cubicBezTo>
                                    <a:pt x="0" y="4"/>
                                    <a:pt x="0" y="2"/>
                                    <a:pt x="1" y="1"/>
                                  </a:cubicBezTo>
                                  <a:cubicBezTo>
                                    <a:pt x="2" y="1"/>
                                    <a:pt x="3" y="0"/>
                                    <a:pt x="5" y="0"/>
                                  </a:cubicBezTo>
                                  <a:cubicBezTo>
                                    <a:pt x="7" y="0"/>
                                    <a:pt x="9" y="1"/>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1" name="Freeform 128"/>
                          <wps:cNvSpPr>
                            <a:spLocks/>
                          </wps:cNvSpPr>
                          <wps:spPr bwMode="auto">
                            <a:xfrm>
                              <a:off x="4231" y="2106"/>
                              <a:ext cx="55" cy="74"/>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8 w 52"/>
                                <a:gd name="T29" fmla="*/ 7 h 69"/>
                                <a:gd name="T30" fmla="*/ 19 w 52"/>
                                <a:gd name="T31" fmla="*/ 11 h 69"/>
                                <a:gd name="T32" fmla="*/ 8 w 52"/>
                                <a:gd name="T33" fmla="*/ 21 h 69"/>
                                <a:gd name="T34" fmla="*/ 8 w 52"/>
                                <a:gd name="T35" fmla="*/ 67 h 69"/>
                                <a:gd name="T36" fmla="*/ 8 w 52"/>
                                <a:gd name="T37" fmla="*/ 68 h 69"/>
                                <a:gd name="T38" fmla="*/ 7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29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8"/>
                                    <a:pt x="52" y="68"/>
                                    <a:pt x="51" y="69"/>
                                  </a:cubicBezTo>
                                  <a:cubicBezTo>
                                    <a:pt x="51" y="69"/>
                                    <a:pt x="51" y="69"/>
                                    <a:pt x="50" y="69"/>
                                  </a:cubicBezTo>
                                  <a:cubicBezTo>
                                    <a:pt x="49" y="69"/>
                                    <a:pt x="49" y="69"/>
                                    <a:pt x="48" y="69"/>
                                  </a:cubicBezTo>
                                  <a:cubicBezTo>
                                    <a:pt x="47" y="69"/>
                                    <a:pt x="46" y="69"/>
                                    <a:pt x="46" y="69"/>
                                  </a:cubicBezTo>
                                  <a:cubicBezTo>
                                    <a:pt x="45" y="69"/>
                                    <a:pt x="45" y="69"/>
                                    <a:pt x="45" y="69"/>
                                  </a:cubicBezTo>
                                  <a:cubicBezTo>
                                    <a:pt x="44" y="68"/>
                                    <a:pt x="44" y="68"/>
                                    <a:pt x="44" y="68"/>
                                  </a:cubicBezTo>
                                  <a:cubicBezTo>
                                    <a:pt x="44" y="68"/>
                                    <a:pt x="44" y="68"/>
                                    <a:pt x="44" y="67"/>
                                  </a:cubicBezTo>
                                  <a:lnTo>
                                    <a:pt x="44" y="29"/>
                                  </a:lnTo>
                                  <a:cubicBezTo>
                                    <a:pt x="44" y="25"/>
                                    <a:pt x="43" y="22"/>
                                    <a:pt x="43" y="19"/>
                                  </a:cubicBezTo>
                                  <a:cubicBezTo>
                                    <a:pt x="42" y="17"/>
                                    <a:pt x="41" y="15"/>
                                    <a:pt x="40" y="13"/>
                                  </a:cubicBezTo>
                                  <a:cubicBezTo>
                                    <a:pt x="39" y="11"/>
                                    <a:pt x="37" y="10"/>
                                    <a:pt x="35" y="9"/>
                                  </a:cubicBezTo>
                                  <a:cubicBezTo>
                                    <a:pt x="33" y="8"/>
                                    <a:pt x="31" y="7"/>
                                    <a:pt x="28" y="7"/>
                                  </a:cubicBezTo>
                                  <a:cubicBezTo>
                                    <a:pt x="25" y="7"/>
                                    <a:pt x="22" y="8"/>
                                    <a:pt x="19" y="11"/>
                                  </a:cubicBezTo>
                                  <a:cubicBezTo>
                                    <a:pt x="15" y="13"/>
                                    <a:pt x="12" y="16"/>
                                    <a:pt x="8" y="21"/>
                                  </a:cubicBezTo>
                                  <a:lnTo>
                                    <a:pt x="8" y="67"/>
                                  </a:lnTo>
                                  <a:cubicBezTo>
                                    <a:pt x="8" y="68"/>
                                    <a:pt x="8" y="68"/>
                                    <a:pt x="8" y="68"/>
                                  </a:cubicBezTo>
                                  <a:cubicBezTo>
                                    <a:pt x="8" y="68"/>
                                    <a:pt x="8" y="68"/>
                                    <a:pt x="7" y="69"/>
                                  </a:cubicBezTo>
                                  <a:cubicBezTo>
                                    <a:pt x="7" y="69"/>
                                    <a:pt x="7" y="69"/>
                                    <a:pt x="6" y="69"/>
                                  </a:cubicBezTo>
                                  <a:cubicBezTo>
                                    <a:pt x="6" y="69"/>
                                    <a:pt x="5" y="69"/>
                                    <a:pt x="4" y="69"/>
                                  </a:cubicBezTo>
                                  <a:cubicBezTo>
                                    <a:pt x="3" y="69"/>
                                    <a:pt x="3" y="69"/>
                                    <a:pt x="2" y="69"/>
                                  </a:cubicBezTo>
                                  <a:cubicBezTo>
                                    <a:pt x="1" y="69"/>
                                    <a:pt x="1" y="69"/>
                                    <a:pt x="1" y="69"/>
                                  </a:cubicBezTo>
                                  <a:cubicBezTo>
                                    <a:pt x="0" y="68"/>
                                    <a:pt x="0" y="68"/>
                                    <a:pt x="0" y="68"/>
                                  </a:cubicBezTo>
                                  <a:cubicBezTo>
                                    <a:pt x="0" y="68"/>
                                    <a:pt x="0" y="68"/>
                                    <a:pt x="0" y="67"/>
                                  </a:cubicBezTo>
                                  <a:lnTo>
                                    <a:pt x="0" y="3"/>
                                  </a:lnTo>
                                  <a:cubicBezTo>
                                    <a:pt x="0" y="2"/>
                                    <a:pt x="0" y="2"/>
                                    <a:pt x="0" y="2"/>
                                  </a:cubicBezTo>
                                  <a:cubicBezTo>
                                    <a:pt x="0" y="2"/>
                                    <a:pt x="0" y="2"/>
                                    <a:pt x="1" y="1"/>
                                  </a:cubicBezTo>
                                  <a:cubicBezTo>
                                    <a:pt x="1" y="1"/>
                                    <a:pt x="1" y="1"/>
                                    <a:pt x="2" y="1"/>
                                  </a:cubicBezTo>
                                  <a:cubicBezTo>
                                    <a:pt x="2" y="1"/>
                                    <a:pt x="3" y="1"/>
                                    <a:pt x="4" y="1"/>
                                  </a:cubicBezTo>
                                  <a:cubicBezTo>
                                    <a:pt x="5" y="1"/>
                                    <a:pt x="5" y="1"/>
                                    <a:pt x="6" y="1"/>
                                  </a:cubicBezTo>
                                  <a:cubicBezTo>
                                    <a:pt x="6" y="1"/>
                                    <a:pt x="7" y="1"/>
                                    <a:pt x="7" y="1"/>
                                  </a:cubicBezTo>
                                  <a:cubicBezTo>
                                    <a:pt x="7" y="2"/>
                                    <a:pt x="8" y="2"/>
                                    <a:pt x="8" y="2"/>
                                  </a:cubicBezTo>
                                  <a:cubicBezTo>
                                    <a:pt x="8" y="2"/>
                                    <a:pt x="8" y="2"/>
                                    <a:pt x="8" y="3"/>
                                  </a:cubicBezTo>
                                  <a:lnTo>
                                    <a:pt x="8" y="12"/>
                                  </a:lnTo>
                                  <a:cubicBezTo>
                                    <a:pt x="12" y="8"/>
                                    <a:pt x="15" y="5"/>
                                    <a:pt x="19" y="3"/>
                                  </a:cubicBezTo>
                                  <a:cubicBezTo>
                                    <a:pt x="22" y="1"/>
                                    <a:pt x="26" y="0"/>
                                    <a:pt x="29" y="0"/>
                                  </a:cubicBezTo>
                                  <a:cubicBezTo>
                                    <a:pt x="34" y="0"/>
                                    <a:pt x="37" y="1"/>
                                    <a:pt x="40" y="2"/>
                                  </a:cubicBezTo>
                                  <a:cubicBezTo>
                                    <a:pt x="43" y="4"/>
                                    <a:pt x="45" y="6"/>
                                    <a:pt x="47" y="8"/>
                                  </a:cubicBezTo>
                                  <a:cubicBezTo>
                                    <a:pt x="49" y="10"/>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2" name="Freeform 129"/>
                          <wps:cNvSpPr>
                            <a:spLocks noEditPoints="1"/>
                          </wps:cNvSpPr>
                          <wps:spPr bwMode="auto">
                            <a:xfrm>
                              <a:off x="4308" y="2106"/>
                              <a:ext cx="62" cy="101"/>
                            </a:xfrm>
                            <a:custGeom>
                              <a:avLst/>
                              <a:gdLst>
                                <a:gd name="T0" fmla="*/ 59 w 59"/>
                                <a:gd name="T1" fmla="*/ 5 h 95"/>
                                <a:gd name="T2" fmla="*/ 57 w 59"/>
                                <a:gd name="T3" fmla="*/ 8 h 95"/>
                                <a:gd name="T4" fmla="*/ 51 w 59"/>
                                <a:gd name="T5" fmla="*/ 15 h 95"/>
                                <a:gd name="T6" fmla="*/ 50 w 59"/>
                                <a:gd name="T7" fmla="*/ 32 h 95"/>
                                <a:gd name="T8" fmla="*/ 38 w 59"/>
                                <a:gd name="T9" fmla="*/ 44 h 95"/>
                                <a:gd name="T10" fmla="*/ 20 w 59"/>
                                <a:gd name="T11" fmla="*/ 45 h 95"/>
                                <a:gd name="T12" fmla="*/ 11 w 59"/>
                                <a:gd name="T13" fmla="*/ 45 h 95"/>
                                <a:gd name="T14" fmla="*/ 13 w 59"/>
                                <a:gd name="T15" fmla="*/ 54 h 95"/>
                                <a:gd name="T16" fmla="*/ 37 w 59"/>
                                <a:gd name="T17" fmla="*/ 56 h 95"/>
                                <a:gd name="T18" fmla="*/ 52 w 59"/>
                                <a:gd name="T19" fmla="*/ 61 h 95"/>
                                <a:gd name="T20" fmla="*/ 59 w 59"/>
                                <a:gd name="T21" fmla="*/ 73 h 95"/>
                                <a:gd name="T22" fmla="*/ 51 w 59"/>
                                <a:gd name="T23" fmla="*/ 88 h 95"/>
                                <a:gd name="T24" fmla="*/ 28 w 59"/>
                                <a:gd name="T25" fmla="*/ 95 h 95"/>
                                <a:gd name="T26" fmla="*/ 7 w 59"/>
                                <a:gd name="T27" fmla="*/ 90 h 95"/>
                                <a:gd name="T28" fmla="*/ 0 w 59"/>
                                <a:gd name="T29" fmla="*/ 78 h 95"/>
                                <a:gd name="T30" fmla="*/ 3 w 59"/>
                                <a:gd name="T31" fmla="*/ 69 h 95"/>
                                <a:gd name="T32" fmla="*/ 10 w 59"/>
                                <a:gd name="T33" fmla="*/ 61 h 95"/>
                                <a:gd name="T34" fmla="*/ 3 w 59"/>
                                <a:gd name="T35" fmla="*/ 51 h 95"/>
                                <a:gd name="T36" fmla="*/ 8 w 59"/>
                                <a:gd name="T37" fmla="*/ 37 h 95"/>
                                <a:gd name="T38" fmla="*/ 4 w 59"/>
                                <a:gd name="T39" fmla="*/ 23 h 95"/>
                                <a:gd name="T40" fmla="*/ 11 w 59"/>
                                <a:gd name="T41" fmla="*/ 6 h 95"/>
                                <a:gd name="T42" fmla="*/ 28 w 59"/>
                                <a:gd name="T43" fmla="*/ 0 h 95"/>
                                <a:gd name="T44" fmla="*/ 38 w 59"/>
                                <a:gd name="T45" fmla="*/ 1 h 95"/>
                                <a:gd name="T46" fmla="*/ 59 w 59"/>
                                <a:gd name="T47" fmla="*/ 2 h 95"/>
                                <a:gd name="T48" fmla="*/ 59 w 59"/>
                                <a:gd name="T49" fmla="*/ 5 h 95"/>
                                <a:gd name="T50" fmla="*/ 43 w 59"/>
                                <a:gd name="T51" fmla="*/ 23 h 95"/>
                                <a:gd name="T52" fmla="*/ 28 w 59"/>
                                <a:gd name="T53" fmla="*/ 7 h 95"/>
                                <a:gd name="T54" fmla="*/ 16 w 59"/>
                                <a:gd name="T55" fmla="*/ 12 h 95"/>
                                <a:gd name="T56" fmla="*/ 13 w 59"/>
                                <a:gd name="T57" fmla="*/ 23 h 95"/>
                                <a:gd name="T58" fmla="*/ 28 w 59"/>
                                <a:gd name="T59" fmla="*/ 39 h 95"/>
                                <a:gd name="T60" fmla="*/ 40 w 59"/>
                                <a:gd name="T61" fmla="*/ 34 h 95"/>
                                <a:gd name="T62" fmla="*/ 43 w 59"/>
                                <a:gd name="T63" fmla="*/ 23 h 95"/>
                                <a:gd name="T64" fmla="*/ 50 w 59"/>
                                <a:gd name="T65" fmla="*/ 74 h 95"/>
                                <a:gd name="T66" fmla="*/ 46 w 59"/>
                                <a:gd name="T67" fmla="*/ 66 h 95"/>
                                <a:gd name="T68" fmla="*/ 17 w 59"/>
                                <a:gd name="T69" fmla="*/ 63 h 95"/>
                                <a:gd name="T70" fmla="*/ 10 w 59"/>
                                <a:gd name="T71" fmla="*/ 70 h 95"/>
                                <a:gd name="T72" fmla="*/ 9 w 59"/>
                                <a:gd name="T73" fmla="*/ 77 h 95"/>
                                <a:gd name="T74" fmla="*/ 29 w 59"/>
                                <a:gd name="T75" fmla="*/ 88 h 95"/>
                                <a:gd name="T76" fmla="*/ 45 w 59"/>
                                <a:gd name="T77" fmla="*/ 83 h 95"/>
                                <a:gd name="T78" fmla="*/ 50 w 59"/>
                                <a:gd name="T79" fmla="*/ 74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5">
                                  <a:moveTo>
                                    <a:pt x="59" y="5"/>
                                  </a:moveTo>
                                  <a:lnTo>
                                    <a:pt x="59" y="5"/>
                                  </a:lnTo>
                                  <a:cubicBezTo>
                                    <a:pt x="59" y="6"/>
                                    <a:pt x="59" y="7"/>
                                    <a:pt x="59" y="8"/>
                                  </a:cubicBezTo>
                                  <a:cubicBezTo>
                                    <a:pt x="58" y="8"/>
                                    <a:pt x="58" y="8"/>
                                    <a:pt x="57" y="8"/>
                                  </a:cubicBezTo>
                                  <a:lnTo>
                                    <a:pt x="47" y="8"/>
                                  </a:lnTo>
                                  <a:cubicBezTo>
                                    <a:pt x="49" y="11"/>
                                    <a:pt x="50" y="13"/>
                                    <a:pt x="51" y="15"/>
                                  </a:cubicBezTo>
                                  <a:cubicBezTo>
                                    <a:pt x="52" y="18"/>
                                    <a:pt x="52" y="20"/>
                                    <a:pt x="52" y="23"/>
                                  </a:cubicBezTo>
                                  <a:cubicBezTo>
                                    <a:pt x="52" y="26"/>
                                    <a:pt x="51" y="30"/>
                                    <a:pt x="50" y="32"/>
                                  </a:cubicBezTo>
                                  <a:cubicBezTo>
                                    <a:pt x="49" y="35"/>
                                    <a:pt x="47" y="38"/>
                                    <a:pt x="45" y="40"/>
                                  </a:cubicBezTo>
                                  <a:cubicBezTo>
                                    <a:pt x="43" y="42"/>
                                    <a:pt x="41" y="43"/>
                                    <a:pt x="38" y="44"/>
                                  </a:cubicBezTo>
                                  <a:cubicBezTo>
                                    <a:pt x="35" y="45"/>
                                    <a:pt x="31" y="46"/>
                                    <a:pt x="28" y="46"/>
                                  </a:cubicBezTo>
                                  <a:cubicBezTo>
                                    <a:pt x="25" y="46"/>
                                    <a:pt x="22" y="45"/>
                                    <a:pt x="20" y="45"/>
                                  </a:cubicBezTo>
                                  <a:cubicBezTo>
                                    <a:pt x="17" y="44"/>
                                    <a:pt x="15" y="43"/>
                                    <a:pt x="14" y="42"/>
                                  </a:cubicBezTo>
                                  <a:cubicBezTo>
                                    <a:pt x="13" y="43"/>
                                    <a:pt x="12" y="44"/>
                                    <a:pt x="11" y="45"/>
                                  </a:cubicBezTo>
                                  <a:cubicBezTo>
                                    <a:pt x="11" y="46"/>
                                    <a:pt x="10" y="48"/>
                                    <a:pt x="10" y="49"/>
                                  </a:cubicBezTo>
                                  <a:cubicBezTo>
                                    <a:pt x="10" y="51"/>
                                    <a:pt x="11" y="52"/>
                                    <a:pt x="13" y="54"/>
                                  </a:cubicBezTo>
                                  <a:cubicBezTo>
                                    <a:pt x="15" y="55"/>
                                    <a:pt x="17" y="56"/>
                                    <a:pt x="20" y="56"/>
                                  </a:cubicBezTo>
                                  <a:lnTo>
                                    <a:pt x="37" y="56"/>
                                  </a:lnTo>
                                  <a:cubicBezTo>
                                    <a:pt x="40" y="57"/>
                                    <a:pt x="43" y="57"/>
                                    <a:pt x="45" y="58"/>
                                  </a:cubicBezTo>
                                  <a:cubicBezTo>
                                    <a:pt x="48" y="58"/>
                                    <a:pt x="50" y="59"/>
                                    <a:pt x="52" y="61"/>
                                  </a:cubicBezTo>
                                  <a:cubicBezTo>
                                    <a:pt x="54" y="62"/>
                                    <a:pt x="56" y="64"/>
                                    <a:pt x="57" y="66"/>
                                  </a:cubicBezTo>
                                  <a:cubicBezTo>
                                    <a:pt x="58" y="68"/>
                                    <a:pt x="59" y="70"/>
                                    <a:pt x="59" y="73"/>
                                  </a:cubicBezTo>
                                  <a:cubicBezTo>
                                    <a:pt x="59" y="76"/>
                                    <a:pt x="58" y="79"/>
                                    <a:pt x="57" y="81"/>
                                  </a:cubicBezTo>
                                  <a:cubicBezTo>
                                    <a:pt x="56" y="84"/>
                                    <a:pt x="54" y="86"/>
                                    <a:pt x="51" y="88"/>
                                  </a:cubicBezTo>
                                  <a:cubicBezTo>
                                    <a:pt x="49" y="90"/>
                                    <a:pt x="46" y="92"/>
                                    <a:pt x="42" y="93"/>
                                  </a:cubicBezTo>
                                  <a:cubicBezTo>
                                    <a:pt x="38" y="94"/>
                                    <a:pt x="34" y="95"/>
                                    <a:pt x="28" y="95"/>
                                  </a:cubicBezTo>
                                  <a:cubicBezTo>
                                    <a:pt x="23" y="95"/>
                                    <a:pt x="19" y="94"/>
                                    <a:pt x="15" y="93"/>
                                  </a:cubicBezTo>
                                  <a:cubicBezTo>
                                    <a:pt x="12" y="93"/>
                                    <a:pt x="9" y="91"/>
                                    <a:pt x="7" y="90"/>
                                  </a:cubicBezTo>
                                  <a:cubicBezTo>
                                    <a:pt x="5" y="88"/>
                                    <a:pt x="3" y="86"/>
                                    <a:pt x="2" y="84"/>
                                  </a:cubicBezTo>
                                  <a:cubicBezTo>
                                    <a:pt x="1" y="82"/>
                                    <a:pt x="0" y="80"/>
                                    <a:pt x="0" y="78"/>
                                  </a:cubicBezTo>
                                  <a:cubicBezTo>
                                    <a:pt x="0" y="76"/>
                                    <a:pt x="1" y="74"/>
                                    <a:pt x="1" y="73"/>
                                  </a:cubicBezTo>
                                  <a:cubicBezTo>
                                    <a:pt x="1" y="71"/>
                                    <a:pt x="2" y="70"/>
                                    <a:pt x="3" y="69"/>
                                  </a:cubicBezTo>
                                  <a:cubicBezTo>
                                    <a:pt x="3" y="67"/>
                                    <a:pt x="4" y="66"/>
                                    <a:pt x="6" y="65"/>
                                  </a:cubicBezTo>
                                  <a:cubicBezTo>
                                    <a:pt x="7" y="64"/>
                                    <a:pt x="8" y="62"/>
                                    <a:pt x="10" y="61"/>
                                  </a:cubicBezTo>
                                  <a:cubicBezTo>
                                    <a:pt x="7" y="60"/>
                                    <a:pt x="5" y="58"/>
                                    <a:pt x="4" y="57"/>
                                  </a:cubicBezTo>
                                  <a:cubicBezTo>
                                    <a:pt x="3" y="55"/>
                                    <a:pt x="3" y="53"/>
                                    <a:pt x="3" y="51"/>
                                  </a:cubicBezTo>
                                  <a:cubicBezTo>
                                    <a:pt x="3" y="48"/>
                                    <a:pt x="3" y="45"/>
                                    <a:pt x="4" y="43"/>
                                  </a:cubicBezTo>
                                  <a:cubicBezTo>
                                    <a:pt x="5" y="41"/>
                                    <a:pt x="7" y="39"/>
                                    <a:pt x="8" y="37"/>
                                  </a:cubicBezTo>
                                  <a:cubicBezTo>
                                    <a:pt x="7" y="35"/>
                                    <a:pt x="6" y="33"/>
                                    <a:pt x="5" y="31"/>
                                  </a:cubicBezTo>
                                  <a:cubicBezTo>
                                    <a:pt x="4" y="29"/>
                                    <a:pt x="4" y="26"/>
                                    <a:pt x="4" y="23"/>
                                  </a:cubicBezTo>
                                  <a:cubicBezTo>
                                    <a:pt x="4" y="20"/>
                                    <a:pt x="5" y="16"/>
                                    <a:pt x="6" y="14"/>
                                  </a:cubicBezTo>
                                  <a:cubicBezTo>
                                    <a:pt x="7" y="11"/>
                                    <a:pt x="9" y="8"/>
                                    <a:pt x="11" y="6"/>
                                  </a:cubicBezTo>
                                  <a:cubicBezTo>
                                    <a:pt x="13" y="4"/>
                                    <a:pt x="15" y="3"/>
                                    <a:pt x="18" y="2"/>
                                  </a:cubicBezTo>
                                  <a:cubicBezTo>
                                    <a:pt x="21" y="1"/>
                                    <a:pt x="25" y="0"/>
                                    <a:pt x="28" y="0"/>
                                  </a:cubicBezTo>
                                  <a:cubicBezTo>
                                    <a:pt x="30" y="0"/>
                                    <a:pt x="32" y="0"/>
                                    <a:pt x="33" y="0"/>
                                  </a:cubicBezTo>
                                  <a:cubicBezTo>
                                    <a:pt x="35" y="1"/>
                                    <a:pt x="36" y="1"/>
                                    <a:pt x="38" y="1"/>
                                  </a:cubicBezTo>
                                  <a:lnTo>
                                    <a:pt x="57" y="1"/>
                                  </a:lnTo>
                                  <a:cubicBezTo>
                                    <a:pt x="58" y="1"/>
                                    <a:pt x="58" y="2"/>
                                    <a:pt x="59" y="2"/>
                                  </a:cubicBezTo>
                                  <a:cubicBezTo>
                                    <a:pt x="59" y="3"/>
                                    <a:pt x="59" y="4"/>
                                    <a:pt x="59" y="5"/>
                                  </a:cubicBezTo>
                                  <a:lnTo>
                                    <a:pt x="59" y="5"/>
                                  </a:lnTo>
                                  <a:close/>
                                  <a:moveTo>
                                    <a:pt x="43" y="23"/>
                                  </a:moveTo>
                                  <a:lnTo>
                                    <a:pt x="43" y="23"/>
                                  </a:lnTo>
                                  <a:cubicBezTo>
                                    <a:pt x="43" y="18"/>
                                    <a:pt x="42" y="14"/>
                                    <a:pt x="39" y="11"/>
                                  </a:cubicBezTo>
                                  <a:cubicBezTo>
                                    <a:pt x="37" y="9"/>
                                    <a:pt x="33" y="7"/>
                                    <a:pt x="28" y="7"/>
                                  </a:cubicBezTo>
                                  <a:cubicBezTo>
                                    <a:pt x="25" y="7"/>
                                    <a:pt x="23" y="8"/>
                                    <a:pt x="21" y="9"/>
                                  </a:cubicBezTo>
                                  <a:cubicBezTo>
                                    <a:pt x="19" y="9"/>
                                    <a:pt x="18" y="11"/>
                                    <a:pt x="16" y="12"/>
                                  </a:cubicBezTo>
                                  <a:cubicBezTo>
                                    <a:pt x="15" y="13"/>
                                    <a:pt x="14" y="15"/>
                                    <a:pt x="14" y="17"/>
                                  </a:cubicBezTo>
                                  <a:cubicBezTo>
                                    <a:pt x="13" y="19"/>
                                    <a:pt x="13" y="21"/>
                                    <a:pt x="13" y="23"/>
                                  </a:cubicBezTo>
                                  <a:cubicBezTo>
                                    <a:pt x="13" y="28"/>
                                    <a:pt x="14" y="32"/>
                                    <a:pt x="17" y="35"/>
                                  </a:cubicBezTo>
                                  <a:cubicBezTo>
                                    <a:pt x="19" y="37"/>
                                    <a:pt x="23" y="39"/>
                                    <a:pt x="28" y="39"/>
                                  </a:cubicBezTo>
                                  <a:cubicBezTo>
                                    <a:pt x="31" y="39"/>
                                    <a:pt x="33" y="38"/>
                                    <a:pt x="35" y="37"/>
                                  </a:cubicBezTo>
                                  <a:cubicBezTo>
                                    <a:pt x="37" y="37"/>
                                    <a:pt x="38" y="35"/>
                                    <a:pt x="40" y="34"/>
                                  </a:cubicBezTo>
                                  <a:cubicBezTo>
                                    <a:pt x="41" y="33"/>
                                    <a:pt x="42" y="31"/>
                                    <a:pt x="42" y="29"/>
                                  </a:cubicBezTo>
                                  <a:cubicBezTo>
                                    <a:pt x="43" y="27"/>
                                    <a:pt x="43" y="25"/>
                                    <a:pt x="43" y="23"/>
                                  </a:cubicBezTo>
                                  <a:lnTo>
                                    <a:pt x="43" y="23"/>
                                  </a:lnTo>
                                  <a:close/>
                                  <a:moveTo>
                                    <a:pt x="50" y="74"/>
                                  </a:moveTo>
                                  <a:lnTo>
                                    <a:pt x="50" y="74"/>
                                  </a:lnTo>
                                  <a:cubicBezTo>
                                    <a:pt x="50" y="71"/>
                                    <a:pt x="49" y="68"/>
                                    <a:pt x="46" y="66"/>
                                  </a:cubicBezTo>
                                  <a:cubicBezTo>
                                    <a:pt x="44" y="65"/>
                                    <a:pt x="40" y="64"/>
                                    <a:pt x="36" y="64"/>
                                  </a:cubicBezTo>
                                  <a:lnTo>
                                    <a:pt x="17" y="63"/>
                                  </a:lnTo>
                                  <a:cubicBezTo>
                                    <a:pt x="16" y="64"/>
                                    <a:pt x="14" y="66"/>
                                    <a:pt x="13" y="67"/>
                                  </a:cubicBezTo>
                                  <a:cubicBezTo>
                                    <a:pt x="12" y="68"/>
                                    <a:pt x="11" y="69"/>
                                    <a:pt x="10" y="70"/>
                                  </a:cubicBezTo>
                                  <a:cubicBezTo>
                                    <a:pt x="10" y="71"/>
                                    <a:pt x="9" y="73"/>
                                    <a:pt x="9" y="74"/>
                                  </a:cubicBezTo>
                                  <a:cubicBezTo>
                                    <a:pt x="9" y="75"/>
                                    <a:pt x="9" y="76"/>
                                    <a:pt x="9" y="77"/>
                                  </a:cubicBezTo>
                                  <a:cubicBezTo>
                                    <a:pt x="9" y="80"/>
                                    <a:pt x="11" y="83"/>
                                    <a:pt x="14" y="85"/>
                                  </a:cubicBezTo>
                                  <a:cubicBezTo>
                                    <a:pt x="18" y="87"/>
                                    <a:pt x="23" y="88"/>
                                    <a:pt x="29" y="88"/>
                                  </a:cubicBezTo>
                                  <a:cubicBezTo>
                                    <a:pt x="33" y="88"/>
                                    <a:pt x="36" y="87"/>
                                    <a:pt x="39" y="86"/>
                                  </a:cubicBezTo>
                                  <a:cubicBezTo>
                                    <a:pt x="42" y="86"/>
                                    <a:pt x="44" y="85"/>
                                    <a:pt x="45" y="83"/>
                                  </a:cubicBezTo>
                                  <a:cubicBezTo>
                                    <a:pt x="47" y="82"/>
                                    <a:pt x="48" y="81"/>
                                    <a:pt x="49" y="79"/>
                                  </a:cubicBezTo>
                                  <a:cubicBezTo>
                                    <a:pt x="50" y="77"/>
                                    <a:pt x="50" y="75"/>
                                    <a:pt x="50" y="74"/>
                                  </a:cubicBezTo>
                                  <a:lnTo>
                                    <a:pt x="50" y="7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3" name="Freeform 130"/>
                          <wps:cNvSpPr>
                            <a:spLocks/>
                          </wps:cNvSpPr>
                          <wps:spPr bwMode="auto">
                            <a:xfrm>
                              <a:off x="4421" y="2108"/>
                              <a:ext cx="98" cy="72"/>
                            </a:xfrm>
                            <a:custGeom>
                              <a:avLst/>
                              <a:gdLst>
                                <a:gd name="T0" fmla="*/ 93 w 93"/>
                                <a:gd name="T1" fmla="*/ 2 h 68"/>
                                <a:gd name="T2" fmla="*/ 93 w 93"/>
                                <a:gd name="T3" fmla="*/ 2 h 68"/>
                                <a:gd name="T4" fmla="*/ 93 w 93"/>
                                <a:gd name="T5" fmla="*/ 2 h 68"/>
                                <a:gd name="T6" fmla="*/ 92 w 93"/>
                                <a:gd name="T7" fmla="*/ 3 h 68"/>
                                <a:gd name="T8" fmla="*/ 72 w 93"/>
                                <a:gd name="T9" fmla="*/ 66 h 68"/>
                                <a:gd name="T10" fmla="*/ 72 w 93"/>
                                <a:gd name="T11" fmla="*/ 67 h 68"/>
                                <a:gd name="T12" fmla="*/ 71 w 93"/>
                                <a:gd name="T13" fmla="*/ 68 h 68"/>
                                <a:gd name="T14" fmla="*/ 69 w 93"/>
                                <a:gd name="T15" fmla="*/ 68 h 68"/>
                                <a:gd name="T16" fmla="*/ 67 w 93"/>
                                <a:gd name="T17" fmla="*/ 68 h 68"/>
                                <a:gd name="T18" fmla="*/ 64 w 93"/>
                                <a:gd name="T19" fmla="*/ 68 h 68"/>
                                <a:gd name="T20" fmla="*/ 62 w 93"/>
                                <a:gd name="T21" fmla="*/ 68 h 68"/>
                                <a:gd name="T22" fmla="*/ 61 w 93"/>
                                <a:gd name="T23" fmla="*/ 67 h 68"/>
                                <a:gd name="T24" fmla="*/ 61 w 93"/>
                                <a:gd name="T25" fmla="*/ 66 h 68"/>
                                <a:gd name="T26" fmla="*/ 46 w 93"/>
                                <a:gd name="T27" fmla="*/ 15 h 68"/>
                                <a:gd name="T28" fmla="*/ 46 w 93"/>
                                <a:gd name="T29" fmla="*/ 15 h 68"/>
                                <a:gd name="T30" fmla="*/ 45 w 93"/>
                                <a:gd name="T31" fmla="*/ 15 h 68"/>
                                <a:gd name="T32" fmla="*/ 32 w 93"/>
                                <a:gd name="T33" fmla="*/ 66 h 68"/>
                                <a:gd name="T34" fmla="*/ 31 w 93"/>
                                <a:gd name="T35" fmla="*/ 67 h 68"/>
                                <a:gd name="T36" fmla="*/ 30 w 93"/>
                                <a:gd name="T37" fmla="*/ 68 h 68"/>
                                <a:gd name="T38" fmla="*/ 28 w 93"/>
                                <a:gd name="T39" fmla="*/ 68 h 68"/>
                                <a:gd name="T40" fmla="*/ 26 w 93"/>
                                <a:gd name="T41" fmla="*/ 68 h 68"/>
                                <a:gd name="T42" fmla="*/ 23 w 93"/>
                                <a:gd name="T43" fmla="*/ 68 h 68"/>
                                <a:gd name="T44" fmla="*/ 21 w 93"/>
                                <a:gd name="T45" fmla="*/ 68 h 68"/>
                                <a:gd name="T46" fmla="*/ 20 w 93"/>
                                <a:gd name="T47" fmla="*/ 67 h 68"/>
                                <a:gd name="T48" fmla="*/ 20 w 93"/>
                                <a:gd name="T49" fmla="*/ 66 h 68"/>
                                <a:gd name="T50" fmla="*/ 0 w 93"/>
                                <a:gd name="T51" fmla="*/ 3 h 68"/>
                                <a:gd name="T52" fmla="*/ 0 w 93"/>
                                <a:gd name="T53" fmla="*/ 2 h 68"/>
                                <a:gd name="T54" fmla="*/ 0 w 93"/>
                                <a:gd name="T55" fmla="*/ 2 h 68"/>
                                <a:gd name="T56" fmla="*/ 0 w 93"/>
                                <a:gd name="T57" fmla="*/ 1 h 68"/>
                                <a:gd name="T58" fmla="*/ 1 w 93"/>
                                <a:gd name="T59" fmla="*/ 0 h 68"/>
                                <a:gd name="T60" fmla="*/ 2 w 93"/>
                                <a:gd name="T61" fmla="*/ 0 h 68"/>
                                <a:gd name="T62" fmla="*/ 4 w 93"/>
                                <a:gd name="T63" fmla="*/ 0 h 68"/>
                                <a:gd name="T64" fmla="*/ 6 w 93"/>
                                <a:gd name="T65" fmla="*/ 0 h 68"/>
                                <a:gd name="T66" fmla="*/ 8 w 93"/>
                                <a:gd name="T67" fmla="*/ 0 h 68"/>
                                <a:gd name="T68" fmla="*/ 8 w 93"/>
                                <a:gd name="T69" fmla="*/ 1 h 68"/>
                                <a:gd name="T70" fmla="*/ 9 w 93"/>
                                <a:gd name="T71" fmla="*/ 2 h 68"/>
                                <a:gd name="T72" fmla="*/ 26 w 93"/>
                                <a:gd name="T73" fmla="*/ 58 h 68"/>
                                <a:gd name="T74" fmla="*/ 26 w 93"/>
                                <a:gd name="T75" fmla="*/ 59 h 68"/>
                                <a:gd name="T76" fmla="*/ 26 w 93"/>
                                <a:gd name="T77" fmla="*/ 58 h 68"/>
                                <a:gd name="T78" fmla="*/ 41 w 93"/>
                                <a:gd name="T79" fmla="*/ 2 h 68"/>
                                <a:gd name="T80" fmla="*/ 42 w 93"/>
                                <a:gd name="T81" fmla="*/ 1 h 68"/>
                                <a:gd name="T82" fmla="*/ 43 w 93"/>
                                <a:gd name="T83" fmla="*/ 0 h 68"/>
                                <a:gd name="T84" fmla="*/ 44 w 93"/>
                                <a:gd name="T85" fmla="*/ 0 h 68"/>
                                <a:gd name="T86" fmla="*/ 46 w 93"/>
                                <a:gd name="T87" fmla="*/ 0 h 68"/>
                                <a:gd name="T88" fmla="*/ 48 w 93"/>
                                <a:gd name="T89" fmla="*/ 0 h 68"/>
                                <a:gd name="T90" fmla="*/ 49 w 93"/>
                                <a:gd name="T91" fmla="*/ 0 h 68"/>
                                <a:gd name="T92" fmla="*/ 50 w 93"/>
                                <a:gd name="T93" fmla="*/ 1 h 68"/>
                                <a:gd name="T94" fmla="*/ 50 w 93"/>
                                <a:gd name="T95" fmla="*/ 2 h 68"/>
                                <a:gd name="T96" fmla="*/ 67 w 93"/>
                                <a:gd name="T97" fmla="*/ 58 h 68"/>
                                <a:gd name="T98" fmla="*/ 67 w 93"/>
                                <a:gd name="T99" fmla="*/ 59 h 68"/>
                                <a:gd name="T100" fmla="*/ 67 w 93"/>
                                <a:gd name="T101" fmla="*/ 58 h 68"/>
                                <a:gd name="T102" fmla="*/ 84 w 93"/>
                                <a:gd name="T103" fmla="*/ 2 h 68"/>
                                <a:gd name="T104" fmla="*/ 85 w 93"/>
                                <a:gd name="T105" fmla="*/ 1 h 68"/>
                                <a:gd name="T106" fmla="*/ 85 w 93"/>
                                <a:gd name="T107" fmla="*/ 0 h 68"/>
                                <a:gd name="T108" fmla="*/ 87 w 93"/>
                                <a:gd name="T109" fmla="*/ 0 h 68"/>
                                <a:gd name="T110" fmla="*/ 89 w 93"/>
                                <a:gd name="T111" fmla="*/ 0 h 68"/>
                                <a:gd name="T112" fmla="*/ 91 w 93"/>
                                <a:gd name="T113" fmla="*/ 0 h 68"/>
                                <a:gd name="T114" fmla="*/ 92 w 93"/>
                                <a:gd name="T115" fmla="*/ 0 h 68"/>
                                <a:gd name="T116" fmla="*/ 93 w 93"/>
                                <a:gd name="T117" fmla="*/ 1 h 68"/>
                                <a:gd name="T118" fmla="*/ 93 w 93"/>
                                <a:gd name="T119" fmla="*/ 2 h 68"/>
                                <a:gd name="T120" fmla="*/ 93 w 93"/>
                                <a:gd name="T121" fmla="*/ 2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93" h="68">
                                  <a:moveTo>
                                    <a:pt x="93" y="2"/>
                                  </a:moveTo>
                                  <a:lnTo>
                                    <a:pt x="93" y="2"/>
                                  </a:lnTo>
                                  <a:cubicBezTo>
                                    <a:pt x="93" y="2"/>
                                    <a:pt x="93" y="2"/>
                                    <a:pt x="93" y="2"/>
                                  </a:cubicBezTo>
                                  <a:cubicBezTo>
                                    <a:pt x="92" y="3"/>
                                    <a:pt x="92" y="3"/>
                                    <a:pt x="92" y="3"/>
                                  </a:cubicBezTo>
                                  <a:lnTo>
                                    <a:pt x="72" y="66"/>
                                  </a:lnTo>
                                  <a:cubicBezTo>
                                    <a:pt x="72" y="67"/>
                                    <a:pt x="72" y="67"/>
                                    <a:pt x="72" y="67"/>
                                  </a:cubicBezTo>
                                  <a:cubicBezTo>
                                    <a:pt x="72" y="67"/>
                                    <a:pt x="71" y="68"/>
                                    <a:pt x="71" y="68"/>
                                  </a:cubicBezTo>
                                  <a:cubicBezTo>
                                    <a:pt x="70" y="68"/>
                                    <a:pt x="70" y="68"/>
                                    <a:pt x="69" y="68"/>
                                  </a:cubicBezTo>
                                  <a:cubicBezTo>
                                    <a:pt x="68" y="68"/>
                                    <a:pt x="68" y="68"/>
                                    <a:pt x="67" y="68"/>
                                  </a:cubicBezTo>
                                  <a:cubicBezTo>
                                    <a:pt x="66" y="68"/>
                                    <a:pt x="65" y="68"/>
                                    <a:pt x="64" y="68"/>
                                  </a:cubicBezTo>
                                  <a:cubicBezTo>
                                    <a:pt x="63" y="68"/>
                                    <a:pt x="63" y="68"/>
                                    <a:pt x="62" y="68"/>
                                  </a:cubicBezTo>
                                  <a:cubicBezTo>
                                    <a:pt x="62" y="68"/>
                                    <a:pt x="62" y="67"/>
                                    <a:pt x="61" y="67"/>
                                  </a:cubicBezTo>
                                  <a:cubicBezTo>
                                    <a:pt x="61" y="67"/>
                                    <a:pt x="61" y="67"/>
                                    <a:pt x="61" y="66"/>
                                  </a:cubicBezTo>
                                  <a:lnTo>
                                    <a:pt x="46" y="15"/>
                                  </a:lnTo>
                                  <a:lnTo>
                                    <a:pt x="46" y="15"/>
                                  </a:lnTo>
                                  <a:lnTo>
                                    <a:pt x="45" y="15"/>
                                  </a:lnTo>
                                  <a:lnTo>
                                    <a:pt x="32" y="66"/>
                                  </a:lnTo>
                                  <a:cubicBezTo>
                                    <a:pt x="31" y="67"/>
                                    <a:pt x="31" y="67"/>
                                    <a:pt x="31" y="67"/>
                                  </a:cubicBezTo>
                                  <a:cubicBezTo>
                                    <a:pt x="31" y="67"/>
                                    <a:pt x="30" y="68"/>
                                    <a:pt x="30" y="68"/>
                                  </a:cubicBezTo>
                                  <a:cubicBezTo>
                                    <a:pt x="29" y="68"/>
                                    <a:pt x="29" y="68"/>
                                    <a:pt x="28" y="68"/>
                                  </a:cubicBezTo>
                                  <a:cubicBezTo>
                                    <a:pt x="27" y="68"/>
                                    <a:pt x="26" y="68"/>
                                    <a:pt x="26" y="68"/>
                                  </a:cubicBezTo>
                                  <a:cubicBezTo>
                                    <a:pt x="25" y="68"/>
                                    <a:pt x="24" y="68"/>
                                    <a:pt x="23" y="68"/>
                                  </a:cubicBezTo>
                                  <a:cubicBezTo>
                                    <a:pt x="22" y="68"/>
                                    <a:pt x="22" y="68"/>
                                    <a:pt x="21" y="68"/>
                                  </a:cubicBezTo>
                                  <a:cubicBezTo>
                                    <a:pt x="21" y="68"/>
                                    <a:pt x="21" y="67"/>
                                    <a:pt x="20" y="67"/>
                                  </a:cubicBezTo>
                                  <a:cubicBezTo>
                                    <a:pt x="20" y="67"/>
                                    <a:pt x="20" y="67"/>
                                    <a:pt x="20" y="66"/>
                                  </a:cubicBezTo>
                                  <a:lnTo>
                                    <a:pt x="0" y="3"/>
                                  </a:lnTo>
                                  <a:cubicBezTo>
                                    <a:pt x="0" y="3"/>
                                    <a:pt x="0" y="3"/>
                                    <a:pt x="0" y="2"/>
                                  </a:cubicBezTo>
                                  <a:cubicBezTo>
                                    <a:pt x="0" y="2"/>
                                    <a:pt x="0" y="2"/>
                                    <a:pt x="0" y="2"/>
                                  </a:cubicBezTo>
                                  <a:cubicBezTo>
                                    <a:pt x="0" y="1"/>
                                    <a:pt x="0" y="1"/>
                                    <a:pt x="0" y="1"/>
                                  </a:cubicBezTo>
                                  <a:cubicBezTo>
                                    <a:pt x="0" y="1"/>
                                    <a:pt x="0" y="0"/>
                                    <a:pt x="1" y="0"/>
                                  </a:cubicBezTo>
                                  <a:cubicBezTo>
                                    <a:pt x="1" y="0"/>
                                    <a:pt x="1" y="0"/>
                                    <a:pt x="2" y="0"/>
                                  </a:cubicBezTo>
                                  <a:cubicBezTo>
                                    <a:pt x="2" y="0"/>
                                    <a:pt x="3" y="0"/>
                                    <a:pt x="4" y="0"/>
                                  </a:cubicBezTo>
                                  <a:cubicBezTo>
                                    <a:pt x="5" y="0"/>
                                    <a:pt x="6" y="0"/>
                                    <a:pt x="6" y="0"/>
                                  </a:cubicBezTo>
                                  <a:cubicBezTo>
                                    <a:pt x="7" y="0"/>
                                    <a:pt x="7" y="0"/>
                                    <a:pt x="8" y="0"/>
                                  </a:cubicBezTo>
                                  <a:cubicBezTo>
                                    <a:pt x="8" y="0"/>
                                    <a:pt x="8" y="1"/>
                                    <a:pt x="8" y="1"/>
                                  </a:cubicBezTo>
                                  <a:cubicBezTo>
                                    <a:pt x="8" y="1"/>
                                    <a:pt x="9" y="1"/>
                                    <a:pt x="9" y="2"/>
                                  </a:cubicBezTo>
                                  <a:lnTo>
                                    <a:pt x="26" y="58"/>
                                  </a:lnTo>
                                  <a:lnTo>
                                    <a:pt x="26" y="59"/>
                                  </a:lnTo>
                                  <a:lnTo>
                                    <a:pt x="26" y="58"/>
                                  </a:lnTo>
                                  <a:lnTo>
                                    <a:pt x="41" y="2"/>
                                  </a:lnTo>
                                  <a:cubicBezTo>
                                    <a:pt x="42" y="1"/>
                                    <a:pt x="42" y="1"/>
                                    <a:pt x="42" y="1"/>
                                  </a:cubicBezTo>
                                  <a:cubicBezTo>
                                    <a:pt x="42" y="1"/>
                                    <a:pt x="42" y="0"/>
                                    <a:pt x="43" y="0"/>
                                  </a:cubicBezTo>
                                  <a:cubicBezTo>
                                    <a:pt x="43" y="0"/>
                                    <a:pt x="43" y="0"/>
                                    <a:pt x="44" y="0"/>
                                  </a:cubicBezTo>
                                  <a:cubicBezTo>
                                    <a:pt x="44" y="0"/>
                                    <a:pt x="45" y="0"/>
                                    <a:pt x="46" y="0"/>
                                  </a:cubicBezTo>
                                  <a:cubicBezTo>
                                    <a:pt x="47" y="0"/>
                                    <a:pt x="47" y="0"/>
                                    <a:pt x="48" y="0"/>
                                  </a:cubicBezTo>
                                  <a:cubicBezTo>
                                    <a:pt x="48" y="0"/>
                                    <a:pt x="49" y="0"/>
                                    <a:pt x="49" y="0"/>
                                  </a:cubicBezTo>
                                  <a:cubicBezTo>
                                    <a:pt x="50" y="0"/>
                                    <a:pt x="50" y="1"/>
                                    <a:pt x="50" y="1"/>
                                  </a:cubicBezTo>
                                  <a:cubicBezTo>
                                    <a:pt x="50" y="1"/>
                                    <a:pt x="50" y="1"/>
                                    <a:pt x="50" y="2"/>
                                  </a:cubicBezTo>
                                  <a:lnTo>
                                    <a:pt x="67" y="58"/>
                                  </a:lnTo>
                                  <a:lnTo>
                                    <a:pt x="67" y="59"/>
                                  </a:lnTo>
                                  <a:lnTo>
                                    <a:pt x="67" y="58"/>
                                  </a:lnTo>
                                  <a:lnTo>
                                    <a:pt x="84" y="2"/>
                                  </a:lnTo>
                                  <a:cubicBezTo>
                                    <a:pt x="84" y="1"/>
                                    <a:pt x="84" y="1"/>
                                    <a:pt x="85" y="1"/>
                                  </a:cubicBezTo>
                                  <a:cubicBezTo>
                                    <a:pt x="85" y="1"/>
                                    <a:pt x="85" y="0"/>
                                    <a:pt x="85" y="0"/>
                                  </a:cubicBezTo>
                                  <a:cubicBezTo>
                                    <a:pt x="86" y="0"/>
                                    <a:pt x="86" y="0"/>
                                    <a:pt x="87" y="0"/>
                                  </a:cubicBezTo>
                                  <a:cubicBezTo>
                                    <a:pt x="87" y="0"/>
                                    <a:pt x="88" y="0"/>
                                    <a:pt x="89" y="0"/>
                                  </a:cubicBezTo>
                                  <a:cubicBezTo>
                                    <a:pt x="90" y="0"/>
                                    <a:pt x="90" y="0"/>
                                    <a:pt x="91" y="0"/>
                                  </a:cubicBezTo>
                                  <a:cubicBezTo>
                                    <a:pt x="91" y="0"/>
                                    <a:pt x="92" y="0"/>
                                    <a:pt x="92" y="0"/>
                                  </a:cubicBezTo>
                                  <a:cubicBezTo>
                                    <a:pt x="92" y="0"/>
                                    <a:pt x="92" y="1"/>
                                    <a:pt x="93" y="1"/>
                                  </a:cubicBezTo>
                                  <a:cubicBezTo>
                                    <a:pt x="93" y="1"/>
                                    <a:pt x="93" y="1"/>
                                    <a:pt x="93" y="2"/>
                                  </a:cubicBezTo>
                                  <a:lnTo>
                                    <a:pt x="93" y="2"/>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4" name="Freeform 131"/>
                          <wps:cNvSpPr>
                            <a:spLocks noEditPoints="1"/>
                          </wps:cNvSpPr>
                          <wps:spPr bwMode="auto">
                            <a:xfrm>
                              <a:off x="4540" y="2080"/>
                              <a:ext cx="12" cy="1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9" y="93"/>
                                    <a:pt x="9" y="93"/>
                                    <a:pt x="9" y="94"/>
                                  </a:cubicBezTo>
                                  <a:cubicBezTo>
                                    <a:pt x="9" y="94"/>
                                    <a:pt x="8" y="94"/>
                                    <a:pt x="8" y="94"/>
                                  </a:cubicBezTo>
                                  <a:cubicBezTo>
                                    <a:pt x="7" y="94"/>
                                    <a:pt x="6" y="94"/>
                                    <a:pt x="5" y="94"/>
                                  </a:cubicBezTo>
                                  <a:cubicBezTo>
                                    <a:pt x="5" y="94"/>
                                    <a:pt x="4" y="94"/>
                                    <a:pt x="3" y="94"/>
                                  </a:cubicBezTo>
                                  <a:cubicBezTo>
                                    <a:pt x="3" y="94"/>
                                    <a:pt x="2" y="94"/>
                                    <a:pt x="2" y="94"/>
                                  </a:cubicBezTo>
                                  <a:cubicBezTo>
                                    <a:pt x="2" y="93"/>
                                    <a:pt x="2" y="93"/>
                                    <a:pt x="1" y="93"/>
                                  </a:cubicBezTo>
                                  <a:cubicBezTo>
                                    <a:pt x="1" y="93"/>
                                    <a:pt x="1" y="93"/>
                                    <a:pt x="1" y="92"/>
                                  </a:cubicBezTo>
                                  <a:lnTo>
                                    <a:pt x="1" y="28"/>
                                  </a:lnTo>
                                  <a:cubicBezTo>
                                    <a:pt x="1" y="27"/>
                                    <a:pt x="1" y="27"/>
                                    <a:pt x="1" y="27"/>
                                  </a:cubicBezTo>
                                  <a:cubicBezTo>
                                    <a:pt x="2" y="27"/>
                                    <a:pt x="2" y="27"/>
                                    <a:pt x="2" y="26"/>
                                  </a:cubicBezTo>
                                  <a:cubicBezTo>
                                    <a:pt x="2" y="26"/>
                                    <a:pt x="3" y="26"/>
                                    <a:pt x="3" y="26"/>
                                  </a:cubicBezTo>
                                  <a:cubicBezTo>
                                    <a:pt x="4" y="26"/>
                                    <a:pt x="5" y="26"/>
                                    <a:pt x="5" y="26"/>
                                  </a:cubicBezTo>
                                  <a:cubicBezTo>
                                    <a:pt x="6" y="26"/>
                                    <a:pt x="7" y="26"/>
                                    <a:pt x="8" y="26"/>
                                  </a:cubicBezTo>
                                  <a:cubicBezTo>
                                    <a:pt x="8" y="26"/>
                                    <a:pt x="9" y="26"/>
                                    <a:pt x="9" y="26"/>
                                  </a:cubicBezTo>
                                  <a:cubicBezTo>
                                    <a:pt x="9" y="27"/>
                                    <a:pt x="9" y="27"/>
                                    <a:pt x="10" y="27"/>
                                  </a:cubicBezTo>
                                  <a:cubicBezTo>
                                    <a:pt x="10" y="27"/>
                                    <a:pt x="10" y="27"/>
                                    <a:pt x="10" y="28"/>
                                  </a:cubicBezTo>
                                  <a:lnTo>
                                    <a:pt x="10" y="92"/>
                                  </a:lnTo>
                                  <a:close/>
                                  <a:moveTo>
                                    <a:pt x="11" y="6"/>
                                  </a:moveTo>
                                  <a:lnTo>
                                    <a:pt x="11" y="6"/>
                                  </a:lnTo>
                                  <a:cubicBezTo>
                                    <a:pt x="11" y="8"/>
                                    <a:pt x="11" y="10"/>
                                    <a:pt x="10" y="11"/>
                                  </a:cubicBezTo>
                                  <a:cubicBezTo>
                                    <a:pt x="9" y="11"/>
                                    <a:pt x="8" y="12"/>
                                    <a:pt x="5" y="12"/>
                                  </a:cubicBezTo>
                                  <a:cubicBezTo>
                                    <a:pt x="3" y="12"/>
                                    <a:pt x="2" y="11"/>
                                    <a:pt x="1" y="11"/>
                                  </a:cubicBezTo>
                                  <a:cubicBezTo>
                                    <a:pt x="0" y="10"/>
                                    <a:pt x="0" y="8"/>
                                    <a:pt x="0" y="6"/>
                                  </a:cubicBezTo>
                                  <a:cubicBezTo>
                                    <a:pt x="0" y="4"/>
                                    <a:pt x="0" y="2"/>
                                    <a:pt x="1" y="1"/>
                                  </a:cubicBezTo>
                                  <a:cubicBezTo>
                                    <a:pt x="2" y="1"/>
                                    <a:pt x="3"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5" name="Freeform 132"/>
                          <wps:cNvSpPr>
                            <a:spLocks noEditPoints="1"/>
                          </wps:cNvSpPr>
                          <wps:spPr bwMode="auto">
                            <a:xfrm>
                              <a:off x="4573" y="2075"/>
                              <a:ext cx="59" cy="106"/>
                            </a:xfrm>
                            <a:custGeom>
                              <a:avLst/>
                              <a:gdLst>
                                <a:gd name="T0" fmla="*/ 56 w 56"/>
                                <a:gd name="T1" fmla="*/ 97 h 100"/>
                                <a:gd name="T2" fmla="*/ 56 w 56"/>
                                <a:gd name="T3" fmla="*/ 97 h 100"/>
                                <a:gd name="T4" fmla="*/ 56 w 56"/>
                                <a:gd name="T5" fmla="*/ 98 h 100"/>
                                <a:gd name="T6" fmla="*/ 55 w 56"/>
                                <a:gd name="T7" fmla="*/ 99 h 100"/>
                                <a:gd name="T8" fmla="*/ 54 w 56"/>
                                <a:gd name="T9" fmla="*/ 99 h 100"/>
                                <a:gd name="T10" fmla="*/ 52 w 56"/>
                                <a:gd name="T11" fmla="*/ 99 h 100"/>
                                <a:gd name="T12" fmla="*/ 50 w 56"/>
                                <a:gd name="T13" fmla="*/ 99 h 100"/>
                                <a:gd name="T14" fmla="*/ 49 w 56"/>
                                <a:gd name="T15" fmla="*/ 99 h 100"/>
                                <a:gd name="T16" fmla="*/ 49 w 56"/>
                                <a:gd name="T17" fmla="*/ 98 h 100"/>
                                <a:gd name="T18" fmla="*/ 48 w 56"/>
                                <a:gd name="T19" fmla="*/ 97 h 100"/>
                                <a:gd name="T20" fmla="*/ 48 w 56"/>
                                <a:gd name="T21" fmla="*/ 88 h 100"/>
                                <a:gd name="T22" fmla="*/ 38 w 56"/>
                                <a:gd name="T23" fmla="*/ 97 h 100"/>
                                <a:gd name="T24" fmla="*/ 26 w 56"/>
                                <a:gd name="T25" fmla="*/ 100 h 100"/>
                                <a:gd name="T26" fmla="*/ 14 w 56"/>
                                <a:gd name="T27" fmla="*/ 97 h 100"/>
                                <a:gd name="T28" fmla="*/ 6 w 56"/>
                                <a:gd name="T29" fmla="*/ 90 h 100"/>
                                <a:gd name="T30" fmla="*/ 1 w 56"/>
                                <a:gd name="T31" fmla="*/ 79 h 100"/>
                                <a:gd name="T32" fmla="*/ 0 w 56"/>
                                <a:gd name="T33" fmla="*/ 66 h 100"/>
                                <a:gd name="T34" fmla="*/ 2 w 56"/>
                                <a:gd name="T35" fmla="*/ 51 h 100"/>
                                <a:gd name="T36" fmla="*/ 7 w 56"/>
                                <a:gd name="T37" fmla="*/ 40 h 100"/>
                                <a:gd name="T38" fmla="*/ 16 w 56"/>
                                <a:gd name="T39" fmla="*/ 33 h 100"/>
                                <a:gd name="T40" fmla="*/ 27 w 56"/>
                                <a:gd name="T41" fmla="*/ 30 h 100"/>
                                <a:gd name="T42" fmla="*/ 38 w 56"/>
                                <a:gd name="T43" fmla="*/ 33 h 100"/>
                                <a:gd name="T44" fmla="*/ 48 w 56"/>
                                <a:gd name="T45" fmla="*/ 40 h 100"/>
                                <a:gd name="T46" fmla="*/ 48 w 56"/>
                                <a:gd name="T47" fmla="*/ 2 h 100"/>
                                <a:gd name="T48" fmla="*/ 48 w 56"/>
                                <a:gd name="T49" fmla="*/ 1 h 100"/>
                                <a:gd name="T50" fmla="*/ 49 w 56"/>
                                <a:gd name="T51" fmla="*/ 0 h 100"/>
                                <a:gd name="T52" fmla="*/ 50 w 56"/>
                                <a:gd name="T53" fmla="*/ 0 h 100"/>
                                <a:gd name="T54" fmla="*/ 52 w 56"/>
                                <a:gd name="T55" fmla="*/ 0 h 100"/>
                                <a:gd name="T56" fmla="*/ 54 w 56"/>
                                <a:gd name="T57" fmla="*/ 0 h 100"/>
                                <a:gd name="T58" fmla="*/ 55 w 56"/>
                                <a:gd name="T59" fmla="*/ 0 h 100"/>
                                <a:gd name="T60" fmla="*/ 56 w 56"/>
                                <a:gd name="T61" fmla="*/ 1 h 100"/>
                                <a:gd name="T62" fmla="*/ 56 w 56"/>
                                <a:gd name="T63" fmla="*/ 2 h 100"/>
                                <a:gd name="T64" fmla="*/ 56 w 56"/>
                                <a:gd name="T65" fmla="*/ 97 h 100"/>
                                <a:gd name="T66" fmla="*/ 48 w 56"/>
                                <a:gd name="T67" fmla="*/ 51 h 100"/>
                                <a:gd name="T68" fmla="*/ 48 w 56"/>
                                <a:gd name="T69" fmla="*/ 51 h 100"/>
                                <a:gd name="T70" fmla="*/ 37 w 56"/>
                                <a:gd name="T71" fmla="*/ 41 h 100"/>
                                <a:gd name="T72" fmla="*/ 27 w 56"/>
                                <a:gd name="T73" fmla="*/ 37 h 100"/>
                                <a:gd name="T74" fmla="*/ 19 w 56"/>
                                <a:gd name="T75" fmla="*/ 40 h 100"/>
                                <a:gd name="T76" fmla="*/ 13 w 56"/>
                                <a:gd name="T77" fmla="*/ 46 h 100"/>
                                <a:gd name="T78" fmla="*/ 10 w 56"/>
                                <a:gd name="T79" fmla="*/ 55 h 100"/>
                                <a:gd name="T80" fmla="*/ 9 w 56"/>
                                <a:gd name="T81" fmla="*/ 64 h 100"/>
                                <a:gd name="T82" fmla="*/ 10 w 56"/>
                                <a:gd name="T83" fmla="*/ 75 h 100"/>
                                <a:gd name="T84" fmla="*/ 12 w 56"/>
                                <a:gd name="T85" fmla="*/ 84 h 100"/>
                                <a:gd name="T86" fmla="*/ 18 w 56"/>
                                <a:gd name="T87" fmla="*/ 90 h 100"/>
                                <a:gd name="T88" fmla="*/ 27 w 56"/>
                                <a:gd name="T89" fmla="*/ 93 h 100"/>
                                <a:gd name="T90" fmla="*/ 31 w 56"/>
                                <a:gd name="T91" fmla="*/ 92 h 100"/>
                                <a:gd name="T92" fmla="*/ 36 w 56"/>
                                <a:gd name="T93" fmla="*/ 90 h 100"/>
                                <a:gd name="T94" fmla="*/ 42 w 56"/>
                                <a:gd name="T95" fmla="*/ 85 h 100"/>
                                <a:gd name="T96" fmla="*/ 48 w 56"/>
                                <a:gd name="T97" fmla="*/ 79 h 100"/>
                                <a:gd name="T98" fmla="*/ 48 w 56"/>
                                <a:gd name="T99" fmla="*/ 51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0">
                                  <a:moveTo>
                                    <a:pt x="56" y="97"/>
                                  </a:moveTo>
                                  <a:lnTo>
                                    <a:pt x="56" y="97"/>
                                  </a:lnTo>
                                  <a:cubicBezTo>
                                    <a:pt x="56" y="98"/>
                                    <a:pt x="56" y="98"/>
                                    <a:pt x="56" y="98"/>
                                  </a:cubicBezTo>
                                  <a:cubicBezTo>
                                    <a:pt x="56" y="98"/>
                                    <a:pt x="56" y="99"/>
                                    <a:pt x="55" y="99"/>
                                  </a:cubicBezTo>
                                  <a:cubicBezTo>
                                    <a:pt x="55" y="99"/>
                                    <a:pt x="55" y="99"/>
                                    <a:pt x="54" y="99"/>
                                  </a:cubicBezTo>
                                  <a:cubicBezTo>
                                    <a:pt x="54" y="99"/>
                                    <a:pt x="53" y="99"/>
                                    <a:pt x="52" y="99"/>
                                  </a:cubicBezTo>
                                  <a:cubicBezTo>
                                    <a:pt x="52" y="99"/>
                                    <a:pt x="51" y="99"/>
                                    <a:pt x="50" y="99"/>
                                  </a:cubicBezTo>
                                  <a:cubicBezTo>
                                    <a:pt x="50" y="99"/>
                                    <a:pt x="50" y="99"/>
                                    <a:pt x="49" y="99"/>
                                  </a:cubicBezTo>
                                  <a:cubicBezTo>
                                    <a:pt x="49" y="99"/>
                                    <a:pt x="49" y="98"/>
                                    <a:pt x="49" y="98"/>
                                  </a:cubicBezTo>
                                  <a:cubicBezTo>
                                    <a:pt x="48" y="98"/>
                                    <a:pt x="48" y="98"/>
                                    <a:pt x="48" y="97"/>
                                  </a:cubicBezTo>
                                  <a:lnTo>
                                    <a:pt x="48" y="88"/>
                                  </a:lnTo>
                                  <a:cubicBezTo>
                                    <a:pt x="45" y="92"/>
                                    <a:pt x="41" y="95"/>
                                    <a:pt x="38" y="97"/>
                                  </a:cubicBezTo>
                                  <a:cubicBezTo>
                                    <a:pt x="34" y="99"/>
                                    <a:pt x="30" y="100"/>
                                    <a:pt x="26" y="100"/>
                                  </a:cubicBezTo>
                                  <a:cubicBezTo>
                                    <a:pt x="21" y="100"/>
                                    <a:pt x="17" y="99"/>
                                    <a:pt x="14" y="97"/>
                                  </a:cubicBezTo>
                                  <a:cubicBezTo>
                                    <a:pt x="11" y="95"/>
                                    <a:pt x="8" y="93"/>
                                    <a:pt x="6" y="90"/>
                                  </a:cubicBezTo>
                                  <a:cubicBezTo>
                                    <a:pt x="4" y="87"/>
                                    <a:pt x="2" y="83"/>
                                    <a:pt x="1" y="79"/>
                                  </a:cubicBezTo>
                                  <a:cubicBezTo>
                                    <a:pt x="0" y="75"/>
                                    <a:pt x="0" y="70"/>
                                    <a:pt x="0" y="66"/>
                                  </a:cubicBezTo>
                                  <a:cubicBezTo>
                                    <a:pt x="0" y="60"/>
                                    <a:pt x="0" y="55"/>
                                    <a:pt x="2" y="51"/>
                                  </a:cubicBezTo>
                                  <a:cubicBezTo>
                                    <a:pt x="3" y="47"/>
                                    <a:pt x="5" y="43"/>
                                    <a:pt x="7" y="40"/>
                                  </a:cubicBezTo>
                                  <a:cubicBezTo>
                                    <a:pt x="9" y="37"/>
                                    <a:pt x="12" y="34"/>
                                    <a:pt x="16" y="33"/>
                                  </a:cubicBezTo>
                                  <a:cubicBezTo>
                                    <a:pt x="19" y="31"/>
                                    <a:pt x="23" y="30"/>
                                    <a:pt x="27" y="30"/>
                                  </a:cubicBezTo>
                                  <a:cubicBezTo>
                                    <a:pt x="31" y="30"/>
                                    <a:pt x="35" y="31"/>
                                    <a:pt x="38" y="33"/>
                                  </a:cubicBezTo>
                                  <a:cubicBezTo>
                                    <a:pt x="41" y="34"/>
                                    <a:pt x="45" y="37"/>
                                    <a:pt x="48" y="40"/>
                                  </a:cubicBezTo>
                                  <a:lnTo>
                                    <a:pt x="48" y="2"/>
                                  </a:lnTo>
                                  <a:cubicBezTo>
                                    <a:pt x="48" y="1"/>
                                    <a:pt x="48" y="1"/>
                                    <a:pt x="48" y="1"/>
                                  </a:cubicBezTo>
                                  <a:cubicBezTo>
                                    <a:pt x="48" y="1"/>
                                    <a:pt x="48" y="0"/>
                                    <a:pt x="49" y="0"/>
                                  </a:cubicBezTo>
                                  <a:cubicBezTo>
                                    <a:pt x="49" y="0"/>
                                    <a:pt x="49" y="0"/>
                                    <a:pt x="50" y="0"/>
                                  </a:cubicBezTo>
                                  <a:cubicBezTo>
                                    <a:pt x="50" y="0"/>
                                    <a:pt x="51" y="0"/>
                                    <a:pt x="52" y="0"/>
                                  </a:cubicBezTo>
                                  <a:cubicBezTo>
                                    <a:pt x="53" y="0"/>
                                    <a:pt x="53" y="0"/>
                                    <a:pt x="54" y="0"/>
                                  </a:cubicBezTo>
                                  <a:cubicBezTo>
                                    <a:pt x="55" y="0"/>
                                    <a:pt x="55" y="0"/>
                                    <a:pt x="55" y="0"/>
                                  </a:cubicBezTo>
                                  <a:cubicBezTo>
                                    <a:pt x="56" y="0"/>
                                    <a:pt x="56" y="1"/>
                                    <a:pt x="56" y="1"/>
                                  </a:cubicBezTo>
                                  <a:cubicBezTo>
                                    <a:pt x="56" y="1"/>
                                    <a:pt x="56" y="1"/>
                                    <a:pt x="56" y="2"/>
                                  </a:cubicBezTo>
                                  <a:lnTo>
                                    <a:pt x="56" y="97"/>
                                  </a:lnTo>
                                  <a:close/>
                                  <a:moveTo>
                                    <a:pt x="48" y="51"/>
                                  </a:moveTo>
                                  <a:lnTo>
                                    <a:pt x="48" y="51"/>
                                  </a:lnTo>
                                  <a:cubicBezTo>
                                    <a:pt x="44" y="46"/>
                                    <a:pt x="41" y="43"/>
                                    <a:pt x="37" y="41"/>
                                  </a:cubicBezTo>
                                  <a:cubicBezTo>
                                    <a:pt x="34" y="39"/>
                                    <a:pt x="31" y="37"/>
                                    <a:pt x="27" y="37"/>
                                  </a:cubicBezTo>
                                  <a:cubicBezTo>
                                    <a:pt x="24" y="37"/>
                                    <a:pt x="21" y="38"/>
                                    <a:pt x="19" y="40"/>
                                  </a:cubicBezTo>
                                  <a:cubicBezTo>
                                    <a:pt x="16" y="41"/>
                                    <a:pt x="14" y="43"/>
                                    <a:pt x="13" y="46"/>
                                  </a:cubicBezTo>
                                  <a:cubicBezTo>
                                    <a:pt x="11" y="49"/>
                                    <a:pt x="10" y="51"/>
                                    <a:pt x="10" y="55"/>
                                  </a:cubicBezTo>
                                  <a:cubicBezTo>
                                    <a:pt x="9" y="58"/>
                                    <a:pt x="9" y="61"/>
                                    <a:pt x="9" y="64"/>
                                  </a:cubicBezTo>
                                  <a:cubicBezTo>
                                    <a:pt x="9" y="68"/>
                                    <a:pt x="9" y="72"/>
                                    <a:pt x="10" y="75"/>
                                  </a:cubicBezTo>
                                  <a:cubicBezTo>
                                    <a:pt x="10" y="78"/>
                                    <a:pt x="11" y="81"/>
                                    <a:pt x="12" y="84"/>
                                  </a:cubicBezTo>
                                  <a:cubicBezTo>
                                    <a:pt x="14" y="87"/>
                                    <a:pt x="16" y="89"/>
                                    <a:pt x="18" y="90"/>
                                  </a:cubicBezTo>
                                  <a:cubicBezTo>
                                    <a:pt x="20" y="92"/>
                                    <a:pt x="23" y="93"/>
                                    <a:pt x="27" y="93"/>
                                  </a:cubicBezTo>
                                  <a:cubicBezTo>
                                    <a:pt x="28" y="93"/>
                                    <a:pt x="30" y="92"/>
                                    <a:pt x="31" y="92"/>
                                  </a:cubicBezTo>
                                  <a:cubicBezTo>
                                    <a:pt x="33" y="91"/>
                                    <a:pt x="35" y="91"/>
                                    <a:pt x="36" y="90"/>
                                  </a:cubicBezTo>
                                  <a:cubicBezTo>
                                    <a:pt x="38" y="88"/>
                                    <a:pt x="40" y="87"/>
                                    <a:pt x="42" y="85"/>
                                  </a:cubicBezTo>
                                  <a:cubicBezTo>
                                    <a:pt x="44" y="84"/>
                                    <a:pt x="46" y="81"/>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6" name="Freeform 133"/>
                          <wps:cNvSpPr>
                            <a:spLocks noEditPoints="1"/>
                          </wps:cNvSpPr>
                          <wps:spPr bwMode="auto">
                            <a:xfrm>
                              <a:off x="4657" y="2106"/>
                              <a:ext cx="60" cy="75"/>
                            </a:xfrm>
                            <a:custGeom>
                              <a:avLst/>
                              <a:gdLst>
                                <a:gd name="T0" fmla="*/ 57 w 57"/>
                                <a:gd name="T1" fmla="*/ 32 h 70"/>
                                <a:gd name="T2" fmla="*/ 57 w 57"/>
                                <a:gd name="T3" fmla="*/ 32 h 70"/>
                                <a:gd name="T4" fmla="*/ 56 w 57"/>
                                <a:gd name="T5" fmla="*/ 35 h 70"/>
                                <a:gd name="T6" fmla="*/ 53 w 57"/>
                                <a:gd name="T7" fmla="*/ 36 h 70"/>
                                <a:gd name="T8" fmla="*/ 9 w 57"/>
                                <a:gd name="T9" fmla="*/ 36 h 70"/>
                                <a:gd name="T10" fmla="*/ 11 w 57"/>
                                <a:gd name="T11" fmla="*/ 47 h 70"/>
                                <a:gd name="T12" fmla="*/ 14 w 57"/>
                                <a:gd name="T13" fmla="*/ 55 h 70"/>
                                <a:gd name="T14" fmla="*/ 21 w 57"/>
                                <a:gd name="T15" fmla="*/ 61 h 70"/>
                                <a:gd name="T16" fmla="*/ 32 w 57"/>
                                <a:gd name="T17" fmla="*/ 62 h 70"/>
                                <a:gd name="T18" fmla="*/ 40 w 57"/>
                                <a:gd name="T19" fmla="*/ 62 h 70"/>
                                <a:gd name="T20" fmla="*/ 46 w 57"/>
                                <a:gd name="T21" fmla="*/ 60 h 70"/>
                                <a:gd name="T22" fmla="*/ 51 w 57"/>
                                <a:gd name="T23" fmla="*/ 58 h 70"/>
                                <a:gd name="T24" fmla="*/ 53 w 57"/>
                                <a:gd name="T25" fmla="*/ 57 h 70"/>
                                <a:gd name="T26" fmla="*/ 54 w 57"/>
                                <a:gd name="T27" fmla="*/ 58 h 70"/>
                                <a:gd name="T28" fmla="*/ 54 w 57"/>
                                <a:gd name="T29" fmla="*/ 58 h 70"/>
                                <a:gd name="T30" fmla="*/ 55 w 57"/>
                                <a:gd name="T31" fmla="*/ 60 h 70"/>
                                <a:gd name="T32" fmla="*/ 55 w 57"/>
                                <a:gd name="T33" fmla="*/ 61 h 70"/>
                                <a:gd name="T34" fmla="*/ 55 w 57"/>
                                <a:gd name="T35" fmla="*/ 62 h 70"/>
                                <a:gd name="T36" fmla="*/ 55 w 57"/>
                                <a:gd name="T37" fmla="*/ 63 h 70"/>
                                <a:gd name="T38" fmla="*/ 54 w 57"/>
                                <a:gd name="T39" fmla="*/ 64 h 70"/>
                                <a:gd name="T40" fmla="*/ 54 w 57"/>
                                <a:gd name="T41" fmla="*/ 65 h 70"/>
                                <a:gd name="T42" fmla="*/ 52 w 57"/>
                                <a:gd name="T43" fmla="*/ 66 h 70"/>
                                <a:gd name="T44" fmla="*/ 47 w 57"/>
                                <a:gd name="T45" fmla="*/ 68 h 70"/>
                                <a:gd name="T46" fmla="*/ 40 w 57"/>
                                <a:gd name="T47" fmla="*/ 69 h 70"/>
                                <a:gd name="T48" fmla="*/ 31 w 57"/>
                                <a:gd name="T49" fmla="*/ 70 h 70"/>
                                <a:gd name="T50" fmla="*/ 18 w 57"/>
                                <a:gd name="T51" fmla="*/ 68 h 70"/>
                                <a:gd name="T52" fmla="*/ 8 w 57"/>
                                <a:gd name="T53" fmla="*/ 61 h 70"/>
                                <a:gd name="T54" fmla="*/ 2 w 57"/>
                                <a:gd name="T55" fmla="*/ 50 h 70"/>
                                <a:gd name="T56" fmla="*/ 0 w 57"/>
                                <a:gd name="T57" fmla="*/ 35 h 70"/>
                                <a:gd name="T58" fmla="*/ 2 w 57"/>
                                <a:gd name="T59" fmla="*/ 20 h 70"/>
                                <a:gd name="T60" fmla="*/ 8 w 57"/>
                                <a:gd name="T61" fmla="*/ 9 h 70"/>
                                <a:gd name="T62" fmla="*/ 18 w 57"/>
                                <a:gd name="T63" fmla="*/ 3 h 70"/>
                                <a:gd name="T64" fmla="*/ 30 w 57"/>
                                <a:gd name="T65" fmla="*/ 0 h 70"/>
                                <a:gd name="T66" fmla="*/ 43 w 57"/>
                                <a:gd name="T67" fmla="*/ 3 h 70"/>
                                <a:gd name="T68" fmla="*/ 51 w 57"/>
                                <a:gd name="T69" fmla="*/ 9 h 70"/>
                                <a:gd name="T70" fmla="*/ 56 w 57"/>
                                <a:gd name="T71" fmla="*/ 19 h 70"/>
                                <a:gd name="T72" fmla="*/ 57 w 57"/>
                                <a:gd name="T73" fmla="*/ 30 h 70"/>
                                <a:gd name="T74" fmla="*/ 57 w 57"/>
                                <a:gd name="T75" fmla="*/ 32 h 70"/>
                                <a:gd name="T76" fmla="*/ 49 w 57"/>
                                <a:gd name="T77" fmla="*/ 29 h 70"/>
                                <a:gd name="T78" fmla="*/ 49 w 57"/>
                                <a:gd name="T79" fmla="*/ 29 h 70"/>
                                <a:gd name="T80" fmla="*/ 44 w 57"/>
                                <a:gd name="T81" fmla="*/ 13 h 70"/>
                                <a:gd name="T82" fmla="*/ 30 w 57"/>
                                <a:gd name="T83" fmla="*/ 7 h 70"/>
                                <a:gd name="T84" fmla="*/ 21 w 57"/>
                                <a:gd name="T85" fmla="*/ 9 h 70"/>
                                <a:gd name="T86" fmla="*/ 15 w 57"/>
                                <a:gd name="T87" fmla="*/ 14 h 70"/>
                                <a:gd name="T88" fmla="*/ 11 w 57"/>
                                <a:gd name="T89" fmla="*/ 21 h 70"/>
                                <a:gd name="T90" fmla="*/ 9 w 57"/>
                                <a:gd name="T91" fmla="*/ 29 h 70"/>
                                <a:gd name="T92" fmla="*/ 49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7" y="35"/>
                                    <a:pt x="56" y="35"/>
                                  </a:cubicBezTo>
                                  <a:cubicBezTo>
                                    <a:pt x="55" y="36"/>
                                    <a:pt x="54" y="36"/>
                                    <a:pt x="53" y="36"/>
                                  </a:cubicBezTo>
                                  <a:lnTo>
                                    <a:pt x="9" y="36"/>
                                  </a:lnTo>
                                  <a:cubicBezTo>
                                    <a:pt x="9" y="40"/>
                                    <a:pt x="10" y="44"/>
                                    <a:pt x="11" y="47"/>
                                  </a:cubicBezTo>
                                  <a:cubicBezTo>
                                    <a:pt x="11" y="50"/>
                                    <a:pt x="13" y="53"/>
                                    <a:pt x="14" y="55"/>
                                  </a:cubicBezTo>
                                  <a:cubicBezTo>
                                    <a:pt x="16" y="58"/>
                                    <a:pt x="19" y="59"/>
                                    <a:pt x="21" y="61"/>
                                  </a:cubicBezTo>
                                  <a:cubicBezTo>
                                    <a:pt x="24" y="62"/>
                                    <a:pt x="28" y="62"/>
                                    <a:pt x="32" y="62"/>
                                  </a:cubicBezTo>
                                  <a:cubicBezTo>
                                    <a:pt x="35" y="62"/>
                                    <a:pt x="38" y="62"/>
                                    <a:pt x="40" y="62"/>
                                  </a:cubicBezTo>
                                  <a:cubicBezTo>
                                    <a:pt x="43" y="61"/>
                                    <a:pt x="45" y="61"/>
                                    <a:pt x="46" y="60"/>
                                  </a:cubicBezTo>
                                  <a:cubicBezTo>
                                    <a:pt x="48" y="59"/>
                                    <a:pt x="50" y="59"/>
                                    <a:pt x="51" y="58"/>
                                  </a:cubicBezTo>
                                  <a:cubicBezTo>
                                    <a:pt x="52" y="58"/>
                                    <a:pt x="53" y="57"/>
                                    <a:pt x="53" y="57"/>
                                  </a:cubicBezTo>
                                  <a:cubicBezTo>
                                    <a:pt x="53" y="57"/>
                                    <a:pt x="54" y="58"/>
                                    <a:pt x="54" y="58"/>
                                  </a:cubicBezTo>
                                  <a:cubicBezTo>
                                    <a:pt x="54" y="58"/>
                                    <a:pt x="54" y="58"/>
                                    <a:pt x="54" y="58"/>
                                  </a:cubicBezTo>
                                  <a:cubicBezTo>
                                    <a:pt x="55" y="59"/>
                                    <a:pt x="55" y="59"/>
                                    <a:pt x="55" y="60"/>
                                  </a:cubicBezTo>
                                  <a:cubicBezTo>
                                    <a:pt x="55" y="60"/>
                                    <a:pt x="55" y="61"/>
                                    <a:pt x="55" y="61"/>
                                  </a:cubicBezTo>
                                  <a:cubicBezTo>
                                    <a:pt x="55" y="62"/>
                                    <a:pt x="55" y="62"/>
                                    <a:pt x="55" y="62"/>
                                  </a:cubicBezTo>
                                  <a:cubicBezTo>
                                    <a:pt x="55" y="63"/>
                                    <a:pt x="55" y="63"/>
                                    <a:pt x="55" y="63"/>
                                  </a:cubicBezTo>
                                  <a:cubicBezTo>
                                    <a:pt x="55" y="63"/>
                                    <a:pt x="54" y="64"/>
                                    <a:pt x="54" y="64"/>
                                  </a:cubicBezTo>
                                  <a:cubicBezTo>
                                    <a:pt x="54" y="64"/>
                                    <a:pt x="54" y="64"/>
                                    <a:pt x="54" y="65"/>
                                  </a:cubicBezTo>
                                  <a:cubicBezTo>
                                    <a:pt x="53" y="65"/>
                                    <a:pt x="53" y="65"/>
                                    <a:pt x="52" y="66"/>
                                  </a:cubicBezTo>
                                  <a:cubicBezTo>
                                    <a:pt x="50" y="66"/>
                                    <a:pt x="49" y="67"/>
                                    <a:pt x="47" y="68"/>
                                  </a:cubicBezTo>
                                  <a:cubicBezTo>
                                    <a:pt x="45" y="68"/>
                                    <a:pt x="42" y="69"/>
                                    <a:pt x="40" y="69"/>
                                  </a:cubicBezTo>
                                  <a:cubicBezTo>
                                    <a:pt x="37" y="70"/>
                                    <a:pt x="34" y="70"/>
                                    <a:pt x="31" y="70"/>
                                  </a:cubicBezTo>
                                  <a:cubicBezTo>
                                    <a:pt x="26" y="70"/>
                                    <a:pt x="22" y="69"/>
                                    <a:pt x="18" y="68"/>
                                  </a:cubicBezTo>
                                  <a:cubicBezTo>
                                    <a:pt x="14" y="66"/>
                                    <a:pt x="11" y="64"/>
                                    <a:pt x="8" y="61"/>
                                  </a:cubicBezTo>
                                  <a:cubicBezTo>
                                    <a:pt x="6" y="58"/>
                                    <a:pt x="4" y="54"/>
                                    <a:pt x="2" y="50"/>
                                  </a:cubicBezTo>
                                  <a:cubicBezTo>
                                    <a:pt x="1" y="46"/>
                                    <a:pt x="0" y="41"/>
                                    <a:pt x="0" y="35"/>
                                  </a:cubicBezTo>
                                  <a:cubicBezTo>
                                    <a:pt x="0" y="30"/>
                                    <a:pt x="1" y="25"/>
                                    <a:pt x="2" y="20"/>
                                  </a:cubicBezTo>
                                  <a:cubicBezTo>
                                    <a:pt x="4" y="16"/>
                                    <a:pt x="6" y="12"/>
                                    <a:pt x="8" y="9"/>
                                  </a:cubicBezTo>
                                  <a:cubicBezTo>
                                    <a:pt x="11" y="6"/>
                                    <a:pt x="14" y="4"/>
                                    <a:pt x="18" y="3"/>
                                  </a:cubicBezTo>
                                  <a:cubicBezTo>
                                    <a:pt x="22" y="1"/>
                                    <a:pt x="26" y="0"/>
                                    <a:pt x="30" y="0"/>
                                  </a:cubicBezTo>
                                  <a:cubicBezTo>
                                    <a:pt x="35" y="0"/>
                                    <a:pt x="39" y="1"/>
                                    <a:pt x="43" y="3"/>
                                  </a:cubicBezTo>
                                  <a:cubicBezTo>
                                    <a:pt x="46" y="4"/>
                                    <a:pt x="49" y="6"/>
                                    <a:pt x="51" y="9"/>
                                  </a:cubicBezTo>
                                  <a:cubicBezTo>
                                    <a:pt x="53" y="12"/>
                                    <a:pt x="55" y="15"/>
                                    <a:pt x="56" y="19"/>
                                  </a:cubicBezTo>
                                  <a:cubicBezTo>
                                    <a:pt x="57" y="22"/>
                                    <a:pt x="57" y="26"/>
                                    <a:pt x="57" y="30"/>
                                  </a:cubicBezTo>
                                  <a:lnTo>
                                    <a:pt x="57" y="32"/>
                                  </a:lnTo>
                                  <a:close/>
                                  <a:moveTo>
                                    <a:pt x="49" y="29"/>
                                  </a:moveTo>
                                  <a:lnTo>
                                    <a:pt x="49" y="29"/>
                                  </a:lnTo>
                                  <a:cubicBezTo>
                                    <a:pt x="49" y="22"/>
                                    <a:pt x="47" y="17"/>
                                    <a:pt x="44" y="13"/>
                                  </a:cubicBezTo>
                                  <a:cubicBezTo>
                                    <a:pt x="41" y="9"/>
                                    <a:pt x="36" y="7"/>
                                    <a:pt x="30" y="7"/>
                                  </a:cubicBezTo>
                                  <a:cubicBezTo>
                                    <a:pt x="26" y="7"/>
                                    <a:pt x="23" y="8"/>
                                    <a:pt x="21" y="9"/>
                                  </a:cubicBezTo>
                                  <a:cubicBezTo>
                                    <a:pt x="19" y="10"/>
                                    <a:pt x="17" y="12"/>
                                    <a:pt x="15" y="14"/>
                                  </a:cubicBezTo>
                                  <a:cubicBezTo>
                                    <a:pt x="13" y="16"/>
                                    <a:pt x="12" y="18"/>
                                    <a:pt x="11" y="21"/>
                                  </a:cubicBezTo>
                                  <a:cubicBezTo>
                                    <a:pt x="10" y="24"/>
                                    <a:pt x="10" y="26"/>
                                    <a:pt x="9"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7" name="Freeform 134"/>
                          <wps:cNvSpPr>
                            <a:spLocks/>
                          </wps:cNvSpPr>
                          <wps:spPr bwMode="auto">
                            <a:xfrm>
                              <a:off x="4742" y="2106"/>
                              <a:ext cx="38" cy="74"/>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2 w 35"/>
                                <a:gd name="T13" fmla="*/ 10 h 69"/>
                                <a:gd name="T14" fmla="*/ 30 w 35"/>
                                <a:gd name="T15" fmla="*/ 9 h 69"/>
                                <a:gd name="T16" fmla="*/ 28 w 35"/>
                                <a:gd name="T17" fmla="*/ 8 h 69"/>
                                <a:gd name="T18" fmla="*/ 25 w 35"/>
                                <a:gd name="T19" fmla="*/ 8 h 69"/>
                                <a:gd name="T20" fmla="*/ 21 w 35"/>
                                <a:gd name="T21" fmla="*/ 9 h 69"/>
                                <a:gd name="T22" fmla="*/ 17 w 35"/>
                                <a:gd name="T23" fmla="*/ 11 h 69"/>
                                <a:gd name="T24" fmla="*/ 13 w 35"/>
                                <a:gd name="T25" fmla="*/ 16 h 69"/>
                                <a:gd name="T26" fmla="*/ 8 w 35"/>
                                <a:gd name="T27" fmla="*/ 24 h 69"/>
                                <a:gd name="T28" fmla="*/ 8 w 35"/>
                                <a:gd name="T29" fmla="*/ 67 h 69"/>
                                <a:gd name="T30" fmla="*/ 8 w 35"/>
                                <a:gd name="T31" fmla="*/ 68 h 69"/>
                                <a:gd name="T32" fmla="*/ 7 w 35"/>
                                <a:gd name="T33" fmla="*/ 69 h 69"/>
                                <a:gd name="T34" fmla="*/ 6 w 35"/>
                                <a:gd name="T35" fmla="*/ 69 h 69"/>
                                <a:gd name="T36" fmla="*/ 4 w 35"/>
                                <a:gd name="T37" fmla="*/ 69 h 69"/>
                                <a:gd name="T38" fmla="*/ 2 w 35"/>
                                <a:gd name="T39" fmla="*/ 69 h 69"/>
                                <a:gd name="T40" fmla="*/ 0 w 35"/>
                                <a:gd name="T41" fmla="*/ 69 h 69"/>
                                <a:gd name="T42" fmla="*/ 0 w 35"/>
                                <a:gd name="T43" fmla="*/ 68 h 69"/>
                                <a:gd name="T44" fmla="*/ 0 w 35"/>
                                <a:gd name="T45" fmla="*/ 67 h 69"/>
                                <a:gd name="T46" fmla="*/ 0 w 35"/>
                                <a:gd name="T47" fmla="*/ 3 h 69"/>
                                <a:gd name="T48" fmla="*/ 0 w 35"/>
                                <a:gd name="T49" fmla="*/ 2 h 69"/>
                                <a:gd name="T50" fmla="*/ 0 w 35"/>
                                <a:gd name="T51" fmla="*/ 1 h 69"/>
                                <a:gd name="T52" fmla="*/ 2 w 35"/>
                                <a:gd name="T53" fmla="*/ 1 h 69"/>
                                <a:gd name="T54" fmla="*/ 4 w 35"/>
                                <a:gd name="T55" fmla="*/ 1 h 69"/>
                                <a:gd name="T56" fmla="*/ 6 w 35"/>
                                <a:gd name="T57" fmla="*/ 1 h 69"/>
                                <a:gd name="T58" fmla="*/ 7 w 35"/>
                                <a:gd name="T59" fmla="*/ 1 h 69"/>
                                <a:gd name="T60" fmla="*/ 7 w 35"/>
                                <a:gd name="T61" fmla="*/ 2 h 69"/>
                                <a:gd name="T62" fmla="*/ 8 w 35"/>
                                <a:gd name="T63" fmla="*/ 3 h 69"/>
                                <a:gd name="T64" fmla="*/ 8 w 35"/>
                                <a:gd name="T65" fmla="*/ 13 h 69"/>
                                <a:gd name="T66" fmla="*/ 13 w 35"/>
                                <a:gd name="T67" fmla="*/ 6 h 69"/>
                                <a:gd name="T68" fmla="*/ 17 w 35"/>
                                <a:gd name="T69" fmla="*/ 3 h 69"/>
                                <a:gd name="T70" fmla="*/ 21 w 35"/>
                                <a:gd name="T71" fmla="*/ 1 h 69"/>
                                <a:gd name="T72" fmla="*/ 26 w 35"/>
                                <a:gd name="T73" fmla="*/ 0 h 69"/>
                                <a:gd name="T74" fmla="*/ 28 w 35"/>
                                <a:gd name="T75" fmla="*/ 0 h 69"/>
                                <a:gd name="T76" fmla="*/ 30 w 35"/>
                                <a:gd name="T77" fmla="*/ 1 h 69"/>
                                <a:gd name="T78" fmla="*/ 33 w 35"/>
                                <a:gd name="T79" fmla="*/ 1 h 69"/>
                                <a:gd name="T80" fmla="*/ 34 w 35"/>
                                <a:gd name="T81" fmla="*/ 2 h 69"/>
                                <a:gd name="T82" fmla="*/ 35 w 35"/>
                                <a:gd name="T83" fmla="*/ 3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7"/>
                                    <a:pt x="35" y="8"/>
                                  </a:cubicBezTo>
                                  <a:cubicBezTo>
                                    <a:pt x="35" y="8"/>
                                    <a:pt x="35" y="9"/>
                                    <a:pt x="35" y="9"/>
                                  </a:cubicBezTo>
                                  <a:cubicBezTo>
                                    <a:pt x="35" y="9"/>
                                    <a:pt x="35" y="10"/>
                                    <a:pt x="35" y="10"/>
                                  </a:cubicBezTo>
                                  <a:cubicBezTo>
                                    <a:pt x="34" y="10"/>
                                    <a:pt x="34" y="10"/>
                                    <a:pt x="34" y="10"/>
                                  </a:cubicBezTo>
                                  <a:cubicBezTo>
                                    <a:pt x="33" y="10"/>
                                    <a:pt x="33" y="10"/>
                                    <a:pt x="32" y="10"/>
                                  </a:cubicBezTo>
                                  <a:cubicBezTo>
                                    <a:pt x="32" y="9"/>
                                    <a:pt x="31" y="9"/>
                                    <a:pt x="30" y="9"/>
                                  </a:cubicBezTo>
                                  <a:cubicBezTo>
                                    <a:pt x="30" y="9"/>
                                    <a:pt x="29" y="9"/>
                                    <a:pt x="28" y="8"/>
                                  </a:cubicBezTo>
                                  <a:cubicBezTo>
                                    <a:pt x="27" y="8"/>
                                    <a:pt x="26" y="8"/>
                                    <a:pt x="25" y="8"/>
                                  </a:cubicBezTo>
                                  <a:cubicBezTo>
                                    <a:pt x="24" y="8"/>
                                    <a:pt x="22" y="8"/>
                                    <a:pt x="21" y="9"/>
                                  </a:cubicBezTo>
                                  <a:cubicBezTo>
                                    <a:pt x="20" y="9"/>
                                    <a:pt x="19" y="10"/>
                                    <a:pt x="17" y="11"/>
                                  </a:cubicBezTo>
                                  <a:cubicBezTo>
                                    <a:pt x="16" y="13"/>
                                    <a:pt x="14" y="14"/>
                                    <a:pt x="13" y="16"/>
                                  </a:cubicBezTo>
                                  <a:cubicBezTo>
                                    <a:pt x="11" y="18"/>
                                    <a:pt x="10" y="21"/>
                                    <a:pt x="8" y="24"/>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3"/>
                                  </a:lnTo>
                                  <a:cubicBezTo>
                                    <a:pt x="9" y="10"/>
                                    <a:pt x="11" y="8"/>
                                    <a:pt x="13" y="6"/>
                                  </a:cubicBezTo>
                                  <a:cubicBezTo>
                                    <a:pt x="14" y="5"/>
                                    <a:pt x="16" y="3"/>
                                    <a:pt x="17" y="3"/>
                                  </a:cubicBezTo>
                                  <a:cubicBezTo>
                                    <a:pt x="19" y="2"/>
                                    <a:pt x="20" y="1"/>
                                    <a:pt x="21" y="1"/>
                                  </a:cubicBezTo>
                                  <a:cubicBezTo>
                                    <a:pt x="23" y="0"/>
                                    <a:pt x="24" y="0"/>
                                    <a:pt x="26" y="0"/>
                                  </a:cubicBezTo>
                                  <a:cubicBezTo>
                                    <a:pt x="26" y="0"/>
                                    <a:pt x="27" y="0"/>
                                    <a:pt x="28" y="0"/>
                                  </a:cubicBezTo>
                                  <a:cubicBezTo>
                                    <a:pt x="29" y="0"/>
                                    <a:pt x="29" y="0"/>
                                    <a:pt x="30" y="1"/>
                                  </a:cubicBezTo>
                                  <a:cubicBezTo>
                                    <a:pt x="31" y="1"/>
                                    <a:pt x="32" y="1"/>
                                    <a:pt x="33" y="1"/>
                                  </a:cubicBezTo>
                                  <a:cubicBezTo>
                                    <a:pt x="34" y="2"/>
                                    <a:pt x="34" y="2"/>
                                    <a:pt x="34" y="2"/>
                                  </a:cubicBezTo>
                                  <a:cubicBezTo>
                                    <a:pt x="35" y="2"/>
                                    <a:pt x="35" y="2"/>
                                    <a:pt x="35" y="3"/>
                                  </a:cubicBezTo>
                                  <a:cubicBezTo>
                                    <a:pt x="35" y="3"/>
                                    <a:pt x="35" y="3"/>
                                    <a:pt x="35" y="3"/>
                                  </a:cubicBezTo>
                                  <a:cubicBezTo>
                                    <a:pt x="35" y="3"/>
                                    <a:pt x="35" y="4"/>
                                    <a:pt x="35" y="4"/>
                                  </a:cubicBezTo>
                                  <a:cubicBezTo>
                                    <a:pt x="35" y="5"/>
                                    <a:pt x="35" y="5"/>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8" name="Freeform 135"/>
                          <wps:cNvSpPr>
                            <a:spLocks/>
                          </wps:cNvSpPr>
                          <wps:spPr bwMode="auto">
                            <a:xfrm>
                              <a:off x="2708" y="2276"/>
                              <a:ext cx="53" cy="74"/>
                            </a:xfrm>
                            <a:custGeom>
                              <a:avLst/>
                              <a:gdLst>
                                <a:gd name="T0" fmla="*/ 50 w 50"/>
                                <a:gd name="T1" fmla="*/ 58 h 70"/>
                                <a:gd name="T2" fmla="*/ 50 w 50"/>
                                <a:gd name="T3" fmla="*/ 58 h 70"/>
                                <a:gd name="T4" fmla="*/ 50 w 50"/>
                                <a:gd name="T5" fmla="*/ 59 h 70"/>
                                <a:gd name="T6" fmla="*/ 50 w 50"/>
                                <a:gd name="T7" fmla="*/ 60 h 70"/>
                                <a:gd name="T8" fmla="*/ 50 w 50"/>
                                <a:gd name="T9" fmla="*/ 61 h 70"/>
                                <a:gd name="T10" fmla="*/ 48 w 50"/>
                                <a:gd name="T11" fmla="*/ 63 h 70"/>
                                <a:gd name="T12" fmla="*/ 45 w 50"/>
                                <a:gd name="T13" fmla="*/ 65 h 70"/>
                                <a:gd name="T14" fmla="*/ 40 w 50"/>
                                <a:gd name="T15" fmla="*/ 67 h 70"/>
                                <a:gd name="T16" fmla="*/ 35 w 50"/>
                                <a:gd name="T17" fmla="*/ 69 h 70"/>
                                <a:gd name="T18" fmla="*/ 28 w 50"/>
                                <a:gd name="T19" fmla="*/ 70 h 70"/>
                                <a:gd name="T20" fmla="*/ 16 w 50"/>
                                <a:gd name="T21" fmla="*/ 68 h 70"/>
                                <a:gd name="T22" fmla="*/ 8 w 50"/>
                                <a:gd name="T23" fmla="*/ 61 h 70"/>
                                <a:gd name="T24" fmla="*/ 2 w 50"/>
                                <a:gd name="T25" fmla="*/ 50 h 70"/>
                                <a:gd name="T26" fmla="*/ 0 w 50"/>
                                <a:gd name="T27" fmla="*/ 36 h 70"/>
                                <a:gd name="T28" fmla="*/ 3 w 50"/>
                                <a:gd name="T29" fmla="*/ 19 h 70"/>
                                <a:gd name="T30" fmla="*/ 9 w 50"/>
                                <a:gd name="T31" fmla="*/ 8 h 70"/>
                                <a:gd name="T32" fmla="*/ 18 w 50"/>
                                <a:gd name="T33" fmla="*/ 2 h 70"/>
                                <a:gd name="T34" fmla="*/ 29 w 50"/>
                                <a:gd name="T35" fmla="*/ 0 h 70"/>
                                <a:gd name="T36" fmla="*/ 35 w 50"/>
                                <a:gd name="T37" fmla="*/ 1 h 70"/>
                                <a:gd name="T38" fmla="*/ 41 w 50"/>
                                <a:gd name="T39" fmla="*/ 2 h 70"/>
                                <a:gd name="T40" fmla="*/ 45 w 50"/>
                                <a:gd name="T41" fmla="*/ 5 h 70"/>
                                <a:gd name="T42" fmla="*/ 48 w 50"/>
                                <a:gd name="T43" fmla="*/ 7 h 70"/>
                                <a:gd name="T44" fmla="*/ 49 w 50"/>
                                <a:gd name="T45" fmla="*/ 8 h 70"/>
                                <a:gd name="T46" fmla="*/ 50 w 50"/>
                                <a:gd name="T47" fmla="*/ 9 h 70"/>
                                <a:gd name="T48" fmla="*/ 50 w 50"/>
                                <a:gd name="T49" fmla="*/ 10 h 70"/>
                                <a:gd name="T50" fmla="*/ 50 w 50"/>
                                <a:gd name="T51" fmla="*/ 12 h 70"/>
                                <a:gd name="T52" fmla="*/ 49 w 50"/>
                                <a:gd name="T53" fmla="*/ 15 h 70"/>
                                <a:gd name="T54" fmla="*/ 48 w 50"/>
                                <a:gd name="T55" fmla="*/ 16 h 70"/>
                                <a:gd name="T56" fmla="*/ 46 w 50"/>
                                <a:gd name="T57" fmla="*/ 14 h 70"/>
                                <a:gd name="T58" fmla="*/ 42 w 50"/>
                                <a:gd name="T59" fmla="*/ 12 h 70"/>
                                <a:gd name="T60" fmla="*/ 36 w 50"/>
                                <a:gd name="T61" fmla="*/ 9 h 70"/>
                                <a:gd name="T62" fmla="*/ 29 w 50"/>
                                <a:gd name="T63" fmla="*/ 8 h 70"/>
                                <a:gd name="T64" fmla="*/ 14 w 50"/>
                                <a:gd name="T65" fmla="*/ 15 h 70"/>
                                <a:gd name="T66" fmla="*/ 9 w 50"/>
                                <a:gd name="T67" fmla="*/ 35 h 70"/>
                                <a:gd name="T68" fmla="*/ 11 w 50"/>
                                <a:gd name="T69" fmla="*/ 47 h 70"/>
                                <a:gd name="T70" fmla="*/ 14 w 50"/>
                                <a:gd name="T71" fmla="*/ 56 h 70"/>
                                <a:gd name="T72" fmla="*/ 21 w 50"/>
                                <a:gd name="T73" fmla="*/ 61 h 70"/>
                                <a:gd name="T74" fmla="*/ 29 w 50"/>
                                <a:gd name="T75" fmla="*/ 62 h 70"/>
                                <a:gd name="T76" fmla="*/ 36 w 50"/>
                                <a:gd name="T77" fmla="*/ 61 h 70"/>
                                <a:gd name="T78" fmla="*/ 42 w 50"/>
                                <a:gd name="T79" fmla="*/ 58 h 70"/>
                                <a:gd name="T80" fmla="*/ 46 w 50"/>
                                <a:gd name="T81" fmla="*/ 55 h 70"/>
                                <a:gd name="T82" fmla="*/ 49 w 50"/>
                                <a:gd name="T83" fmla="*/ 54 h 70"/>
                                <a:gd name="T84" fmla="*/ 49 w 50"/>
                                <a:gd name="T85" fmla="*/ 54 h 70"/>
                                <a:gd name="T86" fmla="*/ 50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50" y="61"/>
                                    <a:pt x="50" y="61"/>
                                    <a:pt x="50" y="61"/>
                                  </a:cubicBezTo>
                                  <a:cubicBezTo>
                                    <a:pt x="49" y="62"/>
                                    <a:pt x="49" y="62"/>
                                    <a:pt x="48" y="63"/>
                                  </a:cubicBezTo>
                                  <a:cubicBezTo>
                                    <a:pt x="48" y="63"/>
                                    <a:pt x="47" y="64"/>
                                    <a:pt x="45" y="65"/>
                                  </a:cubicBezTo>
                                  <a:cubicBezTo>
                                    <a:pt x="44" y="66"/>
                                    <a:pt x="42" y="67"/>
                                    <a:pt x="40" y="67"/>
                                  </a:cubicBezTo>
                                  <a:cubicBezTo>
                                    <a:pt x="39" y="68"/>
                                    <a:pt x="37" y="69"/>
                                    <a:pt x="35" y="69"/>
                                  </a:cubicBezTo>
                                  <a:cubicBezTo>
                                    <a:pt x="32" y="70"/>
                                    <a:pt x="30" y="70"/>
                                    <a:pt x="28" y="70"/>
                                  </a:cubicBezTo>
                                  <a:cubicBezTo>
                                    <a:pt x="24" y="70"/>
                                    <a:pt x="20" y="69"/>
                                    <a:pt x="16" y="68"/>
                                  </a:cubicBezTo>
                                  <a:cubicBezTo>
                                    <a:pt x="13" y="66"/>
                                    <a:pt x="10" y="64"/>
                                    <a:pt x="8" y="61"/>
                                  </a:cubicBezTo>
                                  <a:cubicBezTo>
                                    <a:pt x="5" y="58"/>
                                    <a:pt x="3" y="55"/>
                                    <a:pt x="2" y="50"/>
                                  </a:cubicBezTo>
                                  <a:cubicBezTo>
                                    <a:pt x="1" y="46"/>
                                    <a:pt x="0" y="41"/>
                                    <a:pt x="0" y="36"/>
                                  </a:cubicBezTo>
                                  <a:cubicBezTo>
                                    <a:pt x="0" y="29"/>
                                    <a:pt x="1" y="24"/>
                                    <a:pt x="3" y="19"/>
                                  </a:cubicBezTo>
                                  <a:cubicBezTo>
                                    <a:pt x="4" y="15"/>
                                    <a:pt x="6" y="11"/>
                                    <a:pt x="9" y="8"/>
                                  </a:cubicBezTo>
                                  <a:cubicBezTo>
                                    <a:pt x="11" y="6"/>
                                    <a:pt x="14" y="4"/>
                                    <a:pt x="18" y="2"/>
                                  </a:cubicBezTo>
                                  <a:cubicBezTo>
                                    <a:pt x="21" y="1"/>
                                    <a:pt x="25" y="0"/>
                                    <a:pt x="29" y="0"/>
                                  </a:cubicBezTo>
                                  <a:cubicBezTo>
                                    <a:pt x="31" y="0"/>
                                    <a:pt x="33" y="0"/>
                                    <a:pt x="35" y="1"/>
                                  </a:cubicBezTo>
                                  <a:cubicBezTo>
                                    <a:pt x="37" y="1"/>
                                    <a:pt x="39" y="2"/>
                                    <a:pt x="41" y="2"/>
                                  </a:cubicBezTo>
                                  <a:cubicBezTo>
                                    <a:pt x="42" y="3"/>
                                    <a:pt x="44" y="4"/>
                                    <a:pt x="45" y="5"/>
                                  </a:cubicBezTo>
                                  <a:cubicBezTo>
                                    <a:pt x="46" y="5"/>
                                    <a:pt x="47" y="6"/>
                                    <a:pt x="48" y="7"/>
                                  </a:cubicBezTo>
                                  <a:cubicBezTo>
                                    <a:pt x="48" y="7"/>
                                    <a:pt x="49" y="8"/>
                                    <a:pt x="49" y="8"/>
                                  </a:cubicBezTo>
                                  <a:cubicBezTo>
                                    <a:pt x="49" y="8"/>
                                    <a:pt x="49" y="9"/>
                                    <a:pt x="50" y="9"/>
                                  </a:cubicBezTo>
                                  <a:cubicBezTo>
                                    <a:pt x="50" y="10"/>
                                    <a:pt x="50" y="10"/>
                                    <a:pt x="50" y="10"/>
                                  </a:cubicBezTo>
                                  <a:cubicBezTo>
                                    <a:pt x="50" y="11"/>
                                    <a:pt x="50" y="11"/>
                                    <a:pt x="50" y="12"/>
                                  </a:cubicBezTo>
                                  <a:cubicBezTo>
                                    <a:pt x="50" y="13"/>
                                    <a:pt x="50" y="14"/>
                                    <a:pt x="49" y="15"/>
                                  </a:cubicBezTo>
                                  <a:cubicBezTo>
                                    <a:pt x="49" y="15"/>
                                    <a:pt x="48" y="16"/>
                                    <a:pt x="48" y="16"/>
                                  </a:cubicBezTo>
                                  <a:cubicBezTo>
                                    <a:pt x="47" y="16"/>
                                    <a:pt x="47" y="15"/>
                                    <a:pt x="46" y="14"/>
                                  </a:cubicBezTo>
                                  <a:cubicBezTo>
                                    <a:pt x="45" y="14"/>
                                    <a:pt x="43" y="13"/>
                                    <a:pt x="42" y="12"/>
                                  </a:cubicBezTo>
                                  <a:cubicBezTo>
                                    <a:pt x="40" y="11"/>
                                    <a:pt x="38" y="10"/>
                                    <a:pt x="36" y="9"/>
                                  </a:cubicBezTo>
                                  <a:cubicBezTo>
                                    <a:pt x="34" y="8"/>
                                    <a:pt x="32" y="8"/>
                                    <a:pt x="29" y="8"/>
                                  </a:cubicBezTo>
                                  <a:cubicBezTo>
                                    <a:pt x="22" y="8"/>
                                    <a:pt x="18" y="10"/>
                                    <a:pt x="14" y="15"/>
                                  </a:cubicBezTo>
                                  <a:cubicBezTo>
                                    <a:pt x="11" y="19"/>
                                    <a:pt x="9" y="26"/>
                                    <a:pt x="9" y="35"/>
                                  </a:cubicBezTo>
                                  <a:cubicBezTo>
                                    <a:pt x="9" y="40"/>
                                    <a:pt x="10" y="44"/>
                                    <a:pt x="11" y="47"/>
                                  </a:cubicBezTo>
                                  <a:cubicBezTo>
                                    <a:pt x="11" y="51"/>
                                    <a:pt x="13" y="53"/>
                                    <a:pt x="14" y="56"/>
                                  </a:cubicBezTo>
                                  <a:cubicBezTo>
                                    <a:pt x="16" y="58"/>
                                    <a:pt x="18" y="60"/>
                                    <a:pt x="21" y="61"/>
                                  </a:cubicBezTo>
                                  <a:cubicBezTo>
                                    <a:pt x="23" y="62"/>
                                    <a:pt x="26" y="62"/>
                                    <a:pt x="29" y="62"/>
                                  </a:cubicBezTo>
                                  <a:cubicBezTo>
                                    <a:pt x="32" y="62"/>
                                    <a:pt x="34" y="62"/>
                                    <a:pt x="36" y="61"/>
                                  </a:cubicBezTo>
                                  <a:cubicBezTo>
                                    <a:pt x="39" y="60"/>
                                    <a:pt x="40" y="59"/>
                                    <a:pt x="42" y="58"/>
                                  </a:cubicBezTo>
                                  <a:cubicBezTo>
                                    <a:pt x="44" y="57"/>
                                    <a:pt x="45" y="56"/>
                                    <a:pt x="46" y="55"/>
                                  </a:cubicBezTo>
                                  <a:cubicBezTo>
                                    <a:pt x="47" y="54"/>
                                    <a:pt x="48" y="54"/>
                                    <a:pt x="49" y="54"/>
                                  </a:cubicBezTo>
                                  <a:cubicBezTo>
                                    <a:pt x="49" y="54"/>
                                    <a:pt x="49" y="54"/>
                                    <a:pt x="49" y="54"/>
                                  </a:cubicBezTo>
                                  <a:cubicBezTo>
                                    <a:pt x="49" y="54"/>
                                    <a:pt x="50" y="54"/>
                                    <a:pt x="50"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39" name="Freeform 136"/>
                          <wps:cNvSpPr>
                            <a:spLocks noEditPoints="1"/>
                          </wps:cNvSpPr>
                          <wps:spPr bwMode="auto">
                            <a:xfrm>
                              <a:off x="2778" y="2276"/>
                              <a:ext cx="64" cy="74"/>
                            </a:xfrm>
                            <a:custGeom>
                              <a:avLst/>
                              <a:gdLst>
                                <a:gd name="T0" fmla="*/ 61 w 61"/>
                                <a:gd name="T1" fmla="*/ 34 h 70"/>
                                <a:gd name="T2" fmla="*/ 61 w 61"/>
                                <a:gd name="T3" fmla="*/ 34 h 70"/>
                                <a:gd name="T4" fmla="*/ 59 w 61"/>
                                <a:gd name="T5" fmla="*/ 49 h 70"/>
                                <a:gd name="T6" fmla="*/ 54 w 61"/>
                                <a:gd name="T7" fmla="*/ 60 h 70"/>
                                <a:gd name="T8" fmla="*/ 44 w 61"/>
                                <a:gd name="T9" fmla="*/ 67 h 70"/>
                                <a:gd name="T10" fmla="*/ 30 w 61"/>
                                <a:gd name="T11" fmla="*/ 70 h 70"/>
                                <a:gd name="T12" fmla="*/ 17 w 61"/>
                                <a:gd name="T13" fmla="*/ 68 h 70"/>
                                <a:gd name="T14" fmla="*/ 7 w 61"/>
                                <a:gd name="T15" fmla="*/ 61 h 70"/>
                                <a:gd name="T16" fmla="*/ 1 w 61"/>
                                <a:gd name="T17" fmla="*/ 50 h 70"/>
                                <a:gd name="T18" fmla="*/ 0 w 61"/>
                                <a:gd name="T19" fmla="*/ 36 h 70"/>
                                <a:gd name="T20" fmla="*/ 2 w 61"/>
                                <a:gd name="T21" fmla="*/ 21 h 70"/>
                                <a:gd name="T22" fmla="*/ 7 w 61"/>
                                <a:gd name="T23" fmla="*/ 10 h 70"/>
                                <a:gd name="T24" fmla="*/ 17 w 61"/>
                                <a:gd name="T25" fmla="*/ 3 h 70"/>
                                <a:gd name="T26" fmla="*/ 31 w 61"/>
                                <a:gd name="T27" fmla="*/ 0 h 70"/>
                                <a:gd name="T28" fmla="*/ 44 w 61"/>
                                <a:gd name="T29" fmla="*/ 2 h 70"/>
                                <a:gd name="T30" fmla="*/ 54 w 61"/>
                                <a:gd name="T31" fmla="*/ 9 h 70"/>
                                <a:gd name="T32" fmla="*/ 60 w 61"/>
                                <a:gd name="T33" fmla="*/ 20 h 70"/>
                                <a:gd name="T34" fmla="*/ 61 w 61"/>
                                <a:gd name="T35" fmla="*/ 34 h 70"/>
                                <a:gd name="T36" fmla="*/ 61 w 61"/>
                                <a:gd name="T37" fmla="*/ 34 h 70"/>
                                <a:gd name="T38" fmla="*/ 52 w 61"/>
                                <a:gd name="T39" fmla="*/ 35 h 70"/>
                                <a:gd name="T40" fmla="*/ 52 w 61"/>
                                <a:gd name="T41" fmla="*/ 35 h 70"/>
                                <a:gd name="T42" fmla="*/ 51 w 61"/>
                                <a:gd name="T43" fmla="*/ 25 h 70"/>
                                <a:gd name="T44" fmla="*/ 48 w 61"/>
                                <a:gd name="T45" fmla="*/ 16 h 70"/>
                                <a:gd name="T46" fmla="*/ 41 w 61"/>
                                <a:gd name="T47" fmla="*/ 10 h 70"/>
                                <a:gd name="T48" fmla="*/ 31 w 61"/>
                                <a:gd name="T49" fmla="*/ 8 h 70"/>
                                <a:gd name="T50" fmla="*/ 21 w 61"/>
                                <a:gd name="T51" fmla="*/ 10 h 70"/>
                                <a:gd name="T52" fmla="*/ 14 w 61"/>
                                <a:gd name="T53" fmla="*/ 15 h 70"/>
                                <a:gd name="T54" fmla="*/ 10 w 61"/>
                                <a:gd name="T55" fmla="*/ 24 h 70"/>
                                <a:gd name="T56" fmla="*/ 9 w 61"/>
                                <a:gd name="T57" fmla="*/ 35 h 70"/>
                                <a:gd name="T58" fmla="*/ 10 w 61"/>
                                <a:gd name="T59" fmla="*/ 45 h 70"/>
                                <a:gd name="T60" fmla="*/ 13 w 61"/>
                                <a:gd name="T61" fmla="*/ 54 h 70"/>
                                <a:gd name="T62" fmla="*/ 20 w 61"/>
                                <a:gd name="T63" fmla="*/ 60 h 70"/>
                                <a:gd name="T64" fmla="*/ 30 w 61"/>
                                <a:gd name="T65" fmla="*/ 62 h 70"/>
                                <a:gd name="T66" fmla="*/ 40 w 61"/>
                                <a:gd name="T67" fmla="*/ 60 h 70"/>
                                <a:gd name="T68" fmla="*/ 47 w 61"/>
                                <a:gd name="T69" fmla="*/ 55 h 70"/>
                                <a:gd name="T70" fmla="*/ 51 w 61"/>
                                <a:gd name="T71" fmla="*/ 46 h 70"/>
                                <a:gd name="T72" fmla="*/ 52 w 61"/>
                                <a:gd name="T73" fmla="*/ 35 h 70"/>
                                <a:gd name="T74" fmla="*/ 52 w 61"/>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1" h="70">
                                  <a:moveTo>
                                    <a:pt x="61" y="34"/>
                                  </a:moveTo>
                                  <a:lnTo>
                                    <a:pt x="61" y="34"/>
                                  </a:lnTo>
                                  <a:cubicBezTo>
                                    <a:pt x="61" y="39"/>
                                    <a:pt x="61" y="44"/>
                                    <a:pt x="59" y="49"/>
                                  </a:cubicBezTo>
                                  <a:cubicBezTo>
                                    <a:pt x="58" y="53"/>
                                    <a:pt x="56" y="57"/>
                                    <a:pt x="54" y="60"/>
                                  </a:cubicBezTo>
                                  <a:cubicBezTo>
                                    <a:pt x="51" y="63"/>
                                    <a:pt x="48" y="65"/>
                                    <a:pt x="44" y="67"/>
                                  </a:cubicBezTo>
                                  <a:cubicBezTo>
                                    <a:pt x="40" y="69"/>
                                    <a:pt x="35" y="70"/>
                                    <a:pt x="30" y="70"/>
                                  </a:cubicBezTo>
                                  <a:cubicBezTo>
                                    <a:pt x="25" y="70"/>
                                    <a:pt x="20" y="69"/>
                                    <a:pt x="17" y="68"/>
                                  </a:cubicBezTo>
                                  <a:cubicBezTo>
                                    <a:pt x="13" y="66"/>
                                    <a:pt x="10" y="64"/>
                                    <a:pt x="7" y="61"/>
                                  </a:cubicBezTo>
                                  <a:cubicBezTo>
                                    <a:pt x="5" y="58"/>
                                    <a:pt x="3" y="54"/>
                                    <a:pt x="1" y="50"/>
                                  </a:cubicBezTo>
                                  <a:cubicBezTo>
                                    <a:pt x="0" y="46"/>
                                    <a:pt x="0" y="41"/>
                                    <a:pt x="0" y="36"/>
                                  </a:cubicBezTo>
                                  <a:cubicBezTo>
                                    <a:pt x="0" y="30"/>
                                    <a:pt x="0" y="26"/>
                                    <a:pt x="2" y="21"/>
                                  </a:cubicBezTo>
                                  <a:cubicBezTo>
                                    <a:pt x="3" y="17"/>
                                    <a:pt x="5" y="13"/>
                                    <a:pt x="7" y="10"/>
                                  </a:cubicBezTo>
                                  <a:cubicBezTo>
                                    <a:pt x="10" y="7"/>
                                    <a:pt x="13" y="5"/>
                                    <a:pt x="17" y="3"/>
                                  </a:cubicBezTo>
                                  <a:cubicBezTo>
                                    <a:pt x="21" y="1"/>
                                    <a:pt x="26" y="0"/>
                                    <a:pt x="31" y="0"/>
                                  </a:cubicBezTo>
                                  <a:cubicBezTo>
                                    <a:pt x="36" y="0"/>
                                    <a:pt x="41" y="1"/>
                                    <a:pt x="44" y="2"/>
                                  </a:cubicBezTo>
                                  <a:cubicBezTo>
                                    <a:pt x="48" y="4"/>
                                    <a:pt x="51" y="6"/>
                                    <a:pt x="54" y="9"/>
                                  </a:cubicBezTo>
                                  <a:cubicBezTo>
                                    <a:pt x="56" y="12"/>
                                    <a:pt x="58" y="16"/>
                                    <a:pt x="60" y="20"/>
                                  </a:cubicBezTo>
                                  <a:cubicBezTo>
                                    <a:pt x="61" y="24"/>
                                    <a:pt x="61" y="29"/>
                                    <a:pt x="61" y="34"/>
                                  </a:cubicBezTo>
                                  <a:lnTo>
                                    <a:pt x="61" y="34"/>
                                  </a:lnTo>
                                  <a:close/>
                                  <a:moveTo>
                                    <a:pt x="52" y="35"/>
                                  </a:moveTo>
                                  <a:lnTo>
                                    <a:pt x="52" y="35"/>
                                  </a:lnTo>
                                  <a:cubicBezTo>
                                    <a:pt x="52" y="31"/>
                                    <a:pt x="52" y="28"/>
                                    <a:pt x="51" y="25"/>
                                  </a:cubicBezTo>
                                  <a:cubicBezTo>
                                    <a:pt x="51" y="21"/>
                                    <a:pt x="50" y="18"/>
                                    <a:pt x="48" y="16"/>
                                  </a:cubicBezTo>
                                  <a:cubicBezTo>
                                    <a:pt x="46" y="13"/>
                                    <a:pt x="44" y="11"/>
                                    <a:pt x="41" y="10"/>
                                  </a:cubicBezTo>
                                  <a:cubicBezTo>
                                    <a:pt x="38" y="8"/>
                                    <a:pt x="35" y="8"/>
                                    <a:pt x="31" y="8"/>
                                  </a:cubicBezTo>
                                  <a:cubicBezTo>
                                    <a:pt x="27" y="8"/>
                                    <a:pt x="23" y="8"/>
                                    <a:pt x="21" y="10"/>
                                  </a:cubicBezTo>
                                  <a:cubicBezTo>
                                    <a:pt x="18" y="11"/>
                                    <a:pt x="16" y="13"/>
                                    <a:pt x="14" y="15"/>
                                  </a:cubicBezTo>
                                  <a:cubicBezTo>
                                    <a:pt x="12" y="18"/>
                                    <a:pt x="11" y="21"/>
                                    <a:pt x="10" y="24"/>
                                  </a:cubicBezTo>
                                  <a:cubicBezTo>
                                    <a:pt x="9" y="27"/>
                                    <a:pt x="9" y="31"/>
                                    <a:pt x="9" y="35"/>
                                  </a:cubicBezTo>
                                  <a:cubicBezTo>
                                    <a:pt x="9" y="38"/>
                                    <a:pt x="9" y="42"/>
                                    <a:pt x="10" y="45"/>
                                  </a:cubicBezTo>
                                  <a:cubicBezTo>
                                    <a:pt x="10" y="49"/>
                                    <a:pt x="12" y="52"/>
                                    <a:pt x="13" y="54"/>
                                  </a:cubicBezTo>
                                  <a:cubicBezTo>
                                    <a:pt x="15" y="57"/>
                                    <a:pt x="17" y="59"/>
                                    <a:pt x="20" y="60"/>
                                  </a:cubicBezTo>
                                  <a:cubicBezTo>
                                    <a:pt x="23" y="62"/>
                                    <a:pt x="26" y="62"/>
                                    <a:pt x="30" y="62"/>
                                  </a:cubicBezTo>
                                  <a:cubicBezTo>
                                    <a:pt x="34" y="62"/>
                                    <a:pt x="38" y="62"/>
                                    <a:pt x="40" y="60"/>
                                  </a:cubicBezTo>
                                  <a:cubicBezTo>
                                    <a:pt x="43" y="59"/>
                                    <a:pt x="45" y="57"/>
                                    <a:pt x="47" y="55"/>
                                  </a:cubicBezTo>
                                  <a:cubicBezTo>
                                    <a:pt x="49" y="52"/>
                                    <a:pt x="50" y="49"/>
                                    <a:pt x="51" y="46"/>
                                  </a:cubicBezTo>
                                  <a:cubicBezTo>
                                    <a:pt x="52" y="43"/>
                                    <a:pt x="52" y="39"/>
                                    <a:pt x="52" y="35"/>
                                  </a:cubicBezTo>
                                  <a:lnTo>
                                    <a:pt x="52"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0" name="Freeform 137"/>
                          <wps:cNvSpPr>
                            <a:spLocks/>
                          </wps:cNvSpPr>
                          <wps:spPr bwMode="auto">
                            <a:xfrm>
                              <a:off x="2867" y="2276"/>
                              <a:ext cx="97" cy="73"/>
                            </a:xfrm>
                            <a:custGeom>
                              <a:avLst/>
                              <a:gdLst>
                                <a:gd name="T0" fmla="*/ 92 w 92"/>
                                <a:gd name="T1" fmla="*/ 67 h 69"/>
                                <a:gd name="T2" fmla="*/ 91 w 92"/>
                                <a:gd name="T3" fmla="*/ 69 h 69"/>
                                <a:gd name="T4" fmla="*/ 88 w 92"/>
                                <a:gd name="T5" fmla="*/ 69 h 69"/>
                                <a:gd name="T6" fmla="*/ 85 w 92"/>
                                <a:gd name="T7" fmla="*/ 69 h 69"/>
                                <a:gd name="T8" fmla="*/ 84 w 92"/>
                                <a:gd name="T9" fmla="*/ 67 h 69"/>
                                <a:gd name="T10" fmla="*/ 83 w 92"/>
                                <a:gd name="T11" fmla="*/ 19 h 69"/>
                                <a:gd name="T12" fmla="*/ 76 w 92"/>
                                <a:gd name="T13" fmla="*/ 9 h 69"/>
                                <a:gd name="T14" fmla="*/ 61 w 92"/>
                                <a:gd name="T15" fmla="*/ 11 h 69"/>
                                <a:gd name="T16" fmla="*/ 51 w 92"/>
                                <a:gd name="T17" fmla="*/ 67 h 69"/>
                                <a:gd name="T18" fmla="*/ 50 w 92"/>
                                <a:gd name="T19" fmla="*/ 69 h 69"/>
                                <a:gd name="T20" fmla="*/ 46 w 92"/>
                                <a:gd name="T21" fmla="*/ 69 h 69"/>
                                <a:gd name="T22" fmla="*/ 43 w 92"/>
                                <a:gd name="T23" fmla="*/ 69 h 69"/>
                                <a:gd name="T24" fmla="*/ 42 w 92"/>
                                <a:gd name="T25" fmla="*/ 67 h 69"/>
                                <a:gd name="T26" fmla="*/ 41 w 92"/>
                                <a:gd name="T27" fmla="*/ 19 h 69"/>
                                <a:gd name="T28" fmla="*/ 34 w 92"/>
                                <a:gd name="T29" fmla="*/ 9 h 69"/>
                                <a:gd name="T30" fmla="*/ 19 w 92"/>
                                <a:gd name="T31" fmla="*/ 11 h 69"/>
                                <a:gd name="T32" fmla="*/ 9 w 92"/>
                                <a:gd name="T33" fmla="*/ 67 h 69"/>
                                <a:gd name="T34" fmla="*/ 8 w 92"/>
                                <a:gd name="T35" fmla="*/ 69 h 69"/>
                                <a:gd name="T36" fmla="*/ 5 w 92"/>
                                <a:gd name="T37" fmla="*/ 69 h 69"/>
                                <a:gd name="T38" fmla="*/ 1 w 92"/>
                                <a:gd name="T39" fmla="*/ 69 h 69"/>
                                <a:gd name="T40" fmla="*/ 0 w 92"/>
                                <a:gd name="T41" fmla="*/ 67 h 69"/>
                                <a:gd name="T42" fmla="*/ 1 w 92"/>
                                <a:gd name="T43" fmla="*/ 2 h 69"/>
                                <a:gd name="T44" fmla="*/ 2 w 92"/>
                                <a:gd name="T45" fmla="*/ 1 h 69"/>
                                <a:gd name="T46" fmla="*/ 6 w 92"/>
                                <a:gd name="T47" fmla="*/ 1 h 69"/>
                                <a:gd name="T48" fmla="*/ 8 w 92"/>
                                <a:gd name="T49" fmla="*/ 2 h 69"/>
                                <a:gd name="T50" fmla="*/ 8 w 92"/>
                                <a:gd name="T51" fmla="*/ 12 h 69"/>
                                <a:gd name="T52" fmla="*/ 29 w 92"/>
                                <a:gd name="T53" fmla="*/ 0 h 69"/>
                                <a:gd name="T54" fmla="*/ 42 w 92"/>
                                <a:gd name="T55" fmla="*/ 4 h 69"/>
                                <a:gd name="T56" fmla="*/ 49 w 92"/>
                                <a:gd name="T57" fmla="*/ 13 h 69"/>
                                <a:gd name="T58" fmla="*/ 61 w 92"/>
                                <a:gd name="T59" fmla="*/ 3 h 69"/>
                                <a:gd name="T60" fmla="*/ 71 w 92"/>
                                <a:gd name="T61" fmla="*/ 0 h 69"/>
                                <a:gd name="T62" fmla="*/ 88 w 92"/>
                                <a:gd name="T63" fmla="*/ 8 h 69"/>
                                <a:gd name="T64" fmla="*/ 92 w 92"/>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8"/>
                                    <a:pt x="92" y="68"/>
                                    <a:pt x="92" y="68"/>
                                  </a:cubicBezTo>
                                  <a:cubicBezTo>
                                    <a:pt x="92" y="68"/>
                                    <a:pt x="92" y="68"/>
                                    <a:pt x="91" y="69"/>
                                  </a:cubicBezTo>
                                  <a:cubicBezTo>
                                    <a:pt x="91" y="69"/>
                                    <a:pt x="91" y="69"/>
                                    <a:pt x="90" y="69"/>
                                  </a:cubicBezTo>
                                  <a:cubicBezTo>
                                    <a:pt x="90" y="69"/>
                                    <a:pt x="89" y="69"/>
                                    <a:pt x="88" y="69"/>
                                  </a:cubicBezTo>
                                  <a:cubicBezTo>
                                    <a:pt x="87" y="69"/>
                                    <a:pt x="87" y="69"/>
                                    <a:pt x="86" y="69"/>
                                  </a:cubicBezTo>
                                  <a:cubicBezTo>
                                    <a:pt x="85" y="69"/>
                                    <a:pt x="85" y="69"/>
                                    <a:pt x="85" y="69"/>
                                  </a:cubicBezTo>
                                  <a:cubicBezTo>
                                    <a:pt x="84" y="68"/>
                                    <a:pt x="84" y="68"/>
                                    <a:pt x="84" y="68"/>
                                  </a:cubicBezTo>
                                  <a:cubicBezTo>
                                    <a:pt x="84" y="68"/>
                                    <a:pt x="84" y="68"/>
                                    <a:pt x="84" y="67"/>
                                  </a:cubicBezTo>
                                  <a:lnTo>
                                    <a:pt x="84" y="28"/>
                                  </a:lnTo>
                                  <a:cubicBezTo>
                                    <a:pt x="84" y="25"/>
                                    <a:pt x="84" y="22"/>
                                    <a:pt x="83" y="19"/>
                                  </a:cubicBezTo>
                                  <a:cubicBezTo>
                                    <a:pt x="82" y="17"/>
                                    <a:pt x="82" y="15"/>
                                    <a:pt x="80" y="13"/>
                                  </a:cubicBezTo>
                                  <a:cubicBezTo>
                                    <a:pt x="79" y="11"/>
                                    <a:pt x="78" y="10"/>
                                    <a:pt x="76" y="9"/>
                                  </a:cubicBezTo>
                                  <a:cubicBezTo>
                                    <a:pt x="74" y="8"/>
                                    <a:pt x="72" y="7"/>
                                    <a:pt x="70" y="7"/>
                                  </a:cubicBezTo>
                                  <a:cubicBezTo>
                                    <a:pt x="67" y="7"/>
                                    <a:pt x="64" y="8"/>
                                    <a:pt x="61" y="11"/>
                                  </a:cubicBezTo>
                                  <a:cubicBezTo>
                                    <a:pt x="58" y="13"/>
                                    <a:pt x="54" y="16"/>
                                    <a:pt x="51" y="21"/>
                                  </a:cubicBezTo>
                                  <a:lnTo>
                                    <a:pt x="51" y="67"/>
                                  </a:lnTo>
                                  <a:cubicBezTo>
                                    <a:pt x="51" y="68"/>
                                    <a:pt x="50" y="68"/>
                                    <a:pt x="50" y="68"/>
                                  </a:cubicBezTo>
                                  <a:cubicBezTo>
                                    <a:pt x="50" y="68"/>
                                    <a:pt x="50" y="68"/>
                                    <a:pt x="50" y="69"/>
                                  </a:cubicBezTo>
                                  <a:cubicBezTo>
                                    <a:pt x="49" y="69"/>
                                    <a:pt x="49" y="69"/>
                                    <a:pt x="48" y="69"/>
                                  </a:cubicBezTo>
                                  <a:cubicBezTo>
                                    <a:pt x="48" y="69"/>
                                    <a:pt x="47" y="69"/>
                                    <a:pt x="46" y="69"/>
                                  </a:cubicBezTo>
                                  <a:cubicBezTo>
                                    <a:pt x="46" y="69"/>
                                    <a:pt x="45" y="69"/>
                                    <a:pt x="44" y="69"/>
                                  </a:cubicBezTo>
                                  <a:cubicBezTo>
                                    <a:pt x="44" y="69"/>
                                    <a:pt x="43" y="69"/>
                                    <a:pt x="43" y="69"/>
                                  </a:cubicBezTo>
                                  <a:cubicBezTo>
                                    <a:pt x="43" y="68"/>
                                    <a:pt x="42" y="68"/>
                                    <a:pt x="42" y="68"/>
                                  </a:cubicBezTo>
                                  <a:cubicBezTo>
                                    <a:pt x="42" y="68"/>
                                    <a:pt x="42" y="68"/>
                                    <a:pt x="42" y="67"/>
                                  </a:cubicBezTo>
                                  <a:lnTo>
                                    <a:pt x="42" y="28"/>
                                  </a:lnTo>
                                  <a:cubicBezTo>
                                    <a:pt x="42" y="25"/>
                                    <a:pt x="42" y="22"/>
                                    <a:pt x="41" y="19"/>
                                  </a:cubicBezTo>
                                  <a:cubicBezTo>
                                    <a:pt x="41" y="17"/>
                                    <a:pt x="40" y="15"/>
                                    <a:pt x="39" y="13"/>
                                  </a:cubicBezTo>
                                  <a:cubicBezTo>
                                    <a:pt x="38" y="11"/>
                                    <a:pt x="36" y="10"/>
                                    <a:pt x="34" y="9"/>
                                  </a:cubicBezTo>
                                  <a:cubicBezTo>
                                    <a:pt x="32" y="8"/>
                                    <a:pt x="30" y="7"/>
                                    <a:pt x="28" y="7"/>
                                  </a:cubicBezTo>
                                  <a:cubicBezTo>
                                    <a:pt x="25" y="7"/>
                                    <a:pt x="22" y="8"/>
                                    <a:pt x="19" y="11"/>
                                  </a:cubicBezTo>
                                  <a:cubicBezTo>
                                    <a:pt x="16" y="13"/>
                                    <a:pt x="12" y="16"/>
                                    <a:pt x="9" y="21"/>
                                  </a:cubicBezTo>
                                  <a:lnTo>
                                    <a:pt x="9" y="67"/>
                                  </a:lnTo>
                                  <a:cubicBezTo>
                                    <a:pt x="9" y="68"/>
                                    <a:pt x="9" y="68"/>
                                    <a:pt x="9" y="68"/>
                                  </a:cubicBezTo>
                                  <a:cubicBezTo>
                                    <a:pt x="8" y="68"/>
                                    <a:pt x="8" y="68"/>
                                    <a:pt x="8" y="69"/>
                                  </a:cubicBezTo>
                                  <a:cubicBezTo>
                                    <a:pt x="8" y="69"/>
                                    <a:pt x="7" y="69"/>
                                    <a:pt x="7" y="69"/>
                                  </a:cubicBezTo>
                                  <a:cubicBezTo>
                                    <a:pt x="6" y="69"/>
                                    <a:pt x="5" y="69"/>
                                    <a:pt x="5" y="69"/>
                                  </a:cubicBezTo>
                                  <a:cubicBezTo>
                                    <a:pt x="4" y="69"/>
                                    <a:pt x="3" y="69"/>
                                    <a:pt x="3" y="69"/>
                                  </a:cubicBezTo>
                                  <a:cubicBezTo>
                                    <a:pt x="2" y="69"/>
                                    <a:pt x="2" y="69"/>
                                    <a:pt x="1" y="69"/>
                                  </a:cubicBezTo>
                                  <a:cubicBezTo>
                                    <a:pt x="1" y="68"/>
                                    <a:pt x="1" y="68"/>
                                    <a:pt x="1" y="68"/>
                                  </a:cubicBezTo>
                                  <a:cubicBezTo>
                                    <a:pt x="0" y="68"/>
                                    <a:pt x="0" y="68"/>
                                    <a:pt x="0" y="67"/>
                                  </a:cubicBezTo>
                                  <a:lnTo>
                                    <a:pt x="0" y="3"/>
                                  </a:lnTo>
                                  <a:cubicBezTo>
                                    <a:pt x="0" y="2"/>
                                    <a:pt x="0" y="2"/>
                                    <a:pt x="1" y="2"/>
                                  </a:cubicBezTo>
                                  <a:cubicBezTo>
                                    <a:pt x="1" y="2"/>
                                    <a:pt x="1" y="2"/>
                                    <a:pt x="1" y="1"/>
                                  </a:cubicBezTo>
                                  <a:cubicBezTo>
                                    <a:pt x="2" y="1"/>
                                    <a:pt x="2" y="1"/>
                                    <a:pt x="2" y="1"/>
                                  </a:cubicBezTo>
                                  <a:cubicBezTo>
                                    <a:pt x="3" y="1"/>
                                    <a:pt x="4" y="1"/>
                                    <a:pt x="4" y="1"/>
                                  </a:cubicBezTo>
                                  <a:cubicBezTo>
                                    <a:pt x="5" y="1"/>
                                    <a:pt x="6" y="1"/>
                                    <a:pt x="6" y="1"/>
                                  </a:cubicBezTo>
                                  <a:cubicBezTo>
                                    <a:pt x="7" y="1"/>
                                    <a:pt x="7" y="1"/>
                                    <a:pt x="8" y="1"/>
                                  </a:cubicBezTo>
                                  <a:cubicBezTo>
                                    <a:pt x="8" y="2"/>
                                    <a:pt x="8" y="2"/>
                                    <a:pt x="8" y="2"/>
                                  </a:cubicBezTo>
                                  <a:cubicBezTo>
                                    <a:pt x="8" y="2"/>
                                    <a:pt x="8" y="2"/>
                                    <a:pt x="8" y="3"/>
                                  </a:cubicBezTo>
                                  <a:lnTo>
                                    <a:pt x="8" y="12"/>
                                  </a:lnTo>
                                  <a:cubicBezTo>
                                    <a:pt x="12" y="8"/>
                                    <a:pt x="16" y="5"/>
                                    <a:pt x="19" y="3"/>
                                  </a:cubicBezTo>
                                  <a:cubicBezTo>
                                    <a:pt x="22" y="1"/>
                                    <a:pt x="26" y="0"/>
                                    <a:pt x="29" y="0"/>
                                  </a:cubicBezTo>
                                  <a:cubicBezTo>
                                    <a:pt x="32" y="0"/>
                                    <a:pt x="34" y="0"/>
                                    <a:pt x="36" y="1"/>
                                  </a:cubicBezTo>
                                  <a:cubicBezTo>
                                    <a:pt x="38" y="2"/>
                                    <a:pt x="40" y="3"/>
                                    <a:pt x="42" y="4"/>
                                  </a:cubicBezTo>
                                  <a:cubicBezTo>
                                    <a:pt x="43" y="5"/>
                                    <a:pt x="45" y="6"/>
                                    <a:pt x="46" y="8"/>
                                  </a:cubicBezTo>
                                  <a:cubicBezTo>
                                    <a:pt x="47" y="10"/>
                                    <a:pt x="48" y="11"/>
                                    <a:pt x="49" y="13"/>
                                  </a:cubicBezTo>
                                  <a:cubicBezTo>
                                    <a:pt x="51" y="11"/>
                                    <a:pt x="53" y="9"/>
                                    <a:pt x="55" y="7"/>
                                  </a:cubicBezTo>
                                  <a:cubicBezTo>
                                    <a:pt x="57" y="5"/>
                                    <a:pt x="59" y="4"/>
                                    <a:pt x="61" y="3"/>
                                  </a:cubicBezTo>
                                  <a:cubicBezTo>
                                    <a:pt x="62" y="2"/>
                                    <a:pt x="64" y="1"/>
                                    <a:pt x="66" y="1"/>
                                  </a:cubicBezTo>
                                  <a:cubicBezTo>
                                    <a:pt x="67" y="0"/>
                                    <a:pt x="69" y="0"/>
                                    <a:pt x="71" y="0"/>
                                  </a:cubicBezTo>
                                  <a:cubicBezTo>
                                    <a:pt x="75" y="0"/>
                                    <a:pt x="78" y="1"/>
                                    <a:pt x="81" y="2"/>
                                  </a:cubicBezTo>
                                  <a:cubicBezTo>
                                    <a:pt x="84" y="4"/>
                                    <a:pt x="86" y="6"/>
                                    <a:pt x="88" y="8"/>
                                  </a:cubicBezTo>
                                  <a:cubicBezTo>
                                    <a:pt x="89" y="10"/>
                                    <a:pt x="90" y="13"/>
                                    <a:pt x="91" y="17"/>
                                  </a:cubicBezTo>
                                  <a:cubicBezTo>
                                    <a:pt x="92" y="20"/>
                                    <a:pt x="92" y="23"/>
                                    <a:pt x="92" y="27"/>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1" name="Freeform 138"/>
                          <wps:cNvSpPr>
                            <a:spLocks/>
                          </wps:cNvSpPr>
                          <wps:spPr bwMode="auto">
                            <a:xfrm>
                              <a:off x="2996" y="2276"/>
                              <a:ext cx="97" cy="73"/>
                            </a:xfrm>
                            <a:custGeom>
                              <a:avLst/>
                              <a:gdLst>
                                <a:gd name="T0" fmla="*/ 92 w 92"/>
                                <a:gd name="T1" fmla="*/ 67 h 69"/>
                                <a:gd name="T2" fmla="*/ 91 w 92"/>
                                <a:gd name="T3" fmla="*/ 69 h 69"/>
                                <a:gd name="T4" fmla="*/ 87 w 92"/>
                                <a:gd name="T5" fmla="*/ 69 h 69"/>
                                <a:gd name="T6" fmla="*/ 84 w 92"/>
                                <a:gd name="T7" fmla="*/ 69 h 69"/>
                                <a:gd name="T8" fmla="*/ 83 w 92"/>
                                <a:gd name="T9" fmla="*/ 67 h 69"/>
                                <a:gd name="T10" fmla="*/ 82 w 92"/>
                                <a:gd name="T11" fmla="*/ 19 h 69"/>
                                <a:gd name="T12" fmla="*/ 75 w 92"/>
                                <a:gd name="T13" fmla="*/ 9 h 69"/>
                                <a:gd name="T14" fmla="*/ 60 w 92"/>
                                <a:gd name="T15" fmla="*/ 11 h 69"/>
                                <a:gd name="T16" fmla="*/ 50 w 92"/>
                                <a:gd name="T17" fmla="*/ 67 h 69"/>
                                <a:gd name="T18" fmla="*/ 49 w 92"/>
                                <a:gd name="T19" fmla="*/ 69 h 69"/>
                                <a:gd name="T20" fmla="*/ 46 w 92"/>
                                <a:gd name="T21" fmla="*/ 69 h 69"/>
                                <a:gd name="T22" fmla="*/ 42 w 92"/>
                                <a:gd name="T23" fmla="*/ 69 h 69"/>
                                <a:gd name="T24" fmla="*/ 41 w 92"/>
                                <a:gd name="T25" fmla="*/ 67 h 69"/>
                                <a:gd name="T26" fmla="*/ 41 w 92"/>
                                <a:gd name="T27" fmla="*/ 19 h 69"/>
                                <a:gd name="T28" fmla="*/ 33 w 92"/>
                                <a:gd name="T29" fmla="*/ 9 h 69"/>
                                <a:gd name="T30" fmla="*/ 18 w 92"/>
                                <a:gd name="T31" fmla="*/ 11 h 69"/>
                                <a:gd name="T32" fmla="*/ 8 w 92"/>
                                <a:gd name="T33" fmla="*/ 67 h 69"/>
                                <a:gd name="T34" fmla="*/ 7 w 92"/>
                                <a:gd name="T35" fmla="*/ 69 h 69"/>
                                <a:gd name="T36" fmla="*/ 4 w 92"/>
                                <a:gd name="T37" fmla="*/ 69 h 69"/>
                                <a:gd name="T38" fmla="*/ 0 w 92"/>
                                <a:gd name="T39" fmla="*/ 69 h 69"/>
                                <a:gd name="T40" fmla="*/ 0 w 92"/>
                                <a:gd name="T41" fmla="*/ 67 h 69"/>
                                <a:gd name="T42" fmla="*/ 0 w 92"/>
                                <a:gd name="T43" fmla="*/ 2 h 69"/>
                                <a:gd name="T44" fmla="*/ 2 w 92"/>
                                <a:gd name="T45" fmla="*/ 1 h 69"/>
                                <a:gd name="T46" fmla="*/ 6 w 92"/>
                                <a:gd name="T47" fmla="*/ 1 h 69"/>
                                <a:gd name="T48" fmla="*/ 7 w 92"/>
                                <a:gd name="T49" fmla="*/ 2 h 69"/>
                                <a:gd name="T50" fmla="*/ 8 w 92"/>
                                <a:gd name="T51" fmla="*/ 12 h 69"/>
                                <a:gd name="T52" fmla="*/ 28 w 92"/>
                                <a:gd name="T53" fmla="*/ 0 h 69"/>
                                <a:gd name="T54" fmla="*/ 41 w 92"/>
                                <a:gd name="T55" fmla="*/ 4 h 69"/>
                                <a:gd name="T56" fmla="*/ 48 w 92"/>
                                <a:gd name="T57" fmla="*/ 13 h 69"/>
                                <a:gd name="T58" fmla="*/ 60 w 92"/>
                                <a:gd name="T59" fmla="*/ 3 h 69"/>
                                <a:gd name="T60" fmla="*/ 70 w 92"/>
                                <a:gd name="T61" fmla="*/ 0 h 69"/>
                                <a:gd name="T62" fmla="*/ 87 w 92"/>
                                <a:gd name="T63" fmla="*/ 8 h 69"/>
                                <a:gd name="T64" fmla="*/ 92 w 92"/>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8"/>
                                    <a:pt x="91" y="68"/>
                                    <a:pt x="91" y="68"/>
                                  </a:cubicBezTo>
                                  <a:cubicBezTo>
                                    <a:pt x="91" y="68"/>
                                    <a:pt x="91" y="68"/>
                                    <a:pt x="91" y="69"/>
                                  </a:cubicBezTo>
                                  <a:cubicBezTo>
                                    <a:pt x="90" y="69"/>
                                    <a:pt x="90" y="69"/>
                                    <a:pt x="89" y="69"/>
                                  </a:cubicBezTo>
                                  <a:cubicBezTo>
                                    <a:pt x="89" y="69"/>
                                    <a:pt x="88" y="69"/>
                                    <a:pt x="87" y="69"/>
                                  </a:cubicBezTo>
                                  <a:cubicBezTo>
                                    <a:pt x="86" y="69"/>
                                    <a:pt x="86" y="69"/>
                                    <a:pt x="85" y="69"/>
                                  </a:cubicBezTo>
                                  <a:cubicBezTo>
                                    <a:pt x="85" y="69"/>
                                    <a:pt x="84" y="69"/>
                                    <a:pt x="84" y="69"/>
                                  </a:cubicBezTo>
                                  <a:cubicBezTo>
                                    <a:pt x="84" y="68"/>
                                    <a:pt x="83" y="68"/>
                                    <a:pt x="83" y="68"/>
                                  </a:cubicBezTo>
                                  <a:cubicBezTo>
                                    <a:pt x="83" y="68"/>
                                    <a:pt x="83" y="68"/>
                                    <a:pt x="83" y="67"/>
                                  </a:cubicBezTo>
                                  <a:lnTo>
                                    <a:pt x="83" y="28"/>
                                  </a:lnTo>
                                  <a:cubicBezTo>
                                    <a:pt x="83" y="25"/>
                                    <a:pt x="83" y="22"/>
                                    <a:pt x="82" y="19"/>
                                  </a:cubicBezTo>
                                  <a:cubicBezTo>
                                    <a:pt x="82" y="17"/>
                                    <a:pt x="81" y="15"/>
                                    <a:pt x="80" y="13"/>
                                  </a:cubicBezTo>
                                  <a:cubicBezTo>
                                    <a:pt x="79" y="11"/>
                                    <a:pt x="77" y="10"/>
                                    <a:pt x="75" y="9"/>
                                  </a:cubicBezTo>
                                  <a:cubicBezTo>
                                    <a:pt x="73" y="8"/>
                                    <a:pt x="71" y="7"/>
                                    <a:pt x="69" y="7"/>
                                  </a:cubicBezTo>
                                  <a:cubicBezTo>
                                    <a:pt x="66" y="7"/>
                                    <a:pt x="63" y="8"/>
                                    <a:pt x="60" y="11"/>
                                  </a:cubicBezTo>
                                  <a:cubicBezTo>
                                    <a:pt x="57" y="13"/>
                                    <a:pt x="53" y="16"/>
                                    <a:pt x="50" y="21"/>
                                  </a:cubicBezTo>
                                  <a:lnTo>
                                    <a:pt x="50" y="67"/>
                                  </a:lnTo>
                                  <a:cubicBezTo>
                                    <a:pt x="50" y="68"/>
                                    <a:pt x="50" y="68"/>
                                    <a:pt x="50" y="68"/>
                                  </a:cubicBezTo>
                                  <a:cubicBezTo>
                                    <a:pt x="49" y="68"/>
                                    <a:pt x="49" y="68"/>
                                    <a:pt x="49" y="69"/>
                                  </a:cubicBezTo>
                                  <a:cubicBezTo>
                                    <a:pt x="49" y="69"/>
                                    <a:pt x="48" y="69"/>
                                    <a:pt x="48" y="69"/>
                                  </a:cubicBezTo>
                                  <a:cubicBezTo>
                                    <a:pt x="47" y="69"/>
                                    <a:pt x="46" y="69"/>
                                    <a:pt x="46" y="69"/>
                                  </a:cubicBezTo>
                                  <a:cubicBezTo>
                                    <a:pt x="45" y="69"/>
                                    <a:pt x="44" y="69"/>
                                    <a:pt x="44" y="69"/>
                                  </a:cubicBezTo>
                                  <a:cubicBezTo>
                                    <a:pt x="43" y="69"/>
                                    <a:pt x="43" y="69"/>
                                    <a:pt x="42" y="69"/>
                                  </a:cubicBezTo>
                                  <a:cubicBezTo>
                                    <a:pt x="42" y="68"/>
                                    <a:pt x="42" y="68"/>
                                    <a:pt x="42" y="68"/>
                                  </a:cubicBezTo>
                                  <a:cubicBezTo>
                                    <a:pt x="41" y="68"/>
                                    <a:pt x="41" y="68"/>
                                    <a:pt x="41" y="67"/>
                                  </a:cubicBezTo>
                                  <a:lnTo>
                                    <a:pt x="41" y="28"/>
                                  </a:lnTo>
                                  <a:cubicBezTo>
                                    <a:pt x="41" y="25"/>
                                    <a:pt x="41" y="22"/>
                                    <a:pt x="41" y="19"/>
                                  </a:cubicBezTo>
                                  <a:cubicBezTo>
                                    <a:pt x="40" y="17"/>
                                    <a:pt x="39" y="15"/>
                                    <a:pt x="38" y="13"/>
                                  </a:cubicBezTo>
                                  <a:cubicBezTo>
                                    <a:pt x="37" y="11"/>
                                    <a:pt x="35" y="10"/>
                                    <a:pt x="33" y="9"/>
                                  </a:cubicBezTo>
                                  <a:cubicBezTo>
                                    <a:pt x="32" y="8"/>
                                    <a:pt x="30" y="7"/>
                                    <a:pt x="27" y="7"/>
                                  </a:cubicBezTo>
                                  <a:cubicBezTo>
                                    <a:pt x="24" y="7"/>
                                    <a:pt x="21" y="8"/>
                                    <a:pt x="18" y="11"/>
                                  </a:cubicBezTo>
                                  <a:cubicBezTo>
                                    <a:pt x="15" y="13"/>
                                    <a:pt x="12" y="16"/>
                                    <a:pt x="8" y="21"/>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2"/>
                                  </a:lnTo>
                                  <a:cubicBezTo>
                                    <a:pt x="11" y="8"/>
                                    <a:pt x="15" y="5"/>
                                    <a:pt x="18" y="3"/>
                                  </a:cubicBezTo>
                                  <a:cubicBezTo>
                                    <a:pt x="22" y="1"/>
                                    <a:pt x="25" y="0"/>
                                    <a:pt x="28" y="0"/>
                                  </a:cubicBezTo>
                                  <a:cubicBezTo>
                                    <a:pt x="31" y="0"/>
                                    <a:pt x="33" y="0"/>
                                    <a:pt x="35" y="1"/>
                                  </a:cubicBezTo>
                                  <a:cubicBezTo>
                                    <a:pt x="37" y="2"/>
                                    <a:pt x="39" y="3"/>
                                    <a:pt x="41" y="4"/>
                                  </a:cubicBezTo>
                                  <a:cubicBezTo>
                                    <a:pt x="43" y="5"/>
                                    <a:pt x="44" y="6"/>
                                    <a:pt x="45" y="8"/>
                                  </a:cubicBezTo>
                                  <a:cubicBezTo>
                                    <a:pt x="46" y="10"/>
                                    <a:pt x="47" y="11"/>
                                    <a:pt x="48" y="13"/>
                                  </a:cubicBezTo>
                                  <a:cubicBezTo>
                                    <a:pt x="50" y="11"/>
                                    <a:pt x="52" y="9"/>
                                    <a:pt x="54" y="7"/>
                                  </a:cubicBezTo>
                                  <a:cubicBezTo>
                                    <a:pt x="56" y="5"/>
                                    <a:pt x="58" y="4"/>
                                    <a:pt x="60" y="3"/>
                                  </a:cubicBezTo>
                                  <a:cubicBezTo>
                                    <a:pt x="62" y="2"/>
                                    <a:pt x="63" y="1"/>
                                    <a:pt x="65" y="1"/>
                                  </a:cubicBezTo>
                                  <a:cubicBezTo>
                                    <a:pt x="67" y="0"/>
                                    <a:pt x="68" y="0"/>
                                    <a:pt x="70" y="0"/>
                                  </a:cubicBezTo>
                                  <a:cubicBezTo>
                                    <a:pt x="74" y="0"/>
                                    <a:pt x="77" y="1"/>
                                    <a:pt x="80" y="2"/>
                                  </a:cubicBezTo>
                                  <a:cubicBezTo>
                                    <a:pt x="83" y="4"/>
                                    <a:pt x="85" y="6"/>
                                    <a:pt x="87" y="8"/>
                                  </a:cubicBezTo>
                                  <a:cubicBezTo>
                                    <a:pt x="88" y="10"/>
                                    <a:pt x="90" y="13"/>
                                    <a:pt x="90" y="17"/>
                                  </a:cubicBezTo>
                                  <a:cubicBezTo>
                                    <a:pt x="91" y="20"/>
                                    <a:pt x="92" y="23"/>
                                    <a:pt x="92" y="27"/>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2" name="Freeform 139"/>
                          <wps:cNvSpPr>
                            <a:spLocks/>
                          </wps:cNvSpPr>
                          <wps:spPr bwMode="auto">
                            <a:xfrm>
                              <a:off x="3124" y="2277"/>
                              <a:ext cx="55" cy="73"/>
                            </a:xfrm>
                            <a:custGeom>
                              <a:avLst/>
                              <a:gdLst>
                                <a:gd name="T0" fmla="*/ 52 w 52"/>
                                <a:gd name="T1" fmla="*/ 66 h 69"/>
                                <a:gd name="T2" fmla="*/ 52 w 52"/>
                                <a:gd name="T3" fmla="*/ 66 h 69"/>
                                <a:gd name="T4" fmla="*/ 52 w 52"/>
                                <a:gd name="T5" fmla="*/ 67 h 69"/>
                                <a:gd name="T6" fmla="*/ 51 w 52"/>
                                <a:gd name="T7" fmla="*/ 68 h 69"/>
                                <a:gd name="T8" fmla="*/ 50 w 52"/>
                                <a:gd name="T9" fmla="*/ 68 h 69"/>
                                <a:gd name="T10" fmla="*/ 48 w 52"/>
                                <a:gd name="T11" fmla="*/ 68 h 69"/>
                                <a:gd name="T12" fmla="*/ 46 w 52"/>
                                <a:gd name="T13" fmla="*/ 68 h 69"/>
                                <a:gd name="T14" fmla="*/ 44 w 52"/>
                                <a:gd name="T15" fmla="*/ 68 h 69"/>
                                <a:gd name="T16" fmla="*/ 44 w 52"/>
                                <a:gd name="T17" fmla="*/ 67 h 69"/>
                                <a:gd name="T18" fmla="*/ 44 w 52"/>
                                <a:gd name="T19" fmla="*/ 66 h 69"/>
                                <a:gd name="T20" fmla="*/ 44 w 52"/>
                                <a:gd name="T21" fmla="*/ 57 h 69"/>
                                <a:gd name="T22" fmla="*/ 33 w 52"/>
                                <a:gd name="T23" fmla="*/ 66 h 69"/>
                                <a:gd name="T24" fmla="*/ 22 w 52"/>
                                <a:gd name="T25" fmla="*/ 69 h 69"/>
                                <a:gd name="T26" fmla="*/ 12 w 52"/>
                                <a:gd name="T27" fmla="*/ 67 h 69"/>
                                <a:gd name="T28" fmla="*/ 5 w 52"/>
                                <a:gd name="T29" fmla="*/ 61 h 69"/>
                                <a:gd name="T30" fmla="*/ 1 w 52"/>
                                <a:gd name="T31" fmla="*/ 52 h 69"/>
                                <a:gd name="T32" fmla="*/ 0 w 52"/>
                                <a:gd name="T33" fmla="*/ 41 h 69"/>
                                <a:gd name="T34" fmla="*/ 0 w 52"/>
                                <a:gd name="T35" fmla="*/ 2 h 69"/>
                                <a:gd name="T36" fmla="*/ 0 w 52"/>
                                <a:gd name="T37" fmla="*/ 1 h 69"/>
                                <a:gd name="T38" fmla="*/ 0 w 52"/>
                                <a:gd name="T39" fmla="*/ 0 h 69"/>
                                <a:gd name="T40" fmla="*/ 2 w 52"/>
                                <a:gd name="T41" fmla="*/ 0 h 69"/>
                                <a:gd name="T42" fmla="*/ 4 w 52"/>
                                <a:gd name="T43" fmla="*/ 0 h 69"/>
                                <a:gd name="T44" fmla="*/ 6 w 52"/>
                                <a:gd name="T45" fmla="*/ 0 h 69"/>
                                <a:gd name="T46" fmla="*/ 7 w 52"/>
                                <a:gd name="T47" fmla="*/ 0 h 69"/>
                                <a:gd name="T48" fmla="*/ 8 w 52"/>
                                <a:gd name="T49" fmla="*/ 1 h 69"/>
                                <a:gd name="T50" fmla="*/ 8 w 52"/>
                                <a:gd name="T51" fmla="*/ 2 h 69"/>
                                <a:gd name="T52" fmla="*/ 8 w 52"/>
                                <a:gd name="T53" fmla="*/ 40 h 69"/>
                                <a:gd name="T54" fmla="*/ 9 w 52"/>
                                <a:gd name="T55" fmla="*/ 50 h 69"/>
                                <a:gd name="T56" fmla="*/ 12 w 52"/>
                                <a:gd name="T57" fmla="*/ 56 h 69"/>
                                <a:gd name="T58" fmla="*/ 16 w 52"/>
                                <a:gd name="T59" fmla="*/ 60 h 69"/>
                                <a:gd name="T60" fmla="*/ 23 w 52"/>
                                <a:gd name="T61" fmla="*/ 62 h 69"/>
                                <a:gd name="T62" fmla="*/ 33 w 52"/>
                                <a:gd name="T63" fmla="*/ 58 h 69"/>
                                <a:gd name="T64" fmla="*/ 43 w 52"/>
                                <a:gd name="T65" fmla="*/ 48 h 69"/>
                                <a:gd name="T66" fmla="*/ 43 w 52"/>
                                <a:gd name="T67" fmla="*/ 2 h 69"/>
                                <a:gd name="T68" fmla="*/ 44 w 52"/>
                                <a:gd name="T69" fmla="*/ 1 h 69"/>
                                <a:gd name="T70" fmla="*/ 44 w 52"/>
                                <a:gd name="T71" fmla="*/ 0 h 69"/>
                                <a:gd name="T72" fmla="*/ 46 w 52"/>
                                <a:gd name="T73" fmla="*/ 0 h 69"/>
                                <a:gd name="T74" fmla="*/ 48 w 52"/>
                                <a:gd name="T75" fmla="*/ 0 h 69"/>
                                <a:gd name="T76" fmla="*/ 50 w 52"/>
                                <a:gd name="T77" fmla="*/ 0 h 69"/>
                                <a:gd name="T78" fmla="*/ 51 w 52"/>
                                <a:gd name="T79" fmla="*/ 0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7"/>
                                    <a:pt x="52" y="67"/>
                                    <a:pt x="52" y="67"/>
                                  </a:cubicBezTo>
                                  <a:cubicBezTo>
                                    <a:pt x="52" y="67"/>
                                    <a:pt x="51" y="67"/>
                                    <a:pt x="51" y="68"/>
                                  </a:cubicBezTo>
                                  <a:cubicBezTo>
                                    <a:pt x="51" y="68"/>
                                    <a:pt x="50" y="68"/>
                                    <a:pt x="50" y="68"/>
                                  </a:cubicBezTo>
                                  <a:cubicBezTo>
                                    <a:pt x="49" y="68"/>
                                    <a:pt x="49" y="68"/>
                                    <a:pt x="48" y="68"/>
                                  </a:cubicBezTo>
                                  <a:cubicBezTo>
                                    <a:pt x="47" y="68"/>
                                    <a:pt x="46" y="68"/>
                                    <a:pt x="46" y="68"/>
                                  </a:cubicBezTo>
                                  <a:cubicBezTo>
                                    <a:pt x="45" y="68"/>
                                    <a:pt x="45" y="68"/>
                                    <a:pt x="44" y="68"/>
                                  </a:cubicBezTo>
                                  <a:cubicBezTo>
                                    <a:pt x="44" y="67"/>
                                    <a:pt x="44" y="67"/>
                                    <a:pt x="44" y="67"/>
                                  </a:cubicBezTo>
                                  <a:cubicBezTo>
                                    <a:pt x="44" y="67"/>
                                    <a:pt x="44" y="67"/>
                                    <a:pt x="44" y="66"/>
                                  </a:cubicBezTo>
                                  <a:lnTo>
                                    <a:pt x="44" y="57"/>
                                  </a:lnTo>
                                  <a:cubicBezTo>
                                    <a:pt x="40" y="61"/>
                                    <a:pt x="36" y="64"/>
                                    <a:pt x="33" y="66"/>
                                  </a:cubicBezTo>
                                  <a:cubicBezTo>
                                    <a:pt x="29" y="68"/>
                                    <a:pt x="26" y="69"/>
                                    <a:pt x="22" y="69"/>
                                  </a:cubicBezTo>
                                  <a:cubicBezTo>
                                    <a:pt x="18" y="69"/>
                                    <a:pt x="14" y="68"/>
                                    <a:pt x="12" y="67"/>
                                  </a:cubicBezTo>
                                  <a:cubicBezTo>
                                    <a:pt x="9" y="65"/>
                                    <a:pt x="6" y="63"/>
                                    <a:pt x="5" y="61"/>
                                  </a:cubicBezTo>
                                  <a:cubicBezTo>
                                    <a:pt x="3" y="59"/>
                                    <a:pt x="1" y="56"/>
                                    <a:pt x="1" y="52"/>
                                  </a:cubicBezTo>
                                  <a:cubicBezTo>
                                    <a:pt x="0" y="49"/>
                                    <a:pt x="0" y="45"/>
                                    <a:pt x="0" y="41"/>
                                  </a:cubicBezTo>
                                  <a:lnTo>
                                    <a:pt x="0" y="2"/>
                                  </a:lnTo>
                                  <a:cubicBezTo>
                                    <a:pt x="0" y="1"/>
                                    <a:pt x="0" y="1"/>
                                    <a:pt x="0" y="1"/>
                                  </a:cubicBezTo>
                                  <a:cubicBezTo>
                                    <a:pt x="0" y="1"/>
                                    <a:pt x="0" y="1"/>
                                    <a:pt x="0" y="0"/>
                                  </a:cubicBezTo>
                                  <a:cubicBezTo>
                                    <a:pt x="1" y="0"/>
                                    <a:pt x="1" y="0"/>
                                    <a:pt x="2" y="0"/>
                                  </a:cubicBezTo>
                                  <a:cubicBezTo>
                                    <a:pt x="2" y="0"/>
                                    <a:pt x="3" y="0"/>
                                    <a:pt x="4" y="0"/>
                                  </a:cubicBezTo>
                                  <a:cubicBezTo>
                                    <a:pt x="5" y="0"/>
                                    <a:pt x="5" y="0"/>
                                    <a:pt x="6" y="0"/>
                                  </a:cubicBezTo>
                                  <a:cubicBezTo>
                                    <a:pt x="6" y="0"/>
                                    <a:pt x="7" y="0"/>
                                    <a:pt x="7" y="0"/>
                                  </a:cubicBezTo>
                                  <a:cubicBezTo>
                                    <a:pt x="7" y="1"/>
                                    <a:pt x="8" y="1"/>
                                    <a:pt x="8" y="1"/>
                                  </a:cubicBezTo>
                                  <a:cubicBezTo>
                                    <a:pt x="8" y="1"/>
                                    <a:pt x="8" y="1"/>
                                    <a:pt x="8" y="2"/>
                                  </a:cubicBezTo>
                                  <a:lnTo>
                                    <a:pt x="8" y="40"/>
                                  </a:lnTo>
                                  <a:cubicBezTo>
                                    <a:pt x="8" y="44"/>
                                    <a:pt x="8" y="47"/>
                                    <a:pt x="9" y="50"/>
                                  </a:cubicBezTo>
                                  <a:cubicBezTo>
                                    <a:pt x="10" y="52"/>
                                    <a:pt x="10" y="54"/>
                                    <a:pt x="12" y="56"/>
                                  </a:cubicBezTo>
                                  <a:cubicBezTo>
                                    <a:pt x="13" y="58"/>
                                    <a:pt x="15" y="59"/>
                                    <a:pt x="16" y="60"/>
                                  </a:cubicBezTo>
                                  <a:cubicBezTo>
                                    <a:pt x="18" y="61"/>
                                    <a:pt x="21" y="62"/>
                                    <a:pt x="23" y="62"/>
                                  </a:cubicBezTo>
                                  <a:cubicBezTo>
                                    <a:pt x="26" y="62"/>
                                    <a:pt x="30" y="61"/>
                                    <a:pt x="33" y="58"/>
                                  </a:cubicBezTo>
                                  <a:cubicBezTo>
                                    <a:pt x="36" y="56"/>
                                    <a:pt x="40" y="53"/>
                                    <a:pt x="43" y="48"/>
                                  </a:cubicBezTo>
                                  <a:lnTo>
                                    <a:pt x="43" y="2"/>
                                  </a:lnTo>
                                  <a:cubicBezTo>
                                    <a:pt x="43" y="1"/>
                                    <a:pt x="43" y="1"/>
                                    <a:pt x="44" y="1"/>
                                  </a:cubicBezTo>
                                  <a:cubicBezTo>
                                    <a:pt x="44" y="1"/>
                                    <a:pt x="44" y="1"/>
                                    <a:pt x="44" y="0"/>
                                  </a:cubicBezTo>
                                  <a:cubicBezTo>
                                    <a:pt x="45" y="0"/>
                                    <a:pt x="45" y="0"/>
                                    <a:pt x="46" y="0"/>
                                  </a:cubicBezTo>
                                  <a:cubicBezTo>
                                    <a:pt x="46" y="0"/>
                                    <a:pt x="47" y="0"/>
                                    <a:pt x="48" y="0"/>
                                  </a:cubicBezTo>
                                  <a:cubicBezTo>
                                    <a:pt x="48" y="0"/>
                                    <a:pt x="49" y="0"/>
                                    <a:pt x="50" y="0"/>
                                  </a:cubicBezTo>
                                  <a:cubicBezTo>
                                    <a:pt x="50" y="0"/>
                                    <a:pt x="51" y="0"/>
                                    <a:pt x="51" y="0"/>
                                  </a:cubicBezTo>
                                  <a:cubicBezTo>
                                    <a:pt x="51" y="1"/>
                                    <a:pt x="51" y="1"/>
                                    <a:pt x="52" y="1"/>
                                  </a:cubicBezTo>
                                  <a:cubicBezTo>
                                    <a:pt x="52" y="1"/>
                                    <a:pt x="52" y="1"/>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3" name="Freeform 140"/>
                          <wps:cNvSpPr>
                            <a:spLocks/>
                          </wps:cNvSpPr>
                          <wps:spPr bwMode="auto">
                            <a:xfrm>
                              <a:off x="3208" y="2276"/>
                              <a:ext cx="55" cy="73"/>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4 w 52"/>
                                <a:gd name="T15" fmla="*/ 69 h 69"/>
                                <a:gd name="T16" fmla="*/ 44 w 52"/>
                                <a:gd name="T17" fmla="*/ 68 h 69"/>
                                <a:gd name="T18" fmla="*/ 43 w 52"/>
                                <a:gd name="T19" fmla="*/ 67 h 69"/>
                                <a:gd name="T20" fmla="*/ 43 w 52"/>
                                <a:gd name="T21" fmla="*/ 29 h 69"/>
                                <a:gd name="T22" fmla="*/ 42 w 52"/>
                                <a:gd name="T23" fmla="*/ 19 h 69"/>
                                <a:gd name="T24" fmla="*/ 40 w 52"/>
                                <a:gd name="T25" fmla="*/ 13 h 69"/>
                                <a:gd name="T26" fmla="*/ 35 w 52"/>
                                <a:gd name="T27" fmla="*/ 9 h 69"/>
                                <a:gd name="T28" fmla="*/ 28 w 52"/>
                                <a:gd name="T29" fmla="*/ 7 h 69"/>
                                <a:gd name="T30" fmla="*/ 18 w 52"/>
                                <a:gd name="T31" fmla="*/ 11 h 69"/>
                                <a:gd name="T32" fmla="*/ 8 w 52"/>
                                <a:gd name="T33" fmla="*/ 21 h 69"/>
                                <a:gd name="T34" fmla="*/ 8 w 52"/>
                                <a:gd name="T35" fmla="*/ 67 h 69"/>
                                <a:gd name="T36" fmla="*/ 8 w 52"/>
                                <a:gd name="T37" fmla="*/ 68 h 69"/>
                                <a:gd name="T38" fmla="*/ 7 w 52"/>
                                <a:gd name="T39" fmla="*/ 69 h 69"/>
                                <a:gd name="T40" fmla="*/ 6 w 52"/>
                                <a:gd name="T41" fmla="*/ 69 h 69"/>
                                <a:gd name="T42" fmla="*/ 4 w 52"/>
                                <a:gd name="T43" fmla="*/ 69 h 69"/>
                                <a:gd name="T44" fmla="*/ 2 w 52"/>
                                <a:gd name="T45" fmla="*/ 69 h 69"/>
                                <a:gd name="T46" fmla="*/ 0 w 52"/>
                                <a:gd name="T47" fmla="*/ 69 h 69"/>
                                <a:gd name="T48" fmla="*/ 0 w 52"/>
                                <a:gd name="T49" fmla="*/ 68 h 69"/>
                                <a:gd name="T50" fmla="*/ 0 w 52"/>
                                <a:gd name="T51" fmla="*/ 67 h 69"/>
                                <a:gd name="T52" fmla="*/ 0 w 52"/>
                                <a:gd name="T53" fmla="*/ 3 h 69"/>
                                <a:gd name="T54" fmla="*/ 0 w 52"/>
                                <a:gd name="T55" fmla="*/ 2 h 69"/>
                                <a:gd name="T56" fmla="*/ 0 w 52"/>
                                <a:gd name="T57" fmla="*/ 1 h 69"/>
                                <a:gd name="T58" fmla="*/ 2 w 52"/>
                                <a:gd name="T59" fmla="*/ 1 h 69"/>
                                <a:gd name="T60" fmla="*/ 4 w 52"/>
                                <a:gd name="T61" fmla="*/ 1 h 69"/>
                                <a:gd name="T62" fmla="*/ 6 w 52"/>
                                <a:gd name="T63" fmla="*/ 1 h 69"/>
                                <a:gd name="T64" fmla="*/ 7 w 52"/>
                                <a:gd name="T65" fmla="*/ 1 h 69"/>
                                <a:gd name="T66" fmla="*/ 7 w 52"/>
                                <a:gd name="T67" fmla="*/ 2 h 69"/>
                                <a:gd name="T68" fmla="*/ 8 w 52"/>
                                <a:gd name="T69" fmla="*/ 3 h 69"/>
                                <a:gd name="T70" fmla="*/ 8 w 52"/>
                                <a:gd name="T71" fmla="*/ 12 h 69"/>
                                <a:gd name="T72" fmla="*/ 18 w 52"/>
                                <a:gd name="T73" fmla="*/ 3 h 69"/>
                                <a:gd name="T74" fmla="*/ 29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1" y="68"/>
                                    <a:pt x="51" y="68"/>
                                    <a:pt x="51" y="69"/>
                                  </a:cubicBezTo>
                                  <a:cubicBezTo>
                                    <a:pt x="51" y="69"/>
                                    <a:pt x="50" y="69"/>
                                    <a:pt x="50" y="69"/>
                                  </a:cubicBezTo>
                                  <a:cubicBezTo>
                                    <a:pt x="49" y="69"/>
                                    <a:pt x="48" y="69"/>
                                    <a:pt x="48" y="69"/>
                                  </a:cubicBezTo>
                                  <a:cubicBezTo>
                                    <a:pt x="47" y="69"/>
                                    <a:pt x="46" y="69"/>
                                    <a:pt x="46" y="69"/>
                                  </a:cubicBezTo>
                                  <a:cubicBezTo>
                                    <a:pt x="45" y="69"/>
                                    <a:pt x="45" y="69"/>
                                    <a:pt x="44" y="69"/>
                                  </a:cubicBezTo>
                                  <a:cubicBezTo>
                                    <a:pt x="44" y="68"/>
                                    <a:pt x="44" y="68"/>
                                    <a:pt x="44" y="68"/>
                                  </a:cubicBezTo>
                                  <a:cubicBezTo>
                                    <a:pt x="43" y="68"/>
                                    <a:pt x="43" y="68"/>
                                    <a:pt x="43" y="67"/>
                                  </a:cubicBezTo>
                                  <a:lnTo>
                                    <a:pt x="43" y="29"/>
                                  </a:lnTo>
                                  <a:cubicBezTo>
                                    <a:pt x="43" y="25"/>
                                    <a:pt x="43" y="22"/>
                                    <a:pt x="42" y="19"/>
                                  </a:cubicBezTo>
                                  <a:cubicBezTo>
                                    <a:pt x="42" y="17"/>
                                    <a:pt x="41" y="15"/>
                                    <a:pt x="40" y="13"/>
                                  </a:cubicBezTo>
                                  <a:cubicBezTo>
                                    <a:pt x="38" y="11"/>
                                    <a:pt x="37" y="10"/>
                                    <a:pt x="35" y="9"/>
                                  </a:cubicBezTo>
                                  <a:cubicBezTo>
                                    <a:pt x="33" y="8"/>
                                    <a:pt x="31" y="7"/>
                                    <a:pt x="28" y="7"/>
                                  </a:cubicBezTo>
                                  <a:cubicBezTo>
                                    <a:pt x="25" y="7"/>
                                    <a:pt x="22" y="8"/>
                                    <a:pt x="18" y="11"/>
                                  </a:cubicBezTo>
                                  <a:cubicBezTo>
                                    <a:pt x="15" y="13"/>
                                    <a:pt x="12" y="16"/>
                                    <a:pt x="8" y="21"/>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7" y="1"/>
                                    <a:pt x="7" y="1"/>
                                  </a:cubicBezTo>
                                  <a:cubicBezTo>
                                    <a:pt x="7" y="2"/>
                                    <a:pt x="7" y="2"/>
                                    <a:pt x="7" y="2"/>
                                  </a:cubicBezTo>
                                  <a:cubicBezTo>
                                    <a:pt x="8" y="2"/>
                                    <a:pt x="8" y="2"/>
                                    <a:pt x="8" y="3"/>
                                  </a:cubicBezTo>
                                  <a:lnTo>
                                    <a:pt x="8" y="12"/>
                                  </a:lnTo>
                                  <a:cubicBezTo>
                                    <a:pt x="11" y="8"/>
                                    <a:pt x="15" y="5"/>
                                    <a:pt x="18" y="3"/>
                                  </a:cubicBezTo>
                                  <a:cubicBezTo>
                                    <a:pt x="22" y="1"/>
                                    <a:pt x="26" y="0"/>
                                    <a:pt x="29" y="0"/>
                                  </a:cubicBezTo>
                                  <a:cubicBezTo>
                                    <a:pt x="33" y="0"/>
                                    <a:pt x="37" y="1"/>
                                    <a:pt x="40" y="2"/>
                                  </a:cubicBezTo>
                                  <a:cubicBezTo>
                                    <a:pt x="43" y="4"/>
                                    <a:pt x="45" y="6"/>
                                    <a:pt x="47" y="8"/>
                                  </a:cubicBezTo>
                                  <a:cubicBezTo>
                                    <a:pt x="49" y="10"/>
                                    <a:pt x="50" y="13"/>
                                    <a:pt x="51" y="17"/>
                                  </a:cubicBezTo>
                                  <a:cubicBezTo>
                                    <a:pt x="51"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4" name="Freeform 141"/>
                          <wps:cNvSpPr>
                            <a:spLocks noEditPoints="1"/>
                          </wps:cNvSpPr>
                          <wps:spPr bwMode="auto">
                            <a:xfrm>
                              <a:off x="3291" y="2249"/>
                              <a:ext cx="12" cy="1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9" y="93"/>
                                    <a:pt x="9" y="93"/>
                                    <a:pt x="9" y="94"/>
                                  </a:cubicBezTo>
                                  <a:cubicBezTo>
                                    <a:pt x="9" y="94"/>
                                    <a:pt x="8" y="94"/>
                                    <a:pt x="8" y="94"/>
                                  </a:cubicBezTo>
                                  <a:cubicBezTo>
                                    <a:pt x="7" y="94"/>
                                    <a:pt x="6" y="94"/>
                                    <a:pt x="5" y="94"/>
                                  </a:cubicBezTo>
                                  <a:cubicBezTo>
                                    <a:pt x="5" y="94"/>
                                    <a:pt x="4" y="94"/>
                                    <a:pt x="3" y="94"/>
                                  </a:cubicBezTo>
                                  <a:cubicBezTo>
                                    <a:pt x="3" y="94"/>
                                    <a:pt x="2" y="94"/>
                                    <a:pt x="2" y="94"/>
                                  </a:cubicBezTo>
                                  <a:cubicBezTo>
                                    <a:pt x="2" y="93"/>
                                    <a:pt x="2" y="93"/>
                                    <a:pt x="1" y="93"/>
                                  </a:cubicBezTo>
                                  <a:cubicBezTo>
                                    <a:pt x="1" y="93"/>
                                    <a:pt x="1" y="93"/>
                                    <a:pt x="1" y="92"/>
                                  </a:cubicBezTo>
                                  <a:lnTo>
                                    <a:pt x="1" y="28"/>
                                  </a:lnTo>
                                  <a:cubicBezTo>
                                    <a:pt x="1" y="27"/>
                                    <a:pt x="1" y="27"/>
                                    <a:pt x="1" y="27"/>
                                  </a:cubicBezTo>
                                  <a:cubicBezTo>
                                    <a:pt x="2" y="27"/>
                                    <a:pt x="2" y="27"/>
                                    <a:pt x="2" y="26"/>
                                  </a:cubicBezTo>
                                  <a:cubicBezTo>
                                    <a:pt x="2" y="26"/>
                                    <a:pt x="3" y="26"/>
                                    <a:pt x="3" y="26"/>
                                  </a:cubicBezTo>
                                  <a:cubicBezTo>
                                    <a:pt x="4" y="26"/>
                                    <a:pt x="5" y="26"/>
                                    <a:pt x="5" y="26"/>
                                  </a:cubicBezTo>
                                  <a:cubicBezTo>
                                    <a:pt x="6" y="26"/>
                                    <a:pt x="7" y="26"/>
                                    <a:pt x="8" y="26"/>
                                  </a:cubicBezTo>
                                  <a:cubicBezTo>
                                    <a:pt x="8" y="26"/>
                                    <a:pt x="9" y="26"/>
                                    <a:pt x="9" y="26"/>
                                  </a:cubicBezTo>
                                  <a:cubicBezTo>
                                    <a:pt x="9" y="27"/>
                                    <a:pt x="9" y="27"/>
                                    <a:pt x="10" y="27"/>
                                  </a:cubicBezTo>
                                  <a:cubicBezTo>
                                    <a:pt x="10" y="27"/>
                                    <a:pt x="10" y="27"/>
                                    <a:pt x="10" y="28"/>
                                  </a:cubicBezTo>
                                  <a:lnTo>
                                    <a:pt x="10" y="92"/>
                                  </a:lnTo>
                                  <a:close/>
                                  <a:moveTo>
                                    <a:pt x="11" y="6"/>
                                  </a:moveTo>
                                  <a:lnTo>
                                    <a:pt x="11" y="6"/>
                                  </a:lnTo>
                                  <a:cubicBezTo>
                                    <a:pt x="11" y="8"/>
                                    <a:pt x="11" y="10"/>
                                    <a:pt x="10" y="11"/>
                                  </a:cubicBezTo>
                                  <a:cubicBezTo>
                                    <a:pt x="9" y="11"/>
                                    <a:pt x="8" y="12"/>
                                    <a:pt x="5" y="12"/>
                                  </a:cubicBezTo>
                                  <a:cubicBezTo>
                                    <a:pt x="3" y="12"/>
                                    <a:pt x="2" y="11"/>
                                    <a:pt x="1" y="11"/>
                                  </a:cubicBezTo>
                                  <a:cubicBezTo>
                                    <a:pt x="0" y="10"/>
                                    <a:pt x="0" y="8"/>
                                    <a:pt x="0" y="6"/>
                                  </a:cubicBezTo>
                                  <a:cubicBezTo>
                                    <a:pt x="0" y="4"/>
                                    <a:pt x="0" y="2"/>
                                    <a:pt x="1" y="1"/>
                                  </a:cubicBezTo>
                                  <a:cubicBezTo>
                                    <a:pt x="2" y="1"/>
                                    <a:pt x="3"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5" name="Freeform 142"/>
                          <wps:cNvSpPr>
                            <a:spLocks/>
                          </wps:cNvSpPr>
                          <wps:spPr bwMode="auto">
                            <a:xfrm>
                              <a:off x="3318" y="2259"/>
                              <a:ext cx="43" cy="91"/>
                            </a:xfrm>
                            <a:custGeom>
                              <a:avLst/>
                              <a:gdLst>
                                <a:gd name="T0" fmla="*/ 40 w 40"/>
                                <a:gd name="T1" fmla="*/ 79 h 86"/>
                                <a:gd name="T2" fmla="*/ 40 w 40"/>
                                <a:gd name="T3" fmla="*/ 79 h 86"/>
                                <a:gd name="T4" fmla="*/ 40 w 40"/>
                                <a:gd name="T5" fmla="*/ 82 h 86"/>
                                <a:gd name="T6" fmla="*/ 39 w 40"/>
                                <a:gd name="T7" fmla="*/ 83 h 86"/>
                                <a:gd name="T8" fmla="*/ 38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3 w 40"/>
                                <a:gd name="T21" fmla="*/ 74 h 86"/>
                                <a:gd name="T22" fmla="*/ 12 w 40"/>
                                <a:gd name="T23" fmla="*/ 65 h 86"/>
                                <a:gd name="T24" fmla="*/ 12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2 w 40"/>
                                <a:gd name="T41" fmla="*/ 17 h 86"/>
                                <a:gd name="T42" fmla="*/ 12 w 40"/>
                                <a:gd name="T43" fmla="*/ 1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40 w 40"/>
                                <a:gd name="T67" fmla="*/ 18 h 86"/>
                                <a:gd name="T68" fmla="*/ 40 w 40"/>
                                <a:gd name="T69" fmla="*/ 19 h 86"/>
                                <a:gd name="T70" fmla="*/ 40 w 40"/>
                                <a:gd name="T71" fmla="*/ 21 h 86"/>
                                <a:gd name="T72" fmla="*/ 40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9 w 40"/>
                                <a:gd name="T91" fmla="*/ 76 h 86"/>
                                <a:gd name="T92" fmla="*/ 39 w 40"/>
                                <a:gd name="T93" fmla="*/ 76 h 86"/>
                                <a:gd name="T94" fmla="*/ 40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40" y="82"/>
                                    <a:pt x="39" y="83"/>
                                    <a:pt x="39" y="83"/>
                                  </a:cubicBezTo>
                                  <a:cubicBezTo>
                                    <a:pt x="39" y="84"/>
                                    <a:pt x="38" y="84"/>
                                    <a:pt x="38" y="84"/>
                                  </a:cubicBezTo>
                                  <a:cubicBezTo>
                                    <a:pt x="37" y="85"/>
                                    <a:pt x="36" y="85"/>
                                    <a:pt x="35" y="85"/>
                                  </a:cubicBezTo>
                                  <a:cubicBezTo>
                                    <a:pt x="34" y="85"/>
                                    <a:pt x="33" y="85"/>
                                    <a:pt x="32" y="86"/>
                                  </a:cubicBezTo>
                                  <a:cubicBezTo>
                                    <a:pt x="31" y="86"/>
                                    <a:pt x="30" y="86"/>
                                    <a:pt x="29" y="86"/>
                                  </a:cubicBezTo>
                                  <a:cubicBezTo>
                                    <a:pt x="26" y="86"/>
                                    <a:pt x="23" y="85"/>
                                    <a:pt x="21" y="84"/>
                                  </a:cubicBezTo>
                                  <a:cubicBezTo>
                                    <a:pt x="19" y="84"/>
                                    <a:pt x="17" y="82"/>
                                    <a:pt x="16" y="81"/>
                                  </a:cubicBezTo>
                                  <a:cubicBezTo>
                                    <a:pt x="14" y="79"/>
                                    <a:pt x="13" y="77"/>
                                    <a:pt x="13" y="74"/>
                                  </a:cubicBezTo>
                                  <a:cubicBezTo>
                                    <a:pt x="12" y="71"/>
                                    <a:pt x="12" y="68"/>
                                    <a:pt x="12" y="65"/>
                                  </a:cubicBezTo>
                                  <a:lnTo>
                                    <a:pt x="12" y="24"/>
                                  </a:lnTo>
                                  <a:lnTo>
                                    <a:pt x="2" y="24"/>
                                  </a:lnTo>
                                  <a:cubicBezTo>
                                    <a:pt x="1" y="24"/>
                                    <a:pt x="1" y="24"/>
                                    <a:pt x="0" y="24"/>
                                  </a:cubicBezTo>
                                  <a:cubicBezTo>
                                    <a:pt x="0" y="23"/>
                                    <a:pt x="0" y="22"/>
                                    <a:pt x="0" y="21"/>
                                  </a:cubicBezTo>
                                  <a:cubicBezTo>
                                    <a:pt x="0" y="20"/>
                                    <a:pt x="0" y="20"/>
                                    <a:pt x="0" y="19"/>
                                  </a:cubicBezTo>
                                  <a:cubicBezTo>
                                    <a:pt x="0" y="19"/>
                                    <a:pt x="0" y="18"/>
                                    <a:pt x="0" y="18"/>
                                  </a:cubicBezTo>
                                  <a:cubicBezTo>
                                    <a:pt x="1" y="18"/>
                                    <a:pt x="1" y="18"/>
                                    <a:pt x="1" y="17"/>
                                  </a:cubicBezTo>
                                  <a:cubicBezTo>
                                    <a:pt x="1" y="17"/>
                                    <a:pt x="2" y="17"/>
                                    <a:pt x="2" y="17"/>
                                  </a:cubicBezTo>
                                  <a:lnTo>
                                    <a:pt x="12" y="17"/>
                                  </a:lnTo>
                                  <a:lnTo>
                                    <a:pt x="12" y="1"/>
                                  </a:lnTo>
                                  <a:cubicBezTo>
                                    <a:pt x="12" y="1"/>
                                    <a:pt x="12" y="1"/>
                                    <a:pt x="12" y="1"/>
                                  </a:cubicBezTo>
                                  <a:cubicBezTo>
                                    <a:pt x="12" y="0"/>
                                    <a:pt x="12" y="0"/>
                                    <a:pt x="13" y="0"/>
                                  </a:cubicBezTo>
                                  <a:cubicBezTo>
                                    <a:pt x="13" y="0"/>
                                    <a:pt x="13" y="0"/>
                                    <a:pt x="14" y="0"/>
                                  </a:cubicBezTo>
                                  <a:cubicBezTo>
                                    <a:pt x="14" y="0"/>
                                    <a:pt x="15" y="0"/>
                                    <a:pt x="16" y="0"/>
                                  </a:cubicBezTo>
                                  <a:cubicBezTo>
                                    <a:pt x="17" y="0"/>
                                    <a:pt x="17" y="0"/>
                                    <a:pt x="18" y="0"/>
                                  </a:cubicBezTo>
                                  <a:cubicBezTo>
                                    <a:pt x="19" y="0"/>
                                    <a:pt x="19" y="0"/>
                                    <a:pt x="19" y="0"/>
                                  </a:cubicBezTo>
                                  <a:cubicBezTo>
                                    <a:pt x="20" y="0"/>
                                    <a:pt x="20" y="0"/>
                                    <a:pt x="20" y="1"/>
                                  </a:cubicBezTo>
                                  <a:cubicBezTo>
                                    <a:pt x="20" y="1"/>
                                    <a:pt x="20" y="1"/>
                                    <a:pt x="20" y="1"/>
                                  </a:cubicBezTo>
                                  <a:lnTo>
                                    <a:pt x="20" y="17"/>
                                  </a:lnTo>
                                  <a:lnTo>
                                    <a:pt x="38" y="17"/>
                                  </a:lnTo>
                                  <a:cubicBezTo>
                                    <a:pt x="38" y="17"/>
                                    <a:pt x="39" y="17"/>
                                    <a:pt x="39" y="17"/>
                                  </a:cubicBezTo>
                                  <a:cubicBezTo>
                                    <a:pt x="39" y="18"/>
                                    <a:pt x="39" y="18"/>
                                    <a:pt x="40" y="18"/>
                                  </a:cubicBezTo>
                                  <a:cubicBezTo>
                                    <a:pt x="40" y="18"/>
                                    <a:pt x="40" y="19"/>
                                    <a:pt x="40" y="19"/>
                                  </a:cubicBezTo>
                                  <a:cubicBezTo>
                                    <a:pt x="40" y="20"/>
                                    <a:pt x="40" y="20"/>
                                    <a:pt x="40" y="21"/>
                                  </a:cubicBezTo>
                                  <a:cubicBezTo>
                                    <a:pt x="40" y="22"/>
                                    <a:pt x="40" y="23"/>
                                    <a:pt x="40" y="24"/>
                                  </a:cubicBezTo>
                                  <a:cubicBezTo>
                                    <a:pt x="39" y="24"/>
                                    <a:pt x="39" y="24"/>
                                    <a:pt x="38" y="24"/>
                                  </a:cubicBezTo>
                                  <a:lnTo>
                                    <a:pt x="20" y="24"/>
                                  </a:lnTo>
                                  <a:lnTo>
                                    <a:pt x="20" y="63"/>
                                  </a:lnTo>
                                  <a:cubicBezTo>
                                    <a:pt x="20" y="68"/>
                                    <a:pt x="21" y="72"/>
                                    <a:pt x="22" y="75"/>
                                  </a:cubicBezTo>
                                  <a:cubicBezTo>
                                    <a:pt x="24" y="77"/>
                                    <a:pt x="26" y="78"/>
                                    <a:pt x="30" y="78"/>
                                  </a:cubicBezTo>
                                  <a:cubicBezTo>
                                    <a:pt x="31" y="78"/>
                                    <a:pt x="32" y="78"/>
                                    <a:pt x="33" y="78"/>
                                  </a:cubicBezTo>
                                  <a:cubicBezTo>
                                    <a:pt x="34" y="78"/>
                                    <a:pt x="35" y="78"/>
                                    <a:pt x="35" y="77"/>
                                  </a:cubicBezTo>
                                  <a:cubicBezTo>
                                    <a:pt x="36" y="77"/>
                                    <a:pt x="37" y="77"/>
                                    <a:pt x="37" y="77"/>
                                  </a:cubicBezTo>
                                  <a:cubicBezTo>
                                    <a:pt x="38" y="76"/>
                                    <a:pt x="38" y="76"/>
                                    <a:pt x="39" y="76"/>
                                  </a:cubicBezTo>
                                  <a:cubicBezTo>
                                    <a:pt x="39" y="76"/>
                                    <a:pt x="39" y="76"/>
                                    <a:pt x="39" y="76"/>
                                  </a:cubicBezTo>
                                  <a:cubicBezTo>
                                    <a:pt x="39" y="76"/>
                                    <a:pt x="40" y="77"/>
                                    <a:pt x="40"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6" name="Freeform 143"/>
                          <wps:cNvSpPr>
                            <a:spLocks/>
                          </wps:cNvSpPr>
                          <wps:spPr bwMode="auto">
                            <a:xfrm>
                              <a:off x="3371" y="2277"/>
                              <a:ext cx="63" cy="99"/>
                            </a:xfrm>
                            <a:custGeom>
                              <a:avLst/>
                              <a:gdLst>
                                <a:gd name="T0" fmla="*/ 35 w 59"/>
                                <a:gd name="T1" fmla="*/ 68 h 94"/>
                                <a:gd name="T2" fmla="*/ 35 w 59"/>
                                <a:gd name="T3" fmla="*/ 68 h 94"/>
                                <a:gd name="T4" fmla="*/ 26 w 59"/>
                                <a:gd name="T5" fmla="*/ 92 h 94"/>
                                <a:gd name="T6" fmla="*/ 24 w 59"/>
                                <a:gd name="T7" fmla="*/ 93 h 94"/>
                                <a:gd name="T8" fmla="*/ 20 w 59"/>
                                <a:gd name="T9" fmla="*/ 94 h 94"/>
                                <a:gd name="T10" fmla="*/ 18 w 59"/>
                                <a:gd name="T11" fmla="*/ 94 h 94"/>
                                <a:gd name="T12" fmla="*/ 17 w 59"/>
                                <a:gd name="T13" fmla="*/ 93 h 94"/>
                                <a:gd name="T14" fmla="*/ 16 w 59"/>
                                <a:gd name="T15" fmla="*/ 92 h 94"/>
                                <a:gd name="T16" fmla="*/ 17 w 59"/>
                                <a:gd name="T17" fmla="*/ 91 h 94"/>
                                <a:gd name="T18" fmla="*/ 26 w 59"/>
                                <a:gd name="T19" fmla="*/ 68 h 94"/>
                                <a:gd name="T20" fmla="*/ 25 w 59"/>
                                <a:gd name="T21" fmla="*/ 67 h 94"/>
                                <a:gd name="T22" fmla="*/ 24 w 59"/>
                                <a:gd name="T23" fmla="*/ 66 h 94"/>
                                <a:gd name="T24" fmla="*/ 1 w 59"/>
                                <a:gd name="T25" fmla="*/ 3 h 94"/>
                                <a:gd name="T26" fmla="*/ 0 w 59"/>
                                <a:gd name="T27" fmla="*/ 1 h 94"/>
                                <a:gd name="T28" fmla="*/ 1 w 59"/>
                                <a:gd name="T29" fmla="*/ 0 h 94"/>
                                <a:gd name="T30" fmla="*/ 2 w 59"/>
                                <a:gd name="T31" fmla="*/ 0 h 94"/>
                                <a:gd name="T32" fmla="*/ 5 w 59"/>
                                <a:gd name="T33" fmla="*/ 0 h 94"/>
                                <a:gd name="T34" fmla="*/ 7 w 59"/>
                                <a:gd name="T35" fmla="*/ 0 h 94"/>
                                <a:gd name="T36" fmla="*/ 8 w 59"/>
                                <a:gd name="T37" fmla="*/ 0 h 94"/>
                                <a:gd name="T38" fmla="*/ 9 w 59"/>
                                <a:gd name="T39" fmla="*/ 1 h 94"/>
                                <a:gd name="T40" fmla="*/ 10 w 59"/>
                                <a:gd name="T41" fmla="*/ 2 h 94"/>
                                <a:gd name="T42" fmla="*/ 30 w 59"/>
                                <a:gd name="T43" fmla="*/ 58 h 94"/>
                                <a:gd name="T44" fmla="*/ 30 w 59"/>
                                <a:gd name="T45" fmla="*/ 58 h 94"/>
                                <a:gd name="T46" fmla="*/ 50 w 59"/>
                                <a:gd name="T47" fmla="*/ 2 h 94"/>
                                <a:gd name="T48" fmla="*/ 51 w 59"/>
                                <a:gd name="T49" fmla="*/ 0 h 94"/>
                                <a:gd name="T50" fmla="*/ 53 w 59"/>
                                <a:gd name="T51" fmla="*/ 0 h 94"/>
                                <a:gd name="T52" fmla="*/ 55 w 59"/>
                                <a:gd name="T53" fmla="*/ 0 h 94"/>
                                <a:gd name="T54" fmla="*/ 57 w 59"/>
                                <a:gd name="T55" fmla="*/ 0 h 94"/>
                                <a:gd name="T56" fmla="*/ 59 w 59"/>
                                <a:gd name="T57" fmla="*/ 1 h 94"/>
                                <a:gd name="T58" fmla="*/ 59 w 59"/>
                                <a:gd name="T59" fmla="*/ 2 h 94"/>
                                <a:gd name="T60" fmla="*/ 59 w 59"/>
                                <a:gd name="T61" fmla="*/ 3 h 94"/>
                                <a:gd name="T62" fmla="*/ 35 w 59"/>
                                <a:gd name="T63" fmla="*/ 68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9" h="94">
                                  <a:moveTo>
                                    <a:pt x="35" y="68"/>
                                  </a:moveTo>
                                  <a:lnTo>
                                    <a:pt x="35" y="68"/>
                                  </a:lnTo>
                                  <a:lnTo>
                                    <a:pt x="26" y="92"/>
                                  </a:lnTo>
                                  <a:cubicBezTo>
                                    <a:pt x="25" y="92"/>
                                    <a:pt x="25" y="93"/>
                                    <a:pt x="24" y="93"/>
                                  </a:cubicBezTo>
                                  <a:cubicBezTo>
                                    <a:pt x="23" y="94"/>
                                    <a:pt x="22" y="94"/>
                                    <a:pt x="20" y="94"/>
                                  </a:cubicBezTo>
                                  <a:cubicBezTo>
                                    <a:pt x="20" y="94"/>
                                    <a:pt x="19" y="94"/>
                                    <a:pt x="18" y="94"/>
                                  </a:cubicBezTo>
                                  <a:cubicBezTo>
                                    <a:pt x="18" y="93"/>
                                    <a:pt x="17" y="93"/>
                                    <a:pt x="17" y="93"/>
                                  </a:cubicBezTo>
                                  <a:cubicBezTo>
                                    <a:pt x="17" y="93"/>
                                    <a:pt x="16" y="92"/>
                                    <a:pt x="16" y="92"/>
                                  </a:cubicBezTo>
                                  <a:cubicBezTo>
                                    <a:pt x="16" y="92"/>
                                    <a:pt x="16" y="91"/>
                                    <a:pt x="17" y="91"/>
                                  </a:cubicBezTo>
                                  <a:lnTo>
                                    <a:pt x="26" y="68"/>
                                  </a:lnTo>
                                  <a:cubicBezTo>
                                    <a:pt x="25" y="68"/>
                                    <a:pt x="25" y="67"/>
                                    <a:pt x="25" y="67"/>
                                  </a:cubicBezTo>
                                  <a:cubicBezTo>
                                    <a:pt x="25" y="67"/>
                                    <a:pt x="24" y="66"/>
                                    <a:pt x="24" y="66"/>
                                  </a:cubicBezTo>
                                  <a:lnTo>
                                    <a:pt x="1" y="3"/>
                                  </a:lnTo>
                                  <a:cubicBezTo>
                                    <a:pt x="1" y="2"/>
                                    <a:pt x="0" y="2"/>
                                    <a:pt x="0" y="1"/>
                                  </a:cubicBezTo>
                                  <a:cubicBezTo>
                                    <a:pt x="0" y="1"/>
                                    <a:pt x="1" y="1"/>
                                    <a:pt x="1" y="0"/>
                                  </a:cubicBezTo>
                                  <a:cubicBezTo>
                                    <a:pt x="1" y="0"/>
                                    <a:pt x="2" y="0"/>
                                    <a:pt x="2" y="0"/>
                                  </a:cubicBezTo>
                                  <a:cubicBezTo>
                                    <a:pt x="3" y="0"/>
                                    <a:pt x="4" y="0"/>
                                    <a:pt x="5" y="0"/>
                                  </a:cubicBezTo>
                                  <a:cubicBezTo>
                                    <a:pt x="6" y="0"/>
                                    <a:pt x="6" y="0"/>
                                    <a:pt x="7" y="0"/>
                                  </a:cubicBezTo>
                                  <a:cubicBezTo>
                                    <a:pt x="8" y="0"/>
                                    <a:pt x="8" y="0"/>
                                    <a:pt x="8" y="0"/>
                                  </a:cubicBezTo>
                                  <a:cubicBezTo>
                                    <a:pt x="9" y="0"/>
                                    <a:pt x="9" y="1"/>
                                    <a:pt x="9" y="1"/>
                                  </a:cubicBezTo>
                                  <a:cubicBezTo>
                                    <a:pt x="9" y="1"/>
                                    <a:pt x="10" y="1"/>
                                    <a:pt x="10" y="2"/>
                                  </a:cubicBezTo>
                                  <a:lnTo>
                                    <a:pt x="30" y="58"/>
                                  </a:lnTo>
                                  <a:lnTo>
                                    <a:pt x="30" y="58"/>
                                  </a:lnTo>
                                  <a:lnTo>
                                    <a:pt x="50" y="2"/>
                                  </a:lnTo>
                                  <a:cubicBezTo>
                                    <a:pt x="50" y="1"/>
                                    <a:pt x="51" y="1"/>
                                    <a:pt x="51" y="0"/>
                                  </a:cubicBezTo>
                                  <a:cubicBezTo>
                                    <a:pt x="51" y="0"/>
                                    <a:pt x="52" y="0"/>
                                    <a:pt x="53" y="0"/>
                                  </a:cubicBezTo>
                                  <a:cubicBezTo>
                                    <a:pt x="53" y="0"/>
                                    <a:pt x="54" y="0"/>
                                    <a:pt x="55" y="0"/>
                                  </a:cubicBezTo>
                                  <a:cubicBezTo>
                                    <a:pt x="56" y="0"/>
                                    <a:pt x="57" y="0"/>
                                    <a:pt x="57" y="0"/>
                                  </a:cubicBezTo>
                                  <a:cubicBezTo>
                                    <a:pt x="58" y="0"/>
                                    <a:pt x="58" y="0"/>
                                    <a:pt x="59" y="1"/>
                                  </a:cubicBezTo>
                                  <a:cubicBezTo>
                                    <a:pt x="59" y="1"/>
                                    <a:pt x="59" y="1"/>
                                    <a:pt x="59" y="2"/>
                                  </a:cubicBezTo>
                                  <a:cubicBezTo>
                                    <a:pt x="59" y="2"/>
                                    <a:pt x="59" y="2"/>
                                    <a:pt x="59" y="3"/>
                                  </a:cubicBezTo>
                                  <a:lnTo>
                                    <a:pt x="35" y="6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7" name="Freeform 144"/>
                          <wps:cNvSpPr>
                            <a:spLocks/>
                          </wps:cNvSpPr>
                          <wps:spPr bwMode="auto">
                            <a:xfrm>
                              <a:off x="3440" y="2239"/>
                              <a:ext cx="55" cy="130"/>
                            </a:xfrm>
                            <a:custGeom>
                              <a:avLst/>
                              <a:gdLst>
                                <a:gd name="T0" fmla="*/ 9 w 52"/>
                                <a:gd name="T1" fmla="*/ 120 h 123"/>
                                <a:gd name="T2" fmla="*/ 9 w 52"/>
                                <a:gd name="T3" fmla="*/ 120 h 123"/>
                                <a:gd name="T4" fmla="*/ 8 w 52"/>
                                <a:gd name="T5" fmla="*/ 122 h 123"/>
                                <a:gd name="T6" fmla="*/ 7 w 52"/>
                                <a:gd name="T7" fmla="*/ 122 h 123"/>
                                <a:gd name="T8" fmla="*/ 6 w 52"/>
                                <a:gd name="T9" fmla="*/ 123 h 123"/>
                                <a:gd name="T10" fmla="*/ 4 w 52"/>
                                <a:gd name="T11" fmla="*/ 123 h 123"/>
                                <a:gd name="T12" fmla="*/ 2 w 52"/>
                                <a:gd name="T13" fmla="*/ 123 h 123"/>
                                <a:gd name="T14" fmla="*/ 1 w 52"/>
                                <a:gd name="T15" fmla="*/ 122 h 123"/>
                                <a:gd name="T16" fmla="*/ 0 w 52"/>
                                <a:gd name="T17" fmla="*/ 121 h 123"/>
                                <a:gd name="T18" fmla="*/ 0 w 52"/>
                                <a:gd name="T19" fmla="*/ 120 h 123"/>
                                <a:gd name="T20" fmla="*/ 44 w 52"/>
                                <a:gd name="T21" fmla="*/ 2 h 123"/>
                                <a:gd name="T22" fmla="*/ 45 w 52"/>
                                <a:gd name="T23" fmla="*/ 1 h 123"/>
                                <a:gd name="T24" fmla="*/ 45 w 52"/>
                                <a:gd name="T25" fmla="*/ 0 h 123"/>
                                <a:gd name="T26" fmla="*/ 47 w 52"/>
                                <a:gd name="T27" fmla="*/ 0 h 123"/>
                                <a:gd name="T28" fmla="*/ 49 w 52"/>
                                <a:gd name="T29" fmla="*/ 0 h 123"/>
                                <a:gd name="T30" fmla="*/ 51 w 52"/>
                                <a:gd name="T31" fmla="*/ 0 h 123"/>
                                <a:gd name="T32" fmla="*/ 52 w 52"/>
                                <a:gd name="T33" fmla="*/ 0 h 123"/>
                                <a:gd name="T34" fmla="*/ 52 w 52"/>
                                <a:gd name="T35" fmla="*/ 1 h 123"/>
                                <a:gd name="T36" fmla="*/ 52 w 52"/>
                                <a:gd name="T37" fmla="*/ 3 h 123"/>
                                <a:gd name="T38" fmla="*/ 9 w 52"/>
                                <a:gd name="T39" fmla="*/ 120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52" h="123">
                                  <a:moveTo>
                                    <a:pt x="9" y="120"/>
                                  </a:moveTo>
                                  <a:lnTo>
                                    <a:pt x="9" y="120"/>
                                  </a:lnTo>
                                  <a:cubicBezTo>
                                    <a:pt x="9" y="121"/>
                                    <a:pt x="8" y="121"/>
                                    <a:pt x="8" y="122"/>
                                  </a:cubicBezTo>
                                  <a:cubicBezTo>
                                    <a:pt x="8" y="122"/>
                                    <a:pt x="7" y="122"/>
                                    <a:pt x="7" y="122"/>
                                  </a:cubicBezTo>
                                  <a:cubicBezTo>
                                    <a:pt x="7" y="123"/>
                                    <a:pt x="6" y="123"/>
                                    <a:pt x="6" y="123"/>
                                  </a:cubicBezTo>
                                  <a:cubicBezTo>
                                    <a:pt x="5" y="123"/>
                                    <a:pt x="5" y="123"/>
                                    <a:pt x="4" y="123"/>
                                  </a:cubicBezTo>
                                  <a:cubicBezTo>
                                    <a:pt x="3" y="123"/>
                                    <a:pt x="3" y="123"/>
                                    <a:pt x="2" y="123"/>
                                  </a:cubicBezTo>
                                  <a:cubicBezTo>
                                    <a:pt x="2" y="123"/>
                                    <a:pt x="1" y="122"/>
                                    <a:pt x="1" y="122"/>
                                  </a:cubicBezTo>
                                  <a:cubicBezTo>
                                    <a:pt x="0" y="122"/>
                                    <a:pt x="0" y="121"/>
                                    <a:pt x="0" y="121"/>
                                  </a:cubicBezTo>
                                  <a:cubicBezTo>
                                    <a:pt x="0" y="121"/>
                                    <a:pt x="0" y="120"/>
                                    <a:pt x="0" y="120"/>
                                  </a:cubicBezTo>
                                  <a:lnTo>
                                    <a:pt x="44" y="2"/>
                                  </a:lnTo>
                                  <a:cubicBezTo>
                                    <a:pt x="44" y="2"/>
                                    <a:pt x="44" y="1"/>
                                    <a:pt x="45" y="1"/>
                                  </a:cubicBezTo>
                                  <a:cubicBezTo>
                                    <a:pt x="45" y="0"/>
                                    <a:pt x="45" y="0"/>
                                    <a:pt x="45" y="0"/>
                                  </a:cubicBezTo>
                                  <a:cubicBezTo>
                                    <a:pt x="46" y="0"/>
                                    <a:pt x="46" y="0"/>
                                    <a:pt x="47" y="0"/>
                                  </a:cubicBezTo>
                                  <a:cubicBezTo>
                                    <a:pt x="47" y="0"/>
                                    <a:pt x="48" y="0"/>
                                    <a:pt x="49" y="0"/>
                                  </a:cubicBezTo>
                                  <a:cubicBezTo>
                                    <a:pt x="49" y="0"/>
                                    <a:pt x="50" y="0"/>
                                    <a:pt x="51" y="0"/>
                                  </a:cubicBezTo>
                                  <a:cubicBezTo>
                                    <a:pt x="51" y="0"/>
                                    <a:pt x="51" y="0"/>
                                    <a:pt x="52" y="0"/>
                                  </a:cubicBezTo>
                                  <a:cubicBezTo>
                                    <a:pt x="52" y="1"/>
                                    <a:pt x="52" y="1"/>
                                    <a:pt x="52" y="1"/>
                                  </a:cubicBezTo>
                                  <a:cubicBezTo>
                                    <a:pt x="52" y="2"/>
                                    <a:pt x="52" y="2"/>
                                    <a:pt x="52" y="3"/>
                                  </a:cubicBezTo>
                                  <a:lnTo>
                                    <a:pt x="9" y="12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8" name="Freeform 145"/>
                          <wps:cNvSpPr>
                            <a:spLocks/>
                          </wps:cNvSpPr>
                          <wps:spPr bwMode="auto">
                            <a:xfrm>
                              <a:off x="3506" y="2276"/>
                              <a:ext cx="45" cy="74"/>
                            </a:xfrm>
                            <a:custGeom>
                              <a:avLst/>
                              <a:gdLst>
                                <a:gd name="T0" fmla="*/ 43 w 43"/>
                                <a:gd name="T1" fmla="*/ 50 h 70"/>
                                <a:gd name="T2" fmla="*/ 37 w 43"/>
                                <a:gd name="T3" fmla="*/ 65 h 70"/>
                                <a:gd name="T4" fmla="*/ 19 w 43"/>
                                <a:gd name="T5" fmla="*/ 70 h 70"/>
                                <a:gd name="T6" fmla="*/ 8 w 43"/>
                                <a:gd name="T7" fmla="*/ 68 h 70"/>
                                <a:gd name="T8" fmla="*/ 1 w 43"/>
                                <a:gd name="T9" fmla="*/ 65 h 70"/>
                                <a:gd name="T10" fmla="*/ 0 w 43"/>
                                <a:gd name="T11" fmla="*/ 60 h 70"/>
                                <a:gd name="T12" fmla="*/ 0 w 43"/>
                                <a:gd name="T13" fmla="*/ 57 h 70"/>
                                <a:gd name="T14" fmla="*/ 1 w 43"/>
                                <a:gd name="T15" fmla="*/ 56 h 70"/>
                                <a:gd name="T16" fmla="*/ 8 w 43"/>
                                <a:gd name="T17" fmla="*/ 59 h 70"/>
                                <a:gd name="T18" fmla="*/ 20 w 43"/>
                                <a:gd name="T19" fmla="*/ 62 h 70"/>
                                <a:gd name="T20" fmla="*/ 31 w 43"/>
                                <a:gd name="T21" fmla="*/ 60 h 70"/>
                                <a:gd name="T22" fmla="*/ 35 w 43"/>
                                <a:gd name="T23" fmla="*/ 51 h 70"/>
                                <a:gd name="T24" fmla="*/ 30 w 43"/>
                                <a:gd name="T25" fmla="*/ 42 h 70"/>
                                <a:gd name="T26" fmla="*/ 18 w 43"/>
                                <a:gd name="T27" fmla="*/ 37 h 70"/>
                                <a:gd name="T28" fmla="*/ 7 w 43"/>
                                <a:gd name="T29" fmla="*/ 31 h 70"/>
                                <a:gd name="T30" fmla="*/ 2 w 43"/>
                                <a:gd name="T31" fmla="*/ 18 h 70"/>
                                <a:gd name="T32" fmla="*/ 7 w 43"/>
                                <a:gd name="T33" fmla="*/ 6 h 70"/>
                                <a:gd name="T34" fmla="*/ 24 w 43"/>
                                <a:gd name="T35" fmla="*/ 0 h 70"/>
                                <a:gd name="T36" fmla="*/ 33 w 43"/>
                                <a:gd name="T37" fmla="*/ 2 h 70"/>
                                <a:gd name="T38" fmla="*/ 39 w 43"/>
                                <a:gd name="T39" fmla="*/ 4 h 70"/>
                                <a:gd name="T40" fmla="*/ 40 w 43"/>
                                <a:gd name="T41" fmla="*/ 6 h 70"/>
                                <a:gd name="T42" fmla="*/ 40 w 43"/>
                                <a:gd name="T43" fmla="*/ 9 h 70"/>
                                <a:gd name="T44" fmla="*/ 40 w 43"/>
                                <a:gd name="T45" fmla="*/ 11 h 70"/>
                                <a:gd name="T46" fmla="*/ 38 w 43"/>
                                <a:gd name="T47" fmla="*/ 12 h 70"/>
                                <a:gd name="T48" fmla="*/ 34 w 43"/>
                                <a:gd name="T49" fmla="*/ 10 h 70"/>
                                <a:gd name="T50" fmla="*/ 23 w 43"/>
                                <a:gd name="T51" fmla="*/ 7 h 70"/>
                                <a:gd name="T52" fmla="*/ 13 w 43"/>
                                <a:gd name="T53" fmla="*/ 10 h 70"/>
                                <a:gd name="T54" fmla="*/ 10 w 43"/>
                                <a:gd name="T55" fmla="*/ 18 h 70"/>
                                <a:gd name="T56" fmla="*/ 15 w 43"/>
                                <a:gd name="T57" fmla="*/ 27 h 70"/>
                                <a:gd name="T58" fmla="*/ 27 w 43"/>
                                <a:gd name="T59" fmla="*/ 32 h 70"/>
                                <a:gd name="T60" fmla="*/ 38 w 43"/>
                                <a:gd name="T61" fmla="*/ 38 h 70"/>
                                <a:gd name="T62" fmla="*/ 43 w 43"/>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3" h="70">
                                  <a:moveTo>
                                    <a:pt x="43" y="50"/>
                                  </a:moveTo>
                                  <a:lnTo>
                                    <a:pt x="43" y="50"/>
                                  </a:lnTo>
                                  <a:cubicBezTo>
                                    <a:pt x="43" y="53"/>
                                    <a:pt x="43" y="56"/>
                                    <a:pt x="42" y="58"/>
                                  </a:cubicBezTo>
                                  <a:cubicBezTo>
                                    <a:pt x="41" y="61"/>
                                    <a:pt x="39" y="63"/>
                                    <a:pt x="37" y="65"/>
                                  </a:cubicBezTo>
                                  <a:cubicBezTo>
                                    <a:pt x="35" y="66"/>
                                    <a:pt x="32" y="68"/>
                                    <a:pt x="29" y="69"/>
                                  </a:cubicBezTo>
                                  <a:cubicBezTo>
                                    <a:pt x="26" y="69"/>
                                    <a:pt x="23" y="70"/>
                                    <a:pt x="19" y="70"/>
                                  </a:cubicBezTo>
                                  <a:cubicBezTo>
                                    <a:pt x="17" y="70"/>
                                    <a:pt x="15" y="70"/>
                                    <a:pt x="13" y="69"/>
                                  </a:cubicBezTo>
                                  <a:cubicBezTo>
                                    <a:pt x="11" y="69"/>
                                    <a:pt x="9" y="69"/>
                                    <a:pt x="8" y="68"/>
                                  </a:cubicBezTo>
                                  <a:cubicBezTo>
                                    <a:pt x="6" y="67"/>
                                    <a:pt x="5" y="67"/>
                                    <a:pt x="4" y="66"/>
                                  </a:cubicBezTo>
                                  <a:cubicBezTo>
                                    <a:pt x="2" y="66"/>
                                    <a:pt x="2" y="65"/>
                                    <a:pt x="1" y="65"/>
                                  </a:cubicBezTo>
                                  <a:cubicBezTo>
                                    <a:pt x="1" y="64"/>
                                    <a:pt x="0" y="64"/>
                                    <a:pt x="0" y="63"/>
                                  </a:cubicBezTo>
                                  <a:cubicBezTo>
                                    <a:pt x="0" y="62"/>
                                    <a:pt x="0" y="61"/>
                                    <a:pt x="0" y="60"/>
                                  </a:cubicBezTo>
                                  <a:cubicBezTo>
                                    <a:pt x="0" y="59"/>
                                    <a:pt x="0" y="59"/>
                                    <a:pt x="0" y="58"/>
                                  </a:cubicBezTo>
                                  <a:cubicBezTo>
                                    <a:pt x="0" y="58"/>
                                    <a:pt x="0" y="57"/>
                                    <a:pt x="0" y="57"/>
                                  </a:cubicBezTo>
                                  <a:cubicBezTo>
                                    <a:pt x="0" y="57"/>
                                    <a:pt x="0" y="57"/>
                                    <a:pt x="1" y="56"/>
                                  </a:cubicBezTo>
                                  <a:cubicBezTo>
                                    <a:pt x="1" y="56"/>
                                    <a:pt x="1" y="56"/>
                                    <a:pt x="1" y="56"/>
                                  </a:cubicBezTo>
                                  <a:cubicBezTo>
                                    <a:pt x="2" y="56"/>
                                    <a:pt x="3" y="56"/>
                                    <a:pt x="4" y="57"/>
                                  </a:cubicBezTo>
                                  <a:cubicBezTo>
                                    <a:pt x="5" y="58"/>
                                    <a:pt x="6" y="59"/>
                                    <a:pt x="8" y="59"/>
                                  </a:cubicBezTo>
                                  <a:cubicBezTo>
                                    <a:pt x="9" y="60"/>
                                    <a:pt x="11" y="61"/>
                                    <a:pt x="13" y="61"/>
                                  </a:cubicBezTo>
                                  <a:cubicBezTo>
                                    <a:pt x="15" y="62"/>
                                    <a:pt x="17" y="62"/>
                                    <a:pt x="20" y="62"/>
                                  </a:cubicBezTo>
                                  <a:cubicBezTo>
                                    <a:pt x="22" y="62"/>
                                    <a:pt x="24" y="62"/>
                                    <a:pt x="26" y="62"/>
                                  </a:cubicBezTo>
                                  <a:cubicBezTo>
                                    <a:pt x="28" y="61"/>
                                    <a:pt x="29" y="61"/>
                                    <a:pt x="31" y="60"/>
                                  </a:cubicBezTo>
                                  <a:cubicBezTo>
                                    <a:pt x="32" y="59"/>
                                    <a:pt x="33" y="57"/>
                                    <a:pt x="34" y="56"/>
                                  </a:cubicBezTo>
                                  <a:cubicBezTo>
                                    <a:pt x="35" y="54"/>
                                    <a:pt x="35" y="53"/>
                                    <a:pt x="35" y="51"/>
                                  </a:cubicBezTo>
                                  <a:cubicBezTo>
                                    <a:pt x="35" y="49"/>
                                    <a:pt x="34" y="47"/>
                                    <a:pt x="33" y="46"/>
                                  </a:cubicBezTo>
                                  <a:cubicBezTo>
                                    <a:pt x="33" y="44"/>
                                    <a:pt x="31" y="43"/>
                                    <a:pt x="30" y="42"/>
                                  </a:cubicBezTo>
                                  <a:cubicBezTo>
                                    <a:pt x="28" y="41"/>
                                    <a:pt x="26" y="40"/>
                                    <a:pt x="24" y="39"/>
                                  </a:cubicBezTo>
                                  <a:cubicBezTo>
                                    <a:pt x="23" y="39"/>
                                    <a:pt x="20" y="38"/>
                                    <a:pt x="18" y="37"/>
                                  </a:cubicBezTo>
                                  <a:cubicBezTo>
                                    <a:pt x="16" y="36"/>
                                    <a:pt x="14" y="35"/>
                                    <a:pt x="12" y="34"/>
                                  </a:cubicBezTo>
                                  <a:cubicBezTo>
                                    <a:pt x="10" y="33"/>
                                    <a:pt x="9" y="32"/>
                                    <a:pt x="7" y="31"/>
                                  </a:cubicBezTo>
                                  <a:cubicBezTo>
                                    <a:pt x="6" y="29"/>
                                    <a:pt x="4" y="27"/>
                                    <a:pt x="3" y="25"/>
                                  </a:cubicBezTo>
                                  <a:cubicBezTo>
                                    <a:pt x="2" y="23"/>
                                    <a:pt x="2" y="21"/>
                                    <a:pt x="2" y="18"/>
                                  </a:cubicBezTo>
                                  <a:cubicBezTo>
                                    <a:pt x="2" y="16"/>
                                    <a:pt x="2" y="14"/>
                                    <a:pt x="3" y="12"/>
                                  </a:cubicBezTo>
                                  <a:cubicBezTo>
                                    <a:pt x="4" y="9"/>
                                    <a:pt x="5" y="8"/>
                                    <a:pt x="7" y="6"/>
                                  </a:cubicBezTo>
                                  <a:cubicBezTo>
                                    <a:pt x="9" y="4"/>
                                    <a:pt x="11" y="3"/>
                                    <a:pt x="14" y="2"/>
                                  </a:cubicBezTo>
                                  <a:cubicBezTo>
                                    <a:pt x="17" y="1"/>
                                    <a:pt x="20" y="0"/>
                                    <a:pt x="24" y="0"/>
                                  </a:cubicBezTo>
                                  <a:cubicBezTo>
                                    <a:pt x="25" y="0"/>
                                    <a:pt x="27" y="0"/>
                                    <a:pt x="29" y="1"/>
                                  </a:cubicBezTo>
                                  <a:cubicBezTo>
                                    <a:pt x="30" y="1"/>
                                    <a:pt x="32" y="1"/>
                                    <a:pt x="33" y="2"/>
                                  </a:cubicBezTo>
                                  <a:cubicBezTo>
                                    <a:pt x="34" y="2"/>
                                    <a:pt x="35" y="2"/>
                                    <a:pt x="36" y="3"/>
                                  </a:cubicBezTo>
                                  <a:cubicBezTo>
                                    <a:pt x="37" y="3"/>
                                    <a:pt x="38" y="4"/>
                                    <a:pt x="39" y="4"/>
                                  </a:cubicBezTo>
                                  <a:cubicBezTo>
                                    <a:pt x="39" y="5"/>
                                    <a:pt x="39" y="5"/>
                                    <a:pt x="40" y="5"/>
                                  </a:cubicBezTo>
                                  <a:cubicBezTo>
                                    <a:pt x="40" y="5"/>
                                    <a:pt x="40" y="6"/>
                                    <a:pt x="40" y="6"/>
                                  </a:cubicBezTo>
                                  <a:cubicBezTo>
                                    <a:pt x="40" y="6"/>
                                    <a:pt x="40" y="7"/>
                                    <a:pt x="40" y="7"/>
                                  </a:cubicBezTo>
                                  <a:cubicBezTo>
                                    <a:pt x="40" y="7"/>
                                    <a:pt x="40" y="8"/>
                                    <a:pt x="40" y="9"/>
                                  </a:cubicBezTo>
                                  <a:cubicBezTo>
                                    <a:pt x="40" y="9"/>
                                    <a:pt x="40" y="10"/>
                                    <a:pt x="40" y="10"/>
                                  </a:cubicBezTo>
                                  <a:cubicBezTo>
                                    <a:pt x="40" y="11"/>
                                    <a:pt x="40" y="11"/>
                                    <a:pt x="40" y="11"/>
                                  </a:cubicBezTo>
                                  <a:cubicBezTo>
                                    <a:pt x="40" y="12"/>
                                    <a:pt x="39" y="12"/>
                                    <a:pt x="39" y="12"/>
                                  </a:cubicBezTo>
                                  <a:cubicBezTo>
                                    <a:pt x="39" y="12"/>
                                    <a:pt x="39" y="12"/>
                                    <a:pt x="38" y="12"/>
                                  </a:cubicBezTo>
                                  <a:cubicBezTo>
                                    <a:pt x="38" y="12"/>
                                    <a:pt x="38" y="12"/>
                                    <a:pt x="37" y="11"/>
                                  </a:cubicBezTo>
                                  <a:cubicBezTo>
                                    <a:pt x="36" y="11"/>
                                    <a:pt x="35" y="10"/>
                                    <a:pt x="34" y="10"/>
                                  </a:cubicBezTo>
                                  <a:cubicBezTo>
                                    <a:pt x="33" y="9"/>
                                    <a:pt x="31" y="9"/>
                                    <a:pt x="29" y="8"/>
                                  </a:cubicBezTo>
                                  <a:cubicBezTo>
                                    <a:pt x="28" y="8"/>
                                    <a:pt x="26" y="7"/>
                                    <a:pt x="23" y="7"/>
                                  </a:cubicBezTo>
                                  <a:cubicBezTo>
                                    <a:pt x="21" y="7"/>
                                    <a:pt x="19" y="8"/>
                                    <a:pt x="18" y="8"/>
                                  </a:cubicBezTo>
                                  <a:cubicBezTo>
                                    <a:pt x="16" y="9"/>
                                    <a:pt x="14" y="9"/>
                                    <a:pt x="13" y="10"/>
                                  </a:cubicBezTo>
                                  <a:cubicBezTo>
                                    <a:pt x="12" y="11"/>
                                    <a:pt x="11" y="12"/>
                                    <a:pt x="11" y="14"/>
                                  </a:cubicBezTo>
                                  <a:cubicBezTo>
                                    <a:pt x="10" y="15"/>
                                    <a:pt x="10" y="16"/>
                                    <a:pt x="10" y="18"/>
                                  </a:cubicBezTo>
                                  <a:cubicBezTo>
                                    <a:pt x="10" y="20"/>
                                    <a:pt x="11" y="22"/>
                                    <a:pt x="12" y="23"/>
                                  </a:cubicBezTo>
                                  <a:cubicBezTo>
                                    <a:pt x="12" y="25"/>
                                    <a:pt x="14" y="26"/>
                                    <a:pt x="15" y="27"/>
                                  </a:cubicBezTo>
                                  <a:cubicBezTo>
                                    <a:pt x="17" y="28"/>
                                    <a:pt x="19" y="29"/>
                                    <a:pt x="21" y="30"/>
                                  </a:cubicBezTo>
                                  <a:cubicBezTo>
                                    <a:pt x="23" y="30"/>
                                    <a:pt x="25" y="31"/>
                                    <a:pt x="27" y="32"/>
                                  </a:cubicBezTo>
                                  <a:cubicBezTo>
                                    <a:pt x="29" y="33"/>
                                    <a:pt x="31" y="34"/>
                                    <a:pt x="33" y="35"/>
                                  </a:cubicBezTo>
                                  <a:cubicBezTo>
                                    <a:pt x="35" y="36"/>
                                    <a:pt x="37" y="37"/>
                                    <a:pt x="38" y="38"/>
                                  </a:cubicBezTo>
                                  <a:cubicBezTo>
                                    <a:pt x="40" y="40"/>
                                    <a:pt x="41" y="41"/>
                                    <a:pt x="42" y="43"/>
                                  </a:cubicBezTo>
                                  <a:cubicBezTo>
                                    <a:pt x="43" y="45"/>
                                    <a:pt x="43" y="47"/>
                                    <a:pt x="43" y="50"/>
                                  </a:cubicBezTo>
                                  <a:lnTo>
                                    <a:pt x="43"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49" name="Freeform 146"/>
                          <wps:cNvSpPr>
                            <a:spLocks noEditPoints="1"/>
                          </wps:cNvSpPr>
                          <wps:spPr bwMode="auto">
                            <a:xfrm>
                              <a:off x="3569" y="2276"/>
                              <a:ext cx="66"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0 w 62"/>
                                <a:gd name="T11" fmla="*/ 70 h 70"/>
                                <a:gd name="T12" fmla="*/ 17 w 62"/>
                                <a:gd name="T13" fmla="*/ 68 h 70"/>
                                <a:gd name="T14" fmla="*/ 8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2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8 w 62"/>
                                <a:gd name="T45" fmla="*/ 16 h 70"/>
                                <a:gd name="T46" fmla="*/ 42 w 62"/>
                                <a:gd name="T47" fmla="*/ 10 h 70"/>
                                <a:gd name="T48" fmla="*/ 31 w 62"/>
                                <a:gd name="T49" fmla="*/ 8 h 70"/>
                                <a:gd name="T50" fmla="*/ 21 w 62"/>
                                <a:gd name="T51" fmla="*/ 10 h 70"/>
                                <a:gd name="T52" fmla="*/ 14 w 62"/>
                                <a:gd name="T53" fmla="*/ 15 h 70"/>
                                <a:gd name="T54" fmla="*/ 10 w 62"/>
                                <a:gd name="T55" fmla="*/ 24 h 70"/>
                                <a:gd name="T56" fmla="*/ 9 w 62"/>
                                <a:gd name="T57" fmla="*/ 35 h 70"/>
                                <a:gd name="T58" fmla="*/ 10 w 62"/>
                                <a:gd name="T59" fmla="*/ 45 h 70"/>
                                <a:gd name="T60" fmla="*/ 14 w 62"/>
                                <a:gd name="T61" fmla="*/ 54 h 70"/>
                                <a:gd name="T62" fmla="*/ 20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9"/>
                                  </a:cubicBezTo>
                                  <a:cubicBezTo>
                                    <a:pt x="59" y="53"/>
                                    <a:pt x="57" y="57"/>
                                    <a:pt x="54" y="60"/>
                                  </a:cubicBezTo>
                                  <a:cubicBezTo>
                                    <a:pt x="51" y="63"/>
                                    <a:pt x="48" y="65"/>
                                    <a:pt x="44" y="67"/>
                                  </a:cubicBezTo>
                                  <a:cubicBezTo>
                                    <a:pt x="40" y="69"/>
                                    <a:pt x="36" y="70"/>
                                    <a:pt x="30" y="70"/>
                                  </a:cubicBezTo>
                                  <a:cubicBezTo>
                                    <a:pt x="25" y="70"/>
                                    <a:pt x="21" y="69"/>
                                    <a:pt x="17" y="68"/>
                                  </a:cubicBezTo>
                                  <a:cubicBezTo>
                                    <a:pt x="13" y="66"/>
                                    <a:pt x="10" y="64"/>
                                    <a:pt x="8" y="61"/>
                                  </a:cubicBezTo>
                                  <a:cubicBezTo>
                                    <a:pt x="5" y="58"/>
                                    <a:pt x="3" y="54"/>
                                    <a:pt x="2" y="50"/>
                                  </a:cubicBezTo>
                                  <a:cubicBezTo>
                                    <a:pt x="1" y="46"/>
                                    <a:pt x="0" y="41"/>
                                    <a:pt x="0" y="36"/>
                                  </a:cubicBezTo>
                                  <a:cubicBezTo>
                                    <a:pt x="0" y="30"/>
                                    <a:pt x="1" y="26"/>
                                    <a:pt x="2" y="21"/>
                                  </a:cubicBezTo>
                                  <a:cubicBezTo>
                                    <a:pt x="3" y="17"/>
                                    <a:pt x="5" y="13"/>
                                    <a:pt x="8" y="10"/>
                                  </a:cubicBezTo>
                                  <a:cubicBezTo>
                                    <a:pt x="11" y="7"/>
                                    <a:pt x="14" y="5"/>
                                    <a:pt x="18" y="3"/>
                                  </a:cubicBezTo>
                                  <a:cubicBezTo>
                                    <a:pt x="22" y="1"/>
                                    <a:pt x="26" y="0"/>
                                    <a:pt x="32" y="0"/>
                                  </a:cubicBezTo>
                                  <a:cubicBezTo>
                                    <a:pt x="37" y="0"/>
                                    <a:pt x="41" y="1"/>
                                    <a:pt x="45" y="2"/>
                                  </a:cubicBezTo>
                                  <a:cubicBezTo>
                                    <a:pt x="49" y="4"/>
                                    <a:pt x="52" y="6"/>
                                    <a:pt x="54" y="9"/>
                                  </a:cubicBezTo>
                                  <a:cubicBezTo>
                                    <a:pt x="57" y="12"/>
                                    <a:pt x="59" y="16"/>
                                    <a:pt x="60" y="20"/>
                                  </a:cubicBezTo>
                                  <a:cubicBezTo>
                                    <a:pt x="61" y="24"/>
                                    <a:pt x="62" y="29"/>
                                    <a:pt x="62" y="34"/>
                                  </a:cubicBezTo>
                                  <a:lnTo>
                                    <a:pt x="62" y="34"/>
                                  </a:lnTo>
                                  <a:close/>
                                  <a:moveTo>
                                    <a:pt x="53" y="35"/>
                                  </a:moveTo>
                                  <a:lnTo>
                                    <a:pt x="53" y="35"/>
                                  </a:lnTo>
                                  <a:cubicBezTo>
                                    <a:pt x="53" y="31"/>
                                    <a:pt x="53" y="28"/>
                                    <a:pt x="52" y="25"/>
                                  </a:cubicBezTo>
                                  <a:cubicBezTo>
                                    <a:pt x="51" y="21"/>
                                    <a:pt x="50" y="18"/>
                                    <a:pt x="48" y="16"/>
                                  </a:cubicBezTo>
                                  <a:cubicBezTo>
                                    <a:pt x="47" y="13"/>
                                    <a:pt x="44" y="11"/>
                                    <a:pt x="42" y="10"/>
                                  </a:cubicBezTo>
                                  <a:cubicBezTo>
                                    <a:pt x="39" y="8"/>
                                    <a:pt x="35" y="8"/>
                                    <a:pt x="31" y="8"/>
                                  </a:cubicBezTo>
                                  <a:cubicBezTo>
                                    <a:pt x="27" y="8"/>
                                    <a:pt x="24" y="8"/>
                                    <a:pt x="21" y="10"/>
                                  </a:cubicBezTo>
                                  <a:cubicBezTo>
                                    <a:pt x="18" y="11"/>
                                    <a:pt x="16" y="13"/>
                                    <a:pt x="14" y="15"/>
                                  </a:cubicBezTo>
                                  <a:cubicBezTo>
                                    <a:pt x="12" y="18"/>
                                    <a:pt x="11" y="21"/>
                                    <a:pt x="10" y="24"/>
                                  </a:cubicBezTo>
                                  <a:cubicBezTo>
                                    <a:pt x="9" y="27"/>
                                    <a:pt x="9" y="31"/>
                                    <a:pt x="9" y="35"/>
                                  </a:cubicBezTo>
                                  <a:cubicBezTo>
                                    <a:pt x="9" y="38"/>
                                    <a:pt x="9" y="42"/>
                                    <a:pt x="10" y="45"/>
                                  </a:cubicBezTo>
                                  <a:cubicBezTo>
                                    <a:pt x="11" y="49"/>
                                    <a:pt x="12" y="52"/>
                                    <a:pt x="14" y="54"/>
                                  </a:cubicBezTo>
                                  <a:cubicBezTo>
                                    <a:pt x="15" y="57"/>
                                    <a:pt x="18" y="59"/>
                                    <a:pt x="20" y="60"/>
                                  </a:cubicBezTo>
                                  <a:cubicBezTo>
                                    <a:pt x="23" y="62"/>
                                    <a:pt x="27" y="62"/>
                                    <a:pt x="31" y="62"/>
                                  </a:cubicBezTo>
                                  <a:cubicBezTo>
                                    <a:pt x="35" y="62"/>
                                    <a:pt x="38" y="62"/>
                                    <a:pt x="41" y="60"/>
                                  </a:cubicBezTo>
                                  <a:cubicBezTo>
                                    <a:pt x="44" y="59"/>
                                    <a:pt x="46" y="57"/>
                                    <a:pt x="48" y="55"/>
                                  </a:cubicBezTo>
                                  <a:cubicBezTo>
                                    <a:pt x="49" y="52"/>
                                    <a:pt x="51" y="49"/>
                                    <a:pt x="52"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0" name="Freeform 147"/>
                          <wps:cNvSpPr>
                            <a:spLocks/>
                          </wps:cNvSpPr>
                          <wps:spPr bwMode="auto">
                            <a:xfrm>
                              <a:off x="3654" y="2276"/>
                              <a:ext cx="53" cy="74"/>
                            </a:xfrm>
                            <a:custGeom>
                              <a:avLst/>
                              <a:gdLst>
                                <a:gd name="T0" fmla="*/ 50 w 50"/>
                                <a:gd name="T1" fmla="*/ 58 h 70"/>
                                <a:gd name="T2" fmla="*/ 50 w 50"/>
                                <a:gd name="T3" fmla="*/ 58 h 70"/>
                                <a:gd name="T4" fmla="*/ 50 w 50"/>
                                <a:gd name="T5" fmla="*/ 59 h 70"/>
                                <a:gd name="T6" fmla="*/ 50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8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8 w 50"/>
                                <a:gd name="T31" fmla="*/ 8 h 70"/>
                                <a:gd name="T32" fmla="*/ 18 w 50"/>
                                <a:gd name="T33" fmla="*/ 2 h 70"/>
                                <a:gd name="T34" fmla="*/ 29 w 50"/>
                                <a:gd name="T35" fmla="*/ 0 h 70"/>
                                <a:gd name="T36" fmla="*/ 35 w 50"/>
                                <a:gd name="T37" fmla="*/ 1 h 70"/>
                                <a:gd name="T38" fmla="*/ 40 w 50"/>
                                <a:gd name="T39" fmla="*/ 2 h 70"/>
                                <a:gd name="T40" fmla="*/ 45 w 50"/>
                                <a:gd name="T41" fmla="*/ 5 h 70"/>
                                <a:gd name="T42" fmla="*/ 48 w 50"/>
                                <a:gd name="T43" fmla="*/ 7 h 70"/>
                                <a:gd name="T44" fmla="*/ 49 w 50"/>
                                <a:gd name="T45" fmla="*/ 8 h 70"/>
                                <a:gd name="T46" fmla="*/ 49 w 50"/>
                                <a:gd name="T47" fmla="*/ 9 h 70"/>
                                <a:gd name="T48" fmla="*/ 49 w 50"/>
                                <a:gd name="T49" fmla="*/ 10 h 70"/>
                                <a:gd name="T50" fmla="*/ 50 w 50"/>
                                <a:gd name="T51" fmla="*/ 12 h 70"/>
                                <a:gd name="T52" fmla="*/ 49 w 50"/>
                                <a:gd name="T53" fmla="*/ 15 h 70"/>
                                <a:gd name="T54" fmla="*/ 48 w 50"/>
                                <a:gd name="T55" fmla="*/ 16 h 70"/>
                                <a:gd name="T56" fmla="*/ 45 w 50"/>
                                <a:gd name="T57" fmla="*/ 14 h 70"/>
                                <a:gd name="T58" fmla="*/ 41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8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49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50" y="60"/>
                                  </a:cubicBezTo>
                                  <a:cubicBezTo>
                                    <a:pt x="49" y="61"/>
                                    <a:pt x="49" y="61"/>
                                    <a:pt x="49" y="61"/>
                                  </a:cubicBezTo>
                                  <a:cubicBezTo>
                                    <a:pt x="49" y="62"/>
                                    <a:pt x="49" y="62"/>
                                    <a:pt x="48" y="63"/>
                                  </a:cubicBezTo>
                                  <a:cubicBezTo>
                                    <a:pt x="47" y="63"/>
                                    <a:pt x="46" y="64"/>
                                    <a:pt x="45" y="65"/>
                                  </a:cubicBezTo>
                                  <a:cubicBezTo>
                                    <a:pt x="43" y="66"/>
                                    <a:pt x="42" y="67"/>
                                    <a:pt x="40" y="67"/>
                                  </a:cubicBezTo>
                                  <a:cubicBezTo>
                                    <a:pt x="38" y="68"/>
                                    <a:pt x="36" y="69"/>
                                    <a:pt x="34" y="69"/>
                                  </a:cubicBezTo>
                                  <a:cubicBezTo>
                                    <a:pt x="32" y="70"/>
                                    <a:pt x="30" y="70"/>
                                    <a:pt x="28" y="70"/>
                                  </a:cubicBezTo>
                                  <a:cubicBezTo>
                                    <a:pt x="23" y="70"/>
                                    <a:pt x="19" y="69"/>
                                    <a:pt x="16" y="68"/>
                                  </a:cubicBezTo>
                                  <a:cubicBezTo>
                                    <a:pt x="12" y="66"/>
                                    <a:pt x="9" y="64"/>
                                    <a:pt x="7" y="61"/>
                                  </a:cubicBezTo>
                                  <a:cubicBezTo>
                                    <a:pt x="5" y="58"/>
                                    <a:pt x="3" y="55"/>
                                    <a:pt x="2" y="50"/>
                                  </a:cubicBezTo>
                                  <a:cubicBezTo>
                                    <a:pt x="1" y="46"/>
                                    <a:pt x="0" y="41"/>
                                    <a:pt x="0" y="36"/>
                                  </a:cubicBezTo>
                                  <a:cubicBezTo>
                                    <a:pt x="0" y="29"/>
                                    <a:pt x="1" y="24"/>
                                    <a:pt x="2" y="19"/>
                                  </a:cubicBezTo>
                                  <a:cubicBezTo>
                                    <a:pt x="4" y="15"/>
                                    <a:pt x="6" y="11"/>
                                    <a:pt x="8" y="8"/>
                                  </a:cubicBezTo>
                                  <a:cubicBezTo>
                                    <a:pt x="11" y="6"/>
                                    <a:pt x="14" y="4"/>
                                    <a:pt x="18" y="2"/>
                                  </a:cubicBezTo>
                                  <a:cubicBezTo>
                                    <a:pt x="21" y="1"/>
                                    <a:pt x="25" y="0"/>
                                    <a:pt x="29" y="0"/>
                                  </a:cubicBezTo>
                                  <a:cubicBezTo>
                                    <a:pt x="31" y="0"/>
                                    <a:pt x="33" y="0"/>
                                    <a:pt x="35" y="1"/>
                                  </a:cubicBezTo>
                                  <a:cubicBezTo>
                                    <a:pt x="37" y="1"/>
                                    <a:pt x="39" y="2"/>
                                    <a:pt x="40" y="2"/>
                                  </a:cubicBezTo>
                                  <a:cubicBezTo>
                                    <a:pt x="42" y="3"/>
                                    <a:pt x="43" y="4"/>
                                    <a:pt x="45" y="5"/>
                                  </a:cubicBezTo>
                                  <a:cubicBezTo>
                                    <a:pt x="46" y="5"/>
                                    <a:pt x="47" y="6"/>
                                    <a:pt x="48" y="7"/>
                                  </a:cubicBezTo>
                                  <a:cubicBezTo>
                                    <a:pt x="48" y="7"/>
                                    <a:pt x="49" y="8"/>
                                    <a:pt x="49" y="8"/>
                                  </a:cubicBezTo>
                                  <a:cubicBezTo>
                                    <a:pt x="49" y="8"/>
                                    <a:pt x="49" y="9"/>
                                    <a:pt x="49" y="9"/>
                                  </a:cubicBezTo>
                                  <a:cubicBezTo>
                                    <a:pt x="49" y="10"/>
                                    <a:pt x="49" y="10"/>
                                    <a:pt x="49" y="10"/>
                                  </a:cubicBezTo>
                                  <a:cubicBezTo>
                                    <a:pt x="50" y="11"/>
                                    <a:pt x="50" y="11"/>
                                    <a:pt x="50" y="12"/>
                                  </a:cubicBezTo>
                                  <a:cubicBezTo>
                                    <a:pt x="50" y="13"/>
                                    <a:pt x="49" y="14"/>
                                    <a:pt x="49" y="15"/>
                                  </a:cubicBezTo>
                                  <a:cubicBezTo>
                                    <a:pt x="49" y="15"/>
                                    <a:pt x="48" y="16"/>
                                    <a:pt x="48" y="16"/>
                                  </a:cubicBezTo>
                                  <a:cubicBezTo>
                                    <a:pt x="47" y="16"/>
                                    <a:pt x="46" y="15"/>
                                    <a:pt x="45" y="14"/>
                                  </a:cubicBezTo>
                                  <a:cubicBezTo>
                                    <a:pt x="44" y="14"/>
                                    <a:pt x="43" y="13"/>
                                    <a:pt x="41" y="12"/>
                                  </a:cubicBezTo>
                                  <a:cubicBezTo>
                                    <a:pt x="40" y="11"/>
                                    <a:pt x="38" y="10"/>
                                    <a:pt x="36" y="9"/>
                                  </a:cubicBezTo>
                                  <a:cubicBezTo>
                                    <a:pt x="34" y="8"/>
                                    <a:pt x="31" y="8"/>
                                    <a:pt x="28" y="8"/>
                                  </a:cubicBezTo>
                                  <a:cubicBezTo>
                                    <a:pt x="22" y="8"/>
                                    <a:pt x="17" y="10"/>
                                    <a:pt x="14" y="15"/>
                                  </a:cubicBezTo>
                                  <a:cubicBezTo>
                                    <a:pt x="11" y="19"/>
                                    <a:pt x="9" y="26"/>
                                    <a:pt x="9" y="35"/>
                                  </a:cubicBezTo>
                                  <a:cubicBezTo>
                                    <a:pt x="9" y="40"/>
                                    <a:pt x="9" y="44"/>
                                    <a:pt x="10" y="47"/>
                                  </a:cubicBezTo>
                                  <a:cubicBezTo>
                                    <a:pt x="11" y="51"/>
                                    <a:pt x="12" y="53"/>
                                    <a:pt x="14" y="56"/>
                                  </a:cubicBezTo>
                                  <a:cubicBezTo>
                                    <a:pt x="16" y="58"/>
                                    <a:pt x="18" y="60"/>
                                    <a:pt x="20" y="61"/>
                                  </a:cubicBezTo>
                                  <a:cubicBezTo>
                                    <a:pt x="23" y="62"/>
                                    <a:pt x="25" y="62"/>
                                    <a:pt x="28" y="62"/>
                                  </a:cubicBezTo>
                                  <a:cubicBezTo>
                                    <a:pt x="31" y="62"/>
                                    <a:pt x="34" y="62"/>
                                    <a:pt x="36" y="61"/>
                                  </a:cubicBezTo>
                                  <a:cubicBezTo>
                                    <a:pt x="38" y="60"/>
                                    <a:pt x="40" y="59"/>
                                    <a:pt x="42" y="58"/>
                                  </a:cubicBezTo>
                                  <a:cubicBezTo>
                                    <a:pt x="43" y="57"/>
                                    <a:pt x="45" y="56"/>
                                    <a:pt x="46" y="55"/>
                                  </a:cubicBezTo>
                                  <a:cubicBezTo>
                                    <a:pt x="47" y="54"/>
                                    <a:pt x="48" y="54"/>
                                    <a:pt x="48" y="54"/>
                                  </a:cubicBezTo>
                                  <a:cubicBezTo>
                                    <a:pt x="48" y="54"/>
                                    <a:pt x="49" y="54"/>
                                    <a:pt x="49" y="54"/>
                                  </a:cubicBezTo>
                                  <a:cubicBezTo>
                                    <a:pt x="49" y="54"/>
                                    <a:pt x="49" y="54"/>
                                    <a:pt x="49" y="55"/>
                                  </a:cubicBezTo>
                                  <a:cubicBezTo>
                                    <a:pt x="50"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1" name="Freeform 148"/>
                          <wps:cNvSpPr>
                            <a:spLocks noEditPoints="1"/>
                          </wps:cNvSpPr>
                          <wps:spPr bwMode="auto">
                            <a:xfrm>
                              <a:off x="3727" y="2249"/>
                              <a:ext cx="11" cy="100"/>
                            </a:xfrm>
                            <a:custGeom>
                              <a:avLst/>
                              <a:gdLst>
                                <a:gd name="T0" fmla="*/ 9 w 11"/>
                                <a:gd name="T1" fmla="*/ 92 h 94"/>
                                <a:gd name="T2" fmla="*/ 9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9 w 11"/>
                                <a:gd name="T37" fmla="*/ 28 h 94"/>
                                <a:gd name="T38" fmla="*/ 9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9" y="92"/>
                                  </a:moveTo>
                                  <a:lnTo>
                                    <a:pt x="9" y="92"/>
                                  </a:lnTo>
                                  <a:cubicBezTo>
                                    <a:pt x="9" y="93"/>
                                    <a:pt x="9" y="93"/>
                                    <a:pt x="9" y="93"/>
                                  </a:cubicBezTo>
                                  <a:cubicBezTo>
                                    <a:pt x="9" y="93"/>
                                    <a:pt x="9" y="93"/>
                                    <a:pt x="9" y="94"/>
                                  </a:cubicBezTo>
                                  <a:cubicBezTo>
                                    <a:pt x="8" y="94"/>
                                    <a:pt x="8" y="94"/>
                                    <a:pt x="7" y="94"/>
                                  </a:cubicBezTo>
                                  <a:cubicBezTo>
                                    <a:pt x="7" y="94"/>
                                    <a:pt x="6" y="94"/>
                                    <a:pt x="5" y="94"/>
                                  </a:cubicBezTo>
                                  <a:cubicBezTo>
                                    <a:pt x="4" y="94"/>
                                    <a:pt x="4" y="94"/>
                                    <a:pt x="3" y="94"/>
                                  </a:cubicBezTo>
                                  <a:cubicBezTo>
                                    <a:pt x="3" y="94"/>
                                    <a:pt x="2" y="94"/>
                                    <a:pt x="2" y="94"/>
                                  </a:cubicBezTo>
                                  <a:cubicBezTo>
                                    <a:pt x="2" y="93"/>
                                    <a:pt x="1" y="93"/>
                                    <a:pt x="1" y="93"/>
                                  </a:cubicBezTo>
                                  <a:cubicBezTo>
                                    <a:pt x="1" y="93"/>
                                    <a:pt x="1" y="93"/>
                                    <a:pt x="1" y="92"/>
                                  </a:cubicBezTo>
                                  <a:lnTo>
                                    <a:pt x="1" y="28"/>
                                  </a:lnTo>
                                  <a:cubicBezTo>
                                    <a:pt x="1" y="27"/>
                                    <a:pt x="1" y="27"/>
                                    <a:pt x="1" y="27"/>
                                  </a:cubicBezTo>
                                  <a:cubicBezTo>
                                    <a:pt x="1" y="27"/>
                                    <a:pt x="2" y="27"/>
                                    <a:pt x="2" y="26"/>
                                  </a:cubicBezTo>
                                  <a:cubicBezTo>
                                    <a:pt x="2" y="26"/>
                                    <a:pt x="3" y="26"/>
                                    <a:pt x="3" y="26"/>
                                  </a:cubicBezTo>
                                  <a:cubicBezTo>
                                    <a:pt x="4" y="26"/>
                                    <a:pt x="4" y="26"/>
                                    <a:pt x="5" y="26"/>
                                  </a:cubicBezTo>
                                  <a:cubicBezTo>
                                    <a:pt x="6" y="26"/>
                                    <a:pt x="7" y="26"/>
                                    <a:pt x="7" y="26"/>
                                  </a:cubicBezTo>
                                  <a:cubicBezTo>
                                    <a:pt x="8" y="26"/>
                                    <a:pt x="8" y="26"/>
                                    <a:pt x="9" y="26"/>
                                  </a:cubicBezTo>
                                  <a:cubicBezTo>
                                    <a:pt x="9" y="27"/>
                                    <a:pt x="9" y="27"/>
                                    <a:pt x="9" y="27"/>
                                  </a:cubicBezTo>
                                  <a:cubicBezTo>
                                    <a:pt x="9" y="27"/>
                                    <a:pt x="9" y="27"/>
                                    <a:pt x="9" y="28"/>
                                  </a:cubicBezTo>
                                  <a:lnTo>
                                    <a:pt x="9" y="92"/>
                                  </a:lnTo>
                                  <a:close/>
                                  <a:moveTo>
                                    <a:pt x="11" y="6"/>
                                  </a:moveTo>
                                  <a:lnTo>
                                    <a:pt x="11" y="6"/>
                                  </a:lnTo>
                                  <a:cubicBezTo>
                                    <a:pt x="11" y="8"/>
                                    <a:pt x="10" y="10"/>
                                    <a:pt x="10" y="11"/>
                                  </a:cubicBezTo>
                                  <a:cubicBezTo>
                                    <a:pt x="9" y="11"/>
                                    <a:pt x="7" y="12"/>
                                    <a:pt x="5" y="12"/>
                                  </a:cubicBezTo>
                                  <a:cubicBezTo>
                                    <a:pt x="3" y="12"/>
                                    <a:pt x="2" y="11"/>
                                    <a:pt x="1" y="11"/>
                                  </a:cubicBezTo>
                                  <a:cubicBezTo>
                                    <a:pt x="0" y="10"/>
                                    <a:pt x="0" y="8"/>
                                    <a:pt x="0" y="6"/>
                                  </a:cubicBezTo>
                                  <a:cubicBezTo>
                                    <a:pt x="0" y="4"/>
                                    <a:pt x="0" y="2"/>
                                    <a:pt x="1" y="1"/>
                                  </a:cubicBezTo>
                                  <a:cubicBezTo>
                                    <a:pt x="2" y="1"/>
                                    <a:pt x="3" y="0"/>
                                    <a:pt x="5" y="0"/>
                                  </a:cubicBezTo>
                                  <a:cubicBezTo>
                                    <a:pt x="7" y="0"/>
                                    <a:pt x="9" y="1"/>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2" name="Freeform 149"/>
                          <wps:cNvSpPr>
                            <a:spLocks noEditPoints="1"/>
                          </wps:cNvSpPr>
                          <wps:spPr bwMode="auto">
                            <a:xfrm>
                              <a:off x="3759" y="2276"/>
                              <a:ext cx="52" cy="74"/>
                            </a:xfrm>
                            <a:custGeom>
                              <a:avLst/>
                              <a:gdLst>
                                <a:gd name="T0" fmla="*/ 50 w 50"/>
                                <a:gd name="T1" fmla="*/ 67 h 70"/>
                                <a:gd name="T2" fmla="*/ 50 w 50"/>
                                <a:gd name="T3" fmla="*/ 67 h 70"/>
                                <a:gd name="T4" fmla="*/ 50 w 50"/>
                                <a:gd name="T5" fmla="*/ 68 h 70"/>
                                <a:gd name="T6" fmla="*/ 48 w 50"/>
                                <a:gd name="T7" fmla="*/ 69 h 70"/>
                                <a:gd name="T8" fmla="*/ 46 w 50"/>
                                <a:gd name="T9" fmla="*/ 69 h 70"/>
                                <a:gd name="T10" fmla="*/ 44 w 50"/>
                                <a:gd name="T11" fmla="*/ 69 h 70"/>
                                <a:gd name="T12" fmla="*/ 43 w 50"/>
                                <a:gd name="T13" fmla="*/ 68 h 70"/>
                                <a:gd name="T14" fmla="*/ 42 w 50"/>
                                <a:gd name="T15" fmla="*/ 67 h 70"/>
                                <a:gd name="T16" fmla="*/ 42 w 50"/>
                                <a:gd name="T17" fmla="*/ 60 h 70"/>
                                <a:gd name="T18" fmla="*/ 33 w 50"/>
                                <a:gd name="T19" fmla="*/ 67 h 70"/>
                                <a:gd name="T20" fmla="*/ 22 w 50"/>
                                <a:gd name="T21" fmla="*/ 70 h 70"/>
                                <a:gd name="T22" fmla="*/ 13 w 50"/>
                                <a:gd name="T23" fmla="*/ 69 h 70"/>
                                <a:gd name="T24" fmla="*/ 6 w 50"/>
                                <a:gd name="T25" fmla="*/ 65 h 70"/>
                                <a:gd name="T26" fmla="*/ 2 w 50"/>
                                <a:gd name="T27" fmla="*/ 59 h 70"/>
                                <a:gd name="T28" fmla="*/ 0 w 50"/>
                                <a:gd name="T29" fmla="*/ 51 h 70"/>
                                <a:gd name="T30" fmla="*/ 3 w 50"/>
                                <a:gd name="T31" fmla="*/ 42 h 70"/>
                                <a:gd name="T32" fmla="*/ 9 w 50"/>
                                <a:gd name="T33" fmla="*/ 35 h 70"/>
                                <a:gd name="T34" fmla="*/ 19 w 50"/>
                                <a:gd name="T35" fmla="*/ 31 h 70"/>
                                <a:gd name="T36" fmla="*/ 31 w 50"/>
                                <a:gd name="T37" fmla="*/ 30 h 70"/>
                                <a:gd name="T38" fmla="*/ 42 w 50"/>
                                <a:gd name="T39" fmla="*/ 30 h 70"/>
                                <a:gd name="T40" fmla="*/ 42 w 50"/>
                                <a:gd name="T41" fmla="*/ 24 h 70"/>
                                <a:gd name="T42" fmla="*/ 41 w 50"/>
                                <a:gd name="T43" fmla="*/ 17 h 70"/>
                                <a:gd name="T44" fmla="*/ 38 w 50"/>
                                <a:gd name="T45" fmla="*/ 12 h 70"/>
                                <a:gd name="T46" fmla="*/ 33 w 50"/>
                                <a:gd name="T47" fmla="*/ 8 h 70"/>
                                <a:gd name="T48" fmla="*/ 25 w 50"/>
                                <a:gd name="T49" fmla="*/ 7 h 70"/>
                                <a:gd name="T50" fmla="*/ 18 w 50"/>
                                <a:gd name="T51" fmla="*/ 8 h 70"/>
                                <a:gd name="T52" fmla="*/ 12 w 50"/>
                                <a:gd name="T53" fmla="*/ 11 h 70"/>
                                <a:gd name="T54" fmla="*/ 7 w 50"/>
                                <a:gd name="T55" fmla="*/ 13 h 70"/>
                                <a:gd name="T56" fmla="*/ 5 w 50"/>
                                <a:gd name="T57" fmla="*/ 14 h 70"/>
                                <a:gd name="T58" fmla="*/ 4 w 50"/>
                                <a:gd name="T59" fmla="*/ 14 h 70"/>
                                <a:gd name="T60" fmla="*/ 4 w 50"/>
                                <a:gd name="T61" fmla="*/ 13 h 70"/>
                                <a:gd name="T62" fmla="*/ 3 w 50"/>
                                <a:gd name="T63" fmla="*/ 12 h 70"/>
                                <a:gd name="T64" fmla="*/ 3 w 50"/>
                                <a:gd name="T65" fmla="*/ 11 h 70"/>
                                <a:gd name="T66" fmla="*/ 3 w 50"/>
                                <a:gd name="T67" fmla="*/ 9 h 70"/>
                                <a:gd name="T68" fmla="*/ 5 w 50"/>
                                <a:gd name="T69" fmla="*/ 7 h 70"/>
                                <a:gd name="T70" fmla="*/ 8 w 50"/>
                                <a:gd name="T71" fmla="*/ 5 h 70"/>
                                <a:gd name="T72" fmla="*/ 13 w 50"/>
                                <a:gd name="T73" fmla="*/ 2 h 70"/>
                                <a:gd name="T74" fmla="*/ 19 w 50"/>
                                <a:gd name="T75" fmla="*/ 1 h 70"/>
                                <a:gd name="T76" fmla="*/ 26 w 50"/>
                                <a:gd name="T77" fmla="*/ 0 h 70"/>
                                <a:gd name="T78" fmla="*/ 37 w 50"/>
                                <a:gd name="T79" fmla="*/ 2 h 70"/>
                                <a:gd name="T80" fmla="*/ 45 w 50"/>
                                <a:gd name="T81" fmla="*/ 6 h 70"/>
                                <a:gd name="T82" fmla="*/ 49 w 50"/>
                                <a:gd name="T83" fmla="*/ 14 h 70"/>
                                <a:gd name="T84" fmla="*/ 50 w 50"/>
                                <a:gd name="T85" fmla="*/ 24 h 70"/>
                                <a:gd name="T86" fmla="*/ 50 w 50"/>
                                <a:gd name="T87" fmla="*/ 67 h 70"/>
                                <a:gd name="T88" fmla="*/ 42 w 50"/>
                                <a:gd name="T89" fmla="*/ 37 h 70"/>
                                <a:gd name="T90" fmla="*/ 42 w 50"/>
                                <a:gd name="T91" fmla="*/ 37 h 70"/>
                                <a:gd name="T92" fmla="*/ 30 w 50"/>
                                <a:gd name="T93" fmla="*/ 37 h 70"/>
                                <a:gd name="T94" fmla="*/ 21 w 50"/>
                                <a:gd name="T95" fmla="*/ 38 h 70"/>
                                <a:gd name="T96" fmla="*/ 14 w 50"/>
                                <a:gd name="T97" fmla="*/ 40 h 70"/>
                                <a:gd name="T98" fmla="*/ 11 w 50"/>
                                <a:gd name="T99" fmla="*/ 45 h 70"/>
                                <a:gd name="T100" fmla="*/ 9 w 50"/>
                                <a:gd name="T101" fmla="*/ 50 h 70"/>
                                <a:gd name="T102" fmla="*/ 13 w 50"/>
                                <a:gd name="T103" fmla="*/ 59 h 70"/>
                                <a:gd name="T104" fmla="*/ 23 w 50"/>
                                <a:gd name="T105" fmla="*/ 63 h 70"/>
                                <a:gd name="T106" fmla="*/ 32 w 50"/>
                                <a:gd name="T107" fmla="*/ 60 h 70"/>
                                <a:gd name="T108" fmla="*/ 42 w 50"/>
                                <a:gd name="T109" fmla="*/ 52 h 70"/>
                                <a:gd name="T110" fmla="*/ 42 w 50"/>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8"/>
                                    <a:pt x="50" y="68"/>
                                    <a:pt x="50" y="68"/>
                                  </a:cubicBezTo>
                                  <a:cubicBezTo>
                                    <a:pt x="49" y="69"/>
                                    <a:pt x="49" y="69"/>
                                    <a:pt x="48" y="69"/>
                                  </a:cubicBezTo>
                                  <a:cubicBezTo>
                                    <a:pt x="48" y="69"/>
                                    <a:pt x="47" y="69"/>
                                    <a:pt x="46" y="69"/>
                                  </a:cubicBezTo>
                                  <a:cubicBezTo>
                                    <a:pt x="45" y="69"/>
                                    <a:pt x="45" y="69"/>
                                    <a:pt x="44" y="69"/>
                                  </a:cubicBezTo>
                                  <a:cubicBezTo>
                                    <a:pt x="44" y="69"/>
                                    <a:pt x="43" y="69"/>
                                    <a:pt x="43" y="68"/>
                                  </a:cubicBezTo>
                                  <a:cubicBezTo>
                                    <a:pt x="43" y="68"/>
                                    <a:pt x="42" y="68"/>
                                    <a:pt x="42" y="67"/>
                                  </a:cubicBezTo>
                                  <a:lnTo>
                                    <a:pt x="42" y="60"/>
                                  </a:lnTo>
                                  <a:cubicBezTo>
                                    <a:pt x="40" y="63"/>
                                    <a:pt x="36" y="66"/>
                                    <a:pt x="33" y="67"/>
                                  </a:cubicBezTo>
                                  <a:cubicBezTo>
                                    <a:pt x="29" y="69"/>
                                    <a:pt x="26" y="70"/>
                                    <a:pt x="22" y="70"/>
                                  </a:cubicBezTo>
                                  <a:cubicBezTo>
                                    <a:pt x="19" y="70"/>
                                    <a:pt x="16" y="69"/>
                                    <a:pt x="13" y="69"/>
                                  </a:cubicBezTo>
                                  <a:cubicBezTo>
                                    <a:pt x="10" y="68"/>
                                    <a:pt x="8" y="66"/>
                                    <a:pt x="6" y="65"/>
                                  </a:cubicBezTo>
                                  <a:cubicBezTo>
                                    <a:pt x="4" y="63"/>
                                    <a:pt x="3" y="61"/>
                                    <a:pt x="2" y="59"/>
                                  </a:cubicBezTo>
                                  <a:cubicBezTo>
                                    <a:pt x="1" y="57"/>
                                    <a:pt x="0" y="54"/>
                                    <a:pt x="0" y="51"/>
                                  </a:cubicBezTo>
                                  <a:cubicBezTo>
                                    <a:pt x="0" y="47"/>
                                    <a:pt x="1" y="44"/>
                                    <a:pt x="3" y="42"/>
                                  </a:cubicBezTo>
                                  <a:cubicBezTo>
                                    <a:pt x="4" y="39"/>
                                    <a:pt x="6" y="37"/>
                                    <a:pt x="9" y="35"/>
                                  </a:cubicBezTo>
                                  <a:cubicBezTo>
                                    <a:pt x="12" y="33"/>
                                    <a:pt x="15" y="32"/>
                                    <a:pt x="19" y="31"/>
                                  </a:cubicBezTo>
                                  <a:cubicBezTo>
                                    <a:pt x="22" y="30"/>
                                    <a:pt x="27" y="30"/>
                                    <a:pt x="31" y="30"/>
                                  </a:cubicBezTo>
                                  <a:lnTo>
                                    <a:pt x="42" y="30"/>
                                  </a:lnTo>
                                  <a:lnTo>
                                    <a:pt x="42" y="24"/>
                                  </a:lnTo>
                                  <a:cubicBezTo>
                                    <a:pt x="42" y="22"/>
                                    <a:pt x="41" y="19"/>
                                    <a:pt x="41" y="17"/>
                                  </a:cubicBezTo>
                                  <a:cubicBezTo>
                                    <a:pt x="40" y="15"/>
                                    <a:pt x="39" y="13"/>
                                    <a:pt x="38" y="12"/>
                                  </a:cubicBezTo>
                                  <a:cubicBezTo>
                                    <a:pt x="37" y="10"/>
                                    <a:pt x="35" y="9"/>
                                    <a:pt x="33" y="8"/>
                                  </a:cubicBezTo>
                                  <a:cubicBezTo>
                                    <a:pt x="31" y="8"/>
                                    <a:pt x="28" y="7"/>
                                    <a:pt x="25" y="7"/>
                                  </a:cubicBezTo>
                                  <a:cubicBezTo>
                                    <a:pt x="23" y="7"/>
                                    <a:pt x="20" y="8"/>
                                    <a:pt x="18" y="8"/>
                                  </a:cubicBezTo>
                                  <a:cubicBezTo>
                                    <a:pt x="15" y="9"/>
                                    <a:pt x="13" y="10"/>
                                    <a:pt x="12" y="11"/>
                                  </a:cubicBezTo>
                                  <a:cubicBezTo>
                                    <a:pt x="10" y="12"/>
                                    <a:pt x="9" y="12"/>
                                    <a:pt x="7" y="13"/>
                                  </a:cubicBezTo>
                                  <a:cubicBezTo>
                                    <a:pt x="6" y="14"/>
                                    <a:pt x="6" y="14"/>
                                    <a:pt x="5" y="14"/>
                                  </a:cubicBezTo>
                                  <a:cubicBezTo>
                                    <a:pt x="5" y="14"/>
                                    <a:pt x="5" y="14"/>
                                    <a:pt x="4" y="14"/>
                                  </a:cubicBezTo>
                                  <a:cubicBezTo>
                                    <a:pt x="4" y="14"/>
                                    <a:pt x="4" y="14"/>
                                    <a:pt x="4" y="13"/>
                                  </a:cubicBezTo>
                                  <a:cubicBezTo>
                                    <a:pt x="4" y="13"/>
                                    <a:pt x="3" y="13"/>
                                    <a:pt x="3" y="12"/>
                                  </a:cubicBezTo>
                                  <a:cubicBezTo>
                                    <a:pt x="3" y="12"/>
                                    <a:pt x="3" y="12"/>
                                    <a:pt x="3" y="11"/>
                                  </a:cubicBezTo>
                                  <a:cubicBezTo>
                                    <a:pt x="3" y="10"/>
                                    <a:pt x="3" y="9"/>
                                    <a:pt x="3" y="9"/>
                                  </a:cubicBezTo>
                                  <a:cubicBezTo>
                                    <a:pt x="4" y="8"/>
                                    <a:pt x="4" y="7"/>
                                    <a:pt x="5" y="7"/>
                                  </a:cubicBezTo>
                                  <a:cubicBezTo>
                                    <a:pt x="5" y="6"/>
                                    <a:pt x="6" y="5"/>
                                    <a:pt x="8" y="5"/>
                                  </a:cubicBezTo>
                                  <a:cubicBezTo>
                                    <a:pt x="9" y="4"/>
                                    <a:pt x="11" y="3"/>
                                    <a:pt x="13" y="2"/>
                                  </a:cubicBezTo>
                                  <a:cubicBezTo>
                                    <a:pt x="15" y="2"/>
                                    <a:pt x="17" y="1"/>
                                    <a:pt x="19" y="1"/>
                                  </a:cubicBezTo>
                                  <a:cubicBezTo>
                                    <a:pt x="22" y="0"/>
                                    <a:pt x="24" y="0"/>
                                    <a:pt x="26" y="0"/>
                                  </a:cubicBezTo>
                                  <a:cubicBezTo>
                                    <a:pt x="31" y="0"/>
                                    <a:pt x="34" y="1"/>
                                    <a:pt x="37" y="2"/>
                                  </a:cubicBezTo>
                                  <a:cubicBezTo>
                                    <a:pt x="40" y="3"/>
                                    <a:pt x="43" y="4"/>
                                    <a:pt x="45" y="6"/>
                                  </a:cubicBezTo>
                                  <a:cubicBezTo>
                                    <a:pt x="47" y="8"/>
                                    <a:pt x="48" y="11"/>
                                    <a:pt x="49" y="14"/>
                                  </a:cubicBezTo>
                                  <a:cubicBezTo>
                                    <a:pt x="50" y="17"/>
                                    <a:pt x="50" y="20"/>
                                    <a:pt x="50" y="24"/>
                                  </a:cubicBezTo>
                                  <a:lnTo>
                                    <a:pt x="50" y="67"/>
                                  </a:lnTo>
                                  <a:close/>
                                  <a:moveTo>
                                    <a:pt x="42" y="37"/>
                                  </a:moveTo>
                                  <a:lnTo>
                                    <a:pt x="42" y="37"/>
                                  </a:lnTo>
                                  <a:lnTo>
                                    <a:pt x="30" y="37"/>
                                  </a:lnTo>
                                  <a:cubicBezTo>
                                    <a:pt x="26" y="37"/>
                                    <a:pt x="23" y="37"/>
                                    <a:pt x="21" y="38"/>
                                  </a:cubicBezTo>
                                  <a:cubicBezTo>
                                    <a:pt x="18" y="38"/>
                                    <a:pt x="16" y="39"/>
                                    <a:pt x="14" y="40"/>
                                  </a:cubicBezTo>
                                  <a:cubicBezTo>
                                    <a:pt x="13" y="42"/>
                                    <a:pt x="11" y="43"/>
                                    <a:pt x="11" y="45"/>
                                  </a:cubicBezTo>
                                  <a:cubicBezTo>
                                    <a:pt x="10" y="46"/>
                                    <a:pt x="9" y="48"/>
                                    <a:pt x="9" y="50"/>
                                  </a:cubicBezTo>
                                  <a:cubicBezTo>
                                    <a:pt x="9" y="54"/>
                                    <a:pt x="10" y="57"/>
                                    <a:pt x="13" y="59"/>
                                  </a:cubicBezTo>
                                  <a:cubicBezTo>
                                    <a:pt x="15" y="62"/>
                                    <a:pt x="18" y="63"/>
                                    <a:pt x="23" y="63"/>
                                  </a:cubicBezTo>
                                  <a:cubicBezTo>
                                    <a:pt x="26" y="63"/>
                                    <a:pt x="29" y="62"/>
                                    <a:pt x="32" y="60"/>
                                  </a:cubicBezTo>
                                  <a:cubicBezTo>
                                    <a:pt x="35" y="58"/>
                                    <a:pt x="38" y="56"/>
                                    <a:pt x="42" y="52"/>
                                  </a:cubicBezTo>
                                  <a:lnTo>
                                    <a:pt x="42"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3" name="Freeform 150"/>
                          <wps:cNvSpPr>
                            <a:spLocks/>
                          </wps:cNvSpPr>
                          <wps:spPr bwMode="auto">
                            <a:xfrm>
                              <a:off x="3840" y="2243"/>
                              <a:ext cx="10" cy="106"/>
                            </a:xfrm>
                            <a:custGeom>
                              <a:avLst/>
                              <a:gdLst>
                                <a:gd name="T0" fmla="*/ 9 w 9"/>
                                <a:gd name="T1" fmla="*/ 98 h 100"/>
                                <a:gd name="T2" fmla="*/ 9 w 9"/>
                                <a:gd name="T3" fmla="*/ 98 h 100"/>
                                <a:gd name="T4" fmla="*/ 8 w 9"/>
                                <a:gd name="T5" fmla="*/ 99 h 100"/>
                                <a:gd name="T6" fmla="*/ 8 w 9"/>
                                <a:gd name="T7" fmla="*/ 100 h 100"/>
                                <a:gd name="T8" fmla="*/ 6 w 9"/>
                                <a:gd name="T9" fmla="*/ 100 h 100"/>
                                <a:gd name="T10" fmla="*/ 4 w 9"/>
                                <a:gd name="T11" fmla="*/ 100 h 100"/>
                                <a:gd name="T12" fmla="*/ 2 w 9"/>
                                <a:gd name="T13" fmla="*/ 100 h 100"/>
                                <a:gd name="T14" fmla="*/ 1 w 9"/>
                                <a:gd name="T15" fmla="*/ 100 h 100"/>
                                <a:gd name="T16" fmla="*/ 0 w 9"/>
                                <a:gd name="T17" fmla="*/ 99 h 100"/>
                                <a:gd name="T18" fmla="*/ 0 w 9"/>
                                <a:gd name="T19" fmla="*/ 98 h 100"/>
                                <a:gd name="T20" fmla="*/ 0 w 9"/>
                                <a:gd name="T21" fmla="*/ 2 h 100"/>
                                <a:gd name="T22" fmla="*/ 0 w 9"/>
                                <a:gd name="T23" fmla="*/ 1 h 100"/>
                                <a:gd name="T24" fmla="*/ 1 w 9"/>
                                <a:gd name="T25" fmla="*/ 1 h 100"/>
                                <a:gd name="T26" fmla="*/ 2 w 9"/>
                                <a:gd name="T27" fmla="*/ 0 h 100"/>
                                <a:gd name="T28" fmla="*/ 4 w 9"/>
                                <a:gd name="T29" fmla="*/ 0 h 100"/>
                                <a:gd name="T30" fmla="*/ 6 w 9"/>
                                <a:gd name="T31" fmla="*/ 0 h 100"/>
                                <a:gd name="T32" fmla="*/ 8 w 9"/>
                                <a:gd name="T33" fmla="*/ 1 h 100"/>
                                <a:gd name="T34" fmla="*/ 8 w 9"/>
                                <a:gd name="T35" fmla="*/ 1 h 100"/>
                                <a:gd name="T36" fmla="*/ 9 w 9"/>
                                <a:gd name="T37" fmla="*/ 2 h 100"/>
                                <a:gd name="T38" fmla="*/ 9 w 9"/>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100">
                                  <a:moveTo>
                                    <a:pt x="9" y="98"/>
                                  </a:moveTo>
                                  <a:lnTo>
                                    <a:pt x="9" y="98"/>
                                  </a:lnTo>
                                  <a:cubicBezTo>
                                    <a:pt x="9" y="99"/>
                                    <a:pt x="8" y="99"/>
                                    <a:pt x="8" y="99"/>
                                  </a:cubicBezTo>
                                  <a:cubicBezTo>
                                    <a:pt x="8" y="99"/>
                                    <a:pt x="8" y="99"/>
                                    <a:pt x="8" y="100"/>
                                  </a:cubicBezTo>
                                  <a:cubicBezTo>
                                    <a:pt x="7" y="100"/>
                                    <a:pt x="7" y="100"/>
                                    <a:pt x="6" y="100"/>
                                  </a:cubicBezTo>
                                  <a:cubicBezTo>
                                    <a:pt x="6" y="100"/>
                                    <a:pt x="5" y="100"/>
                                    <a:pt x="4" y="100"/>
                                  </a:cubicBezTo>
                                  <a:cubicBezTo>
                                    <a:pt x="3" y="100"/>
                                    <a:pt x="3" y="100"/>
                                    <a:pt x="2" y="100"/>
                                  </a:cubicBezTo>
                                  <a:cubicBezTo>
                                    <a:pt x="2" y="100"/>
                                    <a:pt x="1" y="100"/>
                                    <a:pt x="1" y="100"/>
                                  </a:cubicBezTo>
                                  <a:cubicBezTo>
                                    <a:pt x="1" y="99"/>
                                    <a:pt x="0" y="99"/>
                                    <a:pt x="0" y="99"/>
                                  </a:cubicBezTo>
                                  <a:cubicBezTo>
                                    <a:pt x="0" y="99"/>
                                    <a:pt x="0" y="99"/>
                                    <a:pt x="0" y="98"/>
                                  </a:cubicBezTo>
                                  <a:lnTo>
                                    <a:pt x="0" y="2"/>
                                  </a:lnTo>
                                  <a:cubicBezTo>
                                    <a:pt x="0" y="2"/>
                                    <a:pt x="0" y="2"/>
                                    <a:pt x="0" y="1"/>
                                  </a:cubicBezTo>
                                  <a:cubicBezTo>
                                    <a:pt x="0" y="1"/>
                                    <a:pt x="1" y="1"/>
                                    <a:pt x="1" y="1"/>
                                  </a:cubicBezTo>
                                  <a:cubicBezTo>
                                    <a:pt x="1" y="1"/>
                                    <a:pt x="2" y="1"/>
                                    <a:pt x="2" y="0"/>
                                  </a:cubicBezTo>
                                  <a:cubicBezTo>
                                    <a:pt x="3" y="0"/>
                                    <a:pt x="3" y="0"/>
                                    <a:pt x="4" y="0"/>
                                  </a:cubicBezTo>
                                  <a:cubicBezTo>
                                    <a:pt x="5" y="0"/>
                                    <a:pt x="6" y="0"/>
                                    <a:pt x="6" y="0"/>
                                  </a:cubicBezTo>
                                  <a:cubicBezTo>
                                    <a:pt x="7" y="1"/>
                                    <a:pt x="7" y="1"/>
                                    <a:pt x="8" y="1"/>
                                  </a:cubicBezTo>
                                  <a:cubicBezTo>
                                    <a:pt x="8" y="1"/>
                                    <a:pt x="8" y="1"/>
                                    <a:pt x="8" y="1"/>
                                  </a:cubicBezTo>
                                  <a:cubicBezTo>
                                    <a:pt x="8" y="2"/>
                                    <a:pt x="9" y="2"/>
                                    <a:pt x="9" y="2"/>
                                  </a:cubicBezTo>
                                  <a:lnTo>
                                    <a:pt x="9"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4" name="Freeform 151"/>
                          <wps:cNvSpPr>
                            <a:spLocks/>
                          </wps:cNvSpPr>
                          <wps:spPr bwMode="auto">
                            <a:xfrm>
                              <a:off x="3903" y="2243"/>
                              <a:ext cx="45" cy="106"/>
                            </a:xfrm>
                            <a:custGeom>
                              <a:avLst/>
                              <a:gdLst>
                                <a:gd name="T0" fmla="*/ 42 w 42"/>
                                <a:gd name="T1" fmla="*/ 6 h 100"/>
                                <a:gd name="T2" fmla="*/ 42 w 42"/>
                                <a:gd name="T3" fmla="*/ 6 h 100"/>
                                <a:gd name="T4" fmla="*/ 42 w 42"/>
                                <a:gd name="T5" fmla="*/ 8 h 100"/>
                                <a:gd name="T6" fmla="*/ 42 w 42"/>
                                <a:gd name="T7" fmla="*/ 9 h 100"/>
                                <a:gd name="T8" fmla="*/ 41 w 42"/>
                                <a:gd name="T9" fmla="*/ 9 h 100"/>
                                <a:gd name="T10" fmla="*/ 41 w 42"/>
                                <a:gd name="T11" fmla="*/ 9 h 100"/>
                                <a:gd name="T12" fmla="*/ 39 w 42"/>
                                <a:gd name="T13" fmla="*/ 9 h 100"/>
                                <a:gd name="T14" fmla="*/ 37 w 42"/>
                                <a:gd name="T15" fmla="*/ 8 h 100"/>
                                <a:gd name="T16" fmla="*/ 34 w 42"/>
                                <a:gd name="T17" fmla="*/ 8 h 100"/>
                                <a:gd name="T18" fmla="*/ 31 w 42"/>
                                <a:gd name="T19" fmla="*/ 7 h 100"/>
                                <a:gd name="T20" fmla="*/ 26 w 42"/>
                                <a:gd name="T21" fmla="*/ 8 h 100"/>
                                <a:gd name="T22" fmla="*/ 22 w 42"/>
                                <a:gd name="T23" fmla="*/ 11 h 100"/>
                                <a:gd name="T24" fmla="*/ 20 w 42"/>
                                <a:gd name="T25" fmla="*/ 17 h 100"/>
                                <a:gd name="T26" fmla="*/ 20 w 42"/>
                                <a:gd name="T27" fmla="*/ 25 h 100"/>
                                <a:gd name="T28" fmla="*/ 20 w 42"/>
                                <a:gd name="T29" fmla="*/ 32 h 100"/>
                                <a:gd name="T30" fmla="*/ 36 w 42"/>
                                <a:gd name="T31" fmla="*/ 32 h 100"/>
                                <a:gd name="T32" fmla="*/ 37 w 42"/>
                                <a:gd name="T33" fmla="*/ 32 h 100"/>
                                <a:gd name="T34" fmla="*/ 37 w 42"/>
                                <a:gd name="T35" fmla="*/ 33 h 100"/>
                                <a:gd name="T36" fmla="*/ 38 w 42"/>
                                <a:gd name="T37" fmla="*/ 34 h 100"/>
                                <a:gd name="T38" fmla="*/ 38 w 42"/>
                                <a:gd name="T39" fmla="*/ 36 h 100"/>
                                <a:gd name="T40" fmla="*/ 37 w 42"/>
                                <a:gd name="T41" fmla="*/ 39 h 100"/>
                                <a:gd name="T42" fmla="*/ 36 w 42"/>
                                <a:gd name="T43" fmla="*/ 39 h 100"/>
                                <a:gd name="T44" fmla="*/ 20 w 42"/>
                                <a:gd name="T45" fmla="*/ 39 h 100"/>
                                <a:gd name="T46" fmla="*/ 20 w 42"/>
                                <a:gd name="T47" fmla="*/ 98 h 100"/>
                                <a:gd name="T48" fmla="*/ 20 w 42"/>
                                <a:gd name="T49" fmla="*/ 99 h 100"/>
                                <a:gd name="T50" fmla="*/ 19 w 42"/>
                                <a:gd name="T51" fmla="*/ 100 h 100"/>
                                <a:gd name="T52" fmla="*/ 18 w 42"/>
                                <a:gd name="T53" fmla="*/ 100 h 100"/>
                                <a:gd name="T54" fmla="*/ 16 w 42"/>
                                <a:gd name="T55" fmla="*/ 100 h 100"/>
                                <a:gd name="T56" fmla="*/ 14 w 42"/>
                                <a:gd name="T57" fmla="*/ 100 h 100"/>
                                <a:gd name="T58" fmla="*/ 12 w 42"/>
                                <a:gd name="T59" fmla="*/ 100 h 100"/>
                                <a:gd name="T60" fmla="*/ 12 w 42"/>
                                <a:gd name="T61" fmla="*/ 99 h 100"/>
                                <a:gd name="T62" fmla="*/ 11 w 42"/>
                                <a:gd name="T63" fmla="*/ 98 h 100"/>
                                <a:gd name="T64" fmla="*/ 11 w 42"/>
                                <a:gd name="T65" fmla="*/ 39 h 100"/>
                                <a:gd name="T66" fmla="*/ 2 w 42"/>
                                <a:gd name="T67" fmla="*/ 39 h 100"/>
                                <a:gd name="T68" fmla="*/ 0 w 42"/>
                                <a:gd name="T69" fmla="*/ 39 h 100"/>
                                <a:gd name="T70" fmla="*/ 0 w 42"/>
                                <a:gd name="T71" fmla="*/ 36 h 100"/>
                                <a:gd name="T72" fmla="*/ 0 w 42"/>
                                <a:gd name="T73" fmla="*/ 34 h 100"/>
                                <a:gd name="T74" fmla="*/ 0 w 42"/>
                                <a:gd name="T75" fmla="*/ 33 h 100"/>
                                <a:gd name="T76" fmla="*/ 1 w 42"/>
                                <a:gd name="T77" fmla="*/ 32 h 100"/>
                                <a:gd name="T78" fmla="*/ 2 w 42"/>
                                <a:gd name="T79" fmla="*/ 32 h 100"/>
                                <a:gd name="T80" fmla="*/ 11 w 42"/>
                                <a:gd name="T81" fmla="*/ 32 h 100"/>
                                <a:gd name="T82" fmla="*/ 11 w 42"/>
                                <a:gd name="T83" fmla="*/ 25 h 100"/>
                                <a:gd name="T84" fmla="*/ 13 w 42"/>
                                <a:gd name="T85" fmla="*/ 13 h 100"/>
                                <a:gd name="T86" fmla="*/ 16 w 42"/>
                                <a:gd name="T87" fmla="*/ 6 h 100"/>
                                <a:gd name="T88" fmla="*/ 23 w 42"/>
                                <a:gd name="T89" fmla="*/ 1 h 100"/>
                                <a:gd name="T90" fmla="*/ 31 w 42"/>
                                <a:gd name="T91" fmla="*/ 0 h 100"/>
                                <a:gd name="T92" fmla="*/ 36 w 42"/>
                                <a:gd name="T93" fmla="*/ 0 h 100"/>
                                <a:gd name="T94" fmla="*/ 39 w 42"/>
                                <a:gd name="T95" fmla="*/ 1 h 100"/>
                                <a:gd name="T96" fmla="*/ 41 w 42"/>
                                <a:gd name="T97" fmla="*/ 2 h 100"/>
                                <a:gd name="T98" fmla="*/ 42 w 42"/>
                                <a:gd name="T99" fmla="*/ 3 h 100"/>
                                <a:gd name="T100" fmla="*/ 42 w 42"/>
                                <a:gd name="T101" fmla="*/ 5 h 100"/>
                                <a:gd name="T102" fmla="*/ 42 w 42"/>
                                <a:gd name="T103" fmla="*/ 6 h 100"/>
                                <a:gd name="T104" fmla="*/ 42 w 42"/>
                                <a:gd name="T105" fmla="*/ 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42" h="100">
                                  <a:moveTo>
                                    <a:pt x="42" y="6"/>
                                  </a:moveTo>
                                  <a:lnTo>
                                    <a:pt x="42" y="6"/>
                                  </a:lnTo>
                                  <a:cubicBezTo>
                                    <a:pt x="42" y="7"/>
                                    <a:pt x="42" y="7"/>
                                    <a:pt x="42" y="8"/>
                                  </a:cubicBezTo>
                                  <a:cubicBezTo>
                                    <a:pt x="42" y="8"/>
                                    <a:pt x="42" y="9"/>
                                    <a:pt x="42" y="9"/>
                                  </a:cubicBezTo>
                                  <a:cubicBezTo>
                                    <a:pt x="41" y="9"/>
                                    <a:pt x="41" y="9"/>
                                    <a:pt x="41" y="9"/>
                                  </a:cubicBezTo>
                                  <a:cubicBezTo>
                                    <a:pt x="41" y="9"/>
                                    <a:pt x="41" y="9"/>
                                    <a:pt x="41" y="9"/>
                                  </a:cubicBezTo>
                                  <a:cubicBezTo>
                                    <a:pt x="40" y="9"/>
                                    <a:pt x="40" y="9"/>
                                    <a:pt x="39" y="9"/>
                                  </a:cubicBezTo>
                                  <a:cubicBezTo>
                                    <a:pt x="39" y="9"/>
                                    <a:pt x="38" y="9"/>
                                    <a:pt x="37" y="8"/>
                                  </a:cubicBezTo>
                                  <a:cubicBezTo>
                                    <a:pt x="36" y="8"/>
                                    <a:pt x="36" y="8"/>
                                    <a:pt x="34" y="8"/>
                                  </a:cubicBezTo>
                                  <a:cubicBezTo>
                                    <a:pt x="33" y="7"/>
                                    <a:pt x="32" y="7"/>
                                    <a:pt x="31" y="7"/>
                                  </a:cubicBezTo>
                                  <a:cubicBezTo>
                                    <a:pt x="29" y="7"/>
                                    <a:pt x="27" y="7"/>
                                    <a:pt x="26" y="8"/>
                                  </a:cubicBezTo>
                                  <a:cubicBezTo>
                                    <a:pt x="24" y="9"/>
                                    <a:pt x="23" y="10"/>
                                    <a:pt x="22" y="11"/>
                                  </a:cubicBezTo>
                                  <a:cubicBezTo>
                                    <a:pt x="21" y="13"/>
                                    <a:pt x="21" y="14"/>
                                    <a:pt x="20" y="17"/>
                                  </a:cubicBezTo>
                                  <a:cubicBezTo>
                                    <a:pt x="20" y="19"/>
                                    <a:pt x="20" y="22"/>
                                    <a:pt x="20" y="25"/>
                                  </a:cubicBezTo>
                                  <a:lnTo>
                                    <a:pt x="20" y="32"/>
                                  </a:lnTo>
                                  <a:lnTo>
                                    <a:pt x="36" y="32"/>
                                  </a:lnTo>
                                  <a:cubicBezTo>
                                    <a:pt x="36" y="32"/>
                                    <a:pt x="36" y="32"/>
                                    <a:pt x="37" y="32"/>
                                  </a:cubicBezTo>
                                  <a:cubicBezTo>
                                    <a:pt x="37" y="33"/>
                                    <a:pt x="37" y="33"/>
                                    <a:pt x="37" y="33"/>
                                  </a:cubicBezTo>
                                  <a:cubicBezTo>
                                    <a:pt x="37" y="33"/>
                                    <a:pt x="38" y="34"/>
                                    <a:pt x="38" y="34"/>
                                  </a:cubicBezTo>
                                  <a:cubicBezTo>
                                    <a:pt x="38" y="35"/>
                                    <a:pt x="38" y="35"/>
                                    <a:pt x="38" y="36"/>
                                  </a:cubicBezTo>
                                  <a:cubicBezTo>
                                    <a:pt x="38" y="37"/>
                                    <a:pt x="38" y="38"/>
                                    <a:pt x="37" y="39"/>
                                  </a:cubicBezTo>
                                  <a:cubicBezTo>
                                    <a:pt x="37" y="39"/>
                                    <a:pt x="36" y="39"/>
                                    <a:pt x="36" y="39"/>
                                  </a:cubicBezTo>
                                  <a:lnTo>
                                    <a:pt x="20" y="39"/>
                                  </a:lnTo>
                                  <a:lnTo>
                                    <a:pt x="20" y="98"/>
                                  </a:lnTo>
                                  <a:cubicBezTo>
                                    <a:pt x="20" y="99"/>
                                    <a:pt x="20" y="99"/>
                                    <a:pt x="20" y="99"/>
                                  </a:cubicBezTo>
                                  <a:cubicBezTo>
                                    <a:pt x="20" y="99"/>
                                    <a:pt x="19" y="99"/>
                                    <a:pt x="19" y="100"/>
                                  </a:cubicBezTo>
                                  <a:cubicBezTo>
                                    <a:pt x="19" y="100"/>
                                    <a:pt x="18" y="100"/>
                                    <a:pt x="18" y="100"/>
                                  </a:cubicBezTo>
                                  <a:cubicBezTo>
                                    <a:pt x="17" y="100"/>
                                    <a:pt x="16" y="100"/>
                                    <a:pt x="16" y="100"/>
                                  </a:cubicBezTo>
                                  <a:cubicBezTo>
                                    <a:pt x="15" y="100"/>
                                    <a:pt x="14" y="100"/>
                                    <a:pt x="14" y="100"/>
                                  </a:cubicBezTo>
                                  <a:cubicBezTo>
                                    <a:pt x="13" y="100"/>
                                    <a:pt x="13" y="100"/>
                                    <a:pt x="12" y="100"/>
                                  </a:cubicBezTo>
                                  <a:cubicBezTo>
                                    <a:pt x="12" y="99"/>
                                    <a:pt x="12" y="99"/>
                                    <a:pt x="12" y="99"/>
                                  </a:cubicBezTo>
                                  <a:cubicBezTo>
                                    <a:pt x="12" y="99"/>
                                    <a:pt x="11" y="99"/>
                                    <a:pt x="11" y="98"/>
                                  </a:cubicBezTo>
                                  <a:lnTo>
                                    <a:pt x="11" y="39"/>
                                  </a:lnTo>
                                  <a:lnTo>
                                    <a:pt x="2" y="39"/>
                                  </a:lnTo>
                                  <a:cubicBezTo>
                                    <a:pt x="1" y="39"/>
                                    <a:pt x="1" y="39"/>
                                    <a:pt x="0" y="39"/>
                                  </a:cubicBezTo>
                                  <a:cubicBezTo>
                                    <a:pt x="0" y="38"/>
                                    <a:pt x="0" y="37"/>
                                    <a:pt x="0" y="36"/>
                                  </a:cubicBezTo>
                                  <a:cubicBezTo>
                                    <a:pt x="0" y="35"/>
                                    <a:pt x="0" y="35"/>
                                    <a:pt x="0" y="34"/>
                                  </a:cubicBezTo>
                                  <a:cubicBezTo>
                                    <a:pt x="0" y="34"/>
                                    <a:pt x="0" y="33"/>
                                    <a:pt x="0" y="33"/>
                                  </a:cubicBezTo>
                                  <a:cubicBezTo>
                                    <a:pt x="0" y="33"/>
                                    <a:pt x="1" y="33"/>
                                    <a:pt x="1" y="32"/>
                                  </a:cubicBezTo>
                                  <a:cubicBezTo>
                                    <a:pt x="1" y="32"/>
                                    <a:pt x="1" y="32"/>
                                    <a:pt x="2" y="32"/>
                                  </a:cubicBezTo>
                                  <a:lnTo>
                                    <a:pt x="11" y="32"/>
                                  </a:lnTo>
                                  <a:lnTo>
                                    <a:pt x="11" y="25"/>
                                  </a:lnTo>
                                  <a:cubicBezTo>
                                    <a:pt x="11" y="20"/>
                                    <a:pt x="12" y="17"/>
                                    <a:pt x="13" y="13"/>
                                  </a:cubicBezTo>
                                  <a:cubicBezTo>
                                    <a:pt x="13" y="10"/>
                                    <a:pt x="15" y="8"/>
                                    <a:pt x="16" y="6"/>
                                  </a:cubicBezTo>
                                  <a:cubicBezTo>
                                    <a:pt x="18" y="4"/>
                                    <a:pt x="20" y="2"/>
                                    <a:pt x="23" y="1"/>
                                  </a:cubicBezTo>
                                  <a:cubicBezTo>
                                    <a:pt x="25" y="0"/>
                                    <a:pt x="28" y="0"/>
                                    <a:pt x="31" y="0"/>
                                  </a:cubicBezTo>
                                  <a:cubicBezTo>
                                    <a:pt x="33" y="0"/>
                                    <a:pt x="34" y="0"/>
                                    <a:pt x="36" y="0"/>
                                  </a:cubicBezTo>
                                  <a:cubicBezTo>
                                    <a:pt x="37" y="1"/>
                                    <a:pt x="39" y="1"/>
                                    <a:pt x="39" y="1"/>
                                  </a:cubicBezTo>
                                  <a:cubicBezTo>
                                    <a:pt x="40" y="2"/>
                                    <a:pt x="41" y="2"/>
                                    <a:pt x="41" y="2"/>
                                  </a:cubicBezTo>
                                  <a:cubicBezTo>
                                    <a:pt x="41" y="3"/>
                                    <a:pt x="41" y="3"/>
                                    <a:pt x="42" y="3"/>
                                  </a:cubicBezTo>
                                  <a:cubicBezTo>
                                    <a:pt x="42" y="4"/>
                                    <a:pt x="42" y="4"/>
                                    <a:pt x="42" y="5"/>
                                  </a:cubicBezTo>
                                  <a:cubicBezTo>
                                    <a:pt x="42" y="5"/>
                                    <a:pt x="42" y="6"/>
                                    <a:pt x="42" y="6"/>
                                  </a:cubicBezTo>
                                  <a:lnTo>
                                    <a:pt x="42"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5" name="Freeform 152"/>
                          <wps:cNvSpPr>
                            <a:spLocks noEditPoints="1"/>
                          </wps:cNvSpPr>
                          <wps:spPr bwMode="auto">
                            <a:xfrm>
                              <a:off x="3956" y="2276"/>
                              <a:ext cx="53" cy="74"/>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2 w 50"/>
                                <a:gd name="T13" fmla="*/ 68 h 70"/>
                                <a:gd name="T14" fmla="*/ 42 w 50"/>
                                <a:gd name="T15" fmla="*/ 67 h 70"/>
                                <a:gd name="T16" fmla="*/ 42 w 50"/>
                                <a:gd name="T17" fmla="*/ 60 h 70"/>
                                <a:gd name="T18" fmla="*/ 32 w 50"/>
                                <a:gd name="T19" fmla="*/ 67 h 70"/>
                                <a:gd name="T20" fmla="*/ 22 w 50"/>
                                <a:gd name="T21" fmla="*/ 70 h 70"/>
                                <a:gd name="T22" fmla="*/ 12 w 50"/>
                                <a:gd name="T23" fmla="*/ 69 h 70"/>
                                <a:gd name="T24" fmla="*/ 6 w 50"/>
                                <a:gd name="T25" fmla="*/ 65 h 70"/>
                                <a:gd name="T26" fmla="*/ 1 w 50"/>
                                <a:gd name="T27" fmla="*/ 59 h 70"/>
                                <a:gd name="T28" fmla="*/ 0 w 50"/>
                                <a:gd name="T29" fmla="*/ 51 h 70"/>
                                <a:gd name="T30" fmla="*/ 2 w 50"/>
                                <a:gd name="T31" fmla="*/ 42 h 70"/>
                                <a:gd name="T32" fmla="*/ 8 w 50"/>
                                <a:gd name="T33" fmla="*/ 35 h 70"/>
                                <a:gd name="T34" fmla="*/ 18 w 50"/>
                                <a:gd name="T35" fmla="*/ 31 h 70"/>
                                <a:gd name="T36" fmla="*/ 31 w 50"/>
                                <a:gd name="T37" fmla="*/ 30 h 70"/>
                                <a:gd name="T38" fmla="*/ 41 w 50"/>
                                <a:gd name="T39" fmla="*/ 30 h 70"/>
                                <a:gd name="T40" fmla="*/ 41 w 50"/>
                                <a:gd name="T41" fmla="*/ 24 h 70"/>
                                <a:gd name="T42" fmla="*/ 40 w 50"/>
                                <a:gd name="T43" fmla="*/ 17 h 70"/>
                                <a:gd name="T44" fmla="*/ 37 w 50"/>
                                <a:gd name="T45" fmla="*/ 12 h 70"/>
                                <a:gd name="T46" fmla="*/ 32 w 50"/>
                                <a:gd name="T47" fmla="*/ 8 h 70"/>
                                <a:gd name="T48" fmla="*/ 25 w 50"/>
                                <a:gd name="T49" fmla="*/ 7 h 70"/>
                                <a:gd name="T50" fmla="*/ 17 w 50"/>
                                <a:gd name="T51" fmla="*/ 8 h 70"/>
                                <a:gd name="T52" fmla="*/ 11 w 50"/>
                                <a:gd name="T53" fmla="*/ 11 h 70"/>
                                <a:gd name="T54" fmla="*/ 7 w 50"/>
                                <a:gd name="T55" fmla="*/ 13 h 70"/>
                                <a:gd name="T56" fmla="*/ 5 w 50"/>
                                <a:gd name="T57" fmla="*/ 14 h 70"/>
                                <a:gd name="T58" fmla="*/ 4 w 50"/>
                                <a:gd name="T59" fmla="*/ 14 h 70"/>
                                <a:gd name="T60" fmla="*/ 3 w 50"/>
                                <a:gd name="T61" fmla="*/ 13 h 70"/>
                                <a:gd name="T62" fmla="*/ 3 w 50"/>
                                <a:gd name="T63" fmla="*/ 12 h 70"/>
                                <a:gd name="T64" fmla="*/ 3 w 50"/>
                                <a:gd name="T65" fmla="*/ 11 h 70"/>
                                <a:gd name="T66" fmla="*/ 3 w 50"/>
                                <a:gd name="T67" fmla="*/ 9 h 70"/>
                                <a:gd name="T68" fmla="*/ 4 w 50"/>
                                <a:gd name="T69" fmla="*/ 7 h 70"/>
                                <a:gd name="T70" fmla="*/ 7 w 50"/>
                                <a:gd name="T71" fmla="*/ 5 h 70"/>
                                <a:gd name="T72" fmla="*/ 13 w 50"/>
                                <a:gd name="T73" fmla="*/ 2 h 70"/>
                                <a:gd name="T74" fmla="*/ 19 w 50"/>
                                <a:gd name="T75" fmla="*/ 1 h 70"/>
                                <a:gd name="T76" fmla="*/ 26 w 50"/>
                                <a:gd name="T77" fmla="*/ 0 h 70"/>
                                <a:gd name="T78" fmla="*/ 37 w 50"/>
                                <a:gd name="T79" fmla="*/ 2 h 70"/>
                                <a:gd name="T80" fmla="*/ 44 w 50"/>
                                <a:gd name="T81" fmla="*/ 6 h 70"/>
                                <a:gd name="T82" fmla="*/ 48 w 50"/>
                                <a:gd name="T83" fmla="*/ 14 h 70"/>
                                <a:gd name="T84" fmla="*/ 50 w 50"/>
                                <a:gd name="T85" fmla="*/ 24 h 70"/>
                                <a:gd name="T86" fmla="*/ 50 w 50"/>
                                <a:gd name="T87" fmla="*/ 67 h 70"/>
                                <a:gd name="T88" fmla="*/ 41 w 50"/>
                                <a:gd name="T89" fmla="*/ 37 h 70"/>
                                <a:gd name="T90" fmla="*/ 41 w 50"/>
                                <a:gd name="T91" fmla="*/ 37 h 70"/>
                                <a:gd name="T92" fmla="*/ 29 w 50"/>
                                <a:gd name="T93" fmla="*/ 37 h 70"/>
                                <a:gd name="T94" fmla="*/ 20 w 50"/>
                                <a:gd name="T95" fmla="*/ 38 h 70"/>
                                <a:gd name="T96" fmla="*/ 14 w 50"/>
                                <a:gd name="T97" fmla="*/ 40 h 70"/>
                                <a:gd name="T98" fmla="*/ 10 w 50"/>
                                <a:gd name="T99" fmla="*/ 45 h 70"/>
                                <a:gd name="T100" fmla="*/ 9 w 50"/>
                                <a:gd name="T101" fmla="*/ 50 h 70"/>
                                <a:gd name="T102" fmla="*/ 12 w 50"/>
                                <a:gd name="T103" fmla="*/ 59 h 70"/>
                                <a:gd name="T104" fmla="*/ 22 w 50"/>
                                <a:gd name="T105" fmla="*/ 63 h 70"/>
                                <a:gd name="T106" fmla="*/ 32 w 50"/>
                                <a:gd name="T107" fmla="*/ 60 h 70"/>
                                <a:gd name="T108" fmla="*/ 41 w 50"/>
                                <a:gd name="T109" fmla="*/ 52 h 70"/>
                                <a:gd name="T110" fmla="*/ 41 w 50"/>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8"/>
                                    <a:pt x="49" y="68"/>
                                    <a:pt x="49" y="68"/>
                                  </a:cubicBezTo>
                                  <a:cubicBezTo>
                                    <a:pt x="49" y="69"/>
                                    <a:pt x="48" y="69"/>
                                    <a:pt x="48" y="69"/>
                                  </a:cubicBezTo>
                                  <a:cubicBezTo>
                                    <a:pt x="47" y="69"/>
                                    <a:pt x="47" y="69"/>
                                    <a:pt x="46" y="69"/>
                                  </a:cubicBezTo>
                                  <a:cubicBezTo>
                                    <a:pt x="45" y="69"/>
                                    <a:pt x="44" y="69"/>
                                    <a:pt x="44" y="69"/>
                                  </a:cubicBezTo>
                                  <a:cubicBezTo>
                                    <a:pt x="43" y="69"/>
                                    <a:pt x="43" y="69"/>
                                    <a:pt x="42" y="68"/>
                                  </a:cubicBezTo>
                                  <a:cubicBezTo>
                                    <a:pt x="42" y="68"/>
                                    <a:pt x="42" y="68"/>
                                    <a:pt x="42" y="67"/>
                                  </a:cubicBezTo>
                                  <a:lnTo>
                                    <a:pt x="42" y="60"/>
                                  </a:lnTo>
                                  <a:cubicBezTo>
                                    <a:pt x="39" y="63"/>
                                    <a:pt x="36" y="66"/>
                                    <a:pt x="32" y="67"/>
                                  </a:cubicBezTo>
                                  <a:cubicBezTo>
                                    <a:pt x="29" y="69"/>
                                    <a:pt x="25" y="70"/>
                                    <a:pt x="22" y="70"/>
                                  </a:cubicBezTo>
                                  <a:cubicBezTo>
                                    <a:pt x="18" y="70"/>
                                    <a:pt x="15" y="69"/>
                                    <a:pt x="12" y="69"/>
                                  </a:cubicBezTo>
                                  <a:cubicBezTo>
                                    <a:pt x="10" y="68"/>
                                    <a:pt x="7" y="66"/>
                                    <a:pt x="6" y="65"/>
                                  </a:cubicBezTo>
                                  <a:cubicBezTo>
                                    <a:pt x="4" y="63"/>
                                    <a:pt x="2" y="61"/>
                                    <a:pt x="1" y="59"/>
                                  </a:cubicBezTo>
                                  <a:cubicBezTo>
                                    <a:pt x="0" y="57"/>
                                    <a:pt x="0" y="54"/>
                                    <a:pt x="0" y="51"/>
                                  </a:cubicBezTo>
                                  <a:cubicBezTo>
                                    <a:pt x="0" y="47"/>
                                    <a:pt x="1" y="44"/>
                                    <a:pt x="2" y="42"/>
                                  </a:cubicBezTo>
                                  <a:cubicBezTo>
                                    <a:pt x="4" y="39"/>
                                    <a:pt x="6" y="37"/>
                                    <a:pt x="8" y="35"/>
                                  </a:cubicBezTo>
                                  <a:cubicBezTo>
                                    <a:pt x="11" y="33"/>
                                    <a:pt x="14" y="32"/>
                                    <a:pt x="18" y="31"/>
                                  </a:cubicBezTo>
                                  <a:cubicBezTo>
                                    <a:pt x="22" y="30"/>
                                    <a:pt x="26" y="30"/>
                                    <a:pt x="31" y="30"/>
                                  </a:cubicBezTo>
                                  <a:lnTo>
                                    <a:pt x="41" y="30"/>
                                  </a:lnTo>
                                  <a:lnTo>
                                    <a:pt x="41" y="24"/>
                                  </a:lnTo>
                                  <a:cubicBezTo>
                                    <a:pt x="41" y="22"/>
                                    <a:pt x="41" y="19"/>
                                    <a:pt x="40" y="17"/>
                                  </a:cubicBezTo>
                                  <a:cubicBezTo>
                                    <a:pt x="40" y="15"/>
                                    <a:pt x="39" y="13"/>
                                    <a:pt x="37" y="12"/>
                                  </a:cubicBezTo>
                                  <a:cubicBezTo>
                                    <a:pt x="36" y="10"/>
                                    <a:pt x="34" y="9"/>
                                    <a:pt x="32" y="8"/>
                                  </a:cubicBezTo>
                                  <a:cubicBezTo>
                                    <a:pt x="30" y="8"/>
                                    <a:pt x="28" y="7"/>
                                    <a:pt x="25" y="7"/>
                                  </a:cubicBezTo>
                                  <a:cubicBezTo>
                                    <a:pt x="22" y="7"/>
                                    <a:pt x="20" y="8"/>
                                    <a:pt x="17" y="8"/>
                                  </a:cubicBezTo>
                                  <a:cubicBezTo>
                                    <a:pt x="15" y="9"/>
                                    <a:pt x="13" y="10"/>
                                    <a:pt x="11" y="11"/>
                                  </a:cubicBezTo>
                                  <a:cubicBezTo>
                                    <a:pt x="10" y="12"/>
                                    <a:pt x="8" y="12"/>
                                    <a:pt x="7" y="13"/>
                                  </a:cubicBezTo>
                                  <a:cubicBezTo>
                                    <a:pt x="6" y="14"/>
                                    <a:pt x="5" y="14"/>
                                    <a:pt x="5" y="14"/>
                                  </a:cubicBezTo>
                                  <a:cubicBezTo>
                                    <a:pt x="4" y="14"/>
                                    <a:pt x="4" y="14"/>
                                    <a:pt x="4" y="14"/>
                                  </a:cubicBezTo>
                                  <a:cubicBezTo>
                                    <a:pt x="4" y="14"/>
                                    <a:pt x="3" y="14"/>
                                    <a:pt x="3" y="13"/>
                                  </a:cubicBezTo>
                                  <a:cubicBezTo>
                                    <a:pt x="3" y="13"/>
                                    <a:pt x="3" y="13"/>
                                    <a:pt x="3" y="12"/>
                                  </a:cubicBezTo>
                                  <a:cubicBezTo>
                                    <a:pt x="3" y="12"/>
                                    <a:pt x="3" y="12"/>
                                    <a:pt x="3" y="11"/>
                                  </a:cubicBezTo>
                                  <a:cubicBezTo>
                                    <a:pt x="3" y="10"/>
                                    <a:pt x="3" y="9"/>
                                    <a:pt x="3" y="9"/>
                                  </a:cubicBezTo>
                                  <a:cubicBezTo>
                                    <a:pt x="3" y="8"/>
                                    <a:pt x="4" y="7"/>
                                    <a:pt x="4" y="7"/>
                                  </a:cubicBezTo>
                                  <a:cubicBezTo>
                                    <a:pt x="5" y="6"/>
                                    <a:pt x="6" y="5"/>
                                    <a:pt x="7" y="5"/>
                                  </a:cubicBezTo>
                                  <a:cubicBezTo>
                                    <a:pt x="9" y="4"/>
                                    <a:pt x="11" y="3"/>
                                    <a:pt x="13" y="2"/>
                                  </a:cubicBezTo>
                                  <a:cubicBezTo>
                                    <a:pt x="14" y="2"/>
                                    <a:pt x="17" y="1"/>
                                    <a:pt x="19" y="1"/>
                                  </a:cubicBezTo>
                                  <a:cubicBezTo>
                                    <a:pt x="21" y="0"/>
                                    <a:pt x="23" y="0"/>
                                    <a:pt x="26" y="0"/>
                                  </a:cubicBezTo>
                                  <a:cubicBezTo>
                                    <a:pt x="30" y="0"/>
                                    <a:pt x="34" y="1"/>
                                    <a:pt x="37" y="2"/>
                                  </a:cubicBezTo>
                                  <a:cubicBezTo>
                                    <a:pt x="40" y="3"/>
                                    <a:pt x="42" y="4"/>
                                    <a:pt x="44" y="6"/>
                                  </a:cubicBezTo>
                                  <a:cubicBezTo>
                                    <a:pt x="46" y="8"/>
                                    <a:pt x="48" y="11"/>
                                    <a:pt x="48" y="14"/>
                                  </a:cubicBezTo>
                                  <a:cubicBezTo>
                                    <a:pt x="49" y="17"/>
                                    <a:pt x="50" y="20"/>
                                    <a:pt x="50" y="24"/>
                                  </a:cubicBezTo>
                                  <a:lnTo>
                                    <a:pt x="50" y="67"/>
                                  </a:lnTo>
                                  <a:close/>
                                  <a:moveTo>
                                    <a:pt x="41" y="37"/>
                                  </a:moveTo>
                                  <a:lnTo>
                                    <a:pt x="41" y="37"/>
                                  </a:lnTo>
                                  <a:lnTo>
                                    <a:pt x="29" y="37"/>
                                  </a:lnTo>
                                  <a:cubicBezTo>
                                    <a:pt x="26" y="37"/>
                                    <a:pt x="23" y="37"/>
                                    <a:pt x="20" y="38"/>
                                  </a:cubicBezTo>
                                  <a:cubicBezTo>
                                    <a:pt x="18" y="38"/>
                                    <a:pt x="16" y="39"/>
                                    <a:pt x="14" y="40"/>
                                  </a:cubicBezTo>
                                  <a:cubicBezTo>
                                    <a:pt x="12" y="42"/>
                                    <a:pt x="11" y="43"/>
                                    <a:pt x="10" y="45"/>
                                  </a:cubicBezTo>
                                  <a:cubicBezTo>
                                    <a:pt x="9" y="46"/>
                                    <a:pt x="9" y="48"/>
                                    <a:pt x="9" y="50"/>
                                  </a:cubicBezTo>
                                  <a:cubicBezTo>
                                    <a:pt x="9" y="54"/>
                                    <a:pt x="10" y="57"/>
                                    <a:pt x="12" y="59"/>
                                  </a:cubicBezTo>
                                  <a:cubicBezTo>
                                    <a:pt x="15" y="62"/>
                                    <a:pt x="18" y="63"/>
                                    <a:pt x="22" y="63"/>
                                  </a:cubicBezTo>
                                  <a:cubicBezTo>
                                    <a:pt x="26" y="63"/>
                                    <a:pt x="29" y="62"/>
                                    <a:pt x="32" y="60"/>
                                  </a:cubicBezTo>
                                  <a:cubicBezTo>
                                    <a:pt x="35" y="58"/>
                                    <a:pt x="38"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6" name="Freeform 153"/>
                          <wps:cNvSpPr>
                            <a:spLocks/>
                          </wps:cNvSpPr>
                          <wps:spPr bwMode="auto">
                            <a:xfrm>
                              <a:off x="4033" y="2276"/>
                              <a:ext cx="52" cy="74"/>
                            </a:xfrm>
                            <a:custGeom>
                              <a:avLst/>
                              <a:gdLst>
                                <a:gd name="T0" fmla="*/ 50 w 50"/>
                                <a:gd name="T1" fmla="*/ 58 h 70"/>
                                <a:gd name="T2" fmla="*/ 50 w 50"/>
                                <a:gd name="T3" fmla="*/ 58 h 70"/>
                                <a:gd name="T4" fmla="*/ 50 w 50"/>
                                <a:gd name="T5" fmla="*/ 59 h 70"/>
                                <a:gd name="T6" fmla="*/ 49 w 50"/>
                                <a:gd name="T7" fmla="*/ 60 h 70"/>
                                <a:gd name="T8" fmla="*/ 49 w 50"/>
                                <a:gd name="T9" fmla="*/ 61 h 70"/>
                                <a:gd name="T10" fmla="*/ 48 w 50"/>
                                <a:gd name="T11" fmla="*/ 63 h 70"/>
                                <a:gd name="T12" fmla="*/ 45 w 50"/>
                                <a:gd name="T13" fmla="*/ 65 h 70"/>
                                <a:gd name="T14" fmla="*/ 40 w 50"/>
                                <a:gd name="T15" fmla="*/ 67 h 70"/>
                                <a:gd name="T16" fmla="*/ 34 w 50"/>
                                <a:gd name="T17" fmla="*/ 69 h 70"/>
                                <a:gd name="T18" fmla="*/ 27 w 50"/>
                                <a:gd name="T19" fmla="*/ 70 h 70"/>
                                <a:gd name="T20" fmla="*/ 16 w 50"/>
                                <a:gd name="T21" fmla="*/ 68 h 70"/>
                                <a:gd name="T22" fmla="*/ 7 w 50"/>
                                <a:gd name="T23" fmla="*/ 61 h 70"/>
                                <a:gd name="T24" fmla="*/ 2 w 50"/>
                                <a:gd name="T25" fmla="*/ 50 h 70"/>
                                <a:gd name="T26" fmla="*/ 0 w 50"/>
                                <a:gd name="T27" fmla="*/ 36 h 70"/>
                                <a:gd name="T28" fmla="*/ 2 w 50"/>
                                <a:gd name="T29" fmla="*/ 19 h 70"/>
                                <a:gd name="T30" fmla="*/ 8 w 50"/>
                                <a:gd name="T31" fmla="*/ 8 h 70"/>
                                <a:gd name="T32" fmla="*/ 17 w 50"/>
                                <a:gd name="T33" fmla="*/ 2 h 70"/>
                                <a:gd name="T34" fmla="*/ 29 w 50"/>
                                <a:gd name="T35" fmla="*/ 0 h 70"/>
                                <a:gd name="T36" fmla="*/ 35 w 50"/>
                                <a:gd name="T37" fmla="*/ 1 h 70"/>
                                <a:gd name="T38" fmla="*/ 40 w 50"/>
                                <a:gd name="T39" fmla="*/ 2 h 70"/>
                                <a:gd name="T40" fmla="*/ 45 w 50"/>
                                <a:gd name="T41" fmla="*/ 5 h 70"/>
                                <a:gd name="T42" fmla="*/ 47 w 50"/>
                                <a:gd name="T43" fmla="*/ 7 h 70"/>
                                <a:gd name="T44" fmla="*/ 49 w 50"/>
                                <a:gd name="T45" fmla="*/ 8 h 70"/>
                                <a:gd name="T46" fmla="*/ 49 w 50"/>
                                <a:gd name="T47" fmla="*/ 9 h 70"/>
                                <a:gd name="T48" fmla="*/ 49 w 50"/>
                                <a:gd name="T49" fmla="*/ 10 h 70"/>
                                <a:gd name="T50" fmla="*/ 49 w 50"/>
                                <a:gd name="T51" fmla="*/ 12 h 70"/>
                                <a:gd name="T52" fmla="*/ 49 w 50"/>
                                <a:gd name="T53" fmla="*/ 15 h 70"/>
                                <a:gd name="T54" fmla="*/ 47 w 50"/>
                                <a:gd name="T55" fmla="*/ 16 h 70"/>
                                <a:gd name="T56" fmla="*/ 45 w 50"/>
                                <a:gd name="T57" fmla="*/ 14 h 70"/>
                                <a:gd name="T58" fmla="*/ 41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8 w 50"/>
                                <a:gd name="T75" fmla="*/ 62 h 70"/>
                                <a:gd name="T76" fmla="*/ 36 w 50"/>
                                <a:gd name="T77" fmla="*/ 61 h 70"/>
                                <a:gd name="T78" fmla="*/ 42 w 50"/>
                                <a:gd name="T79" fmla="*/ 58 h 70"/>
                                <a:gd name="T80" fmla="*/ 46 w 50"/>
                                <a:gd name="T81" fmla="*/ 55 h 70"/>
                                <a:gd name="T82" fmla="*/ 48 w 50"/>
                                <a:gd name="T83" fmla="*/ 54 h 70"/>
                                <a:gd name="T84" fmla="*/ 49 w 50"/>
                                <a:gd name="T85" fmla="*/ 54 h 70"/>
                                <a:gd name="T86" fmla="*/ 49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49" y="60"/>
                                    <a:pt x="49" y="60"/>
                                  </a:cubicBezTo>
                                  <a:cubicBezTo>
                                    <a:pt x="49" y="61"/>
                                    <a:pt x="49" y="61"/>
                                    <a:pt x="49" y="61"/>
                                  </a:cubicBezTo>
                                  <a:cubicBezTo>
                                    <a:pt x="49" y="62"/>
                                    <a:pt x="48" y="62"/>
                                    <a:pt x="48" y="63"/>
                                  </a:cubicBezTo>
                                  <a:cubicBezTo>
                                    <a:pt x="47" y="63"/>
                                    <a:pt x="46" y="64"/>
                                    <a:pt x="45" y="65"/>
                                  </a:cubicBezTo>
                                  <a:cubicBezTo>
                                    <a:pt x="43" y="66"/>
                                    <a:pt x="42" y="67"/>
                                    <a:pt x="40" y="67"/>
                                  </a:cubicBezTo>
                                  <a:cubicBezTo>
                                    <a:pt x="38" y="68"/>
                                    <a:pt x="36" y="69"/>
                                    <a:pt x="34" y="69"/>
                                  </a:cubicBezTo>
                                  <a:cubicBezTo>
                                    <a:pt x="32" y="70"/>
                                    <a:pt x="30" y="70"/>
                                    <a:pt x="27" y="70"/>
                                  </a:cubicBezTo>
                                  <a:cubicBezTo>
                                    <a:pt x="23" y="70"/>
                                    <a:pt x="19" y="69"/>
                                    <a:pt x="16" y="68"/>
                                  </a:cubicBezTo>
                                  <a:cubicBezTo>
                                    <a:pt x="12" y="66"/>
                                    <a:pt x="9" y="64"/>
                                    <a:pt x="7" y="61"/>
                                  </a:cubicBezTo>
                                  <a:cubicBezTo>
                                    <a:pt x="5" y="58"/>
                                    <a:pt x="3" y="55"/>
                                    <a:pt x="2" y="50"/>
                                  </a:cubicBezTo>
                                  <a:cubicBezTo>
                                    <a:pt x="0" y="46"/>
                                    <a:pt x="0" y="41"/>
                                    <a:pt x="0" y="36"/>
                                  </a:cubicBezTo>
                                  <a:cubicBezTo>
                                    <a:pt x="0" y="29"/>
                                    <a:pt x="1" y="24"/>
                                    <a:pt x="2" y="19"/>
                                  </a:cubicBezTo>
                                  <a:cubicBezTo>
                                    <a:pt x="4" y="15"/>
                                    <a:pt x="6" y="11"/>
                                    <a:pt x="8" y="8"/>
                                  </a:cubicBezTo>
                                  <a:cubicBezTo>
                                    <a:pt x="11" y="6"/>
                                    <a:pt x="14" y="4"/>
                                    <a:pt x="17" y="2"/>
                                  </a:cubicBezTo>
                                  <a:cubicBezTo>
                                    <a:pt x="21" y="1"/>
                                    <a:pt x="25" y="0"/>
                                    <a:pt x="29" y="0"/>
                                  </a:cubicBezTo>
                                  <a:cubicBezTo>
                                    <a:pt x="31" y="0"/>
                                    <a:pt x="33" y="0"/>
                                    <a:pt x="35" y="1"/>
                                  </a:cubicBezTo>
                                  <a:cubicBezTo>
                                    <a:pt x="37" y="1"/>
                                    <a:pt x="38" y="2"/>
                                    <a:pt x="40" y="2"/>
                                  </a:cubicBezTo>
                                  <a:cubicBezTo>
                                    <a:pt x="42" y="3"/>
                                    <a:pt x="43" y="4"/>
                                    <a:pt x="45" y="5"/>
                                  </a:cubicBezTo>
                                  <a:cubicBezTo>
                                    <a:pt x="46" y="5"/>
                                    <a:pt x="47" y="6"/>
                                    <a:pt x="47" y="7"/>
                                  </a:cubicBezTo>
                                  <a:cubicBezTo>
                                    <a:pt x="48" y="7"/>
                                    <a:pt x="48" y="8"/>
                                    <a:pt x="49" y="8"/>
                                  </a:cubicBezTo>
                                  <a:cubicBezTo>
                                    <a:pt x="49" y="8"/>
                                    <a:pt x="49" y="9"/>
                                    <a:pt x="49" y="9"/>
                                  </a:cubicBezTo>
                                  <a:cubicBezTo>
                                    <a:pt x="49" y="10"/>
                                    <a:pt x="49" y="10"/>
                                    <a:pt x="49" y="10"/>
                                  </a:cubicBezTo>
                                  <a:cubicBezTo>
                                    <a:pt x="49" y="11"/>
                                    <a:pt x="49" y="11"/>
                                    <a:pt x="49" y="12"/>
                                  </a:cubicBezTo>
                                  <a:cubicBezTo>
                                    <a:pt x="49" y="13"/>
                                    <a:pt x="49" y="14"/>
                                    <a:pt x="49" y="15"/>
                                  </a:cubicBezTo>
                                  <a:cubicBezTo>
                                    <a:pt x="48" y="15"/>
                                    <a:pt x="48" y="16"/>
                                    <a:pt x="47" y="16"/>
                                  </a:cubicBezTo>
                                  <a:cubicBezTo>
                                    <a:pt x="47" y="16"/>
                                    <a:pt x="46" y="15"/>
                                    <a:pt x="45" y="14"/>
                                  </a:cubicBezTo>
                                  <a:cubicBezTo>
                                    <a:pt x="44" y="14"/>
                                    <a:pt x="43" y="13"/>
                                    <a:pt x="41" y="12"/>
                                  </a:cubicBezTo>
                                  <a:cubicBezTo>
                                    <a:pt x="40" y="11"/>
                                    <a:pt x="38" y="10"/>
                                    <a:pt x="36" y="9"/>
                                  </a:cubicBezTo>
                                  <a:cubicBezTo>
                                    <a:pt x="34" y="8"/>
                                    <a:pt x="31" y="8"/>
                                    <a:pt x="28" y="8"/>
                                  </a:cubicBezTo>
                                  <a:cubicBezTo>
                                    <a:pt x="22" y="8"/>
                                    <a:pt x="17" y="10"/>
                                    <a:pt x="14" y="15"/>
                                  </a:cubicBezTo>
                                  <a:cubicBezTo>
                                    <a:pt x="10" y="19"/>
                                    <a:pt x="9" y="26"/>
                                    <a:pt x="9" y="35"/>
                                  </a:cubicBezTo>
                                  <a:cubicBezTo>
                                    <a:pt x="9" y="40"/>
                                    <a:pt x="9" y="44"/>
                                    <a:pt x="10" y="47"/>
                                  </a:cubicBezTo>
                                  <a:cubicBezTo>
                                    <a:pt x="11" y="51"/>
                                    <a:pt x="12" y="53"/>
                                    <a:pt x="14" y="56"/>
                                  </a:cubicBezTo>
                                  <a:cubicBezTo>
                                    <a:pt x="16" y="58"/>
                                    <a:pt x="18" y="60"/>
                                    <a:pt x="20" y="61"/>
                                  </a:cubicBezTo>
                                  <a:cubicBezTo>
                                    <a:pt x="22" y="62"/>
                                    <a:pt x="25" y="62"/>
                                    <a:pt x="28" y="62"/>
                                  </a:cubicBezTo>
                                  <a:cubicBezTo>
                                    <a:pt x="31" y="62"/>
                                    <a:pt x="34" y="62"/>
                                    <a:pt x="36" y="61"/>
                                  </a:cubicBezTo>
                                  <a:cubicBezTo>
                                    <a:pt x="38" y="60"/>
                                    <a:pt x="40" y="59"/>
                                    <a:pt x="42" y="58"/>
                                  </a:cubicBezTo>
                                  <a:cubicBezTo>
                                    <a:pt x="43" y="57"/>
                                    <a:pt x="44" y="56"/>
                                    <a:pt x="46" y="55"/>
                                  </a:cubicBezTo>
                                  <a:cubicBezTo>
                                    <a:pt x="47" y="54"/>
                                    <a:pt x="47" y="54"/>
                                    <a:pt x="48" y="54"/>
                                  </a:cubicBezTo>
                                  <a:cubicBezTo>
                                    <a:pt x="48" y="54"/>
                                    <a:pt x="48" y="54"/>
                                    <a:pt x="49" y="54"/>
                                  </a:cubicBezTo>
                                  <a:cubicBezTo>
                                    <a:pt x="49" y="54"/>
                                    <a:pt x="49" y="54"/>
                                    <a:pt x="49" y="55"/>
                                  </a:cubicBezTo>
                                  <a:cubicBezTo>
                                    <a:pt x="49" y="55"/>
                                    <a:pt x="49"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7" name="Freeform 154"/>
                          <wps:cNvSpPr>
                            <a:spLocks/>
                          </wps:cNvSpPr>
                          <wps:spPr bwMode="auto">
                            <a:xfrm>
                              <a:off x="4097" y="2259"/>
                              <a:ext cx="42" cy="91"/>
                            </a:xfrm>
                            <a:custGeom>
                              <a:avLst/>
                              <a:gdLst>
                                <a:gd name="T0" fmla="*/ 40 w 40"/>
                                <a:gd name="T1" fmla="*/ 79 h 86"/>
                                <a:gd name="T2" fmla="*/ 40 w 40"/>
                                <a:gd name="T3" fmla="*/ 79 h 86"/>
                                <a:gd name="T4" fmla="*/ 40 w 40"/>
                                <a:gd name="T5" fmla="*/ 82 h 86"/>
                                <a:gd name="T6" fmla="*/ 39 w 40"/>
                                <a:gd name="T7" fmla="*/ 83 h 86"/>
                                <a:gd name="T8" fmla="*/ 37 w 40"/>
                                <a:gd name="T9" fmla="*/ 84 h 86"/>
                                <a:gd name="T10" fmla="*/ 35 w 40"/>
                                <a:gd name="T11" fmla="*/ 85 h 86"/>
                                <a:gd name="T12" fmla="*/ 32 w 40"/>
                                <a:gd name="T13" fmla="*/ 86 h 86"/>
                                <a:gd name="T14" fmla="*/ 29 w 40"/>
                                <a:gd name="T15" fmla="*/ 86 h 86"/>
                                <a:gd name="T16" fmla="*/ 21 w 40"/>
                                <a:gd name="T17" fmla="*/ 84 h 86"/>
                                <a:gd name="T18" fmla="*/ 16 w 40"/>
                                <a:gd name="T19" fmla="*/ 81 h 86"/>
                                <a:gd name="T20" fmla="*/ 12 w 40"/>
                                <a:gd name="T21" fmla="*/ 74 h 86"/>
                                <a:gd name="T22" fmla="*/ 11 w 40"/>
                                <a:gd name="T23" fmla="*/ 65 h 86"/>
                                <a:gd name="T24" fmla="*/ 11 w 40"/>
                                <a:gd name="T25" fmla="*/ 24 h 86"/>
                                <a:gd name="T26" fmla="*/ 2 w 40"/>
                                <a:gd name="T27" fmla="*/ 24 h 86"/>
                                <a:gd name="T28" fmla="*/ 0 w 40"/>
                                <a:gd name="T29" fmla="*/ 24 h 86"/>
                                <a:gd name="T30" fmla="*/ 0 w 40"/>
                                <a:gd name="T31" fmla="*/ 21 h 86"/>
                                <a:gd name="T32" fmla="*/ 0 w 40"/>
                                <a:gd name="T33" fmla="*/ 19 h 86"/>
                                <a:gd name="T34" fmla="*/ 0 w 40"/>
                                <a:gd name="T35" fmla="*/ 18 h 86"/>
                                <a:gd name="T36" fmla="*/ 1 w 40"/>
                                <a:gd name="T37" fmla="*/ 17 h 86"/>
                                <a:gd name="T38" fmla="*/ 2 w 40"/>
                                <a:gd name="T39" fmla="*/ 17 h 86"/>
                                <a:gd name="T40" fmla="*/ 11 w 40"/>
                                <a:gd name="T41" fmla="*/ 17 h 86"/>
                                <a:gd name="T42" fmla="*/ 11 w 40"/>
                                <a:gd name="T43" fmla="*/ 1 h 86"/>
                                <a:gd name="T44" fmla="*/ 12 w 40"/>
                                <a:gd name="T45" fmla="*/ 1 h 86"/>
                                <a:gd name="T46" fmla="*/ 12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1 h 86"/>
                                <a:gd name="T60" fmla="*/ 20 w 40"/>
                                <a:gd name="T61" fmla="*/ 17 h 86"/>
                                <a:gd name="T62" fmla="*/ 38 w 40"/>
                                <a:gd name="T63" fmla="*/ 17 h 86"/>
                                <a:gd name="T64" fmla="*/ 39 w 40"/>
                                <a:gd name="T65" fmla="*/ 17 h 86"/>
                                <a:gd name="T66" fmla="*/ 39 w 40"/>
                                <a:gd name="T67" fmla="*/ 18 h 86"/>
                                <a:gd name="T68" fmla="*/ 40 w 40"/>
                                <a:gd name="T69" fmla="*/ 19 h 86"/>
                                <a:gd name="T70" fmla="*/ 40 w 40"/>
                                <a:gd name="T71" fmla="*/ 21 h 86"/>
                                <a:gd name="T72" fmla="*/ 39 w 40"/>
                                <a:gd name="T73" fmla="*/ 24 h 86"/>
                                <a:gd name="T74" fmla="*/ 38 w 40"/>
                                <a:gd name="T75" fmla="*/ 24 h 86"/>
                                <a:gd name="T76" fmla="*/ 20 w 40"/>
                                <a:gd name="T77" fmla="*/ 24 h 86"/>
                                <a:gd name="T78" fmla="*/ 20 w 40"/>
                                <a:gd name="T79" fmla="*/ 63 h 86"/>
                                <a:gd name="T80" fmla="*/ 22 w 40"/>
                                <a:gd name="T81" fmla="*/ 75 h 86"/>
                                <a:gd name="T82" fmla="*/ 30 w 40"/>
                                <a:gd name="T83" fmla="*/ 78 h 86"/>
                                <a:gd name="T84" fmla="*/ 33 w 40"/>
                                <a:gd name="T85" fmla="*/ 78 h 86"/>
                                <a:gd name="T86" fmla="*/ 35 w 40"/>
                                <a:gd name="T87" fmla="*/ 77 h 86"/>
                                <a:gd name="T88" fmla="*/ 37 w 40"/>
                                <a:gd name="T89" fmla="*/ 77 h 86"/>
                                <a:gd name="T90" fmla="*/ 38 w 40"/>
                                <a:gd name="T91" fmla="*/ 76 h 86"/>
                                <a:gd name="T92" fmla="*/ 39 w 40"/>
                                <a:gd name="T93" fmla="*/ 76 h 86"/>
                                <a:gd name="T94" fmla="*/ 39 w 40"/>
                                <a:gd name="T95" fmla="*/ 77 h 86"/>
                                <a:gd name="T96" fmla="*/ 40 w 40"/>
                                <a:gd name="T97" fmla="*/ 78 h 86"/>
                                <a:gd name="T98" fmla="*/ 40 w 40"/>
                                <a:gd name="T99" fmla="*/ 79 h 86"/>
                                <a:gd name="T100" fmla="*/ 40 w 40"/>
                                <a:gd name="T101" fmla="*/ 7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79"/>
                                  </a:moveTo>
                                  <a:lnTo>
                                    <a:pt x="40" y="79"/>
                                  </a:lnTo>
                                  <a:cubicBezTo>
                                    <a:pt x="40" y="80"/>
                                    <a:pt x="40" y="81"/>
                                    <a:pt x="40" y="82"/>
                                  </a:cubicBezTo>
                                  <a:cubicBezTo>
                                    <a:pt x="39" y="82"/>
                                    <a:pt x="39" y="83"/>
                                    <a:pt x="39" y="83"/>
                                  </a:cubicBezTo>
                                  <a:cubicBezTo>
                                    <a:pt x="38" y="84"/>
                                    <a:pt x="38" y="84"/>
                                    <a:pt x="37" y="84"/>
                                  </a:cubicBezTo>
                                  <a:cubicBezTo>
                                    <a:pt x="37" y="85"/>
                                    <a:pt x="36" y="85"/>
                                    <a:pt x="35" y="85"/>
                                  </a:cubicBezTo>
                                  <a:cubicBezTo>
                                    <a:pt x="34" y="85"/>
                                    <a:pt x="33" y="85"/>
                                    <a:pt x="32" y="86"/>
                                  </a:cubicBezTo>
                                  <a:cubicBezTo>
                                    <a:pt x="31" y="86"/>
                                    <a:pt x="30" y="86"/>
                                    <a:pt x="29" y="86"/>
                                  </a:cubicBezTo>
                                  <a:cubicBezTo>
                                    <a:pt x="26" y="86"/>
                                    <a:pt x="23" y="85"/>
                                    <a:pt x="21" y="84"/>
                                  </a:cubicBezTo>
                                  <a:cubicBezTo>
                                    <a:pt x="19" y="84"/>
                                    <a:pt x="17" y="82"/>
                                    <a:pt x="16" y="81"/>
                                  </a:cubicBezTo>
                                  <a:cubicBezTo>
                                    <a:pt x="14" y="79"/>
                                    <a:pt x="13" y="77"/>
                                    <a:pt x="12" y="74"/>
                                  </a:cubicBezTo>
                                  <a:cubicBezTo>
                                    <a:pt x="12" y="71"/>
                                    <a:pt x="11" y="68"/>
                                    <a:pt x="11" y="65"/>
                                  </a:cubicBezTo>
                                  <a:lnTo>
                                    <a:pt x="11" y="24"/>
                                  </a:lnTo>
                                  <a:lnTo>
                                    <a:pt x="2" y="24"/>
                                  </a:lnTo>
                                  <a:cubicBezTo>
                                    <a:pt x="1" y="24"/>
                                    <a:pt x="1" y="24"/>
                                    <a:pt x="0" y="24"/>
                                  </a:cubicBezTo>
                                  <a:cubicBezTo>
                                    <a:pt x="0" y="23"/>
                                    <a:pt x="0" y="22"/>
                                    <a:pt x="0" y="21"/>
                                  </a:cubicBezTo>
                                  <a:cubicBezTo>
                                    <a:pt x="0" y="20"/>
                                    <a:pt x="0" y="20"/>
                                    <a:pt x="0" y="19"/>
                                  </a:cubicBezTo>
                                  <a:cubicBezTo>
                                    <a:pt x="0" y="19"/>
                                    <a:pt x="0" y="18"/>
                                    <a:pt x="0" y="18"/>
                                  </a:cubicBezTo>
                                  <a:cubicBezTo>
                                    <a:pt x="0" y="18"/>
                                    <a:pt x="1" y="18"/>
                                    <a:pt x="1" y="17"/>
                                  </a:cubicBezTo>
                                  <a:cubicBezTo>
                                    <a:pt x="1" y="17"/>
                                    <a:pt x="1" y="17"/>
                                    <a:pt x="2" y="17"/>
                                  </a:cubicBezTo>
                                  <a:lnTo>
                                    <a:pt x="11" y="17"/>
                                  </a:lnTo>
                                  <a:lnTo>
                                    <a:pt x="11" y="1"/>
                                  </a:lnTo>
                                  <a:cubicBezTo>
                                    <a:pt x="11" y="1"/>
                                    <a:pt x="11" y="1"/>
                                    <a:pt x="12" y="1"/>
                                  </a:cubicBezTo>
                                  <a:cubicBezTo>
                                    <a:pt x="12" y="0"/>
                                    <a:pt x="12" y="0"/>
                                    <a:pt x="12" y="0"/>
                                  </a:cubicBezTo>
                                  <a:cubicBezTo>
                                    <a:pt x="13" y="0"/>
                                    <a:pt x="13" y="0"/>
                                    <a:pt x="14" y="0"/>
                                  </a:cubicBezTo>
                                  <a:cubicBezTo>
                                    <a:pt x="14" y="0"/>
                                    <a:pt x="15" y="0"/>
                                    <a:pt x="16" y="0"/>
                                  </a:cubicBezTo>
                                  <a:cubicBezTo>
                                    <a:pt x="16" y="0"/>
                                    <a:pt x="17" y="0"/>
                                    <a:pt x="18" y="0"/>
                                  </a:cubicBezTo>
                                  <a:cubicBezTo>
                                    <a:pt x="18" y="0"/>
                                    <a:pt x="19" y="0"/>
                                    <a:pt x="19" y="0"/>
                                  </a:cubicBezTo>
                                  <a:cubicBezTo>
                                    <a:pt x="19" y="0"/>
                                    <a:pt x="20" y="0"/>
                                    <a:pt x="20" y="1"/>
                                  </a:cubicBezTo>
                                  <a:cubicBezTo>
                                    <a:pt x="20" y="1"/>
                                    <a:pt x="20" y="1"/>
                                    <a:pt x="20" y="1"/>
                                  </a:cubicBezTo>
                                  <a:lnTo>
                                    <a:pt x="20" y="17"/>
                                  </a:lnTo>
                                  <a:lnTo>
                                    <a:pt x="38" y="17"/>
                                  </a:lnTo>
                                  <a:cubicBezTo>
                                    <a:pt x="38" y="17"/>
                                    <a:pt x="38" y="17"/>
                                    <a:pt x="39" y="17"/>
                                  </a:cubicBezTo>
                                  <a:cubicBezTo>
                                    <a:pt x="39" y="18"/>
                                    <a:pt x="39" y="18"/>
                                    <a:pt x="39" y="18"/>
                                  </a:cubicBezTo>
                                  <a:cubicBezTo>
                                    <a:pt x="39" y="18"/>
                                    <a:pt x="40" y="19"/>
                                    <a:pt x="40" y="19"/>
                                  </a:cubicBezTo>
                                  <a:cubicBezTo>
                                    <a:pt x="40" y="20"/>
                                    <a:pt x="40" y="20"/>
                                    <a:pt x="40" y="21"/>
                                  </a:cubicBezTo>
                                  <a:cubicBezTo>
                                    <a:pt x="40" y="22"/>
                                    <a:pt x="40" y="23"/>
                                    <a:pt x="39" y="24"/>
                                  </a:cubicBezTo>
                                  <a:cubicBezTo>
                                    <a:pt x="39" y="24"/>
                                    <a:pt x="38" y="24"/>
                                    <a:pt x="38" y="24"/>
                                  </a:cubicBezTo>
                                  <a:lnTo>
                                    <a:pt x="20" y="24"/>
                                  </a:lnTo>
                                  <a:lnTo>
                                    <a:pt x="20" y="63"/>
                                  </a:lnTo>
                                  <a:cubicBezTo>
                                    <a:pt x="20" y="68"/>
                                    <a:pt x="21" y="72"/>
                                    <a:pt x="22" y="75"/>
                                  </a:cubicBezTo>
                                  <a:cubicBezTo>
                                    <a:pt x="23" y="77"/>
                                    <a:pt x="26" y="78"/>
                                    <a:pt x="30" y="78"/>
                                  </a:cubicBezTo>
                                  <a:cubicBezTo>
                                    <a:pt x="31" y="78"/>
                                    <a:pt x="32" y="78"/>
                                    <a:pt x="33" y="78"/>
                                  </a:cubicBezTo>
                                  <a:cubicBezTo>
                                    <a:pt x="34" y="78"/>
                                    <a:pt x="35" y="78"/>
                                    <a:pt x="35" y="77"/>
                                  </a:cubicBezTo>
                                  <a:cubicBezTo>
                                    <a:pt x="36" y="77"/>
                                    <a:pt x="37" y="77"/>
                                    <a:pt x="37" y="77"/>
                                  </a:cubicBezTo>
                                  <a:cubicBezTo>
                                    <a:pt x="38" y="76"/>
                                    <a:pt x="38" y="76"/>
                                    <a:pt x="38" y="76"/>
                                  </a:cubicBezTo>
                                  <a:cubicBezTo>
                                    <a:pt x="39" y="76"/>
                                    <a:pt x="39" y="76"/>
                                    <a:pt x="39" y="76"/>
                                  </a:cubicBezTo>
                                  <a:cubicBezTo>
                                    <a:pt x="39" y="76"/>
                                    <a:pt x="39" y="77"/>
                                    <a:pt x="39" y="77"/>
                                  </a:cubicBezTo>
                                  <a:cubicBezTo>
                                    <a:pt x="40" y="77"/>
                                    <a:pt x="40" y="77"/>
                                    <a:pt x="40" y="78"/>
                                  </a:cubicBezTo>
                                  <a:cubicBezTo>
                                    <a:pt x="40" y="78"/>
                                    <a:pt x="40" y="79"/>
                                    <a:pt x="40" y="79"/>
                                  </a:cubicBezTo>
                                  <a:lnTo>
                                    <a:pt x="40" y="7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8" name="Freeform 155"/>
                          <wps:cNvSpPr>
                            <a:spLocks noEditPoints="1"/>
                          </wps:cNvSpPr>
                          <wps:spPr bwMode="auto">
                            <a:xfrm>
                              <a:off x="4154" y="2276"/>
                              <a:ext cx="66" cy="74"/>
                            </a:xfrm>
                            <a:custGeom>
                              <a:avLst/>
                              <a:gdLst>
                                <a:gd name="T0" fmla="*/ 62 w 62"/>
                                <a:gd name="T1" fmla="*/ 34 h 70"/>
                                <a:gd name="T2" fmla="*/ 62 w 62"/>
                                <a:gd name="T3" fmla="*/ 34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5 h 70"/>
                                <a:gd name="T44" fmla="*/ 49 w 62"/>
                                <a:gd name="T45" fmla="*/ 16 h 70"/>
                                <a:gd name="T46" fmla="*/ 42 w 62"/>
                                <a:gd name="T47" fmla="*/ 10 h 70"/>
                                <a:gd name="T48" fmla="*/ 31 w 62"/>
                                <a:gd name="T49" fmla="*/ 8 h 70"/>
                                <a:gd name="T50" fmla="*/ 22 w 62"/>
                                <a:gd name="T51" fmla="*/ 10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9"/>
                                  </a:cubicBezTo>
                                  <a:cubicBezTo>
                                    <a:pt x="59" y="53"/>
                                    <a:pt x="57" y="57"/>
                                    <a:pt x="54" y="60"/>
                                  </a:cubicBezTo>
                                  <a:cubicBezTo>
                                    <a:pt x="52" y="63"/>
                                    <a:pt x="48" y="65"/>
                                    <a:pt x="44" y="67"/>
                                  </a:cubicBezTo>
                                  <a:cubicBezTo>
                                    <a:pt x="41" y="69"/>
                                    <a:pt x="36" y="70"/>
                                    <a:pt x="31" y="70"/>
                                  </a:cubicBezTo>
                                  <a:cubicBezTo>
                                    <a:pt x="26" y="70"/>
                                    <a:pt x="21" y="69"/>
                                    <a:pt x="17" y="68"/>
                                  </a:cubicBezTo>
                                  <a:cubicBezTo>
                                    <a:pt x="14" y="66"/>
                                    <a:pt x="11" y="64"/>
                                    <a:pt x="8" y="61"/>
                                  </a:cubicBezTo>
                                  <a:cubicBezTo>
                                    <a:pt x="5" y="58"/>
                                    <a:pt x="4" y="54"/>
                                    <a:pt x="2" y="50"/>
                                  </a:cubicBezTo>
                                  <a:cubicBezTo>
                                    <a:pt x="1" y="46"/>
                                    <a:pt x="0" y="41"/>
                                    <a:pt x="0" y="36"/>
                                  </a:cubicBezTo>
                                  <a:cubicBezTo>
                                    <a:pt x="0" y="30"/>
                                    <a:pt x="1" y="26"/>
                                    <a:pt x="2" y="21"/>
                                  </a:cubicBezTo>
                                  <a:cubicBezTo>
                                    <a:pt x="4" y="17"/>
                                    <a:pt x="6" y="13"/>
                                    <a:pt x="8" y="10"/>
                                  </a:cubicBezTo>
                                  <a:cubicBezTo>
                                    <a:pt x="11" y="7"/>
                                    <a:pt x="14" y="5"/>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5"/>
                                  </a:cubicBezTo>
                                  <a:cubicBezTo>
                                    <a:pt x="52" y="21"/>
                                    <a:pt x="50" y="18"/>
                                    <a:pt x="49" y="16"/>
                                  </a:cubicBezTo>
                                  <a:cubicBezTo>
                                    <a:pt x="47" y="13"/>
                                    <a:pt x="45" y="11"/>
                                    <a:pt x="42" y="10"/>
                                  </a:cubicBezTo>
                                  <a:cubicBezTo>
                                    <a:pt x="39" y="8"/>
                                    <a:pt x="36" y="8"/>
                                    <a:pt x="31" y="8"/>
                                  </a:cubicBezTo>
                                  <a:cubicBezTo>
                                    <a:pt x="28" y="8"/>
                                    <a:pt x="24" y="8"/>
                                    <a:pt x="22" y="10"/>
                                  </a:cubicBezTo>
                                  <a:cubicBezTo>
                                    <a:pt x="19" y="11"/>
                                    <a:pt x="16" y="13"/>
                                    <a:pt x="15" y="15"/>
                                  </a:cubicBezTo>
                                  <a:cubicBezTo>
                                    <a:pt x="13" y="18"/>
                                    <a:pt x="12" y="21"/>
                                    <a:pt x="11" y="24"/>
                                  </a:cubicBezTo>
                                  <a:cubicBezTo>
                                    <a:pt x="10" y="27"/>
                                    <a:pt x="9" y="31"/>
                                    <a:pt x="9" y="35"/>
                                  </a:cubicBezTo>
                                  <a:cubicBezTo>
                                    <a:pt x="9" y="38"/>
                                    <a:pt x="10" y="42"/>
                                    <a:pt x="10" y="45"/>
                                  </a:cubicBezTo>
                                  <a:cubicBezTo>
                                    <a:pt x="11" y="49"/>
                                    <a:pt x="12" y="52"/>
                                    <a:pt x="14" y="54"/>
                                  </a:cubicBezTo>
                                  <a:cubicBezTo>
                                    <a:pt x="16" y="57"/>
                                    <a:pt x="18" y="59"/>
                                    <a:pt x="21" y="60"/>
                                  </a:cubicBezTo>
                                  <a:cubicBezTo>
                                    <a:pt x="24" y="62"/>
                                    <a:pt x="27" y="62"/>
                                    <a:pt x="31" y="62"/>
                                  </a:cubicBezTo>
                                  <a:cubicBezTo>
                                    <a:pt x="35" y="62"/>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59" name="Freeform 156"/>
                          <wps:cNvSpPr>
                            <a:spLocks/>
                          </wps:cNvSpPr>
                          <wps:spPr bwMode="auto">
                            <a:xfrm>
                              <a:off x="4244" y="2276"/>
                              <a:ext cx="38" cy="73"/>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5 w 36"/>
                                <a:gd name="T11" fmla="*/ 10 h 69"/>
                                <a:gd name="T12" fmla="*/ 33 w 36"/>
                                <a:gd name="T13" fmla="*/ 10 h 69"/>
                                <a:gd name="T14" fmla="*/ 31 w 36"/>
                                <a:gd name="T15" fmla="*/ 9 h 69"/>
                                <a:gd name="T16" fmla="*/ 29 w 36"/>
                                <a:gd name="T17" fmla="*/ 8 h 69"/>
                                <a:gd name="T18" fmla="*/ 26 w 36"/>
                                <a:gd name="T19" fmla="*/ 8 h 69"/>
                                <a:gd name="T20" fmla="*/ 22 w 36"/>
                                <a:gd name="T21" fmla="*/ 9 h 69"/>
                                <a:gd name="T22" fmla="*/ 18 w 36"/>
                                <a:gd name="T23" fmla="*/ 11 h 69"/>
                                <a:gd name="T24" fmla="*/ 14 w 36"/>
                                <a:gd name="T25" fmla="*/ 16 h 69"/>
                                <a:gd name="T26" fmla="*/ 9 w 36"/>
                                <a:gd name="T27" fmla="*/ 24 h 69"/>
                                <a:gd name="T28" fmla="*/ 9 w 36"/>
                                <a:gd name="T29" fmla="*/ 67 h 69"/>
                                <a:gd name="T30" fmla="*/ 8 w 36"/>
                                <a:gd name="T31" fmla="*/ 68 h 69"/>
                                <a:gd name="T32" fmla="*/ 8 w 36"/>
                                <a:gd name="T33" fmla="*/ 69 h 69"/>
                                <a:gd name="T34" fmla="*/ 6 w 36"/>
                                <a:gd name="T35" fmla="*/ 69 h 69"/>
                                <a:gd name="T36" fmla="*/ 4 w 36"/>
                                <a:gd name="T37" fmla="*/ 69 h 69"/>
                                <a:gd name="T38" fmla="*/ 2 w 36"/>
                                <a:gd name="T39" fmla="*/ 69 h 69"/>
                                <a:gd name="T40" fmla="*/ 1 w 36"/>
                                <a:gd name="T41" fmla="*/ 69 h 69"/>
                                <a:gd name="T42" fmla="*/ 0 w 36"/>
                                <a:gd name="T43" fmla="*/ 68 h 69"/>
                                <a:gd name="T44" fmla="*/ 0 w 36"/>
                                <a:gd name="T45" fmla="*/ 67 h 69"/>
                                <a:gd name="T46" fmla="*/ 0 w 36"/>
                                <a:gd name="T47" fmla="*/ 3 h 69"/>
                                <a:gd name="T48" fmla="*/ 0 w 36"/>
                                <a:gd name="T49" fmla="*/ 2 h 69"/>
                                <a:gd name="T50" fmla="*/ 1 w 36"/>
                                <a:gd name="T51" fmla="*/ 1 h 69"/>
                                <a:gd name="T52" fmla="*/ 2 w 36"/>
                                <a:gd name="T53" fmla="*/ 1 h 69"/>
                                <a:gd name="T54" fmla="*/ 4 w 36"/>
                                <a:gd name="T55" fmla="*/ 1 h 69"/>
                                <a:gd name="T56" fmla="*/ 6 w 36"/>
                                <a:gd name="T57" fmla="*/ 1 h 69"/>
                                <a:gd name="T58" fmla="*/ 7 w 36"/>
                                <a:gd name="T59" fmla="*/ 1 h 69"/>
                                <a:gd name="T60" fmla="*/ 8 w 36"/>
                                <a:gd name="T61" fmla="*/ 2 h 69"/>
                                <a:gd name="T62" fmla="*/ 8 w 36"/>
                                <a:gd name="T63" fmla="*/ 3 h 69"/>
                                <a:gd name="T64" fmla="*/ 8 w 36"/>
                                <a:gd name="T65" fmla="*/ 13 h 69"/>
                                <a:gd name="T66" fmla="*/ 13 w 36"/>
                                <a:gd name="T67" fmla="*/ 6 h 69"/>
                                <a:gd name="T68" fmla="*/ 18 w 36"/>
                                <a:gd name="T69" fmla="*/ 3 h 69"/>
                                <a:gd name="T70" fmla="*/ 22 w 36"/>
                                <a:gd name="T71" fmla="*/ 1 h 69"/>
                                <a:gd name="T72" fmla="*/ 26 w 36"/>
                                <a:gd name="T73" fmla="*/ 0 h 69"/>
                                <a:gd name="T74" fmla="*/ 28 w 36"/>
                                <a:gd name="T75" fmla="*/ 0 h 69"/>
                                <a:gd name="T76" fmla="*/ 31 w 36"/>
                                <a:gd name="T77" fmla="*/ 1 h 69"/>
                                <a:gd name="T78" fmla="*/ 33 w 36"/>
                                <a:gd name="T79" fmla="*/ 1 h 69"/>
                                <a:gd name="T80" fmla="*/ 35 w 36"/>
                                <a:gd name="T81" fmla="*/ 2 h 69"/>
                                <a:gd name="T82" fmla="*/ 36 w 36"/>
                                <a:gd name="T83" fmla="*/ 3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7"/>
                                    <a:pt x="36" y="8"/>
                                  </a:cubicBezTo>
                                  <a:cubicBezTo>
                                    <a:pt x="36" y="8"/>
                                    <a:pt x="36" y="9"/>
                                    <a:pt x="36" y="9"/>
                                  </a:cubicBezTo>
                                  <a:cubicBezTo>
                                    <a:pt x="36" y="9"/>
                                    <a:pt x="35" y="10"/>
                                    <a:pt x="35" y="10"/>
                                  </a:cubicBezTo>
                                  <a:cubicBezTo>
                                    <a:pt x="35" y="10"/>
                                    <a:pt x="35" y="10"/>
                                    <a:pt x="35" y="10"/>
                                  </a:cubicBezTo>
                                  <a:cubicBezTo>
                                    <a:pt x="34" y="10"/>
                                    <a:pt x="34" y="10"/>
                                    <a:pt x="33" y="10"/>
                                  </a:cubicBezTo>
                                  <a:cubicBezTo>
                                    <a:pt x="32" y="9"/>
                                    <a:pt x="32" y="9"/>
                                    <a:pt x="31" y="9"/>
                                  </a:cubicBezTo>
                                  <a:cubicBezTo>
                                    <a:pt x="30" y="9"/>
                                    <a:pt x="29" y="9"/>
                                    <a:pt x="29" y="8"/>
                                  </a:cubicBezTo>
                                  <a:cubicBezTo>
                                    <a:pt x="28" y="8"/>
                                    <a:pt x="27" y="8"/>
                                    <a:pt x="26" y="8"/>
                                  </a:cubicBezTo>
                                  <a:cubicBezTo>
                                    <a:pt x="24" y="8"/>
                                    <a:pt x="23" y="8"/>
                                    <a:pt x="22" y="9"/>
                                  </a:cubicBezTo>
                                  <a:cubicBezTo>
                                    <a:pt x="21" y="9"/>
                                    <a:pt x="19" y="10"/>
                                    <a:pt x="18" y="11"/>
                                  </a:cubicBezTo>
                                  <a:cubicBezTo>
                                    <a:pt x="17" y="13"/>
                                    <a:pt x="15" y="14"/>
                                    <a:pt x="14" y="16"/>
                                  </a:cubicBezTo>
                                  <a:cubicBezTo>
                                    <a:pt x="12" y="18"/>
                                    <a:pt x="10" y="21"/>
                                    <a:pt x="9" y="24"/>
                                  </a:cubicBezTo>
                                  <a:lnTo>
                                    <a:pt x="9" y="67"/>
                                  </a:lnTo>
                                  <a:cubicBezTo>
                                    <a:pt x="9" y="68"/>
                                    <a:pt x="9" y="68"/>
                                    <a:pt x="8" y="68"/>
                                  </a:cubicBezTo>
                                  <a:cubicBezTo>
                                    <a:pt x="8" y="68"/>
                                    <a:pt x="8" y="68"/>
                                    <a:pt x="8" y="69"/>
                                  </a:cubicBezTo>
                                  <a:cubicBezTo>
                                    <a:pt x="7" y="69"/>
                                    <a:pt x="7" y="69"/>
                                    <a:pt x="6" y="69"/>
                                  </a:cubicBezTo>
                                  <a:cubicBezTo>
                                    <a:pt x="6" y="69"/>
                                    <a:pt x="5" y="69"/>
                                    <a:pt x="4" y="69"/>
                                  </a:cubicBezTo>
                                  <a:cubicBezTo>
                                    <a:pt x="4" y="69"/>
                                    <a:pt x="3" y="69"/>
                                    <a:pt x="2" y="69"/>
                                  </a:cubicBezTo>
                                  <a:cubicBezTo>
                                    <a:pt x="2" y="69"/>
                                    <a:pt x="1" y="69"/>
                                    <a:pt x="1" y="69"/>
                                  </a:cubicBezTo>
                                  <a:cubicBezTo>
                                    <a:pt x="1" y="68"/>
                                    <a:pt x="0" y="68"/>
                                    <a:pt x="0" y="68"/>
                                  </a:cubicBezTo>
                                  <a:cubicBezTo>
                                    <a:pt x="0" y="68"/>
                                    <a:pt x="0" y="68"/>
                                    <a:pt x="0" y="67"/>
                                  </a:cubicBezTo>
                                  <a:lnTo>
                                    <a:pt x="0" y="3"/>
                                  </a:lnTo>
                                  <a:cubicBezTo>
                                    <a:pt x="0" y="2"/>
                                    <a:pt x="0" y="2"/>
                                    <a:pt x="0" y="2"/>
                                  </a:cubicBezTo>
                                  <a:cubicBezTo>
                                    <a:pt x="0" y="2"/>
                                    <a:pt x="1" y="2"/>
                                    <a:pt x="1" y="1"/>
                                  </a:cubicBezTo>
                                  <a:cubicBezTo>
                                    <a:pt x="1" y="1"/>
                                    <a:pt x="2" y="1"/>
                                    <a:pt x="2" y="1"/>
                                  </a:cubicBezTo>
                                  <a:cubicBezTo>
                                    <a:pt x="3" y="1"/>
                                    <a:pt x="3" y="1"/>
                                    <a:pt x="4" y="1"/>
                                  </a:cubicBezTo>
                                  <a:cubicBezTo>
                                    <a:pt x="5" y="1"/>
                                    <a:pt x="6" y="1"/>
                                    <a:pt x="6" y="1"/>
                                  </a:cubicBezTo>
                                  <a:cubicBezTo>
                                    <a:pt x="7" y="1"/>
                                    <a:pt x="7" y="1"/>
                                    <a:pt x="7" y="1"/>
                                  </a:cubicBezTo>
                                  <a:cubicBezTo>
                                    <a:pt x="8" y="2"/>
                                    <a:pt x="8" y="2"/>
                                    <a:pt x="8" y="2"/>
                                  </a:cubicBezTo>
                                  <a:cubicBezTo>
                                    <a:pt x="8" y="2"/>
                                    <a:pt x="8" y="2"/>
                                    <a:pt x="8" y="3"/>
                                  </a:cubicBezTo>
                                  <a:lnTo>
                                    <a:pt x="8" y="13"/>
                                  </a:lnTo>
                                  <a:cubicBezTo>
                                    <a:pt x="10" y="10"/>
                                    <a:pt x="12" y="8"/>
                                    <a:pt x="13" y="6"/>
                                  </a:cubicBezTo>
                                  <a:cubicBezTo>
                                    <a:pt x="15" y="5"/>
                                    <a:pt x="16" y="3"/>
                                    <a:pt x="18" y="3"/>
                                  </a:cubicBezTo>
                                  <a:cubicBezTo>
                                    <a:pt x="19" y="2"/>
                                    <a:pt x="21" y="1"/>
                                    <a:pt x="22" y="1"/>
                                  </a:cubicBezTo>
                                  <a:cubicBezTo>
                                    <a:pt x="23" y="0"/>
                                    <a:pt x="25" y="0"/>
                                    <a:pt x="26" y="0"/>
                                  </a:cubicBezTo>
                                  <a:cubicBezTo>
                                    <a:pt x="27" y="0"/>
                                    <a:pt x="28" y="0"/>
                                    <a:pt x="28" y="0"/>
                                  </a:cubicBezTo>
                                  <a:cubicBezTo>
                                    <a:pt x="29" y="0"/>
                                    <a:pt x="30" y="0"/>
                                    <a:pt x="31" y="1"/>
                                  </a:cubicBezTo>
                                  <a:cubicBezTo>
                                    <a:pt x="32" y="1"/>
                                    <a:pt x="33" y="1"/>
                                    <a:pt x="33" y="1"/>
                                  </a:cubicBezTo>
                                  <a:cubicBezTo>
                                    <a:pt x="34" y="2"/>
                                    <a:pt x="35" y="2"/>
                                    <a:pt x="35" y="2"/>
                                  </a:cubicBezTo>
                                  <a:cubicBezTo>
                                    <a:pt x="35" y="2"/>
                                    <a:pt x="35" y="2"/>
                                    <a:pt x="36" y="3"/>
                                  </a:cubicBezTo>
                                  <a:cubicBezTo>
                                    <a:pt x="36" y="3"/>
                                    <a:pt x="36" y="3"/>
                                    <a:pt x="36" y="3"/>
                                  </a:cubicBezTo>
                                  <a:cubicBezTo>
                                    <a:pt x="36" y="3"/>
                                    <a:pt x="36" y="4"/>
                                    <a:pt x="36" y="4"/>
                                  </a:cubicBezTo>
                                  <a:cubicBezTo>
                                    <a:pt x="36" y="5"/>
                                    <a:pt x="36" y="5"/>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0" name="Freeform 157"/>
                          <wps:cNvSpPr>
                            <a:spLocks/>
                          </wps:cNvSpPr>
                          <wps:spPr bwMode="auto">
                            <a:xfrm>
                              <a:off x="4294" y="2276"/>
                              <a:ext cx="46" cy="74"/>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59 h 70"/>
                                <a:gd name="T18" fmla="*/ 21 w 44"/>
                                <a:gd name="T19" fmla="*/ 62 h 70"/>
                                <a:gd name="T20" fmla="*/ 31 w 44"/>
                                <a:gd name="T21" fmla="*/ 60 h 70"/>
                                <a:gd name="T22" fmla="*/ 35 w 44"/>
                                <a:gd name="T23" fmla="*/ 51 h 70"/>
                                <a:gd name="T24" fmla="*/ 30 w 44"/>
                                <a:gd name="T25" fmla="*/ 42 h 70"/>
                                <a:gd name="T26" fmla="*/ 19 w 44"/>
                                <a:gd name="T27" fmla="*/ 37 h 70"/>
                                <a:gd name="T28" fmla="*/ 8 w 44"/>
                                <a:gd name="T29" fmla="*/ 31 h 70"/>
                                <a:gd name="T30" fmla="*/ 2 w 44"/>
                                <a:gd name="T31" fmla="*/ 18 h 70"/>
                                <a:gd name="T32" fmla="*/ 8 w 44"/>
                                <a:gd name="T33" fmla="*/ 6 h 70"/>
                                <a:gd name="T34" fmla="*/ 24 w 44"/>
                                <a:gd name="T35" fmla="*/ 0 h 70"/>
                                <a:gd name="T36" fmla="*/ 34 w 44"/>
                                <a:gd name="T37" fmla="*/ 2 h 70"/>
                                <a:gd name="T38" fmla="*/ 39 w 44"/>
                                <a:gd name="T39" fmla="*/ 4 h 70"/>
                                <a:gd name="T40" fmla="*/ 41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5"/>
                                  </a:cubicBezTo>
                                  <a:cubicBezTo>
                                    <a:pt x="35" y="66"/>
                                    <a:pt x="33" y="68"/>
                                    <a:pt x="30" y="69"/>
                                  </a:cubicBezTo>
                                  <a:cubicBezTo>
                                    <a:pt x="27" y="69"/>
                                    <a:pt x="24" y="70"/>
                                    <a:pt x="20" y="70"/>
                                  </a:cubicBezTo>
                                  <a:cubicBezTo>
                                    <a:pt x="18" y="70"/>
                                    <a:pt x="16" y="70"/>
                                    <a:pt x="14" y="69"/>
                                  </a:cubicBezTo>
                                  <a:cubicBezTo>
                                    <a:pt x="12" y="69"/>
                                    <a:pt x="10" y="69"/>
                                    <a:pt x="8" y="68"/>
                                  </a:cubicBezTo>
                                  <a:cubicBezTo>
                                    <a:pt x="7" y="67"/>
                                    <a:pt x="5" y="67"/>
                                    <a:pt x="4" y="66"/>
                                  </a:cubicBezTo>
                                  <a:cubicBezTo>
                                    <a:pt x="3" y="66"/>
                                    <a:pt x="2" y="65"/>
                                    <a:pt x="2" y="65"/>
                                  </a:cubicBezTo>
                                  <a:cubicBezTo>
                                    <a:pt x="1" y="64"/>
                                    <a:pt x="1" y="64"/>
                                    <a:pt x="1" y="63"/>
                                  </a:cubicBezTo>
                                  <a:cubicBezTo>
                                    <a:pt x="0" y="62"/>
                                    <a:pt x="0" y="61"/>
                                    <a:pt x="0" y="60"/>
                                  </a:cubicBezTo>
                                  <a:cubicBezTo>
                                    <a:pt x="0" y="59"/>
                                    <a:pt x="0" y="59"/>
                                    <a:pt x="0" y="58"/>
                                  </a:cubicBezTo>
                                  <a:cubicBezTo>
                                    <a:pt x="0" y="58"/>
                                    <a:pt x="1" y="57"/>
                                    <a:pt x="1" y="57"/>
                                  </a:cubicBezTo>
                                  <a:cubicBezTo>
                                    <a:pt x="1" y="57"/>
                                    <a:pt x="1" y="57"/>
                                    <a:pt x="1" y="56"/>
                                  </a:cubicBezTo>
                                  <a:cubicBezTo>
                                    <a:pt x="2" y="56"/>
                                    <a:pt x="2" y="56"/>
                                    <a:pt x="2" y="56"/>
                                  </a:cubicBezTo>
                                  <a:cubicBezTo>
                                    <a:pt x="3" y="56"/>
                                    <a:pt x="3" y="56"/>
                                    <a:pt x="4" y="57"/>
                                  </a:cubicBezTo>
                                  <a:cubicBezTo>
                                    <a:pt x="5" y="58"/>
                                    <a:pt x="7" y="59"/>
                                    <a:pt x="8" y="59"/>
                                  </a:cubicBezTo>
                                  <a:cubicBezTo>
                                    <a:pt x="10" y="60"/>
                                    <a:pt x="11" y="61"/>
                                    <a:pt x="13" y="61"/>
                                  </a:cubicBezTo>
                                  <a:cubicBezTo>
                                    <a:pt x="15" y="62"/>
                                    <a:pt x="18" y="62"/>
                                    <a:pt x="21" y="62"/>
                                  </a:cubicBezTo>
                                  <a:cubicBezTo>
                                    <a:pt x="23" y="62"/>
                                    <a:pt x="25" y="62"/>
                                    <a:pt x="27" y="62"/>
                                  </a:cubicBezTo>
                                  <a:cubicBezTo>
                                    <a:pt x="28" y="61"/>
                                    <a:pt x="30" y="61"/>
                                    <a:pt x="31" y="60"/>
                                  </a:cubicBezTo>
                                  <a:cubicBezTo>
                                    <a:pt x="33" y="59"/>
                                    <a:pt x="34" y="57"/>
                                    <a:pt x="34" y="56"/>
                                  </a:cubicBezTo>
                                  <a:cubicBezTo>
                                    <a:pt x="35" y="54"/>
                                    <a:pt x="35" y="53"/>
                                    <a:pt x="35" y="51"/>
                                  </a:cubicBezTo>
                                  <a:cubicBezTo>
                                    <a:pt x="35" y="49"/>
                                    <a:pt x="35" y="47"/>
                                    <a:pt x="34" y="46"/>
                                  </a:cubicBezTo>
                                  <a:cubicBezTo>
                                    <a:pt x="33" y="44"/>
                                    <a:pt x="32" y="43"/>
                                    <a:pt x="30" y="42"/>
                                  </a:cubicBezTo>
                                  <a:cubicBezTo>
                                    <a:pt x="29" y="41"/>
                                    <a:pt x="27" y="40"/>
                                    <a:pt x="25" y="39"/>
                                  </a:cubicBezTo>
                                  <a:cubicBezTo>
                                    <a:pt x="23" y="39"/>
                                    <a:pt x="21" y="38"/>
                                    <a:pt x="19" y="37"/>
                                  </a:cubicBezTo>
                                  <a:cubicBezTo>
                                    <a:pt x="17" y="36"/>
                                    <a:pt x="15" y="35"/>
                                    <a:pt x="13" y="34"/>
                                  </a:cubicBezTo>
                                  <a:cubicBezTo>
                                    <a:pt x="11" y="33"/>
                                    <a:pt x="9" y="32"/>
                                    <a:pt x="8" y="31"/>
                                  </a:cubicBezTo>
                                  <a:cubicBezTo>
                                    <a:pt x="6" y="29"/>
                                    <a:pt x="5" y="27"/>
                                    <a:pt x="4" y="25"/>
                                  </a:cubicBezTo>
                                  <a:cubicBezTo>
                                    <a:pt x="3" y="23"/>
                                    <a:pt x="2" y="21"/>
                                    <a:pt x="2" y="18"/>
                                  </a:cubicBezTo>
                                  <a:cubicBezTo>
                                    <a:pt x="2" y="16"/>
                                    <a:pt x="3" y="14"/>
                                    <a:pt x="4" y="12"/>
                                  </a:cubicBezTo>
                                  <a:cubicBezTo>
                                    <a:pt x="5" y="9"/>
                                    <a:pt x="6" y="8"/>
                                    <a:pt x="8" y="6"/>
                                  </a:cubicBezTo>
                                  <a:cubicBezTo>
                                    <a:pt x="10" y="4"/>
                                    <a:pt x="12" y="3"/>
                                    <a:pt x="15" y="2"/>
                                  </a:cubicBezTo>
                                  <a:cubicBezTo>
                                    <a:pt x="17" y="1"/>
                                    <a:pt x="21" y="0"/>
                                    <a:pt x="24" y="0"/>
                                  </a:cubicBezTo>
                                  <a:cubicBezTo>
                                    <a:pt x="26" y="0"/>
                                    <a:pt x="28" y="0"/>
                                    <a:pt x="29" y="1"/>
                                  </a:cubicBezTo>
                                  <a:cubicBezTo>
                                    <a:pt x="31" y="1"/>
                                    <a:pt x="32" y="1"/>
                                    <a:pt x="34" y="2"/>
                                  </a:cubicBezTo>
                                  <a:cubicBezTo>
                                    <a:pt x="35" y="2"/>
                                    <a:pt x="36" y="2"/>
                                    <a:pt x="37" y="3"/>
                                  </a:cubicBezTo>
                                  <a:cubicBezTo>
                                    <a:pt x="38" y="3"/>
                                    <a:pt x="39" y="4"/>
                                    <a:pt x="39" y="4"/>
                                  </a:cubicBezTo>
                                  <a:cubicBezTo>
                                    <a:pt x="40" y="5"/>
                                    <a:pt x="40" y="5"/>
                                    <a:pt x="40" y="5"/>
                                  </a:cubicBezTo>
                                  <a:cubicBezTo>
                                    <a:pt x="40" y="5"/>
                                    <a:pt x="40" y="6"/>
                                    <a:pt x="41" y="6"/>
                                  </a:cubicBezTo>
                                  <a:cubicBezTo>
                                    <a:pt x="41" y="6"/>
                                    <a:pt x="41" y="7"/>
                                    <a:pt x="41" y="7"/>
                                  </a:cubicBezTo>
                                  <a:cubicBezTo>
                                    <a:pt x="41" y="7"/>
                                    <a:pt x="41" y="8"/>
                                    <a:pt x="41" y="9"/>
                                  </a:cubicBezTo>
                                  <a:cubicBezTo>
                                    <a:pt x="41" y="9"/>
                                    <a:pt x="41" y="10"/>
                                    <a:pt x="41" y="10"/>
                                  </a:cubicBezTo>
                                  <a:cubicBezTo>
                                    <a:pt x="41" y="11"/>
                                    <a:pt x="40" y="11"/>
                                    <a:pt x="40" y="11"/>
                                  </a:cubicBezTo>
                                  <a:cubicBezTo>
                                    <a:pt x="40" y="12"/>
                                    <a:pt x="40" y="12"/>
                                    <a:pt x="40" y="12"/>
                                  </a:cubicBezTo>
                                  <a:cubicBezTo>
                                    <a:pt x="40" y="12"/>
                                    <a:pt x="39" y="12"/>
                                    <a:pt x="39" y="12"/>
                                  </a:cubicBezTo>
                                  <a:cubicBezTo>
                                    <a:pt x="39" y="12"/>
                                    <a:pt x="38" y="12"/>
                                    <a:pt x="37" y="11"/>
                                  </a:cubicBezTo>
                                  <a:cubicBezTo>
                                    <a:pt x="37" y="11"/>
                                    <a:pt x="36" y="10"/>
                                    <a:pt x="34" y="10"/>
                                  </a:cubicBezTo>
                                  <a:cubicBezTo>
                                    <a:pt x="33" y="9"/>
                                    <a:pt x="32" y="9"/>
                                    <a:pt x="30" y="8"/>
                                  </a:cubicBezTo>
                                  <a:cubicBezTo>
                                    <a:pt x="28" y="8"/>
                                    <a:pt x="26" y="7"/>
                                    <a:pt x="24" y="7"/>
                                  </a:cubicBezTo>
                                  <a:cubicBezTo>
                                    <a:pt x="22" y="7"/>
                                    <a:pt x="20" y="8"/>
                                    <a:pt x="18" y="8"/>
                                  </a:cubicBezTo>
                                  <a:cubicBezTo>
                                    <a:pt x="16" y="9"/>
                                    <a:pt x="15" y="9"/>
                                    <a:pt x="14" y="10"/>
                                  </a:cubicBezTo>
                                  <a:cubicBezTo>
                                    <a:pt x="13" y="11"/>
                                    <a:pt x="12" y="12"/>
                                    <a:pt x="12" y="14"/>
                                  </a:cubicBezTo>
                                  <a:cubicBezTo>
                                    <a:pt x="11" y="15"/>
                                    <a:pt x="11" y="16"/>
                                    <a:pt x="11" y="18"/>
                                  </a:cubicBezTo>
                                  <a:cubicBezTo>
                                    <a:pt x="11" y="20"/>
                                    <a:pt x="11" y="22"/>
                                    <a:pt x="12" y="23"/>
                                  </a:cubicBezTo>
                                  <a:cubicBezTo>
                                    <a:pt x="13" y="25"/>
                                    <a:pt x="14" y="26"/>
                                    <a:pt x="16" y="27"/>
                                  </a:cubicBezTo>
                                  <a:cubicBezTo>
                                    <a:pt x="17" y="28"/>
                                    <a:pt x="19" y="29"/>
                                    <a:pt x="21" y="30"/>
                                  </a:cubicBezTo>
                                  <a:cubicBezTo>
                                    <a:pt x="23" y="30"/>
                                    <a:pt x="25" y="31"/>
                                    <a:pt x="27" y="32"/>
                                  </a:cubicBezTo>
                                  <a:cubicBezTo>
                                    <a:pt x="29" y="33"/>
                                    <a:pt x="31" y="34"/>
                                    <a:pt x="33" y="35"/>
                                  </a:cubicBezTo>
                                  <a:cubicBezTo>
                                    <a:pt x="35" y="36"/>
                                    <a:pt x="37" y="37"/>
                                    <a:pt x="39" y="38"/>
                                  </a:cubicBezTo>
                                  <a:cubicBezTo>
                                    <a:pt x="40" y="40"/>
                                    <a:pt x="42" y="41"/>
                                    <a:pt x="43"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1" name="Freeform 158"/>
                          <wps:cNvSpPr>
                            <a:spLocks/>
                          </wps:cNvSpPr>
                          <wps:spPr bwMode="auto">
                            <a:xfrm>
                              <a:off x="4354" y="2334"/>
                              <a:ext cx="22" cy="36"/>
                            </a:xfrm>
                            <a:custGeom>
                              <a:avLst/>
                              <a:gdLst>
                                <a:gd name="T0" fmla="*/ 21 w 21"/>
                                <a:gd name="T1" fmla="*/ 5 h 34"/>
                                <a:gd name="T2" fmla="*/ 21 w 21"/>
                                <a:gd name="T3" fmla="*/ 5 h 34"/>
                                <a:gd name="T4" fmla="*/ 21 w 21"/>
                                <a:gd name="T5" fmla="*/ 9 h 34"/>
                                <a:gd name="T6" fmla="*/ 20 w 21"/>
                                <a:gd name="T7" fmla="*/ 12 h 34"/>
                                <a:gd name="T8" fmla="*/ 19 w 21"/>
                                <a:gd name="T9" fmla="*/ 14 h 34"/>
                                <a:gd name="T10" fmla="*/ 17 w 21"/>
                                <a:gd name="T11" fmla="*/ 17 h 34"/>
                                <a:gd name="T12" fmla="*/ 7 w 21"/>
                                <a:gd name="T13" fmla="*/ 33 h 34"/>
                                <a:gd name="T14" fmla="*/ 7 w 21"/>
                                <a:gd name="T15" fmla="*/ 33 h 34"/>
                                <a:gd name="T16" fmla="*/ 6 w 21"/>
                                <a:gd name="T17" fmla="*/ 34 h 34"/>
                                <a:gd name="T18" fmla="*/ 4 w 21"/>
                                <a:gd name="T19" fmla="*/ 34 h 34"/>
                                <a:gd name="T20" fmla="*/ 3 w 21"/>
                                <a:gd name="T21" fmla="*/ 34 h 34"/>
                                <a:gd name="T22" fmla="*/ 1 w 21"/>
                                <a:gd name="T23" fmla="*/ 34 h 34"/>
                                <a:gd name="T24" fmla="*/ 1 w 21"/>
                                <a:gd name="T25" fmla="*/ 34 h 34"/>
                                <a:gd name="T26" fmla="*/ 0 w 21"/>
                                <a:gd name="T27" fmla="*/ 33 h 34"/>
                                <a:gd name="T28" fmla="*/ 0 w 21"/>
                                <a:gd name="T29" fmla="*/ 33 h 34"/>
                                <a:gd name="T30" fmla="*/ 10 w 21"/>
                                <a:gd name="T31" fmla="*/ 13 h 34"/>
                                <a:gd name="T32" fmla="*/ 10 w 21"/>
                                <a:gd name="T33" fmla="*/ 5 h 34"/>
                                <a:gd name="T34" fmla="*/ 11 w 21"/>
                                <a:gd name="T35" fmla="*/ 3 h 34"/>
                                <a:gd name="T36" fmla="*/ 12 w 21"/>
                                <a:gd name="T37" fmla="*/ 1 h 34"/>
                                <a:gd name="T38" fmla="*/ 13 w 21"/>
                                <a:gd name="T39" fmla="*/ 0 h 34"/>
                                <a:gd name="T40" fmla="*/ 16 w 21"/>
                                <a:gd name="T41" fmla="*/ 0 h 34"/>
                                <a:gd name="T42" fmla="*/ 18 w 21"/>
                                <a:gd name="T43" fmla="*/ 0 h 34"/>
                                <a:gd name="T44" fmla="*/ 20 w 21"/>
                                <a:gd name="T45" fmla="*/ 1 h 34"/>
                                <a:gd name="T46" fmla="*/ 21 w 21"/>
                                <a:gd name="T47" fmla="*/ 3 h 34"/>
                                <a:gd name="T48" fmla="*/ 21 w 21"/>
                                <a:gd name="T49" fmla="*/ 5 h 34"/>
                                <a:gd name="T50" fmla="*/ 21 w 21"/>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1" h="34">
                                  <a:moveTo>
                                    <a:pt x="21" y="5"/>
                                  </a:moveTo>
                                  <a:lnTo>
                                    <a:pt x="21" y="5"/>
                                  </a:lnTo>
                                  <a:cubicBezTo>
                                    <a:pt x="21" y="6"/>
                                    <a:pt x="21" y="8"/>
                                    <a:pt x="21" y="9"/>
                                  </a:cubicBezTo>
                                  <a:cubicBezTo>
                                    <a:pt x="21" y="10"/>
                                    <a:pt x="20" y="11"/>
                                    <a:pt x="20" y="12"/>
                                  </a:cubicBezTo>
                                  <a:cubicBezTo>
                                    <a:pt x="20" y="13"/>
                                    <a:pt x="19" y="13"/>
                                    <a:pt x="19" y="14"/>
                                  </a:cubicBezTo>
                                  <a:cubicBezTo>
                                    <a:pt x="19" y="15"/>
                                    <a:pt x="18" y="16"/>
                                    <a:pt x="17" y="17"/>
                                  </a:cubicBezTo>
                                  <a:lnTo>
                                    <a:pt x="7" y="33"/>
                                  </a:lnTo>
                                  <a:cubicBezTo>
                                    <a:pt x="7" y="33"/>
                                    <a:pt x="7" y="33"/>
                                    <a:pt x="7" y="33"/>
                                  </a:cubicBezTo>
                                  <a:cubicBezTo>
                                    <a:pt x="6" y="34"/>
                                    <a:pt x="6" y="34"/>
                                    <a:pt x="6" y="34"/>
                                  </a:cubicBezTo>
                                  <a:cubicBezTo>
                                    <a:pt x="5" y="34"/>
                                    <a:pt x="5" y="34"/>
                                    <a:pt x="4" y="34"/>
                                  </a:cubicBezTo>
                                  <a:cubicBezTo>
                                    <a:pt x="4" y="34"/>
                                    <a:pt x="3" y="34"/>
                                    <a:pt x="3" y="34"/>
                                  </a:cubicBezTo>
                                  <a:cubicBezTo>
                                    <a:pt x="2" y="34"/>
                                    <a:pt x="2" y="34"/>
                                    <a:pt x="1" y="34"/>
                                  </a:cubicBezTo>
                                  <a:cubicBezTo>
                                    <a:pt x="1" y="34"/>
                                    <a:pt x="1" y="34"/>
                                    <a:pt x="1" y="34"/>
                                  </a:cubicBezTo>
                                  <a:cubicBezTo>
                                    <a:pt x="0" y="34"/>
                                    <a:pt x="0" y="34"/>
                                    <a:pt x="0" y="33"/>
                                  </a:cubicBezTo>
                                  <a:cubicBezTo>
                                    <a:pt x="0" y="33"/>
                                    <a:pt x="0" y="33"/>
                                    <a:pt x="0" y="33"/>
                                  </a:cubicBezTo>
                                  <a:lnTo>
                                    <a:pt x="10" y="13"/>
                                  </a:lnTo>
                                  <a:lnTo>
                                    <a:pt x="10" y="5"/>
                                  </a:lnTo>
                                  <a:cubicBezTo>
                                    <a:pt x="10" y="4"/>
                                    <a:pt x="10" y="3"/>
                                    <a:pt x="11" y="3"/>
                                  </a:cubicBezTo>
                                  <a:cubicBezTo>
                                    <a:pt x="11" y="2"/>
                                    <a:pt x="11" y="1"/>
                                    <a:pt x="12" y="1"/>
                                  </a:cubicBezTo>
                                  <a:cubicBezTo>
                                    <a:pt x="12" y="1"/>
                                    <a:pt x="13" y="1"/>
                                    <a:pt x="13" y="0"/>
                                  </a:cubicBezTo>
                                  <a:cubicBezTo>
                                    <a:pt x="14" y="0"/>
                                    <a:pt x="15" y="0"/>
                                    <a:pt x="16" y="0"/>
                                  </a:cubicBezTo>
                                  <a:cubicBezTo>
                                    <a:pt x="17" y="0"/>
                                    <a:pt x="17" y="0"/>
                                    <a:pt x="18" y="0"/>
                                  </a:cubicBezTo>
                                  <a:cubicBezTo>
                                    <a:pt x="19" y="1"/>
                                    <a:pt x="19" y="1"/>
                                    <a:pt x="20" y="1"/>
                                  </a:cubicBezTo>
                                  <a:cubicBezTo>
                                    <a:pt x="20" y="1"/>
                                    <a:pt x="20" y="2"/>
                                    <a:pt x="21" y="3"/>
                                  </a:cubicBezTo>
                                  <a:cubicBezTo>
                                    <a:pt x="21" y="3"/>
                                    <a:pt x="21" y="4"/>
                                    <a:pt x="21" y="5"/>
                                  </a:cubicBezTo>
                                  <a:lnTo>
                                    <a:pt x="21"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2" name="Freeform 159"/>
                          <wps:cNvSpPr>
                            <a:spLocks/>
                          </wps:cNvSpPr>
                          <wps:spPr bwMode="auto">
                            <a:xfrm>
                              <a:off x="4440" y="2243"/>
                              <a:ext cx="8" cy="106"/>
                            </a:xfrm>
                            <a:custGeom>
                              <a:avLst/>
                              <a:gdLst>
                                <a:gd name="T0" fmla="*/ 8 w 8"/>
                                <a:gd name="T1" fmla="*/ 98 h 100"/>
                                <a:gd name="T2" fmla="*/ 8 w 8"/>
                                <a:gd name="T3" fmla="*/ 98 h 100"/>
                                <a:gd name="T4" fmla="*/ 8 w 8"/>
                                <a:gd name="T5" fmla="*/ 99 h 100"/>
                                <a:gd name="T6" fmla="*/ 7 w 8"/>
                                <a:gd name="T7" fmla="*/ 100 h 100"/>
                                <a:gd name="T8" fmla="*/ 6 w 8"/>
                                <a:gd name="T9" fmla="*/ 100 h 100"/>
                                <a:gd name="T10" fmla="*/ 4 w 8"/>
                                <a:gd name="T11" fmla="*/ 100 h 100"/>
                                <a:gd name="T12" fmla="*/ 2 w 8"/>
                                <a:gd name="T13" fmla="*/ 100 h 100"/>
                                <a:gd name="T14" fmla="*/ 0 w 8"/>
                                <a:gd name="T15" fmla="*/ 100 h 100"/>
                                <a:gd name="T16" fmla="*/ 0 w 8"/>
                                <a:gd name="T17" fmla="*/ 99 h 100"/>
                                <a:gd name="T18" fmla="*/ 0 w 8"/>
                                <a:gd name="T19" fmla="*/ 98 h 100"/>
                                <a:gd name="T20" fmla="*/ 0 w 8"/>
                                <a:gd name="T21" fmla="*/ 2 h 100"/>
                                <a:gd name="T22" fmla="*/ 0 w 8"/>
                                <a:gd name="T23" fmla="*/ 1 h 100"/>
                                <a:gd name="T24" fmla="*/ 0 w 8"/>
                                <a:gd name="T25" fmla="*/ 1 h 100"/>
                                <a:gd name="T26" fmla="*/ 2 w 8"/>
                                <a:gd name="T27" fmla="*/ 0 h 100"/>
                                <a:gd name="T28" fmla="*/ 4 w 8"/>
                                <a:gd name="T29" fmla="*/ 0 h 100"/>
                                <a:gd name="T30" fmla="*/ 6 w 8"/>
                                <a:gd name="T31" fmla="*/ 0 h 100"/>
                                <a:gd name="T32" fmla="*/ 7 w 8"/>
                                <a:gd name="T33" fmla="*/ 1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9"/>
                                    <a:pt x="8" y="99"/>
                                    <a:pt x="8" y="99"/>
                                  </a:cubicBezTo>
                                  <a:cubicBezTo>
                                    <a:pt x="8" y="99"/>
                                    <a:pt x="7" y="99"/>
                                    <a:pt x="7" y="100"/>
                                  </a:cubicBezTo>
                                  <a:cubicBezTo>
                                    <a:pt x="7" y="100"/>
                                    <a:pt x="6" y="100"/>
                                    <a:pt x="6" y="100"/>
                                  </a:cubicBezTo>
                                  <a:cubicBezTo>
                                    <a:pt x="5" y="100"/>
                                    <a:pt x="5" y="100"/>
                                    <a:pt x="4" y="100"/>
                                  </a:cubicBezTo>
                                  <a:cubicBezTo>
                                    <a:pt x="3" y="100"/>
                                    <a:pt x="2" y="100"/>
                                    <a:pt x="2" y="100"/>
                                  </a:cubicBezTo>
                                  <a:cubicBezTo>
                                    <a:pt x="1" y="100"/>
                                    <a:pt x="1" y="100"/>
                                    <a:pt x="0" y="100"/>
                                  </a:cubicBezTo>
                                  <a:cubicBezTo>
                                    <a:pt x="0" y="99"/>
                                    <a:pt x="0" y="99"/>
                                    <a:pt x="0" y="99"/>
                                  </a:cubicBezTo>
                                  <a:cubicBezTo>
                                    <a:pt x="0" y="99"/>
                                    <a:pt x="0" y="99"/>
                                    <a:pt x="0" y="98"/>
                                  </a:cubicBezTo>
                                  <a:lnTo>
                                    <a:pt x="0" y="2"/>
                                  </a:lnTo>
                                  <a:cubicBezTo>
                                    <a:pt x="0" y="2"/>
                                    <a:pt x="0" y="2"/>
                                    <a:pt x="0" y="1"/>
                                  </a:cubicBezTo>
                                  <a:cubicBezTo>
                                    <a:pt x="0" y="1"/>
                                    <a:pt x="0" y="1"/>
                                    <a:pt x="0" y="1"/>
                                  </a:cubicBezTo>
                                  <a:cubicBezTo>
                                    <a:pt x="1" y="1"/>
                                    <a:pt x="1" y="1"/>
                                    <a:pt x="2" y="0"/>
                                  </a:cubicBezTo>
                                  <a:cubicBezTo>
                                    <a:pt x="2" y="0"/>
                                    <a:pt x="3" y="0"/>
                                    <a:pt x="4" y="0"/>
                                  </a:cubicBezTo>
                                  <a:cubicBezTo>
                                    <a:pt x="5" y="0"/>
                                    <a:pt x="5" y="0"/>
                                    <a:pt x="6" y="0"/>
                                  </a:cubicBezTo>
                                  <a:cubicBezTo>
                                    <a:pt x="6" y="1"/>
                                    <a:pt x="7" y="1"/>
                                    <a:pt x="7" y="1"/>
                                  </a:cubicBezTo>
                                  <a:cubicBezTo>
                                    <a:pt x="7" y="1"/>
                                    <a:pt x="8" y="1"/>
                                    <a:pt x="8" y="1"/>
                                  </a:cubicBezTo>
                                  <a:cubicBezTo>
                                    <a:pt x="8" y="2"/>
                                    <a:pt x="8" y="2"/>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3" name="Freeform 160"/>
                          <wps:cNvSpPr>
                            <a:spLocks noEditPoints="1"/>
                          </wps:cNvSpPr>
                          <wps:spPr bwMode="auto">
                            <a:xfrm>
                              <a:off x="4474" y="2249"/>
                              <a:ext cx="11" cy="1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2 w 11"/>
                                <a:gd name="T15" fmla="*/ 94 h 94"/>
                                <a:gd name="T16" fmla="*/ 2 w 11"/>
                                <a:gd name="T17" fmla="*/ 93 h 94"/>
                                <a:gd name="T18" fmla="*/ 1 w 11"/>
                                <a:gd name="T19" fmla="*/ 92 h 94"/>
                                <a:gd name="T20" fmla="*/ 1 w 11"/>
                                <a:gd name="T21" fmla="*/ 28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9" y="93"/>
                                    <a:pt x="9" y="93"/>
                                    <a:pt x="9" y="94"/>
                                  </a:cubicBezTo>
                                  <a:cubicBezTo>
                                    <a:pt x="9" y="94"/>
                                    <a:pt x="8" y="94"/>
                                    <a:pt x="8" y="94"/>
                                  </a:cubicBezTo>
                                  <a:cubicBezTo>
                                    <a:pt x="7" y="94"/>
                                    <a:pt x="6" y="94"/>
                                    <a:pt x="6" y="94"/>
                                  </a:cubicBezTo>
                                  <a:cubicBezTo>
                                    <a:pt x="5" y="94"/>
                                    <a:pt x="4" y="94"/>
                                    <a:pt x="4" y="94"/>
                                  </a:cubicBezTo>
                                  <a:cubicBezTo>
                                    <a:pt x="3" y="94"/>
                                    <a:pt x="3" y="94"/>
                                    <a:pt x="2" y="94"/>
                                  </a:cubicBezTo>
                                  <a:cubicBezTo>
                                    <a:pt x="2" y="93"/>
                                    <a:pt x="2" y="93"/>
                                    <a:pt x="2" y="93"/>
                                  </a:cubicBezTo>
                                  <a:cubicBezTo>
                                    <a:pt x="1" y="93"/>
                                    <a:pt x="1" y="93"/>
                                    <a:pt x="1" y="92"/>
                                  </a:cubicBezTo>
                                  <a:lnTo>
                                    <a:pt x="1" y="28"/>
                                  </a:lnTo>
                                  <a:cubicBezTo>
                                    <a:pt x="1" y="27"/>
                                    <a:pt x="1" y="27"/>
                                    <a:pt x="2" y="27"/>
                                  </a:cubicBezTo>
                                  <a:cubicBezTo>
                                    <a:pt x="2" y="27"/>
                                    <a:pt x="2" y="27"/>
                                    <a:pt x="2" y="26"/>
                                  </a:cubicBezTo>
                                  <a:cubicBezTo>
                                    <a:pt x="3" y="26"/>
                                    <a:pt x="3" y="26"/>
                                    <a:pt x="4" y="26"/>
                                  </a:cubicBezTo>
                                  <a:cubicBezTo>
                                    <a:pt x="4" y="26"/>
                                    <a:pt x="5" y="26"/>
                                    <a:pt x="6" y="26"/>
                                  </a:cubicBezTo>
                                  <a:cubicBezTo>
                                    <a:pt x="6" y="26"/>
                                    <a:pt x="7" y="26"/>
                                    <a:pt x="8" y="26"/>
                                  </a:cubicBezTo>
                                  <a:cubicBezTo>
                                    <a:pt x="8" y="26"/>
                                    <a:pt x="9" y="26"/>
                                    <a:pt x="9" y="26"/>
                                  </a:cubicBezTo>
                                  <a:cubicBezTo>
                                    <a:pt x="9" y="27"/>
                                    <a:pt x="9" y="27"/>
                                    <a:pt x="10" y="27"/>
                                  </a:cubicBezTo>
                                  <a:cubicBezTo>
                                    <a:pt x="10" y="27"/>
                                    <a:pt x="10" y="27"/>
                                    <a:pt x="10" y="28"/>
                                  </a:cubicBezTo>
                                  <a:lnTo>
                                    <a:pt x="10" y="92"/>
                                  </a:lnTo>
                                  <a:close/>
                                  <a:moveTo>
                                    <a:pt x="11" y="6"/>
                                  </a:moveTo>
                                  <a:lnTo>
                                    <a:pt x="11" y="6"/>
                                  </a:lnTo>
                                  <a:cubicBezTo>
                                    <a:pt x="11" y="8"/>
                                    <a:pt x="11" y="10"/>
                                    <a:pt x="10" y="11"/>
                                  </a:cubicBezTo>
                                  <a:cubicBezTo>
                                    <a:pt x="9" y="11"/>
                                    <a:pt x="8" y="12"/>
                                    <a:pt x="5" y="12"/>
                                  </a:cubicBezTo>
                                  <a:cubicBezTo>
                                    <a:pt x="3" y="12"/>
                                    <a:pt x="2" y="11"/>
                                    <a:pt x="1" y="11"/>
                                  </a:cubicBezTo>
                                  <a:cubicBezTo>
                                    <a:pt x="0" y="10"/>
                                    <a:pt x="0" y="8"/>
                                    <a:pt x="0" y="6"/>
                                  </a:cubicBezTo>
                                  <a:cubicBezTo>
                                    <a:pt x="0" y="4"/>
                                    <a:pt x="0" y="2"/>
                                    <a:pt x="1" y="1"/>
                                  </a:cubicBezTo>
                                  <a:cubicBezTo>
                                    <a:pt x="2" y="1"/>
                                    <a:pt x="3"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4" name="Freeform 161"/>
                          <wps:cNvSpPr>
                            <a:spLocks/>
                          </wps:cNvSpPr>
                          <wps:spPr bwMode="auto">
                            <a:xfrm>
                              <a:off x="4501" y="2277"/>
                              <a:ext cx="63" cy="72"/>
                            </a:xfrm>
                            <a:custGeom>
                              <a:avLst/>
                              <a:gdLst>
                                <a:gd name="T0" fmla="*/ 59 w 59"/>
                                <a:gd name="T1" fmla="*/ 2 h 68"/>
                                <a:gd name="T2" fmla="*/ 59 w 59"/>
                                <a:gd name="T3" fmla="*/ 2 h 68"/>
                                <a:gd name="T4" fmla="*/ 59 w 59"/>
                                <a:gd name="T5" fmla="*/ 2 h 68"/>
                                <a:gd name="T6" fmla="*/ 58 w 59"/>
                                <a:gd name="T7" fmla="*/ 3 h 68"/>
                                <a:gd name="T8" fmla="*/ 58 w 59"/>
                                <a:gd name="T9" fmla="*/ 3 h 68"/>
                                <a:gd name="T10" fmla="*/ 58 w 59"/>
                                <a:gd name="T11" fmla="*/ 3 h 68"/>
                                <a:gd name="T12" fmla="*/ 35 w 59"/>
                                <a:gd name="T13" fmla="*/ 66 h 68"/>
                                <a:gd name="T14" fmla="*/ 34 w 59"/>
                                <a:gd name="T15" fmla="*/ 67 h 68"/>
                                <a:gd name="T16" fmla="*/ 33 w 59"/>
                                <a:gd name="T17" fmla="*/ 68 h 68"/>
                                <a:gd name="T18" fmla="*/ 32 w 59"/>
                                <a:gd name="T19" fmla="*/ 68 h 68"/>
                                <a:gd name="T20" fmla="*/ 29 w 59"/>
                                <a:gd name="T21" fmla="*/ 68 h 68"/>
                                <a:gd name="T22" fmla="*/ 27 w 59"/>
                                <a:gd name="T23" fmla="*/ 68 h 68"/>
                                <a:gd name="T24" fmla="*/ 26 w 59"/>
                                <a:gd name="T25" fmla="*/ 68 h 68"/>
                                <a:gd name="T26" fmla="*/ 25 w 59"/>
                                <a:gd name="T27" fmla="*/ 67 h 68"/>
                                <a:gd name="T28" fmla="*/ 24 w 59"/>
                                <a:gd name="T29" fmla="*/ 66 h 68"/>
                                <a:gd name="T30" fmla="*/ 1 w 59"/>
                                <a:gd name="T31" fmla="*/ 3 h 68"/>
                                <a:gd name="T32" fmla="*/ 0 w 59"/>
                                <a:gd name="T33" fmla="*/ 3 h 68"/>
                                <a:gd name="T34" fmla="*/ 0 w 59"/>
                                <a:gd name="T35" fmla="*/ 2 h 68"/>
                                <a:gd name="T36" fmla="*/ 0 w 59"/>
                                <a:gd name="T37" fmla="*/ 2 h 68"/>
                                <a:gd name="T38" fmla="*/ 0 w 59"/>
                                <a:gd name="T39" fmla="*/ 1 h 68"/>
                                <a:gd name="T40" fmla="*/ 1 w 59"/>
                                <a:gd name="T41" fmla="*/ 0 h 68"/>
                                <a:gd name="T42" fmla="*/ 2 w 59"/>
                                <a:gd name="T43" fmla="*/ 0 h 68"/>
                                <a:gd name="T44" fmla="*/ 4 w 59"/>
                                <a:gd name="T45" fmla="*/ 0 h 68"/>
                                <a:gd name="T46" fmla="*/ 7 w 59"/>
                                <a:gd name="T47" fmla="*/ 0 h 68"/>
                                <a:gd name="T48" fmla="*/ 8 w 59"/>
                                <a:gd name="T49" fmla="*/ 0 h 68"/>
                                <a:gd name="T50" fmla="*/ 9 w 59"/>
                                <a:gd name="T51" fmla="*/ 1 h 68"/>
                                <a:gd name="T52" fmla="*/ 9 w 59"/>
                                <a:gd name="T53" fmla="*/ 2 h 68"/>
                                <a:gd name="T54" fmla="*/ 30 w 59"/>
                                <a:gd name="T55" fmla="*/ 58 h 68"/>
                                <a:gd name="T56" fmla="*/ 30 w 59"/>
                                <a:gd name="T57" fmla="*/ 58 h 68"/>
                                <a:gd name="T58" fmla="*/ 30 w 59"/>
                                <a:gd name="T59" fmla="*/ 58 h 68"/>
                                <a:gd name="T60" fmla="*/ 50 w 59"/>
                                <a:gd name="T61" fmla="*/ 2 h 68"/>
                                <a:gd name="T62" fmla="*/ 50 w 59"/>
                                <a:gd name="T63" fmla="*/ 1 h 68"/>
                                <a:gd name="T64" fmla="*/ 51 w 59"/>
                                <a:gd name="T65" fmla="*/ 0 h 68"/>
                                <a:gd name="T66" fmla="*/ 52 w 59"/>
                                <a:gd name="T67" fmla="*/ 0 h 68"/>
                                <a:gd name="T68" fmla="*/ 55 w 59"/>
                                <a:gd name="T69" fmla="*/ 0 h 68"/>
                                <a:gd name="T70" fmla="*/ 57 w 59"/>
                                <a:gd name="T71" fmla="*/ 0 h 68"/>
                                <a:gd name="T72" fmla="*/ 58 w 59"/>
                                <a:gd name="T73" fmla="*/ 0 h 68"/>
                                <a:gd name="T74" fmla="*/ 58 w 59"/>
                                <a:gd name="T75" fmla="*/ 1 h 68"/>
                                <a:gd name="T76" fmla="*/ 59 w 59"/>
                                <a:gd name="T77" fmla="*/ 2 h 68"/>
                                <a:gd name="T78" fmla="*/ 59 w 59"/>
                                <a:gd name="T79" fmla="*/ 2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68">
                                  <a:moveTo>
                                    <a:pt x="59" y="2"/>
                                  </a:moveTo>
                                  <a:lnTo>
                                    <a:pt x="59" y="2"/>
                                  </a:lnTo>
                                  <a:cubicBezTo>
                                    <a:pt x="59" y="2"/>
                                    <a:pt x="59" y="2"/>
                                    <a:pt x="59" y="2"/>
                                  </a:cubicBezTo>
                                  <a:cubicBezTo>
                                    <a:pt x="58" y="2"/>
                                    <a:pt x="58" y="2"/>
                                    <a:pt x="58" y="3"/>
                                  </a:cubicBezTo>
                                  <a:cubicBezTo>
                                    <a:pt x="58" y="3"/>
                                    <a:pt x="58" y="3"/>
                                    <a:pt x="58" y="3"/>
                                  </a:cubicBezTo>
                                  <a:cubicBezTo>
                                    <a:pt x="58" y="3"/>
                                    <a:pt x="58" y="3"/>
                                    <a:pt x="58" y="3"/>
                                  </a:cubicBezTo>
                                  <a:lnTo>
                                    <a:pt x="35" y="66"/>
                                  </a:lnTo>
                                  <a:cubicBezTo>
                                    <a:pt x="35" y="67"/>
                                    <a:pt x="34" y="67"/>
                                    <a:pt x="34" y="67"/>
                                  </a:cubicBezTo>
                                  <a:cubicBezTo>
                                    <a:pt x="34" y="67"/>
                                    <a:pt x="34" y="68"/>
                                    <a:pt x="33" y="68"/>
                                  </a:cubicBezTo>
                                  <a:cubicBezTo>
                                    <a:pt x="33" y="68"/>
                                    <a:pt x="32" y="68"/>
                                    <a:pt x="32" y="68"/>
                                  </a:cubicBezTo>
                                  <a:cubicBezTo>
                                    <a:pt x="31" y="68"/>
                                    <a:pt x="30" y="68"/>
                                    <a:pt x="29" y="68"/>
                                  </a:cubicBezTo>
                                  <a:cubicBezTo>
                                    <a:pt x="29" y="68"/>
                                    <a:pt x="28" y="68"/>
                                    <a:pt x="27" y="68"/>
                                  </a:cubicBezTo>
                                  <a:cubicBezTo>
                                    <a:pt x="27" y="68"/>
                                    <a:pt x="26" y="68"/>
                                    <a:pt x="26" y="68"/>
                                  </a:cubicBezTo>
                                  <a:cubicBezTo>
                                    <a:pt x="25" y="68"/>
                                    <a:pt x="25" y="67"/>
                                    <a:pt x="25" y="67"/>
                                  </a:cubicBezTo>
                                  <a:cubicBezTo>
                                    <a:pt x="24" y="67"/>
                                    <a:pt x="24" y="67"/>
                                    <a:pt x="24" y="66"/>
                                  </a:cubicBezTo>
                                  <a:lnTo>
                                    <a:pt x="1" y="3"/>
                                  </a:lnTo>
                                  <a:cubicBezTo>
                                    <a:pt x="1" y="3"/>
                                    <a:pt x="0" y="3"/>
                                    <a:pt x="0" y="3"/>
                                  </a:cubicBezTo>
                                  <a:cubicBezTo>
                                    <a:pt x="0" y="2"/>
                                    <a:pt x="0" y="2"/>
                                    <a:pt x="0" y="2"/>
                                  </a:cubicBezTo>
                                  <a:cubicBezTo>
                                    <a:pt x="0" y="2"/>
                                    <a:pt x="0" y="2"/>
                                    <a:pt x="0" y="2"/>
                                  </a:cubicBezTo>
                                  <a:cubicBezTo>
                                    <a:pt x="0" y="1"/>
                                    <a:pt x="0" y="1"/>
                                    <a:pt x="0" y="1"/>
                                  </a:cubicBezTo>
                                  <a:cubicBezTo>
                                    <a:pt x="1" y="1"/>
                                    <a:pt x="1" y="0"/>
                                    <a:pt x="1" y="0"/>
                                  </a:cubicBezTo>
                                  <a:cubicBezTo>
                                    <a:pt x="1" y="0"/>
                                    <a:pt x="2" y="0"/>
                                    <a:pt x="2" y="0"/>
                                  </a:cubicBezTo>
                                  <a:cubicBezTo>
                                    <a:pt x="3" y="0"/>
                                    <a:pt x="3" y="0"/>
                                    <a:pt x="4" y="0"/>
                                  </a:cubicBezTo>
                                  <a:cubicBezTo>
                                    <a:pt x="5" y="0"/>
                                    <a:pt x="6" y="0"/>
                                    <a:pt x="7" y="0"/>
                                  </a:cubicBezTo>
                                  <a:cubicBezTo>
                                    <a:pt x="7" y="0"/>
                                    <a:pt x="8" y="0"/>
                                    <a:pt x="8" y="0"/>
                                  </a:cubicBezTo>
                                  <a:cubicBezTo>
                                    <a:pt x="9" y="0"/>
                                    <a:pt x="9" y="1"/>
                                    <a:pt x="9" y="1"/>
                                  </a:cubicBezTo>
                                  <a:cubicBezTo>
                                    <a:pt x="9" y="1"/>
                                    <a:pt x="9" y="1"/>
                                    <a:pt x="9" y="2"/>
                                  </a:cubicBezTo>
                                  <a:lnTo>
                                    <a:pt x="30" y="58"/>
                                  </a:lnTo>
                                  <a:lnTo>
                                    <a:pt x="30" y="58"/>
                                  </a:lnTo>
                                  <a:lnTo>
                                    <a:pt x="30" y="58"/>
                                  </a:lnTo>
                                  <a:lnTo>
                                    <a:pt x="50" y="2"/>
                                  </a:lnTo>
                                  <a:cubicBezTo>
                                    <a:pt x="50" y="1"/>
                                    <a:pt x="50" y="1"/>
                                    <a:pt x="50" y="1"/>
                                  </a:cubicBezTo>
                                  <a:cubicBezTo>
                                    <a:pt x="50" y="1"/>
                                    <a:pt x="51" y="0"/>
                                    <a:pt x="51" y="0"/>
                                  </a:cubicBezTo>
                                  <a:cubicBezTo>
                                    <a:pt x="51" y="0"/>
                                    <a:pt x="52" y="0"/>
                                    <a:pt x="52" y="0"/>
                                  </a:cubicBezTo>
                                  <a:cubicBezTo>
                                    <a:pt x="53" y="0"/>
                                    <a:pt x="54" y="0"/>
                                    <a:pt x="55" y="0"/>
                                  </a:cubicBezTo>
                                  <a:cubicBezTo>
                                    <a:pt x="55" y="0"/>
                                    <a:pt x="56" y="0"/>
                                    <a:pt x="57" y="0"/>
                                  </a:cubicBezTo>
                                  <a:cubicBezTo>
                                    <a:pt x="57" y="0"/>
                                    <a:pt x="57" y="0"/>
                                    <a:pt x="58" y="0"/>
                                  </a:cubicBezTo>
                                  <a:cubicBezTo>
                                    <a:pt x="58" y="0"/>
                                    <a:pt x="58" y="1"/>
                                    <a:pt x="58" y="1"/>
                                  </a:cubicBezTo>
                                  <a:cubicBezTo>
                                    <a:pt x="59" y="1"/>
                                    <a:pt x="59" y="1"/>
                                    <a:pt x="59" y="2"/>
                                  </a:cubicBezTo>
                                  <a:lnTo>
                                    <a:pt x="59" y="2"/>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5" name="Freeform 162"/>
                          <wps:cNvSpPr>
                            <a:spLocks noEditPoints="1"/>
                          </wps:cNvSpPr>
                          <wps:spPr bwMode="auto">
                            <a:xfrm>
                              <a:off x="4581" y="2249"/>
                              <a:ext cx="11" cy="1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3 w 11"/>
                                <a:gd name="T15" fmla="*/ 94 h 94"/>
                                <a:gd name="T16" fmla="*/ 2 w 11"/>
                                <a:gd name="T17" fmla="*/ 93 h 94"/>
                                <a:gd name="T18" fmla="*/ 2 w 11"/>
                                <a:gd name="T19" fmla="*/ 92 h 94"/>
                                <a:gd name="T20" fmla="*/ 2 w 11"/>
                                <a:gd name="T21" fmla="*/ 28 h 94"/>
                                <a:gd name="T22" fmla="*/ 2 w 11"/>
                                <a:gd name="T23" fmla="*/ 27 h 94"/>
                                <a:gd name="T24" fmla="*/ 3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6 w 11"/>
                                <a:gd name="T47" fmla="*/ 12 h 94"/>
                                <a:gd name="T48" fmla="*/ 2 w 11"/>
                                <a:gd name="T49" fmla="*/ 11 h 94"/>
                                <a:gd name="T50" fmla="*/ 0 w 11"/>
                                <a:gd name="T51" fmla="*/ 6 h 94"/>
                                <a:gd name="T52" fmla="*/ 2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10" y="93"/>
                                    <a:pt x="10" y="93"/>
                                    <a:pt x="9" y="94"/>
                                  </a:cubicBezTo>
                                  <a:cubicBezTo>
                                    <a:pt x="9" y="94"/>
                                    <a:pt x="9" y="94"/>
                                    <a:pt x="8" y="94"/>
                                  </a:cubicBezTo>
                                  <a:cubicBezTo>
                                    <a:pt x="7" y="94"/>
                                    <a:pt x="7" y="94"/>
                                    <a:pt x="6" y="94"/>
                                  </a:cubicBezTo>
                                  <a:cubicBezTo>
                                    <a:pt x="5" y="94"/>
                                    <a:pt x="4" y="94"/>
                                    <a:pt x="4" y="94"/>
                                  </a:cubicBezTo>
                                  <a:cubicBezTo>
                                    <a:pt x="3" y="94"/>
                                    <a:pt x="3" y="94"/>
                                    <a:pt x="3" y="94"/>
                                  </a:cubicBezTo>
                                  <a:cubicBezTo>
                                    <a:pt x="2" y="93"/>
                                    <a:pt x="2" y="93"/>
                                    <a:pt x="2" y="93"/>
                                  </a:cubicBezTo>
                                  <a:cubicBezTo>
                                    <a:pt x="2" y="93"/>
                                    <a:pt x="2" y="93"/>
                                    <a:pt x="2" y="92"/>
                                  </a:cubicBezTo>
                                  <a:lnTo>
                                    <a:pt x="2" y="28"/>
                                  </a:lnTo>
                                  <a:cubicBezTo>
                                    <a:pt x="2" y="27"/>
                                    <a:pt x="2" y="27"/>
                                    <a:pt x="2" y="27"/>
                                  </a:cubicBezTo>
                                  <a:cubicBezTo>
                                    <a:pt x="2" y="27"/>
                                    <a:pt x="2" y="27"/>
                                    <a:pt x="3" y="26"/>
                                  </a:cubicBezTo>
                                  <a:cubicBezTo>
                                    <a:pt x="3" y="26"/>
                                    <a:pt x="3" y="26"/>
                                    <a:pt x="4" y="26"/>
                                  </a:cubicBezTo>
                                  <a:cubicBezTo>
                                    <a:pt x="4" y="26"/>
                                    <a:pt x="5" y="26"/>
                                    <a:pt x="6" y="26"/>
                                  </a:cubicBezTo>
                                  <a:cubicBezTo>
                                    <a:pt x="7" y="26"/>
                                    <a:pt x="7" y="26"/>
                                    <a:pt x="8" y="26"/>
                                  </a:cubicBezTo>
                                  <a:cubicBezTo>
                                    <a:pt x="9" y="26"/>
                                    <a:pt x="9" y="26"/>
                                    <a:pt x="9" y="26"/>
                                  </a:cubicBezTo>
                                  <a:cubicBezTo>
                                    <a:pt x="10" y="27"/>
                                    <a:pt x="10" y="27"/>
                                    <a:pt x="10" y="27"/>
                                  </a:cubicBezTo>
                                  <a:cubicBezTo>
                                    <a:pt x="10" y="27"/>
                                    <a:pt x="10" y="27"/>
                                    <a:pt x="10" y="28"/>
                                  </a:cubicBezTo>
                                  <a:lnTo>
                                    <a:pt x="10" y="92"/>
                                  </a:lnTo>
                                  <a:close/>
                                  <a:moveTo>
                                    <a:pt x="11" y="6"/>
                                  </a:moveTo>
                                  <a:lnTo>
                                    <a:pt x="11" y="6"/>
                                  </a:lnTo>
                                  <a:cubicBezTo>
                                    <a:pt x="11" y="8"/>
                                    <a:pt x="11" y="10"/>
                                    <a:pt x="10" y="11"/>
                                  </a:cubicBezTo>
                                  <a:cubicBezTo>
                                    <a:pt x="9" y="11"/>
                                    <a:pt x="8" y="12"/>
                                    <a:pt x="6" y="12"/>
                                  </a:cubicBezTo>
                                  <a:cubicBezTo>
                                    <a:pt x="4" y="12"/>
                                    <a:pt x="2" y="11"/>
                                    <a:pt x="2" y="11"/>
                                  </a:cubicBezTo>
                                  <a:cubicBezTo>
                                    <a:pt x="1" y="10"/>
                                    <a:pt x="0" y="8"/>
                                    <a:pt x="0" y="6"/>
                                  </a:cubicBezTo>
                                  <a:cubicBezTo>
                                    <a:pt x="0" y="4"/>
                                    <a:pt x="1" y="2"/>
                                    <a:pt x="2" y="1"/>
                                  </a:cubicBezTo>
                                  <a:cubicBezTo>
                                    <a:pt x="2" y="1"/>
                                    <a:pt x="4" y="0"/>
                                    <a:pt x="6" y="0"/>
                                  </a:cubicBezTo>
                                  <a:cubicBezTo>
                                    <a:pt x="8" y="0"/>
                                    <a:pt x="9" y="1"/>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6" name="Freeform 163"/>
                          <wps:cNvSpPr>
                            <a:spLocks/>
                          </wps:cNvSpPr>
                          <wps:spPr bwMode="auto">
                            <a:xfrm>
                              <a:off x="4619" y="2276"/>
                              <a:ext cx="55" cy="73"/>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4 w 52"/>
                                <a:gd name="T15" fmla="*/ 69 h 69"/>
                                <a:gd name="T16" fmla="*/ 44 w 52"/>
                                <a:gd name="T17" fmla="*/ 68 h 69"/>
                                <a:gd name="T18" fmla="*/ 43 w 52"/>
                                <a:gd name="T19" fmla="*/ 67 h 69"/>
                                <a:gd name="T20" fmla="*/ 43 w 52"/>
                                <a:gd name="T21" fmla="*/ 29 h 69"/>
                                <a:gd name="T22" fmla="*/ 42 w 52"/>
                                <a:gd name="T23" fmla="*/ 19 h 69"/>
                                <a:gd name="T24" fmla="*/ 40 w 52"/>
                                <a:gd name="T25" fmla="*/ 13 h 69"/>
                                <a:gd name="T26" fmla="*/ 35 w 52"/>
                                <a:gd name="T27" fmla="*/ 9 h 69"/>
                                <a:gd name="T28" fmla="*/ 28 w 52"/>
                                <a:gd name="T29" fmla="*/ 7 h 69"/>
                                <a:gd name="T30" fmla="*/ 18 w 52"/>
                                <a:gd name="T31" fmla="*/ 11 h 69"/>
                                <a:gd name="T32" fmla="*/ 8 w 52"/>
                                <a:gd name="T33" fmla="*/ 21 h 69"/>
                                <a:gd name="T34" fmla="*/ 8 w 52"/>
                                <a:gd name="T35" fmla="*/ 67 h 69"/>
                                <a:gd name="T36" fmla="*/ 8 w 52"/>
                                <a:gd name="T37" fmla="*/ 68 h 69"/>
                                <a:gd name="T38" fmla="*/ 7 w 52"/>
                                <a:gd name="T39" fmla="*/ 69 h 69"/>
                                <a:gd name="T40" fmla="*/ 6 w 52"/>
                                <a:gd name="T41" fmla="*/ 69 h 69"/>
                                <a:gd name="T42" fmla="*/ 4 w 52"/>
                                <a:gd name="T43" fmla="*/ 69 h 69"/>
                                <a:gd name="T44" fmla="*/ 2 w 52"/>
                                <a:gd name="T45" fmla="*/ 69 h 69"/>
                                <a:gd name="T46" fmla="*/ 0 w 52"/>
                                <a:gd name="T47" fmla="*/ 69 h 69"/>
                                <a:gd name="T48" fmla="*/ 0 w 52"/>
                                <a:gd name="T49" fmla="*/ 68 h 69"/>
                                <a:gd name="T50" fmla="*/ 0 w 52"/>
                                <a:gd name="T51" fmla="*/ 67 h 69"/>
                                <a:gd name="T52" fmla="*/ 0 w 52"/>
                                <a:gd name="T53" fmla="*/ 3 h 69"/>
                                <a:gd name="T54" fmla="*/ 0 w 52"/>
                                <a:gd name="T55" fmla="*/ 2 h 69"/>
                                <a:gd name="T56" fmla="*/ 0 w 52"/>
                                <a:gd name="T57" fmla="*/ 1 h 69"/>
                                <a:gd name="T58" fmla="*/ 2 w 52"/>
                                <a:gd name="T59" fmla="*/ 1 h 69"/>
                                <a:gd name="T60" fmla="*/ 4 w 52"/>
                                <a:gd name="T61" fmla="*/ 1 h 69"/>
                                <a:gd name="T62" fmla="*/ 6 w 52"/>
                                <a:gd name="T63" fmla="*/ 1 h 69"/>
                                <a:gd name="T64" fmla="*/ 7 w 52"/>
                                <a:gd name="T65" fmla="*/ 1 h 69"/>
                                <a:gd name="T66" fmla="*/ 7 w 52"/>
                                <a:gd name="T67" fmla="*/ 2 h 69"/>
                                <a:gd name="T68" fmla="*/ 8 w 52"/>
                                <a:gd name="T69" fmla="*/ 3 h 69"/>
                                <a:gd name="T70" fmla="*/ 8 w 52"/>
                                <a:gd name="T71" fmla="*/ 12 h 69"/>
                                <a:gd name="T72" fmla="*/ 18 w 52"/>
                                <a:gd name="T73" fmla="*/ 3 h 69"/>
                                <a:gd name="T74" fmla="*/ 29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1" y="68"/>
                                    <a:pt x="51" y="68"/>
                                    <a:pt x="51" y="69"/>
                                  </a:cubicBezTo>
                                  <a:cubicBezTo>
                                    <a:pt x="51" y="69"/>
                                    <a:pt x="50" y="69"/>
                                    <a:pt x="50" y="69"/>
                                  </a:cubicBezTo>
                                  <a:cubicBezTo>
                                    <a:pt x="49" y="69"/>
                                    <a:pt x="48" y="69"/>
                                    <a:pt x="48" y="69"/>
                                  </a:cubicBezTo>
                                  <a:cubicBezTo>
                                    <a:pt x="47" y="69"/>
                                    <a:pt x="46" y="69"/>
                                    <a:pt x="46" y="69"/>
                                  </a:cubicBezTo>
                                  <a:cubicBezTo>
                                    <a:pt x="45" y="69"/>
                                    <a:pt x="45" y="69"/>
                                    <a:pt x="44" y="69"/>
                                  </a:cubicBezTo>
                                  <a:cubicBezTo>
                                    <a:pt x="44" y="68"/>
                                    <a:pt x="44" y="68"/>
                                    <a:pt x="44" y="68"/>
                                  </a:cubicBezTo>
                                  <a:cubicBezTo>
                                    <a:pt x="43" y="68"/>
                                    <a:pt x="43" y="68"/>
                                    <a:pt x="43" y="67"/>
                                  </a:cubicBezTo>
                                  <a:lnTo>
                                    <a:pt x="43" y="29"/>
                                  </a:lnTo>
                                  <a:cubicBezTo>
                                    <a:pt x="43" y="25"/>
                                    <a:pt x="43" y="22"/>
                                    <a:pt x="42" y="19"/>
                                  </a:cubicBezTo>
                                  <a:cubicBezTo>
                                    <a:pt x="42" y="17"/>
                                    <a:pt x="41" y="15"/>
                                    <a:pt x="40" y="13"/>
                                  </a:cubicBezTo>
                                  <a:cubicBezTo>
                                    <a:pt x="38" y="11"/>
                                    <a:pt x="37" y="10"/>
                                    <a:pt x="35" y="9"/>
                                  </a:cubicBezTo>
                                  <a:cubicBezTo>
                                    <a:pt x="33" y="8"/>
                                    <a:pt x="31" y="7"/>
                                    <a:pt x="28" y="7"/>
                                  </a:cubicBezTo>
                                  <a:cubicBezTo>
                                    <a:pt x="25" y="7"/>
                                    <a:pt x="22" y="8"/>
                                    <a:pt x="18" y="11"/>
                                  </a:cubicBezTo>
                                  <a:cubicBezTo>
                                    <a:pt x="15" y="13"/>
                                    <a:pt x="12" y="16"/>
                                    <a:pt x="8" y="21"/>
                                  </a:cubicBezTo>
                                  <a:lnTo>
                                    <a:pt x="8" y="67"/>
                                  </a:lnTo>
                                  <a:cubicBezTo>
                                    <a:pt x="8" y="68"/>
                                    <a:pt x="8" y="68"/>
                                    <a:pt x="8" y="68"/>
                                  </a:cubicBezTo>
                                  <a:cubicBezTo>
                                    <a:pt x="8" y="68"/>
                                    <a:pt x="7" y="68"/>
                                    <a:pt x="7" y="69"/>
                                  </a:cubicBezTo>
                                  <a:cubicBezTo>
                                    <a:pt x="7" y="69"/>
                                    <a:pt x="6" y="69"/>
                                    <a:pt x="6" y="69"/>
                                  </a:cubicBezTo>
                                  <a:cubicBezTo>
                                    <a:pt x="5" y="69"/>
                                    <a:pt x="5" y="69"/>
                                    <a:pt x="4" y="69"/>
                                  </a:cubicBezTo>
                                  <a:cubicBezTo>
                                    <a:pt x="3" y="69"/>
                                    <a:pt x="2" y="69"/>
                                    <a:pt x="2" y="69"/>
                                  </a:cubicBezTo>
                                  <a:cubicBezTo>
                                    <a:pt x="1" y="69"/>
                                    <a:pt x="1" y="69"/>
                                    <a:pt x="0" y="69"/>
                                  </a:cubicBezTo>
                                  <a:cubicBezTo>
                                    <a:pt x="0" y="68"/>
                                    <a:pt x="0" y="68"/>
                                    <a:pt x="0" y="68"/>
                                  </a:cubicBezTo>
                                  <a:cubicBezTo>
                                    <a:pt x="0" y="68"/>
                                    <a:pt x="0" y="68"/>
                                    <a:pt x="0" y="67"/>
                                  </a:cubicBezTo>
                                  <a:lnTo>
                                    <a:pt x="0" y="3"/>
                                  </a:lnTo>
                                  <a:cubicBezTo>
                                    <a:pt x="0" y="2"/>
                                    <a:pt x="0" y="2"/>
                                    <a:pt x="0" y="2"/>
                                  </a:cubicBezTo>
                                  <a:cubicBezTo>
                                    <a:pt x="0" y="2"/>
                                    <a:pt x="0" y="2"/>
                                    <a:pt x="0" y="1"/>
                                  </a:cubicBezTo>
                                  <a:cubicBezTo>
                                    <a:pt x="1" y="1"/>
                                    <a:pt x="1" y="1"/>
                                    <a:pt x="2" y="1"/>
                                  </a:cubicBezTo>
                                  <a:cubicBezTo>
                                    <a:pt x="2" y="1"/>
                                    <a:pt x="3" y="1"/>
                                    <a:pt x="4" y="1"/>
                                  </a:cubicBezTo>
                                  <a:cubicBezTo>
                                    <a:pt x="4" y="1"/>
                                    <a:pt x="5" y="1"/>
                                    <a:pt x="6" y="1"/>
                                  </a:cubicBezTo>
                                  <a:cubicBezTo>
                                    <a:pt x="6" y="1"/>
                                    <a:pt x="6" y="1"/>
                                    <a:pt x="7" y="1"/>
                                  </a:cubicBezTo>
                                  <a:cubicBezTo>
                                    <a:pt x="7" y="2"/>
                                    <a:pt x="7" y="2"/>
                                    <a:pt x="7" y="2"/>
                                  </a:cubicBezTo>
                                  <a:cubicBezTo>
                                    <a:pt x="8" y="2"/>
                                    <a:pt x="8" y="2"/>
                                    <a:pt x="8" y="3"/>
                                  </a:cubicBezTo>
                                  <a:lnTo>
                                    <a:pt x="8" y="12"/>
                                  </a:lnTo>
                                  <a:cubicBezTo>
                                    <a:pt x="11" y="8"/>
                                    <a:pt x="15" y="5"/>
                                    <a:pt x="18" y="3"/>
                                  </a:cubicBezTo>
                                  <a:cubicBezTo>
                                    <a:pt x="22" y="1"/>
                                    <a:pt x="26" y="0"/>
                                    <a:pt x="29" y="0"/>
                                  </a:cubicBezTo>
                                  <a:cubicBezTo>
                                    <a:pt x="33" y="0"/>
                                    <a:pt x="37" y="1"/>
                                    <a:pt x="40" y="2"/>
                                  </a:cubicBezTo>
                                  <a:cubicBezTo>
                                    <a:pt x="43" y="4"/>
                                    <a:pt x="45" y="6"/>
                                    <a:pt x="47" y="8"/>
                                  </a:cubicBezTo>
                                  <a:cubicBezTo>
                                    <a:pt x="49" y="10"/>
                                    <a:pt x="50" y="13"/>
                                    <a:pt x="51" y="17"/>
                                  </a:cubicBezTo>
                                  <a:cubicBezTo>
                                    <a:pt x="51"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7" name="Freeform 164"/>
                          <wps:cNvSpPr>
                            <a:spLocks noEditPoints="1"/>
                          </wps:cNvSpPr>
                          <wps:spPr bwMode="auto">
                            <a:xfrm>
                              <a:off x="4695" y="2276"/>
                              <a:ext cx="62" cy="100"/>
                            </a:xfrm>
                            <a:custGeom>
                              <a:avLst/>
                              <a:gdLst>
                                <a:gd name="T0" fmla="*/ 59 w 59"/>
                                <a:gd name="T1" fmla="*/ 5 h 95"/>
                                <a:gd name="T2" fmla="*/ 57 w 59"/>
                                <a:gd name="T3" fmla="*/ 8 h 95"/>
                                <a:gd name="T4" fmla="*/ 51 w 59"/>
                                <a:gd name="T5" fmla="*/ 15 h 95"/>
                                <a:gd name="T6" fmla="*/ 50 w 59"/>
                                <a:gd name="T7" fmla="*/ 32 h 95"/>
                                <a:gd name="T8" fmla="*/ 37 w 59"/>
                                <a:gd name="T9" fmla="*/ 44 h 95"/>
                                <a:gd name="T10" fmla="*/ 19 w 59"/>
                                <a:gd name="T11" fmla="*/ 45 h 95"/>
                                <a:gd name="T12" fmla="*/ 11 w 59"/>
                                <a:gd name="T13" fmla="*/ 45 h 95"/>
                                <a:gd name="T14" fmla="*/ 13 w 59"/>
                                <a:gd name="T15" fmla="*/ 54 h 95"/>
                                <a:gd name="T16" fmla="*/ 37 w 59"/>
                                <a:gd name="T17" fmla="*/ 56 h 95"/>
                                <a:gd name="T18" fmla="*/ 52 w 59"/>
                                <a:gd name="T19" fmla="*/ 61 h 95"/>
                                <a:gd name="T20" fmla="*/ 58 w 59"/>
                                <a:gd name="T21" fmla="*/ 73 h 95"/>
                                <a:gd name="T22" fmla="*/ 51 w 59"/>
                                <a:gd name="T23" fmla="*/ 88 h 95"/>
                                <a:gd name="T24" fmla="*/ 28 w 59"/>
                                <a:gd name="T25" fmla="*/ 95 h 95"/>
                                <a:gd name="T26" fmla="*/ 7 w 59"/>
                                <a:gd name="T27" fmla="*/ 90 h 95"/>
                                <a:gd name="T28" fmla="*/ 0 w 59"/>
                                <a:gd name="T29" fmla="*/ 78 h 95"/>
                                <a:gd name="T30" fmla="*/ 2 w 59"/>
                                <a:gd name="T31" fmla="*/ 69 h 95"/>
                                <a:gd name="T32" fmla="*/ 9 w 59"/>
                                <a:gd name="T33" fmla="*/ 61 h 95"/>
                                <a:gd name="T34" fmla="*/ 2 w 59"/>
                                <a:gd name="T35" fmla="*/ 51 h 95"/>
                                <a:gd name="T36" fmla="*/ 8 w 59"/>
                                <a:gd name="T37" fmla="*/ 37 h 95"/>
                                <a:gd name="T38" fmla="*/ 4 w 59"/>
                                <a:gd name="T39" fmla="*/ 23 h 95"/>
                                <a:gd name="T40" fmla="*/ 11 w 59"/>
                                <a:gd name="T41" fmla="*/ 6 h 95"/>
                                <a:gd name="T42" fmla="*/ 28 w 59"/>
                                <a:gd name="T43" fmla="*/ 0 h 95"/>
                                <a:gd name="T44" fmla="*/ 38 w 59"/>
                                <a:gd name="T45" fmla="*/ 1 h 95"/>
                                <a:gd name="T46" fmla="*/ 58 w 59"/>
                                <a:gd name="T47" fmla="*/ 2 h 95"/>
                                <a:gd name="T48" fmla="*/ 59 w 59"/>
                                <a:gd name="T49" fmla="*/ 5 h 95"/>
                                <a:gd name="T50" fmla="*/ 43 w 59"/>
                                <a:gd name="T51" fmla="*/ 23 h 95"/>
                                <a:gd name="T52" fmla="*/ 28 w 59"/>
                                <a:gd name="T53" fmla="*/ 7 h 95"/>
                                <a:gd name="T54" fmla="*/ 16 w 59"/>
                                <a:gd name="T55" fmla="*/ 12 h 95"/>
                                <a:gd name="T56" fmla="*/ 12 w 59"/>
                                <a:gd name="T57" fmla="*/ 23 h 95"/>
                                <a:gd name="T58" fmla="*/ 28 w 59"/>
                                <a:gd name="T59" fmla="*/ 39 h 95"/>
                                <a:gd name="T60" fmla="*/ 39 w 59"/>
                                <a:gd name="T61" fmla="*/ 34 h 95"/>
                                <a:gd name="T62" fmla="*/ 43 w 59"/>
                                <a:gd name="T63" fmla="*/ 23 h 95"/>
                                <a:gd name="T64" fmla="*/ 50 w 59"/>
                                <a:gd name="T65" fmla="*/ 74 h 95"/>
                                <a:gd name="T66" fmla="*/ 46 w 59"/>
                                <a:gd name="T67" fmla="*/ 66 h 95"/>
                                <a:gd name="T68" fmla="*/ 17 w 59"/>
                                <a:gd name="T69" fmla="*/ 63 h 95"/>
                                <a:gd name="T70" fmla="*/ 10 w 59"/>
                                <a:gd name="T71" fmla="*/ 70 h 95"/>
                                <a:gd name="T72" fmla="*/ 8 w 59"/>
                                <a:gd name="T73" fmla="*/ 77 h 95"/>
                                <a:gd name="T74" fmla="*/ 29 w 59"/>
                                <a:gd name="T75" fmla="*/ 88 h 95"/>
                                <a:gd name="T76" fmla="*/ 45 w 59"/>
                                <a:gd name="T77" fmla="*/ 83 h 95"/>
                                <a:gd name="T78" fmla="*/ 50 w 59"/>
                                <a:gd name="T79" fmla="*/ 74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5">
                                  <a:moveTo>
                                    <a:pt x="59" y="5"/>
                                  </a:moveTo>
                                  <a:lnTo>
                                    <a:pt x="59" y="5"/>
                                  </a:lnTo>
                                  <a:cubicBezTo>
                                    <a:pt x="59" y="6"/>
                                    <a:pt x="59" y="7"/>
                                    <a:pt x="58" y="8"/>
                                  </a:cubicBezTo>
                                  <a:cubicBezTo>
                                    <a:pt x="58" y="8"/>
                                    <a:pt x="57" y="8"/>
                                    <a:pt x="57" y="8"/>
                                  </a:cubicBezTo>
                                  <a:lnTo>
                                    <a:pt x="46" y="8"/>
                                  </a:lnTo>
                                  <a:cubicBezTo>
                                    <a:pt x="48" y="11"/>
                                    <a:pt x="50" y="13"/>
                                    <a:pt x="51" y="15"/>
                                  </a:cubicBezTo>
                                  <a:cubicBezTo>
                                    <a:pt x="51" y="18"/>
                                    <a:pt x="52" y="20"/>
                                    <a:pt x="52" y="23"/>
                                  </a:cubicBezTo>
                                  <a:cubicBezTo>
                                    <a:pt x="52" y="26"/>
                                    <a:pt x="51" y="30"/>
                                    <a:pt x="50" y="32"/>
                                  </a:cubicBezTo>
                                  <a:cubicBezTo>
                                    <a:pt x="49" y="35"/>
                                    <a:pt x="47" y="38"/>
                                    <a:pt x="45" y="40"/>
                                  </a:cubicBezTo>
                                  <a:cubicBezTo>
                                    <a:pt x="43" y="42"/>
                                    <a:pt x="40" y="43"/>
                                    <a:pt x="37" y="44"/>
                                  </a:cubicBezTo>
                                  <a:cubicBezTo>
                                    <a:pt x="34" y="45"/>
                                    <a:pt x="31" y="46"/>
                                    <a:pt x="28" y="46"/>
                                  </a:cubicBezTo>
                                  <a:cubicBezTo>
                                    <a:pt x="25" y="46"/>
                                    <a:pt x="22" y="45"/>
                                    <a:pt x="19" y="45"/>
                                  </a:cubicBezTo>
                                  <a:cubicBezTo>
                                    <a:pt x="17" y="44"/>
                                    <a:pt x="15" y="43"/>
                                    <a:pt x="13" y="42"/>
                                  </a:cubicBezTo>
                                  <a:cubicBezTo>
                                    <a:pt x="12" y="43"/>
                                    <a:pt x="12" y="44"/>
                                    <a:pt x="11" y="45"/>
                                  </a:cubicBezTo>
                                  <a:cubicBezTo>
                                    <a:pt x="10" y="46"/>
                                    <a:pt x="10" y="48"/>
                                    <a:pt x="10" y="49"/>
                                  </a:cubicBezTo>
                                  <a:cubicBezTo>
                                    <a:pt x="10" y="51"/>
                                    <a:pt x="11" y="52"/>
                                    <a:pt x="13" y="54"/>
                                  </a:cubicBezTo>
                                  <a:cubicBezTo>
                                    <a:pt x="14" y="55"/>
                                    <a:pt x="17" y="56"/>
                                    <a:pt x="19" y="56"/>
                                  </a:cubicBezTo>
                                  <a:lnTo>
                                    <a:pt x="37" y="56"/>
                                  </a:lnTo>
                                  <a:cubicBezTo>
                                    <a:pt x="40" y="57"/>
                                    <a:pt x="43" y="57"/>
                                    <a:pt x="45" y="58"/>
                                  </a:cubicBezTo>
                                  <a:cubicBezTo>
                                    <a:pt x="48" y="58"/>
                                    <a:pt x="50" y="59"/>
                                    <a:pt x="52" y="61"/>
                                  </a:cubicBezTo>
                                  <a:cubicBezTo>
                                    <a:pt x="54" y="62"/>
                                    <a:pt x="55" y="64"/>
                                    <a:pt x="57" y="66"/>
                                  </a:cubicBezTo>
                                  <a:cubicBezTo>
                                    <a:pt x="58" y="68"/>
                                    <a:pt x="58" y="70"/>
                                    <a:pt x="58" y="73"/>
                                  </a:cubicBezTo>
                                  <a:cubicBezTo>
                                    <a:pt x="58" y="76"/>
                                    <a:pt x="58" y="79"/>
                                    <a:pt x="57" y="81"/>
                                  </a:cubicBezTo>
                                  <a:cubicBezTo>
                                    <a:pt x="55" y="84"/>
                                    <a:pt x="54" y="86"/>
                                    <a:pt x="51" y="88"/>
                                  </a:cubicBezTo>
                                  <a:cubicBezTo>
                                    <a:pt x="49" y="90"/>
                                    <a:pt x="46" y="92"/>
                                    <a:pt x="42" y="93"/>
                                  </a:cubicBezTo>
                                  <a:cubicBezTo>
                                    <a:pt x="38" y="94"/>
                                    <a:pt x="33" y="95"/>
                                    <a:pt x="28" y="95"/>
                                  </a:cubicBezTo>
                                  <a:cubicBezTo>
                                    <a:pt x="23" y="95"/>
                                    <a:pt x="19" y="94"/>
                                    <a:pt x="15" y="93"/>
                                  </a:cubicBezTo>
                                  <a:cubicBezTo>
                                    <a:pt x="12" y="93"/>
                                    <a:pt x="9" y="91"/>
                                    <a:pt x="7" y="90"/>
                                  </a:cubicBezTo>
                                  <a:cubicBezTo>
                                    <a:pt x="4" y="88"/>
                                    <a:pt x="3" y="86"/>
                                    <a:pt x="2" y="84"/>
                                  </a:cubicBezTo>
                                  <a:cubicBezTo>
                                    <a:pt x="1" y="82"/>
                                    <a:pt x="0" y="80"/>
                                    <a:pt x="0" y="78"/>
                                  </a:cubicBezTo>
                                  <a:cubicBezTo>
                                    <a:pt x="0" y="76"/>
                                    <a:pt x="0" y="74"/>
                                    <a:pt x="1" y="73"/>
                                  </a:cubicBezTo>
                                  <a:cubicBezTo>
                                    <a:pt x="1" y="71"/>
                                    <a:pt x="2" y="70"/>
                                    <a:pt x="2" y="69"/>
                                  </a:cubicBezTo>
                                  <a:cubicBezTo>
                                    <a:pt x="3" y="67"/>
                                    <a:pt x="4" y="66"/>
                                    <a:pt x="5" y="65"/>
                                  </a:cubicBezTo>
                                  <a:cubicBezTo>
                                    <a:pt x="6" y="64"/>
                                    <a:pt x="8" y="62"/>
                                    <a:pt x="9" y="61"/>
                                  </a:cubicBezTo>
                                  <a:cubicBezTo>
                                    <a:pt x="7" y="60"/>
                                    <a:pt x="5" y="58"/>
                                    <a:pt x="4" y="57"/>
                                  </a:cubicBezTo>
                                  <a:cubicBezTo>
                                    <a:pt x="3" y="55"/>
                                    <a:pt x="2" y="53"/>
                                    <a:pt x="2" y="51"/>
                                  </a:cubicBezTo>
                                  <a:cubicBezTo>
                                    <a:pt x="2" y="48"/>
                                    <a:pt x="3" y="45"/>
                                    <a:pt x="4" y="43"/>
                                  </a:cubicBezTo>
                                  <a:cubicBezTo>
                                    <a:pt x="5" y="41"/>
                                    <a:pt x="7" y="39"/>
                                    <a:pt x="8" y="37"/>
                                  </a:cubicBezTo>
                                  <a:cubicBezTo>
                                    <a:pt x="7" y="35"/>
                                    <a:pt x="6" y="33"/>
                                    <a:pt x="5" y="31"/>
                                  </a:cubicBezTo>
                                  <a:cubicBezTo>
                                    <a:pt x="4" y="29"/>
                                    <a:pt x="4" y="26"/>
                                    <a:pt x="4" y="23"/>
                                  </a:cubicBezTo>
                                  <a:cubicBezTo>
                                    <a:pt x="4" y="20"/>
                                    <a:pt x="4" y="16"/>
                                    <a:pt x="6" y="14"/>
                                  </a:cubicBezTo>
                                  <a:cubicBezTo>
                                    <a:pt x="7" y="11"/>
                                    <a:pt x="8" y="8"/>
                                    <a:pt x="11" y="6"/>
                                  </a:cubicBezTo>
                                  <a:cubicBezTo>
                                    <a:pt x="13" y="4"/>
                                    <a:pt x="15" y="3"/>
                                    <a:pt x="18" y="2"/>
                                  </a:cubicBezTo>
                                  <a:cubicBezTo>
                                    <a:pt x="21" y="1"/>
                                    <a:pt x="24" y="0"/>
                                    <a:pt x="28" y="0"/>
                                  </a:cubicBezTo>
                                  <a:cubicBezTo>
                                    <a:pt x="30" y="0"/>
                                    <a:pt x="31" y="0"/>
                                    <a:pt x="33" y="0"/>
                                  </a:cubicBezTo>
                                  <a:cubicBezTo>
                                    <a:pt x="35" y="1"/>
                                    <a:pt x="36" y="1"/>
                                    <a:pt x="38" y="1"/>
                                  </a:cubicBezTo>
                                  <a:lnTo>
                                    <a:pt x="57" y="1"/>
                                  </a:lnTo>
                                  <a:cubicBezTo>
                                    <a:pt x="57" y="1"/>
                                    <a:pt x="58" y="2"/>
                                    <a:pt x="58" y="2"/>
                                  </a:cubicBezTo>
                                  <a:cubicBezTo>
                                    <a:pt x="59" y="3"/>
                                    <a:pt x="59" y="4"/>
                                    <a:pt x="59" y="5"/>
                                  </a:cubicBezTo>
                                  <a:lnTo>
                                    <a:pt x="59" y="5"/>
                                  </a:lnTo>
                                  <a:close/>
                                  <a:moveTo>
                                    <a:pt x="43" y="23"/>
                                  </a:moveTo>
                                  <a:lnTo>
                                    <a:pt x="43" y="23"/>
                                  </a:lnTo>
                                  <a:cubicBezTo>
                                    <a:pt x="43" y="18"/>
                                    <a:pt x="42" y="14"/>
                                    <a:pt x="39" y="11"/>
                                  </a:cubicBezTo>
                                  <a:cubicBezTo>
                                    <a:pt x="36" y="9"/>
                                    <a:pt x="32" y="7"/>
                                    <a:pt x="28" y="7"/>
                                  </a:cubicBezTo>
                                  <a:cubicBezTo>
                                    <a:pt x="25" y="7"/>
                                    <a:pt x="23" y="8"/>
                                    <a:pt x="21" y="9"/>
                                  </a:cubicBezTo>
                                  <a:cubicBezTo>
                                    <a:pt x="19" y="9"/>
                                    <a:pt x="17" y="11"/>
                                    <a:pt x="16" y="12"/>
                                  </a:cubicBezTo>
                                  <a:cubicBezTo>
                                    <a:pt x="15" y="13"/>
                                    <a:pt x="14" y="15"/>
                                    <a:pt x="13" y="17"/>
                                  </a:cubicBezTo>
                                  <a:cubicBezTo>
                                    <a:pt x="13" y="19"/>
                                    <a:pt x="12" y="21"/>
                                    <a:pt x="12" y="23"/>
                                  </a:cubicBezTo>
                                  <a:cubicBezTo>
                                    <a:pt x="12" y="28"/>
                                    <a:pt x="14" y="32"/>
                                    <a:pt x="17" y="35"/>
                                  </a:cubicBezTo>
                                  <a:cubicBezTo>
                                    <a:pt x="19" y="37"/>
                                    <a:pt x="23" y="39"/>
                                    <a:pt x="28" y="39"/>
                                  </a:cubicBezTo>
                                  <a:cubicBezTo>
                                    <a:pt x="30" y="39"/>
                                    <a:pt x="33" y="38"/>
                                    <a:pt x="35" y="37"/>
                                  </a:cubicBezTo>
                                  <a:cubicBezTo>
                                    <a:pt x="36" y="37"/>
                                    <a:pt x="38" y="35"/>
                                    <a:pt x="39" y="34"/>
                                  </a:cubicBezTo>
                                  <a:cubicBezTo>
                                    <a:pt x="41" y="33"/>
                                    <a:pt x="41" y="31"/>
                                    <a:pt x="42" y="29"/>
                                  </a:cubicBezTo>
                                  <a:cubicBezTo>
                                    <a:pt x="43" y="27"/>
                                    <a:pt x="43" y="25"/>
                                    <a:pt x="43" y="23"/>
                                  </a:cubicBezTo>
                                  <a:lnTo>
                                    <a:pt x="43" y="23"/>
                                  </a:lnTo>
                                  <a:close/>
                                  <a:moveTo>
                                    <a:pt x="50" y="74"/>
                                  </a:moveTo>
                                  <a:lnTo>
                                    <a:pt x="50" y="74"/>
                                  </a:lnTo>
                                  <a:cubicBezTo>
                                    <a:pt x="50" y="71"/>
                                    <a:pt x="48" y="68"/>
                                    <a:pt x="46" y="66"/>
                                  </a:cubicBezTo>
                                  <a:cubicBezTo>
                                    <a:pt x="43" y="65"/>
                                    <a:pt x="40" y="64"/>
                                    <a:pt x="36" y="64"/>
                                  </a:cubicBezTo>
                                  <a:lnTo>
                                    <a:pt x="17" y="63"/>
                                  </a:lnTo>
                                  <a:cubicBezTo>
                                    <a:pt x="15" y="64"/>
                                    <a:pt x="14" y="66"/>
                                    <a:pt x="13" y="67"/>
                                  </a:cubicBezTo>
                                  <a:cubicBezTo>
                                    <a:pt x="12" y="68"/>
                                    <a:pt x="11" y="69"/>
                                    <a:pt x="10" y="70"/>
                                  </a:cubicBezTo>
                                  <a:cubicBezTo>
                                    <a:pt x="10" y="71"/>
                                    <a:pt x="9" y="73"/>
                                    <a:pt x="9" y="74"/>
                                  </a:cubicBezTo>
                                  <a:cubicBezTo>
                                    <a:pt x="9" y="75"/>
                                    <a:pt x="8" y="76"/>
                                    <a:pt x="8" y="77"/>
                                  </a:cubicBezTo>
                                  <a:cubicBezTo>
                                    <a:pt x="8" y="80"/>
                                    <a:pt x="10" y="83"/>
                                    <a:pt x="14" y="85"/>
                                  </a:cubicBezTo>
                                  <a:cubicBezTo>
                                    <a:pt x="17" y="87"/>
                                    <a:pt x="22" y="88"/>
                                    <a:pt x="29" y="88"/>
                                  </a:cubicBezTo>
                                  <a:cubicBezTo>
                                    <a:pt x="33" y="88"/>
                                    <a:pt x="36" y="87"/>
                                    <a:pt x="39" y="86"/>
                                  </a:cubicBezTo>
                                  <a:cubicBezTo>
                                    <a:pt x="41" y="86"/>
                                    <a:pt x="43" y="85"/>
                                    <a:pt x="45" y="83"/>
                                  </a:cubicBezTo>
                                  <a:cubicBezTo>
                                    <a:pt x="47" y="82"/>
                                    <a:pt x="48" y="81"/>
                                    <a:pt x="49" y="79"/>
                                  </a:cubicBezTo>
                                  <a:cubicBezTo>
                                    <a:pt x="49" y="77"/>
                                    <a:pt x="50" y="75"/>
                                    <a:pt x="50" y="74"/>
                                  </a:cubicBezTo>
                                  <a:lnTo>
                                    <a:pt x="50" y="7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8" name="Freeform 165"/>
                          <wps:cNvSpPr>
                            <a:spLocks/>
                          </wps:cNvSpPr>
                          <wps:spPr bwMode="auto">
                            <a:xfrm>
                              <a:off x="2566" y="2459"/>
                              <a:ext cx="52" cy="74"/>
                            </a:xfrm>
                            <a:custGeom>
                              <a:avLst/>
                              <a:gdLst>
                                <a:gd name="T0" fmla="*/ 49 w 49"/>
                                <a:gd name="T1" fmla="*/ 58 h 70"/>
                                <a:gd name="T2" fmla="*/ 49 w 49"/>
                                <a:gd name="T3" fmla="*/ 58 h 70"/>
                                <a:gd name="T4" fmla="*/ 49 w 49"/>
                                <a:gd name="T5" fmla="*/ 59 h 70"/>
                                <a:gd name="T6" fmla="*/ 49 w 49"/>
                                <a:gd name="T7" fmla="*/ 60 h 70"/>
                                <a:gd name="T8" fmla="*/ 49 w 49"/>
                                <a:gd name="T9" fmla="*/ 61 h 70"/>
                                <a:gd name="T10" fmla="*/ 48 w 49"/>
                                <a:gd name="T11" fmla="*/ 62 h 70"/>
                                <a:gd name="T12" fmla="*/ 44 w 49"/>
                                <a:gd name="T13" fmla="*/ 65 h 70"/>
                                <a:gd name="T14" fmla="*/ 40 w 49"/>
                                <a:gd name="T15" fmla="*/ 67 h 70"/>
                                <a:gd name="T16" fmla="*/ 34 w 49"/>
                                <a:gd name="T17" fmla="*/ 69 h 70"/>
                                <a:gd name="T18" fmla="*/ 27 w 49"/>
                                <a:gd name="T19" fmla="*/ 70 h 70"/>
                                <a:gd name="T20" fmla="*/ 15 w 49"/>
                                <a:gd name="T21" fmla="*/ 67 h 70"/>
                                <a:gd name="T22" fmla="*/ 7 w 49"/>
                                <a:gd name="T23" fmla="*/ 61 h 70"/>
                                <a:gd name="T24" fmla="*/ 1 w 49"/>
                                <a:gd name="T25" fmla="*/ 50 h 70"/>
                                <a:gd name="T26" fmla="*/ 0 w 49"/>
                                <a:gd name="T27" fmla="*/ 35 h 70"/>
                                <a:gd name="T28" fmla="*/ 2 w 49"/>
                                <a:gd name="T29" fmla="*/ 19 h 70"/>
                                <a:gd name="T30" fmla="*/ 8 w 49"/>
                                <a:gd name="T31" fmla="*/ 8 h 70"/>
                                <a:gd name="T32" fmla="*/ 17 w 49"/>
                                <a:gd name="T33" fmla="*/ 2 h 70"/>
                                <a:gd name="T34" fmla="*/ 28 w 49"/>
                                <a:gd name="T35" fmla="*/ 0 h 70"/>
                                <a:gd name="T36" fmla="*/ 34 w 49"/>
                                <a:gd name="T37" fmla="*/ 1 h 70"/>
                                <a:gd name="T38" fmla="*/ 40 w 49"/>
                                <a:gd name="T39" fmla="*/ 2 h 70"/>
                                <a:gd name="T40" fmla="*/ 44 w 49"/>
                                <a:gd name="T41" fmla="*/ 4 h 70"/>
                                <a:gd name="T42" fmla="*/ 47 w 49"/>
                                <a:gd name="T43" fmla="*/ 7 h 70"/>
                                <a:gd name="T44" fmla="*/ 48 w 49"/>
                                <a:gd name="T45" fmla="*/ 8 h 70"/>
                                <a:gd name="T46" fmla="*/ 49 w 49"/>
                                <a:gd name="T47" fmla="*/ 9 h 70"/>
                                <a:gd name="T48" fmla="*/ 49 w 49"/>
                                <a:gd name="T49" fmla="*/ 10 h 70"/>
                                <a:gd name="T50" fmla="*/ 49 w 49"/>
                                <a:gd name="T51" fmla="*/ 12 h 70"/>
                                <a:gd name="T52" fmla="*/ 48 w 49"/>
                                <a:gd name="T53" fmla="*/ 15 h 70"/>
                                <a:gd name="T54" fmla="*/ 47 w 49"/>
                                <a:gd name="T55" fmla="*/ 16 h 70"/>
                                <a:gd name="T56" fmla="*/ 45 w 49"/>
                                <a:gd name="T57" fmla="*/ 14 h 70"/>
                                <a:gd name="T58" fmla="*/ 41 w 49"/>
                                <a:gd name="T59" fmla="*/ 11 h 70"/>
                                <a:gd name="T60" fmla="*/ 35 w 49"/>
                                <a:gd name="T61" fmla="*/ 9 h 70"/>
                                <a:gd name="T62" fmla="*/ 28 w 49"/>
                                <a:gd name="T63" fmla="*/ 7 h 70"/>
                                <a:gd name="T64" fmla="*/ 13 w 49"/>
                                <a:gd name="T65" fmla="*/ 14 h 70"/>
                                <a:gd name="T66" fmla="*/ 8 w 49"/>
                                <a:gd name="T67" fmla="*/ 35 h 70"/>
                                <a:gd name="T68" fmla="*/ 10 w 49"/>
                                <a:gd name="T69" fmla="*/ 47 h 70"/>
                                <a:gd name="T70" fmla="*/ 14 w 49"/>
                                <a:gd name="T71" fmla="*/ 55 h 70"/>
                                <a:gd name="T72" fmla="*/ 20 w 49"/>
                                <a:gd name="T73" fmla="*/ 60 h 70"/>
                                <a:gd name="T74" fmla="*/ 28 w 49"/>
                                <a:gd name="T75" fmla="*/ 62 h 70"/>
                                <a:gd name="T76" fmla="*/ 36 w 49"/>
                                <a:gd name="T77" fmla="*/ 61 h 70"/>
                                <a:gd name="T78" fmla="*/ 41 w 49"/>
                                <a:gd name="T79" fmla="*/ 58 h 70"/>
                                <a:gd name="T80" fmla="*/ 45 w 49"/>
                                <a:gd name="T81" fmla="*/ 55 h 70"/>
                                <a:gd name="T82" fmla="*/ 48 w 49"/>
                                <a:gd name="T83" fmla="*/ 53 h 70"/>
                                <a:gd name="T84" fmla="*/ 48 w 49"/>
                                <a:gd name="T85" fmla="*/ 54 h 70"/>
                                <a:gd name="T86" fmla="*/ 49 w 49"/>
                                <a:gd name="T87" fmla="*/ 55 h 70"/>
                                <a:gd name="T88" fmla="*/ 49 w 49"/>
                                <a:gd name="T89" fmla="*/ 56 h 70"/>
                                <a:gd name="T90" fmla="*/ 49 w 49"/>
                                <a:gd name="T91" fmla="*/ 58 h 70"/>
                                <a:gd name="T92" fmla="*/ 49 w 49"/>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49" h="70">
                                  <a:moveTo>
                                    <a:pt x="49" y="58"/>
                                  </a:moveTo>
                                  <a:lnTo>
                                    <a:pt x="49" y="58"/>
                                  </a:lnTo>
                                  <a:cubicBezTo>
                                    <a:pt x="49" y="58"/>
                                    <a:pt x="49" y="59"/>
                                    <a:pt x="49" y="59"/>
                                  </a:cubicBezTo>
                                  <a:cubicBezTo>
                                    <a:pt x="49" y="60"/>
                                    <a:pt x="49" y="60"/>
                                    <a:pt x="49" y="60"/>
                                  </a:cubicBezTo>
                                  <a:cubicBezTo>
                                    <a:pt x="49" y="61"/>
                                    <a:pt x="49" y="61"/>
                                    <a:pt x="49" y="61"/>
                                  </a:cubicBezTo>
                                  <a:cubicBezTo>
                                    <a:pt x="49" y="61"/>
                                    <a:pt x="48" y="62"/>
                                    <a:pt x="48" y="62"/>
                                  </a:cubicBezTo>
                                  <a:cubicBezTo>
                                    <a:pt x="47" y="63"/>
                                    <a:pt x="46" y="64"/>
                                    <a:pt x="44" y="65"/>
                                  </a:cubicBezTo>
                                  <a:cubicBezTo>
                                    <a:pt x="43" y="66"/>
                                    <a:pt x="41" y="67"/>
                                    <a:pt x="40" y="67"/>
                                  </a:cubicBezTo>
                                  <a:cubicBezTo>
                                    <a:pt x="38" y="68"/>
                                    <a:pt x="36" y="69"/>
                                    <a:pt x="34" y="69"/>
                                  </a:cubicBezTo>
                                  <a:cubicBezTo>
                                    <a:pt x="32" y="69"/>
                                    <a:pt x="29" y="70"/>
                                    <a:pt x="27" y="70"/>
                                  </a:cubicBezTo>
                                  <a:cubicBezTo>
                                    <a:pt x="23" y="70"/>
                                    <a:pt x="19" y="69"/>
                                    <a:pt x="15" y="67"/>
                                  </a:cubicBezTo>
                                  <a:cubicBezTo>
                                    <a:pt x="12" y="66"/>
                                    <a:pt x="9" y="64"/>
                                    <a:pt x="7" y="61"/>
                                  </a:cubicBezTo>
                                  <a:cubicBezTo>
                                    <a:pt x="4" y="58"/>
                                    <a:pt x="3" y="54"/>
                                    <a:pt x="1" y="50"/>
                                  </a:cubicBezTo>
                                  <a:cubicBezTo>
                                    <a:pt x="0" y="46"/>
                                    <a:pt x="0" y="41"/>
                                    <a:pt x="0" y="35"/>
                                  </a:cubicBezTo>
                                  <a:cubicBezTo>
                                    <a:pt x="0" y="29"/>
                                    <a:pt x="0" y="24"/>
                                    <a:pt x="2" y="19"/>
                                  </a:cubicBezTo>
                                  <a:cubicBezTo>
                                    <a:pt x="3" y="15"/>
                                    <a:pt x="5" y="11"/>
                                    <a:pt x="8" y="8"/>
                                  </a:cubicBezTo>
                                  <a:cubicBezTo>
                                    <a:pt x="11" y="5"/>
                                    <a:pt x="14" y="3"/>
                                    <a:pt x="17" y="2"/>
                                  </a:cubicBezTo>
                                  <a:cubicBezTo>
                                    <a:pt x="21" y="1"/>
                                    <a:pt x="24" y="0"/>
                                    <a:pt x="28" y="0"/>
                                  </a:cubicBezTo>
                                  <a:cubicBezTo>
                                    <a:pt x="30" y="0"/>
                                    <a:pt x="33" y="0"/>
                                    <a:pt x="34" y="1"/>
                                  </a:cubicBezTo>
                                  <a:cubicBezTo>
                                    <a:pt x="36" y="1"/>
                                    <a:pt x="38" y="1"/>
                                    <a:pt x="40" y="2"/>
                                  </a:cubicBezTo>
                                  <a:cubicBezTo>
                                    <a:pt x="41" y="3"/>
                                    <a:pt x="43" y="4"/>
                                    <a:pt x="44" y="4"/>
                                  </a:cubicBezTo>
                                  <a:cubicBezTo>
                                    <a:pt x="46" y="5"/>
                                    <a:pt x="46" y="6"/>
                                    <a:pt x="47" y="7"/>
                                  </a:cubicBezTo>
                                  <a:cubicBezTo>
                                    <a:pt x="48" y="7"/>
                                    <a:pt x="48" y="8"/>
                                    <a:pt x="48" y="8"/>
                                  </a:cubicBezTo>
                                  <a:cubicBezTo>
                                    <a:pt x="48" y="8"/>
                                    <a:pt x="49" y="9"/>
                                    <a:pt x="49" y="9"/>
                                  </a:cubicBezTo>
                                  <a:cubicBezTo>
                                    <a:pt x="49" y="9"/>
                                    <a:pt x="49" y="10"/>
                                    <a:pt x="49" y="10"/>
                                  </a:cubicBezTo>
                                  <a:cubicBezTo>
                                    <a:pt x="49" y="11"/>
                                    <a:pt x="49" y="11"/>
                                    <a:pt x="49" y="12"/>
                                  </a:cubicBezTo>
                                  <a:cubicBezTo>
                                    <a:pt x="49" y="13"/>
                                    <a:pt x="49" y="14"/>
                                    <a:pt x="48" y="15"/>
                                  </a:cubicBezTo>
                                  <a:cubicBezTo>
                                    <a:pt x="48" y="15"/>
                                    <a:pt x="48" y="16"/>
                                    <a:pt x="47" y="16"/>
                                  </a:cubicBezTo>
                                  <a:cubicBezTo>
                                    <a:pt x="46" y="16"/>
                                    <a:pt x="46" y="15"/>
                                    <a:pt x="45" y="14"/>
                                  </a:cubicBezTo>
                                  <a:cubicBezTo>
                                    <a:pt x="44" y="13"/>
                                    <a:pt x="42" y="12"/>
                                    <a:pt x="41" y="11"/>
                                  </a:cubicBezTo>
                                  <a:cubicBezTo>
                                    <a:pt x="39" y="10"/>
                                    <a:pt x="38" y="9"/>
                                    <a:pt x="35" y="9"/>
                                  </a:cubicBezTo>
                                  <a:cubicBezTo>
                                    <a:pt x="33" y="8"/>
                                    <a:pt x="31" y="7"/>
                                    <a:pt x="28" y="7"/>
                                  </a:cubicBezTo>
                                  <a:cubicBezTo>
                                    <a:pt x="21" y="7"/>
                                    <a:pt x="17" y="10"/>
                                    <a:pt x="13" y="14"/>
                                  </a:cubicBezTo>
                                  <a:cubicBezTo>
                                    <a:pt x="10" y="19"/>
                                    <a:pt x="8" y="26"/>
                                    <a:pt x="8" y="35"/>
                                  </a:cubicBezTo>
                                  <a:cubicBezTo>
                                    <a:pt x="8" y="40"/>
                                    <a:pt x="9" y="44"/>
                                    <a:pt x="10" y="47"/>
                                  </a:cubicBezTo>
                                  <a:cubicBezTo>
                                    <a:pt x="11" y="50"/>
                                    <a:pt x="12" y="53"/>
                                    <a:pt x="14" y="55"/>
                                  </a:cubicBezTo>
                                  <a:cubicBezTo>
                                    <a:pt x="15" y="58"/>
                                    <a:pt x="17" y="59"/>
                                    <a:pt x="20" y="60"/>
                                  </a:cubicBezTo>
                                  <a:cubicBezTo>
                                    <a:pt x="22" y="62"/>
                                    <a:pt x="25" y="62"/>
                                    <a:pt x="28" y="62"/>
                                  </a:cubicBezTo>
                                  <a:cubicBezTo>
                                    <a:pt x="31" y="62"/>
                                    <a:pt x="33" y="62"/>
                                    <a:pt x="36" y="61"/>
                                  </a:cubicBezTo>
                                  <a:cubicBezTo>
                                    <a:pt x="38" y="60"/>
                                    <a:pt x="40" y="59"/>
                                    <a:pt x="41" y="58"/>
                                  </a:cubicBezTo>
                                  <a:cubicBezTo>
                                    <a:pt x="43" y="57"/>
                                    <a:pt x="44" y="56"/>
                                    <a:pt x="45" y="55"/>
                                  </a:cubicBezTo>
                                  <a:cubicBezTo>
                                    <a:pt x="46" y="54"/>
                                    <a:pt x="47" y="53"/>
                                    <a:pt x="48" y="53"/>
                                  </a:cubicBezTo>
                                  <a:cubicBezTo>
                                    <a:pt x="48" y="53"/>
                                    <a:pt x="48" y="54"/>
                                    <a:pt x="48" y="54"/>
                                  </a:cubicBezTo>
                                  <a:cubicBezTo>
                                    <a:pt x="49" y="54"/>
                                    <a:pt x="49" y="54"/>
                                    <a:pt x="49" y="55"/>
                                  </a:cubicBezTo>
                                  <a:cubicBezTo>
                                    <a:pt x="49" y="55"/>
                                    <a:pt x="49" y="55"/>
                                    <a:pt x="49" y="56"/>
                                  </a:cubicBezTo>
                                  <a:cubicBezTo>
                                    <a:pt x="49" y="56"/>
                                    <a:pt x="49" y="57"/>
                                    <a:pt x="49" y="58"/>
                                  </a:cubicBezTo>
                                  <a:lnTo>
                                    <a:pt x="49"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69" name="Freeform 166"/>
                          <wps:cNvSpPr>
                            <a:spLocks noEditPoints="1"/>
                          </wps:cNvSpPr>
                          <wps:spPr bwMode="auto">
                            <a:xfrm>
                              <a:off x="2635" y="2459"/>
                              <a:ext cx="66" cy="74"/>
                            </a:xfrm>
                            <a:custGeom>
                              <a:avLst/>
                              <a:gdLst>
                                <a:gd name="T0" fmla="*/ 62 w 62"/>
                                <a:gd name="T1" fmla="*/ 34 h 70"/>
                                <a:gd name="T2" fmla="*/ 62 w 62"/>
                                <a:gd name="T3" fmla="*/ 34 h 70"/>
                                <a:gd name="T4" fmla="*/ 60 w 62"/>
                                <a:gd name="T5" fmla="*/ 48 h 70"/>
                                <a:gd name="T6" fmla="*/ 54 w 62"/>
                                <a:gd name="T7" fmla="*/ 60 h 70"/>
                                <a:gd name="T8" fmla="*/ 44 w 62"/>
                                <a:gd name="T9" fmla="*/ 67 h 70"/>
                                <a:gd name="T10" fmla="*/ 30 w 62"/>
                                <a:gd name="T11" fmla="*/ 70 h 70"/>
                                <a:gd name="T12" fmla="*/ 17 w 62"/>
                                <a:gd name="T13" fmla="*/ 67 h 70"/>
                                <a:gd name="T14" fmla="*/ 7 w 62"/>
                                <a:gd name="T15" fmla="*/ 60 h 70"/>
                                <a:gd name="T16" fmla="*/ 2 w 62"/>
                                <a:gd name="T17" fmla="*/ 50 h 70"/>
                                <a:gd name="T18" fmla="*/ 0 w 62"/>
                                <a:gd name="T19" fmla="*/ 35 h 70"/>
                                <a:gd name="T20" fmla="*/ 2 w 62"/>
                                <a:gd name="T21" fmla="*/ 21 h 70"/>
                                <a:gd name="T22" fmla="*/ 8 w 62"/>
                                <a:gd name="T23" fmla="*/ 10 h 70"/>
                                <a:gd name="T24" fmla="*/ 17 w 62"/>
                                <a:gd name="T25" fmla="*/ 3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8 w 62"/>
                                <a:gd name="T45" fmla="*/ 16 h 70"/>
                                <a:gd name="T46" fmla="*/ 41 w 62"/>
                                <a:gd name="T47" fmla="*/ 10 h 70"/>
                                <a:gd name="T48" fmla="*/ 31 w 62"/>
                                <a:gd name="T49" fmla="*/ 7 h 70"/>
                                <a:gd name="T50" fmla="*/ 21 w 62"/>
                                <a:gd name="T51" fmla="*/ 9 h 70"/>
                                <a:gd name="T52" fmla="*/ 14 w 62"/>
                                <a:gd name="T53" fmla="*/ 15 h 70"/>
                                <a:gd name="T54" fmla="*/ 10 w 62"/>
                                <a:gd name="T55" fmla="*/ 24 h 70"/>
                                <a:gd name="T56" fmla="*/ 9 w 62"/>
                                <a:gd name="T57" fmla="*/ 35 h 70"/>
                                <a:gd name="T58" fmla="*/ 10 w 62"/>
                                <a:gd name="T59" fmla="*/ 45 h 70"/>
                                <a:gd name="T60" fmla="*/ 13 w 62"/>
                                <a:gd name="T61" fmla="*/ 54 h 70"/>
                                <a:gd name="T62" fmla="*/ 20 w 62"/>
                                <a:gd name="T63" fmla="*/ 60 h 70"/>
                                <a:gd name="T64" fmla="*/ 31 w 62"/>
                                <a:gd name="T65" fmla="*/ 62 h 70"/>
                                <a:gd name="T66" fmla="*/ 40 w 62"/>
                                <a:gd name="T67" fmla="*/ 60 h 70"/>
                                <a:gd name="T68" fmla="*/ 47 w 62"/>
                                <a:gd name="T69" fmla="*/ 54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8"/>
                                  </a:cubicBezTo>
                                  <a:cubicBezTo>
                                    <a:pt x="58" y="53"/>
                                    <a:pt x="56" y="56"/>
                                    <a:pt x="54" y="60"/>
                                  </a:cubicBezTo>
                                  <a:cubicBezTo>
                                    <a:pt x="51" y="63"/>
                                    <a:pt x="48" y="65"/>
                                    <a:pt x="44" y="67"/>
                                  </a:cubicBezTo>
                                  <a:cubicBezTo>
                                    <a:pt x="40" y="69"/>
                                    <a:pt x="35" y="70"/>
                                    <a:pt x="30" y="70"/>
                                  </a:cubicBezTo>
                                  <a:cubicBezTo>
                                    <a:pt x="25" y="70"/>
                                    <a:pt x="21" y="69"/>
                                    <a:pt x="17" y="67"/>
                                  </a:cubicBezTo>
                                  <a:cubicBezTo>
                                    <a:pt x="13" y="66"/>
                                    <a:pt x="10" y="63"/>
                                    <a:pt x="7" y="60"/>
                                  </a:cubicBezTo>
                                  <a:cubicBezTo>
                                    <a:pt x="5" y="58"/>
                                    <a:pt x="3" y="54"/>
                                    <a:pt x="2" y="50"/>
                                  </a:cubicBezTo>
                                  <a:cubicBezTo>
                                    <a:pt x="0" y="45"/>
                                    <a:pt x="0" y="41"/>
                                    <a:pt x="0" y="35"/>
                                  </a:cubicBezTo>
                                  <a:cubicBezTo>
                                    <a:pt x="0" y="30"/>
                                    <a:pt x="0" y="26"/>
                                    <a:pt x="2" y="21"/>
                                  </a:cubicBezTo>
                                  <a:cubicBezTo>
                                    <a:pt x="3" y="17"/>
                                    <a:pt x="5" y="13"/>
                                    <a:pt x="8" y="10"/>
                                  </a:cubicBezTo>
                                  <a:cubicBezTo>
                                    <a:pt x="10" y="7"/>
                                    <a:pt x="14" y="4"/>
                                    <a:pt x="17" y="3"/>
                                  </a:cubicBezTo>
                                  <a:cubicBezTo>
                                    <a:pt x="21" y="1"/>
                                    <a:pt x="26" y="0"/>
                                    <a:pt x="31" y="0"/>
                                  </a:cubicBezTo>
                                  <a:cubicBezTo>
                                    <a:pt x="36" y="0"/>
                                    <a:pt x="41" y="1"/>
                                    <a:pt x="45" y="2"/>
                                  </a:cubicBezTo>
                                  <a:cubicBezTo>
                                    <a:pt x="48" y="4"/>
                                    <a:pt x="51" y="6"/>
                                    <a:pt x="54" y="9"/>
                                  </a:cubicBezTo>
                                  <a:cubicBezTo>
                                    <a:pt x="56" y="12"/>
                                    <a:pt x="58" y="16"/>
                                    <a:pt x="60" y="20"/>
                                  </a:cubicBezTo>
                                  <a:cubicBezTo>
                                    <a:pt x="61" y="24"/>
                                    <a:pt x="62" y="29"/>
                                    <a:pt x="62" y="34"/>
                                  </a:cubicBezTo>
                                  <a:lnTo>
                                    <a:pt x="62" y="34"/>
                                  </a:lnTo>
                                  <a:close/>
                                  <a:moveTo>
                                    <a:pt x="53" y="35"/>
                                  </a:moveTo>
                                  <a:lnTo>
                                    <a:pt x="53" y="35"/>
                                  </a:lnTo>
                                  <a:cubicBezTo>
                                    <a:pt x="53" y="31"/>
                                    <a:pt x="52" y="28"/>
                                    <a:pt x="52" y="24"/>
                                  </a:cubicBezTo>
                                  <a:cubicBezTo>
                                    <a:pt x="51" y="21"/>
                                    <a:pt x="50" y="18"/>
                                    <a:pt x="48" y="16"/>
                                  </a:cubicBezTo>
                                  <a:cubicBezTo>
                                    <a:pt x="46" y="13"/>
                                    <a:pt x="44" y="11"/>
                                    <a:pt x="41" y="10"/>
                                  </a:cubicBezTo>
                                  <a:cubicBezTo>
                                    <a:pt x="38" y="8"/>
                                    <a:pt x="35" y="7"/>
                                    <a:pt x="31" y="7"/>
                                  </a:cubicBezTo>
                                  <a:cubicBezTo>
                                    <a:pt x="27" y="7"/>
                                    <a:pt x="24" y="8"/>
                                    <a:pt x="21" y="9"/>
                                  </a:cubicBezTo>
                                  <a:cubicBezTo>
                                    <a:pt x="18" y="11"/>
                                    <a:pt x="16" y="13"/>
                                    <a:pt x="14" y="15"/>
                                  </a:cubicBezTo>
                                  <a:cubicBezTo>
                                    <a:pt x="12" y="18"/>
                                    <a:pt x="11" y="20"/>
                                    <a:pt x="10" y="24"/>
                                  </a:cubicBezTo>
                                  <a:cubicBezTo>
                                    <a:pt x="9" y="27"/>
                                    <a:pt x="9" y="31"/>
                                    <a:pt x="9" y="35"/>
                                  </a:cubicBezTo>
                                  <a:cubicBezTo>
                                    <a:pt x="9" y="38"/>
                                    <a:pt x="9" y="42"/>
                                    <a:pt x="10" y="45"/>
                                  </a:cubicBezTo>
                                  <a:cubicBezTo>
                                    <a:pt x="10" y="49"/>
                                    <a:pt x="12" y="51"/>
                                    <a:pt x="13" y="54"/>
                                  </a:cubicBezTo>
                                  <a:cubicBezTo>
                                    <a:pt x="15" y="56"/>
                                    <a:pt x="17" y="58"/>
                                    <a:pt x="20" y="60"/>
                                  </a:cubicBezTo>
                                  <a:cubicBezTo>
                                    <a:pt x="23" y="61"/>
                                    <a:pt x="26" y="62"/>
                                    <a:pt x="31" y="62"/>
                                  </a:cubicBezTo>
                                  <a:cubicBezTo>
                                    <a:pt x="34" y="62"/>
                                    <a:pt x="38" y="61"/>
                                    <a:pt x="40" y="60"/>
                                  </a:cubicBezTo>
                                  <a:cubicBezTo>
                                    <a:pt x="43" y="59"/>
                                    <a:pt x="46" y="57"/>
                                    <a:pt x="47" y="54"/>
                                  </a:cubicBezTo>
                                  <a:cubicBezTo>
                                    <a:pt x="49" y="52"/>
                                    <a:pt x="50" y="49"/>
                                    <a:pt x="51" y="46"/>
                                  </a:cubicBezTo>
                                  <a:cubicBezTo>
                                    <a:pt x="52"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0" name="Freeform 167"/>
                          <wps:cNvSpPr>
                            <a:spLocks/>
                          </wps:cNvSpPr>
                          <wps:spPr bwMode="auto">
                            <a:xfrm>
                              <a:off x="2725" y="2459"/>
                              <a:ext cx="55" cy="73"/>
                            </a:xfrm>
                            <a:custGeom>
                              <a:avLst/>
                              <a:gdLst>
                                <a:gd name="T0" fmla="*/ 52 w 52"/>
                                <a:gd name="T1" fmla="*/ 67 h 69"/>
                                <a:gd name="T2" fmla="*/ 52 w 52"/>
                                <a:gd name="T3" fmla="*/ 67 h 69"/>
                                <a:gd name="T4" fmla="*/ 52 w 52"/>
                                <a:gd name="T5" fmla="*/ 68 h 69"/>
                                <a:gd name="T6" fmla="*/ 51 w 52"/>
                                <a:gd name="T7" fmla="*/ 68 h 69"/>
                                <a:gd name="T8" fmla="*/ 50 w 52"/>
                                <a:gd name="T9" fmla="*/ 69 h 69"/>
                                <a:gd name="T10" fmla="*/ 48 w 52"/>
                                <a:gd name="T11" fmla="*/ 69 h 69"/>
                                <a:gd name="T12" fmla="*/ 46 w 52"/>
                                <a:gd name="T13" fmla="*/ 69 h 69"/>
                                <a:gd name="T14" fmla="*/ 44 w 52"/>
                                <a:gd name="T15" fmla="*/ 68 h 69"/>
                                <a:gd name="T16" fmla="*/ 44 w 52"/>
                                <a:gd name="T17" fmla="*/ 68 h 69"/>
                                <a:gd name="T18" fmla="*/ 43 w 52"/>
                                <a:gd name="T19" fmla="*/ 67 h 69"/>
                                <a:gd name="T20" fmla="*/ 43 w 52"/>
                                <a:gd name="T21" fmla="*/ 29 h 69"/>
                                <a:gd name="T22" fmla="*/ 42 w 52"/>
                                <a:gd name="T23" fmla="*/ 19 h 69"/>
                                <a:gd name="T24" fmla="*/ 40 w 52"/>
                                <a:gd name="T25" fmla="*/ 13 h 69"/>
                                <a:gd name="T26" fmla="*/ 35 w 52"/>
                                <a:gd name="T27" fmla="*/ 9 h 69"/>
                                <a:gd name="T28" fmla="*/ 28 w 52"/>
                                <a:gd name="T29" fmla="*/ 7 h 69"/>
                                <a:gd name="T30" fmla="*/ 18 w 52"/>
                                <a:gd name="T31" fmla="*/ 11 h 69"/>
                                <a:gd name="T32" fmla="*/ 8 w 52"/>
                                <a:gd name="T33" fmla="*/ 21 h 69"/>
                                <a:gd name="T34" fmla="*/ 8 w 52"/>
                                <a:gd name="T35" fmla="*/ 67 h 69"/>
                                <a:gd name="T36" fmla="*/ 8 w 52"/>
                                <a:gd name="T37" fmla="*/ 68 h 69"/>
                                <a:gd name="T38" fmla="*/ 7 w 52"/>
                                <a:gd name="T39" fmla="*/ 68 h 69"/>
                                <a:gd name="T40" fmla="*/ 6 w 52"/>
                                <a:gd name="T41" fmla="*/ 69 h 69"/>
                                <a:gd name="T42" fmla="*/ 4 w 52"/>
                                <a:gd name="T43" fmla="*/ 69 h 69"/>
                                <a:gd name="T44" fmla="*/ 2 w 52"/>
                                <a:gd name="T45" fmla="*/ 69 h 69"/>
                                <a:gd name="T46" fmla="*/ 0 w 52"/>
                                <a:gd name="T47" fmla="*/ 68 h 69"/>
                                <a:gd name="T48" fmla="*/ 0 w 52"/>
                                <a:gd name="T49" fmla="*/ 68 h 69"/>
                                <a:gd name="T50" fmla="*/ 0 w 52"/>
                                <a:gd name="T51" fmla="*/ 67 h 69"/>
                                <a:gd name="T52" fmla="*/ 0 w 52"/>
                                <a:gd name="T53" fmla="*/ 3 h 69"/>
                                <a:gd name="T54" fmla="*/ 0 w 52"/>
                                <a:gd name="T55" fmla="*/ 2 h 69"/>
                                <a:gd name="T56" fmla="*/ 0 w 52"/>
                                <a:gd name="T57" fmla="*/ 1 h 69"/>
                                <a:gd name="T58" fmla="*/ 2 w 52"/>
                                <a:gd name="T59" fmla="*/ 1 h 69"/>
                                <a:gd name="T60" fmla="*/ 4 w 52"/>
                                <a:gd name="T61" fmla="*/ 1 h 69"/>
                                <a:gd name="T62" fmla="*/ 6 w 52"/>
                                <a:gd name="T63" fmla="*/ 1 h 69"/>
                                <a:gd name="T64" fmla="*/ 7 w 52"/>
                                <a:gd name="T65" fmla="*/ 1 h 69"/>
                                <a:gd name="T66" fmla="*/ 7 w 52"/>
                                <a:gd name="T67" fmla="*/ 2 h 69"/>
                                <a:gd name="T68" fmla="*/ 8 w 52"/>
                                <a:gd name="T69" fmla="*/ 3 h 69"/>
                                <a:gd name="T70" fmla="*/ 8 w 52"/>
                                <a:gd name="T71" fmla="*/ 12 h 69"/>
                                <a:gd name="T72" fmla="*/ 18 w 52"/>
                                <a:gd name="T73" fmla="*/ 3 h 69"/>
                                <a:gd name="T74" fmla="*/ 29 w 52"/>
                                <a:gd name="T75" fmla="*/ 0 h 69"/>
                                <a:gd name="T76" fmla="*/ 40 w 52"/>
                                <a:gd name="T77" fmla="*/ 2 h 69"/>
                                <a:gd name="T78" fmla="*/ 47 w 52"/>
                                <a:gd name="T79" fmla="*/ 8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8"/>
                                    <a:pt x="52" y="68"/>
                                  </a:cubicBezTo>
                                  <a:cubicBezTo>
                                    <a:pt x="51" y="68"/>
                                    <a:pt x="51" y="68"/>
                                    <a:pt x="51" y="68"/>
                                  </a:cubicBezTo>
                                  <a:cubicBezTo>
                                    <a:pt x="51" y="69"/>
                                    <a:pt x="50" y="69"/>
                                    <a:pt x="50" y="69"/>
                                  </a:cubicBezTo>
                                  <a:cubicBezTo>
                                    <a:pt x="49" y="69"/>
                                    <a:pt x="48" y="69"/>
                                    <a:pt x="48" y="69"/>
                                  </a:cubicBezTo>
                                  <a:cubicBezTo>
                                    <a:pt x="47" y="69"/>
                                    <a:pt x="46" y="69"/>
                                    <a:pt x="46" y="69"/>
                                  </a:cubicBezTo>
                                  <a:cubicBezTo>
                                    <a:pt x="45" y="69"/>
                                    <a:pt x="45" y="69"/>
                                    <a:pt x="44" y="68"/>
                                  </a:cubicBezTo>
                                  <a:cubicBezTo>
                                    <a:pt x="44" y="68"/>
                                    <a:pt x="44" y="68"/>
                                    <a:pt x="44" y="68"/>
                                  </a:cubicBezTo>
                                  <a:cubicBezTo>
                                    <a:pt x="43" y="68"/>
                                    <a:pt x="43" y="67"/>
                                    <a:pt x="43" y="67"/>
                                  </a:cubicBezTo>
                                  <a:lnTo>
                                    <a:pt x="43" y="29"/>
                                  </a:lnTo>
                                  <a:cubicBezTo>
                                    <a:pt x="43" y="25"/>
                                    <a:pt x="43" y="22"/>
                                    <a:pt x="42" y="19"/>
                                  </a:cubicBezTo>
                                  <a:cubicBezTo>
                                    <a:pt x="42" y="17"/>
                                    <a:pt x="41" y="14"/>
                                    <a:pt x="40" y="13"/>
                                  </a:cubicBezTo>
                                  <a:cubicBezTo>
                                    <a:pt x="38" y="11"/>
                                    <a:pt x="37" y="9"/>
                                    <a:pt x="35" y="9"/>
                                  </a:cubicBezTo>
                                  <a:cubicBezTo>
                                    <a:pt x="33" y="8"/>
                                    <a:pt x="31" y="7"/>
                                    <a:pt x="28" y="7"/>
                                  </a:cubicBezTo>
                                  <a:cubicBezTo>
                                    <a:pt x="25" y="7"/>
                                    <a:pt x="22" y="8"/>
                                    <a:pt x="18" y="11"/>
                                  </a:cubicBezTo>
                                  <a:cubicBezTo>
                                    <a:pt x="15" y="13"/>
                                    <a:pt x="12" y="16"/>
                                    <a:pt x="8" y="21"/>
                                  </a:cubicBezTo>
                                  <a:lnTo>
                                    <a:pt x="8" y="67"/>
                                  </a:lnTo>
                                  <a:cubicBezTo>
                                    <a:pt x="8" y="67"/>
                                    <a:pt x="8" y="68"/>
                                    <a:pt x="8" y="68"/>
                                  </a:cubicBezTo>
                                  <a:cubicBezTo>
                                    <a:pt x="8" y="68"/>
                                    <a:pt x="7" y="68"/>
                                    <a:pt x="7" y="68"/>
                                  </a:cubicBezTo>
                                  <a:cubicBezTo>
                                    <a:pt x="7" y="69"/>
                                    <a:pt x="6" y="69"/>
                                    <a:pt x="6" y="69"/>
                                  </a:cubicBezTo>
                                  <a:cubicBezTo>
                                    <a:pt x="5" y="69"/>
                                    <a:pt x="5" y="69"/>
                                    <a:pt x="4" y="69"/>
                                  </a:cubicBezTo>
                                  <a:cubicBezTo>
                                    <a:pt x="3" y="69"/>
                                    <a:pt x="2" y="69"/>
                                    <a:pt x="2" y="69"/>
                                  </a:cubicBezTo>
                                  <a:cubicBezTo>
                                    <a:pt x="1" y="69"/>
                                    <a:pt x="1" y="69"/>
                                    <a:pt x="0" y="68"/>
                                  </a:cubicBezTo>
                                  <a:cubicBezTo>
                                    <a:pt x="0" y="68"/>
                                    <a:pt x="0" y="68"/>
                                    <a:pt x="0" y="68"/>
                                  </a:cubicBezTo>
                                  <a:cubicBezTo>
                                    <a:pt x="0" y="68"/>
                                    <a:pt x="0" y="67"/>
                                    <a:pt x="0" y="67"/>
                                  </a:cubicBezTo>
                                  <a:lnTo>
                                    <a:pt x="0" y="3"/>
                                  </a:lnTo>
                                  <a:cubicBezTo>
                                    <a:pt x="0" y="2"/>
                                    <a:pt x="0" y="2"/>
                                    <a:pt x="0" y="2"/>
                                  </a:cubicBezTo>
                                  <a:cubicBezTo>
                                    <a:pt x="0" y="2"/>
                                    <a:pt x="0" y="1"/>
                                    <a:pt x="0" y="1"/>
                                  </a:cubicBezTo>
                                  <a:cubicBezTo>
                                    <a:pt x="1" y="1"/>
                                    <a:pt x="1" y="1"/>
                                    <a:pt x="2" y="1"/>
                                  </a:cubicBezTo>
                                  <a:cubicBezTo>
                                    <a:pt x="2" y="1"/>
                                    <a:pt x="3" y="1"/>
                                    <a:pt x="4" y="1"/>
                                  </a:cubicBezTo>
                                  <a:cubicBezTo>
                                    <a:pt x="4" y="1"/>
                                    <a:pt x="5" y="1"/>
                                    <a:pt x="6" y="1"/>
                                  </a:cubicBezTo>
                                  <a:cubicBezTo>
                                    <a:pt x="6" y="1"/>
                                    <a:pt x="6" y="1"/>
                                    <a:pt x="7" y="1"/>
                                  </a:cubicBezTo>
                                  <a:cubicBezTo>
                                    <a:pt x="7" y="1"/>
                                    <a:pt x="7" y="2"/>
                                    <a:pt x="7" y="2"/>
                                  </a:cubicBezTo>
                                  <a:cubicBezTo>
                                    <a:pt x="8" y="2"/>
                                    <a:pt x="8" y="2"/>
                                    <a:pt x="8" y="3"/>
                                  </a:cubicBezTo>
                                  <a:lnTo>
                                    <a:pt x="8" y="12"/>
                                  </a:lnTo>
                                  <a:cubicBezTo>
                                    <a:pt x="11" y="8"/>
                                    <a:pt x="15" y="5"/>
                                    <a:pt x="18" y="3"/>
                                  </a:cubicBezTo>
                                  <a:cubicBezTo>
                                    <a:pt x="22" y="1"/>
                                    <a:pt x="26" y="0"/>
                                    <a:pt x="29" y="0"/>
                                  </a:cubicBezTo>
                                  <a:cubicBezTo>
                                    <a:pt x="33" y="0"/>
                                    <a:pt x="37" y="1"/>
                                    <a:pt x="40" y="2"/>
                                  </a:cubicBezTo>
                                  <a:cubicBezTo>
                                    <a:pt x="43" y="4"/>
                                    <a:pt x="45" y="5"/>
                                    <a:pt x="47" y="8"/>
                                  </a:cubicBezTo>
                                  <a:cubicBezTo>
                                    <a:pt x="49" y="10"/>
                                    <a:pt x="50" y="13"/>
                                    <a:pt x="51" y="16"/>
                                  </a:cubicBezTo>
                                  <a:cubicBezTo>
                                    <a:pt x="51" y="20"/>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1" name="Freeform 168"/>
                          <wps:cNvSpPr>
                            <a:spLocks noEditPoints="1"/>
                          </wps:cNvSpPr>
                          <wps:spPr bwMode="auto">
                            <a:xfrm>
                              <a:off x="2804" y="2426"/>
                              <a:ext cx="59" cy="107"/>
                            </a:xfrm>
                            <a:custGeom>
                              <a:avLst/>
                              <a:gdLst>
                                <a:gd name="T0" fmla="*/ 56 w 56"/>
                                <a:gd name="T1" fmla="*/ 98 h 101"/>
                                <a:gd name="T2" fmla="*/ 56 w 56"/>
                                <a:gd name="T3" fmla="*/ 98 h 101"/>
                                <a:gd name="T4" fmla="*/ 56 w 56"/>
                                <a:gd name="T5" fmla="*/ 99 h 101"/>
                                <a:gd name="T6" fmla="*/ 55 w 56"/>
                                <a:gd name="T7" fmla="*/ 100 h 101"/>
                                <a:gd name="T8" fmla="*/ 54 w 56"/>
                                <a:gd name="T9" fmla="*/ 100 h 101"/>
                                <a:gd name="T10" fmla="*/ 52 w 56"/>
                                <a:gd name="T11" fmla="*/ 100 h 101"/>
                                <a:gd name="T12" fmla="*/ 51 w 56"/>
                                <a:gd name="T13" fmla="*/ 100 h 101"/>
                                <a:gd name="T14" fmla="*/ 49 w 56"/>
                                <a:gd name="T15" fmla="*/ 100 h 101"/>
                                <a:gd name="T16" fmla="*/ 49 w 56"/>
                                <a:gd name="T17" fmla="*/ 99 h 101"/>
                                <a:gd name="T18" fmla="*/ 48 w 56"/>
                                <a:gd name="T19" fmla="*/ 98 h 101"/>
                                <a:gd name="T20" fmla="*/ 48 w 56"/>
                                <a:gd name="T21" fmla="*/ 89 h 101"/>
                                <a:gd name="T22" fmla="*/ 38 w 56"/>
                                <a:gd name="T23" fmla="*/ 98 h 101"/>
                                <a:gd name="T24" fmla="*/ 26 w 56"/>
                                <a:gd name="T25" fmla="*/ 101 h 101"/>
                                <a:gd name="T26" fmla="*/ 14 w 56"/>
                                <a:gd name="T27" fmla="*/ 98 h 101"/>
                                <a:gd name="T28" fmla="*/ 6 w 56"/>
                                <a:gd name="T29" fmla="*/ 91 h 101"/>
                                <a:gd name="T30" fmla="*/ 1 w 56"/>
                                <a:gd name="T31" fmla="*/ 80 h 101"/>
                                <a:gd name="T32" fmla="*/ 0 w 56"/>
                                <a:gd name="T33" fmla="*/ 67 h 101"/>
                                <a:gd name="T34" fmla="*/ 2 w 56"/>
                                <a:gd name="T35" fmla="*/ 52 h 101"/>
                                <a:gd name="T36" fmla="*/ 7 w 56"/>
                                <a:gd name="T37" fmla="*/ 41 h 101"/>
                                <a:gd name="T38" fmla="*/ 16 w 56"/>
                                <a:gd name="T39" fmla="*/ 33 h 101"/>
                                <a:gd name="T40" fmla="*/ 28 w 56"/>
                                <a:gd name="T41" fmla="*/ 31 h 101"/>
                                <a:gd name="T42" fmla="*/ 38 w 56"/>
                                <a:gd name="T43" fmla="*/ 34 h 101"/>
                                <a:gd name="T44" fmla="*/ 48 w 56"/>
                                <a:gd name="T45" fmla="*/ 41 h 101"/>
                                <a:gd name="T46" fmla="*/ 48 w 56"/>
                                <a:gd name="T47" fmla="*/ 2 h 101"/>
                                <a:gd name="T48" fmla="*/ 48 w 56"/>
                                <a:gd name="T49" fmla="*/ 2 h 101"/>
                                <a:gd name="T50" fmla="*/ 49 w 56"/>
                                <a:gd name="T51" fmla="*/ 1 h 101"/>
                                <a:gd name="T52" fmla="*/ 50 w 56"/>
                                <a:gd name="T53" fmla="*/ 1 h 101"/>
                                <a:gd name="T54" fmla="*/ 52 w 56"/>
                                <a:gd name="T55" fmla="*/ 0 h 101"/>
                                <a:gd name="T56" fmla="*/ 54 w 56"/>
                                <a:gd name="T57" fmla="*/ 1 h 101"/>
                                <a:gd name="T58" fmla="*/ 55 w 56"/>
                                <a:gd name="T59" fmla="*/ 1 h 101"/>
                                <a:gd name="T60" fmla="*/ 56 w 56"/>
                                <a:gd name="T61" fmla="*/ 2 h 101"/>
                                <a:gd name="T62" fmla="*/ 56 w 56"/>
                                <a:gd name="T63" fmla="*/ 2 h 101"/>
                                <a:gd name="T64" fmla="*/ 56 w 56"/>
                                <a:gd name="T65" fmla="*/ 98 h 101"/>
                                <a:gd name="T66" fmla="*/ 48 w 56"/>
                                <a:gd name="T67" fmla="*/ 52 h 101"/>
                                <a:gd name="T68" fmla="*/ 48 w 56"/>
                                <a:gd name="T69" fmla="*/ 52 h 101"/>
                                <a:gd name="T70" fmla="*/ 37 w 56"/>
                                <a:gd name="T71" fmla="*/ 42 h 101"/>
                                <a:gd name="T72" fmla="*/ 27 w 56"/>
                                <a:gd name="T73" fmla="*/ 38 h 101"/>
                                <a:gd name="T74" fmla="*/ 19 w 56"/>
                                <a:gd name="T75" fmla="*/ 41 h 101"/>
                                <a:gd name="T76" fmla="*/ 13 w 56"/>
                                <a:gd name="T77" fmla="*/ 47 h 101"/>
                                <a:gd name="T78" fmla="*/ 10 w 56"/>
                                <a:gd name="T79" fmla="*/ 55 h 101"/>
                                <a:gd name="T80" fmla="*/ 9 w 56"/>
                                <a:gd name="T81" fmla="*/ 65 h 101"/>
                                <a:gd name="T82" fmla="*/ 10 w 56"/>
                                <a:gd name="T83" fmla="*/ 76 h 101"/>
                                <a:gd name="T84" fmla="*/ 13 w 56"/>
                                <a:gd name="T85" fmla="*/ 85 h 101"/>
                                <a:gd name="T86" fmla="*/ 18 w 56"/>
                                <a:gd name="T87" fmla="*/ 91 h 101"/>
                                <a:gd name="T88" fmla="*/ 27 w 56"/>
                                <a:gd name="T89" fmla="*/ 93 h 101"/>
                                <a:gd name="T90" fmla="*/ 32 w 56"/>
                                <a:gd name="T91" fmla="*/ 93 h 101"/>
                                <a:gd name="T92" fmla="*/ 37 w 56"/>
                                <a:gd name="T93" fmla="*/ 90 h 101"/>
                                <a:gd name="T94" fmla="*/ 42 w 56"/>
                                <a:gd name="T95" fmla="*/ 86 h 101"/>
                                <a:gd name="T96" fmla="*/ 48 w 56"/>
                                <a:gd name="T97" fmla="*/ 80 h 101"/>
                                <a:gd name="T98" fmla="*/ 48 w 56"/>
                                <a:gd name="T99" fmla="*/ 52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1">
                                  <a:moveTo>
                                    <a:pt x="56" y="98"/>
                                  </a:moveTo>
                                  <a:lnTo>
                                    <a:pt x="56" y="98"/>
                                  </a:lnTo>
                                  <a:cubicBezTo>
                                    <a:pt x="56" y="98"/>
                                    <a:pt x="56" y="99"/>
                                    <a:pt x="56" y="99"/>
                                  </a:cubicBezTo>
                                  <a:cubicBezTo>
                                    <a:pt x="56" y="99"/>
                                    <a:pt x="56" y="99"/>
                                    <a:pt x="55" y="100"/>
                                  </a:cubicBezTo>
                                  <a:cubicBezTo>
                                    <a:pt x="55" y="100"/>
                                    <a:pt x="55" y="100"/>
                                    <a:pt x="54" y="100"/>
                                  </a:cubicBezTo>
                                  <a:cubicBezTo>
                                    <a:pt x="54" y="100"/>
                                    <a:pt x="53" y="100"/>
                                    <a:pt x="52" y="100"/>
                                  </a:cubicBezTo>
                                  <a:cubicBezTo>
                                    <a:pt x="52" y="100"/>
                                    <a:pt x="51" y="100"/>
                                    <a:pt x="51" y="100"/>
                                  </a:cubicBezTo>
                                  <a:cubicBezTo>
                                    <a:pt x="50" y="100"/>
                                    <a:pt x="50" y="100"/>
                                    <a:pt x="49" y="100"/>
                                  </a:cubicBezTo>
                                  <a:cubicBezTo>
                                    <a:pt x="49" y="99"/>
                                    <a:pt x="49" y="99"/>
                                    <a:pt x="49" y="99"/>
                                  </a:cubicBezTo>
                                  <a:cubicBezTo>
                                    <a:pt x="48" y="99"/>
                                    <a:pt x="48" y="98"/>
                                    <a:pt x="48" y="98"/>
                                  </a:cubicBezTo>
                                  <a:lnTo>
                                    <a:pt x="48" y="89"/>
                                  </a:lnTo>
                                  <a:cubicBezTo>
                                    <a:pt x="45" y="93"/>
                                    <a:pt x="41" y="95"/>
                                    <a:pt x="38" y="98"/>
                                  </a:cubicBezTo>
                                  <a:cubicBezTo>
                                    <a:pt x="34" y="100"/>
                                    <a:pt x="30" y="101"/>
                                    <a:pt x="26" y="101"/>
                                  </a:cubicBezTo>
                                  <a:cubicBezTo>
                                    <a:pt x="21" y="101"/>
                                    <a:pt x="17" y="100"/>
                                    <a:pt x="14" y="98"/>
                                  </a:cubicBezTo>
                                  <a:cubicBezTo>
                                    <a:pt x="11" y="96"/>
                                    <a:pt x="8" y="94"/>
                                    <a:pt x="6" y="91"/>
                                  </a:cubicBezTo>
                                  <a:cubicBezTo>
                                    <a:pt x="4" y="88"/>
                                    <a:pt x="2" y="84"/>
                                    <a:pt x="1" y="80"/>
                                  </a:cubicBezTo>
                                  <a:cubicBezTo>
                                    <a:pt x="0" y="76"/>
                                    <a:pt x="0" y="71"/>
                                    <a:pt x="0" y="67"/>
                                  </a:cubicBezTo>
                                  <a:cubicBezTo>
                                    <a:pt x="0" y="61"/>
                                    <a:pt x="1" y="56"/>
                                    <a:pt x="2" y="52"/>
                                  </a:cubicBezTo>
                                  <a:cubicBezTo>
                                    <a:pt x="3" y="47"/>
                                    <a:pt x="5" y="44"/>
                                    <a:pt x="7" y="41"/>
                                  </a:cubicBezTo>
                                  <a:cubicBezTo>
                                    <a:pt x="9" y="37"/>
                                    <a:pt x="12" y="35"/>
                                    <a:pt x="16" y="33"/>
                                  </a:cubicBezTo>
                                  <a:cubicBezTo>
                                    <a:pt x="19" y="32"/>
                                    <a:pt x="23" y="31"/>
                                    <a:pt x="28" y="31"/>
                                  </a:cubicBezTo>
                                  <a:cubicBezTo>
                                    <a:pt x="31" y="31"/>
                                    <a:pt x="35" y="32"/>
                                    <a:pt x="38" y="34"/>
                                  </a:cubicBezTo>
                                  <a:cubicBezTo>
                                    <a:pt x="41" y="35"/>
                                    <a:pt x="45" y="38"/>
                                    <a:pt x="48" y="41"/>
                                  </a:cubicBezTo>
                                  <a:lnTo>
                                    <a:pt x="48" y="2"/>
                                  </a:lnTo>
                                  <a:cubicBezTo>
                                    <a:pt x="48" y="2"/>
                                    <a:pt x="48" y="2"/>
                                    <a:pt x="48" y="2"/>
                                  </a:cubicBezTo>
                                  <a:cubicBezTo>
                                    <a:pt x="48" y="1"/>
                                    <a:pt x="48" y="1"/>
                                    <a:pt x="49" y="1"/>
                                  </a:cubicBezTo>
                                  <a:cubicBezTo>
                                    <a:pt x="49" y="1"/>
                                    <a:pt x="49" y="1"/>
                                    <a:pt x="50" y="1"/>
                                  </a:cubicBezTo>
                                  <a:cubicBezTo>
                                    <a:pt x="50" y="1"/>
                                    <a:pt x="51" y="0"/>
                                    <a:pt x="52" y="0"/>
                                  </a:cubicBezTo>
                                  <a:cubicBezTo>
                                    <a:pt x="53" y="0"/>
                                    <a:pt x="54" y="1"/>
                                    <a:pt x="54" y="1"/>
                                  </a:cubicBezTo>
                                  <a:cubicBezTo>
                                    <a:pt x="55" y="1"/>
                                    <a:pt x="55" y="1"/>
                                    <a:pt x="55" y="1"/>
                                  </a:cubicBezTo>
                                  <a:cubicBezTo>
                                    <a:pt x="56" y="1"/>
                                    <a:pt x="56" y="1"/>
                                    <a:pt x="56" y="2"/>
                                  </a:cubicBezTo>
                                  <a:cubicBezTo>
                                    <a:pt x="56" y="2"/>
                                    <a:pt x="56" y="2"/>
                                    <a:pt x="56" y="2"/>
                                  </a:cubicBezTo>
                                  <a:lnTo>
                                    <a:pt x="56" y="98"/>
                                  </a:lnTo>
                                  <a:close/>
                                  <a:moveTo>
                                    <a:pt x="48" y="52"/>
                                  </a:moveTo>
                                  <a:lnTo>
                                    <a:pt x="48" y="52"/>
                                  </a:lnTo>
                                  <a:cubicBezTo>
                                    <a:pt x="44" y="47"/>
                                    <a:pt x="41" y="44"/>
                                    <a:pt x="37" y="42"/>
                                  </a:cubicBezTo>
                                  <a:cubicBezTo>
                                    <a:pt x="34" y="39"/>
                                    <a:pt x="31" y="38"/>
                                    <a:pt x="27" y="38"/>
                                  </a:cubicBezTo>
                                  <a:cubicBezTo>
                                    <a:pt x="24" y="38"/>
                                    <a:pt x="21" y="39"/>
                                    <a:pt x="19" y="41"/>
                                  </a:cubicBezTo>
                                  <a:cubicBezTo>
                                    <a:pt x="16" y="42"/>
                                    <a:pt x="14" y="44"/>
                                    <a:pt x="13" y="47"/>
                                  </a:cubicBezTo>
                                  <a:cubicBezTo>
                                    <a:pt x="12" y="49"/>
                                    <a:pt x="10" y="52"/>
                                    <a:pt x="10" y="55"/>
                                  </a:cubicBezTo>
                                  <a:cubicBezTo>
                                    <a:pt x="9" y="59"/>
                                    <a:pt x="9" y="62"/>
                                    <a:pt x="9" y="65"/>
                                  </a:cubicBezTo>
                                  <a:cubicBezTo>
                                    <a:pt x="9" y="69"/>
                                    <a:pt x="9" y="72"/>
                                    <a:pt x="10" y="76"/>
                                  </a:cubicBezTo>
                                  <a:cubicBezTo>
                                    <a:pt x="10" y="79"/>
                                    <a:pt x="11" y="82"/>
                                    <a:pt x="13" y="85"/>
                                  </a:cubicBezTo>
                                  <a:cubicBezTo>
                                    <a:pt x="14" y="87"/>
                                    <a:pt x="16" y="89"/>
                                    <a:pt x="18" y="91"/>
                                  </a:cubicBezTo>
                                  <a:cubicBezTo>
                                    <a:pt x="20" y="93"/>
                                    <a:pt x="23" y="93"/>
                                    <a:pt x="27" y="93"/>
                                  </a:cubicBezTo>
                                  <a:cubicBezTo>
                                    <a:pt x="28" y="93"/>
                                    <a:pt x="30" y="93"/>
                                    <a:pt x="32" y="93"/>
                                  </a:cubicBezTo>
                                  <a:cubicBezTo>
                                    <a:pt x="33" y="92"/>
                                    <a:pt x="35" y="91"/>
                                    <a:pt x="37" y="90"/>
                                  </a:cubicBezTo>
                                  <a:cubicBezTo>
                                    <a:pt x="38" y="89"/>
                                    <a:pt x="40" y="88"/>
                                    <a:pt x="42" y="86"/>
                                  </a:cubicBezTo>
                                  <a:cubicBezTo>
                                    <a:pt x="44" y="84"/>
                                    <a:pt x="46" y="82"/>
                                    <a:pt x="48" y="80"/>
                                  </a:cubicBezTo>
                                  <a:lnTo>
                                    <a:pt x="48" y="52"/>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2" name="Freeform 169"/>
                          <wps:cNvSpPr>
                            <a:spLocks noEditPoints="1"/>
                          </wps:cNvSpPr>
                          <wps:spPr bwMode="auto">
                            <a:xfrm>
                              <a:off x="2892" y="2432"/>
                              <a:ext cx="12" cy="100"/>
                            </a:xfrm>
                            <a:custGeom>
                              <a:avLst/>
                              <a:gdLst>
                                <a:gd name="T0" fmla="*/ 9 w 11"/>
                                <a:gd name="T1" fmla="*/ 92 h 94"/>
                                <a:gd name="T2" fmla="*/ 9 w 11"/>
                                <a:gd name="T3" fmla="*/ 92 h 94"/>
                                <a:gd name="T4" fmla="*/ 9 w 11"/>
                                <a:gd name="T5" fmla="*/ 93 h 94"/>
                                <a:gd name="T6" fmla="*/ 9 w 11"/>
                                <a:gd name="T7" fmla="*/ 93 h 94"/>
                                <a:gd name="T8" fmla="*/ 7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9 w 11"/>
                                <a:gd name="T37" fmla="*/ 28 h 94"/>
                                <a:gd name="T38" fmla="*/ 9 w 11"/>
                                <a:gd name="T39" fmla="*/ 92 h 94"/>
                                <a:gd name="T40" fmla="*/ 11 w 11"/>
                                <a:gd name="T41" fmla="*/ 6 h 94"/>
                                <a:gd name="T42" fmla="*/ 11 w 11"/>
                                <a:gd name="T43" fmla="*/ 6 h 94"/>
                                <a:gd name="T44" fmla="*/ 9 w 11"/>
                                <a:gd name="T45" fmla="*/ 10 h 94"/>
                                <a:gd name="T46" fmla="*/ 5 w 11"/>
                                <a:gd name="T47" fmla="*/ 12 h 94"/>
                                <a:gd name="T48" fmla="*/ 1 w 11"/>
                                <a:gd name="T49" fmla="*/ 10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9" y="92"/>
                                  </a:moveTo>
                                  <a:lnTo>
                                    <a:pt x="9" y="92"/>
                                  </a:lnTo>
                                  <a:cubicBezTo>
                                    <a:pt x="9" y="92"/>
                                    <a:pt x="9" y="93"/>
                                    <a:pt x="9" y="93"/>
                                  </a:cubicBezTo>
                                  <a:cubicBezTo>
                                    <a:pt x="9" y="93"/>
                                    <a:pt x="9" y="93"/>
                                    <a:pt x="9" y="93"/>
                                  </a:cubicBezTo>
                                  <a:cubicBezTo>
                                    <a:pt x="8" y="94"/>
                                    <a:pt x="8" y="94"/>
                                    <a:pt x="7" y="94"/>
                                  </a:cubicBezTo>
                                  <a:cubicBezTo>
                                    <a:pt x="7" y="94"/>
                                    <a:pt x="6" y="94"/>
                                    <a:pt x="5" y="94"/>
                                  </a:cubicBezTo>
                                  <a:cubicBezTo>
                                    <a:pt x="4" y="94"/>
                                    <a:pt x="4" y="94"/>
                                    <a:pt x="3" y="94"/>
                                  </a:cubicBezTo>
                                  <a:cubicBezTo>
                                    <a:pt x="3" y="94"/>
                                    <a:pt x="2" y="94"/>
                                    <a:pt x="2" y="93"/>
                                  </a:cubicBezTo>
                                  <a:cubicBezTo>
                                    <a:pt x="1" y="93"/>
                                    <a:pt x="1" y="93"/>
                                    <a:pt x="1" y="93"/>
                                  </a:cubicBezTo>
                                  <a:cubicBezTo>
                                    <a:pt x="1" y="93"/>
                                    <a:pt x="1" y="92"/>
                                    <a:pt x="1" y="92"/>
                                  </a:cubicBezTo>
                                  <a:lnTo>
                                    <a:pt x="1" y="28"/>
                                  </a:lnTo>
                                  <a:cubicBezTo>
                                    <a:pt x="1" y="27"/>
                                    <a:pt x="1" y="27"/>
                                    <a:pt x="1" y="27"/>
                                  </a:cubicBezTo>
                                  <a:cubicBezTo>
                                    <a:pt x="1" y="27"/>
                                    <a:pt x="1" y="26"/>
                                    <a:pt x="2" y="26"/>
                                  </a:cubicBezTo>
                                  <a:cubicBezTo>
                                    <a:pt x="2" y="26"/>
                                    <a:pt x="3" y="26"/>
                                    <a:pt x="3" y="26"/>
                                  </a:cubicBezTo>
                                  <a:cubicBezTo>
                                    <a:pt x="4" y="26"/>
                                    <a:pt x="4" y="26"/>
                                    <a:pt x="5" y="26"/>
                                  </a:cubicBezTo>
                                  <a:cubicBezTo>
                                    <a:pt x="6" y="26"/>
                                    <a:pt x="7" y="26"/>
                                    <a:pt x="7" y="26"/>
                                  </a:cubicBezTo>
                                  <a:cubicBezTo>
                                    <a:pt x="8" y="26"/>
                                    <a:pt x="8" y="26"/>
                                    <a:pt x="9" y="26"/>
                                  </a:cubicBezTo>
                                  <a:cubicBezTo>
                                    <a:pt x="9" y="26"/>
                                    <a:pt x="9" y="27"/>
                                    <a:pt x="9" y="27"/>
                                  </a:cubicBezTo>
                                  <a:cubicBezTo>
                                    <a:pt x="9" y="27"/>
                                    <a:pt x="9" y="27"/>
                                    <a:pt x="9" y="28"/>
                                  </a:cubicBezTo>
                                  <a:lnTo>
                                    <a:pt x="9" y="92"/>
                                  </a:lnTo>
                                  <a:close/>
                                  <a:moveTo>
                                    <a:pt x="11" y="6"/>
                                  </a:moveTo>
                                  <a:lnTo>
                                    <a:pt x="11" y="6"/>
                                  </a:lnTo>
                                  <a:cubicBezTo>
                                    <a:pt x="11" y="8"/>
                                    <a:pt x="10" y="10"/>
                                    <a:pt x="9" y="10"/>
                                  </a:cubicBezTo>
                                  <a:cubicBezTo>
                                    <a:pt x="9" y="11"/>
                                    <a:pt x="7" y="12"/>
                                    <a:pt x="5" y="12"/>
                                  </a:cubicBezTo>
                                  <a:cubicBezTo>
                                    <a:pt x="3" y="12"/>
                                    <a:pt x="2" y="11"/>
                                    <a:pt x="1" y="10"/>
                                  </a:cubicBezTo>
                                  <a:cubicBezTo>
                                    <a:pt x="0" y="10"/>
                                    <a:pt x="0" y="8"/>
                                    <a:pt x="0" y="6"/>
                                  </a:cubicBezTo>
                                  <a:cubicBezTo>
                                    <a:pt x="0" y="4"/>
                                    <a:pt x="0" y="2"/>
                                    <a:pt x="1" y="1"/>
                                  </a:cubicBezTo>
                                  <a:cubicBezTo>
                                    <a:pt x="2" y="0"/>
                                    <a:pt x="3" y="0"/>
                                    <a:pt x="5" y="0"/>
                                  </a:cubicBezTo>
                                  <a:cubicBezTo>
                                    <a:pt x="7" y="0"/>
                                    <a:pt x="9" y="0"/>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3" name="Freeform 170"/>
                          <wps:cNvSpPr>
                            <a:spLocks/>
                          </wps:cNvSpPr>
                          <wps:spPr bwMode="auto">
                            <a:xfrm>
                              <a:off x="2920" y="2441"/>
                              <a:ext cx="42" cy="92"/>
                            </a:xfrm>
                            <a:custGeom>
                              <a:avLst/>
                              <a:gdLst>
                                <a:gd name="T0" fmla="*/ 40 w 40"/>
                                <a:gd name="T1" fmla="*/ 80 h 87"/>
                                <a:gd name="T2" fmla="*/ 40 w 40"/>
                                <a:gd name="T3" fmla="*/ 80 h 87"/>
                                <a:gd name="T4" fmla="*/ 40 w 40"/>
                                <a:gd name="T5" fmla="*/ 83 h 87"/>
                                <a:gd name="T6" fmla="*/ 39 w 40"/>
                                <a:gd name="T7" fmla="*/ 84 h 87"/>
                                <a:gd name="T8" fmla="*/ 37 w 40"/>
                                <a:gd name="T9" fmla="*/ 85 h 87"/>
                                <a:gd name="T10" fmla="*/ 35 w 40"/>
                                <a:gd name="T11" fmla="*/ 86 h 87"/>
                                <a:gd name="T12" fmla="*/ 32 w 40"/>
                                <a:gd name="T13" fmla="*/ 86 h 87"/>
                                <a:gd name="T14" fmla="*/ 29 w 40"/>
                                <a:gd name="T15" fmla="*/ 87 h 87"/>
                                <a:gd name="T16" fmla="*/ 21 w 40"/>
                                <a:gd name="T17" fmla="*/ 85 h 87"/>
                                <a:gd name="T18" fmla="*/ 15 w 40"/>
                                <a:gd name="T19" fmla="*/ 81 h 87"/>
                                <a:gd name="T20" fmla="*/ 12 w 40"/>
                                <a:gd name="T21" fmla="*/ 75 h 87"/>
                                <a:gd name="T22" fmla="*/ 11 w 40"/>
                                <a:gd name="T23" fmla="*/ 65 h 87"/>
                                <a:gd name="T24" fmla="*/ 11 w 40"/>
                                <a:gd name="T25" fmla="*/ 25 h 87"/>
                                <a:gd name="T26" fmla="*/ 2 w 40"/>
                                <a:gd name="T27" fmla="*/ 25 h 87"/>
                                <a:gd name="T28" fmla="*/ 0 w 40"/>
                                <a:gd name="T29" fmla="*/ 24 h 87"/>
                                <a:gd name="T30" fmla="*/ 0 w 40"/>
                                <a:gd name="T31" fmla="*/ 22 h 87"/>
                                <a:gd name="T32" fmla="*/ 0 w 40"/>
                                <a:gd name="T33" fmla="*/ 20 h 87"/>
                                <a:gd name="T34" fmla="*/ 0 w 40"/>
                                <a:gd name="T35" fmla="*/ 19 h 87"/>
                                <a:gd name="T36" fmla="*/ 1 w 40"/>
                                <a:gd name="T37" fmla="*/ 18 h 87"/>
                                <a:gd name="T38" fmla="*/ 2 w 40"/>
                                <a:gd name="T39" fmla="*/ 18 h 87"/>
                                <a:gd name="T40" fmla="*/ 11 w 40"/>
                                <a:gd name="T41" fmla="*/ 18 h 87"/>
                                <a:gd name="T42" fmla="*/ 11 w 40"/>
                                <a:gd name="T43" fmla="*/ 2 h 87"/>
                                <a:gd name="T44" fmla="*/ 12 w 40"/>
                                <a:gd name="T45" fmla="*/ 1 h 87"/>
                                <a:gd name="T46" fmla="*/ 12 w 40"/>
                                <a:gd name="T47" fmla="*/ 1 h 87"/>
                                <a:gd name="T48" fmla="*/ 14 w 40"/>
                                <a:gd name="T49" fmla="*/ 0 h 87"/>
                                <a:gd name="T50" fmla="*/ 16 w 40"/>
                                <a:gd name="T51" fmla="*/ 0 h 87"/>
                                <a:gd name="T52" fmla="*/ 18 w 40"/>
                                <a:gd name="T53" fmla="*/ 0 h 87"/>
                                <a:gd name="T54" fmla="*/ 19 w 40"/>
                                <a:gd name="T55" fmla="*/ 1 h 87"/>
                                <a:gd name="T56" fmla="*/ 20 w 40"/>
                                <a:gd name="T57" fmla="*/ 1 h 87"/>
                                <a:gd name="T58" fmla="*/ 20 w 40"/>
                                <a:gd name="T59" fmla="*/ 2 h 87"/>
                                <a:gd name="T60" fmla="*/ 20 w 40"/>
                                <a:gd name="T61" fmla="*/ 18 h 87"/>
                                <a:gd name="T62" fmla="*/ 38 w 40"/>
                                <a:gd name="T63" fmla="*/ 18 h 87"/>
                                <a:gd name="T64" fmla="*/ 39 w 40"/>
                                <a:gd name="T65" fmla="*/ 18 h 87"/>
                                <a:gd name="T66" fmla="*/ 39 w 40"/>
                                <a:gd name="T67" fmla="*/ 19 h 87"/>
                                <a:gd name="T68" fmla="*/ 40 w 40"/>
                                <a:gd name="T69" fmla="*/ 20 h 87"/>
                                <a:gd name="T70" fmla="*/ 40 w 40"/>
                                <a:gd name="T71" fmla="*/ 22 h 87"/>
                                <a:gd name="T72" fmla="*/ 39 w 40"/>
                                <a:gd name="T73" fmla="*/ 24 h 87"/>
                                <a:gd name="T74" fmla="*/ 38 w 40"/>
                                <a:gd name="T75" fmla="*/ 25 h 87"/>
                                <a:gd name="T76" fmla="*/ 20 w 40"/>
                                <a:gd name="T77" fmla="*/ 25 h 87"/>
                                <a:gd name="T78" fmla="*/ 20 w 40"/>
                                <a:gd name="T79" fmla="*/ 64 h 87"/>
                                <a:gd name="T80" fmla="*/ 22 w 40"/>
                                <a:gd name="T81" fmla="*/ 75 h 87"/>
                                <a:gd name="T82" fmla="*/ 30 w 40"/>
                                <a:gd name="T83" fmla="*/ 79 h 87"/>
                                <a:gd name="T84" fmla="*/ 33 w 40"/>
                                <a:gd name="T85" fmla="*/ 79 h 87"/>
                                <a:gd name="T86" fmla="*/ 35 w 40"/>
                                <a:gd name="T87" fmla="*/ 78 h 87"/>
                                <a:gd name="T88" fmla="*/ 37 w 40"/>
                                <a:gd name="T89" fmla="*/ 77 h 87"/>
                                <a:gd name="T90" fmla="*/ 38 w 40"/>
                                <a:gd name="T91" fmla="*/ 77 h 87"/>
                                <a:gd name="T92" fmla="*/ 39 w 40"/>
                                <a:gd name="T93" fmla="*/ 77 h 87"/>
                                <a:gd name="T94" fmla="*/ 39 w 40"/>
                                <a:gd name="T95" fmla="*/ 78 h 87"/>
                                <a:gd name="T96" fmla="*/ 40 w 40"/>
                                <a:gd name="T97" fmla="*/ 79 h 87"/>
                                <a:gd name="T98" fmla="*/ 40 w 40"/>
                                <a:gd name="T99" fmla="*/ 80 h 87"/>
                                <a:gd name="T100" fmla="*/ 40 w 40"/>
                                <a:gd name="T101" fmla="*/ 8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7">
                                  <a:moveTo>
                                    <a:pt x="40" y="80"/>
                                  </a:moveTo>
                                  <a:lnTo>
                                    <a:pt x="40" y="80"/>
                                  </a:lnTo>
                                  <a:cubicBezTo>
                                    <a:pt x="40" y="81"/>
                                    <a:pt x="40" y="82"/>
                                    <a:pt x="40" y="83"/>
                                  </a:cubicBezTo>
                                  <a:cubicBezTo>
                                    <a:pt x="39" y="83"/>
                                    <a:pt x="39" y="84"/>
                                    <a:pt x="39" y="84"/>
                                  </a:cubicBezTo>
                                  <a:cubicBezTo>
                                    <a:pt x="38" y="84"/>
                                    <a:pt x="38" y="85"/>
                                    <a:pt x="37" y="85"/>
                                  </a:cubicBezTo>
                                  <a:cubicBezTo>
                                    <a:pt x="37" y="85"/>
                                    <a:pt x="36" y="86"/>
                                    <a:pt x="35" y="86"/>
                                  </a:cubicBezTo>
                                  <a:cubicBezTo>
                                    <a:pt x="34" y="86"/>
                                    <a:pt x="33" y="86"/>
                                    <a:pt x="32" y="86"/>
                                  </a:cubicBezTo>
                                  <a:cubicBezTo>
                                    <a:pt x="31" y="87"/>
                                    <a:pt x="30" y="87"/>
                                    <a:pt x="29" y="87"/>
                                  </a:cubicBezTo>
                                  <a:cubicBezTo>
                                    <a:pt x="26" y="87"/>
                                    <a:pt x="23" y="86"/>
                                    <a:pt x="21" y="85"/>
                                  </a:cubicBezTo>
                                  <a:cubicBezTo>
                                    <a:pt x="19" y="84"/>
                                    <a:pt x="17" y="83"/>
                                    <a:pt x="15" y="81"/>
                                  </a:cubicBezTo>
                                  <a:cubicBezTo>
                                    <a:pt x="14" y="80"/>
                                    <a:pt x="13" y="77"/>
                                    <a:pt x="12" y="75"/>
                                  </a:cubicBezTo>
                                  <a:cubicBezTo>
                                    <a:pt x="12" y="72"/>
                                    <a:pt x="11" y="69"/>
                                    <a:pt x="11" y="65"/>
                                  </a:cubicBezTo>
                                  <a:lnTo>
                                    <a:pt x="11" y="25"/>
                                  </a:lnTo>
                                  <a:lnTo>
                                    <a:pt x="2" y="25"/>
                                  </a:lnTo>
                                  <a:cubicBezTo>
                                    <a:pt x="1" y="25"/>
                                    <a:pt x="1" y="25"/>
                                    <a:pt x="0" y="24"/>
                                  </a:cubicBezTo>
                                  <a:cubicBezTo>
                                    <a:pt x="0" y="24"/>
                                    <a:pt x="0" y="23"/>
                                    <a:pt x="0" y="22"/>
                                  </a:cubicBezTo>
                                  <a:cubicBezTo>
                                    <a:pt x="0" y="21"/>
                                    <a:pt x="0" y="21"/>
                                    <a:pt x="0" y="20"/>
                                  </a:cubicBezTo>
                                  <a:cubicBezTo>
                                    <a:pt x="0" y="20"/>
                                    <a:pt x="0" y="19"/>
                                    <a:pt x="0" y="19"/>
                                  </a:cubicBezTo>
                                  <a:cubicBezTo>
                                    <a:pt x="0" y="19"/>
                                    <a:pt x="1" y="18"/>
                                    <a:pt x="1" y="18"/>
                                  </a:cubicBezTo>
                                  <a:cubicBezTo>
                                    <a:pt x="1" y="18"/>
                                    <a:pt x="1" y="18"/>
                                    <a:pt x="2" y="18"/>
                                  </a:cubicBezTo>
                                  <a:lnTo>
                                    <a:pt x="11" y="18"/>
                                  </a:lnTo>
                                  <a:lnTo>
                                    <a:pt x="11" y="2"/>
                                  </a:lnTo>
                                  <a:cubicBezTo>
                                    <a:pt x="11" y="2"/>
                                    <a:pt x="11" y="2"/>
                                    <a:pt x="12" y="1"/>
                                  </a:cubicBezTo>
                                  <a:cubicBezTo>
                                    <a:pt x="12" y="1"/>
                                    <a:pt x="12" y="1"/>
                                    <a:pt x="12" y="1"/>
                                  </a:cubicBezTo>
                                  <a:cubicBezTo>
                                    <a:pt x="13" y="1"/>
                                    <a:pt x="13" y="1"/>
                                    <a:pt x="14" y="0"/>
                                  </a:cubicBezTo>
                                  <a:cubicBezTo>
                                    <a:pt x="14" y="0"/>
                                    <a:pt x="15" y="0"/>
                                    <a:pt x="16" y="0"/>
                                  </a:cubicBezTo>
                                  <a:cubicBezTo>
                                    <a:pt x="16" y="0"/>
                                    <a:pt x="17" y="0"/>
                                    <a:pt x="18" y="0"/>
                                  </a:cubicBezTo>
                                  <a:cubicBezTo>
                                    <a:pt x="18" y="1"/>
                                    <a:pt x="19" y="1"/>
                                    <a:pt x="19" y="1"/>
                                  </a:cubicBezTo>
                                  <a:cubicBezTo>
                                    <a:pt x="19" y="1"/>
                                    <a:pt x="19" y="1"/>
                                    <a:pt x="20" y="1"/>
                                  </a:cubicBezTo>
                                  <a:cubicBezTo>
                                    <a:pt x="20" y="2"/>
                                    <a:pt x="20" y="2"/>
                                    <a:pt x="20" y="2"/>
                                  </a:cubicBezTo>
                                  <a:lnTo>
                                    <a:pt x="20" y="18"/>
                                  </a:lnTo>
                                  <a:lnTo>
                                    <a:pt x="38" y="18"/>
                                  </a:lnTo>
                                  <a:cubicBezTo>
                                    <a:pt x="38" y="18"/>
                                    <a:pt x="38" y="18"/>
                                    <a:pt x="39" y="18"/>
                                  </a:cubicBezTo>
                                  <a:cubicBezTo>
                                    <a:pt x="39" y="18"/>
                                    <a:pt x="39" y="19"/>
                                    <a:pt x="39" y="19"/>
                                  </a:cubicBezTo>
                                  <a:cubicBezTo>
                                    <a:pt x="39" y="19"/>
                                    <a:pt x="40" y="20"/>
                                    <a:pt x="40" y="20"/>
                                  </a:cubicBezTo>
                                  <a:cubicBezTo>
                                    <a:pt x="40" y="21"/>
                                    <a:pt x="40" y="21"/>
                                    <a:pt x="40" y="22"/>
                                  </a:cubicBezTo>
                                  <a:cubicBezTo>
                                    <a:pt x="40" y="23"/>
                                    <a:pt x="40" y="24"/>
                                    <a:pt x="39" y="24"/>
                                  </a:cubicBezTo>
                                  <a:cubicBezTo>
                                    <a:pt x="39" y="25"/>
                                    <a:pt x="38" y="25"/>
                                    <a:pt x="38" y="25"/>
                                  </a:cubicBezTo>
                                  <a:lnTo>
                                    <a:pt x="20" y="25"/>
                                  </a:lnTo>
                                  <a:lnTo>
                                    <a:pt x="20" y="64"/>
                                  </a:lnTo>
                                  <a:cubicBezTo>
                                    <a:pt x="20" y="69"/>
                                    <a:pt x="21" y="73"/>
                                    <a:pt x="22" y="75"/>
                                  </a:cubicBezTo>
                                  <a:cubicBezTo>
                                    <a:pt x="23" y="78"/>
                                    <a:pt x="26" y="79"/>
                                    <a:pt x="30" y="79"/>
                                  </a:cubicBezTo>
                                  <a:cubicBezTo>
                                    <a:pt x="31" y="79"/>
                                    <a:pt x="32" y="79"/>
                                    <a:pt x="33" y="79"/>
                                  </a:cubicBezTo>
                                  <a:cubicBezTo>
                                    <a:pt x="34" y="79"/>
                                    <a:pt x="34" y="78"/>
                                    <a:pt x="35" y="78"/>
                                  </a:cubicBezTo>
                                  <a:cubicBezTo>
                                    <a:pt x="36" y="78"/>
                                    <a:pt x="37" y="78"/>
                                    <a:pt x="37" y="77"/>
                                  </a:cubicBezTo>
                                  <a:cubicBezTo>
                                    <a:pt x="38" y="77"/>
                                    <a:pt x="38" y="77"/>
                                    <a:pt x="38" y="77"/>
                                  </a:cubicBezTo>
                                  <a:cubicBezTo>
                                    <a:pt x="39" y="77"/>
                                    <a:pt x="39" y="77"/>
                                    <a:pt x="39" y="77"/>
                                  </a:cubicBezTo>
                                  <a:cubicBezTo>
                                    <a:pt x="39" y="77"/>
                                    <a:pt x="39" y="77"/>
                                    <a:pt x="39" y="78"/>
                                  </a:cubicBezTo>
                                  <a:cubicBezTo>
                                    <a:pt x="40" y="78"/>
                                    <a:pt x="40" y="78"/>
                                    <a:pt x="40" y="79"/>
                                  </a:cubicBezTo>
                                  <a:cubicBezTo>
                                    <a:pt x="40" y="79"/>
                                    <a:pt x="40" y="80"/>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4" name="Freeform 171"/>
                          <wps:cNvSpPr>
                            <a:spLocks noEditPoints="1"/>
                          </wps:cNvSpPr>
                          <wps:spPr bwMode="auto">
                            <a:xfrm>
                              <a:off x="2981" y="2432"/>
                              <a:ext cx="12" cy="100"/>
                            </a:xfrm>
                            <a:custGeom>
                              <a:avLst/>
                              <a:gdLst>
                                <a:gd name="T0" fmla="*/ 10 w 11"/>
                                <a:gd name="T1" fmla="*/ 92 h 94"/>
                                <a:gd name="T2" fmla="*/ 10 w 11"/>
                                <a:gd name="T3" fmla="*/ 92 h 94"/>
                                <a:gd name="T4" fmla="*/ 9 w 11"/>
                                <a:gd name="T5" fmla="*/ 93 h 94"/>
                                <a:gd name="T6" fmla="*/ 9 w 11"/>
                                <a:gd name="T7" fmla="*/ 93 h 94"/>
                                <a:gd name="T8" fmla="*/ 7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10 w 11"/>
                                <a:gd name="T37" fmla="*/ 28 h 94"/>
                                <a:gd name="T38" fmla="*/ 10 w 11"/>
                                <a:gd name="T39" fmla="*/ 92 h 94"/>
                                <a:gd name="T40" fmla="*/ 11 w 11"/>
                                <a:gd name="T41" fmla="*/ 6 h 94"/>
                                <a:gd name="T42" fmla="*/ 11 w 11"/>
                                <a:gd name="T43" fmla="*/ 6 h 94"/>
                                <a:gd name="T44" fmla="*/ 10 w 11"/>
                                <a:gd name="T45" fmla="*/ 10 h 94"/>
                                <a:gd name="T46" fmla="*/ 5 w 11"/>
                                <a:gd name="T47" fmla="*/ 12 h 94"/>
                                <a:gd name="T48" fmla="*/ 1 w 11"/>
                                <a:gd name="T49" fmla="*/ 10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3"/>
                                    <a:pt x="9" y="93"/>
                                  </a:cubicBezTo>
                                  <a:cubicBezTo>
                                    <a:pt x="9" y="93"/>
                                    <a:pt x="9" y="93"/>
                                    <a:pt x="9" y="93"/>
                                  </a:cubicBezTo>
                                  <a:cubicBezTo>
                                    <a:pt x="8" y="94"/>
                                    <a:pt x="8" y="94"/>
                                    <a:pt x="7" y="94"/>
                                  </a:cubicBezTo>
                                  <a:cubicBezTo>
                                    <a:pt x="7" y="94"/>
                                    <a:pt x="6" y="94"/>
                                    <a:pt x="5" y="94"/>
                                  </a:cubicBezTo>
                                  <a:cubicBezTo>
                                    <a:pt x="5" y="94"/>
                                    <a:pt x="4" y="94"/>
                                    <a:pt x="3" y="94"/>
                                  </a:cubicBezTo>
                                  <a:cubicBezTo>
                                    <a:pt x="3" y="94"/>
                                    <a:pt x="2" y="94"/>
                                    <a:pt x="2" y="93"/>
                                  </a:cubicBezTo>
                                  <a:cubicBezTo>
                                    <a:pt x="2" y="93"/>
                                    <a:pt x="1" y="93"/>
                                    <a:pt x="1" y="93"/>
                                  </a:cubicBezTo>
                                  <a:cubicBezTo>
                                    <a:pt x="1" y="93"/>
                                    <a:pt x="1" y="92"/>
                                    <a:pt x="1" y="92"/>
                                  </a:cubicBezTo>
                                  <a:lnTo>
                                    <a:pt x="1" y="28"/>
                                  </a:lnTo>
                                  <a:cubicBezTo>
                                    <a:pt x="1" y="27"/>
                                    <a:pt x="1" y="27"/>
                                    <a:pt x="1" y="27"/>
                                  </a:cubicBezTo>
                                  <a:cubicBezTo>
                                    <a:pt x="1" y="27"/>
                                    <a:pt x="2" y="26"/>
                                    <a:pt x="2" y="26"/>
                                  </a:cubicBezTo>
                                  <a:cubicBezTo>
                                    <a:pt x="2" y="26"/>
                                    <a:pt x="3" y="26"/>
                                    <a:pt x="3" y="26"/>
                                  </a:cubicBezTo>
                                  <a:cubicBezTo>
                                    <a:pt x="4" y="26"/>
                                    <a:pt x="5" y="26"/>
                                    <a:pt x="5" y="26"/>
                                  </a:cubicBezTo>
                                  <a:cubicBezTo>
                                    <a:pt x="6" y="26"/>
                                    <a:pt x="7" y="26"/>
                                    <a:pt x="7" y="26"/>
                                  </a:cubicBezTo>
                                  <a:cubicBezTo>
                                    <a:pt x="8" y="26"/>
                                    <a:pt x="8" y="26"/>
                                    <a:pt x="9" y="26"/>
                                  </a:cubicBezTo>
                                  <a:cubicBezTo>
                                    <a:pt x="9" y="26"/>
                                    <a:pt x="9" y="27"/>
                                    <a:pt x="9" y="27"/>
                                  </a:cubicBezTo>
                                  <a:cubicBezTo>
                                    <a:pt x="10" y="27"/>
                                    <a:pt x="10" y="27"/>
                                    <a:pt x="10" y="28"/>
                                  </a:cubicBezTo>
                                  <a:lnTo>
                                    <a:pt x="10" y="92"/>
                                  </a:lnTo>
                                  <a:close/>
                                  <a:moveTo>
                                    <a:pt x="11" y="6"/>
                                  </a:moveTo>
                                  <a:lnTo>
                                    <a:pt x="11" y="6"/>
                                  </a:lnTo>
                                  <a:cubicBezTo>
                                    <a:pt x="11" y="8"/>
                                    <a:pt x="10" y="10"/>
                                    <a:pt x="10" y="10"/>
                                  </a:cubicBezTo>
                                  <a:cubicBezTo>
                                    <a:pt x="9" y="11"/>
                                    <a:pt x="7" y="12"/>
                                    <a:pt x="5" y="12"/>
                                  </a:cubicBezTo>
                                  <a:cubicBezTo>
                                    <a:pt x="3" y="12"/>
                                    <a:pt x="2" y="11"/>
                                    <a:pt x="1" y="10"/>
                                  </a:cubicBezTo>
                                  <a:cubicBezTo>
                                    <a:pt x="0" y="10"/>
                                    <a:pt x="0" y="8"/>
                                    <a:pt x="0" y="6"/>
                                  </a:cubicBezTo>
                                  <a:cubicBezTo>
                                    <a:pt x="0" y="4"/>
                                    <a:pt x="0" y="2"/>
                                    <a:pt x="1" y="1"/>
                                  </a:cubicBezTo>
                                  <a:cubicBezTo>
                                    <a:pt x="2" y="0"/>
                                    <a:pt x="3" y="0"/>
                                    <a:pt x="5" y="0"/>
                                  </a:cubicBezTo>
                                  <a:cubicBezTo>
                                    <a:pt x="7" y="0"/>
                                    <a:pt x="9" y="0"/>
                                    <a:pt x="10" y="1"/>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5" name="Freeform 172"/>
                          <wps:cNvSpPr>
                            <a:spLocks noEditPoints="1"/>
                          </wps:cNvSpPr>
                          <wps:spPr bwMode="auto">
                            <a:xfrm>
                              <a:off x="3013" y="2459"/>
                              <a:ext cx="65" cy="74"/>
                            </a:xfrm>
                            <a:custGeom>
                              <a:avLst/>
                              <a:gdLst>
                                <a:gd name="T0" fmla="*/ 62 w 62"/>
                                <a:gd name="T1" fmla="*/ 34 h 70"/>
                                <a:gd name="T2" fmla="*/ 62 w 62"/>
                                <a:gd name="T3" fmla="*/ 34 h 70"/>
                                <a:gd name="T4" fmla="*/ 60 w 62"/>
                                <a:gd name="T5" fmla="*/ 48 h 70"/>
                                <a:gd name="T6" fmla="*/ 54 w 62"/>
                                <a:gd name="T7" fmla="*/ 60 h 70"/>
                                <a:gd name="T8" fmla="*/ 44 w 62"/>
                                <a:gd name="T9" fmla="*/ 67 h 70"/>
                                <a:gd name="T10" fmla="*/ 30 w 62"/>
                                <a:gd name="T11" fmla="*/ 70 h 70"/>
                                <a:gd name="T12" fmla="*/ 17 w 62"/>
                                <a:gd name="T13" fmla="*/ 67 h 70"/>
                                <a:gd name="T14" fmla="*/ 8 w 62"/>
                                <a:gd name="T15" fmla="*/ 60 h 70"/>
                                <a:gd name="T16" fmla="*/ 2 w 62"/>
                                <a:gd name="T17" fmla="*/ 50 h 70"/>
                                <a:gd name="T18" fmla="*/ 0 w 62"/>
                                <a:gd name="T19" fmla="*/ 35 h 70"/>
                                <a:gd name="T20" fmla="*/ 2 w 62"/>
                                <a:gd name="T21" fmla="*/ 21 h 70"/>
                                <a:gd name="T22" fmla="*/ 8 w 62"/>
                                <a:gd name="T23" fmla="*/ 10 h 70"/>
                                <a:gd name="T24" fmla="*/ 18 w 62"/>
                                <a:gd name="T25" fmla="*/ 3 h 70"/>
                                <a:gd name="T26" fmla="*/ 32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8 w 62"/>
                                <a:gd name="T45" fmla="*/ 16 h 70"/>
                                <a:gd name="T46" fmla="*/ 42 w 62"/>
                                <a:gd name="T47" fmla="*/ 10 h 70"/>
                                <a:gd name="T48" fmla="*/ 31 w 62"/>
                                <a:gd name="T49" fmla="*/ 7 h 70"/>
                                <a:gd name="T50" fmla="*/ 21 w 62"/>
                                <a:gd name="T51" fmla="*/ 9 h 70"/>
                                <a:gd name="T52" fmla="*/ 14 w 62"/>
                                <a:gd name="T53" fmla="*/ 15 h 70"/>
                                <a:gd name="T54" fmla="*/ 10 w 62"/>
                                <a:gd name="T55" fmla="*/ 24 h 70"/>
                                <a:gd name="T56" fmla="*/ 9 w 62"/>
                                <a:gd name="T57" fmla="*/ 35 h 70"/>
                                <a:gd name="T58" fmla="*/ 10 w 62"/>
                                <a:gd name="T59" fmla="*/ 45 h 70"/>
                                <a:gd name="T60" fmla="*/ 14 w 62"/>
                                <a:gd name="T61" fmla="*/ 54 h 70"/>
                                <a:gd name="T62" fmla="*/ 20 w 62"/>
                                <a:gd name="T63" fmla="*/ 60 h 70"/>
                                <a:gd name="T64" fmla="*/ 31 w 62"/>
                                <a:gd name="T65" fmla="*/ 62 h 70"/>
                                <a:gd name="T66" fmla="*/ 41 w 62"/>
                                <a:gd name="T67" fmla="*/ 60 h 70"/>
                                <a:gd name="T68" fmla="*/ 48 w 62"/>
                                <a:gd name="T69" fmla="*/ 54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8"/>
                                  </a:cubicBezTo>
                                  <a:cubicBezTo>
                                    <a:pt x="59" y="53"/>
                                    <a:pt x="57" y="56"/>
                                    <a:pt x="54" y="60"/>
                                  </a:cubicBezTo>
                                  <a:cubicBezTo>
                                    <a:pt x="51" y="63"/>
                                    <a:pt x="48" y="65"/>
                                    <a:pt x="44" y="67"/>
                                  </a:cubicBezTo>
                                  <a:cubicBezTo>
                                    <a:pt x="40" y="69"/>
                                    <a:pt x="36" y="70"/>
                                    <a:pt x="30" y="70"/>
                                  </a:cubicBezTo>
                                  <a:cubicBezTo>
                                    <a:pt x="25" y="70"/>
                                    <a:pt x="21" y="69"/>
                                    <a:pt x="17" y="67"/>
                                  </a:cubicBezTo>
                                  <a:cubicBezTo>
                                    <a:pt x="13" y="66"/>
                                    <a:pt x="10" y="63"/>
                                    <a:pt x="8" y="60"/>
                                  </a:cubicBezTo>
                                  <a:cubicBezTo>
                                    <a:pt x="5" y="58"/>
                                    <a:pt x="3" y="54"/>
                                    <a:pt x="2" y="50"/>
                                  </a:cubicBezTo>
                                  <a:cubicBezTo>
                                    <a:pt x="1" y="45"/>
                                    <a:pt x="0" y="41"/>
                                    <a:pt x="0" y="35"/>
                                  </a:cubicBezTo>
                                  <a:cubicBezTo>
                                    <a:pt x="0" y="30"/>
                                    <a:pt x="1" y="26"/>
                                    <a:pt x="2" y="21"/>
                                  </a:cubicBezTo>
                                  <a:cubicBezTo>
                                    <a:pt x="3" y="17"/>
                                    <a:pt x="5" y="13"/>
                                    <a:pt x="8" y="10"/>
                                  </a:cubicBezTo>
                                  <a:cubicBezTo>
                                    <a:pt x="11" y="7"/>
                                    <a:pt x="14" y="4"/>
                                    <a:pt x="18" y="3"/>
                                  </a:cubicBezTo>
                                  <a:cubicBezTo>
                                    <a:pt x="22" y="1"/>
                                    <a:pt x="26" y="0"/>
                                    <a:pt x="32" y="0"/>
                                  </a:cubicBezTo>
                                  <a:cubicBezTo>
                                    <a:pt x="37" y="0"/>
                                    <a:pt x="41" y="1"/>
                                    <a:pt x="45" y="2"/>
                                  </a:cubicBezTo>
                                  <a:cubicBezTo>
                                    <a:pt x="49" y="4"/>
                                    <a:pt x="52" y="6"/>
                                    <a:pt x="54" y="9"/>
                                  </a:cubicBezTo>
                                  <a:cubicBezTo>
                                    <a:pt x="57" y="12"/>
                                    <a:pt x="59" y="16"/>
                                    <a:pt x="60" y="20"/>
                                  </a:cubicBezTo>
                                  <a:cubicBezTo>
                                    <a:pt x="61" y="24"/>
                                    <a:pt x="62" y="29"/>
                                    <a:pt x="62" y="34"/>
                                  </a:cubicBezTo>
                                  <a:lnTo>
                                    <a:pt x="62" y="34"/>
                                  </a:lnTo>
                                  <a:close/>
                                  <a:moveTo>
                                    <a:pt x="53" y="35"/>
                                  </a:moveTo>
                                  <a:lnTo>
                                    <a:pt x="53" y="35"/>
                                  </a:lnTo>
                                  <a:cubicBezTo>
                                    <a:pt x="53" y="31"/>
                                    <a:pt x="53" y="28"/>
                                    <a:pt x="52" y="24"/>
                                  </a:cubicBezTo>
                                  <a:cubicBezTo>
                                    <a:pt x="51" y="21"/>
                                    <a:pt x="50" y="18"/>
                                    <a:pt x="48" y="16"/>
                                  </a:cubicBezTo>
                                  <a:cubicBezTo>
                                    <a:pt x="47" y="13"/>
                                    <a:pt x="45" y="11"/>
                                    <a:pt x="42" y="10"/>
                                  </a:cubicBezTo>
                                  <a:cubicBezTo>
                                    <a:pt x="39" y="8"/>
                                    <a:pt x="35" y="7"/>
                                    <a:pt x="31" y="7"/>
                                  </a:cubicBezTo>
                                  <a:cubicBezTo>
                                    <a:pt x="27" y="7"/>
                                    <a:pt x="24" y="8"/>
                                    <a:pt x="21" y="9"/>
                                  </a:cubicBezTo>
                                  <a:cubicBezTo>
                                    <a:pt x="18" y="11"/>
                                    <a:pt x="16" y="13"/>
                                    <a:pt x="14" y="15"/>
                                  </a:cubicBezTo>
                                  <a:cubicBezTo>
                                    <a:pt x="13" y="18"/>
                                    <a:pt x="11" y="20"/>
                                    <a:pt x="10" y="24"/>
                                  </a:cubicBezTo>
                                  <a:cubicBezTo>
                                    <a:pt x="10" y="27"/>
                                    <a:pt x="9" y="31"/>
                                    <a:pt x="9" y="35"/>
                                  </a:cubicBezTo>
                                  <a:cubicBezTo>
                                    <a:pt x="9" y="38"/>
                                    <a:pt x="9" y="42"/>
                                    <a:pt x="10" y="45"/>
                                  </a:cubicBezTo>
                                  <a:cubicBezTo>
                                    <a:pt x="11" y="49"/>
                                    <a:pt x="12" y="51"/>
                                    <a:pt x="14" y="54"/>
                                  </a:cubicBezTo>
                                  <a:cubicBezTo>
                                    <a:pt x="15" y="56"/>
                                    <a:pt x="18" y="58"/>
                                    <a:pt x="20" y="60"/>
                                  </a:cubicBezTo>
                                  <a:cubicBezTo>
                                    <a:pt x="23" y="61"/>
                                    <a:pt x="27" y="62"/>
                                    <a:pt x="31" y="62"/>
                                  </a:cubicBezTo>
                                  <a:cubicBezTo>
                                    <a:pt x="35" y="62"/>
                                    <a:pt x="38" y="61"/>
                                    <a:pt x="41" y="60"/>
                                  </a:cubicBezTo>
                                  <a:cubicBezTo>
                                    <a:pt x="44" y="59"/>
                                    <a:pt x="46" y="57"/>
                                    <a:pt x="48" y="54"/>
                                  </a:cubicBezTo>
                                  <a:cubicBezTo>
                                    <a:pt x="50" y="52"/>
                                    <a:pt x="51" y="49"/>
                                    <a:pt x="52" y="46"/>
                                  </a:cubicBezTo>
                                  <a:cubicBezTo>
                                    <a:pt x="53"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6" name="Freeform 173"/>
                          <wps:cNvSpPr>
                            <a:spLocks/>
                          </wps:cNvSpPr>
                          <wps:spPr bwMode="auto">
                            <a:xfrm>
                              <a:off x="3103" y="2459"/>
                              <a:ext cx="55" cy="73"/>
                            </a:xfrm>
                            <a:custGeom>
                              <a:avLst/>
                              <a:gdLst>
                                <a:gd name="T0" fmla="*/ 52 w 52"/>
                                <a:gd name="T1" fmla="*/ 67 h 69"/>
                                <a:gd name="T2" fmla="*/ 52 w 52"/>
                                <a:gd name="T3" fmla="*/ 67 h 69"/>
                                <a:gd name="T4" fmla="*/ 52 w 52"/>
                                <a:gd name="T5" fmla="*/ 68 h 69"/>
                                <a:gd name="T6" fmla="*/ 51 w 52"/>
                                <a:gd name="T7" fmla="*/ 68 h 69"/>
                                <a:gd name="T8" fmla="*/ 50 w 52"/>
                                <a:gd name="T9" fmla="*/ 69 h 69"/>
                                <a:gd name="T10" fmla="*/ 48 w 52"/>
                                <a:gd name="T11" fmla="*/ 69 h 69"/>
                                <a:gd name="T12" fmla="*/ 46 w 52"/>
                                <a:gd name="T13" fmla="*/ 69 h 69"/>
                                <a:gd name="T14" fmla="*/ 45 w 52"/>
                                <a:gd name="T15" fmla="*/ 68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9 w 52"/>
                                <a:gd name="T29" fmla="*/ 7 h 69"/>
                                <a:gd name="T30" fmla="*/ 19 w 52"/>
                                <a:gd name="T31" fmla="*/ 11 h 69"/>
                                <a:gd name="T32" fmla="*/ 8 w 52"/>
                                <a:gd name="T33" fmla="*/ 21 h 69"/>
                                <a:gd name="T34" fmla="*/ 8 w 52"/>
                                <a:gd name="T35" fmla="*/ 67 h 69"/>
                                <a:gd name="T36" fmla="*/ 8 w 52"/>
                                <a:gd name="T37" fmla="*/ 68 h 69"/>
                                <a:gd name="T38" fmla="*/ 8 w 52"/>
                                <a:gd name="T39" fmla="*/ 68 h 69"/>
                                <a:gd name="T40" fmla="*/ 6 w 52"/>
                                <a:gd name="T41" fmla="*/ 69 h 69"/>
                                <a:gd name="T42" fmla="*/ 4 w 52"/>
                                <a:gd name="T43" fmla="*/ 69 h 69"/>
                                <a:gd name="T44" fmla="*/ 2 w 52"/>
                                <a:gd name="T45" fmla="*/ 69 h 69"/>
                                <a:gd name="T46" fmla="*/ 1 w 52"/>
                                <a:gd name="T47" fmla="*/ 68 h 69"/>
                                <a:gd name="T48" fmla="*/ 0 w 52"/>
                                <a:gd name="T49" fmla="*/ 68 h 69"/>
                                <a:gd name="T50" fmla="*/ 0 w 52"/>
                                <a:gd name="T51" fmla="*/ 67 h 69"/>
                                <a:gd name="T52" fmla="*/ 0 w 52"/>
                                <a:gd name="T53" fmla="*/ 3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3 h 69"/>
                                <a:gd name="T70" fmla="*/ 8 w 52"/>
                                <a:gd name="T71" fmla="*/ 12 h 69"/>
                                <a:gd name="T72" fmla="*/ 19 w 52"/>
                                <a:gd name="T73" fmla="*/ 3 h 69"/>
                                <a:gd name="T74" fmla="*/ 30 w 52"/>
                                <a:gd name="T75" fmla="*/ 0 h 69"/>
                                <a:gd name="T76" fmla="*/ 40 w 52"/>
                                <a:gd name="T77" fmla="*/ 2 h 69"/>
                                <a:gd name="T78" fmla="*/ 47 w 52"/>
                                <a:gd name="T79" fmla="*/ 8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8"/>
                                    <a:pt x="52" y="68"/>
                                  </a:cubicBezTo>
                                  <a:cubicBezTo>
                                    <a:pt x="52" y="68"/>
                                    <a:pt x="52" y="68"/>
                                    <a:pt x="51" y="68"/>
                                  </a:cubicBezTo>
                                  <a:cubicBezTo>
                                    <a:pt x="51" y="69"/>
                                    <a:pt x="51" y="69"/>
                                    <a:pt x="50" y="69"/>
                                  </a:cubicBezTo>
                                  <a:cubicBezTo>
                                    <a:pt x="50" y="69"/>
                                    <a:pt x="49" y="69"/>
                                    <a:pt x="48" y="69"/>
                                  </a:cubicBezTo>
                                  <a:cubicBezTo>
                                    <a:pt x="47" y="69"/>
                                    <a:pt x="46" y="69"/>
                                    <a:pt x="46" y="69"/>
                                  </a:cubicBezTo>
                                  <a:cubicBezTo>
                                    <a:pt x="45" y="69"/>
                                    <a:pt x="45" y="69"/>
                                    <a:pt x="45" y="68"/>
                                  </a:cubicBezTo>
                                  <a:cubicBezTo>
                                    <a:pt x="44" y="68"/>
                                    <a:pt x="44" y="68"/>
                                    <a:pt x="44" y="68"/>
                                  </a:cubicBezTo>
                                  <a:cubicBezTo>
                                    <a:pt x="44" y="68"/>
                                    <a:pt x="44" y="67"/>
                                    <a:pt x="44" y="67"/>
                                  </a:cubicBezTo>
                                  <a:lnTo>
                                    <a:pt x="44" y="29"/>
                                  </a:lnTo>
                                  <a:cubicBezTo>
                                    <a:pt x="44" y="25"/>
                                    <a:pt x="43" y="22"/>
                                    <a:pt x="43" y="19"/>
                                  </a:cubicBezTo>
                                  <a:cubicBezTo>
                                    <a:pt x="42" y="17"/>
                                    <a:pt x="41" y="14"/>
                                    <a:pt x="40" y="13"/>
                                  </a:cubicBezTo>
                                  <a:cubicBezTo>
                                    <a:pt x="39" y="11"/>
                                    <a:pt x="37" y="9"/>
                                    <a:pt x="35" y="9"/>
                                  </a:cubicBezTo>
                                  <a:cubicBezTo>
                                    <a:pt x="33" y="8"/>
                                    <a:pt x="31" y="7"/>
                                    <a:pt x="29" y="7"/>
                                  </a:cubicBezTo>
                                  <a:cubicBezTo>
                                    <a:pt x="25" y="7"/>
                                    <a:pt x="22" y="8"/>
                                    <a:pt x="19" y="11"/>
                                  </a:cubicBezTo>
                                  <a:cubicBezTo>
                                    <a:pt x="15" y="13"/>
                                    <a:pt x="12" y="16"/>
                                    <a:pt x="8" y="21"/>
                                  </a:cubicBezTo>
                                  <a:lnTo>
                                    <a:pt x="8" y="67"/>
                                  </a:lnTo>
                                  <a:cubicBezTo>
                                    <a:pt x="8" y="67"/>
                                    <a:pt x="8" y="68"/>
                                    <a:pt x="8" y="68"/>
                                  </a:cubicBezTo>
                                  <a:cubicBezTo>
                                    <a:pt x="8" y="68"/>
                                    <a:pt x="8" y="68"/>
                                    <a:pt x="8" y="68"/>
                                  </a:cubicBezTo>
                                  <a:cubicBezTo>
                                    <a:pt x="7" y="69"/>
                                    <a:pt x="7" y="69"/>
                                    <a:pt x="6" y="69"/>
                                  </a:cubicBezTo>
                                  <a:cubicBezTo>
                                    <a:pt x="6" y="69"/>
                                    <a:pt x="5" y="69"/>
                                    <a:pt x="4" y="69"/>
                                  </a:cubicBezTo>
                                  <a:cubicBezTo>
                                    <a:pt x="3" y="69"/>
                                    <a:pt x="3" y="69"/>
                                    <a:pt x="2" y="69"/>
                                  </a:cubicBezTo>
                                  <a:cubicBezTo>
                                    <a:pt x="2" y="69"/>
                                    <a:pt x="1" y="69"/>
                                    <a:pt x="1" y="68"/>
                                  </a:cubicBezTo>
                                  <a:cubicBezTo>
                                    <a:pt x="0" y="68"/>
                                    <a:pt x="0" y="68"/>
                                    <a:pt x="0" y="68"/>
                                  </a:cubicBezTo>
                                  <a:cubicBezTo>
                                    <a:pt x="0" y="68"/>
                                    <a:pt x="0" y="67"/>
                                    <a:pt x="0" y="67"/>
                                  </a:cubicBezTo>
                                  <a:lnTo>
                                    <a:pt x="0" y="3"/>
                                  </a:lnTo>
                                  <a:cubicBezTo>
                                    <a:pt x="0" y="2"/>
                                    <a:pt x="0" y="2"/>
                                    <a:pt x="0" y="2"/>
                                  </a:cubicBezTo>
                                  <a:cubicBezTo>
                                    <a:pt x="0" y="2"/>
                                    <a:pt x="0" y="1"/>
                                    <a:pt x="1" y="1"/>
                                  </a:cubicBezTo>
                                  <a:cubicBezTo>
                                    <a:pt x="1" y="1"/>
                                    <a:pt x="2" y="1"/>
                                    <a:pt x="2" y="1"/>
                                  </a:cubicBezTo>
                                  <a:cubicBezTo>
                                    <a:pt x="3" y="1"/>
                                    <a:pt x="3" y="1"/>
                                    <a:pt x="4" y="1"/>
                                  </a:cubicBezTo>
                                  <a:cubicBezTo>
                                    <a:pt x="5" y="1"/>
                                    <a:pt x="5" y="1"/>
                                    <a:pt x="6" y="1"/>
                                  </a:cubicBezTo>
                                  <a:cubicBezTo>
                                    <a:pt x="7" y="1"/>
                                    <a:pt x="7" y="1"/>
                                    <a:pt x="7" y="1"/>
                                  </a:cubicBezTo>
                                  <a:cubicBezTo>
                                    <a:pt x="7" y="1"/>
                                    <a:pt x="8" y="2"/>
                                    <a:pt x="8" y="2"/>
                                  </a:cubicBezTo>
                                  <a:cubicBezTo>
                                    <a:pt x="8" y="2"/>
                                    <a:pt x="8" y="2"/>
                                    <a:pt x="8" y="3"/>
                                  </a:cubicBezTo>
                                  <a:lnTo>
                                    <a:pt x="8" y="12"/>
                                  </a:lnTo>
                                  <a:cubicBezTo>
                                    <a:pt x="12" y="8"/>
                                    <a:pt x="15" y="5"/>
                                    <a:pt x="19" y="3"/>
                                  </a:cubicBezTo>
                                  <a:cubicBezTo>
                                    <a:pt x="22" y="1"/>
                                    <a:pt x="26" y="0"/>
                                    <a:pt x="30" y="0"/>
                                  </a:cubicBezTo>
                                  <a:cubicBezTo>
                                    <a:pt x="34" y="0"/>
                                    <a:pt x="37" y="1"/>
                                    <a:pt x="40" y="2"/>
                                  </a:cubicBezTo>
                                  <a:cubicBezTo>
                                    <a:pt x="43" y="4"/>
                                    <a:pt x="45" y="5"/>
                                    <a:pt x="47" y="8"/>
                                  </a:cubicBezTo>
                                  <a:cubicBezTo>
                                    <a:pt x="49" y="10"/>
                                    <a:pt x="50" y="13"/>
                                    <a:pt x="51" y="16"/>
                                  </a:cubicBezTo>
                                  <a:cubicBezTo>
                                    <a:pt x="52" y="20"/>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7" name="Freeform 174"/>
                          <wps:cNvSpPr>
                            <a:spLocks/>
                          </wps:cNvSpPr>
                          <wps:spPr bwMode="auto">
                            <a:xfrm>
                              <a:off x="3181" y="2459"/>
                              <a:ext cx="46" cy="74"/>
                            </a:xfrm>
                            <a:custGeom>
                              <a:avLst/>
                              <a:gdLst>
                                <a:gd name="T0" fmla="*/ 44 w 44"/>
                                <a:gd name="T1" fmla="*/ 50 h 70"/>
                                <a:gd name="T2" fmla="*/ 37 w 44"/>
                                <a:gd name="T3" fmla="*/ 64 h 70"/>
                                <a:gd name="T4" fmla="*/ 20 w 44"/>
                                <a:gd name="T5" fmla="*/ 70 h 70"/>
                                <a:gd name="T6" fmla="*/ 8 w 44"/>
                                <a:gd name="T7" fmla="*/ 68 h 70"/>
                                <a:gd name="T8" fmla="*/ 1 w 44"/>
                                <a:gd name="T9" fmla="*/ 64 h 70"/>
                                <a:gd name="T10" fmla="*/ 0 w 44"/>
                                <a:gd name="T11" fmla="*/ 60 h 70"/>
                                <a:gd name="T12" fmla="*/ 0 w 44"/>
                                <a:gd name="T13" fmla="*/ 57 h 70"/>
                                <a:gd name="T14" fmla="*/ 2 w 44"/>
                                <a:gd name="T15" fmla="*/ 56 h 70"/>
                                <a:gd name="T16" fmla="*/ 8 w 44"/>
                                <a:gd name="T17" fmla="*/ 59 h 70"/>
                                <a:gd name="T18" fmla="*/ 20 w 44"/>
                                <a:gd name="T19" fmla="*/ 62 h 70"/>
                                <a:gd name="T20" fmla="*/ 31 w 44"/>
                                <a:gd name="T21" fmla="*/ 59 h 70"/>
                                <a:gd name="T22" fmla="*/ 35 w 44"/>
                                <a:gd name="T23" fmla="*/ 51 h 70"/>
                                <a:gd name="T24" fmla="*/ 30 w 44"/>
                                <a:gd name="T25" fmla="*/ 42 h 70"/>
                                <a:gd name="T26" fmla="*/ 19 w 44"/>
                                <a:gd name="T27" fmla="*/ 37 h 70"/>
                                <a:gd name="T28" fmla="*/ 7 w 44"/>
                                <a:gd name="T29" fmla="*/ 30 h 70"/>
                                <a:gd name="T30" fmla="*/ 2 w 44"/>
                                <a:gd name="T31" fmla="*/ 18 h 70"/>
                                <a:gd name="T32" fmla="*/ 7 w 44"/>
                                <a:gd name="T33" fmla="*/ 6 h 70"/>
                                <a:gd name="T34" fmla="*/ 24 w 44"/>
                                <a:gd name="T35" fmla="*/ 0 h 70"/>
                                <a:gd name="T36" fmla="*/ 33 w 44"/>
                                <a:gd name="T37" fmla="*/ 1 h 70"/>
                                <a:gd name="T38" fmla="*/ 39 w 44"/>
                                <a:gd name="T39" fmla="*/ 4 h 70"/>
                                <a:gd name="T40" fmla="*/ 40 w 44"/>
                                <a:gd name="T41" fmla="*/ 6 h 70"/>
                                <a:gd name="T42" fmla="*/ 40 w 44"/>
                                <a:gd name="T43" fmla="*/ 8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5 w 44"/>
                                <a:gd name="T57" fmla="*/ 27 h 70"/>
                                <a:gd name="T58" fmla="*/ 27 w 44"/>
                                <a:gd name="T59" fmla="*/ 32 h 70"/>
                                <a:gd name="T60" fmla="*/ 38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4"/>
                                  </a:cubicBezTo>
                                  <a:cubicBezTo>
                                    <a:pt x="35" y="66"/>
                                    <a:pt x="32" y="67"/>
                                    <a:pt x="29" y="68"/>
                                  </a:cubicBezTo>
                                  <a:cubicBezTo>
                                    <a:pt x="26" y="69"/>
                                    <a:pt x="23" y="70"/>
                                    <a:pt x="20" y="70"/>
                                  </a:cubicBezTo>
                                  <a:cubicBezTo>
                                    <a:pt x="17" y="70"/>
                                    <a:pt x="15" y="70"/>
                                    <a:pt x="13" y="69"/>
                                  </a:cubicBezTo>
                                  <a:cubicBezTo>
                                    <a:pt x="11" y="69"/>
                                    <a:pt x="9" y="68"/>
                                    <a:pt x="8" y="68"/>
                                  </a:cubicBezTo>
                                  <a:cubicBezTo>
                                    <a:pt x="6" y="67"/>
                                    <a:pt x="5" y="67"/>
                                    <a:pt x="4" y="66"/>
                                  </a:cubicBezTo>
                                  <a:cubicBezTo>
                                    <a:pt x="3" y="65"/>
                                    <a:pt x="2" y="65"/>
                                    <a:pt x="1" y="64"/>
                                  </a:cubicBezTo>
                                  <a:cubicBezTo>
                                    <a:pt x="1" y="64"/>
                                    <a:pt x="0" y="63"/>
                                    <a:pt x="0" y="63"/>
                                  </a:cubicBezTo>
                                  <a:cubicBezTo>
                                    <a:pt x="0" y="62"/>
                                    <a:pt x="0" y="61"/>
                                    <a:pt x="0" y="60"/>
                                  </a:cubicBezTo>
                                  <a:cubicBezTo>
                                    <a:pt x="0" y="59"/>
                                    <a:pt x="0" y="59"/>
                                    <a:pt x="0" y="58"/>
                                  </a:cubicBezTo>
                                  <a:cubicBezTo>
                                    <a:pt x="0" y="58"/>
                                    <a:pt x="0" y="57"/>
                                    <a:pt x="0" y="57"/>
                                  </a:cubicBezTo>
                                  <a:cubicBezTo>
                                    <a:pt x="0" y="57"/>
                                    <a:pt x="1" y="56"/>
                                    <a:pt x="1" y="56"/>
                                  </a:cubicBezTo>
                                  <a:cubicBezTo>
                                    <a:pt x="1" y="56"/>
                                    <a:pt x="1" y="56"/>
                                    <a:pt x="2" y="56"/>
                                  </a:cubicBezTo>
                                  <a:cubicBezTo>
                                    <a:pt x="2" y="56"/>
                                    <a:pt x="3" y="56"/>
                                    <a:pt x="4" y="57"/>
                                  </a:cubicBezTo>
                                  <a:cubicBezTo>
                                    <a:pt x="5" y="58"/>
                                    <a:pt x="6" y="58"/>
                                    <a:pt x="8" y="59"/>
                                  </a:cubicBezTo>
                                  <a:cubicBezTo>
                                    <a:pt x="9" y="60"/>
                                    <a:pt x="11" y="61"/>
                                    <a:pt x="13" y="61"/>
                                  </a:cubicBezTo>
                                  <a:cubicBezTo>
                                    <a:pt x="15" y="62"/>
                                    <a:pt x="17" y="62"/>
                                    <a:pt x="20" y="62"/>
                                  </a:cubicBezTo>
                                  <a:cubicBezTo>
                                    <a:pt x="22" y="62"/>
                                    <a:pt x="24" y="62"/>
                                    <a:pt x="26" y="62"/>
                                  </a:cubicBezTo>
                                  <a:cubicBezTo>
                                    <a:pt x="28" y="61"/>
                                    <a:pt x="30" y="60"/>
                                    <a:pt x="31" y="59"/>
                                  </a:cubicBezTo>
                                  <a:cubicBezTo>
                                    <a:pt x="32" y="59"/>
                                    <a:pt x="33" y="57"/>
                                    <a:pt x="34" y="56"/>
                                  </a:cubicBezTo>
                                  <a:cubicBezTo>
                                    <a:pt x="35" y="54"/>
                                    <a:pt x="35" y="53"/>
                                    <a:pt x="35" y="51"/>
                                  </a:cubicBezTo>
                                  <a:cubicBezTo>
                                    <a:pt x="35" y="49"/>
                                    <a:pt x="35" y="47"/>
                                    <a:pt x="34" y="45"/>
                                  </a:cubicBezTo>
                                  <a:cubicBezTo>
                                    <a:pt x="33" y="44"/>
                                    <a:pt x="31" y="43"/>
                                    <a:pt x="30" y="42"/>
                                  </a:cubicBezTo>
                                  <a:cubicBezTo>
                                    <a:pt x="28" y="41"/>
                                    <a:pt x="27" y="40"/>
                                    <a:pt x="25" y="39"/>
                                  </a:cubicBezTo>
                                  <a:cubicBezTo>
                                    <a:pt x="23" y="38"/>
                                    <a:pt x="21" y="38"/>
                                    <a:pt x="19" y="37"/>
                                  </a:cubicBezTo>
                                  <a:cubicBezTo>
                                    <a:pt x="17" y="36"/>
                                    <a:pt x="14" y="35"/>
                                    <a:pt x="13" y="34"/>
                                  </a:cubicBezTo>
                                  <a:cubicBezTo>
                                    <a:pt x="11" y="33"/>
                                    <a:pt x="9" y="32"/>
                                    <a:pt x="7" y="30"/>
                                  </a:cubicBezTo>
                                  <a:cubicBezTo>
                                    <a:pt x="6" y="29"/>
                                    <a:pt x="4" y="27"/>
                                    <a:pt x="4" y="25"/>
                                  </a:cubicBezTo>
                                  <a:cubicBezTo>
                                    <a:pt x="3" y="23"/>
                                    <a:pt x="2" y="21"/>
                                    <a:pt x="2" y="18"/>
                                  </a:cubicBezTo>
                                  <a:cubicBezTo>
                                    <a:pt x="2" y="16"/>
                                    <a:pt x="3" y="14"/>
                                    <a:pt x="3" y="11"/>
                                  </a:cubicBezTo>
                                  <a:cubicBezTo>
                                    <a:pt x="4" y="9"/>
                                    <a:pt x="6" y="7"/>
                                    <a:pt x="7" y="6"/>
                                  </a:cubicBezTo>
                                  <a:cubicBezTo>
                                    <a:pt x="9" y="4"/>
                                    <a:pt x="11" y="3"/>
                                    <a:pt x="14" y="2"/>
                                  </a:cubicBezTo>
                                  <a:cubicBezTo>
                                    <a:pt x="17" y="0"/>
                                    <a:pt x="20" y="0"/>
                                    <a:pt x="24" y="0"/>
                                  </a:cubicBezTo>
                                  <a:cubicBezTo>
                                    <a:pt x="26" y="0"/>
                                    <a:pt x="27" y="0"/>
                                    <a:pt x="29" y="0"/>
                                  </a:cubicBezTo>
                                  <a:cubicBezTo>
                                    <a:pt x="30" y="1"/>
                                    <a:pt x="32" y="1"/>
                                    <a:pt x="33" y="1"/>
                                  </a:cubicBezTo>
                                  <a:cubicBezTo>
                                    <a:pt x="35" y="2"/>
                                    <a:pt x="36" y="2"/>
                                    <a:pt x="37" y="3"/>
                                  </a:cubicBezTo>
                                  <a:cubicBezTo>
                                    <a:pt x="38" y="3"/>
                                    <a:pt x="38" y="4"/>
                                    <a:pt x="39" y="4"/>
                                  </a:cubicBezTo>
                                  <a:cubicBezTo>
                                    <a:pt x="39" y="4"/>
                                    <a:pt x="40" y="5"/>
                                    <a:pt x="40" y="5"/>
                                  </a:cubicBezTo>
                                  <a:cubicBezTo>
                                    <a:pt x="40" y="5"/>
                                    <a:pt x="40" y="6"/>
                                    <a:pt x="40" y="6"/>
                                  </a:cubicBezTo>
                                  <a:cubicBezTo>
                                    <a:pt x="40" y="6"/>
                                    <a:pt x="40" y="6"/>
                                    <a:pt x="40" y="7"/>
                                  </a:cubicBezTo>
                                  <a:cubicBezTo>
                                    <a:pt x="40" y="7"/>
                                    <a:pt x="40" y="8"/>
                                    <a:pt x="40" y="8"/>
                                  </a:cubicBezTo>
                                  <a:cubicBezTo>
                                    <a:pt x="40" y="9"/>
                                    <a:pt x="40" y="9"/>
                                    <a:pt x="40" y="10"/>
                                  </a:cubicBezTo>
                                  <a:cubicBezTo>
                                    <a:pt x="40" y="10"/>
                                    <a:pt x="40" y="11"/>
                                    <a:pt x="40" y="11"/>
                                  </a:cubicBezTo>
                                  <a:cubicBezTo>
                                    <a:pt x="40" y="11"/>
                                    <a:pt x="40" y="12"/>
                                    <a:pt x="39" y="12"/>
                                  </a:cubicBezTo>
                                  <a:cubicBezTo>
                                    <a:pt x="39" y="12"/>
                                    <a:pt x="39" y="12"/>
                                    <a:pt x="39" y="12"/>
                                  </a:cubicBezTo>
                                  <a:cubicBezTo>
                                    <a:pt x="38" y="12"/>
                                    <a:pt x="38" y="12"/>
                                    <a:pt x="37" y="11"/>
                                  </a:cubicBezTo>
                                  <a:cubicBezTo>
                                    <a:pt x="36" y="11"/>
                                    <a:pt x="35" y="10"/>
                                    <a:pt x="34" y="10"/>
                                  </a:cubicBezTo>
                                  <a:cubicBezTo>
                                    <a:pt x="33" y="9"/>
                                    <a:pt x="31" y="8"/>
                                    <a:pt x="30" y="8"/>
                                  </a:cubicBezTo>
                                  <a:cubicBezTo>
                                    <a:pt x="28" y="7"/>
                                    <a:pt x="26" y="7"/>
                                    <a:pt x="24" y="7"/>
                                  </a:cubicBezTo>
                                  <a:cubicBezTo>
                                    <a:pt x="21" y="7"/>
                                    <a:pt x="19" y="7"/>
                                    <a:pt x="18" y="8"/>
                                  </a:cubicBezTo>
                                  <a:cubicBezTo>
                                    <a:pt x="16" y="8"/>
                                    <a:pt x="15" y="9"/>
                                    <a:pt x="14" y="10"/>
                                  </a:cubicBezTo>
                                  <a:cubicBezTo>
                                    <a:pt x="12" y="11"/>
                                    <a:pt x="12" y="12"/>
                                    <a:pt x="11" y="13"/>
                                  </a:cubicBezTo>
                                  <a:cubicBezTo>
                                    <a:pt x="11" y="15"/>
                                    <a:pt x="10" y="16"/>
                                    <a:pt x="10" y="18"/>
                                  </a:cubicBezTo>
                                  <a:cubicBezTo>
                                    <a:pt x="10" y="20"/>
                                    <a:pt x="11" y="21"/>
                                    <a:pt x="12" y="23"/>
                                  </a:cubicBezTo>
                                  <a:cubicBezTo>
                                    <a:pt x="13" y="24"/>
                                    <a:pt x="14" y="26"/>
                                    <a:pt x="15" y="27"/>
                                  </a:cubicBezTo>
                                  <a:cubicBezTo>
                                    <a:pt x="17" y="28"/>
                                    <a:pt x="19" y="29"/>
                                    <a:pt x="21" y="29"/>
                                  </a:cubicBezTo>
                                  <a:cubicBezTo>
                                    <a:pt x="23" y="30"/>
                                    <a:pt x="25" y="31"/>
                                    <a:pt x="27" y="32"/>
                                  </a:cubicBezTo>
                                  <a:cubicBezTo>
                                    <a:pt x="29" y="33"/>
                                    <a:pt x="31" y="34"/>
                                    <a:pt x="33" y="34"/>
                                  </a:cubicBezTo>
                                  <a:cubicBezTo>
                                    <a:pt x="35" y="35"/>
                                    <a:pt x="37" y="37"/>
                                    <a:pt x="38" y="38"/>
                                  </a:cubicBezTo>
                                  <a:cubicBezTo>
                                    <a:pt x="40" y="39"/>
                                    <a:pt x="41"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8" name="Freeform 175"/>
                          <wps:cNvSpPr>
                            <a:spLocks/>
                          </wps:cNvSpPr>
                          <wps:spPr bwMode="auto">
                            <a:xfrm>
                              <a:off x="3241" y="2517"/>
                              <a:ext cx="22" cy="36"/>
                            </a:xfrm>
                            <a:custGeom>
                              <a:avLst/>
                              <a:gdLst>
                                <a:gd name="T0" fmla="*/ 21 w 21"/>
                                <a:gd name="T1" fmla="*/ 5 h 34"/>
                                <a:gd name="T2" fmla="*/ 21 w 21"/>
                                <a:gd name="T3" fmla="*/ 5 h 34"/>
                                <a:gd name="T4" fmla="*/ 20 w 21"/>
                                <a:gd name="T5" fmla="*/ 8 h 34"/>
                                <a:gd name="T6" fmla="*/ 20 w 21"/>
                                <a:gd name="T7" fmla="*/ 11 h 34"/>
                                <a:gd name="T8" fmla="*/ 19 w 21"/>
                                <a:gd name="T9" fmla="*/ 14 h 34"/>
                                <a:gd name="T10" fmla="*/ 17 w 21"/>
                                <a:gd name="T11" fmla="*/ 17 h 34"/>
                                <a:gd name="T12" fmla="*/ 7 w 21"/>
                                <a:gd name="T13" fmla="*/ 32 h 34"/>
                                <a:gd name="T14" fmla="*/ 6 w 21"/>
                                <a:gd name="T15" fmla="*/ 33 h 34"/>
                                <a:gd name="T16" fmla="*/ 5 w 21"/>
                                <a:gd name="T17" fmla="*/ 34 h 34"/>
                                <a:gd name="T18" fmla="*/ 4 w 21"/>
                                <a:gd name="T19" fmla="*/ 34 h 34"/>
                                <a:gd name="T20" fmla="*/ 2 w 21"/>
                                <a:gd name="T21" fmla="*/ 34 h 34"/>
                                <a:gd name="T22" fmla="*/ 1 w 21"/>
                                <a:gd name="T23" fmla="*/ 34 h 34"/>
                                <a:gd name="T24" fmla="*/ 0 w 21"/>
                                <a:gd name="T25" fmla="*/ 34 h 34"/>
                                <a:gd name="T26" fmla="*/ 0 w 21"/>
                                <a:gd name="T27" fmla="*/ 33 h 34"/>
                                <a:gd name="T28" fmla="*/ 0 w 21"/>
                                <a:gd name="T29" fmla="*/ 32 h 34"/>
                                <a:gd name="T30" fmla="*/ 10 w 21"/>
                                <a:gd name="T31" fmla="*/ 13 h 34"/>
                                <a:gd name="T32" fmla="*/ 10 w 21"/>
                                <a:gd name="T33" fmla="*/ 5 h 34"/>
                                <a:gd name="T34" fmla="*/ 10 w 21"/>
                                <a:gd name="T35" fmla="*/ 2 h 34"/>
                                <a:gd name="T36" fmla="*/ 11 w 21"/>
                                <a:gd name="T37" fmla="*/ 1 h 34"/>
                                <a:gd name="T38" fmla="*/ 13 w 21"/>
                                <a:gd name="T39" fmla="*/ 0 h 34"/>
                                <a:gd name="T40" fmla="*/ 15 w 21"/>
                                <a:gd name="T41" fmla="*/ 0 h 34"/>
                                <a:gd name="T42" fmla="*/ 18 w 21"/>
                                <a:gd name="T43" fmla="*/ 0 h 34"/>
                                <a:gd name="T44" fmla="*/ 19 w 21"/>
                                <a:gd name="T45" fmla="*/ 1 h 34"/>
                                <a:gd name="T46" fmla="*/ 20 w 21"/>
                                <a:gd name="T47" fmla="*/ 2 h 34"/>
                                <a:gd name="T48" fmla="*/ 21 w 21"/>
                                <a:gd name="T49" fmla="*/ 5 h 34"/>
                                <a:gd name="T50" fmla="*/ 21 w 21"/>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1" h="34">
                                  <a:moveTo>
                                    <a:pt x="21" y="5"/>
                                  </a:moveTo>
                                  <a:lnTo>
                                    <a:pt x="21" y="5"/>
                                  </a:lnTo>
                                  <a:cubicBezTo>
                                    <a:pt x="21" y="6"/>
                                    <a:pt x="20" y="7"/>
                                    <a:pt x="20" y="8"/>
                                  </a:cubicBezTo>
                                  <a:cubicBezTo>
                                    <a:pt x="20" y="9"/>
                                    <a:pt x="20" y="10"/>
                                    <a:pt x="20" y="11"/>
                                  </a:cubicBezTo>
                                  <a:cubicBezTo>
                                    <a:pt x="19" y="12"/>
                                    <a:pt x="19" y="13"/>
                                    <a:pt x="19" y="14"/>
                                  </a:cubicBezTo>
                                  <a:cubicBezTo>
                                    <a:pt x="18" y="15"/>
                                    <a:pt x="18" y="16"/>
                                    <a:pt x="17" y="17"/>
                                  </a:cubicBezTo>
                                  <a:lnTo>
                                    <a:pt x="7" y="32"/>
                                  </a:lnTo>
                                  <a:cubicBezTo>
                                    <a:pt x="7" y="33"/>
                                    <a:pt x="6" y="33"/>
                                    <a:pt x="6" y="33"/>
                                  </a:cubicBezTo>
                                  <a:cubicBezTo>
                                    <a:pt x="6" y="33"/>
                                    <a:pt x="6" y="34"/>
                                    <a:pt x="5" y="34"/>
                                  </a:cubicBezTo>
                                  <a:cubicBezTo>
                                    <a:pt x="5" y="34"/>
                                    <a:pt x="5" y="34"/>
                                    <a:pt x="4" y="34"/>
                                  </a:cubicBezTo>
                                  <a:cubicBezTo>
                                    <a:pt x="4" y="34"/>
                                    <a:pt x="3" y="34"/>
                                    <a:pt x="2" y="34"/>
                                  </a:cubicBezTo>
                                  <a:cubicBezTo>
                                    <a:pt x="2" y="34"/>
                                    <a:pt x="1" y="34"/>
                                    <a:pt x="1" y="34"/>
                                  </a:cubicBezTo>
                                  <a:cubicBezTo>
                                    <a:pt x="1" y="34"/>
                                    <a:pt x="0" y="34"/>
                                    <a:pt x="0" y="34"/>
                                  </a:cubicBezTo>
                                  <a:cubicBezTo>
                                    <a:pt x="0" y="34"/>
                                    <a:pt x="0" y="33"/>
                                    <a:pt x="0" y="33"/>
                                  </a:cubicBezTo>
                                  <a:cubicBezTo>
                                    <a:pt x="0" y="33"/>
                                    <a:pt x="0" y="33"/>
                                    <a:pt x="0" y="32"/>
                                  </a:cubicBezTo>
                                  <a:lnTo>
                                    <a:pt x="10" y="13"/>
                                  </a:lnTo>
                                  <a:lnTo>
                                    <a:pt x="10" y="5"/>
                                  </a:lnTo>
                                  <a:cubicBezTo>
                                    <a:pt x="10" y="4"/>
                                    <a:pt x="10" y="3"/>
                                    <a:pt x="10" y="2"/>
                                  </a:cubicBezTo>
                                  <a:cubicBezTo>
                                    <a:pt x="10" y="2"/>
                                    <a:pt x="11" y="1"/>
                                    <a:pt x="11" y="1"/>
                                  </a:cubicBezTo>
                                  <a:cubicBezTo>
                                    <a:pt x="12" y="1"/>
                                    <a:pt x="12" y="0"/>
                                    <a:pt x="13" y="0"/>
                                  </a:cubicBezTo>
                                  <a:cubicBezTo>
                                    <a:pt x="13" y="0"/>
                                    <a:pt x="14" y="0"/>
                                    <a:pt x="15" y="0"/>
                                  </a:cubicBezTo>
                                  <a:cubicBezTo>
                                    <a:pt x="16" y="0"/>
                                    <a:pt x="17" y="0"/>
                                    <a:pt x="18" y="0"/>
                                  </a:cubicBezTo>
                                  <a:cubicBezTo>
                                    <a:pt x="18" y="0"/>
                                    <a:pt x="19" y="1"/>
                                    <a:pt x="19" y="1"/>
                                  </a:cubicBezTo>
                                  <a:cubicBezTo>
                                    <a:pt x="20" y="1"/>
                                    <a:pt x="20" y="2"/>
                                    <a:pt x="20" y="2"/>
                                  </a:cubicBezTo>
                                  <a:cubicBezTo>
                                    <a:pt x="20" y="3"/>
                                    <a:pt x="21" y="4"/>
                                    <a:pt x="21" y="5"/>
                                  </a:cubicBezTo>
                                  <a:lnTo>
                                    <a:pt x="21"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79" name="Freeform 176"/>
                          <wps:cNvSpPr>
                            <a:spLocks/>
                          </wps:cNvSpPr>
                          <wps:spPr bwMode="auto">
                            <a:xfrm>
                              <a:off x="3326" y="2459"/>
                              <a:ext cx="38" cy="73"/>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4 w 36"/>
                                <a:gd name="T11" fmla="*/ 10 h 69"/>
                                <a:gd name="T12" fmla="*/ 33 w 36"/>
                                <a:gd name="T13" fmla="*/ 10 h 69"/>
                                <a:gd name="T14" fmla="*/ 31 w 36"/>
                                <a:gd name="T15" fmla="*/ 9 h 69"/>
                                <a:gd name="T16" fmla="*/ 29 w 36"/>
                                <a:gd name="T17" fmla="*/ 8 h 69"/>
                                <a:gd name="T18" fmla="*/ 26 w 36"/>
                                <a:gd name="T19" fmla="*/ 8 h 69"/>
                                <a:gd name="T20" fmla="*/ 22 w 36"/>
                                <a:gd name="T21" fmla="*/ 9 h 69"/>
                                <a:gd name="T22" fmla="*/ 18 w 36"/>
                                <a:gd name="T23" fmla="*/ 11 h 69"/>
                                <a:gd name="T24" fmla="*/ 14 w 36"/>
                                <a:gd name="T25" fmla="*/ 16 h 69"/>
                                <a:gd name="T26" fmla="*/ 9 w 36"/>
                                <a:gd name="T27" fmla="*/ 23 h 69"/>
                                <a:gd name="T28" fmla="*/ 9 w 36"/>
                                <a:gd name="T29" fmla="*/ 67 h 69"/>
                                <a:gd name="T30" fmla="*/ 8 w 36"/>
                                <a:gd name="T31" fmla="*/ 68 h 69"/>
                                <a:gd name="T32" fmla="*/ 8 w 36"/>
                                <a:gd name="T33" fmla="*/ 68 h 69"/>
                                <a:gd name="T34" fmla="*/ 6 w 36"/>
                                <a:gd name="T35" fmla="*/ 69 h 69"/>
                                <a:gd name="T36" fmla="*/ 4 w 36"/>
                                <a:gd name="T37" fmla="*/ 69 h 69"/>
                                <a:gd name="T38" fmla="*/ 2 w 36"/>
                                <a:gd name="T39" fmla="*/ 69 h 69"/>
                                <a:gd name="T40" fmla="*/ 1 w 36"/>
                                <a:gd name="T41" fmla="*/ 68 h 69"/>
                                <a:gd name="T42" fmla="*/ 0 w 36"/>
                                <a:gd name="T43" fmla="*/ 68 h 69"/>
                                <a:gd name="T44" fmla="*/ 0 w 36"/>
                                <a:gd name="T45" fmla="*/ 67 h 69"/>
                                <a:gd name="T46" fmla="*/ 0 w 36"/>
                                <a:gd name="T47" fmla="*/ 3 h 69"/>
                                <a:gd name="T48" fmla="*/ 0 w 36"/>
                                <a:gd name="T49" fmla="*/ 2 h 69"/>
                                <a:gd name="T50" fmla="*/ 1 w 36"/>
                                <a:gd name="T51" fmla="*/ 1 h 69"/>
                                <a:gd name="T52" fmla="*/ 2 w 36"/>
                                <a:gd name="T53" fmla="*/ 1 h 69"/>
                                <a:gd name="T54" fmla="*/ 4 w 36"/>
                                <a:gd name="T55" fmla="*/ 1 h 69"/>
                                <a:gd name="T56" fmla="*/ 6 w 36"/>
                                <a:gd name="T57" fmla="*/ 1 h 69"/>
                                <a:gd name="T58" fmla="*/ 7 w 36"/>
                                <a:gd name="T59" fmla="*/ 1 h 69"/>
                                <a:gd name="T60" fmla="*/ 8 w 36"/>
                                <a:gd name="T61" fmla="*/ 2 h 69"/>
                                <a:gd name="T62" fmla="*/ 8 w 36"/>
                                <a:gd name="T63" fmla="*/ 3 h 69"/>
                                <a:gd name="T64" fmla="*/ 8 w 36"/>
                                <a:gd name="T65" fmla="*/ 13 h 69"/>
                                <a:gd name="T66" fmla="*/ 13 w 36"/>
                                <a:gd name="T67" fmla="*/ 6 h 69"/>
                                <a:gd name="T68" fmla="*/ 18 w 36"/>
                                <a:gd name="T69" fmla="*/ 2 h 69"/>
                                <a:gd name="T70" fmla="*/ 22 w 36"/>
                                <a:gd name="T71" fmla="*/ 0 h 69"/>
                                <a:gd name="T72" fmla="*/ 26 w 36"/>
                                <a:gd name="T73" fmla="*/ 0 h 69"/>
                                <a:gd name="T74" fmla="*/ 28 w 36"/>
                                <a:gd name="T75" fmla="*/ 0 h 69"/>
                                <a:gd name="T76" fmla="*/ 31 w 36"/>
                                <a:gd name="T77" fmla="*/ 0 h 69"/>
                                <a:gd name="T78" fmla="*/ 33 w 36"/>
                                <a:gd name="T79" fmla="*/ 1 h 69"/>
                                <a:gd name="T80" fmla="*/ 35 w 36"/>
                                <a:gd name="T81" fmla="*/ 2 h 69"/>
                                <a:gd name="T82" fmla="*/ 35 w 36"/>
                                <a:gd name="T83" fmla="*/ 2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7"/>
                                    <a:pt x="36" y="8"/>
                                  </a:cubicBezTo>
                                  <a:cubicBezTo>
                                    <a:pt x="36" y="8"/>
                                    <a:pt x="36" y="9"/>
                                    <a:pt x="36" y="9"/>
                                  </a:cubicBezTo>
                                  <a:cubicBezTo>
                                    <a:pt x="35" y="9"/>
                                    <a:pt x="35" y="9"/>
                                    <a:pt x="35" y="10"/>
                                  </a:cubicBezTo>
                                  <a:cubicBezTo>
                                    <a:pt x="35" y="10"/>
                                    <a:pt x="35" y="10"/>
                                    <a:pt x="34" y="10"/>
                                  </a:cubicBezTo>
                                  <a:cubicBezTo>
                                    <a:pt x="34" y="10"/>
                                    <a:pt x="34" y="10"/>
                                    <a:pt x="33" y="10"/>
                                  </a:cubicBezTo>
                                  <a:cubicBezTo>
                                    <a:pt x="32" y="9"/>
                                    <a:pt x="32" y="9"/>
                                    <a:pt x="31" y="9"/>
                                  </a:cubicBezTo>
                                  <a:cubicBezTo>
                                    <a:pt x="30" y="9"/>
                                    <a:pt x="29" y="8"/>
                                    <a:pt x="29" y="8"/>
                                  </a:cubicBezTo>
                                  <a:cubicBezTo>
                                    <a:pt x="28" y="8"/>
                                    <a:pt x="27" y="8"/>
                                    <a:pt x="26" y="8"/>
                                  </a:cubicBezTo>
                                  <a:cubicBezTo>
                                    <a:pt x="24" y="8"/>
                                    <a:pt x="23" y="8"/>
                                    <a:pt x="22" y="9"/>
                                  </a:cubicBezTo>
                                  <a:cubicBezTo>
                                    <a:pt x="20" y="9"/>
                                    <a:pt x="19" y="10"/>
                                    <a:pt x="18" y="11"/>
                                  </a:cubicBezTo>
                                  <a:cubicBezTo>
                                    <a:pt x="16" y="13"/>
                                    <a:pt x="15" y="14"/>
                                    <a:pt x="14" y="16"/>
                                  </a:cubicBezTo>
                                  <a:cubicBezTo>
                                    <a:pt x="12" y="18"/>
                                    <a:pt x="10" y="21"/>
                                    <a:pt x="9" y="23"/>
                                  </a:cubicBezTo>
                                  <a:lnTo>
                                    <a:pt x="9" y="67"/>
                                  </a:lnTo>
                                  <a:cubicBezTo>
                                    <a:pt x="9" y="67"/>
                                    <a:pt x="9" y="68"/>
                                    <a:pt x="8" y="68"/>
                                  </a:cubicBezTo>
                                  <a:cubicBezTo>
                                    <a:pt x="8" y="68"/>
                                    <a:pt x="8" y="68"/>
                                    <a:pt x="8" y="68"/>
                                  </a:cubicBezTo>
                                  <a:cubicBezTo>
                                    <a:pt x="7" y="69"/>
                                    <a:pt x="7" y="69"/>
                                    <a:pt x="6" y="69"/>
                                  </a:cubicBezTo>
                                  <a:cubicBezTo>
                                    <a:pt x="6" y="69"/>
                                    <a:pt x="5" y="69"/>
                                    <a:pt x="4" y="69"/>
                                  </a:cubicBezTo>
                                  <a:cubicBezTo>
                                    <a:pt x="4" y="69"/>
                                    <a:pt x="3" y="69"/>
                                    <a:pt x="2" y="69"/>
                                  </a:cubicBezTo>
                                  <a:cubicBezTo>
                                    <a:pt x="2" y="69"/>
                                    <a:pt x="1" y="69"/>
                                    <a:pt x="1" y="68"/>
                                  </a:cubicBezTo>
                                  <a:cubicBezTo>
                                    <a:pt x="1" y="68"/>
                                    <a:pt x="0" y="68"/>
                                    <a:pt x="0" y="68"/>
                                  </a:cubicBezTo>
                                  <a:cubicBezTo>
                                    <a:pt x="0" y="68"/>
                                    <a:pt x="0" y="67"/>
                                    <a:pt x="0" y="67"/>
                                  </a:cubicBezTo>
                                  <a:lnTo>
                                    <a:pt x="0" y="3"/>
                                  </a:lnTo>
                                  <a:cubicBezTo>
                                    <a:pt x="0" y="2"/>
                                    <a:pt x="0" y="2"/>
                                    <a:pt x="0" y="2"/>
                                  </a:cubicBezTo>
                                  <a:cubicBezTo>
                                    <a:pt x="0" y="2"/>
                                    <a:pt x="1" y="1"/>
                                    <a:pt x="1" y="1"/>
                                  </a:cubicBezTo>
                                  <a:cubicBezTo>
                                    <a:pt x="1" y="1"/>
                                    <a:pt x="2" y="1"/>
                                    <a:pt x="2" y="1"/>
                                  </a:cubicBezTo>
                                  <a:cubicBezTo>
                                    <a:pt x="3" y="1"/>
                                    <a:pt x="3" y="1"/>
                                    <a:pt x="4" y="1"/>
                                  </a:cubicBezTo>
                                  <a:cubicBezTo>
                                    <a:pt x="5" y="1"/>
                                    <a:pt x="6" y="1"/>
                                    <a:pt x="6" y="1"/>
                                  </a:cubicBezTo>
                                  <a:cubicBezTo>
                                    <a:pt x="7" y="1"/>
                                    <a:pt x="7" y="1"/>
                                    <a:pt x="7" y="1"/>
                                  </a:cubicBezTo>
                                  <a:cubicBezTo>
                                    <a:pt x="8" y="1"/>
                                    <a:pt x="8" y="2"/>
                                    <a:pt x="8" y="2"/>
                                  </a:cubicBezTo>
                                  <a:cubicBezTo>
                                    <a:pt x="8" y="2"/>
                                    <a:pt x="8" y="2"/>
                                    <a:pt x="8" y="3"/>
                                  </a:cubicBezTo>
                                  <a:lnTo>
                                    <a:pt x="8" y="13"/>
                                  </a:lnTo>
                                  <a:cubicBezTo>
                                    <a:pt x="10" y="10"/>
                                    <a:pt x="12" y="8"/>
                                    <a:pt x="13" y="6"/>
                                  </a:cubicBezTo>
                                  <a:cubicBezTo>
                                    <a:pt x="15" y="5"/>
                                    <a:pt x="16" y="3"/>
                                    <a:pt x="18" y="2"/>
                                  </a:cubicBezTo>
                                  <a:cubicBezTo>
                                    <a:pt x="19" y="1"/>
                                    <a:pt x="21" y="1"/>
                                    <a:pt x="22" y="0"/>
                                  </a:cubicBezTo>
                                  <a:cubicBezTo>
                                    <a:pt x="23" y="0"/>
                                    <a:pt x="25" y="0"/>
                                    <a:pt x="26" y="0"/>
                                  </a:cubicBezTo>
                                  <a:cubicBezTo>
                                    <a:pt x="27" y="0"/>
                                    <a:pt x="27" y="0"/>
                                    <a:pt x="28" y="0"/>
                                  </a:cubicBezTo>
                                  <a:cubicBezTo>
                                    <a:pt x="29" y="0"/>
                                    <a:pt x="30" y="0"/>
                                    <a:pt x="31" y="0"/>
                                  </a:cubicBezTo>
                                  <a:cubicBezTo>
                                    <a:pt x="32" y="1"/>
                                    <a:pt x="33" y="1"/>
                                    <a:pt x="33" y="1"/>
                                  </a:cubicBezTo>
                                  <a:cubicBezTo>
                                    <a:pt x="34" y="1"/>
                                    <a:pt x="35" y="2"/>
                                    <a:pt x="35" y="2"/>
                                  </a:cubicBezTo>
                                  <a:cubicBezTo>
                                    <a:pt x="35" y="2"/>
                                    <a:pt x="35" y="2"/>
                                    <a:pt x="35" y="2"/>
                                  </a:cubicBezTo>
                                  <a:cubicBezTo>
                                    <a:pt x="36" y="3"/>
                                    <a:pt x="36" y="3"/>
                                    <a:pt x="36" y="3"/>
                                  </a:cubicBezTo>
                                  <a:cubicBezTo>
                                    <a:pt x="36" y="3"/>
                                    <a:pt x="36" y="4"/>
                                    <a:pt x="36" y="4"/>
                                  </a:cubicBezTo>
                                  <a:cubicBezTo>
                                    <a:pt x="36" y="5"/>
                                    <a:pt x="36" y="5"/>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0" name="Freeform 177"/>
                          <wps:cNvSpPr>
                            <a:spLocks noEditPoints="1"/>
                          </wps:cNvSpPr>
                          <wps:spPr bwMode="auto">
                            <a:xfrm>
                              <a:off x="3378" y="2459"/>
                              <a:ext cx="60" cy="74"/>
                            </a:xfrm>
                            <a:custGeom>
                              <a:avLst/>
                              <a:gdLst>
                                <a:gd name="T0" fmla="*/ 57 w 57"/>
                                <a:gd name="T1" fmla="*/ 32 h 70"/>
                                <a:gd name="T2" fmla="*/ 57 w 57"/>
                                <a:gd name="T3" fmla="*/ 32 h 70"/>
                                <a:gd name="T4" fmla="*/ 55 w 57"/>
                                <a:gd name="T5" fmla="*/ 35 h 70"/>
                                <a:gd name="T6" fmla="*/ 53 w 57"/>
                                <a:gd name="T7" fmla="*/ 36 h 70"/>
                                <a:gd name="T8" fmla="*/ 9 w 57"/>
                                <a:gd name="T9" fmla="*/ 36 h 70"/>
                                <a:gd name="T10" fmla="*/ 10 w 57"/>
                                <a:gd name="T11" fmla="*/ 47 h 70"/>
                                <a:gd name="T12" fmla="*/ 14 w 57"/>
                                <a:gd name="T13" fmla="*/ 55 h 70"/>
                                <a:gd name="T14" fmla="*/ 21 w 57"/>
                                <a:gd name="T15" fmla="*/ 60 h 70"/>
                                <a:gd name="T16" fmla="*/ 31 w 57"/>
                                <a:gd name="T17" fmla="*/ 62 h 70"/>
                                <a:gd name="T18" fmla="*/ 40 w 57"/>
                                <a:gd name="T19" fmla="*/ 62 h 70"/>
                                <a:gd name="T20" fmla="*/ 46 w 57"/>
                                <a:gd name="T21" fmla="*/ 60 h 70"/>
                                <a:gd name="T22" fmla="*/ 50 w 57"/>
                                <a:gd name="T23" fmla="*/ 58 h 70"/>
                                <a:gd name="T24" fmla="*/ 52 w 57"/>
                                <a:gd name="T25" fmla="*/ 57 h 70"/>
                                <a:gd name="T26" fmla="*/ 53 w 57"/>
                                <a:gd name="T27" fmla="*/ 57 h 70"/>
                                <a:gd name="T28" fmla="*/ 54 w 57"/>
                                <a:gd name="T29" fmla="*/ 58 h 70"/>
                                <a:gd name="T30" fmla="*/ 54 w 57"/>
                                <a:gd name="T31" fmla="*/ 59 h 70"/>
                                <a:gd name="T32" fmla="*/ 54 w 57"/>
                                <a:gd name="T33" fmla="*/ 61 h 70"/>
                                <a:gd name="T34" fmla="*/ 54 w 57"/>
                                <a:gd name="T35" fmla="*/ 62 h 70"/>
                                <a:gd name="T36" fmla="*/ 54 w 57"/>
                                <a:gd name="T37" fmla="*/ 63 h 70"/>
                                <a:gd name="T38" fmla="*/ 54 w 57"/>
                                <a:gd name="T39" fmla="*/ 64 h 70"/>
                                <a:gd name="T40" fmla="*/ 53 w 57"/>
                                <a:gd name="T41" fmla="*/ 64 h 70"/>
                                <a:gd name="T42" fmla="*/ 51 w 57"/>
                                <a:gd name="T43" fmla="*/ 66 h 70"/>
                                <a:gd name="T44" fmla="*/ 46 w 57"/>
                                <a:gd name="T45" fmla="*/ 67 h 70"/>
                                <a:gd name="T46" fmla="*/ 39 w 57"/>
                                <a:gd name="T47" fmla="*/ 69 h 70"/>
                                <a:gd name="T48" fmla="*/ 30 w 57"/>
                                <a:gd name="T49" fmla="*/ 70 h 70"/>
                                <a:gd name="T50" fmla="*/ 17 w 57"/>
                                <a:gd name="T51" fmla="*/ 67 h 70"/>
                                <a:gd name="T52" fmla="*/ 7 w 57"/>
                                <a:gd name="T53" fmla="*/ 61 h 70"/>
                                <a:gd name="T54" fmla="*/ 2 w 57"/>
                                <a:gd name="T55" fmla="*/ 50 h 70"/>
                                <a:gd name="T56" fmla="*/ 0 w 57"/>
                                <a:gd name="T57" fmla="*/ 35 h 70"/>
                                <a:gd name="T58" fmla="*/ 2 w 57"/>
                                <a:gd name="T59" fmla="*/ 20 h 70"/>
                                <a:gd name="T60" fmla="*/ 8 w 57"/>
                                <a:gd name="T61" fmla="*/ 9 h 70"/>
                                <a:gd name="T62" fmla="*/ 17 w 57"/>
                                <a:gd name="T63" fmla="*/ 2 h 70"/>
                                <a:gd name="T64" fmla="*/ 29 w 57"/>
                                <a:gd name="T65" fmla="*/ 0 h 70"/>
                                <a:gd name="T66" fmla="*/ 42 w 57"/>
                                <a:gd name="T67" fmla="*/ 2 h 70"/>
                                <a:gd name="T68" fmla="*/ 50 w 57"/>
                                <a:gd name="T69" fmla="*/ 9 h 70"/>
                                <a:gd name="T70" fmla="*/ 55 w 57"/>
                                <a:gd name="T71" fmla="*/ 18 h 70"/>
                                <a:gd name="T72" fmla="*/ 57 w 57"/>
                                <a:gd name="T73" fmla="*/ 30 h 70"/>
                                <a:gd name="T74" fmla="*/ 57 w 57"/>
                                <a:gd name="T75" fmla="*/ 32 h 70"/>
                                <a:gd name="T76" fmla="*/ 48 w 57"/>
                                <a:gd name="T77" fmla="*/ 29 h 70"/>
                                <a:gd name="T78" fmla="*/ 48 w 57"/>
                                <a:gd name="T79" fmla="*/ 29 h 70"/>
                                <a:gd name="T80" fmla="*/ 43 w 57"/>
                                <a:gd name="T81" fmla="*/ 13 h 70"/>
                                <a:gd name="T82" fmla="*/ 29 w 57"/>
                                <a:gd name="T83" fmla="*/ 7 h 70"/>
                                <a:gd name="T84" fmla="*/ 20 w 57"/>
                                <a:gd name="T85" fmla="*/ 9 h 70"/>
                                <a:gd name="T86" fmla="*/ 14 w 57"/>
                                <a:gd name="T87" fmla="*/ 14 h 70"/>
                                <a:gd name="T88" fmla="*/ 10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6" y="34"/>
                                    <a:pt x="55" y="35"/>
                                  </a:cubicBezTo>
                                  <a:cubicBezTo>
                                    <a:pt x="54" y="36"/>
                                    <a:pt x="53" y="36"/>
                                    <a:pt x="53" y="36"/>
                                  </a:cubicBezTo>
                                  <a:lnTo>
                                    <a:pt x="9" y="36"/>
                                  </a:lnTo>
                                  <a:cubicBezTo>
                                    <a:pt x="9" y="40"/>
                                    <a:pt x="9" y="44"/>
                                    <a:pt x="10" y="47"/>
                                  </a:cubicBezTo>
                                  <a:cubicBezTo>
                                    <a:pt x="11" y="50"/>
                                    <a:pt x="12" y="53"/>
                                    <a:pt x="14" y="55"/>
                                  </a:cubicBezTo>
                                  <a:cubicBezTo>
                                    <a:pt x="16" y="57"/>
                                    <a:pt x="18" y="59"/>
                                    <a:pt x="21" y="60"/>
                                  </a:cubicBezTo>
                                  <a:cubicBezTo>
                                    <a:pt x="24" y="62"/>
                                    <a:pt x="27" y="62"/>
                                    <a:pt x="31" y="62"/>
                                  </a:cubicBezTo>
                                  <a:cubicBezTo>
                                    <a:pt x="34" y="62"/>
                                    <a:pt x="37" y="62"/>
                                    <a:pt x="40" y="62"/>
                                  </a:cubicBezTo>
                                  <a:cubicBezTo>
                                    <a:pt x="42" y="61"/>
                                    <a:pt x="44" y="60"/>
                                    <a:pt x="46" y="60"/>
                                  </a:cubicBezTo>
                                  <a:cubicBezTo>
                                    <a:pt x="47" y="59"/>
                                    <a:pt x="49" y="59"/>
                                    <a:pt x="50" y="58"/>
                                  </a:cubicBezTo>
                                  <a:cubicBezTo>
                                    <a:pt x="51" y="58"/>
                                    <a:pt x="52" y="57"/>
                                    <a:pt x="52" y="57"/>
                                  </a:cubicBezTo>
                                  <a:cubicBezTo>
                                    <a:pt x="53" y="57"/>
                                    <a:pt x="53" y="57"/>
                                    <a:pt x="53" y="57"/>
                                  </a:cubicBezTo>
                                  <a:cubicBezTo>
                                    <a:pt x="53" y="58"/>
                                    <a:pt x="54" y="58"/>
                                    <a:pt x="54" y="58"/>
                                  </a:cubicBezTo>
                                  <a:cubicBezTo>
                                    <a:pt x="54" y="58"/>
                                    <a:pt x="54" y="59"/>
                                    <a:pt x="54" y="59"/>
                                  </a:cubicBezTo>
                                  <a:cubicBezTo>
                                    <a:pt x="54" y="60"/>
                                    <a:pt x="54" y="60"/>
                                    <a:pt x="54" y="61"/>
                                  </a:cubicBezTo>
                                  <a:cubicBezTo>
                                    <a:pt x="54" y="61"/>
                                    <a:pt x="54" y="62"/>
                                    <a:pt x="54" y="62"/>
                                  </a:cubicBezTo>
                                  <a:cubicBezTo>
                                    <a:pt x="54" y="62"/>
                                    <a:pt x="54" y="63"/>
                                    <a:pt x="54" y="63"/>
                                  </a:cubicBezTo>
                                  <a:cubicBezTo>
                                    <a:pt x="54" y="63"/>
                                    <a:pt x="54" y="63"/>
                                    <a:pt x="54" y="64"/>
                                  </a:cubicBezTo>
                                  <a:cubicBezTo>
                                    <a:pt x="53" y="64"/>
                                    <a:pt x="53" y="64"/>
                                    <a:pt x="53" y="64"/>
                                  </a:cubicBezTo>
                                  <a:cubicBezTo>
                                    <a:pt x="53" y="65"/>
                                    <a:pt x="52" y="65"/>
                                    <a:pt x="51" y="66"/>
                                  </a:cubicBezTo>
                                  <a:cubicBezTo>
                                    <a:pt x="50" y="66"/>
                                    <a:pt x="48" y="67"/>
                                    <a:pt x="46" y="67"/>
                                  </a:cubicBezTo>
                                  <a:cubicBezTo>
                                    <a:pt x="44" y="68"/>
                                    <a:pt x="42" y="69"/>
                                    <a:pt x="39" y="69"/>
                                  </a:cubicBezTo>
                                  <a:cubicBezTo>
                                    <a:pt x="36" y="69"/>
                                    <a:pt x="33" y="70"/>
                                    <a:pt x="30" y="70"/>
                                  </a:cubicBezTo>
                                  <a:cubicBezTo>
                                    <a:pt x="25" y="70"/>
                                    <a:pt x="21" y="69"/>
                                    <a:pt x="17" y="67"/>
                                  </a:cubicBezTo>
                                  <a:cubicBezTo>
                                    <a:pt x="13" y="66"/>
                                    <a:pt x="10" y="64"/>
                                    <a:pt x="7" y="61"/>
                                  </a:cubicBezTo>
                                  <a:cubicBezTo>
                                    <a:pt x="5" y="58"/>
                                    <a:pt x="3" y="54"/>
                                    <a:pt x="2" y="50"/>
                                  </a:cubicBezTo>
                                  <a:cubicBezTo>
                                    <a:pt x="0" y="46"/>
                                    <a:pt x="0" y="41"/>
                                    <a:pt x="0" y="35"/>
                                  </a:cubicBezTo>
                                  <a:cubicBezTo>
                                    <a:pt x="0" y="29"/>
                                    <a:pt x="0" y="25"/>
                                    <a:pt x="2" y="20"/>
                                  </a:cubicBezTo>
                                  <a:cubicBezTo>
                                    <a:pt x="3" y="16"/>
                                    <a:pt x="5" y="12"/>
                                    <a:pt x="8" y="9"/>
                                  </a:cubicBezTo>
                                  <a:cubicBezTo>
                                    <a:pt x="10" y="6"/>
                                    <a:pt x="13" y="4"/>
                                    <a:pt x="17" y="2"/>
                                  </a:cubicBezTo>
                                  <a:cubicBezTo>
                                    <a:pt x="21" y="1"/>
                                    <a:pt x="25" y="0"/>
                                    <a:pt x="29" y="0"/>
                                  </a:cubicBezTo>
                                  <a:cubicBezTo>
                                    <a:pt x="34" y="0"/>
                                    <a:pt x="38" y="1"/>
                                    <a:pt x="42" y="2"/>
                                  </a:cubicBezTo>
                                  <a:cubicBezTo>
                                    <a:pt x="45" y="4"/>
                                    <a:pt x="48" y="6"/>
                                    <a:pt x="50" y="9"/>
                                  </a:cubicBezTo>
                                  <a:cubicBezTo>
                                    <a:pt x="52" y="12"/>
                                    <a:pt x="54" y="15"/>
                                    <a:pt x="55" y="18"/>
                                  </a:cubicBezTo>
                                  <a:cubicBezTo>
                                    <a:pt x="56" y="22"/>
                                    <a:pt x="57" y="26"/>
                                    <a:pt x="57" y="30"/>
                                  </a:cubicBezTo>
                                  <a:lnTo>
                                    <a:pt x="57" y="32"/>
                                  </a:lnTo>
                                  <a:close/>
                                  <a:moveTo>
                                    <a:pt x="48" y="29"/>
                                  </a:moveTo>
                                  <a:lnTo>
                                    <a:pt x="48" y="29"/>
                                  </a:lnTo>
                                  <a:cubicBezTo>
                                    <a:pt x="48" y="22"/>
                                    <a:pt x="46" y="17"/>
                                    <a:pt x="43" y="13"/>
                                  </a:cubicBezTo>
                                  <a:cubicBezTo>
                                    <a:pt x="40" y="9"/>
                                    <a:pt x="35" y="7"/>
                                    <a:pt x="29" y="7"/>
                                  </a:cubicBezTo>
                                  <a:cubicBezTo>
                                    <a:pt x="26" y="7"/>
                                    <a:pt x="23" y="8"/>
                                    <a:pt x="20" y="9"/>
                                  </a:cubicBezTo>
                                  <a:cubicBezTo>
                                    <a:pt x="18" y="10"/>
                                    <a:pt x="16" y="12"/>
                                    <a:pt x="14" y="14"/>
                                  </a:cubicBezTo>
                                  <a:cubicBezTo>
                                    <a:pt x="12" y="16"/>
                                    <a:pt x="11" y="18"/>
                                    <a:pt x="10" y="21"/>
                                  </a:cubicBezTo>
                                  <a:cubicBezTo>
                                    <a:pt x="9"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1" name="Freeform 178"/>
                          <wps:cNvSpPr>
                            <a:spLocks/>
                          </wps:cNvSpPr>
                          <wps:spPr bwMode="auto">
                            <a:xfrm>
                              <a:off x="3456" y="2459"/>
                              <a:ext cx="46" cy="74"/>
                            </a:xfrm>
                            <a:custGeom>
                              <a:avLst/>
                              <a:gdLst>
                                <a:gd name="T0" fmla="*/ 44 w 44"/>
                                <a:gd name="T1" fmla="*/ 50 h 70"/>
                                <a:gd name="T2" fmla="*/ 37 w 44"/>
                                <a:gd name="T3" fmla="*/ 64 h 70"/>
                                <a:gd name="T4" fmla="*/ 20 w 44"/>
                                <a:gd name="T5" fmla="*/ 70 h 70"/>
                                <a:gd name="T6" fmla="*/ 8 w 44"/>
                                <a:gd name="T7" fmla="*/ 68 h 70"/>
                                <a:gd name="T8" fmla="*/ 1 w 44"/>
                                <a:gd name="T9" fmla="*/ 64 h 70"/>
                                <a:gd name="T10" fmla="*/ 0 w 44"/>
                                <a:gd name="T11" fmla="*/ 60 h 70"/>
                                <a:gd name="T12" fmla="*/ 0 w 44"/>
                                <a:gd name="T13" fmla="*/ 57 h 70"/>
                                <a:gd name="T14" fmla="*/ 2 w 44"/>
                                <a:gd name="T15" fmla="*/ 56 h 70"/>
                                <a:gd name="T16" fmla="*/ 8 w 44"/>
                                <a:gd name="T17" fmla="*/ 59 h 70"/>
                                <a:gd name="T18" fmla="*/ 20 w 44"/>
                                <a:gd name="T19" fmla="*/ 62 h 70"/>
                                <a:gd name="T20" fmla="*/ 31 w 44"/>
                                <a:gd name="T21" fmla="*/ 59 h 70"/>
                                <a:gd name="T22" fmla="*/ 35 w 44"/>
                                <a:gd name="T23" fmla="*/ 51 h 70"/>
                                <a:gd name="T24" fmla="*/ 30 w 44"/>
                                <a:gd name="T25" fmla="*/ 42 h 70"/>
                                <a:gd name="T26" fmla="*/ 19 w 44"/>
                                <a:gd name="T27" fmla="*/ 37 h 70"/>
                                <a:gd name="T28" fmla="*/ 7 w 44"/>
                                <a:gd name="T29" fmla="*/ 30 h 70"/>
                                <a:gd name="T30" fmla="*/ 2 w 44"/>
                                <a:gd name="T31" fmla="*/ 18 h 70"/>
                                <a:gd name="T32" fmla="*/ 7 w 44"/>
                                <a:gd name="T33" fmla="*/ 6 h 70"/>
                                <a:gd name="T34" fmla="*/ 24 w 44"/>
                                <a:gd name="T35" fmla="*/ 0 h 70"/>
                                <a:gd name="T36" fmla="*/ 33 w 44"/>
                                <a:gd name="T37" fmla="*/ 1 h 70"/>
                                <a:gd name="T38" fmla="*/ 39 w 44"/>
                                <a:gd name="T39" fmla="*/ 4 h 70"/>
                                <a:gd name="T40" fmla="*/ 40 w 44"/>
                                <a:gd name="T41" fmla="*/ 6 h 70"/>
                                <a:gd name="T42" fmla="*/ 40 w 44"/>
                                <a:gd name="T43" fmla="*/ 8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6 w 44"/>
                                <a:gd name="T57" fmla="*/ 27 h 70"/>
                                <a:gd name="T58" fmla="*/ 27 w 44"/>
                                <a:gd name="T59" fmla="*/ 32 h 70"/>
                                <a:gd name="T60" fmla="*/ 38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4"/>
                                  </a:cubicBezTo>
                                  <a:cubicBezTo>
                                    <a:pt x="35" y="66"/>
                                    <a:pt x="32" y="67"/>
                                    <a:pt x="29" y="68"/>
                                  </a:cubicBezTo>
                                  <a:cubicBezTo>
                                    <a:pt x="27" y="69"/>
                                    <a:pt x="23" y="70"/>
                                    <a:pt x="20" y="70"/>
                                  </a:cubicBezTo>
                                  <a:cubicBezTo>
                                    <a:pt x="17" y="70"/>
                                    <a:pt x="15" y="70"/>
                                    <a:pt x="13" y="69"/>
                                  </a:cubicBezTo>
                                  <a:cubicBezTo>
                                    <a:pt x="11" y="69"/>
                                    <a:pt x="10" y="68"/>
                                    <a:pt x="8" y="68"/>
                                  </a:cubicBezTo>
                                  <a:cubicBezTo>
                                    <a:pt x="6" y="67"/>
                                    <a:pt x="5" y="67"/>
                                    <a:pt x="4" y="66"/>
                                  </a:cubicBezTo>
                                  <a:cubicBezTo>
                                    <a:pt x="3" y="65"/>
                                    <a:pt x="2" y="65"/>
                                    <a:pt x="1" y="64"/>
                                  </a:cubicBezTo>
                                  <a:cubicBezTo>
                                    <a:pt x="1" y="64"/>
                                    <a:pt x="0" y="63"/>
                                    <a:pt x="0" y="63"/>
                                  </a:cubicBezTo>
                                  <a:cubicBezTo>
                                    <a:pt x="0" y="62"/>
                                    <a:pt x="0" y="61"/>
                                    <a:pt x="0" y="60"/>
                                  </a:cubicBezTo>
                                  <a:cubicBezTo>
                                    <a:pt x="0" y="59"/>
                                    <a:pt x="0" y="59"/>
                                    <a:pt x="0" y="58"/>
                                  </a:cubicBezTo>
                                  <a:cubicBezTo>
                                    <a:pt x="0" y="58"/>
                                    <a:pt x="0" y="57"/>
                                    <a:pt x="0" y="57"/>
                                  </a:cubicBezTo>
                                  <a:cubicBezTo>
                                    <a:pt x="1" y="57"/>
                                    <a:pt x="1" y="56"/>
                                    <a:pt x="1" y="56"/>
                                  </a:cubicBezTo>
                                  <a:cubicBezTo>
                                    <a:pt x="1" y="56"/>
                                    <a:pt x="1" y="56"/>
                                    <a:pt x="2" y="56"/>
                                  </a:cubicBezTo>
                                  <a:cubicBezTo>
                                    <a:pt x="2" y="56"/>
                                    <a:pt x="3" y="56"/>
                                    <a:pt x="4" y="57"/>
                                  </a:cubicBezTo>
                                  <a:cubicBezTo>
                                    <a:pt x="5" y="58"/>
                                    <a:pt x="6" y="58"/>
                                    <a:pt x="8" y="59"/>
                                  </a:cubicBezTo>
                                  <a:cubicBezTo>
                                    <a:pt x="9" y="60"/>
                                    <a:pt x="11" y="61"/>
                                    <a:pt x="13" y="61"/>
                                  </a:cubicBezTo>
                                  <a:cubicBezTo>
                                    <a:pt x="15" y="62"/>
                                    <a:pt x="18" y="62"/>
                                    <a:pt x="20" y="62"/>
                                  </a:cubicBezTo>
                                  <a:cubicBezTo>
                                    <a:pt x="22" y="62"/>
                                    <a:pt x="24" y="62"/>
                                    <a:pt x="26" y="62"/>
                                  </a:cubicBezTo>
                                  <a:cubicBezTo>
                                    <a:pt x="28" y="61"/>
                                    <a:pt x="30" y="60"/>
                                    <a:pt x="31" y="59"/>
                                  </a:cubicBezTo>
                                  <a:cubicBezTo>
                                    <a:pt x="32" y="59"/>
                                    <a:pt x="33" y="57"/>
                                    <a:pt x="34" y="56"/>
                                  </a:cubicBezTo>
                                  <a:cubicBezTo>
                                    <a:pt x="35" y="54"/>
                                    <a:pt x="35" y="53"/>
                                    <a:pt x="35" y="51"/>
                                  </a:cubicBezTo>
                                  <a:cubicBezTo>
                                    <a:pt x="35" y="49"/>
                                    <a:pt x="35" y="47"/>
                                    <a:pt x="34" y="45"/>
                                  </a:cubicBezTo>
                                  <a:cubicBezTo>
                                    <a:pt x="33" y="44"/>
                                    <a:pt x="32" y="43"/>
                                    <a:pt x="30" y="42"/>
                                  </a:cubicBezTo>
                                  <a:cubicBezTo>
                                    <a:pt x="28" y="41"/>
                                    <a:pt x="27" y="40"/>
                                    <a:pt x="25" y="39"/>
                                  </a:cubicBezTo>
                                  <a:cubicBezTo>
                                    <a:pt x="23" y="38"/>
                                    <a:pt x="21" y="38"/>
                                    <a:pt x="19" y="37"/>
                                  </a:cubicBezTo>
                                  <a:cubicBezTo>
                                    <a:pt x="17" y="36"/>
                                    <a:pt x="15" y="35"/>
                                    <a:pt x="13" y="34"/>
                                  </a:cubicBezTo>
                                  <a:cubicBezTo>
                                    <a:pt x="11" y="33"/>
                                    <a:pt x="9" y="32"/>
                                    <a:pt x="7" y="30"/>
                                  </a:cubicBezTo>
                                  <a:cubicBezTo>
                                    <a:pt x="6" y="29"/>
                                    <a:pt x="5" y="27"/>
                                    <a:pt x="4" y="25"/>
                                  </a:cubicBezTo>
                                  <a:cubicBezTo>
                                    <a:pt x="3" y="23"/>
                                    <a:pt x="2" y="21"/>
                                    <a:pt x="2" y="18"/>
                                  </a:cubicBezTo>
                                  <a:cubicBezTo>
                                    <a:pt x="2" y="16"/>
                                    <a:pt x="3" y="14"/>
                                    <a:pt x="3" y="11"/>
                                  </a:cubicBezTo>
                                  <a:cubicBezTo>
                                    <a:pt x="4" y="9"/>
                                    <a:pt x="6" y="7"/>
                                    <a:pt x="7" y="6"/>
                                  </a:cubicBezTo>
                                  <a:cubicBezTo>
                                    <a:pt x="9" y="4"/>
                                    <a:pt x="11" y="3"/>
                                    <a:pt x="14" y="2"/>
                                  </a:cubicBezTo>
                                  <a:cubicBezTo>
                                    <a:pt x="17" y="0"/>
                                    <a:pt x="20" y="0"/>
                                    <a:pt x="24" y="0"/>
                                  </a:cubicBezTo>
                                  <a:cubicBezTo>
                                    <a:pt x="26" y="0"/>
                                    <a:pt x="27" y="0"/>
                                    <a:pt x="29" y="0"/>
                                  </a:cubicBezTo>
                                  <a:cubicBezTo>
                                    <a:pt x="31" y="1"/>
                                    <a:pt x="32" y="1"/>
                                    <a:pt x="33" y="1"/>
                                  </a:cubicBezTo>
                                  <a:cubicBezTo>
                                    <a:pt x="35" y="2"/>
                                    <a:pt x="36" y="2"/>
                                    <a:pt x="37" y="3"/>
                                  </a:cubicBezTo>
                                  <a:cubicBezTo>
                                    <a:pt x="38" y="3"/>
                                    <a:pt x="38" y="4"/>
                                    <a:pt x="39" y="4"/>
                                  </a:cubicBezTo>
                                  <a:cubicBezTo>
                                    <a:pt x="39" y="4"/>
                                    <a:pt x="40" y="5"/>
                                    <a:pt x="40" y="5"/>
                                  </a:cubicBezTo>
                                  <a:cubicBezTo>
                                    <a:pt x="40" y="5"/>
                                    <a:pt x="40" y="6"/>
                                    <a:pt x="40" y="6"/>
                                  </a:cubicBezTo>
                                  <a:cubicBezTo>
                                    <a:pt x="40" y="6"/>
                                    <a:pt x="40" y="6"/>
                                    <a:pt x="40" y="7"/>
                                  </a:cubicBezTo>
                                  <a:cubicBezTo>
                                    <a:pt x="40" y="7"/>
                                    <a:pt x="40" y="8"/>
                                    <a:pt x="40" y="8"/>
                                  </a:cubicBezTo>
                                  <a:cubicBezTo>
                                    <a:pt x="40" y="9"/>
                                    <a:pt x="40" y="9"/>
                                    <a:pt x="40" y="10"/>
                                  </a:cubicBezTo>
                                  <a:cubicBezTo>
                                    <a:pt x="40" y="10"/>
                                    <a:pt x="40" y="11"/>
                                    <a:pt x="40" y="11"/>
                                  </a:cubicBezTo>
                                  <a:cubicBezTo>
                                    <a:pt x="40" y="11"/>
                                    <a:pt x="40" y="12"/>
                                    <a:pt x="40" y="12"/>
                                  </a:cubicBezTo>
                                  <a:cubicBezTo>
                                    <a:pt x="39" y="12"/>
                                    <a:pt x="39" y="12"/>
                                    <a:pt x="39" y="12"/>
                                  </a:cubicBezTo>
                                  <a:cubicBezTo>
                                    <a:pt x="38" y="12"/>
                                    <a:pt x="38" y="12"/>
                                    <a:pt x="37" y="11"/>
                                  </a:cubicBezTo>
                                  <a:cubicBezTo>
                                    <a:pt x="36" y="11"/>
                                    <a:pt x="35" y="10"/>
                                    <a:pt x="34" y="10"/>
                                  </a:cubicBezTo>
                                  <a:cubicBezTo>
                                    <a:pt x="33" y="9"/>
                                    <a:pt x="31" y="8"/>
                                    <a:pt x="30" y="8"/>
                                  </a:cubicBezTo>
                                  <a:cubicBezTo>
                                    <a:pt x="28" y="7"/>
                                    <a:pt x="26" y="7"/>
                                    <a:pt x="24" y="7"/>
                                  </a:cubicBezTo>
                                  <a:cubicBezTo>
                                    <a:pt x="21" y="7"/>
                                    <a:pt x="20" y="7"/>
                                    <a:pt x="18" y="8"/>
                                  </a:cubicBezTo>
                                  <a:cubicBezTo>
                                    <a:pt x="16" y="8"/>
                                    <a:pt x="15" y="9"/>
                                    <a:pt x="14" y="10"/>
                                  </a:cubicBezTo>
                                  <a:cubicBezTo>
                                    <a:pt x="13" y="11"/>
                                    <a:pt x="12" y="12"/>
                                    <a:pt x="11" y="13"/>
                                  </a:cubicBezTo>
                                  <a:cubicBezTo>
                                    <a:pt x="11" y="15"/>
                                    <a:pt x="10" y="16"/>
                                    <a:pt x="10" y="18"/>
                                  </a:cubicBezTo>
                                  <a:cubicBezTo>
                                    <a:pt x="10" y="20"/>
                                    <a:pt x="11" y="21"/>
                                    <a:pt x="12" y="23"/>
                                  </a:cubicBezTo>
                                  <a:cubicBezTo>
                                    <a:pt x="13" y="24"/>
                                    <a:pt x="14" y="26"/>
                                    <a:pt x="16" y="27"/>
                                  </a:cubicBezTo>
                                  <a:cubicBezTo>
                                    <a:pt x="17" y="28"/>
                                    <a:pt x="19" y="29"/>
                                    <a:pt x="21" y="29"/>
                                  </a:cubicBezTo>
                                  <a:cubicBezTo>
                                    <a:pt x="23" y="30"/>
                                    <a:pt x="25" y="31"/>
                                    <a:pt x="27" y="32"/>
                                  </a:cubicBezTo>
                                  <a:cubicBezTo>
                                    <a:pt x="29" y="33"/>
                                    <a:pt x="31" y="34"/>
                                    <a:pt x="33" y="34"/>
                                  </a:cubicBezTo>
                                  <a:cubicBezTo>
                                    <a:pt x="35" y="35"/>
                                    <a:pt x="37" y="37"/>
                                    <a:pt x="38" y="38"/>
                                  </a:cubicBezTo>
                                  <a:cubicBezTo>
                                    <a:pt x="40" y="39"/>
                                    <a:pt x="41"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2" name="Freeform 179"/>
                          <wps:cNvSpPr>
                            <a:spLocks noEditPoints="1"/>
                          </wps:cNvSpPr>
                          <wps:spPr bwMode="auto">
                            <a:xfrm>
                              <a:off x="3519" y="2459"/>
                              <a:ext cx="66" cy="74"/>
                            </a:xfrm>
                            <a:custGeom>
                              <a:avLst/>
                              <a:gdLst>
                                <a:gd name="T0" fmla="*/ 62 w 62"/>
                                <a:gd name="T1" fmla="*/ 34 h 70"/>
                                <a:gd name="T2" fmla="*/ 62 w 62"/>
                                <a:gd name="T3" fmla="*/ 34 h 70"/>
                                <a:gd name="T4" fmla="*/ 60 w 62"/>
                                <a:gd name="T5" fmla="*/ 48 h 70"/>
                                <a:gd name="T6" fmla="*/ 54 w 62"/>
                                <a:gd name="T7" fmla="*/ 60 h 70"/>
                                <a:gd name="T8" fmla="*/ 44 w 62"/>
                                <a:gd name="T9" fmla="*/ 67 h 70"/>
                                <a:gd name="T10" fmla="*/ 31 w 62"/>
                                <a:gd name="T11" fmla="*/ 70 h 70"/>
                                <a:gd name="T12" fmla="*/ 17 w 62"/>
                                <a:gd name="T13" fmla="*/ 67 h 70"/>
                                <a:gd name="T14" fmla="*/ 8 w 62"/>
                                <a:gd name="T15" fmla="*/ 60 h 70"/>
                                <a:gd name="T16" fmla="*/ 2 w 62"/>
                                <a:gd name="T17" fmla="*/ 50 h 70"/>
                                <a:gd name="T18" fmla="*/ 0 w 62"/>
                                <a:gd name="T19" fmla="*/ 35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9 w 62"/>
                                <a:gd name="T45" fmla="*/ 16 h 70"/>
                                <a:gd name="T46" fmla="*/ 42 w 62"/>
                                <a:gd name="T47" fmla="*/ 10 h 70"/>
                                <a:gd name="T48" fmla="*/ 31 w 62"/>
                                <a:gd name="T49" fmla="*/ 7 h 70"/>
                                <a:gd name="T50" fmla="*/ 21 w 62"/>
                                <a:gd name="T51" fmla="*/ 9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4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8"/>
                                  </a:cubicBezTo>
                                  <a:cubicBezTo>
                                    <a:pt x="59" y="53"/>
                                    <a:pt x="57" y="56"/>
                                    <a:pt x="54" y="60"/>
                                  </a:cubicBezTo>
                                  <a:cubicBezTo>
                                    <a:pt x="52" y="63"/>
                                    <a:pt x="48" y="65"/>
                                    <a:pt x="44" y="67"/>
                                  </a:cubicBezTo>
                                  <a:cubicBezTo>
                                    <a:pt x="40" y="69"/>
                                    <a:pt x="36" y="70"/>
                                    <a:pt x="31" y="70"/>
                                  </a:cubicBezTo>
                                  <a:cubicBezTo>
                                    <a:pt x="26" y="70"/>
                                    <a:pt x="21" y="69"/>
                                    <a:pt x="17" y="67"/>
                                  </a:cubicBezTo>
                                  <a:cubicBezTo>
                                    <a:pt x="14" y="66"/>
                                    <a:pt x="10" y="63"/>
                                    <a:pt x="8" y="60"/>
                                  </a:cubicBezTo>
                                  <a:cubicBezTo>
                                    <a:pt x="5" y="58"/>
                                    <a:pt x="3" y="54"/>
                                    <a:pt x="2" y="50"/>
                                  </a:cubicBezTo>
                                  <a:cubicBezTo>
                                    <a:pt x="1" y="45"/>
                                    <a:pt x="0" y="41"/>
                                    <a:pt x="0" y="35"/>
                                  </a:cubicBezTo>
                                  <a:cubicBezTo>
                                    <a:pt x="0" y="30"/>
                                    <a:pt x="1" y="26"/>
                                    <a:pt x="2" y="21"/>
                                  </a:cubicBezTo>
                                  <a:cubicBezTo>
                                    <a:pt x="4" y="17"/>
                                    <a:pt x="6" y="13"/>
                                    <a:pt x="8" y="10"/>
                                  </a:cubicBezTo>
                                  <a:cubicBezTo>
                                    <a:pt x="11" y="7"/>
                                    <a:pt x="14" y="4"/>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4"/>
                                  </a:cubicBezTo>
                                  <a:cubicBezTo>
                                    <a:pt x="51" y="21"/>
                                    <a:pt x="50" y="18"/>
                                    <a:pt x="49" y="16"/>
                                  </a:cubicBezTo>
                                  <a:cubicBezTo>
                                    <a:pt x="47" y="13"/>
                                    <a:pt x="45" y="11"/>
                                    <a:pt x="42" y="10"/>
                                  </a:cubicBezTo>
                                  <a:cubicBezTo>
                                    <a:pt x="39" y="8"/>
                                    <a:pt x="36" y="7"/>
                                    <a:pt x="31" y="7"/>
                                  </a:cubicBezTo>
                                  <a:cubicBezTo>
                                    <a:pt x="28" y="7"/>
                                    <a:pt x="24" y="8"/>
                                    <a:pt x="21" y="9"/>
                                  </a:cubicBezTo>
                                  <a:cubicBezTo>
                                    <a:pt x="19" y="11"/>
                                    <a:pt x="16" y="13"/>
                                    <a:pt x="15" y="15"/>
                                  </a:cubicBezTo>
                                  <a:cubicBezTo>
                                    <a:pt x="13" y="18"/>
                                    <a:pt x="11" y="20"/>
                                    <a:pt x="11" y="24"/>
                                  </a:cubicBezTo>
                                  <a:cubicBezTo>
                                    <a:pt x="10" y="27"/>
                                    <a:pt x="9" y="31"/>
                                    <a:pt x="9" y="35"/>
                                  </a:cubicBezTo>
                                  <a:cubicBezTo>
                                    <a:pt x="9" y="38"/>
                                    <a:pt x="10" y="42"/>
                                    <a:pt x="10" y="45"/>
                                  </a:cubicBezTo>
                                  <a:cubicBezTo>
                                    <a:pt x="11" y="49"/>
                                    <a:pt x="12" y="51"/>
                                    <a:pt x="14" y="54"/>
                                  </a:cubicBezTo>
                                  <a:cubicBezTo>
                                    <a:pt x="16" y="56"/>
                                    <a:pt x="18" y="58"/>
                                    <a:pt x="21" y="60"/>
                                  </a:cubicBezTo>
                                  <a:cubicBezTo>
                                    <a:pt x="23" y="61"/>
                                    <a:pt x="27" y="62"/>
                                    <a:pt x="31" y="62"/>
                                  </a:cubicBezTo>
                                  <a:cubicBezTo>
                                    <a:pt x="35" y="62"/>
                                    <a:pt x="38" y="61"/>
                                    <a:pt x="41" y="60"/>
                                  </a:cubicBezTo>
                                  <a:cubicBezTo>
                                    <a:pt x="44" y="59"/>
                                    <a:pt x="46" y="57"/>
                                    <a:pt x="48" y="54"/>
                                  </a:cubicBezTo>
                                  <a:cubicBezTo>
                                    <a:pt x="50" y="52"/>
                                    <a:pt x="51" y="49"/>
                                    <a:pt x="52" y="46"/>
                                  </a:cubicBezTo>
                                  <a:cubicBezTo>
                                    <a:pt x="53"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3" name="Freeform 180"/>
                          <wps:cNvSpPr>
                            <a:spLocks/>
                          </wps:cNvSpPr>
                          <wps:spPr bwMode="auto">
                            <a:xfrm>
                              <a:off x="3609" y="2460"/>
                              <a:ext cx="55" cy="73"/>
                            </a:xfrm>
                            <a:custGeom>
                              <a:avLst/>
                              <a:gdLst>
                                <a:gd name="T0" fmla="*/ 52 w 52"/>
                                <a:gd name="T1" fmla="*/ 66 h 69"/>
                                <a:gd name="T2" fmla="*/ 52 w 52"/>
                                <a:gd name="T3" fmla="*/ 66 h 69"/>
                                <a:gd name="T4" fmla="*/ 52 w 52"/>
                                <a:gd name="T5" fmla="*/ 67 h 69"/>
                                <a:gd name="T6" fmla="*/ 51 w 52"/>
                                <a:gd name="T7" fmla="*/ 67 h 69"/>
                                <a:gd name="T8" fmla="*/ 50 w 52"/>
                                <a:gd name="T9" fmla="*/ 68 h 69"/>
                                <a:gd name="T10" fmla="*/ 48 w 52"/>
                                <a:gd name="T11" fmla="*/ 68 h 69"/>
                                <a:gd name="T12" fmla="*/ 46 w 52"/>
                                <a:gd name="T13" fmla="*/ 68 h 69"/>
                                <a:gd name="T14" fmla="*/ 45 w 52"/>
                                <a:gd name="T15" fmla="*/ 67 h 69"/>
                                <a:gd name="T16" fmla="*/ 44 w 52"/>
                                <a:gd name="T17" fmla="*/ 67 h 69"/>
                                <a:gd name="T18" fmla="*/ 44 w 52"/>
                                <a:gd name="T19" fmla="*/ 66 h 69"/>
                                <a:gd name="T20" fmla="*/ 44 w 52"/>
                                <a:gd name="T21" fmla="*/ 57 h 69"/>
                                <a:gd name="T22" fmla="*/ 33 w 52"/>
                                <a:gd name="T23" fmla="*/ 66 h 69"/>
                                <a:gd name="T24" fmla="*/ 23 w 52"/>
                                <a:gd name="T25" fmla="*/ 69 h 69"/>
                                <a:gd name="T26" fmla="*/ 12 w 52"/>
                                <a:gd name="T27" fmla="*/ 67 h 69"/>
                                <a:gd name="T28" fmla="*/ 5 w 52"/>
                                <a:gd name="T29" fmla="*/ 61 h 69"/>
                                <a:gd name="T30" fmla="*/ 1 w 52"/>
                                <a:gd name="T31" fmla="*/ 52 h 69"/>
                                <a:gd name="T32" fmla="*/ 0 w 52"/>
                                <a:gd name="T33" fmla="*/ 41 h 69"/>
                                <a:gd name="T34" fmla="*/ 0 w 52"/>
                                <a:gd name="T35" fmla="*/ 2 h 69"/>
                                <a:gd name="T36" fmla="*/ 0 w 52"/>
                                <a:gd name="T37" fmla="*/ 1 h 69"/>
                                <a:gd name="T38" fmla="*/ 1 w 52"/>
                                <a:gd name="T39" fmla="*/ 0 h 69"/>
                                <a:gd name="T40" fmla="*/ 2 w 52"/>
                                <a:gd name="T41" fmla="*/ 0 h 69"/>
                                <a:gd name="T42" fmla="*/ 4 w 52"/>
                                <a:gd name="T43" fmla="*/ 0 h 69"/>
                                <a:gd name="T44" fmla="*/ 6 w 52"/>
                                <a:gd name="T45" fmla="*/ 0 h 69"/>
                                <a:gd name="T46" fmla="*/ 7 w 52"/>
                                <a:gd name="T47" fmla="*/ 0 h 69"/>
                                <a:gd name="T48" fmla="*/ 8 w 52"/>
                                <a:gd name="T49" fmla="*/ 1 h 69"/>
                                <a:gd name="T50" fmla="*/ 8 w 52"/>
                                <a:gd name="T51" fmla="*/ 2 h 69"/>
                                <a:gd name="T52" fmla="*/ 8 w 52"/>
                                <a:gd name="T53" fmla="*/ 40 h 69"/>
                                <a:gd name="T54" fmla="*/ 9 w 52"/>
                                <a:gd name="T55" fmla="*/ 50 h 69"/>
                                <a:gd name="T56" fmla="*/ 12 w 52"/>
                                <a:gd name="T57" fmla="*/ 56 h 69"/>
                                <a:gd name="T58" fmla="*/ 17 w 52"/>
                                <a:gd name="T59" fmla="*/ 60 h 69"/>
                                <a:gd name="T60" fmla="*/ 23 w 52"/>
                                <a:gd name="T61" fmla="*/ 62 h 69"/>
                                <a:gd name="T62" fmla="*/ 33 w 52"/>
                                <a:gd name="T63" fmla="*/ 58 h 69"/>
                                <a:gd name="T64" fmla="*/ 44 w 52"/>
                                <a:gd name="T65" fmla="*/ 48 h 69"/>
                                <a:gd name="T66" fmla="*/ 44 w 52"/>
                                <a:gd name="T67" fmla="*/ 2 h 69"/>
                                <a:gd name="T68" fmla="*/ 44 w 52"/>
                                <a:gd name="T69" fmla="*/ 1 h 69"/>
                                <a:gd name="T70" fmla="*/ 44 w 52"/>
                                <a:gd name="T71" fmla="*/ 0 h 69"/>
                                <a:gd name="T72" fmla="*/ 46 w 52"/>
                                <a:gd name="T73" fmla="*/ 0 h 69"/>
                                <a:gd name="T74" fmla="*/ 48 w 52"/>
                                <a:gd name="T75" fmla="*/ 0 h 69"/>
                                <a:gd name="T76" fmla="*/ 50 w 52"/>
                                <a:gd name="T77" fmla="*/ 0 h 69"/>
                                <a:gd name="T78" fmla="*/ 51 w 52"/>
                                <a:gd name="T79" fmla="*/ 0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6"/>
                                    <a:pt x="52" y="67"/>
                                    <a:pt x="52" y="67"/>
                                  </a:cubicBezTo>
                                  <a:cubicBezTo>
                                    <a:pt x="52" y="67"/>
                                    <a:pt x="52" y="67"/>
                                    <a:pt x="51" y="67"/>
                                  </a:cubicBezTo>
                                  <a:cubicBezTo>
                                    <a:pt x="51" y="68"/>
                                    <a:pt x="51" y="68"/>
                                    <a:pt x="50" y="68"/>
                                  </a:cubicBezTo>
                                  <a:cubicBezTo>
                                    <a:pt x="49" y="68"/>
                                    <a:pt x="49" y="68"/>
                                    <a:pt x="48" y="68"/>
                                  </a:cubicBezTo>
                                  <a:cubicBezTo>
                                    <a:pt x="47" y="68"/>
                                    <a:pt x="47" y="68"/>
                                    <a:pt x="46" y="68"/>
                                  </a:cubicBezTo>
                                  <a:cubicBezTo>
                                    <a:pt x="45" y="68"/>
                                    <a:pt x="45" y="68"/>
                                    <a:pt x="45" y="67"/>
                                  </a:cubicBezTo>
                                  <a:cubicBezTo>
                                    <a:pt x="44" y="67"/>
                                    <a:pt x="44" y="67"/>
                                    <a:pt x="44" y="67"/>
                                  </a:cubicBezTo>
                                  <a:cubicBezTo>
                                    <a:pt x="44" y="67"/>
                                    <a:pt x="44" y="66"/>
                                    <a:pt x="44" y="66"/>
                                  </a:cubicBezTo>
                                  <a:lnTo>
                                    <a:pt x="44" y="57"/>
                                  </a:lnTo>
                                  <a:cubicBezTo>
                                    <a:pt x="40" y="61"/>
                                    <a:pt x="37" y="64"/>
                                    <a:pt x="33" y="66"/>
                                  </a:cubicBezTo>
                                  <a:cubicBezTo>
                                    <a:pt x="30" y="68"/>
                                    <a:pt x="26" y="69"/>
                                    <a:pt x="23" y="69"/>
                                  </a:cubicBezTo>
                                  <a:cubicBezTo>
                                    <a:pt x="18" y="69"/>
                                    <a:pt x="15" y="68"/>
                                    <a:pt x="12" y="67"/>
                                  </a:cubicBezTo>
                                  <a:cubicBezTo>
                                    <a:pt x="9" y="65"/>
                                    <a:pt x="7" y="63"/>
                                    <a:pt x="5" y="61"/>
                                  </a:cubicBezTo>
                                  <a:cubicBezTo>
                                    <a:pt x="3" y="58"/>
                                    <a:pt x="2" y="55"/>
                                    <a:pt x="1" y="52"/>
                                  </a:cubicBezTo>
                                  <a:cubicBezTo>
                                    <a:pt x="0" y="49"/>
                                    <a:pt x="0" y="45"/>
                                    <a:pt x="0" y="41"/>
                                  </a:cubicBezTo>
                                  <a:lnTo>
                                    <a:pt x="0" y="2"/>
                                  </a:lnTo>
                                  <a:cubicBezTo>
                                    <a:pt x="0" y="1"/>
                                    <a:pt x="0" y="1"/>
                                    <a:pt x="0" y="1"/>
                                  </a:cubicBezTo>
                                  <a:cubicBezTo>
                                    <a:pt x="0" y="1"/>
                                    <a:pt x="0" y="0"/>
                                    <a:pt x="1" y="0"/>
                                  </a:cubicBezTo>
                                  <a:cubicBezTo>
                                    <a:pt x="1" y="0"/>
                                    <a:pt x="1" y="0"/>
                                    <a:pt x="2" y="0"/>
                                  </a:cubicBezTo>
                                  <a:cubicBezTo>
                                    <a:pt x="3" y="0"/>
                                    <a:pt x="3" y="0"/>
                                    <a:pt x="4" y="0"/>
                                  </a:cubicBezTo>
                                  <a:cubicBezTo>
                                    <a:pt x="5" y="0"/>
                                    <a:pt x="6" y="0"/>
                                    <a:pt x="6" y="0"/>
                                  </a:cubicBezTo>
                                  <a:cubicBezTo>
                                    <a:pt x="7" y="0"/>
                                    <a:pt x="7" y="0"/>
                                    <a:pt x="7" y="0"/>
                                  </a:cubicBezTo>
                                  <a:cubicBezTo>
                                    <a:pt x="8" y="0"/>
                                    <a:pt x="8" y="1"/>
                                    <a:pt x="8" y="1"/>
                                  </a:cubicBezTo>
                                  <a:cubicBezTo>
                                    <a:pt x="8" y="1"/>
                                    <a:pt x="8" y="1"/>
                                    <a:pt x="8" y="2"/>
                                  </a:cubicBezTo>
                                  <a:lnTo>
                                    <a:pt x="8" y="40"/>
                                  </a:lnTo>
                                  <a:cubicBezTo>
                                    <a:pt x="8" y="44"/>
                                    <a:pt x="9" y="47"/>
                                    <a:pt x="9" y="50"/>
                                  </a:cubicBezTo>
                                  <a:cubicBezTo>
                                    <a:pt x="10" y="52"/>
                                    <a:pt x="11" y="54"/>
                                    <a:pt x="12" y="56"/>
                                  </a:cubicBezTo>
                                  <a:cubicBezTo>
                                    <a:pt x="13" y="58"/>
                                    <a:pt x="15" y="59"/>
                                    <a:pt x="17" y="60"/>
                                  </a:cubicBezTo>
                                  <a:cubicBezTo>
                                    <a:pt x="19" y="61"/>
                                    <a:pt x="21" y="62"/>
                                    <a:pt x="23" y="62"/>
                                  </a:cubicBezTo>
                                  <a:cubicBezTo>
                                    <a:pt x="27" y="62"/>
                                    <a:pt x="30" y="60"/>
                                    <a:pt x="33" y="58"/>
                                  </a:cubicBezTo>
                                  <a:cubicBezTo>
                                    <a:pt x="37" y="56"/>
                                    <a:pt x="40" y="52"/>
                                    <a:pt x="44" y="48"/>
                                  </a:cubicBezTo>
                                  <a:lnTo>
                                    <a:pt x="44" y="2"/>
                                  </a:lnTo>
                                  <a:cubicBezTo>
                                    <a:pt x="44" y="1"/>
                                    <a:pt x="44" y="1"/>
                                    <a:pt x="44" y="1"/>
                                  </a:cubicBezTo>
                                  <a:cubicBezTo>
                                    <a:pt x="44" y="1"/>
                                    <a:pt x="44" y="0"/>
                                    <a:pt x="44" y="0"/>
                                  </a:cubicBezTo>
                                  <a:cubicBezTo>
                                    <a:pt x="45" y="0"/>
                                    <a:pt x="45" y="0"/>
                                    <a:pt x="46" y="0"/>
                                  </a:cubicBezTo>
                                  <a:cubicBezTo>
                                    <a:pt x="46" y="0"/>
                                    <a:pt x="47" y="0"/>
                                    <a:pt x="48" y="0"/>
                                  </a:cubicBezTo>
                                  <a:cubicBezTo>
                                    <a:pt x="49" y="0"/>
                                    <a:pt x="49" y="0"/>
                                    <a:pt x="50" y="0"/>
                                  </a:cubicBezTo>
                                  <a:cubicBezTo>
                                    <a:pt x="50" y="0"/>
                                    <a:pt x="51" y="0"/>
                                    <a:pt x="51" y="0"/>
                                  </a:cubicBezTo>
                                  <a:cubicBezTo>
                                    <a:pt x="52" y="0"/>
                                    <a:pt x="52" y="1"/>
                                    <a:pt x="52" y="1"/>
                                  </a:cubicBezTo>
                                  <a:cubicBezTo>
                                    <a:pt x="52" y="1"/>
                                    <a:pt x="52" y="1"/>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4" name="Freeform 181"/>
                          <wps:cNvSpPr>
                            <a:spLocks/>
                          </wps:cNvSpPr>
                          <wps:spPr bwMode="auto">
                            <a:xfrm>
                              <a:off x="3694" y="2459"/>
                              <a:ext cx="38" cy="73"/>
                            </a:xfrm>
                            <a:custGeom>
                              <a:avLst/>
                              <a:gdLst>
                                <a:gd name="T0" fmla="*/ 36 w 36"/>
                                <a:gd name="T1" fmla="*/ 6 h 69"/>
                                <a:gd name="T2" fmla="*/ 36 w 36"/>
                                <a:gd name="T3" fmla="*/ 6 h 69"/>
                                <a:gd name="T4" fmla="*/ 36 w 36"/>
                                <a:gd name="T5" fmla="*/ 8 h 69"/>
                                <a:gd name="T6" fmla="*/ 35 w 36"/>
                                <a:gd name="T7" fmla="*/ 9 h 69"/>
                                <a:gd name="T8" fmla="*/ 35 w 36"/>
                                <a:gd name="T9" fmla="*/ 10 h 69"/>
                                <a:gd name="T10" fmla="*/ 34 w 36"/>
                                <a:gd name="T11" fmla="*/ 10 h 69"/>
                                <a:gd name="T12" fmla="*/ 33 w 36"/>
                                <a:gd name="T13" fmla="*/ 10 h 69"/>
                                <a:gd name="T14" fmla="*/ 31 w 36"/>
                                <a:gd name="T15" fmla="*/ 9 h 69"/>
                                <a:gd name="T16" fmla="*/ 28 w 36"/>
                                <a:gd name="T17" fmla="*/ 8 h 69"/>
                                <a:gd name="T18" fmla="*/ 25 w 36"/>
                                <a:gd name="T19" fmla="*/ 8 h 69"/>
                                <a:gd name="T20" fmla="*/ 21 w 36"/>
                                <a:gd name="T21" fmla="*/ 9 h 69"/>
                                <a:gd name="T22" fmla="*/ 18 w 36"/>
                                <a:gd name="T23" fmla="*/ 11 h 69"/>
                                <a:gd name="T24" fmla="*/ 13 w 36"/>
                                <a:gd name="T25" fmla="*/ 16 h 69"/>
                                <a:gd name="T26" fmla="*/ 8 w 36"/>
                                <a:gd name="T27" fmla="*/ 23 h 69"/>
                                <a:gd name="T28" fmla="*/ 8 w 36"/>
                                <a:gd name="T29" fmla="*/ 67 h 69"/>
                                <a:gd name="T30" fmla="*/ 8 w 36"/>
                                <a:gd name="T31" fmla="*/ 68 h 69"/>
                                <a:gd name="T32" fmla="*/ 7 w 36"/>
                                <a:gd name="T33" fmla="*/ 68 h 69"/>
                                <a:gd name="T34" fmla="*/ 6 w 36"/>
                                <a:gd name="T35" fmla="*/ 69 h 69"/>
                                <a:gd name="T36" fmla="*/ 4 w 36"/>
                                <a:gd name="T37" fmla="*/ 69 h 69"/>
                                <a:gd name="T38" fmla="*/ 2 w 36"/>
                                <a:gd name="T39" fmla="*/ 69 h 69"/>
                                <a:gd name="T40" fmla="*/ 1 w 36"/>
                                <a:gd name="T41" fmla="*/ 68 h 69"/>
                                <a:gd name="T42" fmla="*/ 0 w 36"/>
                                <a:gd name="T43" fmla="*/ 68 h 69"/>
                                <a:gd name="T44" fmla="*/ 0 w 36"/>
                                <a:gd name="T45" fmla="*/ 67 h 69"/>
                                <a:gd name="T46" fmla="*/ 0 w 36"/>
                                <a:gd name="T47" fmla="*/ 3 h 69"/>
                                <a:gd name="T48" fmla="*/ 0 w 36"/>
                                <a:gd name="T49" fmla="*/ 2 h 69"/>
                                <a:gd name="T50" fmla="*/ 1 w 36"/>
                                <a:gd name="T51" fmla="*/ 1 h 69"/>
                                <a:gd name="T52" fmla="*/ 2 w 36"/>
                                <a:gd name="T53" fmla="*/ 1 h 69"/>
                                <a:gd name="T54" fmla="*/ 4 w 36"/>
                                <a:gd name="T55" fmla="*/ 1 h 69"/>
                                <a:gd name="T56" fmla="*/ 6 w 36"/>
                                <a:gd name="T57" fmla="*/ 1 h 69"/>
                                <a:gd name="T58" fmla="*/ 7 w 36"/>
                                <a:gd name="T59" fmla="*/ 1 h 69"/>
                                <a:gd name="T60" fmla="*/ 8 w 36"/>
                                <a:gd name="T61" fmla="*/ 2 h 69"/>
                                <a:gd name="T62" fmla="*/ 8 w 36"/>
                                <a:gd name="T63" fmla="*/ 3 h 69"/>
                                <a:gd name="T64" fmla="*/ 8 w 36"/>
                                <a:gd name="T65" fmla="*/ 13 h 69"/>
                                <a:gd name="T66" fmla="*/ 13 w 36"/>
                                <a:gd name="T67" fmla="*/ 6 h 69"/>
                                <a:gd name="T68" fmla="*/ 17 w 36"/>
                                <a:gd name="T69" fmla="*/ 2 h 69"/>
                                <a:gd name="T70" fmla="*/ 22 w 36"/>
                                <a:gd name="T71" fmla="*/ 0 h 69"/>
                                <a:gd name="T72" fmla="*/ 26 w 36"/>
                                <a:gd name="T73" fmla="*/ 0 h 69"/>
                                <a:gd name="T74" fmla="*/ 28 w 36"/>
                                <a:gd name="T75" fmla="*/ 0 h 69"/>
                                <a:gd name="T76" fmla="*/ 31 w 36"/>
                                <a:gd name="T77" fmla="*/ 0 h 69"/>
                                <a:gd name="T78" fmla="*/ 33 w 36"/>
                                <a:gd name="T79" fmla="*/ 1 h 69"/>
                                <a:gd name="T80" fmla="*/ 35 w 36"/>
                                <a:gd name="T81" fmla="*/ 2 h 69"/>
                                <a:gd name="T82" fmla="*/ 35 w 36"/>
                                <a:gd name="T83" fmla="*/ 2 h 69"/>
                                <a:gd name="T84" fmla="*/ 35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7"/>
                                    <a:pt x="36" y="8"/>
                                  </a:cubicBezTo>
                                  <a:cubicBezTo>
                                    <a:pt x="35" y="8"/>
                                    <a:pt x="35" y="9"/>
                                    <a:pt x="35" y="9"/>
                                  </a:cubicBezTo>
                                  <a:cubicBezTo>
                                    <a:pt x="35" y="9"/>
                                    <a:pt x="35" y="9"/>
                                    <a:pt x="35" y="10"/>
                                  </a:cubicBezTo>
                                  <a:cubicBezTo>
                                    <a:pt x="35" y="10"/>
                                    <a:pt x="34" y="10"/>
                                    <a:pt x="34" y="10"/>
                                  </a:cubicBezTo>
                                  <a:cubicBezTo>
                                    <a:pt x="34" y="10"/>
                                    <a:pt x="33" y="10"/>
                                    <a:pt x="33" y="10"/>
                                  </a:cubicBezTo>
                                  <a:cubicBezTo>
                                    <a:pt x="32" y="9"/>
                                    <a:pt x="31" y="9"/>
                                    <a:pt x="31" y="9"/>
                                  </a:cubicBezTo>
                                  <a:cubicBezTo>
                                    <a:pt x="30" y="9"/>
                                    <a:pt x="29" y="8"/>
                                    <a:pt x="28" y="8"/>
                                  </a:cubicBezTo>
                                  <a:cubicBezTo>
                                    <a:pt x="27" y="8"/>
                                    <a:pt x="26" y="8"/>
                                    <a:pt x="25" y="8"/>
                                  </a:cubicBezTo>
                                  <a:cubicBezTo>
                                    <a:pt x="24" y="8"/>
                                    <a:pt x="23" y="8"/>
                                    <a:pt x="21" y="9"/>
                                  </a:cubicBezTo>
                                  <a:cubicBezTo>
                                    <a:pt x="20" y="9"/>
                                    <a:pt x="19" y="10"/>
                                    <a:pt x="18" y="11"/>
                                  </a:cubicBezTo>
                                  <a:cubicBezTo>
                                    <a:pt x="16" y="13"/>
                                    <a:pt x="15" y="14"/>
                                    <a:pt x="13" y="16"/>
                                  </a:cubicBezTo>
                                  <a:cubicBezTo>
                                    <a:pt x="12" y="18"/>
                                    <a:pt x="10" y="21"/>
                                    <a:pt x="8" y="23"/>
                                  </a:cubicBezTo>
                                  <a:lnTo>
                                    <a:pt x="8" y="67"/>
                                  </a:lnTo>
                                  <a:cubicBezTo>
                                    <a:pt x="8" y="67"/>
                                    <a:pt x="8" y="68"/>
                                    <a:pt x="8" y="68"/>
                                  </a:cubicBezTo>
                                  <a:cubicBezTo>
                                    <a:pt x="8" y="68"/>
                                    <a:pt x="8" y="68"/>
                                    <a:pt x="7" y="68"/>
                                  </a:cubicBezTo>
                                  <a:cubicBezTo>
                                    <a:pt x="7" y="69"/>
                                    <a:pt x="7" y="69"/>
                                    <a:pt x="6" y="69"/>
                                  </a:cubicBezTo>
                                  <a:cubicBezTo>
                                    <a:pt x="6" y="69"/>
                                    <a:pt x="5" y="69"/>
                                    <a:pt x="4" y="69"/>
                                  </a:cubicBezTo>
                                  <a:cubicBezTo>
                                    <a:pt x="3" y="69"/>
                                    <a:pt x="3" y="69"/>
                                    <a:pt x="2" y="69"/>
                                  </a:cubicBezTo>
                                  <a:cubicBezTo>
                                    <a:pt x="1" y="69"/>
                                    <a:pt x="1" y="69"/>
                                    <a:pt x="1" y="68"/>
                                  </a:cubicBezTo>
                                  <a:cubicBezTo>
                                    <a:pt x="0" y="68"/>
                                    <a:pt x="0" y="68"/>
                                    <a:pt x="0" y="68"/>
                                  </a:cubicBezTo>
                                  <a:cubicBezTo>
                                    <a:pt x="0" y="68"/>
                                    <a:pt x="0" y="67"/>
                                    <a:pt x="0" y="67"/>
                                  </a:cubicBezTo>
                                  <a:lnTo>
                                    <a:pt x="0" y="3"/>
                                  </a:lnTo>
                                  <a:cubicBezTo>
                                    <a:pt x="0" y="2"/>
                                    <a:pt x="0" y="2"/>
                                    <a:pt x="0" y="2"/>
                                  </a:cubicBezTo>
                                  <a:cubicBezTo>
                                    <a:pt x="0" y="2"/>
                                    <a:pt x="0" y="1"/>
                                    <a:pt x="1" y="1"/>
                                  </a:cubicBezTo>
                                  <a:cubicBezTo>
                                    <a:pt x="1" y="1"/>
                                    <a:pt x="1" y="1"/>
                                    <a:pt x="2" y="1"/>
                                  </a:cubicBezTo>
                                  <a:cubicBezTo>
                                    <a:pt x="2" y="1"/>
                                    <a:pt x="3" y="1"/>
                                    <a:pt x="4" y="1"/>
                                  </a:cubicBezTo>
                                  <a:cubicBezTo>
                                    <a:pt x="5" y="1"/>
                                    <a:pt x="5" y="1"/>
                                    <a:pt x="6" y="1"/>
                                  </a:cubicBezTo>
                                  <a:cubicBezTo>
                                    <a:pt x="6" y="1"/>
                                    <a:pt x="7" y="1"/>
                                    <a:pt x="7" y="1"/>
                                  </a:cubicBezTo>
                                  <a:cubicBezTo>
                                    <a:pt x="7" y="1"/>
                                    <a:pt x="8" y="2"/>
                                    <a:pt x="8" y="2"/>
                                  </a:cubicBezTo>
                                  <a:cubicBezTo>
                                    <a:pt x="8" y="2"/>
                                    <a:pt x="8" y="2"/>
                                    <a:pt x="8" y="3"/>
                                  </a:cubicBezTo>
                                  <a:lnTo>
                                    <a:pt x="8" y="13"/>
                                  </a:lnTo>
                                  <a:cubicBezTo>
                                    <a:pt x="10" y="10"/>
                                    <a:pt x="11" y="8"/>
                                    <a:pt x="13" y="6"/>
                                  </a:cubicBezTo>
                                  <a:cubicBezTo>
                                    <a:pt x="15" y="5"/>
                                    <a:pt x="16" y="3"/>
                                    <a:pt x="17" y="2"/>
                                  </a:cubicBezTo>
                                  <a:cubicBezTo>
                                    <a:pt x="19" y="1"/>
                                    <a:pt x="20" y="1"/>
                                    <a:pt x="22" y="0"/>
                                  </a:cubicBezTo>
                                  <a:cubicBezTo>
                                    <a:pt x="23" y="0"/>
                                    <a:pt x="24" y="0"/>
                                    <a:pt x="26" y="0"/>
                                  </a:cubicBezTo>
                                  <a:cubicBezTo>
                                    <a:pt x="26" y="0"/>
                                    <a:pt x="27" y="0"/>
                                    <a:pt x="28" y="0"/>
                                  </a:cubicBezTo>
                                  <a:cubicBezTo>
                                    <a:pt x="29" y="0"/>
                                    <a:pt x="30" y="0"/>
                                    <a:pt x="31" y="0"/>
                                  </a:cubicBezTo>
                                  <a:cubicBezTo>
                                    <a:pt x="31" y="1"/>
                                    <a:pt x="32" y="1"/>
                                    <a:pt x="33" y="1"/>
                                  </a:cubicBezTo>
                                  <a:cubicBezTo>
                                    <a:pt x="34" y="1"/>
                                    <a:pt x="34" y="2"/>
                                    <a:pt x="35" y="2"/>
                                  </a:cubicBezTo>
                                  <a:cubicBezTo>
                                    <a:pt x="35" y="2"/>
                                    <a:pt x="35" y="2"/>
                                    <a:pt x="35" y="2"/>
                                  </a:cubicBezTo>
                                  <a:cubicBezTo>
                                    <a:pt x="35" y="3"/>
                                    <a:pt x="35" y="3"/>
                                    <a:pt x="35" y="3"/>
                                  </a:cubicBezTo>
                                  <a:cubicBezTo>
                                    <a:pt x="35" y="3"/>
                                    <a:pt x="36" y="4"/>
                                    <a:pt x="36" y="4"/>
                                  </a:cubicBezTo>
                                  <a:cubicBezTo>
                                    <a:pt x="36" y="5"/>
                                    <a:pt x="36" y="5"/>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5" name="Freeform 182"/>
                          <wps:cNvSpPr>
                            <a:spLocks/>
                          </wps:cNvSpPr>
                          <wps:spPr bwMode="auto">
                            <a:xfrm>
                              <a:off x="3745" y="2459"/>
                              <a:ext cx="53" cy="74"/>
                            </a:xfrm>
                            <a:custGeom>
                              <a:avLst/>
                              <a:gdLst>
                                <a:gd name="T0" fmla="*/ 50 w 50"/>
                                <a:gd name="T1" fmla="*/ 58 h 70"/>
                                <a:gd name="T2" fmla="*/ 50 w 50"/>
                                <a:gd name="T3" fmla="*/ 58 h 70"/>
                                <a:gd name="T4" fmla="*/ 50 w 50"/>
                                <a:gd name="T5" fmla="*/ 59 h 70"/>
                                <a:gd name="T6" fmla="*/ 49 w 50"/>
                                <a:gd name="T7" fmla="*/ 60 h 70"/>
                                <a:gd name="T8" fmla="*/ 49 w 50"/>
                                <a:gd name="T9" fmla="*/ 61 h 70"/>
                                <a:gd name="T10" fmla="*/ 48 w 50"/>
                                <a:gd name="T11" fmla="*/ 62 h 70"/>
                                <a:gd name="T12" fmla="*/ 45 w 50"/>
                                <a:gd name="T13" fmla="*/ 65 h 70"/>
                                <a:gd name="T14" fmla="*/ 40 w 50"/>
                                <a:gd name="T15" fmla="*/ 67 h 70"/>
                                <a:gd name="T16" fmla="*/ 34 w 50"/>
                                <a:gd name="T17" fmla="*/ 69 h 70"/>
                                <a:gd name="T18" fmla="*/ 28 w 50"/>
                                <a:gd name="T19" fmla="*/ 70 h 70"/>
                                <a:gd name="T20" fmla="*/ 16 w 50"/>
                                <a:gd name="T21" fmla="*/ 67 h 70"/>
                                <a:gd name="T22" fmla="*/ 7 w 50"/>
                                <a:gd name="T23" fmla="*/ 61 h 70"/>
                                <a:gd name="T24" fmla="*/ 2 w 50"/>
                                <a:gd name="T25" fmla="*/ 50 h 70"/>
                                <a:gd name="T26" fmla="*/ 0 w 50"/>
                                <a:gd name="T27" fmla="*/ 35 h 70"/>
                                <a:gd name="T28" fmla="*/ 2 w 50"/>
                                <a:gd name="T29" fmla="*/ 19 h 70"/>
                                <a:gd name="T30" fmla="*/ 8 w 50"/>
                                <a:gd name="T31" fmla="*/ 8 h 70"/>
                                <a:gd name="T32" fmla="*/ 17 w 50"/>
                                <a:gd name="T33" fmla="*/ 2 h 70"/>
                                <a:gd name="T34" fmla="*/ 29 w 50"/>
                                <a:gd name="T35" fmla="*/ 0 h 70"/>
                                <a:gd name="T36" fmla="*/ 35 w 50"/>
                                <a:gd name="T37" fmla="*/ 1 h 70"/>
                                <a:gd name="T38" fmla="*/ 40 w 50"/>
                                <a:gd name="T39" fmla="*/ 2 h 70"/>
                                <a:gd name="T40" fmla="*/ 45 w 50"/>
                                <a:gd name="T41" fmla="*/ 4 h 70"/>
                                <a:gd name="T42" fmla="*/ 47 w 50"/>
                                <a:gd name="T43" fmla="*/ 7 h 70"/>
                                <a:gd name="T44" fmla="*/ 49 w 50"/>
                                <a:gd name="T45" fmla="*/ 8 h 70"/>
                                <a:gd name="T46" fmla="*/ 49 w 50"/>
                                <a:gd name="T47" fmla="*/ 9 h 70"/>
                                <a:gd name="T48" fmla="*/ 49 w 50"/>
                                <a:gd name="T49" fmla="*/ 10 h 70"/>
                                <a:gd name="T50" fmla="*/ 49 w 50"/>
                                <a:gd name="T51" fmla="*/ 12 h 70"/>
                                <a:gd name="T52" fmla="*/ 49 w 50"/>
                                <a:gd name="T53" fmla="*/ 15 h 70"/>
                                <a:gd name="T54" fmla="*/ 48 w 50"/>
                                <a:gd name="T55" fmla="*/ 16 h 70"/>
                                <a:gd name="T56" fmla="*/ 45 w 50"/>
                                <a:gd name="T57" fmla="*/ 14 h 70"/>
                                <a:gd name="T58" fmla="*/ 41 w 50"/>
                                <a:gd name="T59" fmla="*/ 11 h 70"/>
                                <a:gd name="T60" fmla="*/ 36 w 50"/>
                                <a:gd name="T61" fmla="*/ 9 h 70"/>
                                <a:gd name="T62" fmla="*/ 28 w 50"/>
                                <a:gd name="T63" fmla="*/ 7 h 70"/>
                                <a:gd name="T64" fmla="*/ 14 w 50"/>
                                <a:gd name="T65" fmla="*/ 14 h 70"/>
                                <a:gd name="T66" fmla="*/ 9 w 50"/>
                                <a:gd name="T67" fmla="*/ 35 h 70"/>
                                <a:gd name="T68" fmla="*/ 10 w 50"/>
                                <a:gd name="T69" fmla="*/ 47 h 70"/>
                                <a:gd name="T70" fmla="*/ 14 w 50"/>
                                <a:gd name="T71" fmla="*/ 55 h 70"/>
                                <a:gd name="T72" fmla="*/ 20 w 50"/>
                                <a:gd name="T73" fmla="*/ 60 h 70"/>
                                <a:gd name="T74" fmla="*/ 28 w 50"/>
                                <a:gd name="T75" fmla="*/ 62 h 70"/>
                                <a:gd name="T76" fmla="*/ 36 w 50"/>
                                <a:gd name="T77" fmla="*/ 61 h 70"/>
                                <a:gd name="T78" fmla="*/ 42 w 50"/>
                                <a:gd name="T79" fmla="*/ 58 h 70"/>
                                <a:gd name="T80" fmla="*/ 46 w 50"/>
                                <a:gd name="T81" fmla="*/ 55 h 70"/>
                                <a:gd name="T82" fmla="*/ 48 w 50"/>
                                <a:gd name="T83" fmla="*/ 53 h 70"/>
                                <a:gd name="T84" fmla="*/ 49 w 50"/>
                                <a:gd name="T85" fmla="*/ 54 h 70"/>
                                <a:gd name="T86" fmla="*/ 49 w 50"/>
                                <a:gd name="T87" fmla="*/ 55 h 70"/>
                                <a:gd name="T88" fmla="*/ 50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50" y="59"/>
                                    <a:pt x="50" y="59"/>
                                  </a:cubicBezTo>
                                  <a:cubicBezTo>
                                    <a:pt x="50" y="60"/>
                                    <a:pt x="50" y="60"/>
                                    <a:pt x="49" y="60"/>
                                  </a:cubicBezTo>
                                  <a:cubicBezTo>
                                    <a:pt x="49" y="61"/>
                                    <a:pt x="49" y="61"/>
                                    <a:pt x="49" y="61"/>
                                  </a:cubicBezTo>
                                  <a:cubicBezTo>
                                    <a:pt x="49" y="61"/>
                                    <a:pt x="48" y="62"/>
                                    <a:pt x="48" y="62"/>
                                  </a:cubicBezTo>
                                  <a:cubicBezTo>
                                    <a:pt x="47" y="63"/>
                                    <a:pt x="46" y="64"/>
                                    <a:pt x="45" y="65"/>
                                  </a:cubicBezTo>
                                  <a:cubicBezTo>
                                    <a:pt x="43" y="66"/>
                                    <a:pt x="42" y="67"/>
                                    <a:pt x="40" y="67"/>
                                  </a:cubicBezTo>
                                  <a:cubicBezTo>
                                    <a:pt x="38" y="68"/>
                                    <a:pt x="36" y="69"/>
                                    <a:pt x="34" y="69"/>
                                  </a:cubicBezTo>
                                  <a:cubicBezTo>
                                    <a:pt x="32" y="69"/>
                                    <a:pt x="30" y="70"/>
                                    <a:pt x="28" y="70"/>
                                  </a:cubicBezTo>
                                  <a:cubicBezTo>
                                    <a:pt x="23" y="70"/>
                                    <a:pt x="19" y="69"/>
                                    <a:pt x="16" y="67"/>
                                  </a:cubicBezTo>
                                  <a:cubicBezTo>
                                    <a:pt x="12" y="66"/>
                                    <a:pt x="9" y="64"/>
                                    <a:pt x="7" y="61"/>
                                  </a:cubicBezTo>
                                  <a:cubicBezTo>
                                    <a:pt x="5" y="58"/>
                                    <a:pt x="3" y="54"/>
                                    <a:pt x="2" y="50"/>
                                  </a:cubicBezTo>
                                  <a:cubicBezTo>
                                    <a:pt x="0" y="46"/>
                                    <a:pt x="0" y="41"/>
                                    <a:pt x="0" y="35"/>
                                  </a:cubicBezTo>
                                  <a:cubicBezTo>
                                    <a:pt x="0" y="29"/>
                                    <a:pt x="1" y="24"/>
                                    <a:pt x="2" y="19"/>
                                  </a:cubicBezTo>
                                  <a:cubicBezTo>
                                    <a:pt x="4" y="15"/>
                                    <a:pt x="6" y="11"/>
                                    <a:pt x="8" y="8"/>
                                  </a:cubicBezTo>
                                  <a:cubicBezTo>
                                    <a:pt x="11" y="5"/>
                                    <a:pt x="14" y="3"/>
                                    <a:pt x="17" y="2"/>
                                  </a:cubicBezTo>
                                  <a:cubicBezTo>
                                    <a:pt x="21" y="1"/>
                                    <a:pt x="25" y="0"/>
                                    <a:pt x="29" y="0"/>
                                  </a:cubicBezTo>
                                  <a:cubicBezTo>
                                    <a:pt x="31" y="0"/>
                                    <a:pt x="33" y="0"/>
                                    <a:pt x="35" y="1"/>
                                  </a:cubicBezTo>
                                  <a:cubicBezTo>
                                    <a:pt x="37" y="1"/>
                                    <a:pt x="39" y="1"/>
                                    <a:pt x="40" y="2"/>
                                  </a:cubicBezTo>
                                  <a:cubicBezTo>
                                    <a:pt x="42" y="3"/>
                                    <a:pt x="43" y="4"/>
                                    <a:pt x="45" y="4"/>
                                  </a:cubicBezTo>
                                  <a:cubicBezTo>
                                    <a:pt x="46" y="5"/>
                                    <a:pt x="47" y="6"/>
                                    <a:pt x="47" y="7"/>
                                  </a:cubicBezTo>
                                  <a:cubicBezTo>
                                    <a:pt x="48" y="7"/>
                                    <a:pt x="48" y="8"/>
                                    <a:pt x="49" y="8"/>
                                  </a:cubicBezTo>
                                  <a:cubicBezTo>
                                    <a:pt x="49" y="8"/>
                                    <a:pt x="49" y="9"/>
                                    <a:pt x="49" y="9"/>
                                  </a:cubicBezTo>
                                  <a:cubicBezTo>
                                    <a:pt x="49" y="9"/>
                                    <a:pt x="49" y="10"/>
                                    <a:pt x="49" y="10"/>
                                  </a:cubicBezTo>
                                  <a:cubicBezTo>
                                    <a:pt x="49" y="11"/>
                                    <a:pt x="49" y="11"/>
                                    <a:pt x="49" y="12"/>
                                  </a:cubicBezTo>
                                  <a:cubicBezTo>
                                    <a:pt x="49" y="13"/>
                                    <a:pt x="49" y="14"/>
                                    <a:pt x="49" y="15"/>
                                  </a:cubicBezTo>
                                  <a:cubicBezTo>
                                    <a:pt x="48" y="15"/>
                                    <a:pt x="48" y="16"/>
                                    <a:pt x="48" y="16"/>
                                  </a:cubicBezTo>
                                  <a:cubicBezTo>
                                    <a:pt x="47" y="16"/>
                                    <a:pt x="46" y="15"/>
                                    <a:pt x="45" y="14"/>
                                  </a:cubicBezTo>
                                  <a:cubicBezTo>
                                    <a:pt x="44" y="13"/>
                                    <a:pt x="43" y="12"/>
                                    <a:pt x="41" y="11"/>
                                  </a:cubicBezTo>
                                  <a:cubicBezTo>
                                    <a:pt x="40" y="10"/>
                                    <a:pt x="38" y="9"/>
                                    <a:pt x="36" y="9"/>
                                  </a:cubicBezTo>
                                  <a:cubicBezTo>
                                    <a:pt x="34" y="8"/>
                                    <a:pt x="31" y="7"/>
                                    <a:pt x="28" y="7"/>
                                  </a:cubicBezTo>
                                  <a:cubicBezTo>
                                    <a:pt x="22" y="7"/>
                                    <a:pt x="17" y="10"/>
                                    <a:pt x="14" y="14"/>
                                  </a:cubicBezTo>
                                  <a:cubicBezTo>
                                    <a:pt x="10" y="19"/>
                                    <a:pt x="9" y="26"/>
                                    <a:pt x="9" y="35"/>
                                  </a:cubicBezTo>
                                  <a:cubicBezTo>
                                    <a:pt x="9" y="40"/>
                                    <a:pt x="9" y="44"/>
                                    <a:pt x="10" y="47"/>
                                  </a:cubicBezTo>
                                  <a:cubicBezTo>
                                    <a:pt x="11" y="50"/>
                                    <a:pt x="12" y="53"/>
                                    <a:pt x="14" y="55"/>
                                  </a:cubicBezTo>
                                  <a:cubicBezTo>
                                    <a:pt x="16" y="58"/>
                                    <a:pt x="18" y="59"/>
                                    <a:pt x="20" y="60"/>
                                  </a:cubicBezTo>
                                  <a:cubicBezTo>
                                    <a:pt x="23" y="62"/>
                                    <a:pt x="25" y="62"/>
                                    <a:pt x="28" y="62"/>
                                  </a:cubicBezTo>
                                  <a:cubicBezTo>
                                    <a:pt x="31" y="62"/>
                                    <a:pt x="34" y="62"/>
                                    <a:pt x="36" y="61"/>
                                  </a:cubicBezTo>
                                  <a:cubicBezTo>
                                    <a:pt x="38" y="60"/>
                                    <a:pt x="40" y="59"/>
                                    <a:pt x="42" y="58"/>
                                  </a:cubicBezTo>
                                  <a:cubicBezTo>
                                    <a:pt x="43" y="57"/>
                                    <a:pt x="45" y="56"/>
                                    <a:pt x="46" y="55"/>
                                  </a:cubicBezTo>
                                  <a:cubicBezTo>
                                    <a:pt x="47" y="54"/>
                                    <a:pt x="47" y="53"/>
                                    <a:pt x="48" y="53"/>
                                  </a:cubicBezTo>
                                  <a:cubicBezTo>
                                    <a:pt x="48" y="53"/>
                                    <a:pt x="49" y="54"/>
                                    <a:pt x="49" y="54"/>
                                  </a:cubicBezTo>
                                  <a:cubicBezTo>
                                    <a:pt x="49" y="54"/>
                                    <a:pt x="49" y="54"/>
                                    <a:pt x="49" y="55"/>
                                  </a:cubicBezTo>
                                  <a:cubicBezTo>
                                    <a:pt x="49" y="55"/>
                                    <a:pt x="50" y="55"/>
                                    <a:pt x="50" y="56"/>
                                  </a:cubicBezTo>
                                  <a:cubicBezTo>
                                    <a:pt x="50" y="56"/>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6" name="Freeform 183"/>
                          <wps:cNvSpPr>
                            <a:spLocks noEditPoints="1"/>
                          </wps:cNvSpPr>
                          <wps:spPr bwMode="auto">
                            <a:xfrm>
                              <a:off x="3814" y="2459"/>
                              <a:ext cx="60" cy="74"/>
                            </a:xfrm>
                            <a:custGeom>
                              <a:avLst/>
                              <a:gdLst>
                                <a:gd name="T0" fmla="*/ 57 w 57"/>
                                <a:gd name="T1" fmla="*/ 32 h 70"/>
                                <a:gd name="T2" fmla="*/ 57 w 57"/>
                                <a:gd name="T3" fmla="*/ 32 h 70"/>
                                <a:gd name="T4" fmla="*/ 56 w 57"/>
                                <a:gd name="T5" fmla="*/ 35 h 70"/>
                                <a:gd name="T6" fmla="*/ 53 w 57"/>
                                <a:gd name="T7" fmla="*/ 36 h 70"/>
                                <a:gd name="T8" fmla="*/ 10 w 57"/>
                                <a:gd name="T9" fmla="*/ 36 h 70"/>
                                <a:gd name="T10" fmla="*/ 11 w 57"/>
                                <a:gd name="T11" fmla="*/ 47 h 70"/>
                                <a:gd name="T12" fmla="*/ 15 w 57"/>
                                <a:gd name="T13" fmla="*/ 55 h 70"/>
                                <a:gd name="T14" fmla="*/ 22 w 57"/>
                                <a:gd name="T15" fmla="*/ 60 h 70"/>
                                <a:gd name="T16" fmla="*/ 32 w 57"/>
                                <a:gd name="T17" fmla="*/ 62 h 70"/>
                                <a:gd name="T18" fmla="*/ 40 w 57"/>
                                <a:gd name="T19" fmla="*/ 62 h 70"/>
                                <a:gd name="T20" fmla="*/ 47 w 57"/>
                                <a:gd name="T21" fmla="*/ 60 h 70"/>
                                <a:gd name="T22" fmla="*/ 51 w 57"/>
                                <a:gd name="T23" fmla="*/ 58 h 70"/>
                                <a:gd name="T24" fmla="*/ 53 w 57"/>
                                <a:gd name="T25" fmla="*/ 57 h 70"/>
                                <a:gd name="T26" fmla="*/ 54 w 57"/>
                                <a:gd name="T27" fmla="*/ 57 h 70"/>
                                <a:gd name="T28" fmla="*/ 55 w 57"/>
                                <a:gd name="T29" fmla="*/ 58 h 70"/>
                                <a:gd name="T30" fmla="*/ 55 w 57"/>
                                <a:gd name="T31" fmla="*/ 59 h 70"/>
                                <a:gd name="T32" fmla="*/ 55 w 57"/>
                                <a:gd name="T33" fmla="*/ 61 h 70"/>
                                <a:gd name="T34" fmla="*/ 55 w 57"/>
                                <a:gd name="T35" fmla="*/ 62 h 70"/>
                                <a:gd name="T36" fmla="*/ 55 w 57"/>
                                <a:gd name="T37" fmla="*/ 63 h 70"/>
                                <a:gd name="T38" fmla="*/ 54 w 57"/>
                                <a:gd name="T39" fmla="*/ 64 h 70"/>
                                <a:gd name="T40" fmla="*/ 54 w 57"/>
                                <a:gd name="T41" fmla="*/ 64 h 70"/>
                                <a:gd name="T42" fmla="*/ 52 w 57"/>
                                <a:gd name="T43" fmla="*/ 66 h 70"/>
                                <a:gd name="T44" fmla="*/ 47 w 57"/>
                                <a:gd name="T45" fmla="*/ 67 h 70"/>
                                <a:gd name="T46" fmla="*/ 40 w 57"/>
                                <a:gd name="T47" fmla="*/ 69 h 70"/>
                                <a:gd name="T48" fmla="*/ 31 w 57"/>
                                <a:gd name="T49" fmla="*/ 70 h 70"/>
                                <a:gd name="T50" fmla="*/ 18 w 57"/>
                                <a:gd name="T51" fmla="*/ 67 h 70"/>
                                <a:gd name="T52" fmla="*/ 8 w 57"/>
                                <a:gd name="T53" fmla="*/ 61 h 70"/>
                                <a:gd name="T54" fmla="*/ 2 w 57"/>
                                <a:gd name="T55" fmla="*/ 50 h 70"/>
                                <a:gd name="T56" fmla="*/ 0 w 57"/>
                                <a:gd name="T57" fmla="*/ 35 h 70"/>
                                <a:gd name="T58" fmla="*/ 2 w 57"/>
                                <a:gd name="T59" fmla="*/ 20 h 70"/>
                                <a:gd name="T60" fmla="*/ 9 w 57"/>
                                <a:gd name="T61" fmla="*/ 9 h 70"/>
                                <a:gd name="T62" fmla="*/ 18 w 57"/>
                                <a:gd name="T63" fmla="*/ 2 h 70"/>
                                <a:gd name="T64" fmla="*/ 30 w 57"/>
                                <a:gd name="T65" fmla="*/ 0 h 70"/>
                                <a:gd name="T66" fmla="*/ 43 w 57"/>
                                <a:gd name="T67" fmla="*/ 2 h 70"/>
                                <a:gd name="T68" fmla="*/ 51 w 57"/>
                                <a:gd name="T69" fmla="*/ 9 h 70"/>
                                <a:gd name="T70" fmla="*/ 56 w 57"/>
                                <a:gd name="T71" fmla="*/ 18 h 70"/>
                                <a:gd name="T72" fmla="*/ 57 w 57"/>
                                <a:gd name="T73" fmla="*/ 30 h 70"/>
                                <a:gd name="T74" fmla="*/ 57 w 57"/>
                                <a:gd name="T75" fmla="*/ 32 h 70"/>
                                <a:gd name="T76" fmla="*/ 49 w 57"/>
                                <a:gd name="T77" fmla="*/ 29 h 70"/>
                                <a:gd name="T78" fmla="*/ 49 w 57"/>
                                <a:gd name="T79" fmla="*/ 29 h 70"/>
                                <a:gd name="T80" fmla="*/ 44 w 57"/>
                                <a:gd name="T81" fmla="*/ 13 h 70"/>
                                <a:gd name="T82" fmla="*/ 30 w 57"/>
                                <a:gd name="T83" fmla="*/ 7 h 70"/>
                                <a:gd name="T84" fmla="*/ 21 w 57"/>
                                <a:gd name="T85" fmla="*/ 9 h 70"/>
                                <a:gd name="T86" fmla="*/ 15 w 57"/>
                                <a:gd name="T87" fmla="*/ 14 h 70"/>
                                <a:gd name="T88" fmla="*/ 11 w 57"/>
                                <a:gd name="T89" fmla="*/ 21 h 70"/>
                                <a:gd name="T90" fmla="*/ 10 w 57"/>
                                <a:gd name="T91" fmla="*/ 29 h 70"/>
                                <a:gd name="T92" fmla="*/ 49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7" y="34"/>
                                    <a:pt x="56" y="35"/>
                                  </a:cubicBezTo>
                                  <a:cubicBezTo>
                                    <a:pt x="55" y="36"/>
                                    <a:pt x="54" y="36"/>
                                    <a:pt x="53" y="36"/>
                                  </a:cubicBezTo>
                                  <a:lnTo>
                                    <a:pt x="10" y="36"/>
                                  </a:lnTo>
                                  <a:cubicBezTo>
                                    <a:pt x="10" y="40"/>
                                    <a:pt x="10" y="44"/>
                                    <a:pt x="11" y="47"/>
                                  </a:cubicBezTo>
                                  <a:cubicBezTo>
                                    <a:pt x="11" y="50"/>
                                    <a:pt x="13" y="53"/>
                                    <a:pt x="15" y="55"/>
                                  </a:cubicBezTo>
                                  <a:cubicBezTo>
                                    <a:pt x="16" y="57"/>
                                    <a:pt x="19" y="59"/>
                                    <a:pt x="22" y="60"/>
                                  </a:cubicBezTo>
                                  <a:cubicBezTo>
                                    <a:pt x="25" y="62"/>
                                    <a:pt x="28" y="62"/>
                                    <a:pt x="32" y="62"/>
                                  </a:cubicBezTo>
                                  <a:cubicBezTo>
                                    <a:pt x="35" y="62"/>
                                    <a:pt x="38" y="62"/>
                                    <a:pt x="40" y="62"/>
                                  </a:cubicBezTo>
                                  <a:cubicBezTo>
                                    <a:pt x="43" y="61"/>
                                    <a:pt x="45" y="60"/>
                                    <a:pt x="47" y="60"/>
                                  </a:cubicBezTo>
                                  <a:cubicBezTo>
                                    <a:pt x="48" y="59"/>
                                    <a:pt x="50" y="59"/>
                                    <a:pt x="51" y="58"/>
                                  </a:cubicBezTo>
                                  <a:cubicBezTo>
                                    <a:pt x="52" y="58"/>
                                    <a:pt x="53" y="57"/>
                                    <a:pt x="53" y="57"/>
                                  </a:cubicBezTo>
                                  <a:cubicBezTo>
                                    <a:pt x="53" y="57"/>
                                    <a:pt x="54" y="57"/>
                                    <a:pt x="54" y="57"/>
                                  </a:cubicBezTo>
                                  <a:cubicBezTo>
                                    <a:pt x="54" y="58"/>
                                    <a:pt x="54" y="58"/>
                                    <a:pt x="55" y="58"/>
                                  </a:cubicBezTo>
                                  <a:cubicBezTo>
                                    <a:pt x="55" y="58"/>
                                    <a:pt x="55" y="59"/>
                                    <a:pt x="55" y="59"/>
                                  </a:cubicBezTo>
                                  <a:cubicBezTo>
                                    <a:pt x="55" y="60"/>
                                    <a:pt x="55" y="60"/>
                                    <a:pt x="55" y="61"/>
                                  </a:cubicBezTo>
                                  <a:cubicBezTo>
                                    <a:pt x="55" y="61"/>
                                    <a:pt x="55" y="62"/>
                                    <a:pt x="55" y="62"/>
                                  </a:cubicBezTo>
                                  <a:cubicBezTo>
                                    <a:pt x="55" y="62"/>
                                    <a:pt x="55" y="63"/>
                                    <a:pt x="55" y="63"/>
                                  </a:cubicBezTo>
                                  <a:cubicBezTo>
                                    <a:pt x="55" y="63"/>
                                    <a:pt x="55" y="63"/>
                                    <a:pt x="54" y="64"/>
                                  </a:cubicBezTo>
                                  <a:cubicBezTo>
                                    <a:pt x="54" y="64"/>
                                    <a:pt x="54" y="64"/>
                                    <a:pt x="54" y="64"/>
                                  </a:cubicBezTo>
                                  <a:cubicBezTo>
                                    <a:pt x="54" y="65"/>
                                    <a:pt x="53" y="65"/>
                                    <a:pt x="52" y="66"/>
                                  </a:cubicBezTo>
                                  <a:cubicBezTo>
                                    <a:pt x="50" y="66"/>
                                    <a:pt x="49" y="67"/>
                                    <a:pt x="47" y="67"/>
                                  </a:cubicBezTo>
                                  <a:cubicBezTo>
                                    <a:pt x="45" y="68"/>
                                    <a:pt x="42" y="69"/>
                                    <a:pt x="40" y="69"/>
                                  </a:cubicBezTo>
                                  <a:cubicBezTo>
                                    <a:pt x="37" y="69"/>
                                    <a:pt x="34" y="70"/>
                                    <a:pt x="31" y="70"/>
                                  </a:cubicBezTo>
                                  <a:cubicBezTo>
                                    <a:pt x="26" y="70"/>
                                    <a:pt x="22" y="69"/>
                                    <a:pt x="18" y="67"/>
                                  </a:cubicBezTo>
                                  <a:cubicBezTo>
                                    <a:pt x="14" y="66"/>
                                    <a:pt x="11" y="64"/>
                                    <a:pt x="8" y="61"/>
                                  </a:cubicBezTo>
                                  <a:cubicBezTo>
                                    <a:pt x="6" y="58"/>
                                    <a:pt x="4" y="54"/>
                                    <a:pt x="2" y="50"/>
                                  </a:cubicBezTo>
                                  <a:cubicBezTo>
                                    <a:pt x="1" y="46"/>
                                    <a:pt x="0" y="41"/>
                                    <a:pt x="0" y="35"/>
                                  </a:cubicBezTo>
                                  <a:cubicBezTo>
                                    <a:pt x="0" y="29"/>
                                    <a:pt x="1" y="25"/>
                                    <a:pt x="2" y="20"/>
                                  </a:cubicBezTo>
                                  <a:cubicBezTo>
                                    <a:pt x="4" y="16"/>
                                    <a:pt x="6" y="12"/>
                                    <a:pt x="9" y="9"/>
                                  </a:cubicBezTo>
                                  <a:cubicBezTo>
                                    <a:pt x="11" y="6"/>
                                    <a:pt x="14" y="4"/>
                                    <a:pt x="18" y="2"/>
                                  </a:cubicBezTo>
                                  <a:cubicBezTo>
                                    <a:pt x="22" y="1"/>
                                    <a:pt x="26" y="0"/>
                                    <a:pt x="30" y="0"/>
                                  </a:cubicBezTo>
                                  <a:cubicBezTo>
                                    <a:pt x="35" y="0"/>
                                    <a:pt x="39" y="1"/>
                                    <a:pt x="43" y="2"/>
                                  </a:cubicBezTo>
                                  <a:cubicBezTo>
                                    <a:pt x="46" y="4"/>
                                    <a:pt x="49" y="6"/>
                                    <a:pt x="51" y="9"/>
                                  </a:cubicBezTo>
                                  <a:cubicBezTo>
                                    <a:pt x="53" y="12"/>
                                    <a:pt x="55" y="15"/>
                                    <a:pt x="56" y="18"/>
                                  </a:cubicBezTo>
                                  <a:cubicBezTo>
                                    <a:pt x="57" y="22"/>
                                    <a:pt x="57" y="26"/>
                                    <a:pt x="57" y="30"/>
                                  </a:cubicBezTo>
                                  <a:lnTo>
                                    <a:pt x="57" y="32"/>
                                  </a:lnTo>
                                  <a:close/>
                                  <a:moveTo>
                                    <a:pt x="49" y="29"/>
                                  </a:moveTo>
                                  <a:lnTo>
                                    <a:pt x="49" y="29"/>
                                  </a:lnTo>
                                  <a:cubicBezTo>
                                    <a:pt x="49" y="22"/>
                                    <a:pt x="47" y="17"/>
                                    <a:pt x="44" y="13"/>
                                  </a:cubicBezTo>
                                  <a:cubicBezTo>
                                    <a:pt x="41" y="9"/>
                                    <a:pt x="36" y="7"/>
                                    <a:pt x="30" y="7"/>
                                  </a:cubicBezTo>
                                  <a:cubicBezTo>
                                    <a:pt x="26" y="7"/>
                                    <a:pt x="24" y="8"/>
                                    <a:pt x="21" y="9"/>
                                  </a:cubicBezTo>
                                  <a:cubicBezTo>
                                    <a:pt x="19" y="10"/>
                                    <a:pt x="17" y="12"/>
                                    <a:pt x="15" y="14"/>
                                  </a:cubicBezTo>
                                  <a:cubicBezTo>
                                    <a:pt x="13" y="16"/>
                                    <a:pt x="12" y="18"/>
                                    <a:pt x="11" y="21"/>
                                  </a:cubicBezTo>
                                  <a:cubicBezTo>
                                    <a:pt x="10" y="23"/>
                                    <a:pt x="10" y="26"/>
                                    <a:pt x="10"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7" name="Freeform 184"/>
                          <wps:cNvSpPr>
                            <a:spLocks/>
                          </wps:cNvSpPr>
                          <wps:spPr bwMode="auto">
                            <a:xfrm>
                              <a:off x="3893" y="2459"/>
                              <a:ext cx="46" cy="74"/>
                            </a:xfrm>
                            <a:custGeom>
                              <a:avLst/>
                              <a:gdLst>
                                <a:gd name="T0" fmla="*/ 44 w 44"/>
                                <a:gd name="T1" fmla="*/ 50 h 70"/>
                                <a:gd name="T2" fmla="*/ 37 w 44"/>
                                <a:gd name="T3" fmla="*/ 64 h 70"/>
                                <a:gd name="T4" fmla="*/ 20 w 44"/>
                                <a:gd name="T5" fmla="*/ 70 h 70"/>
                                <a:gd name="T6" fmla="*/ 8 w 44"/>
                                <a:gd name="T7" fmla="*/ 68 h 70"/>
                                <a:gd name="T8" fmla="*/ 1 w 44"/>
                                <a:gd name="T9" fmla="*/ 64 h 70"/>
                                <a:gd name="T10" fmla="*/ 0 w 44"/>
                                <a:gd name="T11" fmla="*/ 60 h 70"/>
                                <a:gd name="T12" fmla="*/ 0 w 44"/>
                                <a:gd name="T13" fmla="*/ 57 h 70"/>
                                <a:gd name="T14" fmla="*/ 2 w 44"/>
                                <a:gd name="T15" fmla="*/ 56 h 70"/>
                                <a:gd name="T16" fmla="*/ 8 w 44"/>
                                <a:gd name="T17" fmla="*/ 59 h 70"/>
                                <a:gd name="T18" fmla="*/ 20 w 44"/>
                                <a:gd name="T19" fmla="*/ 62 h 70"/>
                                <a:gd name="T20" fmla="*/ 31 w 44"/>
                                <a:gd name="T21" fmla="*/ 59 h 70"/>
                                <a:gd name="T22" fmla="*/ 35 w 44"/>
                                <a:gd name="T23" fmla="*/ 51 h 70"/>
                                <a:gd name="T24" fmla="*/ 30 w 44"/>
                                <a:gd name="T25" fmla="*/ 42 h 70"/>
                                <a:gd name="T26" fmla="*/ 19 w 44"/>
                                <a:gd name="T27" fmla="*/ 37 h 70"/>
                                <a:gd name="T28" fmla="*/ 7 w 44"/>
                                <a:gd name="T29" fmla="*/ 30 h 70"/>
                                <a:gd name="T30" fmla="*/ 2 w 44"/>
                                <a:gd name="T31" fmla="*/ 18 h 70"/>
                                <a:gd name="T32" fmla="*/ 7 w 44"/>
                                <a:gd name="T33" fmla="*/ 6 h 70"/>
                                <a:gd name="T34" fmla="*/ 24 w 44"/>
                                <a:gd name="T35" fmla="*/ 0 h 70"/>
                                <a:gd name="T36" fmla="*/ 33 w 44"/>
                                <a:gd name="T37" fmla="*/ 1 h 70"/>
                                <a:gd name="T38" fmla="*/ 39 w 44"/>
                                <a:gd name="T39" fmla="*/ 4 h 70"/>
                                <a:gd name="T40" fmla="*/ 40 w 44"/>
                                <a:gd name="T41" fmla="*/ 6 h 70"/>
                                <a:gd name="T42" fmla="*/ 40 w 44"/>
                                <a:gd name="T43" fmla="*/ 8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5 w 44"/>
                                <a:gd name="T57" fmla="*/ 27 h 70"/>
                                <a:gd name="T58" fmla="*/ 27 w 44"/>
                                <a:gd name="T59" fmla="*/ 32 h 70"/>
                                <a:gd name="T60" fmla="*/ 38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4"/>
                                  </a:cubicBezTo>
                                  <a:cubicBezTo>
                                    <a:pt x="35" y="66"/>
                                    <a:pt x="32" y="67"/>
                                    <a:pt x="29" y="68"/>
                                  </a:cubicBezTo>
                                  <a:cubicBezTo>
                                    <a:pt x="26" y="69"/>
                                    <a:pt x="23" y="70"/>
                                    <a:pt x="20" y="70"/>
                                  </a:cubicBezTo>
                                  <a:cubicBezTo>
                                    <a:pt x="17" y="70"/>
                                    <a:pt x="15" y="70"/>
                                    <a:pt x="13" y="69"/>
                                  </a:cubicBezTo>
                                  <a:cubicBezTo>
                                    <a:pt x="11" y="69"/>
                                    <a:pt x="9" y="68"/>
                                    <a:pt x="8" y="68"/>
                                  </a:cubicBezTo>
                                  <a:cubicBezTo>
                                    <a:pt x="6" y="67"/>
                                    <a:pt x="5" y="67"/>
                                    <a:pt x="4" y="66"/>
                                  </a:cubicBezTo>
                                  <a:cubicBezTo>
                                    <a:pt x="3" y="65"/>
                                    <a:pt x="2" y="65"/>
                                    <a:pt x="1" y="64"/>
                                  </a:cubicBezTo>
                                  <a:cubicBezTo>
                                    <a:pt x="1" y="64"/>
                                    <a:pt x="0" y="63"/>
                                    <a:pt x="0" y="63"/>
                                  </a:cubicBezTo>
                                  <a:cubicBezTo>
                                    <a:pt x="0" y="62"/>
                                    <a:pt x="0" y="61"/>
                                    <a:pt x="0" y="60"/>
                                  </a:cubicBezTo>
                                  <a:cubicBezTo>
                                    <a:pt x="0" y="59"/>
                                    <a:pt x="0" y="59"/>
                                    <a:pt x="0" y="58"/>
                                  </a:cubicBezTo>
                                  <a:cubicBezTo>
                                    <a:pt x="0" y="58"/>
                                    <a:pt x="0" y="57"/>
                                    <a:pt x="0" y="57"/>
                                  </a:cubicBezTo>
                                  <a:cubicBezTo>
                                    <a:pt x="0" y="57"/>
                                    <a:pt x="1" y="56"/>
                                    <a:pt x="1" y="56"/>
                                  </a:cubicBezTo>
                                  <a:cubicBezTo>
                                    <a:pt x="1" y="56"/>
                                    <a:pt x="1" y="56"/>
                                    <a:pt x="2" y="56"/>
                                  </a:cubicBezTo>
                                  <a:cubicBezTo>
                                    <a:pt x="2" y="56"/>
                                    <a:pt x="3" y="56"/>
                                    <a:pt x="4" y="57"/>
                                  </a:cubicBezTo>
                                  <a:cubicBezTo>
                                    <a:pt x="5" y="58"/>
                                    <a:pt x="6" y="58"/>
                                    <a:pt x="8" y="59"/>
                                  </a:cubicBezTo>
                                  <a:cubicBezTo>
                                    <a:pt x="9" y="60"/>
                                    <a:pt x="11" y="61"/>
                                    <a:pt x="13" y="61"/>
                                  </a:cubicBezTo>
                                  <a:cubicBezTo>
                                    <a:pt x="15" y="62"/>
                                    <a:pt x="17" y="62"/>
                                    <a:pt x="20" y="62"/>
                                  </a:cubicBezTo>
                                  <a:cubicBezTo>
                                    <a:pt x="22" y="62"/>
                                    <a:pt x="24" y="62"/>
                                    <a:pt x="26" y="62"/>
                                  </a:cubicBezTo>
                                  <a:cubicBezTo>
                                    <a:pt x="28" y="61"/>
                                    <a:pt x="30" y="60"/>
                                    <a:pt x="31" y="59"/>
                                  </a:cubicBezTo>
                                  <a:cubicBezTo>
                                    <a:pt x="32" y="59"/>
                                    <a:pt x="33" y="57"/>
                                    <a:pt x="34" y="56"/>
                                  </a:cubicBezTo>
                                  <a:cubicBezTo>
                                    <a:pt x="35" y="54"/>
                                    <a:pt x="35" y="53"/>
                                    <a:pt x="35" y="51"/>
                                  </a:cubicBezTo>
                                  <a:cubicBezTo>
                                    <a:pt x="35" y="49"/>
                                    <a:pt x="35" y="47"/>
                                    <a:pt x="34" y="45"/>
                                  </a:cubicBezTo>
                                  <a:cubicBezTo>
                                    <a:pt x="33" y="44"/>
                                    <a:pt x="31" y="43"/>
                                    <a:pt x="30" y="42"/>
                                  </a:cubicBezTo>
                                  <a:cubicBezTo>
                                    <a:pt x="28" y="41"/>
                                    <a:pt x="27" y="40"/>
                                    <a:pt x="25" y="39"/>
                                  </a:cubicBezTo>
                                  <a:cubicBezTo>
                                    <a:pt x="23" y="38"/>
                                    <a:pt x="21" y="38"/>
                                    <a:pt x="19" y="37"/>
                                  </a:cubicBezTo>
                                  <a:cubicBezTo>
                                    <a:pt x="16" y="36"/>
                                    <a:pt x="14" y="35"/>
                                    <a:pt x="12" y="34"/>
                                  </a:cubicBezTo>
                                  <a:cubicBezTo>
                                    <a:pt x="11" y="33"/>
                                    <a:pt x="9" y="32"/>
                                    <a:pt x="7" y="30"/>
                                  </a:cubicBezTo>
                                  <a:cubicBezTo>
                                    <a:pt x="6" y="29"/>
                                    <a:pt x="4" y="27"/>
                                    <a:pt x="3" y="25"/>
                                  </a:cubicBezTo>
                                  <a:cubicBezTo>
                                    <a:pt x="3" y="23"/>
                                    <a:pt x="2" y="21"/>
                                    <a:pt x="2" y="18"/>
                                  </a:cubicBezTo>
                                  <a:cubicBezTo>
                                    <a:pt x="2" y="16"/>
                                    <a:pt x="2" y="14"/>
                                    <a:pt x="3" y="11"/>
                                  </a:cubicBezTo>
                                  <a:cubicBezTo>
                                    <a:pt x="4" y="9"/>
                                    <a:pt x="6" y="7"/>
                                    <a:pt x="7" y="6"/>
                                  </a:cubicBezTo>
                                  <a:cubicBezTo>
                                    <a:pt x="9" y="4"/>
                                    <a:pt x="11" y="3"/>
                                    <a:pt x="14" y="2"/>
                                  </a:cubicBezTo>
                                  <a:cubicBezTo>
                                    <a:pt x="17" y="0"/>
                                    <a:pt x="20" y="0"/>
                                    <a:pt x="24" y="0"/>
                                  </a:cubicBezTo>
                                  <a:cubicBezTo>
                                    <a:pt x="26" y="0"/>
                                    <a:pt x="27" y="0"/>
                                    <a:pt x="29" y="0"/>
                                  </a:cubicBezTo>
                                  <a:cubicBezTo>
                                    <a:pt x="30" y="1"/>
                                    <a:pt x="32" y="1"/>
                                    <a:pt x="33" y="1"/>
                                  </a:cubicBezTo>
                                  <a:cubicBezTo>
                                    <a:pt x="34" y="2"/>
                                    <a:pt x="36" y="2"/>
                                    <a:pt x="37" y="3"/>
                                  </a:cubicBezTo>
                                  <a:cubicBezTo>
                                    <a:pt x="37" y="3"/>
                                    <a:pt x="38" y="4"/>
                                    <a:pt x="39" y="4"/>
                                  </a:cubicBezTo>
                                  <a:cubicBezTo>
                                    <a:pt x="39" y="4"/>
                                    <a:pt x="40" y="5"/>
                                    <a:pt x="40" y="5"/>
                                  </a:cubicBezTo>
                                  <a:cubicBezTo>
                                    <a:pt x="40" y="5"/>
                                    <a:pt x="40" y="6"/>
                                    <a:pt x="40" y="6"/>
                                  </a:cubicBezTo>
                                  <a:cubicBezTo>
                                    <a:pt x="40" y="6"/>
                                    <a:pt x="40" y="6"/>
                                    <a:pt x="40" y="7"/>
                                  </a:cubicBezTo>
                                  <a:cubicBezTo>
                                    <a:pt x="40" y="7"/>
                                    <a:pt x="40" y="8"/>
                                    <a:pt x="40" y="8"/>
                                  </a:cubicBezTo>
                                  <a:cubicBezTo>
                                    <a:pt x="40" y="9"/>
                                    <a:pt x="40" y="9"/>
                                    <a:pt x="40" y="10"/>
                                  </a:cubicBezTo>
                                  <a:cubicBezTo>
                                    <a:pt x="40" y="10"/>
                                    <a:pt x="40" y="11"/>
                                    <a:pt x="40" y="11"/>
                                  </a:cubicBezTo>
                                  <a:cubicBezTo>
                                    <a:pt x="40" y="11"/>
                                    <a:pt x="40" y="12"/>
                                    <a:pt x="39" y="12"/>
                                  </a:cubicBezTo>
                                  <a:cubicBezTo>
                                    <a:pt x="39" y="12"/>
                                    <a:pt x="39" y="12"/>
                                    <a:pt x="39" y="12"/>
                                  </a:cubicBezTo>
                                  <a:cubicBezTo>
                                    <a:pt x="38" y="12"/>
                                    <a:pt x="38" y="12"/>
                                    <a:pt x="37" y="11"/>
                                  </a:cubicBezTo>
                                  <a:cubicBezTo>
                                    <a:pt x="36" y="11"/>
                                    <a:pt x="35" y="10"/>
                                    <a:pt x="34" y="10"/>
                                  </a:cubicBezTo>
                                  <a:cubicBezTo>
                                    <a:pt x="33" y="9"/>
                                    <a:pt x="31" y="8"/>
                                    <a:pt x="29" y="8"/>
                                  </a:cubicBezTo>
                                  <a:cubicBezTo>
                                    <a:pt x="28" y="7"/>
                                    <a:pt x="26" y="7"/>
                                    <a:pt x="24" y="7"/>
                                  </a:cubicBezTo>
                                  <a:cubicBezTo>
                                    <a:pt x="21" y="7"/>
                                    <a:pt x="19" y="7"/>
                                    <a:pt x="18" y="8"/>
                                  </a:cubicBezTo>
                                  <a:cubicBezTo>
                                    <a:pt x="16" y="8"/>
                                    <a:pt x="15" y="9"/>
                                    <a:pt x="14" y="10"/>
                                  </a:cubicBezTo>
                                  <a:cubicBezTo>
                                    <a:pt x="12" y="11"/>
                                    <a:pt x="12" y="12"/>
                                    <a:pt x="11" y="13"/>
                                  </a:cubicBezTo>
                                  <a:cubicBezTo>
                                    <a:pt x="11" y="15"/>
                                    <a:pt x="10" y="16"/>
                                    <a:pt x="10" y="18"/>
                                  </a:cubicBezTo>
                                  <a:cubicBezTo>
                                    <a:pt x="10" y="20"/>
                                    <a:pt x="11" y="21"/>
                                    <a:pt x="12" y="23"/>
                                  </a:cubicBezTo>
                                  <a:cubicBezTo>
                                    <a:pt x="13" y="24"/>
                                    <a:pt x="14" y="26"/>
                                    <a:pt x="15" y="27"/>
                                  </a:cubicBezTo>
                                  <a:cubicBezTo>
                                    <a:pt x="17" y="28"/>
                                    <a:pt x="19" y="29"/>
                                    <a:pt x="21" y="29"/>
                                  </a:cubicBezTo>
                                  <a:cubicBezTo>
                                    <a:pt x="23" y="30"/>
                                    <a:pt x="25" y="31"/>
                                    <a:pt x="27" y="32"/>
                                  </a:cubicBezTo>
                                  <a:cubicBezTo>
                                    <a:pt x="29" y="33"/>
                                    <a:pt x="31" y="34"/>
                                    <a:pt x="33" y="34"/>
                                  </a:cubicBezTo>
                                  <a:cubicBezTo>
                                    <a:pt x="35" y="35"/>
                                    <a:pt x="37" y="37"/>
                                    <a:pt x="38" y="38"/>
                                  </a:cubicBezTo>
                                  <a:cubicBezTo>
                                    <a:pt x="40" y="39"/>
                                    <a:pt x="41"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8" name="Freeform 185"/>
                          <wps:cNvSpPr>
                            <a:spLocks/>
                          </wps:cNvSpPr>
                          <wps:spPr bwMode="auto">
                            <a:xfrm>
                              <a:off x="3953" y="2517"/>
                              <a:ext cx="21" cy="36"/>
                            </a:xfrm>
                            <a:custGeom>
                              <a:avLst/>
                              <a:gdLst>
                                <a:gd name="T0" fmla="*/ 20 w 20"/>
                                <a:gd name="T1" fmla="*/ 5 h 34"/>
                                <a:gd name="T2" fmla="*/ 20 w 20"/>
                                <a:gd name="T3" fmla="*/ 5 h 34"/>
                                <a:gd name="T4" fmla="*/ 20 w 20"/>
                                <a:gd name="T5" fmla="*/ 8 h 34"/>
                                <a:gd name="T6" fmla="*/ 20 w 20"/>
                                <a:gd name="T7" fmla="*/ 11 h 34"/>
                                <a:gd name="T8" fmla="*/ 19 w 20"/>
                                <a:gd name="T9" fmla="*/ 14 h 34"/>
                                <a:gd name="T10" fmla="*/ 17 w 20"/>
                                <a:gd name="T11" fmla="*/ 17 h 34"/>
                                <a:gd name="T12" fmla="*/ 7 w 20"/>
                                <a:gd name="T13" fmla="*/ 32 h 34"/>
                                <a:gd name="T14" fmla="*/ 6 w 20"/>
                                <a:gd name="T15" fmla="*/ 33 h 34"/>
                                <a:gd name="T16" fmla="*/ 5 w 20"/>
                                <a:gd name="T17" fmla="*/ 34 h 34"/>
                                <a:gd name="T18" fmla="*/ 4 w 20"/>
                                <a:gd name="T19" fmla="*/ 34 h 34"/>
                                <a:gd name="T20" fmla="*/ 2 w 20"/>
                                <a:gd name="T21" fmla="*/ 34 h 34"/>
                                <a:gd name="T22" fmla="*/ 1 w 20"/>
                                <a:gd name="T23" fmla="*/ 34 h 34"/>
                                <a:gd name="T24" fmla="*/ 0 w 20"/>
                                <a:gd name="T25" fmla="*/ 34 h 34"/>
                                <a:gd name="T26" fmla="*/ 0 w 20"/>
                                <a:gd name="T27" fmla="*/ 33 h 34"/>
                                <a:gd name="T28" fmla="*/ 0 w 20"/>
                                <a:gd name="T29" fmla="*/ 32 h 34"/>
                                <a:gd name="T30" fmla="*/ 10 w 20"/>
                                <a:gd name="T31" fmla="*/ 13 h 34"/>
                                <a:gd name="T32" fmla="*/ 10 w 20"/>
                                <a:gd name="T33" fmla="*/ 5 h 34"/>
                                <a:gd name="T34" fmla="*/ 10 w 20"/>
                                <a:gd name="T35" fmla="*/ 2 h 34"/>
                                <a:gd name="T36" fmla="*/ 11 w 20"/>
                                <a:gd name="T37" fmla="*/ 1 h 34"/>
                                <a:gd name="T38" fmla="*/ 13 w 20"/>
                                <a:gd name="T39" fmla="*/ 0 h 34"/>
                                <a:gd name="T40" fmla="*/ 15 w 20"/>
                                <a:gd name="T41" fmla="*/ 0 h 34"/>
                                <a:gd name="T42" fmla="*/ 18 w 20"/>
                                <a:gd name="T43" fmla="*/ 0 h 34"/>
                                <a:gd name="T44" fmla="*/ 19 w 20"/>
                                <a:gd name="T45" fmla="*/ 1 h 34"/>
                                <a:gd name="T46" fmla="*/ 20 w 20"/>
                                <a:gd name="T47" fmla="*/ 2 h 34"/>
                                <a:gd name="T48" fmla="*/ 20 w 20"/>
                                <a:gd name="T49" fmla="*/ 5 h 34"/>
                                <a:gd name="T50" fmla="*/ 20 w 20"/>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0" h="34">
                                  <a:moveTo>
                                    <a:pt x="20" y="5"/>
                                  </a:moveTo>
                                  <a:lnTo>
                                    <a:pt x="20" y="5"/>
                                  </a:lnTo>
                                  <a:cubicBezTo>
                                    <a:pt x="20" y="6"/>
                                    <a:pt x="20" y="7"/>
                                    <a:pt x="20" y="8"/>
                                  </a:cubicBezTo>
                                  <a:cubicBezTo>
                                    <a:pt x="20" y="9"/>
                                    <a:pt x="20" y="10"/>
                                    <a:pt x="20" y="11"/>
                                  </a:cubicBezTo>
                                  <a:cubicBezTo>
                                    <a:pt x="19" y="12"/>
                                    <a:pt x="19" y="13"/>
                                    <a:pt x="19" y="14"/>
                                  </a:cubicBezTo>
                                  <a:cubicBezTo>
                                    <a:pt x="18" y="15"/>
                                    <a:pt x="17" y="16"/>
                                    <a:pt x="17" y="17"/>
                                  </a:cubicBezTo>
                                  <a:lnTo>
                                    <a:pt x="7" y="32"/>
                                  </a:lnTo>
                                  <a:cubicBezTo>
                                    <a:pt x="7" y="33"/>
                                    <a:pt x="6" y="33"/>
                                    <a:pt x="6" y="33"/>
                                  </a:cubicBezTo>
                                  <a:cubicBezTo>
                                    <a:pt x="6" y="33"/>
                                    <a:pt x="6" y="34"/>
                                    <a:pt x="5" y="34"/>
                                  </a:cubicBezTo>
                                  <a:cubicBezTo>
                                    <a:pt x="5" y="34"/>
                                    <a:pt x="4" y="34"/>
                                    <a:pt x="4" y="34"/>
                                  </a:cubicBezTo>
                                  <a:cubicBezTo>
                                    <a:pt x="4" y="34"/>
                                    <a:pt x="3" y="34"/>
                                    <a:pt x="2" y="34"/>
                                  </a:cubicBezTo>
                                  <a:cubicBezTo>
                                    <a:pt x="2" y="34"/>
                                    <a:pt x="1" y="34"/>
                                    <a:pt x="1" y="34"/>
                                  </a:cubicBezTo>
                                  <a:cubicBezTo>
                                    <a:pt x="1" y="34"/>
                                    <a:pt x="0" y="34"/>
                                    <a:pt x="0" y="34"/>
                                  </a:cubicBezTo>
                                  <a:cubicBezTo>
                                    <a:pt x="0" y="34"/>
                                    <a:pt x="0" y="33"/>
                                    <a:pt x="0" y="33"/>
                                  </a:cubicBezTo>
                                  <a:cubicBezTo>
                                    <a:pt x="0" y="33"/>
                                    <a:pt x="0" y="33"/>
                                    <a:pt x="0" y="32"/>
                                  </a:cubicBezTo>
                                  <a:lnTo>
                                    <a:pt x="10" y="13"/>
                                  </a:lnTo>
                                  <a:lnTo>
                                    <a:pt x="10" y="5"/>
                                  </a:lnTo>
                                  <a:cubicBezTo>
                                    <a:pt x="10" y="4"/>
                                    <a:pt x="10" y="3"/>
                                    <a:pt x="10" y="2"/>
                                  </a:cubicBezTo>
                                  <a:cubicBezTo>
                                    <a:pt x="10" y="2"/>
                                    <a:pt x="11" y="1"/>
                                    <a:pt x="11" y="1"/>
                                  </a:cubicBezTo>
                                  <a:cubicBezTo>
                                    <a:pt x="12" y="1"/>
                                    <a:pt x="12" y="0"/>
                                    <a:pt x="13" y="0"/>
                                  </a:cubicBezTo>
                                  <a:cubicBezTo>
                                    <a:pt x="13" y="0"/>
                                    <a:pt x="14" y="0"/>
                                    <a:pt x="15" y="0"/>
                                  </a:cubicBezTo>
                                  <a:cubicBezTo>
                                    <a:pt x="16" y="0"/>
                                    <a:pt x="17" y="0"/>
                                    <a:pt x="18" y="0"/>
                                  </a:cubicBezTo>
                                  <a:cubicBezTo>
                                    <a:pt x="18" y="0"/>
                                    <a:pt x="19" y="1"/>
                                    <a:pt x="19" y="1"/>
                                  </a:cubicBezTo>
                                  <a:cubicBezTo>
                                    <a:pt x="20" y="1"/>
                                    <a:pt x="20" y="2"/>
                                    <a:pt x="20" y="2"/>
                                  </a:cubicBezTo>
                                  <a:cubicBezTo>
                                    <a:pt x="20" y="3"/>
                                    <a:pt x="20" y="4"/>
                                    <a:pt x="20" y="5"/>
                                  </a:cubicBezTo>
                                  <a:lnTo>
                                    <a:pt x="20"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89" name="Freeform 186"/>
                          <wps:cNvSpPr>
                            <a:spLocks noEditPoints="1"/>
                          </wps:cNvSpPr>
                          <wps:spPr bwMode="auto">
                            <a:xfrm>
                              <a:off x="4033" y="2459"/>
                              <a:ext cx="65" cy="74"/>
                            </a:xfrm>
                            <a:custGeom>
                              <a:avLst/>
                              <a:gdLst>
                                <a:gd name="T0" fmla="*/ 62 w 62"/>
                                <a:gd name="T1" fmla="*/ 34 h 70"/>
                                <a:gd name="T2" fmla="*/ 62 w 62"/>
                                <a:gd name="T3" fmla="*/ 34 h 70"/>
                                <a:gd name="T4" fmla="*/ 60 w 62"/>
                                <a:gd name="T5" fmla="*/ 48 h 70"/>
                                <a:gd name="T6" fmla="*/ 54 w 62"/>
                                <a:gd name="T7" fmla="*/ 60 h 70"/>
                                <a:gd name="T8" fmla="*/ 44 w 62"/>
                                <a:gd name="T9" fmla="*/ 67 h 70"/>
                                <a:gd name="T10" fmla="*/ 31 w 62"/>
                                <a:gd name="T11" fmla="*/ 70 h 70"/>
                                <a:gd name="T12" fmla="*/ 17 w 62"/>
                                <a:gd name="T13" fmla="*/ 67 h 70"/>
                                <a:gd name="T14" fmla="*/ 8 w 62"/>
                                <a:gd name="T15" fmla="*/ 60 h 70"/>
                                <a:gd name="T16" fmla="*/ 2 w 62"/>
                                <a:gd name="T17" fmla="*/ 50 h 70"/>
                                <a:gd name="T18" fmla="*/ 0 w 62"/>
                                <a:gd name="T19" fmla="*/ 35 h 70"/>
                                <a:gd name="T20" fmla="*/ 2 w 62"/>
                                <a:gd name="T21" fmla="*/ 21 h 70"/>
                                <a:gd name="T22" fmla="*/ 8 w 62"/>
                                <a:gd name="T23" fmla="*/ 10 h 70"/>
                                <a:gd name="T24" fmla="*/ 18 w 62"/>
                                <a:gd name="T25" fmla="*/ 3 h 70"/>
                                <a:gd name="T26" fmla="*/ 32 w 62"/>
                                <a:gd name="T27" fmla="*/ 0 h 70"/>
                                <a:gd name="T28" fmla="*/ 45 w 62"/>
                                <a:gd name="T29" fmla="*/ 2 h 70"/>
                                <a:gd name="T30" fmla="*/ 55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9 w 62"/>
                                <a:gd name="T45" fmla="*/ 16 h 70"/>
                                <a:gd name="T46" fmla="*/ 42 w 62"/>
                                <a:gd name="T47" fmla="*/ 10 h 70"/>
                                <a:gd name="T48" fmla="*/ 31 w 62"/>
                                <a:gd name="T49" fmla="*/ 7 h 70"/>
                                <a:gd name="T50" fmla="*/ 21 w 62"/>
                                <a:gd name="T51" fmla="*/ 9 h 70"/>
                                <a:gd name="T52" fmla="*/ 15 w 62"/>
                                <a:gd name="T53" fmla="*/ 15 h 70"/>
                                <a:gd name="T54" fmla="*/ 11 w 62"/>
                                <a:gd name="T55" fmla="*/ 24 h 70"/>
                                <a:gd name="T56" fmla="*/ 9 w 62"/>
                                <a:gd name="T57" fmla="*/ 35 h 70"/>
                                <a:gd name="T58" fmla="*/ 10 w 62"/>
                                <a:gd name="T59" fmla="*/ 45 h 70"/>
                                <a:gd name="T60" fmla="*/ 14 w 62"/>
                                <a:gd name="T61" fmla="*/ 54 h 70"/>
                                <a:gd name="T62" fmla="*/ 21 w 62"/>
                                <a:gd name="T63" fmla="*/ 60 h 70"/>
                                <a:gd name="T64" fmla="*/ 31 w 62"/>
                                <a:gd name="T65" fmla="*/ 62 h 70"/>
                                <a:gd name="T66" fmla="*/ 41 w 62"/>
                                <a:gd name="T67" fmla="*/ 60 h 70"/>
                                <a:gd name="T68" fmla="*/ 48 w 62"/>
                                <a:gd name="T69" fmla="*/ 54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2" y="44"/>
                                    <a:pt x="60" y="48"/>
                                  </a:cubicBezTo>
                                  <a:cubicBezTo>
                                    <a:pt x="59" y="53"/>
                                    <a:pt x="57" y="56"/>
                                    <a:pt x="54" y="60"/>
                                  </a:cubicBezTo>
                                  <a:cubicBezTo>
                                    <a:pt x="52" y="63"/>
                                    <a:pt x="48" y="65"/>
                                    <a:pt x="44" y="67"/>
                                  </a:cubicBezTo>
                                  <a:cubicBezTo>
                                    <a:pt x="40" y="69"/>
                                    <a:pt x="36" y="70"/>
                                    <a:pt x="31" y="70"/>
                                  </a:cubicBezTo>
                                  <a:cubicBezTo>
                                    <a:pt x="26" y="70"/>
                                    <a:pt x="21" y="69"/>
                                    <a:pt x="17" y="67"/>
                                  </a:cubicBezTo>
                                  <a:cubicBezTo>
                                    <a:pt x="14" y="66"/>
                                    <a:pt x="10" y="63"/>
                                    <a:pt x="8" y="60"/>
                                  </a:cubicBezTo>
                                  <a:cubicBezTo>
                                    <a:pt x="5" y="58"/>
                                    <a:pt x="3" y="54"/>
                                    <a:pt x="2" y="50"/>
                                  </a:cubicBezTo>
                                  <a:cubicBezTo>
                                    <a:pt x="1" y="45"/>
                                    <a:pt x="0" y="41"/>
                                    <a:pt x="0" y="35"/>
                                  </a:cubicBezTo>
                                  <a:cubicBezTo>
                                    <a:pt x="0" y="30"/>
                                    <a:pt x="1" y="26"/>
                                    <a:pt x="2" y="21"/>
                                  </a:cubicBezTo>
                                  <a:cubicBezTo>
                                    <a:pt x="4" y="17"/>
                                    <a:pt x="6" y="13"/>
                                    <a:pt x="8" y="10"/>
                                  </a:cubicBezTo>
                                  <a:cubicBezTo>
                                    <a:pt x="11" y="7"/>
                                    <a:pt x="14" y="4"/>
                                    <a:pt x="18" y="3"/>
                                  </a:cubicBezTo>
                                  <a:cubicBezTo>
                                    <a:pt x="22" y="1"/>
                                    <a:pt x="27" y="0"/>
                                    <a:pt x="32" y="0"/>
                                  </a:cubicBezTo>
                                  <a:cubicBezTo>
                                    <a:pt x="37" y="0"/>
                                    <a:pt x="41" y="1"/>
                                    <a:pt x="45" y="2"/>
                                  </a:cubicBezTo>
                                  <a:cubicBezTo>
                                    <a:pt x="49" y="4"/>
                                    <a:pt x="52" y="6"/>
                                    <a:pt x="55" y="9"/>
                                  </a:cubicBezTo>
                                  <a:cubicBezTo>
                                    <a:pt x="57" y="12"/>
                                    <a:pt x="59" y="16"/>
                                    <a:pt x="60" y="20"/>
                                  </a:cubicBezTo>
                                  <a:cubicBezTo>
                                    <a:pt x="62" y="24"/>
                                    <a:pt x="62" y="29"/>
                                    <a:pt x="62" y="34"/>
                                  </a:cubicBezTo>
                                  <a:lnTo>
                                    <a:pt x="62" y="34"/>
                                  </a:lnTo>
                                  <a:close/>
                                  <a:moveTo>
                                    <a:pt x="53" y="35"/>
                                  </a:moveTo>
                                  <a:lnTo>
                                    <a:pt x="53" y="35"/>
                                  </a:lnTo>
                                  <a:cubicBezTo>
                                    <a:pt x="53" y="31"/>
                                    <a:pt x="53" y="28"/>
                                    <a:pt x="52" y="24"/>
                                  </a:cubicBezTo>
                                  <a:cubicBezTo>
                                    <a:pt x="51" y="21"/>
                                    <a:pt x="50" y="18"/>
                                    <a:pt x="49" y="16"/>
                                  </a:cubicBezTo>
                                  <a:cubicBezTo>
                                    <a:pt x="47" y="13"/>
                                    <a:pt x="45" y="11"/>
                                    <a:pt x="42" y="10"/>
                                  </a:cubicBezTo>
                                  <a:cubicBezTo>
                                    <a:pt x="39" y="8"/>
                                    <a:pt x="36" y="7"/>
                                    <a:pt x="31" y="7"/>
                                  </a:cubicBezTo>
                                  <a:cubicBezTo>
                                    <a:pt x="28" y="7"/>
                                    <a:pt x="24" y="8"/>
                                    <a:pt x="21" y="9"/>
                                  </a:cubicBezTo>
                                  <a:cubicBezTo>
                                    <a:pt x="19" y="11"/>
                                    <a:pt x="16" y="13"/>
                                    <a:pt x="15" y="15"/>
                                  </a:cubicBezTo>
                                  <a:cubicBezTo>
                                    <a:pt x="13" y="18"/>
                                    <a:pt x="11" y="20"/>
                                    <a:pt x="11" y="24"/>
                                  </a:cubicBezTo>
                                  <a:cubicBezTo>
                                    <a:pt x="10" y="27"/>
                                    <a:pt x="9" y="31"/>
                                    <a:pt x="9" y="35"/>
                                  </a:cubicBezTo>
                                  <a:cubicBezTo>
                                    <a:pt x="9" y="38"/>
                                    <a:pt x="10" y="42"/>
                                    <a:pt x="10" y="45"/>
                                  </a:cubicBezTo>
                                  <a:cubicBezTo>
                                    <a:pt x="11" y="49"/>
                                    <a:pt x="12" y="51"/>
                                    <a:pt x="14" y="54"/>
                                  </a:cubicBezTo>
                                  <a:cubicBezTo>
                                    <a:pt x="16" y="56"/>
                                    <a:pt x="18" y="58"/>
                                    <a:pt x="21" y="60"/>
                                  </a:cubicBezTo>
                                  <a:cubicBezTo>
                                    <a:pt x="23" y="61"/>
                                    <a:pt x="27" y="62"/>
                                    <a:pt x="31" y="62"/>
                                  </a:cubicBezTo>
                                  <a:cubicBezTo>
                                    <a:pt x="35" y="62"/>
                                    <a:pt x="38" y="61"/>
                                    <a:pt x="41" y="60"/>
                                  </a:cubicBezTo>
                                  <a:cubicBezTo>
                                    <a:pt x="44" y="59"/>
                                    <a:pt x="46" y="57"/>
                                    <a:pt x="48" y="54"/>
                                  </a:cubicBezTo>
                                  <a:cubicBezTo>
                                    <a:pt x="50" y="52"/>
                                    <a:pt x="51" y="49"/>
                                    <a:pt x="52" y="46"/>
                                  </a:cubicBezTo>
                                  <a:cubicBezTo>
                                    <a:pt x="53"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0" name="Freeform 187"/>
                          <wps:cNvSpPr>
                            <a:spLocks noEditPoints="1"/>
                          </wps:cNvSpPr>
                          <wps:spPr bwMode="auto">
                            <a:xfrm>
                              <a:off x="4122" y="2459"/>
                              <a:ext cx="60" cy="101"/>
                            </a:xfrm>
                            <a:custGeom>
                              <a:avLst/>
                              <a:gdLst>
                                <a:gd name="T0" fmla="*/ 56 w 56"/>
                                <a:gd name="T1" fmla="*/ 34 h 95"/>
                                <a:gd name="T2" fmla="*/ 56 w 56"/>
                                <a:gd name="T3" fmla="*/ 34 h 95"/>
                                <a:gd name="T4" fmla="*/ 55 w 56"/>
                                <a:gd name="T5" fmla="*/ 49 h 95"/>
                                <a:gd name="T6" fmla="*/ 49 w 56"/>
                                <a:gd name="T7" fmla="*/ 60 h 95"/>
                                <a:gd name="T8" fmla="*/ 41 w 56"/>
                                <a:gd name="T9" fmla="*/ 67 h 95"/>
                                <a:gd name="T10" fmla="*/ 29 w 56"/>
                                <a:gd name="T11" fmla="*/ 70 h 95"/>
                                <a:gd name="T12" fmla="*/ 23 w 56"/>
                                <a:gd name="T13" fmla="*/ 69 h 95"/>
                                <a:gd name="T14" fmla="*/ 18 w 56"/>
                                <a:gd name="T15" fmla="*/ 67 h 95"/>
                                <a:gd name="T16" fmla="*/ 14 w 56"/>
                                <a:gd name="T17" fmla="*/ 64 h 95"/>
                                <a:gd name="T18" fmla="*/ 9 w 56"/>
                                <a:gd name="T19" fmla="*/ 59 h 95"/>
                                <a:gd name="T20" fmla="*/ 9 w 56"/>
                                <a:gd name="T21" fmla="*/ 93 h 95"/>
                                <a:gd name="T22" fmla="*/ 8 w 56"/>
                                <a:gd name="T23" fmla="*/ 93 h 95"/>
                                <a:gd name="T24" fmla="*/ 8 w 56"/>
                                <a:gd name="T25" fmla="*/ 94 h 95"/>
                                <a:gd name="T26" fmla="*/ 6 w 56"/>
                                <a:gd name="T27" fmla="*/ 94 h 95"/>
                                <a:gd name="T28" fmla="*/ 4 w 56"/>
                                <a:gd name="T29" fmla="*/ 95 h 95"/>
                                <a:gd name="T30" fmla="*/ 2 w 56"/>
                                <a:gd name="T31" fmla="*/ 94 h 95"/>
                                <a:gd name="T32" fmla="*/ 1 w 56"/>
                                <a:gd name="T33" fmla="*/ 94 h 95"/>
                                <a:gd name="T34" fmla="*/ 0 w 56"/>
                                <a:gd name="T35" fmla="*/ 93 h 95"/>
                                <a:gd name="T36" fmla="*/ 0 w 56"/>
                                <a:gd name="T37" fmla="*/ 93 h 95"/>
                                <a:gd name="T38" fmla="*/ 0 w 56"/>
                                <a:gd name="T39" fmla="*/ 3 h 95"/>
                                <a:gd name="T40" fmla="*/ 0 w 56"/>
                                <a:gd name="T41" fmla="*/ 2 h 95"/>
                                <a:gd name="T42" fmla="*/ 1 w 56"/>
                                <a:gd name="T43" fmla="*/ 1 h 95"/>
                                <a:gd name="T44" fmla="*/ 2 w 56"/>
                                <a:gd name="T45" fmla="*/ 1 h 95"/>
                                <a:gd name="T46" fmla="*/ 4 w 56"/>
                                <a:gd name="T47" fmla="*/ 1 h 95"/>
                                <a:gd name="T48" fmla="*/ 6 w 56"/>
                                <a:gd name="T49" fmla="*/ 1 h 95"/>
                                <a:gd name="T50" fmla="*/ 7 w 56"/>
                                <a:gd name="T51" fmla="*/ 1 h 95"/>
                                <a:gd name="T52" fmla="*/ 8 w 56"/>
                                <a:gd name="T53" fmla="*/ 2 h 95"/>
                                <a:gd name="T54" fmla="*/ 8 w 56"/>
                                <a:gd name="T55" fmla="*/ 3 h 95"/>
                                <a:gd name="T56" fmla="*/ 8 w 56"/>
                                <a:gd name="T57" fmla="*/ 12 h 95"/>
                                <a:gd name="T58" fmla="*/ 14 w 56"/>
                                <a:gd name="T59" fmla="*/ 7 h 95"/>
                                <a:gd name="T60" fmla="*/ 19 w 56"/>
                                <a:gd name="T61" fmla="*/ 3 h 95"/>
                                <a:gd name="T62" fmla="*/ 25 w 56"/>
                                <a:gd name="T63" fmla="*/ 1 h 95"/>
                                <a:gd name="T64" fmla="*/ 31 w 56"/>
                                <a:gd name="T65" fmla="*/ 0 h 95"/>
                                <a:gd name="T66" fmla="*/ 43 w 56"/>
                                <a:gd name="T67" fmla="*/ 3 h 95"/>
                                <a:gd name="T68" fmla="*/ 51 w 56"/>
                                <a:gd name="T69" fmla="*/ 10 h 95"/>
                                <a:gd name="T70" fmla="*/ 55 w 56"/>
                                <a:gd name="T71" fmla="*/ 21 h 95"/>
                                <a:gd name="T72" fmla="*/ 56 w 56"/>
                                <a:gd name="T73" fmla="*/ 34 h 95"/>
                                <a:gd name="T74" fmla="*/ 56 w 56"/>
                                <a:gd name="T75" fmla="*/ 34 h 95"/>
                                <a:gd name="T76" fmla="*/ 48 w 56"/>
                                <a:gd name="T77" fmla="*/ 35 h 95"/>
                                <a:gd name="T78" fmla="*/ 48 w 56"/>
                                <a:gd name="T79" fmla="*/ 35 h 95"/>
                                <a:gd name="T80" fmla="*/ 47 w 56"/>
                                <a:gd name="T81" fmla="*/ 25 h 95"/>
                                <a:gd name="T82" fmla="*/ 44 w 56"/>
                                <a:gd name="T83" fmla="*/ 16 h 95"/>
                                <a:gd name="T84" fmla="*/ 38 w 56"/>
                                <a:gd name="T85" fmla="*/ 10 h 95"/>
                                <a:gd name="T86" fmla="*/ 30 w 56"/>
                                <a:gd name="T87" fmla="*/ 7 h 95"/>
                                <a:gd name="T88" fmla="*/ 25 w 56"/>
                                <a:gd name="T89" fmla="*/ 8 h 95"/>
                                <a:gd name="T90" fmla="*/ 20 w 56"/>
                                <a:gd name="T91" fmla="*/ 10 h 95"/>
                                <a:gd name="T92" fmla="*/ 14 w 56"/>
                                <a:gd name="T93" fmla="*/ 15 h 95"/>
                                <a:gd name="T94" fmla="*/ 9 w 56"/>
                                <a:gd name="T95" fmla="*/ 21 h 95"/>
                                <a:gd name="T96" fmla="*/ 9 w 56"/>
                                <a:gd name="T97" fmla="*/ 49 h 95"/>
                                <a:gd name="T98" fmla="*/ 19 w 56"/>
                                <a:gd name="T99" fmla="*/ 59 h 95"/>
                                <a:gd name="T100" fmla="*/ 29 w 56"/>
                                <a:gd name="T101" fmla="*/ 62 h 95"/>
                                <a:gd name="T102" fmla="*/ 38 w 56"/>
                                <a:gd name="T103" fmla="*/ 60 h 95"/>
                                <a:gd name="T104" fmla="*/ 43 w 56"/>
                                <a:gd name="T105" fmla="*/ 54 h 95"/>
                                <a:gd name="T106" fmla="*/ 46 w 56"/>
                                <a:gd name="T107" fmla="*/ 45 h 95"/>
                                <a:gd name="T108" fmla="*/ 48 w 56"/>
                                <a:gd name="T109" fmla="*/ 35 h 95"/>
                                <a:gd name="T110" fmla="*/ 48 w 56"/>
                                <a:gd name="T111" fmla="*/ 35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39"/>
                                    <a:pt x="56" y="44"/>
                                    <a:pt x="55" y="49"/>
                                  </a:cubicBezTo>
                                  <a:cubicBezTo>
                                    <a:pt x="53" y="53"/>
                                    <a:pt x="52" y="57"/>
                                    <a:pt x="49" y="60"/>
                                  </a:cubicBezTo>
                                  <a:cubicBezTo>
                                    <a:pt x="47" y="63"/>
                                    <a:pt x="44" y="66"/>
                                    <a:pt x="41" y="67"/>
                                  </a:cubicBezTo>
                                  <a:cubicBezTo>
                                    <a:pt x="37" y="69"/>
                                    <a:pt x="33" y="70"/>
                                    <a:pt x="29" y="70"/>
                                  </a:cubicBezTo>
                                  <a:cubicBezTo>
                                    <a:pt x="27" y="70"/>
                                    <a:pt x="25" y="70"/>
                                    <a:pt x="23" y="69"/>
                                  </a:cubicBezTo>
                                  <a:cubicBezTo>
                                    <a:pt x="22" y="69"/>
                                    <a:pt x="20" y="68"/>
                                    <a:pt x="18" y="67"/>
                                  </a:cubicBezTo>
                                  <a:cubicBezTo>
                                    <a:pt x="17" y="66"/>
                                    <a:pt x="15" y="65"/>
                                    <a:pt x="14" y="64"/>
                                  </a:cubicBezTo>
                                  <a:cubicBezTo>
                                    <a:pt x="12" y="63"/>
                                    <a:pt x="10" y="61"/>
                                    <a:pt x="9" y="59"/>
                                  </a:cubicBezTo>
                                  <a:lnTo>
                                    <a:pt x="9" y="93"/>
                                  </a:lnTo>
                                  <a:cubicBezTo>
                                    <a:pt x="9" y="93"/>
                                    <a:pt x="9" y="93"/>
                                    <a:pt x="8" y="93"/>
                                  </a:cubicBezTo>
                                  <a:cubicBezTo>
                                    <a:pt x="8" y="94"/>
                                    <a:pt x="8" y="94"/>
                                    <a:pt x="8" y="94"/>
                                  </a:cubicBezTo>
                                  <a:cubicBezTo>
                                    <a:pt x="7" y="94"/>
                                    <a:pt x="7" y="94"/>
                                    <a:pt x="6" y="94"/>
                                  </a:cubicBezTo>
                                  <a:cubicBezTo>
                                    <a:pt x="6" y="94"/>
                                    <a:pt x="5" y="95"/>
                                    <a:pt x="4" y="95"/>
                                  </a:cubicBezTo>
                                  <a:cubicBezTo>
                                    <a:pt x="4" y="95"/>
                                    <a:pt x="3" y="94"/>
                                    <a:pt x="2" y="94"/>
                                  </a:cubicBezTo>
                                  <a:cubicBezTo>
                                    <a:pt x="2" y="94"/>
                                    <a:pt x="1" y="94"/>
                                    <a:pt x="1" y="94"/>
                                  </a:cubicBezTo>
                                  <a:cubicBezTo>
                                    <a:pt x="1" y="94"/>
                                    <a:pt x="0" y="94"/>
                                    <a:pt x="0" y="93"/>
                                  </a:cubicBezTo>
                                  <a:cubicBezTo>
                                    <a:pt x="0" y="93"/>
                                    <a:pt x="0" y="93"/>
                                    <a:pt x="0" y="93"/>
                                  </a:cubicBezTo>
                                  <a:lnTo>
                                    <a:pt x="0" y="3"/>
                                  </a:lnTo>
                                  <a:cubicBezTo>
                                    <a:pt x="0" y="2"/>
                                    <a:pt x="0" y="2"/>
                                    <a:pt x="0" y="2"/>
                                  </a:cubicBezTo>
                                  <a:cubicBezTo>
                                    <a:pt x="0" y="1"/>
                                    <a:pt x="1" y="1"/>
                                    <a:pt x="1" y="1"/>
                                  </a:cubicBezTo>
                                  <a:cubicBezTo>
                                    <a:pt x="1" y="1"/>
                                    <a:pt x="2" y="1"/>
                                    <a:pt x="2" y="1"/>
                                  </a:cubicBezTo>
                                  <a:cubicBezTo>
                                    <a:pt x="3" y="1"/>
                                    <a:pt x="3" y="1"/>
                                    <a:pt x="4" y="1"/>
                                  </a:cubicBezTo>
                                  <a:cubicBezTo>
                                    <a:pt x="5" y="1"/>
                                    <a:pt x="5" y="1"/>
                                    <a:pt x="6" y="1"/>
                                  </a:cubicBezTo>
                                  <a:cubicBezTo>
                                    <a:pt x="6" y="1"/>
                                    <a:pt x="7" y="1"/>
                                    <a:pt x="7" y="1"/>
                                  </a:cubicBezTo>
                                  <a:cubicBezTo>
                                    <a:pt x="7" y="1"/>
                                    <a:pt x="8" y="1"/>
                                    <a:pt x="8" y="2"/>
                                  </a:cubicBezTo>
                                  <a:cubicBezTo>
                                    <a:pt x="8" y="2"/>
                                    <a:pt x="8" y="2"/>
                                    <a:pt x="8" y="3"/>
                                  </a:cubicBezTo>
                                  <a:lnTo>
                                    <a:pt x="8" y="12"/>
                                  </a:lnTo>
                                  <a:cubicBezTo>
                                    <a:pt x="10" y="10"/>
                                    <a:pt x="12" y="8"/>
                                    <a:pt x="14" y="7"/>
                                  </a:cubicBezTo>
                                  <a:cubicBezTo>
                                    <a:pt x="15" y="5"/>
                                    <a:pt x="17" y="4"/>
                                    <a:pt x="19" y="3"/>
                                  </a:cubicBezTo>
                                  <a:cubicBezTo>
                                    <a:pt x="21" y="2"/>
                                    <a:pt x="23" y="1"/>
                                    <a:pt x="25" y="1"/>
                                  </a:cubicBezTo>
                                  <a:cubicBezTo>
                                    <a:pt x="26" y="0"/>
                                    <a:pt x="28" y="0"/>
                                    <a:pt x="31" y="0"/>
                                  </a:cubicBezTo>
                                  <a:cubicBezTo>
                                    <a:pt x="35" y="0"/>
                                    <a:pt x="39" y="1"/>
                                    <a:pt x="43" y="3"/>
                                  </a:cubicBezTo>
                                  <a:cubicBezTo>
                                    <a:pt x="46" y="4"/>
                                    <a:pt x="48" y="7"/>
                                    <a:pt x="51" y="10"/>
                                  </a:cubicBezTo>
                                  <a:cubicBezTo>
                                    <a:pt x="53" y="13"/>
                                    <a:pt x="54" y="17"/>
                                    <a:pt x="55" y="21"/>
                                  </a:cubicBezTo>
                                  <a:cubicBezTo>
                                    <a:pt x="56" y="25"/>
                                    <a:pt x="56" y="29"/>
                                    <a:pt x="56" y="34"/>
                                  </a:cubicBezTo>
                                  <a:lnTo>
                                    <a:pt x="56" y="34"/>
                                  </a:lnTo>
                                  <a:close/>
                                  <a:moveTo>
                                    <a:pt x="48" y="35"/>
                                  </a:moveTo>
                                  <a:lnTo>
                                    <a:pt x="48" y="35"/>
                                  </a:lnTo>
                                  <a:cubicBezTo>
                                    <a:pt x="48" y="32"/>
                                    <a:pt x="47" y="28"/>
                                    <a:pt x="47" y="25"/>
                                  </a:cubicBezTo>
                                  <a:cubicBezTo>
                                    <a:pt x="46" y="21"/>
                                    <a:pt x="45" y="18"/>
                                    <a:pt x="44" y="16"/>
                                  </a:cubicBezTo>
                                  <a:cubicBezTo>
                                    <a:pt x="42" y="13"/>
                                    <a:pt x="41" y="11"/>
                                    <a:pt x="38" y="10"/>
                                  </a:cubicBezTo>
                                  <a:cubicBezTo>
                                    <a:pt x="36" y="8"/>
                                    <a:pt x="33" y="7"/>
                                    <a:pt x="30" y="7"/>
                                  </a:cubicBezTo>
                                  <a:cubicBezTo>
                                    <a:pt x="28" y="7"/>
                                    <a:pt x="26" y="7"/>
                                    <a:pt x="25" y="8"/>
                                  </a:cubicBezTo>
                                  <a:cubicBezTo>
                                    <a:pt x="23" y="8"/>
                                    <a:pt x="21" y="9"/>
                                    <a:pt x="20" y="10"/>
                                  </a:cubicBezTo>
                                  <a:cubicBezTo>
                                    <a:pt x="18" y="11"/>
                                    <a:pt x="16" y="13"/>
                                    <a:pt x="14" y="15"/>
                                  </a:cubicBezTo>
                                  <a:cubicBezTo>
                                    <a:pt x="13" y="16"/>
                                    <a:pt x="11" y="18"/>
                                    <a:pt x="9" y="21"/>
                                  </a:cubicBezTo>
                                  <a:lnTo>
                                    <a:pt x="9" y="49"/>
                                  </a:lnTo>
                                  <a:cubicBezTo>
                                    <a:pt x="12" y="53"/>
                                    <a:pt x="16" y="57"/>
                                    <a:pt x="19" y="59"/>
                                  </a:cubicBezTo>
                                  <a:cubicBezTo>
                                    <a:pt x="22" y="61"/>
                                    <a:pt x="25" y="62"/>
                                    <a:pt x="29" y="62"/>
                                  </a:cubicBezTo>
                                  <a:cubicBezTo>
                                    <a:pt x="32" y="62"/>
                                    <a:pt x="35" y="62"/>
                                    <a:pt x="38" y="60"/>
                                  </a:cubicBezTo>
                                  <a:cubicBezTo>
                                    <a:pt x="40" y="58"/>
                                    <a:pt x="42" y="56"/>
                                    <a:pt x="43" y="54"/>
                                  </a:cubicBezTo>
                                  <a:cubicBezTo>
                                    <a:pt x="45" y="51"/>
                                    <a:pt x="46" y="48"/>
                                    <a:pt x="46" y="45"/>
                                  </a:cubicBezTo>
                                  <a:cubicBezTo>
                                    <a:pt x="47" y="42"/>
                                    <a:pt x="48" y="38"/>
                                    <a:pt x="48" y="35"/>
                                  </a:cubicBezTo>
                                  <a:lnTo>
                                    <a:pt x="48"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1" name="Freeform 188"/>
                          <wps:cNvSpPr>
                            <a:spLocks noEditPoints="1"/>
                          </wps:cNvSpPr>
                          <wps:spPr bwMode="auto">
                            <a:xfrm>
                              <a:off x="4207" y="2459"/>
                              <a:ext cx="59" cy="101"/>
                            </a:xfrm>
                            <a:custGeom>
                              <a:avLst/>
                              <a:gdLst>
                                <a:gd name="T0" fmla="*/ 56 w 56"/>
                                <a:gd name="T1" fmla="*/ 34 h 95"/>
                                <a:gd name="T2" fmla="*/ 56 w 56"/>
                                <a:gd name="T3" fmla="*/ 34 h 95"/>
                                <a:gd name="T4" fmla="*/ 54 w 56"/>
                                <a:gd name="T5" fmla="*/ 49 h 95"/>
                                <a:gd name="T6" fmla="*/ 49 w 56"/>
                                <a:gd name="T7" fmla="*/ 60 h 95"/>
                                <a:gd name="T8" fmla="*/ 40 w 56"/>
                                <a:gd name="T9" fmla="*/ 67 h 95"/>
                                <a:gd name="T10" fmla="*/ 28 w 56"/>
                                <a:gd name="T11" fmla="*/ 70 h 95"/>
                                <a:gd name="T12" fmla="*/ 23 w 56"/>
                                <a:gd name="T13" fmla="*/ 69 h 95"/>
                                <a:gd name="T14" fmla="*/ 18 w 56"/>
                                <a:gd name="T15" fmla="*/ 67 h 95"/>
                                <a:gd name="T16" fmla="*/ 13 w 56"/>
                                <a:gd name="T17" fmla="*/ 64 h 95"/>
                                <a:gd name="T18" fmla="*/ 8 w 56"/>
                                <a:gd name="T19" fmla="*/ 59 h 95"/>
                                <a:gd name="T20" fmla="*/ 8 w 56"/>
                                <a:gd name="T21" fmla="*/ 93 h 95"/>
                                <a:gd name="T22" fmla="*/ 8 w 56"/>
                                <a:gd name="T23" fmla="*/ 93 h 95"/>
                                <a:gd name="T24" fmla="*/ 7 w 56"/>
                                <a:gd name="T25" fmla="*/ 94 h 95"/>
                                <a:gd name="T26" fmla="*/ 6 w 56"/>
                                <a:gd name="T27" fmla="*/ 94 h 95"/>
                                <a:gd name="T28" fmla="*/ 4 w 56"/>
                                <a:gd name="T29" fmla="*/ 95 h 95"/>
                                <a:gd name="T30" fmla="*/ 2 w 56"/>
                                <a:gd name="T31" fmla="*/ 94 h 95"/>
                                <a:gd name="T32" fmla="*/ 1 w 56"/>
                                <a:gd name="T33" fmla="*/ 94 h 95"/>
                                <a:gd name="T34" fmla="*/ 0 w 56"/>
                                <a:gd name="T35" fmla="*/ 93 h 95"/>
                                <a:gd name="T36" fmla="*/ 0 w 56"/>
                                <a:gd name="T37" fmla="*/ 93 h 95"/>
                                <a:gd name="T38" fmla="*/ 0 w 56"/>
                                <a:gd name="T39" fmla="*/ 3 h 95"/>
                                <a:gd name="T40" fmla="*/ 0 w 56"/>
                                <a:gd name="T41" fmla="*/ 2 h 95"/>
                                <a:gd name="T42" fmla="*/ 1 w 56"/>
                                <a:gd name="T43" fmla="*/ 1 h 95"/>
                                <a:gd name="T44" fmla="*/ 2 w 56"/>
                                <a:gd name="T45" fmla="*/ 1 h 95"/>
                                <a:gd name="T46" fmla="*/ 4 w 56"/>
                                <a:gd name="T47" fmla="*/ 1 h 95"/>
                                <a:gd name="T48" fmla="*/ 5 w 56"/>
                                <a:gd name="T49" fmla="*/ 1 h 95"/>
                                <a:gd name="T50" fmla="*/ 7 w 56"/>
                                <a:gd name="T51" fmla="*/ 1 h 95"/>
                                <a:gd name="T52" fmla="*/ 7 w 56"/>
                                <a:gd name="T53" fmla="*/ 2 h 95"/>
                                <a:gd name="T54" fmla="*/ 8 w 56"/>
                                <a:gd name="T55" fmla="*/ 3 h 95"/>
                                <a:gd name="T56" fmla="*/ 8 w 56"/>
                                <a:gd name="T57" fmla="*/ 12 h 95"/>
                                <a:gd name="T58" fmla="*/ 13 w 56"/>
                                <a:gd name="T59" fmla="*/ 7 h 95"/>
                                <a:gd name="T60" fmla="*/ 19 w 56"/>
                                <a:gd name="T61" fmla="*/ 3 h 95"/>
                                <a:gd name="T62" fmla="*/ 24 w 56"/>
                                <a:gd name="T63" fmla="*/ 1 h 95"/>
                                <a:gd name="T64" fmla="*/ 30 w 56"/>
                                <a:gd name="T65" fmla="*/ 0 h 95"/>
                                <a:gd name="T66" fmla="*/ 42 w 56"/>
                                <a:gd name="T67" fmla="*/ 3 h 95"/>
                                <a:gd name="T68" fmla="*/ 50 w 56"/>
                                <a:gd name="T69" fmla="*/ 10 h 95"/>
                                <a:gd name="T70" fmla="*/ 55 w 56"/>
                                <a:gd name="T71" fmla="*/ 21 h 95"/>
                                <a:gd name="T72" fmla="*/ 56 w 56"/>
                                <a:gd name="T73" fmla="*/ 34 h 95"/>
                                <a:gd name="T74" fmla="*/ 56 w 56"/>
                                <a:gd name="T75" fmla="*/ 34 h 95"/>
                                <a:gd name="T76" fmla="*/ 47 w 56"/>
                                <a:gd name="T77" fmla="*/ 35 h 95"/>
                                <a:gd name="T78" fmla="*/ 47 w 56"/>
                                <a:gd name="T79" fmla="*/ 35 h 95"/>
                                <a:gd name="T80" fmla="*/ 46 w 56"/>
                                <a:gd name="T81" fmla="*/ 25 h 95"/>
                                <a:gd name="T82" fmla="*/ 43 w 56"/>
                                <a:gd name="T83" fmla="*/ 16 h 95"/>
                                <a:gd name="T84" fmla="*/ 38 w 56"/>
                                <a:gd name="T85" fmla="*/ 10 h 95"/>
                                <a:gd name="T86" fmla="*/ 30 w 56"/>
                                <a:gd name="T87" fmla="*/ 7 h 95"/>
                                <a:gd name="T88" fmla="*/ 25 w 56"/>
                                <a:gd name="T89" fmla="*/ 8 h 95"/>
                                <a:gd name="T90" fmla="*/ 20 w 56"/>
                                <a:gd name="T91" fmla="*/ 10 h 95"/>
                                <a:gd name="T92" fmla="*/ 14 w 56"/>
                                <a:gd name="T93" fmla="*/ 15 h 95"/>
                                <a:gd name="T94" fmla="*/ 8 w 56"/>
                                <a:gd name="T95" fmla="*/ 21 h 95"/>
                                <a:gd name="T96" fmla="*/ 8 w 56"/>
                                <a:gd name="T97" fmla="*/ 49 h 95"/>
                                <a:gd name="T98" fmla="*/ 19 w 56"/>
                                <a:gd name="T99" fmla="*/ 59 h 95"/>
                                <a:gd name="T100" fmla="*/ 29 w 56"/>
                                <a:gd name="T101" fmla="*/ 62 h 95"/>
                                <a:gd name="T102" fmla="*/ 37 w 56"/>
                                <a:gd name="T103" fmla="*/ 60 h 95"/>
                                <a:gd name="T104" fmla="*/ 43 w 56"/>
                                <a:gd name="T105" fmla="*/ 54 h 95"/>
                                <a:gd name="T106" fmla="*/ 46 w 56"/>
                                <a:gd name="T107" fmla="*/ 45 h 95"/>
                                <a:gd name="T108" fmla="*/ 47 w 56"/>
                                <a:gd name="T109" fmla="*/ 35 h 95"/>
                                <a:gd name="T110" fmla="*/ 47 w 56"/>
                                <a:gd name="T111" fmla="*/ 35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39"/>
                                    <a:pt x="56" y="44"/>
                                    <a:pt x="54" y="49"/>
                                  </a:cubicBezTo>
                                  <a:cubicBezTo>
                                    <a:pt x="53" y="53"/>
                                    <a:pt x="51" y="57"/>
                                    <a:pt x="49" y="60"/>
                                  </a:cubicBezTo>
                                  <a:cubicBezTo>
                                    <a:pt x="47" y="63"/>
                                    <a:pt x="44" y="66"/>
                                    <a:pt x="40" y="67"/>
                                  </a:cubicBezTo>
                                  <a:cubicBezTo>
                                    <a:pt x="37" y="69"/>
                                    <a:pt x="33" y="70"/>
                                    <a:pt x="28" y="70"/>
                                  </a:cubicBezTo>
                                  <a:cubicBezTo>
                                    <a:pt x="26" y="70"/>
                                    <a:pt x="25" y="70"/>
                                    <a:pt x="23" y="69"/>
                                  </a:cubicBezTo>
                                  <a:cubicBezTo>
                                    <a:pt x="21" y="69"/>
                                    <a:pt x="20" y="68"/>
                                    <a:pt x="18" y="67"/>
                                  </a:cubicBezTo>
                                  <a:cubicBezTo>
                                    <a:pt x="17" y="66"/>
                                    <a:pt x="15" y="65"/>
                                    <a:pt x="13" y="64"/>
                                  </a:cubicBezTo>
                                  <a:cubicBezTo>
                                    <a:pt x="12" y="63"/>
                                    <a:pt x="10" y="61"/>
                                    <a:pt x="8" y="59"/>
                                  </a:cubicBezTo>
                                  <a:lnTo>
                                    <a:pt x="8" y="93"/>
                                  </a:lnTo>
                                  <a:cubicBezTo>
                                    <a:pt x="8" y="93"/>
                                    <a:pt x="8" y="93"/>
                                    <a:pt x="8" y="93"/>
                                  </a:cubicBezTo>
                                  <a:cubicBezTo>
                                    <a:pt x="8" y="94"/>
                                    <a:pt x="8" y="94"/>
                                    <a:pt x="7" y="94"/>
                                  </a:cubicBezTo>
                                  <a:cubicBezTo>
                                    <a:pt x="7" y="94"/>
                                    <a:pt x="7" y="94"/>
                                    <a:pt x="6" y="94"/>
                                  </a:cubicBezTo>
                                  <a:cubicBezTo>
                                    <a:pt x="6" y="94"/>
                                    <a:pt x="5" y="95"/>
                                    <a:pt x="4" y="95"/>
                                  </a:cubicBezTo>
                                  <a:cubicBezTo>
                                    <a:pt x="3" y="95"/>
                                    <a:pt x="3" y="94"/>
                                    <a:pt x="2" y="94"/>
                                  </a:cubicBezTo>
                                  <a:cubicBezTo>
                                    <a:pt x="1" y="94"/>
                                    <a:pt x="1" y="94"/>
                                    <a:pt x="1" y="94"/>
                                  </a:cubicBezTo>
                                  <a:cubicBezTo>
                                    <a:pt x="0" y="94"/>
                                    <a:pt x="0" y="94"/>
                                    <a:pt x="0" y="93"/>
                                  </a:cubicBezTo>
                                  <a:cubicBezTo>
                                    <a:pt x="0" y="93"/>
                                    <a:pt x="0" y="93"/>
                                    <a:pt x="0" y="93"/>
                                  </a:cubicBezTo>
                                  <a:lnTo>
                                    <a:pt x="0" y="3"/>
                                  </a:lnTo>
                                  <a:cubicBezTo>
                                    <a:pt x="0" y="2"/>
                                    <a:pt x="0" y="2"/>
                                    <a:pt x="0" y="2"/>
                                  </a:cubicBezTo>
                                  <a:cubicBezTo>
                                    <a:pt x="0" y="1"/>
                                    <a:pt x="0" y="1"/>
                                    <a:pt x="1" y="1"/>
                                  </a:cubicBezTo>
                                  <a:cubicBezTo>
                                    <a:pt x="1" y="1"/>
                                    <a:pt x="1" y="1"/>
                                    <a:pt x="2" y="1"/>
                                  </a:cubicBezTo>
                                  <a:cubicBezTo>
                                    <a:pt x="2" y="1"/>
                                    <a:pt x="3" y="1"/>
                                    <a:pt x="4" y="1"/>
                                  </a:cubicBezTo>
                                  <a:cubicBezTo>
                                    <a:pt x="4" y="1"/>
                                    <a:pt x="5" y="1"/>
                                    <a:pt x="5" y="1"/>
                                  </a:cubicBezTo>
                                  <a:cubicBezTo>
                                    <a:pt x="6" y="1"/>
                                    <a:pt x="6" y="1"/>
                                    <a:pt x="7" y="1"/>
                                  </a:cubicBezTo>
                                  <a:cubicBezTo>
                                    <a:pt x="7" y="1"/>
                                    <a:pt x="7" y="1"/>
                                    <a:pt x="7" y="2"/>
                                  </a:cubicBezTo>
                                  <a:cubicBezTo>
                                    <a:pt x="8" y="2"/>
                                    <a:pt x="8" y="2"/>
                                    <a:pt x="8" y="3"/>
                                  </a:cubicBezTo>
                                  <a:lnTo>
                                    <a:pt x="8" y="12"/>
                                  </a:lnTo>
                                  <a:cubicBezTo>
                                    <a:pt x="10" y="10"/>
                                    <a:pt x="11" y="8"/>
                                    <a:pt x="13" y="7"/>
                                  </a:cubicBezTo>
                                  <a:cubicBezTo>
                                    <a:pt x="15" y="5"/>
                                    <a:pt x="17" y="4"/>
                                    <a:pt x="19" y="3"/>
                                  </a:cubicBezTo>
                                  <a:cubicBezTo>
                                    <a:pt x="21" y="2"/>
                                    <a:pt x="22" y="1"/>
                                    <a:pt x="24" y="1"/>
                                  </a:cubicBezTo>
                                  <a:cubicBezTo>
                                    <a:pt x="26" y="0"/>
                                    <a:pt x="28" y="0"/>
                                    <a:pt x="30" y="0"/>
                                  </a:cubicBezTo>
                                  <a:cubicBezTo>
                                    <a:pt x="35" y="0"/>
                                    <a:pt x="39" y="1"/>
                                    <a:pt x="42" y="3"/>
                                  </a:cubicBezTo>
                                  <a:cubicBezTo>
                                    <a:pt x="46" y="4"/>
                                    <a:pt x="48" y="7"/>
                                    <a:pt x="50" y="10"/>
                                  </a:cubicBezTo>
                                  <a:cubicBezTo>
                                    <a:pt x="52" y="13"/>
                                    <a:pt x="54" y="17"/>
                                    <a:pt x="55" y="21"/>
                                  </a:cubicBezTo>
                                  <a:cubicBezTo>
                                    <a:pt x="56" y="25"/>
                                    <a:pt x="56" y="29"/>
                                    <a:pt x="56" y="34"/>
                                  </a:cubicBezTo>
                                  <a:lnTo>
                                    <a:pt x="56" y="34"/>
                                  </a:lnTo>
                                  <a:close/>
                                  <a:moveTo>
                                    <a:pt x="47" y="35"/>
                                  </a:moveTo>
                                  <a:lnTo>
                                    <a:pt x="47" y="35"/>
                                  </a:lnTo>
                                  <a:cubicBezTo>
                                    <a:pt x="47" y="32"/>
                                    <a:pt x="47" y="28"/>
                                    <a:pt x="46" y="25"/>
                                  </a:cubicBezTo>
                                  <a:cubicBezTo>
                                    <a:pt x="46" y="21"/>
                                    <a:pt x="45" y="18"/>
                                    <a:pt x="43" y="16"/>
                                  </a:cubicBezTo>
                                  <a:cubicBezTo>
                                    <a:pt x="42" y="13"/>
                                    <a:pt x="40" y="11"/>
                                    <a:pt x="38" y="10"/>
                                  </a:cubicBezTo>
                                  <a:cubicBezTo>
                                    <a:pt x="36" y="8"/>
                                    <a:pt x="33" y="7"/>
                                    <a:pt x="30" y="7"/>
                                  </a:cubicBezTo>
                                  <a:cubicBezTo>
                                    <a:pt x="28" y="7"/>
                                    <a:pt x="26" y="7"/>
                                    <a:pt x="25" y="8"/>
                                  </a:cubicBezTo>
                                  <a:cubicBezTo>
                                    <a:pt x="23" y="8"/>
                                    <a:pt x="21" y="9"/>
                                    <a:pt x="20" y="10"/>
                                  </a:cubicBezTo>
                                  <a:cubicBezTo>
                                    <a:pt x="18" y="11"/>
                                    <a:pt x="16" y="13"/>
                                    <a:pt x="14" y="15"/>
                                  </a:cubicBezTo>
                                  <a:cubicBezTo>
                                    <a:pt x="12" y="16"/>
                                    <a:pt x="10" y="18"/>
                                    <a:pt x="8" y="21"/>
                                  </a:cubicBezTo>
                                  <a:lnTo>
                                    <a:pt x="8" y="49"/>
                                  </a:lnTo>
                                  <a:cubicBezTo>
                                    <a:pt x="12" y="53"/>
                                    <a:pt x="15" y="57"/>
                                    <a:pt x="19" y="59"/>
                                  </a:cubicBezTo>
                                  <a:cubicBezTo>
                                    <a:pt x="22" y="61"/>
                                    <a:pt x="25" y="62"/>
                                    <a:pt x="29" y="62"/>
                                  </a:cubicBezTo>
                                  <a:cubicBezTo>
                                    <a:pt x="32" y="62"/>
                                    <a:pt x="35" y="62"/>
                                    <a:pt x="37" y="60"/>
                                  </a:cubicBezTo>
                                  <a:cubicBezTo>
                                    <a:pt x="40" y="58"/>
                                    <a:pt x="41" y="56"/>
                                    <a:pt x="43" y="54"/>
                                  </a:cubicBezTo>
                                  <a:cubicBezTo>
                                    <a:pt x="44" y="51"/>
                                    <a:pt x="46" y="48"/>
                                    <a:pt x="46" y="45"/>
                                  </a:cubicBezTo>
                                  <a:cubicBezTo>
                                    <a:pt x="47" y="42"/>
                                    <a:pt x="47" y="38"/>
                                    <a:pt x="47" y="35"/>
                                  </a:cubicBezTo>
                                  <a:lnTo>
                                    <a:pt x="47"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2" name="Freeform 189"/>
                          <wps:cNvSpPr>
                            <a:spLocks noEditPoints="1"/>
                          </wps:cNvSpPr>
                          <wps:spPr bwMode="auto">
                            <a:xfrm>
                              <a:off x="4286" y="2459"/>
                              <a:ext cx="66" cy="74"/>
                            </a:xfrm>
                            <a:custGeom>
                              <a:avLst/>
                              <a:gdLst>
                                <a:gd name="T0" fmla="*/ 62 w 62"/>
                                <a:gd name="T1" fmla="*/ 34 h 70"/>
                                <a:gd name="T2" fmla="*/ 62 w 62"/>
                                <a:gd name="T3" fmla="*/ 34 h 70"/>
                                <a:gd name="T4" fmla="*/ 60 w 62"/>
                                <a:gd name="T5" fmla="*/ 48 h 70"/>
                                <a:gd name="T6" fmla="*/ 54 w 62"/>
                                <a:gd name="T7" fmla="*/ 60 h 70"/>
                                <a:gd name="T8" fmla="*/ 44 w 62"/>
                                <a:gd name="T9" fmla="*/ 67 h 70"/>
                                <a:gd name="T10" fmla="*/ 30 w 62"/>
                                <a:gd name="T11" fmla="*/ 70 h 70"/>
                                <a:gd name="T12" fmla="*/ 17 w 62"/>
                                <a:gd name="T13" fmla="*/ 67 h 70"/>
                                <a:gd name="T14" fmla="*/ 7 w 62"/>
                                <a:gd name="T15" fmla="*/ 60 h 70"/>
                                <a:gd name="T16" fmla="*/ 2 w 62"/>
                                <a:gd name="T17" fmla="*/ 50 h 70"/>
                                <a:gd name="T18" fmla="*/ 0 w 62"/>
                                <a:gd name="T19" fmla="*/ 35 h 70"/>
                                <a:gd name="T20" fmla="*/ 2 w 62"/>
                                <a:gd name="T21" fmla="*/ 21 h 70"/>
                                <a:gd name="T22" fmla="*/ 8 w 62"/>
                                <a:gd name="T23" fmla="*/ 10 h 70"/>
                                <a:gd name="T24" fmla="*/ 18 w 62"/>
                                <a:gd name="T25" fmla="*/ 3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8 w 62"/>
                                <a:gd name="T45" fmla="*/ 16 h 70"/>
                                <a:gd name="T46" fmla="*/ 41 w 62"/>
                                <a:gd name="T47" fmla="*/ 10 h 70"/>
                                <a:gd name="T48" fmla="*/ 31 w 62"/>
                                <a:gd name="T49" fmla="*/ 7 h 70"/>
                                <a:gd name="T50" fmla="*/ 21 w 62"/>
                                <a:gd name="T51" fmla="*/ 9 h 70"/>
                                <a:gd name="T52" fmla="*/ 14 w 62"/>
                                <a:gd name="T53" fmla="*/ 15 h 70"/>
                                <a:gd name="T54" fmla="*/ 10 w 62"/>
                                <a:gd name="T55" fmla="*/ 24 h 70"/>
                                <a:gd name="T56" fmla="*/ 9 w 62"/>
                                <a:gd name="T57" fmla="*/ 35 h 70"/>
                                <a:gd name="T58" fmla="*/ 10 w 62"/>
                                <a:gd name="T59" fmla="*/ 45 h 70"/>
                                <a:gd name="T60" fmla="*/ 13 w 62"/>
                                <a:gd name="T61" fmla="*/ 54 h 70"/>
                                <a:gd name="T62" fmla="*/ 20 w 62"/>
                                <a:gd name="T63" fmla="*/ 60 h 70"/>
                                <a:gd name="T64" fmla="*/ 31 w 62"/>
                                <a:gd name="T65" fmla="*/ 62 h 70"/>
                                <a:gd name="T66" fmla="*/ 41 w 62"/>
                                <a:gd name="T67" fmla="*/ 60 h 70"/>
                                <a:gd name="T68" fmla="*/ 47 w 62"/>
                                <a:gd name="T69" fmla="*/ 54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8"/>
                                  </a:cubicBezTo>
                                  <a:cubicBezTo>
                                    <a:pt x="58" y="53"/>
                                    <a:pt x="56" y="56"/>
                                    <a:pt x="54" y="60"/>
                                  </a:cubicBezTo>
                                  <a:cubicBezTo>
                                    <a:pt x="51" y="63"/>
                                    <a:pt x="48" y="65"/>
                                    <a:pt x="44" y="67"/>
                                  </a:cubicBezTo>
                                  <a:cubicBezTo>
                                    <a:pt x="40" y="69"/>
                                    <a:pt x="35" y="70"/>
                                    <a:pt x="30" y="70"/>
                                  </a:cubicBezTo>
                                  <a:cubicBezTo>
                                    <a:pt x="25" y="70"/>
                                    <a:pt x="21" y="69"/>
                                    <a:pt x="17" y="67"/>
                                  </a:cubicBezTo>
                                  <a:cubicBezTo>
                                    <a:pt x="13" y="66"/>
                                    <a:pt x="10" y="63"/>
                                    <a:pt x="7" y="60"/>
                                  </a:cubicBezTo>
                                  <a:cubicBezTo>
                                    <a:pt x="5" y="58"/>
                                    <a:pt x="3" y="54"/>
                                    <a:pt x="2" y="50"/>
                                  </a:cubicBezTo>
                                  <a:cubicBezTo>
                                    <a:pt x="0" y="45"/>
                                    <a:pt x="0" y="41"/>
                                    <a:pt x="0" y="35"/>
                                  </a:cubicBezTo>
                                  <a:cubicBezTo>
                                    <a:pt x="0" y="30"/>
                                    <a:pt x="0" y="26"/>
                                    <a:pt x="2" y="21"/>
                                  </a:cubicBezTo>
                                  <a:cubicBezTo>
                                    <a:pt x="3" y="17"/>
                                    <a:pt x="5" y="13"/>
                                    <a:pt x="8" y="10"/>
                                  </a:cubicBezTo>
                                  <a:cubicBezTo>
                                    <a:pt x="10" y="7"/>
                                    <a:pt x="14" y="4"/>
                                    <a:pt x="18" y="3"/>
                                  </a:cubicBezTo>
                                  <a:cubicBezTo>
                                    <a:pt x="21" y="1"/>
                                    <a:pt x="26" y="0"/>
                                    <a:pt x="31" y="0"/>
                                  </a:cubicBezTo>
                                  <a:cubicBezTo>
                                    <a:pt x="36" y="0"/>
                                    <a:pt x="41" y="1"/>
                                    <a:pt x="45" y="2"/>
                                  </a:cubicBezTo>
                                  <a:cubicBezTo>
                                    <a:pt x="48" y="4"/>
                                    <a:pt x="51" y="6"/>
                                    <a:pt x="54" y="9"/>
                                  </a:cubicBezTo>
                                  <a:cubicBezTo>
                                    <a:pt x="57" y="12"/>
                                    <a:pt x="58" y="16"/>
                                    <a:pt x="60" y="20"/>
                                  </a:cubicBezTo>
                                  <a:cubicBezTo>
                                    <a:pt x="61" y="24"/>
                                    <a:pt x="62" y="29"/>
                                    <a:pt x="62" y="34"/>
                                  </a:cubicBezTo>
                                  <a:lnTo>
                                    <a:pt x="62" y="34"/>
                                  </a:lnTo>
                                  <a:close/>
                                  <a:moveTo>
                                    <a:pt x="53" y="35"/>
                                  </a:moveTo>
                                  <a:lnTo>
                                    <a:pt x="53" y="35"/>
                                  </a:lnTo>
                                  <a:cubicBezTo>
                                    <a:pt x="53" y="31"/>
                                    <a:pt x="52" y="28"/>
                                    <a:pt x="52" y="24"/>
                                  </a:cubicBezTo>
                                  <a:cubicBezTo>
                                    <a:pt x="51" y="21"/>
                                    <a:pt x="50" y="18"/>
                                    <a:pt x="48" y="16"/>
                                  </a:cubicBezTo>
                                  <a:cubicBezTo>
                                    <a:pt x="46" y="13"/>
                                    <a:pt x="44" y="11"/>
                                    <a:pt x="41" y="10"/>
                                  </a:cubicBezTo>
                                  <a:cubicBezTo>
                                    <a:pt x="39" y="8"/>
                                    <a:pt x="35" y="7"/>
                                    <a:pt x="31" y="7"/>
                                  </a:cubicBezTo>
                                  <a:cubicBezTo>
                                    <a:pt x="27" y="7"/>
                                    <a:pt x="24" y="8"/>
                                    <a:pt x="21" y="9"/>
                                  </a:cubicBezTo>
                                  <a:cubicBezTo>
                                    <a:pt x="18" y="11"/>
                                    <a:pt x="16" y="13"/>
                                    <a:pt x="14" y="15"/>
                                  </a:cubicBezTo>
                                  <a:cubicBezTo>
                                    <a:pt x="12" y="18"/>
                                    <a:pt x="11" y="20"/>
                                    <a:pt x="10" y="24"/>
                                  </a:cubicBezTo>
                                  <a:cubicBezTo>
                                    <a:pt x="9" y="27"/>
                                    <a:pt x="9" y="31"/>
                                    <a:pt x="9" y="35"/>
                                  </a:cubicBezTo>
                                  <a:cubicBezTo>
                                    <a:pt x="9" y="38"/>
                                    <a:pt x="9" y="42"/>
                                    <a:pt x="10" y="45"/>
                                  </a:cubicBezTo>
                                  <a:cubicBezTo>
                                    <a:pt x="11" y="49"/>
                                    <a:pt x="12" y="51"/>
                                    <a:pt x="13" y="54"/>
                                  </a:cubicBezTo>
                                  <a:cubicBezTo>
                                    <a:pt x="15" y="56"/>
                                    <a:pt x="17" y="58"/>
                                    <a:pt x="20" y="60"/>
                                  </a:cubicBezTo>
                                  <a:cubicBezTo>
                                    <a:pt x="23" y="61"/>
                                    <a:pt x="26" y="62"/>
                                    <a:pt x="31" y="62"/>
                                  </a:cubicBezTo>
                                  <a:cubicBezTo>
                                    <a:pt x="34" y="62"/>
                                    <a:pt x="38" y="61"/>
                                    <a:pt x="41" y="60"/>
                                  </a:cubicBezTo>
                                  <a:cubicBezTo>
                                    <a:pt x="43" y="59"/>
                                    <a:pt x="46" y="57"/>
                                    <a:pt x="47" y="54"/>
                                  </a:cubicBezTo>
                                  <a:cubicBezTo>
                                    <a:pt x="49" y="52"/>
                                    <a:pt x="51" y="49"/>
                                    <a:pt x="51" y="46"/>
                                  </a:cubicBezTo>
                                  <a:cubicBezTo>
                                    <a:pt x="52"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3" name="Freeform 190"/>
                          <wps:cNvSpPr>
                            <a:spLocks/>
                          </wps:cNvSpPr>
                          <wps:spPr bwMode="auto">
                            <a:xfrm>
                              <a:off x="4376" y="2459"/>
                              <a:ext cx="37" cy="73"/>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2 w 35"/>
                                <a:gd name="T13" fmla="*/ 10 h 69"/>
                                <a:gd name="T14" fmla="*/ 30 w 35"/>
                                <a:gd name="T15" fmla="*/ 9 h 69"/>
                                <a:gd name="T16" fmla="*/ 28 w 35"/>
                                <a:gd name="T17" fmla="*/ 8 h 69"/>
                                <a:gd name="T18" fmla="*/ 25 w 35"/>
                                <a:gd name="T19" fmla="*/ 8 h 69"/>
                                <a:gd name="T20" fmla="*/ 21 w 35"/>
                                <a:gd name="T21" fmla="*/ 9 h 69"/>
                                <a:gd name="T22" fmla="*/ 17 w 35"/>
                                <a:gd name="T23" fmla="*/ 11 h 69"/>
                                <a:gd name="T24" fmla="*/ 13 w 35"/>
                                <a:gd name="T25" fmla="*/ 16 h 69"/>
                                <a:gd name="T26" fmla="*/ 8 w 35"/>
                                <a:gd name="T27" fmla="*/ 23 h 69"/>
                                <a:gd name="T28" fmla="*/ 8 w 35"/>
                                <a:gd name="T29" fmla="*/ 67 h 69"/>
                                <a:gd name="T30" fmla="*/ 8 w 35"/>
                                <a:gd name="T31" fmla="*/ 68 h 69"/>
                                <a:gd name="T32" fmla="*/ 7 w 35"/>
                                <a:gd name="T33" fmla="*/ 68 h 69"/>
                                <a:gd name="T34" fmla="*/ 6 w 35"/>
                                <a:gd name="T35" fmla="*/ 69 h 69"/>
                                <a:gd name="T36" fmla="*/ 4 w 35"/>
                                <a:gd name="T37" fmla="*/ 69 h 69"/>
                                <a:gd name="T38" fmla="*/ 2 w 35"/>
                                <a:gd name="T39" fmla="*/ 69 h 69"/>
                                <a:gd name="T40" fmla="*/ 0 w 35"/>
                                <a:gd name="T41" fmla="*/ 68 h 69"/>
                                <a:gd name="T42" fmla="*/ 0 w 35"/>
                                <a:gd name="T43" fmla="*/ 68 h 69"/>
                                <a:gd name="T44" fmla="*/ 0 w 35"/>
                                <a:gd name="T45" fmla="*/ 67 h 69"/>
                                <a:gd name="T46" fmla="*/ 0 w 35"/>
                                <a:gd name="T47" fmla="*/ 3 h 69"/>
                                <a:gd name="T48" fmla="*/ 0 w 35"/>
                                <a:gd name="T49" fmla="*/ 2 h 69"/>
                                <a:gd name="T50" fmla="*/ 0 w 35"/>
                                <a:gd name="T51" fmla="*/ 1 h 69"/>
                                <a:gd name="T52" fmla="*/ 2 w 35"/>
                                <a:gd name="T53" fmla="*/ 1 h 69"/>
                                <a:gd name="T54" fmla="*/ 4 w 35"/>
                                <a:gd name="T55" fmla="*/ 1 h 69"/>
                                <a:gd name="T56" fmla="*/ 6 w 35"/>
                                <a:gd name="T57" fmla="*/ 1 h 69"/>
                                <a:gd name="T58" fmla="*/ 7 w 35"/>
                                <a:gd name="T59" fmla="*/ 1 h 69"/>
                                <a:gd name="T60" fmla="*/ 7 w 35"/>
                                <a:gd name="T61" fmla="*/ 2 h 69"/>
                                <a:gd name="T62" fmla="*/ 8 w 35"/>
                                <a:gd name="T63" fmla="*/ 3 h 69"/>
                                <a:gd name="T64" fmla="*/ 8 w 35"/>
                                <a:gd name="T65" fmla="*/ 13 h 69"/>
                                <a:gd name="T66" fmla="*/ 13 w 35"/>
                                <a:gd name="T67" fmla="*/ 6 h 69"/>
                                <a:gd name="T68" fmla="*/ 17 w 35"/>
                                <a:gd name="T69" fmla="*/ 2 h 69"/>
                                <a:gd name="T70" fmla="*/ 21 w 35"/>
                                <a:gd name="T71" fmla="*/ 0 h 69"/>
                                <a:gd name="T72" fmla="*/ 26 w 35"/>
                                <a:gd name="T73" fmla="*/ 0 h 69"/>
                                <a:gd name="T74" fmla="*/ 28 w 35"/>
                                <a:gd name="T75" fmla="*/ 0 h 69"/>
                                <a:gd name="T76" fmla="*/ 30 w 35"/>
                                <a:gd name="T77" fmla="*/ 0 h 69"/>
                                <a:gd name="T78" fmla="*/ 33 w 35"/>
                                <a:gd name="T79" fmla="*/ 1 h 69"/>
                                <a:gd name="T80" fmla="*/ 34 w 35"/>
                                <a:gd name="T81" fmla="*/ 2 h 69"/>
                                <a:gd name="T82" fmla="*/ 35 w 35"/>
                                <a:gd name="T83" fmla="*/ 2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7"/>
                                    <a:pt x="35" y="8"/>
                                  </a:cubicBezTo>
                                  <a:cubicBezTo>
                                    <a:pt x="35" y="8"/>
                                    <a:pt x="35" y="9"/>
                                    <a:pt x="35" y="9"/>
                                  </a:cubicBezTo>
                                  <a:cubicBezTo>
                                    <a:pt x="35" y="9"/>
                                    <a:pt x="35" y="9"/>
                                    <a:pt x="35" y="10"/>
                                  </a:cubicBezTo>
                                  <a:cubicBezTo>
                                    <a:pt x="34" y="10"/>
                                    <a:pt x="34" y="10"/>
                                    <a:pt x="34" y="10"/>
                                  </a:cubicBezTo>
                                  <a:cubicBezTo>
                                    <a:pt x="33" y="10"/>
                                    <a:pt x="33" y="10"/>
                                    <a:pt x="32" y="10"/>
                                  </a:cubicBezTo>
                                  <a:cubicBezTo>
                                    <a:pt x="32" y="9"/>
                                    <a:pt x="31" y="9"/>
                                    <a:pt x="30" y="9"/>
                                  </a:cubicBezTo>
                                  <a:cubicBezTo>
                                    <a:pt x="30" y="9"/>
                                    <a:pt x="29" y="8"/>
                                    <a:pt x="28" y="8"/>
                                  </a:cubicBezTo>
                                  <a:cubicBezTo>
                                    <a:pt x="27" y="8"/>
                                    <a:pt x="26" y="8"/>
                                    <a:pt x="25" y="8"/>
                                  </a:cubicBezTo>
                                  <a:cubicBezTo>
                                    <a:pt x="24" y="8"/>
                                    <a:pt x="22" y="8"/>
                                    <a:pt x="21" y="9"/>
                                  </a:cubicBezTo>
                                  <a:cubicBezTo>
                                    <a:pt x="20" y="9"/>
                                    <a:pt x="19" y="10"/>
                                    <a:pt x="17" y="11"/>
                                  </a:cubicBezTo>
                                  <a:cubicBezTo>
                                    <a:pt x="16" y="13"/>
                                    <a:pt x="14" y="14"/>
                                    <a:pt x="13" y="16"/>
                                  </a:cubicBezTo>
                                  <a:cubicBezTo>
                                    <a:pt x="11" y="18"/>
                                    <a:pt x="10" y="21"/>
                                    <a:pt x="8" y="23"/>
                                  </a:cubicBezTo>
                                  <a:lnTo>
                                    <a:pt x="8" y="67"/>
                                  </a:lnTo>
                                  <a:cubicBezTo>
                                    <a:pt x="8" y="67"/>
                                    <a:pt x="8" y="68"/>
                                    <a:pt x="8" y="68"/>
                                  </a:cubicBezTo>
                                  <a:cubicBezTo>
                                    <a:pt x="8" y="68"/>
                                    <a:pt x="7" y="68"/>
                                    <a:pt x="7" y="68"/>
                                  </a:cubicBezTo>
                                  <a:cubicBezTo>
                                    <a:pt x="7" y="69"/>
                                    <a:pt x="6" y="69"/>
                                    <a:pt x="6" y="69"/>
                                  </a:cubicBezTo>
                                  <a:cubicBezTo>
                                    <a:pt x="5" y="69"/>
                                    <a:pt x="5" y="69"/>
                                    <a:pt x="4" y="69"/>
                                  </a:cubicBezTo>
                                  <a:cubicBezTo>
                                    <a:pt x="3" y="69"/>
                                    <a:pt x="2" y="69"/>
                                    <a:pt x="2" y="69"/>
                                  </a:cubicBezTo>
                                  <a:cubicBezTo>
                                    <a:pt x="1" y="69"/>
                                    <a:pt x="1" y="69"/>
                                    <a:pt x="0" y="68"/>
                                  </a:cubicBezTo>
                                  <a:cubicBezTo>
                                    <a:pt x="0" y="68"/>
                                    <a:pt x="0" y="68"/>
                                    <a:pt x="0" y="68"/>
                                  </a:cubicBezTo>
                                  <a:cubicBezTo>
                                    <a:pt x="0" y="68"/>
                                    <a:pt x="0" y="67"/>
                                    <a:pt x="0" y="67"/>
                                  </a:cubicBezTo>
                                  <a:lnTo>
                                    <a:pt x="0" y="3"/>
                                  </a:lnTo>
                                  <a:cubicBezTo>
                                    <a:pt x="0" y="2"/>
                                    <a:pt x="0" y="2"/>
                                    <a:pt x="0" y="2"/>
                                  </a:cubicBezTo>
                                  <a:cubicBezTo>
                                    <a:pt x="0" y="2"/>
                                    <a:pt x="0" y="1"/>
                                    <a:pt x="0" y="1"/>
                                  </a:cubicBezTo>
                                  <a:cubicBezTo>
                                    <a:pt x="1" y="1"/>
                                    <a:pt x="1" y="1"/>
                                    <a:pt x="2" y="1"/>
                                  </a:cubicBezTo>
                                  <a:cubicBezTo>
                                    <a:pt x="2" y="1"/>
                                    <a:pt x="3" y="1"/>
                                    <a:pt x="4" y="1"/>
                                  </a:cubicBezTo>
                                  <a:cubicBezTo>
                                    <a:pt x="4" y="1"/>
                                    <a:pt x="5" y="1"/>
                                    <a:pt x="6" y="1"/>
                                  </a:cubicBezTo>
                                  <a:cubicBezTo>
                                    <a:pt x="6" y="1"/>
                                    <a:pt x="7" y="1"/>
                                    <a:pt x="7" y="1"/>
                                  </a:cubicBezTo>
                                  <a:cubicBezTo>
                                    <a:pt x="7" y="1"/>
                                    <a:pt x="7" y="2"/>
                                    <a:pt x="7" y="2"/>
                                  </a:cubicBezTo>
                                  <a:cubicBezTo>
                                    <a:pt x="8" y="2"/>
                                    <a:pt x="8" y="2"/>
                                    <a:pt x="8" y="3"/>
                                  </a:cubicBezTo>
                                  <a:lnTo>
                                    <a:pt x="8" y="13"/>
                                  </a:lnTo>
                                  <a:cubicBezTo>
                                    <a:pt x="9" y="10"/>
                                    <a:pt x="11" y="8"/>
                                    <a:pt x="13" y="6"/>
                                  </a:cubicBezTo>
                                  <a:cubicBezTo>
                                    <a:pt x="14" y="5"/>
                                    <a:pt x="16" y="3"/>
                                    <a:pt x="17" y="2"/>
                                  </a:cubicBezTo>
                                  <a:cubicBezTo>
                                    <a:pt x="19" y="1"/>
                                    <a:pt x="20" y="1"/>
                                    <a:pt x="21" y="0"/>
                                  </a:cubicBezTo>
                                  <a:cubicBezTo>
                                    <a:pt x="23" y="0"/>
                                    <a:pt x="24" y="0"/>
                                    <a:pt x="26" y="0"/>
                                  </a:cubicBezTo>
                                  <a:cubicBezTo>
                                    <a:pt x="26" y="0"/>
                                    <a:pt x="27" y="0"/>
                                    <a:pt x="28" y="0"/>
                                  </a:cubicBezTo>
                                  <a:cubicBezTo>
                                    <a:pt x="29" y="0"/>
                                    <a:pt x="29" y="0"/>
                                    <a:pt x="30" y="0"/>
                                  </a:cubicBezTo>
                                  <a:cubicBezTo>
                                    <a:pt x="31" y="1"/>
                                    <a:pt x="32" y="1"/>
                                    <a:pt x="33" y="1"/>
                                  </a:cubicBezTo>
                                  <a:cubicBezTo>
                                    <a:pt x="34" y="1"/>
                                    <a:pt x="34" y="2"/>
                                    <a:pt x="34" y="2"/>
                                  </a:cubicBezTo>
                                  <a:cubicBezTo>
                                    <a:pt x="35" y="2"/>
                                    <a:pt x="35" y="2"/>
                                    <a:pt x="35" y="2"/>
                                  </a:cubicBezTo>
                                  <a:cubicBezTo>
                                    <a:pt x="35" y="3"/>
                                    <a:pt x="35" y="3"/>
                                    <a:pt x="35" y="3"/>
                                  </a:cubicBezTo>
                                  <a:cubicBezTo>
                                    <a:pt x="35" y="3"/>
                                    <a:pt x="35" y="4"/>
                                    <a:pt x="35" y="4"/>
                                  </a:cubicBezTo>
                                  <a:cubicBezTo>
                                    <a:pt x="35" y="5"/>
                                    <a:pt x="35" y="5"/>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4" name="Freeform 191"/>
                          <wps:cNvSpPr>
                            <a:spLocks/>
                          </wps:cNvSpPr>
                          <wps:spPr bwMode="auto">
                            <a:xfrm>
                              <a:off x="4422" y="2441"/>
                              <a:ext cx="43" cy="92"/>
                            </a:xfrm>
                            <a:custGeom>
                              <a:avLst/>
                              <a:gdLst>
                                <a:gd name="T0" fmla="*/ 41 w 41"/>
                                <a:gd name="T1" fmla="*/ 80 h 87"/>
                                <a:gd name="T2" fmla="*/ 41 w 41"/>
                                <a:gd name="T3" fmla="*/ 80 h 87"/>
                                <a:gd name="T4" fmla="*/ 40 w 41"/>
                                <a:gd name="T5" fmla="*/ 83 h 87"/>
                                <a:gd name="T6" fmla="*/ 39 w 41"/>
                                <a:gd name="T7" fmla="*/ 84 h 87"/>
                                <a:gd name="T8" fmla="*/ 38 w 41"/>
                                <a:gd name="T9" fmla="*/ 85 h 87"/>
                                <a:gd name="T10" fmla="*/ 36 w 41"/>
                                <a:gd name="T11" fmla="*/ 86 h 87"/>
                                <a:gd name="T12" fmla="*/ 33 w 41"/>
                                <a:gd name="T13" fmla="*/ 86 h 87"/>
                                <a:gd name="T14" fmla="*/ 30 w 41"/>
                                <a:gd name="T15" fmla="*/ 87 h 87"/>
                                <a:gd name="T16" fmla="*/ 22 w 41"/>
                                <a:gd name="T17" fmla="*/ 85 h 87"/>
                                <a:gd name="T18" fmla="*/ 16 w 41"/>
                                <a:gd name="T19" fmla="*/ 81 h 87"/>
                                <a:gd name="T20" fmla="*/ 13 w 41"/>
                                <a:gd name="T21" fmla="*/ 75 h 87"/>
                                <a:gd name="T22" fmla="*/ 12 w 41"/>
                                <a:gd name="T23" fmla="*/ 65 h 87"/>
                                <a:gd name="T24" fmla="*/ 12 w 41"/>
                                <a:gd name="T25" fmla="*/ 25 h 87"/>
                                <a:gd name="T26" fmla="*/ 2 w 41"/>
                                <a:gd name="T27" fmla="*/ 25 h 87"/>
                                <a:gd name="T28" fmla="*/ 1 w 41"/>
                                <a:gd name="T29" fmla="*/ 24 h 87"/>
                                <a:gd name="T30" fmla="*/ 0 w 41"/>
                                <a:gd name="T31" fmla="*/ 22 h 87"/>
                                <a:gd name="T32" fmla="*/ 0 w 41"/>
                                <a:gd name="T33" fmla="*/ 20 h 87"/>
                                <a:gd name="T34" fmla="*/ 1 w 41"/>
                                <a:gd name="T35" fmla="*/ 19 h 87"/>
                                <a:gd name="T36" fmla="*/ 2 w 41"/>
                                <a:gd name="T37" fmla="*/ 18 h 87"/>
                                <a:gd name="T38" fmla="*/ 2 w 41"/>
                                <a:gd name="T39" fmla="*/ 18 h 87"/>
                                <a:gd name="T40" fmla="*/ 12 w 41"/>
                                <a:gd name="T41" fmla="*/ 18 h 87"/>
                                <a:gd name="T42" fmla="*/ 12 w 41"/>
                                <a:gd name="T43" fmla="*/ 2 h 87"/>
                                <a:gd name="T44" fmla="*/ 12 w 41"/>
                                <a:gd name="T45" fmla="*/ 1 h 87"/>
                                <a:gd name="T46" fmla="*/ 13 w 41"/>
                                <a:gd name="T47" fmla="*/ 1 h 87"/>
                                <a:gd name="T48" fmla="*/ 14 w 41"/>
                                <a:gd name="T49" fmla="*/ 0 h 87"/>
                                <a:gd name="T50" fmla="*/ 16 w 41"/>
                                <a:gd name="T51" fmla="*/ 0 h 87"/>
                                <a:gd name="T52" fmla="*/ 18 w 41"/>
                                <a:gd name="T53" fmla="*/ 0 h 87"/>
                                <a:gd name="T54" fmla="*/ 20 w 41"/>
                                <a:gd name="T55" fmla="*/ 1 h 87"/>
                                <a:gd name="T56" fmla="*/ 20 w 41"/>
                                <a:gd name="T57" fmla="*/ 1 h 87"/>
                                <a:gd name="T58" fmla="*/ 21 w 41"/>
                                <a:gd name="T59" fmla="*/ 2 h 87"/>
                                <a:gd name="T60" fmla="*/ 21 w 41"/>
                                <a:gd name="T61" fmla="*/ 18 h 87"/>
                                <a:gd name="T62" fmla="*/ 38 w 41"/>
                                <a:gd name="T63" fmla="*/ 18 h 87"/>
                                <a:gd name="T64" fmla="*/ 39 w 41"/>
                                <a:gd name="T65" fmla="*/ 18 h 87"/>
                                <a:gd name="T66" fmla="*/ 40 w 41"/>
                                <a:gd name="T67" fmla="*/ 19 h 87"/>
                                <a:gd name="T68" fmla="*/ 40 w 41"/>
                                <a:gd name="T69" fmla="*/ 20 h 87"/>
                                <a:gd name="T70" fmla="*/ 41 w 41"/>
                                <a:gd name="T71" fmla="*/ 22 h 87"/>
                                <a:gd name="T72" fmla="*/ 40 w 41"/>
                                <a:gd name="T73" fmla="*/ 24 h 87"/>
                                <a:gd name="T74" fmla="*/ 38 w 41"/>
                                <a:gd name="T75" fmla="*/ 25 h 87"/>
                                <a:gd name="T76" fmla="*/ 21 w 41"/>
                                <a:gd name="T77" fmla="*/ 25 h 87"/>
                                <a:gd name="T78" fmla="*/ 21 w 41"/>
                                <a:gd name="T79" fmla="*/ 64 h 87"/>
                                <a:gd name="T80" fmla="*/ 23 w 41"/>
                                <a:gd name="T81" fmla="*/ 75 h 87"/>
                                <a:gd name="T82" fmla="*/ 30 w 41"/>
                                <a:gd name="T83" fmla="*/ 79 h 87"/>
                                <a:gd name="T84" fmla="*/ 33 w 41"/>
                                <a:gd name="T85" fmla="*/ 79 h 87"/>
                                <a:gd name="T86" fmla="*/ 36 w 41"/>
                                <a:gd name="T87" fmla="*/ 78 h 87"/>
                                <a:gd name="T88" fmla="*/ 38 w 41"/>
                                <a:gd name="T89" fmla="*/ 77 h 87"/>
                                <a:gd name="T90" fmla="*/ 39 w 41"/>
                                <a:gd name="T91" fmla="*/ 77 h 87"/>
                                <a:gd name="T92" fmla="*/ 40 w 41"/>
                                <a:gd name="T93" fmla="*/ 77 h 87"/>
                                <a:gd name="T94" fmla="*/ 40 w 41"/>
                                <a:gd name="T95" fmla="*/ 78 h 87"/>
                                <a:gd name="T96" fmla="*/ 40 w 41"/>
                                <a:gd name="T97" fmla="*/ 79 h 87"/>
                                <a:gd name="T98" fmla="*/ 41 w 41"/>
                                <a:gd name="T99" fmla="*/ 80 h 87"/>
                                <a:gd name="T100" fmla="*/ 41 w 41"/>
                                <a:gd name="T101" fmla="*/ 8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1" h="87">
                                  <a:moveTo>
                                    <a:pt x="41" y="80"/>
                                  </a:moveTo>
                                  <a:lnTo>
                                    <a:pt x="41" y="80"/>
                                  </a:lnTo>
                                  <a:cubicBezTo>
                                    <a:pt x="41" y="81"/>
                                    <a:pt x="40" y="82"/>
                                    <a:pt x="40" y="83"/>
                                  </a:cubicBezTo>
                                  <a:cubicBezTo>
                                    <a:pt x="40" y="83"/>
                                    <a:pt x="40" y="84"/>
                                    <a:pt x="39" y="84"/>
                                  </a:cubicBezTo>
                                  <a:cubicBezTo>
                                    <a:pt x="39" y="84"/>
                                    <a:pt x="39" y="85"/>
                                    <a:pt x="38" y="85"/>
                                  </a:cubicBezTo>
                                  <a:cubicBezTo>
                                    <a:pt x="37" y="85"/>
                                    <a:pt x="36" y="86"/>
                                    <a:pt x="36" y="86"/>
                                  </a:cubicBezTo>
                                  <a:cubicBezTo>
                                    <a:pt x="35" y="86"/>
                                    <a:pt x="34" y="86"/>
                                    <a:pt x="33" y="86"/>
                                  </a:cubicBezTo>
                                  <a:cubicBezTo>
                                    <a:pt x="32" y="87"/>
                                    <a:pt x="31" y="87"/>
                                    <a:pt x="30" y="87"/>
                                  </a:cubicBezTo>
                                  <a:cubicBezTo>
                                    <a:pt x="27" y="87"/>
                                    <a:pt x="24" y="86"/>
                                    <a:pt x="22" y="85"/>
                                  </a:cubicBezTo>
                                  <a:cubicBezTo>
                                    <a:pt x="19" y="84"/>
                                    <a:pt x="18" y="83"/>
                                    <a:pt x="16" y="81"/>
                                  </a:cubicBezTo>
                                  <a:cubicBezTo>
                                    <a:pt x="15" y="80"/>
                                    <a:pt x="14" y="77"/>
                                    <a:pt x="13" y="75"/>
                                  </a:cubicBezTo>
                                  <a:cubicBezTo>
                                    <a:pt x="12" y="72"/>
                                    <a:pt x="12" y="69"/>
                                    <a:pt x="12" y="65"/>
                                  </a:cubicBezTo>
                                  <a:lnTo>
                                    <a:pt x="12" y="25"/>
                                  </a:lnTo>
                                  <a:lnTo>
                                    <a:pt x="2" y="25"/>
                                  </a:lnTo>
                                  <a:cubicBezTo>
                                    <a:pt x="2" y="25"/>
                                    <a:pt x="1" y="25"/>
                                    <a:pt x="1" y="24"/>
                                  </a:cubicBezTo>
                                  <a:cubicBezTo>
                                    <a:pt x="0" y="24"/>
                                    <a:pt x="0" y="23"/>
                                    <a:pt x="0" y="22"/>
                                  </a:cubicBezTo>
                                  <a:cubicBezTo>
                                    <a:pt x="0" y="21"/>
                                    <a:pt x="0" y="21"/>
                                    <a:pt x="0" y="20"/>
                                  </a:cubicBezTo>
                                  <a:cubicBezTo>
                                    <a:pt x="1" y="20"/>
                                    <a:pt x="1" y="19"/>
                                    <a:pt x="1" y="19"/>
                                  </a:cubicBezTo>
                                  <a:cubicBezTo>
                                    <a:pt x="1" y="19"/>
                                    <a:pt x="1" y="18"/>
                                    <a:pt x="2" y="18"/>
                                  </a:cubicBezTo>
                                  <a:cubicBezTo>
                                    <a:pt x="2" y="18"/>
                                    <a:pt x="2" y="18"/>
                                    <a:pt x="2" y="18"/>
                                  </a:cubicBezTo>
                                  <a:lnTo>
                                    <a:pt x="12" y="18"/>
                                  </a:lnTo>
                                  <a:lnTo>
                                    <a:pt x="12" y="2"/>
                                  </a:lnTo>
                                  <a:cubicBezTo>
                                    <a:pt x="12" y="2"/>
                                    <a:pt x="12" y="2"/>
                                    <a:pt x="12" y="1"/>
                                  </a:cubicBezTo>
                                  <a:cubicBezTo>
                                    <a:pt x="12" y="1"/>
                                    <a:pt x="13" y="1"/>
                                    <a:pt x="13" y="1"/>
                                  </a:cubicBezTo>
                                  <a:cubicBezTo>
                                    <a:pt x="13" y="1"/>
                                    <a:pt x="14" y="1"/>
                                    <a:pt x="14" y="0"/>
                                  </a:cubicBezTo>
                                  <a:cubicBezTo>
                                    <a:pt x="15" y="0"/>
                                    <a:pt x="15" y="0"/>
                                    <a:pt x="16" y="0"/>
                                  </a:cubicBezTo>
                                  <a:cubicBezTo>
                                    <a:pt x="17" y="0"/>
                                    <a:pt x="18" y="0"/>
                                    <a:pt x="18" y="0"/>
                                  </a:cubicBezTo>
                                  <a:cubicBezTo>
                                    <a:pt x="19" y="1"/>
                                    <a:pt x="19" y="1"/>
                                    <a:pt x="20" y="1"/>
                                  </a:cubicBezTo>
                                  <a:cubicBezTo>
                                    <a:pt x="20" y="1"/>
                                    <a:pt x="20" y="1"/>
                                    <a:pt x="20" y="1"/>
                                  </a:cubicBezTo>
                                  <a:cubicBezTo>
                                    <a:pt x="20" y="2"/>
                                    <a:pt x="21" y="2"/>
                                    <a:pt x="21" y="2"/>
                                  </a:cubicBezTo>
                                  <a:lnTo>
                                    <a:pt x="21" y="18"/>
                                  </a:lnTo>
                                  <a:lnTo>
                                    <a:pt x="38" y="18"/>
                                  </a:lnTo>
                                  <a:cubicBezTo>
                                    <a:pt x="39" y="18"/>
                                    <a:pt x="39" y="18"/>
                                    <a:pt x="39" y="18"/>
                                  </a:cubicBezTo>
                                  <a:cubicBezTo>
                                    <a:pt x="40" y="18"/>
                                    <a:pt x="40" y="19"/>
                                    <a:pt x="40" y="19"/>
                                  </a:cubicBezTo>
                                  <a:cubicBezTo>
                                    <a:pt x="40" y="19"/>
                                    <a:pt x="40" y="20"/>
                                    <a:pt x="40" y="20"/>
                                  </a:cubicBezTo>
                                  <a:cubicBezTo>
                                    <a:pt x="40" y="21"/>
                                    <a:pt x="41" y="21"/>
                                    <a:pt x="41" y="22"/>
                                  </a:cubicBezTo>
                                  <a:cubicBezTo>
                                    <a:pt x="41" y="23"/>
                                    <a:pt x="40" y="24"/>
                                    <a:pt x="40" y="24"/>
                                  </a:cubicBezTo>
                                  <a:cubicBezTo>
                                    <a:pt x="39" y="25"/>
                                    <a:pt x="39" y="25"/>
                                    <a:pt x="38" y="25"/>
                                  </a:cubicBezTo>
                                  <a:lnTo>
                                    <a:pt x="21" y="25"/>
                                  </a:lnTo>
                                  <a:lnTo>
                                    <a:pt x="21" y="64"/>
                                  </a:lnTo>
                                  <a:cubicBezTo>
                                    <a:pt x="21" y="69"/>
                                    <a:pt x="21" y="73"/>
                                    <a:pt x="23" y="75"/>
                                  </a:cubicBezTo>
                                  <a:cubicBezTo>
                                    <a:pt x="24" y="78"/>
                                    <a:pt x="27" y="79"/>
                                    <a:pt x="30" y="79"/>
                                  </a:cubicBezTo>
                                  <a:cubicBezTo>
                                    <a:pt x="31" y="79"/>
                                    <a:pt x="32" y="79"/>
                                    <a:pt x="33" y="79"/>
                                  </a:cubicBezTo>
                                  <a:cubicBezTo>
                                    <a:pt x="34" y="79"/>
                                    <a:pt x="35" y="78"/>
                                    <a:pt x="36" y="78"/>
                                  </a:cubicBezTo>
                                  <a:cubicBezTo>
                                    <a:pt x="37" y="78"/>
                                    <a:pt x="37" y="78"/>
                                    <a:pt x="38" y="77"/>
                                  </a:cubicBezTo>
                                  <a:cubicBezTo>
                                    <a:pt x="38" y="77"/>
                                    <a:pt x="39" y="77"/>
                                    <a:pt x="39" y="77"/>
                                  </a:cubicBezTo>
                                  <a:cubicBezTo>
                                    <a:pt x="39" y="77"/>
                                    <a:pt x="39" y="77"/>
                                    <a:pt x="40" y="77"/>
                                  </a:cubicBezTo>
                                  <a:cubicBezTo>
                                    <a:pt x="40" y="77"/>
                                    <a:pt x="40" y="77"/>
                                    <a:pt x="40" y="78"/>
                                  </a:cubicBezTo>
                                  <a:cubicBezTo>
                                    <a:pt x="40" y="78"/>
                                    <a:pt x="40" y="78"/>
                                    <a:pt x="40" y="79"/>
                                  </a:cubicBezTo>
                                  <a:cubicBezTo>
                                    <a:pt x="40" y="79"/>
                                    <a:pt x="41" y="80"/>
                                    <a:pt x="41" y="80"/>
                                  </a:cubicBezTo>
                                  <a:lnTo>
                                    <a:pt x="41"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5" name="Freeform 192"/>
                          <wps:cNvSpPr>
                            <a:spLocks/>
                          </wps:cNvSpPr>
                          <wps:spPr bwMode="auto">
                            <a:xfrm>
                              <a:off x="4485" y="2460"/>
                              <a:ext cx="55" cy="73"/>
                            </a:xfrm>
                            <a:custGeom>
                              <a:avLst/>
                              <a:gdLst>
                                <a:gd name="T0" fmla="*/ 52 w 52"/>
                                <a:gd name="T1" fmla="*/ 66 h 69"/>
                                <a:gd name="T2" fmla="*/ 52 w 52"/>
                                <a:gd name="T3" fmla="*/ 66 h 69"/>
                                <a:gd name="T4" fmla="*/ 52 w 52"/>
                                <a:gd name="T5" fmla="*/ 67 h 69"/>
                                <a:gd name="T6" fmla="*/ 51 w 52"/>
                                <a:gd name="T7" fmla="*/ 67 h 69"/>
                                <a:gd name="T8" fmla="*/ 50 w 52"/>
                                <a:gd name="T9" fmla="*/ 68 h 69"/>
                                <a:gd name="T10" fmla="*/ 48 w 52"/>
                                <a:gd name="T11" fmla="*/ 68 h 69"/>
                                <a:gd name="T12" fmla="*/ 46 w 52"/>
                                <a:gd name="T13" fmla="*/ 68 h 69"/>
                                <a:gd name="T14" fmla="*/ 44 w 52"/>
                                <a:gd name="T15" fmla="*/ 67 h 69"/>
                                <a:gd name="T16" fmla="*/ 44 w 52"/>
                                <a:gd name="T17" fmla="*/ 67 h 69"/>
                                <a:gd name="T18" fmla="*/ 44 w 52"/>
                                <a:gd name="T19" fmla="*/ 66 h 69"/>
                                <a:gd name="T20" fmla="*/ 44 w 52"/>
                                <a:gd name="T21" fmla="*/ 57 h 69"/>
                                <a:gd name="T22" fmla="*/ 33 w 52"/>
                                <a:gd name="T23" fmla="*/ 66 h 69"/>
                                <a:gd name="T24" fmla="*/ 22 w 52"/>
                                <a:gd name="T25" fmla="*/ 69 h 69"/>
                                <a:gd name="T26" fmla="*/ 12 w 52"/>
                                <a:gd name="T27" fmla="*/ 67 h 69"/>
                                <a:gd name="T28" fmla="*/ 5 w 52"/>
                                <a:gd name="T29" fmla="*/ 61 h 69"/>
                                <a:gd name="T30" fmla="*/ 1 w 52"/>
                                <a:gd name="T31" fmla="*/ 52 h 69"/>
                                <a:gd name="T32" fmla="*/ 0 w 52"/>
                                <a:gd name="T33" fmla="*/ 41 h 69"/>
                                <a:gd name="T34" fmla="*/ 0 w 52"/>
                                <a:gd name="T35" fmla="*/ 2 h 69"/>
                                <a:gd name="T36" fmla="*/ 0 w 52"/>
                                <a:gd name="T37" fmla="*/ 1 h 69"/>
                                <a:gd name="T38" fmla="*/ 0 w 52"/>
                                <a:gd name="T39" fmla="*/ 0 h 69"/>
                                <a:gd name="T40" fmla="*/ 2 w 52"/>
                                <a:gd name="T41" fmla="*/ 0 h 69"/>
                                <a:gd name="T42" fmla="*/ 4 w 52"/>
                                <a:gd name="T43" fmla="*/ 0 h 69"/>
                                <a:gd name="T44" fmla="*/ 6 w 52"/>
                                <a:gd name="T45" fmla="*/ 0 h 69"/>
                                <a:gd name="T46" fmla="*/ 7 w 52"/>
                                <a:gd name="T47" fmla="*/ 0 h 69"/>
                                <a:gd name="T48" fmla="*/ 8 w 52"/>
                                <a:gd name="T49" fmla="*/ 1 h 69"/>
                                <a:gd name="T50" fmla="*/ 8 w 52"/>
                                <a:gd name="T51" fmla="*/ 2 h 69"/>
                                <a:gd name="T52" fmla="*/ 8 w 52"/>
                                <a:gd name="T53" fmla="*/ 40 h 69"/>
                                <a:gd name="T54" fmla="*/ 9 w 52"/>
                                <a:gd name="T55" fmla="*/ 50 h 69"/>
                                <a:gd name="T56" fmla="*/ 12 w 52"/>
                                <a:gd name="T57" fmla="*/ 56 h 69"/>
                                <a:gd name="T58" fmla="*/ 16 w 52"/>
                                <a:gd name="T59" fmla="*/ 60 h 69"/>
                                <a:gd name="T60" fmla="*/ 23 w 52"/>
                                <a:gd name="T61" fmla="*/ 62 h 69"/>
                                <a:gd name="T62" fmla="*/ 33 w 52"/>
                                <a:gd name="T63" fmla="*/ 58 h 69"/>
                                <a:gd name="T64" fmla="*/ 43 w 52"/>
                                <a:gd name="T65" fmla="*/ 48 h 69"/>
                                <a:gd name="T66" fmla="*/ 43 w 52"/>
                                <a:gd name="T67" fmla="*/ 2 h 69"/>
                                <a:gd name="T68" fmla="*/ 44 w 52"/>
                                <a:gd name="T69" fmla="*/ 1 h 69"/>
                                <a:gd name="T70" fmla="*/ 44 w 52"/>
                                <a:gd name="T71" fmla="*/ 0 h 69"/>
                                <a:gd name="T72" fmla="*/ 46 w 52"/>
                                <a:gd name="T73" fmla="*/ 0 h 69"/>
                                <a:gd name="T74" fmla="*/ 48 w 52"/>
                                <a:gd name="T75" fmla="*/ 0 h 69"/>
                                <a:gd name="T76" fmla="*/ 50 w 52"/>
                                <a:gd name="T77" fmla="*/ 0 h 69"/>
                                <a:gd name="T78" fmla="*/ 51 w 52"/>
                                <a:gd name="T79" fmla="*/ 0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6"/>
                                    <a:pt x="52" y="67"/>
                                    <a:pt x="52" y="67"/>
                                  </a:cubicBezTo>
                                  <a:cubicBezTo>
                                    <a:pt x="52" y="67"/>
                                    <a:pt x="51" y="67"/>
                                    <a:pt x="51" y="67"/>
                                  </a:cubicBezTo>
                                  <a:cubicBezTo>
                                    <a:pt x="51" y="68"/>
                                    <a:pt x="50" y="68"/>
                                    <a:pt x="50" y="68"/>
                                  </a:cubicBezTo>
                                  <a:cubicBezTo>
                                    <a:pt x="49" y="68"/>
                                    <a:pt x="49" y="68"/>
                                    <a:pt x="48" y="68"/>
                                  </a:cubicBezTo>
                                  <a:cubicBezTo>
                                    <a:pt x="47" y="68"/>
                                    <a:pt x="46" y="68"/>
                                    <a:pt x="46" y="68"/>
                                  </a:cubicBezTo>
                                  <a:cubicBezTo>
                                    <a:pt x="45" y="68"/>
                                    <a:pt x="45" y="68"/>
                                    <a:pt x="44" y="67"/>
                                  </a:cubicBezTo>
                                  <a:cubicBezTo>
                                    <a:pt x="44" y="67"/>
                                    <a:pt x="44" y="67"/>
                                    <a:pt x="44" y="67"/>
                                  </a:cubicBezTo>
                                  <a:cubicBezTo>
                                    <a:pt x="44" y="67"/>
                                    <a:pt x="44" y="66"/>
                                    <a:pt x="44" y="66"/>
                                  </a:cubicBezTo>
                                  <a:lnTo>
                                    <a:pt x="44" y="57"/>
                                  </a:lnTo>
                                  <a:cubicBezTo>
                                    <a:pt x="40" y="61"/>
                                    <a:pt x="36" y="64"/>
                                    <a:pt x="33" y="66"/>
                                  </a:cubicBezTo>
                                  <a:cubicBezTo>
                                    <a:pt x="29" y="68"/>
                                    <a:pt x="26" y="69"/>
                                    <a:pt x="22" y="69"/>
                                  </a:cubicBezTo>
                                  <a:cubicBezTo>
                                    <a:pt x="18" y="69"/>
                                    <a:pt x="14" y="68"/>
                                    <a:pt x="12" y="67"/>
                                  </a:cubicBezTo>
                                  <a:cubicBezTo>
                                    <a:pt x="9" y="65"/>
                                    <a:pt x="6" y="63"/>
                                    <a:pt x="5" y="61"/>
                                  </a:cubicBezTo>
                                  <a:cubicBezTo>
                                    <a:pt x="3" y="58"/>
                                    <a:pt x="1" y="55"/>
                                    <a:pt x="1" y="52"/>
                                  </a:cubicBezTo>
                                  <a:cubicBezTo>
                                    <a:pt x="0" y="49"/>
                                    <a:pt x="0" y="45"/>
                                    <a:pt x="0" y="41"/>
                                  </a:cubicBezTo>
                                  <a:lnTo>
                                    <a:pt x="0" y="2"/>
                                  </a:lnTo>
                                  <a:cubicBezTo>
                                    <a:pt x="0" y="1"/>
                                    <a:pt x="0" y="1"/>
                                    <a:pt x="0" y="1"/>
                                  </a:cubicBezTo>
                                  <a:cubicBezTo>
                                    <a:pt x="0" y="1"/>
                                    <a:pt x="0" y="0"/>
                                    <a:pt x="0" y="0"/>
                                  </a:cubicBezTo>
                                  <a:cubicBezTo>
                                    <a:pt x="1" y="0"/>
                                    <a:pt x="1" y="0"/>
                                    <a:pt x="2" y="0"/>
                                  </a:cubicBezTo>
                                  <a:cubicBezTo>
                                    <a:pt x="2" y="0"/>
                                    <a:pt x="3" y="0"/>
                                    <a:pt x="4" y="0"/>
                                  </a:cubicBezTo>
                                  <a:cubicBezTo>
                                    <a:pt x="5" y="0"/>
                                    <a:pt x="5" y="0"/>
                                    <a:pt x="6" y="0"/>
                                  </a:cubicBezTo>
                                  <a:cubicBezTo>
                                    <a:pt x="6" y="0"/>
                                    <a:pt x="7" y="0"/>
                                    <a:pt x="7" y="0"/>
                                  </a:cubicBezTo>
                                  <a:cubicBezTo>
                                    <a:pt x="7" y="0"/>
                                    <a:pt x="8" y="1"/>
                                    <a:pt x="8" y="1"/>
                                  </a:cubicBezTo>
                                  <a:cubicBezTo>
                                    <a:pt x="8" y="1"/>
                                    <a:pt x="8" y="1"/>
                                    <a:pt x="8" y="2"/>
                                  </a:cubicBezTo>
                                  <a:lnTo>
                                    <a:pt x="8" y="40"/>
                                  </a:lnTo>
                                  <a:cubicBezTo>
                                    <a:pt x="8" y="44"/>
                                    <a:pt x="8" y="47"/>
                                    <a:pt x="9" y="50"/>
                                  </a:cubicBezTo>
                                  <a:cubicBezTo>
                                    <a:pt x="10" y="52"/>
                                    <a:pt x="10" y="54"/>
                                    <a:pt x="12" y="56"/>
                                  </a:cubicBezTo>
                                  <a:cubicBezTo>
                                    <a:pt x="13" y="58"/>
                                    <a:pt x="15" y="59"/>
                                    <a:pt x="16" y="60"/>
                                  </a:cubicBezTo>
                                  <a:cubicBezTo>
                                    <a:pt x="18" y="61"/>
                                    <a:pt x="21" y="62"/>
                                    <a:pt x="23" y="62"/>
                                  </a:cubicBezTo>
                                  <a:cubicBezTo>
                                    <a:pt x="26" y="62"/>
                                    <a:pt x="30" y="60"/>
                                    <a:pt x="33" y="58"/>
                                  </a:cubicBezTo>
                                  <a:cubicBezTo>
                                    <a:pt x="36" y="56"/>
                                    <a:pt x="40" y="52"/>
                                    <a:pt x="43" y="48"/>
                                  </a:cubicBezTo>
                                  <a:lnTo>
                                    <a:pt x="43" y="2"/>
                                  </a:lnTo>
                                  <a:cubicBezTo>
                                    <a:pt x="43" y="1"/>
                                    <a:pt x="43" y="1"/>
                                    <a:pt x="44" y="1"/>
                                  </a:cubicBezTo>
                                  <a:cubicBezTo>
                                    <a:pt x="44" y="1"/>
                                    <a:pt x="44" y="0"/>
                                    <a:pt x="44" y="0"/>
                                  </a:cubicBezTo>
                                  <a:cubicBezTo>
                                    <a:pt x="45" y="0"/>
                                    <a:pt x="45" y="0"/>
                                    <a:pt x="46" y="0"/>
                                  </a:cubicBezTo>
                                  <a:cubicBezTo>
                                    <a:pt x="46" y="0"/>
                                    <a:pt x="47" y="0"/>
                                    <a:pt x="48" y="0"/>
                                  </a:cubicBezTo>
                                  <a:cubicBezTo>
                                    <a:pt x="48" y="0"/>
                                    <a:pt x="49" y="0"/>
                                    <a:pt x="50" y="0"/>
                                  </a:cubicBezTo>
                                  <a:cubicBezTo>
                                    <a:pt x="50" y="0"/>
                                    <a:pt x="51" y="0"/>
                                    <a:pt x="51" y="0"/>
                                  </a:cubicBezTo>
                                  <a:cubicBezTo>
                                    <a:pt x="51" y="0"/>
                                    <a:pt x="51" y="1"/>
                                    <a:pt x="52" y="1"/>
                                  </a:cubicBezTo>
                                  <a:cubicBezTo>
                                    <a:pt x="52" y="1"/>
                                    <a:pt x="52" y="1"/>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6" name="Freeform 193"/>
                          <wps:cNvSpPr>
                            <a:spLocks/>
                          </wps:cNvSpPr>
                          <wps:spPr bwMode="auto">
                            <a:xfrm>
                              <a:off x="4570" y="2459"/>
                              <a:ext cx="55" cy="73"/>
                            </a:xfrm>
                            <a:custGeom>
                              <a:avLst/>
                              <a:gdLst>
                                <a:gd name="T0" fmla="*/ 52 w 52"/>
                                <a:gd name="T1" fmla="*/ 67 h 69"/>
                                <a:gd name="T2" fmla="*/ 52 w 52"/>
                                <a:gd name="T3" fmla="*/ 67 h 69"/>
                                <a:gd name="T4" fmla="*/ 52 w 52"/>
                                <a:gd name="T5" fmla="*/ 68 h 69"/>
                                <a:gd name="T6" fmla="*/ 51 w 52"/>
                                <a:gd name="T7" fmla="*/ 68 h 69"/>
                                <a:gd name="T8" fmla="*/ 50 w 52"/>
                                <a:gd name="T9" fmla="*/ 69 h 69"/>
                                <a:gd name="T10" fmla="*/ 48 w 52"/>
                                <a:gd name="T11" fmla="*/ 69 h 69"/>
                                <a:gd name="T12" fmla="*/ 46 w 52"/>
                                <a:gd name="T13" fmla="*/ 69 h 69"/>
                                <a:gd name="T14" fmla="*/ 44 w 52"/>
                                <a:gd name="T15" fmla="*/ 68 h 69"/>
                                <a:gd name="T16" fmla="*/ 44 w 52"/>
                                <a:gd name="T17" fmla="*/ 68 h 69"/>
                                <a:gd name="T18" fmla="*/ 43 w 52"/>
                                <a:gd name="T19" fmla="*/ 67 h 69"/>
                                <a:gd name="T20" fmla="*/ 43 w 52"/>
                                <a:gd name="T21" fmla="*/ 29 h 69"/>
                                <a:gd name="T22" fmla="*/ 42 w 52"/>
                                <a:gd name="T23" fmla="*/ 19 h 69"/>
                                <a:gd name="T24" fmla="*/ 40 w 52"/>
                                <a:gd name="T25" fmla="*/ 13 h 69"/>
                                <a:gd name="T26" fmla="*/ 35 w 52"/>
                                <a:gd name="T27" fmla="*/ 9 h 69"/>
                                <a:gd name="T28" fmla="*/ 28 w 52"/>
                                <a:gd name="T29" fmla="*/ 7 h 69"/>
                                <a:gd name="T30" fmla="*/ 18 w 52"/>
                                <a:gd name="T31" fmla="*/ 11 h 69"/>
                                <a:gd name="T32" fmla="*/ 8 w 52"/>
                                <a:gd name="T33" fmla="*/ 21 h 69"/>
                                <a:gd name="T34" fmla="*/ 8 w 52"/>
                                <a:gd name="T35" fmla="*/ 67 h 69"/>
                                <a:gd name="T36" fmla="*/ 8 w 52"/>
                                <a:gd name="T37" fmla="*/ 68 h 69"/>
                                <a:gd name="T38" fmla="*/ 7 w 52"/>
                                <a:gd name="T39" fmla="*/ 68 h 69"/>
                                <a:gd name="T40" fmla="*/ 6 w 52"/>
                                <a:gd name="T41" fmla="*/ 69 h 69"/>
                                <a:gd name="T42" fmla="*/ 4 w 52"/>
                                <a:gd name="T43" fmla="*/ 69 h 69"/>
                                <a:gd name="T44" fmla="*/ 2 w 52"/>
                                <a:gd name="T45" fmla="*/ 69 h 69"/>
                                <a:gd name="T46" fmla="*/ 0 w 52"/>
                                <a:gd name="T47" fmla="*/ 68 h 69"/>
                                <a:gd name="T48" fmla="*/ 0 w 52"/>
                                <a:gd name="T49" fmla="*/ 68 h 69"/>
                                <a:gd name="T50" fmla="*/ 0 w 52"/>
                                <a:gd name="T51" fmla="*/ 67 h 69"/>
                                <a:gd name="T52" fmla="*/ 0 w 52"/>
                                <a:gd name="T53" fmla="*/ 3 h 69"/>
                                <a:gd name="T54" fmla="*/ 0 w 52"/>
                                <a:gd name="T55" fmla="*/ 2 h 69"/>
                                <a:gd name="T56" fmla="*/ 0 w 52"/>
                                <a:gd name="T57" fmla="*/ 1 h 69"/>
                                <a:gd name="T58" fmla="*/ 2 w 52"/>
                                <a:gd name="T59" fmla="*/ 1 h 69"/>
                                <a:gd name="T60" fmla="*/ 4 w 52"/>
                                <a:gd name="T61" fmla="*/ 1 h 69"/>
                                <a:gd name="T62" fmla="*/ 6 w 52"/>
                                <a:gd name="T63" fmla="*/ 1 h 69"/>
                                <a:gd name="T64" fmla="*/ 7 w 52"/>
                                <a:gd name="T65" fmla="*/ 1 h 69"/>
                                <a:gd name="T66" fmla="*/ 7 w 52"/>
                                <a:gd name="T67" fmla="*/ 2 h 69"/>
                                <a:gd name="T68" fmla="*/ 8 w 52"/>
                                <a:gd name="T69" fmla="*/ 3 h 69"/>
                                <a:gd name="T70" fmla="*/ 8 w 52"/>
                                <a:gd name="T71" fmla="*/ 12 h 69"/>
                                <a:gd name="T72" fmla="*/ 18 w 52"/>
                                <a:gd name="T73" fmla="*/ 3 h 69"/>
                                <a:gd name="T74" fmla="*/ 29 w 52"/>
                                <a:gd name="T75" fmla="*/ 0 h 69"/>
                                <a:gd name="T76" fmla="*/ 40 w 52"/>
                                <a:gd name="T77" fmla="*/ 2 h 69"/>
                                <a:gd name="T78" fmla="*/ 47 w 52"/>
                                <a:gd name="T79" fmla="*/ 8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8"/>
                                    <a:pt x="52" y="68"/>
                                  </a:cubicBezTo>
                                  <a:cubicBezTo>
                                    <a:pt x="51" y="68"/>
                                    <a:pt x="51" y="68"/>
                                    <a:pt x="51" y="68"/>
                                  </a:cubicBezTo>
                                  <a:cubicBezTo>
                                    <a:pt x="51" y="69"/>
                                    <a:pt x="50" y="69"/>
                                    <a:pt x="50" y="69"/>
                                  </a:cubicBezTo>
                                  <a:cubicBezTo>
                                    <a:pt x="49" y="69"/>
                                    <a:pt x="48" y="69"/>
                                    <a:pt x="48" y="69"/>
                                  </a:cubicBezTo>
                                  <a:cubicBezTo>
                                    <a:pt x="47" y="69"/>
                                    <a:pt x="46" y="69"/>
                                    <a:pt x="46" y="69"/>
                                  </a:cubicBezTo>
                                  <a:cubicBezTo>
                                    <a:pt x="45" y="69"/>
                                    <a:pt x="45" y="69"/>
                                    <a:pt x="44" y="68"/>
                                  </a:cubicBezTo>
                                  <a:cubicBezTo>
                                    <a:pt x="44" y="68"/>
                                    <a:pt x="44" y="68"/>
                                    <a:pt x="44" y="68"/>
                                  </a:cubicBezTo>
                                  <a:cubicBezTo>
                                    <a:pt x="43" y="68"/>
                                    <a:pt x="43" y="67"/>
                                    <a:pt x="43" y="67"/>
                                  </a:cubicBezTo>
                                  <a:lnTo>
                                    <a:pt x="43" y="29"/>
                                  </a:lnTo>
                                  <a:cubicBezTo>
                                    <a:pt x="43" y="25"/>
                                    <a:pt x="43" y="22"/>
                                    <a:pt x="42" y="19"/>
                                  </a:cubicBezTo>
                                  <a:cubicBezTo>
                                    <a:pt x="42" y="17"/>
                                    <a:pt x="41" y="14"/>
                                    <a:pt x="40" y="13"/>
                                  </a:cubicBezTo>
                                  <a:cubicBezTo>
                                    <a:pt x="38" y="11"/>
                                    <a:pt x="37" y="9"/>
                                    <a:pt x="35" y="9"/>
                                  </a:cubicBezTo>
                                  <a:cubicBezTo>
                                    <a:pt x="33" y="8"/>
                                    <a:pt x="31" y="7"/>
                                    <a:pt x="28" y="7"/>
                                  </a:cubicBezTo>
                                  <a:cubicBezTo>
                                    <a:pt x="25" y="7"/>
                                    <a:pt x="22" y="8"/>
                                    <a:pt x="18" y="11"/>
                                  </a:cubicBezTo>
                                  <a:cubicBezTo>
                                    <a:pt x="15" y="13"/>
                                    <a:pt x="12" y="16"/>
                                    <a:pt x="8" y="21"/>
                                  </a:cubicBezTo>
                                  <a:lnTo>
                                    <a:pt x="8" y="67"/>
                                  </a:lnTo>
                                  <a:cubicBezTo>
                                    <a:pt x="8" y="67"/>
                                    <a:pt x="8" y="68"/>
                                    <a:pt x="8" y="68"/>
                                  </a:cubicBezTo>
                                  <a:cubicBezTo>
                                    <a:pt x="8" y="68"/>
                                    <a:pt x="7" y="68"/>
                                    <a:pt x="7" y="68"/>
                                  </a:cubicBezTo>
                                  <a:cubicBezTo>
                                    <a:pt x="7" y="69"/>
                                    <a:pt x="6" y="69"/>
                                    <a:pt x="6" y="69"/>
                                  </a:cubicBezTo>
                                  <a:cubicBezTo>
                                    <a:pt x="5" y="69"/>
                                    <a:pt x="5" y="69"/>
                                    <a:pt x="4" y="69"/>
                                  </a:cubicBezTo>
                                  <a:cubicBezTo>
                                    <a:pt x="3" y="69"/>
                                    <a:pt x="2" y="69"/>
                                    <a:pt x="2" y="69"/>
                                  </a:cubicBezTo>
                                  <a:cubicBezTo>
                                    <a:pt x="1" y="69"/>
                                    <a:pt x="1" y="69"/>
                                    <a:pt x="0" y="68"/>
                                  </a:cubicBezTo>
                                  <a:cubicBezTo>
                                    <a:pt x="0" y="68"/>
                                    <a:pt x="0" y="68"/>
                                    <a:pt x="0" y="68"/>
                                  </a:cubicBezTo>
                                  <a:cubicBezTo>
                                    <a:pt x="0" y="68"/>
                                    <a:pt x="0" y="67"/>
                                    <a:pt x="0" y="67"/>
                                  </a:cubicBezTo>
                                  <a:lnTo>
                                    <a:pt x="0" y="3"/>
                                  </a:lnTo>
                                  <a:cubicBezTo>
                                    <a:pt x="0" y="2"/>
                                    <a:pt x="0" y="2"/>
                                    <a:pt x="0" y="2"/>
                                  </a:cubicBezTo>
                                  <a:cubicBezTo>
                                    <a:pt x="0" y="2"/>
                                    <a:pt x="0" y="1"/>
                                    <a:pt x="0" y="1"/>
                                  </a:cubicBezTo>
                                  <a:cubicBezTo>
                                    <a:pt x="1" y="1"/>
                                    <a:pt x="1" y="1"/>
                                    <a:pt x="2" y="1"/>
                                  </a:cubicBezTo>
                                  <a:cubicBezTo>
                                    <a:pt x="2" y="1"/>
                                    <a:pt x="3" y="1"/>
                                    <a:pt x="4" y="1"/>
                                  </a:cubicBezTo>
                                  <a:cubicBezTo>
                                    <a:pt x="4" y="1"/>
                                    <a:pt x="5" y="1"/>
                                    <a:pt x="6" y="1"/>
                                  </a:cubicBezTo>
                                  <a:cubicBezTo>
                                    <a:pt x="6" y="1"/>
                                    <a:pt x="7" y="1"/>
                                    <a:pt x="7" y="1"/>
                                  </a:cubicBezTo>
                                  <a:cubicBezTo>
                                    <a:pt x="7" y="1"/>
                                    <a:pt x="7" y="2"/>
                                    <a:pt x="7" y="2"/>
                                  </a:cubicBezTo>
                                  <a:cubicBezTo>
                                    <a:pt x="8" y="2"/>
                                    <a:pt x="8" y="2"/>
                                    <a:pt x="8" y="3"/>
                                  </a:cubicBezTo>
                                  <a:lnTo>
                                    <a:pt x="8" y="12"/>
                                  </a:lnTo>
                                  <a:cubicBezTo>
                                    <a:pt x="11" y="8"/>
                                    <a:pt x="15" y="5"/>
                                    <a:pt x="18" y="3"/>
                                  </a:cubicBezTo>
                                  <a:cubicBezTo>
                                    <a:pt x="22" y="1"/>
                                    <a:pt x="26" y="0"/>
                                    <a:pt x="29" y="0"/>
                                  </a:cubicBezTo>
                                  <a:cubicBezTo>
                                    <a:pt x="33" y="0"/>
                                    <a:pt x="37" y="1"/>
                                    <a:pt x="40" y="2"/>
                                  </a:cubicBezTo>
                                  <a:cubicBezTo>
                                    <a:pt x="43" y="4"/>
                                    <a:pt x="45" y="5"/>
                                    <a:pt x="47" y="8"/>
                                  </a:cubicBezTo>
                                  <a:cubicBezTo>
                                    <a:pt x="49" y="10"/>
                                    <a:pt x="50" y="13"/>
                                    <a:pt x="51" y="16"/>
                                  </a:cubicBezTo>
                                  <a:cubicBezTo>
                                    <a:pt x="51" y="20"/>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7" name="Freeform 194"/>
                          <wps:cNvSpPr>
                            <a:spLocks noEditPoints="1"/>
                          </wps:cNvSpPr>
                          <wps:spPr bwMode="auto">
                            <a:xfrm>
                              <a:off x="4653" y="2432"/>
                              <a:ext cx="11" cy="100"/>
                            </a:xfrm>
                            <a:custGeom>
                              <a:avLst/>
                              <a:gdLst>
                                <a:gd name="T0" fmla="*/ 10 w 11"/>
                                <a:gd name="T1" fmla="*/ 92 h 94"/>
                                <a:gd name="T2" fmla="*/ 10 w 11"/>
                                <a:gd name="T3" fmla="*/ 92 h 94"/>
                                <a:gd name="T4" fmla="*/ 9 w 11"/>
                                <a:gd name="T5" fmla="*/ 93 h 94"/>
                                <a:gd name="T6" fmla="*/ 9 w 11"/>
                                <a:gd name="T7" fmla="*/ 93 h 94"/>
                                <a:gd name="T8" fmla="*/ 8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8 h 94"/>
                                <a:gd name="T22" fmla="*/ 1 w 11"/>
                                <a:gd name="T23" fmla="*/ 27 h 94"/>
                                <a:gd name="T24" fmla="*/ 2 w 11"/>
                                <a:gd name="T25" fmla="*/ 26 h 94"/>
                                <a:gd name="T26" fmla="*/ 3 w 11"/>
                                <a:gd name="T27" fmla="*/ 26 h 94"/>
                                <a:gd name="T28" fmla="*/ 5 w 11"/>
                                <a:gd name="T29" fmla="*/ 26 h 94"/>
                                <a:gd name="T30" fmla="*/ 8 w 11"/>
                                <a:gd name="T31" fmla="*/ 26 h 94"/>
                                <a:gd name="T32" fmla="*/ 9 w 11"/>
                                <a:gd name="T33" fmla="*/ 26 h 94"/>
                                <a:gd name="T34" fmla="*/ 9 w 11"/>
                                <a:gd name="T35" fmla="*/ 27 h 94"/>
                                <a:gd name="T36" fmla="*/ 10 w 11"/>
                                <a:gd name="T37" fmla="*/ 28 h 94"/>
                                <a:gd name="T38" fmla="*/ 10 w 11"/>
                                <a:gd name="T39" fmla="*/ 92 h 94"/>
                                <a:gd name="T40" fmla="*/ 11 w 11"/>
                                <a:gd name="T41" fmla="*/ 6 h 94"/>
                                <a:gd name="T42" fmla="*/ 11 w 11"/>
                                <a:gd name="T43" fmla="*/ 6 h 94"/>
                                <a:gd name="T44" fmla="*/ 10 w 11"/>
                                <a:gd name="T45" fmla="*/ 10 h 94"/>
                                <a:gd name="T46" fmla="*/ 5 w 11"/>
                                <a:gd name="T47" fmla="*/ 12 h 94"/>
                                <a:gd name="T48" fmla="*/ 1 w 11"/>
                                <a:gd name="T49" fmla="*/ 10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3"/>
                                    <a:pt x="9" y="93"/>
                                  </a:cubicBezTo>
                                  <a:cubicBezTo>
                                    <a:pt x="9" y="93"/>
                                    <a:pt x="9" y="93"/>
                                    <a:pt x="9" y="93"/>
                                  </a:cubicBezTo>
                                  <a:cubicBezTo>
                                    <a:pt x="9" y="94"/>
                                    <a:pt x="8" y="94"/>
                                    <a:pt x="8" y="94"/>
                                  </a:cubicBezTo>
                                  <a:cubicBezTo>
                                    <a:pt x="7" y="94"/>
                                    <a:pt x="6" y="94"/>
                                    <a:pt x="5" y="94"/>
                                  </a:cubicBezTo>
                                  <a:cubicBezTo>
                                    <a:pt x="5" y="94"/>
                                    <a:pt x="4" y="94"/>
                                    <a:pt x="3" y="94"/>
                                  </a:cubicBezTo>
                                  <a:cubicBezTo>
                                    <a:pt x="3" y="94"/>
                                    <a:pt x="2" y="94"/>
                                    <a:pt x="2" y="93"/>
                                  </a:cubicBezTo>
                                  <a:cubicBezTo>
                                    <a:pt x="2" y="93"/>
                                    <a:pt x="2" y="93"/>
                                    <a:pt x="1" y="93"/>
                                  </a:cubicBezTo>
                                  <a:cubicBezTo>
                                    <a:pt x="1" y="93"/>
                                    <a:pt x="1" y="92"/>
                                    <a:pt x="1" y="92"/>
                                  </a:cubicBezTo>
                                  <a:lnTo>
                                    <a:pt x="1" y="28"/>
                                  </a:lnTo>
                                  <a:cubicBezTo>
                                    <a:pt x="1" y="27"/>
                                    <a:pt x="1" y="27"/>
                                    <a:pt x="1" y="27"/>
                                  </a:cubicBezTo>
                                  <a:cubicBezTo>
                                    <a:pt x="2" y="27"/>
                                    <a:pt x="2" y="26"/>
                                    <a:pt x="2" y="26"/>
                                  </a:cubicBezTo>
                                  <a:cubicBezTo>
                                    <a:pt x="2" y="26"/>
                                    <a:pt x="3" y="26"/>
                                    <a:pt x="3" y="26"/>
                                  </a:cubicBezTo>
                                  <a:cubicBezTo>
                                    <a:pt x="4" y="26"/>
                                    <a:pt x="5" y="26"/>
                                    <a:pt x="5" y="26"/>
                                  </a:cubicBezTo>
                                  <a:cubicBezTo>
                                    <a:pt x="6" y="26"/>
                                    <a:pt x="7" y="26"/>
                                    <a:pt x="8" y="26"/>
                                  </a:cubicBezTo>
                                  <a:cubicBezTo>
                                    <a:pt x="8" y="26"/>
                                    <a:pt x="9" y="26"/>
                                    <a:pt x="9" y="26"/>
                                  </a:cubicBezTo>
                                  <a:cubicBezTo>
                                    <a:pt x="9" y="26"/>
                                    <a:pt x="9" y="27"/>
                                    <a:pt x="9" y="27"/>
                                  </a:cubicBezTo>
                                  <a:cubicBezTo>
                                    <a:pt x="10" y="27"/>
                                    <a:pt x="10" y="27"/>
                                    <a:pt x="10" y="28"/>
                                  </a:cubicBezTo>
                                  <a:lnTo>
                                    <a:pt x="10" y="92"/>
                                  </a:lnTo>
                                  <a:close/>
                                  <a:moveTo>
                                    <a:pt x="11" y="6"/>
                                  </a:moveTo>
                                  <a:lnTo>
                                    <a:pt x="11" y="6"/>
                                  </a:lnTo>
                                  <a:cubicBezTo>
                                    <a:pt x="11" y="8"/>
                                    <a:pt x="11" y="10"/>
                                    <a:pt x="10" y="10"/>
                                  </a:cubicBezTo>
                                  <a:cubicBezTo>
                                    <a:pt x="9" y="11"/>
                                    <a:pt x="7" y="12"/>
                                    <a:pt x="5" y="12"/>
                                  </a:cubicBezTo>
                                  <a:cubicBezTo>
                                    <a:pt x="3" y="12"/>
                                    <a:pt x="2" y="11"/>
                                    <a:pt x="1" y="10"/>
                                  </a:cubicBezTo>
                                  <a:cubicBezTo>
                                    <a:pt x="0" y="10"/>
                                    <a:pt x="0" y="8"/>
                                    <a:pt x="0" y="6"/>
                                  </a:cubicBezTo>
                                  <a:cubicBezTo>
                                    <a:pt x="0" y="4"/>
                                    <a:pt x="0" y="2"/>
                                    <a:pt x="1" y="1"/>
                                  </a:cubicBezTo>
                                  <a:cubicBezTo>
                                    <a:pt x="2" y="0"/>
                                    <a:pt x="3" y="0"/>
                                    <a:pt x="6" y="0"/>
                                  </a:cubicBezTo>
                                  <a:cubicBezTo>
                                    <a:pt x="8" y="0"/>
                                    <a:pt x="9" y="0"/>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8" name="Freeform 195"/>
                          <wps:cNvSpPr>
                            <a:spLocks/>
                          </wps:cNvSpPr>
                          <wps:spPr bwMode="auto">
                            <a:xfrm>
                              <a:off x="4680" y="2441"/>
                              <a:ext cx="42" cy="92"/>
                            </a:xfrm>
                            <a:custGeom>
                              <a:avLst/>
                              <a:gdLst>
                                <a:gd name="T0" fmla="*/ 40 w 40"/>
                                <a:gd name="T1" fmla="*/ 80 h 87"/>
                                <a:gd name="T2" fmla="*/ 40 w 40"/>
                                <a:gd name="T3" fmla="*/ 80 h 87"/>
                                <a:gd name="T4" fmla="*/ 40 w 40"/>
                                <a:gd name="T5" fmla="*/ 83 h 87"/>
                                <a:gd name="T6" fmla="*/ 39 w 40"/>
                                <a:gd name="T7" fmla="*/ 84 h 87"/>
                                <a:gd name="T8" fmla="*/ 38 w 40"/>
                                <a:gd name="T9" fmla="*/ 85 h 87"/>
                                <a:gd name="T10" fmla="*/ 35 w 40"/>
                                <a:gd name="T11" fmla="*/ 86 h 87"/>
                                <a:gd name="T12" fmla="*/ 32 w 40"/>
                                <a:gd name="T13" fmla="*/ 86 h 87"/>
                                <a:gd name="T14" fmla="*/ 29 w 40"/>
                                <a:gd name="T15" fmla="*/ 87 h 87"/>
                                <a:gd name="T16" fmla="*/ 21 w 40"/>
                                <a:gd name="T17" fmla="*/ 85 h 87"/>
                                <a:gd name="T18" fmla="*/ 16 w 40"/>
                                <a:gd name="T19" fmla="*/ 81 h 87"/>
                                <a:gd name="T20" fmla="*/ 13 w 40"/>
                                <a:gd name="T21" fmla="*/ 75 h 87"/>
                                <a:gd name="T22" fmla="*/ 12 w 40"/>
                                <a:gd name="T23" fmla="*/ 65 h 87"/>
                                <a:gd name="T24" fmla="*/ 12 w 40"/>
                                <a:gd name="T25" fmla="*/ 25 h 87"/>
                                <a:gd name="T26" fmla="*/ 2 w 40"/>
                                <a:gd name="T27" fmla="*/ 25 h 87"/>
                                <a:gd name="T28" fmla="*/ 0 w 40"/>
                                <a:gd name="T29" fmla="*/ 24 h 87"/>
                                <a:gd name="T30" fmla="*/ 0 w 40"/>
                                <a:gd name="T31" fmla="*/ 22 h 87"/>
                                <a:gd name="T32" fmla="*/ 0 w 40"/>
                                <a:gd name="T33" fmla="*/ 20 h 87"/>
                                <a:gd name="T34" fmla="*/ 0 w 40"/>
                                <a:gd name="T35" fmla="*/ 19 h 87"/>
                                <a:gd name="T36" fmla="*/ 1 w 40"/>
                                <a:gd name="T37" fmla="*/ 18 h 87"/>
                                <a:gd name="T38" fmla="*/ 2 w 40"/>
                                <a:gd name="T39" fmla="*/ 18 h 87"/>
                                <a:gd name="T40" fmla="*/ 12 w 40"/>
                                <a:gd name="T41" fmla="*/ 18 h 87"/>
                                <a:gd name="T42" fmla="*/ 12 w 40"/>
                                <a:gd name="T43" fmla="*/ 2 h 87"/>
                                <a:gd name="T44" fmla="*/ 12 w 40"/>
                                <a:gd name="T45" fmla="*/ 1 h 87"/>
                                <a:gd name="T46" fmla="*/ 13 w 40"/>
                                <a:gd name="T47" fmla="*/ 1 h 87"/>
                                <a:gd name="T48" fmla="*/ 14 w 40"/>
                                <a:gd name="T49" fmla="*/ 0 h 87"/>
                                <a:gd name="T50" fmla="*/ 16 w 40"/>
                                <a:gd name="T51" fmla="*/ 0 h 87"/>
                                <a:gd name="T52" fmla="*/ 18 w 40"/>
                                <a:gd name="T53" fmla="*/ 0 h 87"/>
                                <a:gd name="T54" fmla="*/ 19 w 40"/>
                                <a:gd name="T55" fmla="*/ 1 h 87"/>
                                <a:gd name="T56" fmla="*/ 20 w 40"/>
                                <a:gd name="T57" fmla="*/ 1 h 87"/>
                                <a:gd name="T58" fmla="*/ 20 w 40"/>
                                <a:gd name="T59" fmla="*/ 2 h 87"/>
                                <a:gd name="T60" fmla="*/ 20 w 40"/>
                                <a:gd name="T61" fmla="*/ 18 h 87"/>
                                <a:gd name="T62" fmla="*/ 38 w 40"/>
                                <a:gd name="T63" fmla="*/ 18 h 87"/>
                                <a:gd name="T64" fmla="*/ 39 w 40"/>
                                <a:gd name="T65" fmla="*/ 18 h 87"/>
                                <a:gd name="T66" fmla="*/ 40 w 40"/>
                                <a:gd name="T67" fmla="*/ 19 h 87"/>
                                <a:gd name="T68" fmla="*/ 40 w 40"/>
                                <a:gd name="T69" fmla="*/ 20 h 87"/>
                                <a:gd name="T70" fmla="*/ 40 w 40"/>
                                <a:gd name="T71" fmla="*/ 22 h 87"/>
                                <a:gd name="T72" fmla="*/ 40 w 40"/>
                                <a:gd name="T73" fmla="*/ 24 h 87"/>
                                <a:gd name="T74" fmla="*/ 38 w 40"/>
                                <a:gd name="T75" fmla="*/ 25 h 87"/>
                                <a:gd name="T76" fmla="*/ 20 w 40"/>
                                <a:gd name="T77" fmla="*/ 25 h 87"/>
                                <a:gd name="T78" fmla="*/ 20 w 40"/>
                                <a:gd name="T79" fmla="*/ 64 h 87"/>
                                <a:gd name="T80" fmla="*/ 22 w 40"/>
                                <a:gd name="T81" fmla="*/ 75 h 87"/>
                                <a:gd name="T82" fmla="*/ 30 w 40"/>
                                <a:gd name="T83" fmla="*/ 79 h 87"/>
                                <a:gd name="T84" fmla="*/ 33 w 40"/>
                                <a:gd name="T85" fmla="*/ 79 h 87"/>
                                <a:gd name="T86" fmla="*/ 35 w 40"/>
                                <a:gd name="T87" fmla="*/ 78 h 87"/>
                                <a:gd name="T88" fmla="*/ 37 w 40"/>
                                <a:gd name="T89" fmla="*/ 77 h 87"/>
                                <a:gd name="T90" fmla="*/ 39 w 40"/>
                                <a:gd name="T91" fmla="*/ 77 h 87"/>
                                <a:gd name="T92" fmla="*/ 39 w 40"/>
                                <a:gd name="T93" fmla="*/ 77 h 87"/>
                                <a:gd name="T94" fmla="*/ 40 w 40"/>
                                <a:gd name="T95" fmla="*/ 78 h 87"/>
                                <a:gd name="T96" fmla="*/ 40 w 40"/>
                                <a:gd name="T97" fmla="*/ 79 h 87"/>
                                <a:gd name="T98" fmla="*/ 40 w 40"/>
                                <a:gd name="T99" fmla="*/ 80 h 87"/>
                                <a:gd name="T100" fmla="*/ 40 w 40"/>
                                <a:gd name="T101" fmla="*/ 8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7">
                                  <a:moveTo>
                                    <a:pt x="40" y="80"/>
                                  </a:moveTo>
                                  <a:lnTo>
                                    <a:pt x="40" y="80"/>
                                  </a:lnTo>
                                  <a:cubicBezTo>
                                    <a:pt x="40" y="81"/>
                                    <a:pt x="40" y="82"/>
                                    <a:pt x="40" y="83"/>
                                  </a:cubicBezTo>
                                  <a:cubicBezTo>
                                    <a:pt x="40" y="83"/>
                                    <a:pt x="39" y="84"/>
                                    <a:pt x="39" y="84"/>
                                  </a:cubicBezTo>
                                  <a:cubicBezTo>
                                    <a:pt x="39" y="84"/>
                                    <a:pt x="38" y="85"/>
                                    <a:pt x="38" y="85"/>
                                  </a:cubicBezTo>
                                  <a:cubicBezTo>
                                    <a:pt x="37" y="85"/>
                                    <a:pt x="36" y="86"/>
                                    <a:pt x="35" y="86"/>
                                  </a:cubicBezTo>
                                  <a:cubicBezTo>
                                    <a:pt x="34" y="86"/>
                                    <a:pt x="33" y="86"/>
                                    <a:pt x="32" y="86"/>
                                  </a:cubicBezTo>
                                  <a:cubicBezTo>
                                    <a:pt x="31" y="87"/>
                                    <a:pt x="30" y="87"/>
                                    <a:pt x="29" y="87"/>
                                  </a:cubicBezTo>
                                  <a:cubicBezTo>
                                    <a:pt x="26" y="87"/>
                                    <a:pt x="23" y="86"/>
                                    <a:pt x="21" y="85"/>
                                  </a:cubicBezTo>
                                  <a:cubicBezTo>
                                    <a:pt x="19" y="84"/>
                                    <a:pt x="17" y="83"/>
                                    <a:pt x="16" y="81"/>
                                  </a:cubicBezTo>
                                  <a:cubicBezTo>
                                    <a:pt x="14" y="80"/>
                                    <a:pt x="13" y="77"/>
                                    <a:pt x="13" y="75"/>
                                  </a:cubicBezTo>
                                  <a:cubicBezTo>
                                    <a:pt x="12" y="72"/>
                                    <a:pt x="12" y="69"/>
                                    <a:pt x="12" y="65"/>
                                  </a:cubicBezTo>
                                  <a:lnTo>
                                    <a:pt x="12" y="25"/>
                                  </a:lnTo>
                                  <a:lnTo>
                                    <a:pt x="2" y="25"/>
                                  </a:lnTo>
                                  <a:cubicBezTo>
                                    <a:pt x="1" y="25"/>
                                    <a:pt x="1" y="25"/>
                                    <a:pt x="0" y="24"/>
                                  </a:cubicBezTo>
                                  <a:cubicBezTo>
                                    <a:pt x="0" y="24"/>
                                    <a:pt x="0" y="23"/>
                                    <a:pt x="0" y="22"/>
                                  </a:cubicBezTo>
                                  <a:cubicBezTo>
                                    <a:pt x="0" y="21"/>
                                    <a:pt x="0" y="21"/>
                                    <a:pt x="0" y="20"/>
                                  </a:cubicBezTo>
                                  <a:cubicBezTo>
                                    <a:pt x="0" y="20"/>
                                    <a:pt x="0" y="19"/>
                                    <a:pt x="0" y="19"/>
                                  </a:cubicBezTo>
                                  <a:cubicBezTo>
                                    <a:pt x="1" y="19"/>
                                    <a:pt x="1" y="18"/>
                                    <a:pt x="1" y="18"/>
                                  </a:cubicBezTo>
                                  <a:cubicBezTo>
                                    <a:pt x="1" y="18"/>
                                    <a:pt x="2" y="18"/>
                                    <a:pt x="2" y="18"/>
                                  </a:cubicBezTo>
                                  <a:lnTo>
                                    <a:pt x="12" y="18"/>
                                  </a:lnTo>
                                  <a:lnTo>
                                    <a:pt x="12" y="2"/>
                                  </a:lnTo>
                                  <a:cubicBezTo>
                                    <a:pt x="12" y="2"/>
                                    <a:pt x="12" y="2"/>
                                    <a:pt x="12" y="1"/>
                                  </a:cubicBezTo>
                                  <a:cubicBezTo>
                                    <a:pt x="12" y="1"/>
                                    <a:pt x="12" y="1"/>
                                    <a:pt x="13" y="1"/>
                                  </a:cubicBezTo>
                                  <a:cubicBezTo>
                                    <a:pt x="13" y="1"/>
                                    <a:pt x="13" y="1"/>
                                    <a:pt x="14" y="0"/>
                                  </a:cubicBezTo>
                                  <a:cubicBezTo>
                                    <a:pt x="14" y="0"/>
                                    <a:pt x="15" y="0"/>
                                    <a:pt x="16" y="0"/>
                                  </a:cubicBezTo>
                                  <a:cubicBezTo>
                                    <a:pt x="17" y="0"/>
                                    <a:pt x="17" y="0"/>
                                    <a:pt x="18" y="0"/>
                                  </a:cubicBezTo>
                                  <a:cubicBezTo>
                                    <a:pt x="19" y="1"/>
                                    <a:pt x="19" y="1"/>
                                    <a:pt x="19" y="1"/>
                                  </a:cubicBezTo>
                                  <a:cubicBezTo>
                                    <a:pt x="20" y="1"/>
                                    <a:pt x="20" y="1"/>
                                    <a:pt x="20" y="1"/>
                                  </a:cubicBezTo>
                                  <a:cubicBezTo>
                                    <a:pt x="20" y="2"/>
                                    <a:pt x="20" y="2"/>
                                    <a:pt x="20" y="2"/>
                                  </a:cubicBezTo>
                                  <a:lnTo>
                                    <a:pt x="20" y="18"/>
                                  </a:lnTo>
                                  <a:lnTo>
                                    <a:pt x="38" y="18"/>
                                  </a:lnTo>
                                  <a:cubicBezTo>
                                    <a:pt x="38" y="18"/>
                                    <a:pt x="39" y="18"/>
                                    <a:pt x="39" y="18"/>
                                  </a:cubicBezTo>
                                  <a:cubicBezTo>
                                    <a:pt x="39" y="18"/>
                                    <a:pt x="39" y="19"/>
                                    <a:pt x="40" y="19"/>
                                  </a:cubicBezTo>
                                  <a:cubicBezTo>
                                    <a:pt x="40" y="19"/>
                                    <a:pt x="40" y="20"/>
                                    <a:pt x="40" y="20"/>
                                  </a:cubicBezTo>
                                  <a:cubicBezTo>
                                    <a:pt x="40" y="21"/>
                                    <a:pt x="40" y="21"/>
                                    <a:pt x="40" y="22"/>
                                  </a:cubicBezTo>
                                  <a:cubicBezTo>
                                    <a:pt x="40" y="23"/>
                                    <a:pt x="40" y="24"/>
                                    <a:pt x="40" y="24"/>
                                  </a:cubicBezTo>
                                  <a:cubicBezTo>
                                    <a:pt x="39" y="25"/>
                                    <a:pt x="39" y="25"/>
                                    <a:pt x="38" y="25"/>
                                  </a:cubicBezTo>
                                  <a:lnTo>
                                    <a:pt x="20" y="25"/>
                                  </a:lnTo>
                                  <a:lnTo>
                                    <a:pt x="20" y="64"/>
                                  </a:lnTo>
                                  <a:cubicBezTo>
                                    <a:pt x="20" y="69"/>
                                    <a:pt x="21" y="73"/>
                                    <a:pt x="22" y="75"/>
                                  </a:cubicBezTo>
                                  <a:cubicBezTo>
                                    <a:pt x="24" y="78"/>
                                    <a:pt x="26" y="79"/>
                                    <a:pt x="30" y="79"/>
                                  </a:cubicBezTo>
                                  <a:cubicBezTo>
                                    <a:pt x="31" y="79"/>
                                    <a:pt x="32" y="79"/>
                                    <a:pt x="33" y="79"/>
                                  </a:cubicBezTo>
                                  <a:cubicBezTo>
                                    <a:pt x="34" y="79"/>
                                    <a:pt x="35" y="78"/>
                                    <a:pt x="35" y="78"/>
                                  </a:cubicBezTo>
                                  <a:cubicBezTo>
                                    <a:pt x="36" y="78"/>
                                    <a:pt x="37" y="78"/>
                                    <a:pt x="37" y="77"/>
                                  </a:cubicBezTo>
                                  <a:cubicBezTo>
                                    <a:pt x="38" y="77"/>
                                    <a:pt x="38" y="77"/>
                                    <a:pt x="39" y="77"/>
                                  </a:cubicBezTo>
                                  <a:cubicBezTo>
                                    <a:pt x="39" y="77"/>
                                    <a:pt x="39" y="77"/>
                                    <a:pt x="39" y="77"/>
                                  </a:cubicBezTo>
                                  <a:cubicBezTo>
                                    <a:pt x="39" y="77"/>
                                    <a:pt x="40" y="77"/>
                                    <a:pt x="40" y="78"/>
                                  </a:cubicBezTo>
                                  <a:cubicBezTo>
                                    <a:pt x="40" y="78"/>
                                    <a:pt x="40" y="78"/>
                                    <a:pt x="40" y="79"/>
                                  </a:cubicBezTo>
                                  <a:cubicBezTo>
                                    <a:pt x="40" y="79"/>
                                    <a:pt x="40" y="80"/>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199" name="Freeform 196"/>
                          <wps:cNvSpPr>
                            <a:spLocks noEditPoints="1"/>
                          </wps:cNvSpPr>
                          <wps:spPr bwMode="auto">
                            <a:xfrm>
                              <a:off x="4741" y="2432"/>
                              <a:ext cx="12" cy="100"/>
                            </a:xfrm>
                            <a:custGeom>
                              <a:avLst/>
                              <a:gdLst>
                                <a:gd name="T0" fmla="*/ 10 w 11"/>
                                <a:gd name="T1" fmla="*/ 92 h 94"/>
                                <a:gd name="T2" fmla="*/ 10 w 11"/>
                                <a:gd name="T3" fmla="*/ 92 h 94"/>
                                <a:gd name="T4" fmla="*/ 10 w 11"/>
                                <a:gd name="T5" fmla="*/ 93 h 94"/>
                                <a:gd name="T6" fmla="*/ 9 w 11"/>
                                <a:gd name="T7" fmla="*/ 93 h 94"/>
                                <a:gd name="T8" fmla="*/ 8 w 11"/>
                                <a:gd name="T9" fmla="*/ 94 h 94"/>
                                <a:gd name="T10" fmla="*/ 6 w 11"/>
                                <a:gd name="T11" fmla="*/ 94 h 94"/>
                                <a:gd name="T12" fmla="*/ 4 w 11"/>
                                <a:gd name="T13" fmla="*/ 94 h 94"/>
                                <a:gd name="T14" fmla="*/ 2 w 11"/>
                                <a:gd name="T15" fmla="*/ 93 h 94"/>
                                <a:gd name="T16" fmla="*/ 2 w 11"/>
                                <a:gd name="T17" fmla="*/ 93 h 94"/>
                                <a:gd name="T18" fmla="*/ 1 w 11"/>
                                <a:gd name="T19" fmla="*/ 92 h 94"/>
                                <a:gd name="T20" fmla="*/ 1 w 11"/>
                                <a:gd name="T21" fmla="*/ 28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0 h 94"/>
                                <a:gd name="T46" fmla="*/ 6 w 11"/>
                                <a:gd name="T47" fmla="*/ 12 h 94"/>
                                <a:gd name="T48" fmla="*/ 1 w 11"/>
                                <a:gd name="T49" fmla="*/ 10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3"/>
                                    <a:pt x="10" y="93"/>
                                  </a:cubicBezTo>
                                  <a:cubicBezTo>
                                    <a:pt x="10" y="93"/>
                                    <a:pt x="9" y="93"/>
                                    <a:pt x="9" y="93"/>
                                  </a:cubicBezTo>
                                  <a:cubicBezTo>
                                    <a:pt x="9" y="94"/>
                                    <a:pt x="8" y="94"/>
                                    <a:pt x="8" y="94"/>
                                  </a:cubicBezTo>
                                  <a:cubicBezTo>
                                    <a:pt x="7" y="94"/>
                                    <a:pt x="6" y="94"/>
                                    <a:pt x="6" y="94"/>
                                  </a:cubicBezTo>
                                  <a:cubicBezTo>
                                    <a:pt x="5" y="94"/>
                                    <a:pt x="4" y="94"/>
                                    <a:pt x="4" y="94"/>
                                  </a:cubicBezTo>
                                  <a:cubicBezTo>
                                    <a:pt x="3" y="94"/>
                                    <a:pt x="3" y="94"/>
                                    <a:pt x="2" y="93"/>
                                  </a:cubicBezTo>
                                  <a:cubicBezTo>
                                    <a:pt x="2" y="93"/>
                                    <a:pt x="2" y="93"/>
                                    <a:pt x="2" y="93"/>
                                  </a:cubicBezTo>
                                  <a:cubicBezTo>
                                    <a:pt x="1" y="93"/>
                                    <a:pt x="1" y="92"/>
                                    <a:pt x="1" y="92"/>
                                  </a:cubicBezTo>
                                  <a:lnTo>
                                    <a:pt x="1" y="28"/>
                                  </a:lnTo>
                                  <a:cubicBezTo>
                                    <a:pt x="1" y="27"/>
                                    <a:pt x="1" y="27"/>
                                    <a:pt x="2" y="27"/>
                                  </a:cubicBezTo>
                                  <a:cubicBezTo>
                                    <a:pt x="2" y="27"/>
                                    <a:pt x="2" y="26"/>
                                    <a:pt x="2" y="26"/>
                                  </a:cubicBezTo>
                                  <a:cubicBezTo>
                                    <a:pt x="3" y="26"/>
                                    <a:pt x="3" y="26"/>
                                    <a:pt x="4" y="26"/>
                                  </a:cubicBezTo>
                                  <a:cubicBezTo>
                                    <a:pt x="4" y="26"/>
                                    <a:pt x="5" y="26"/>
                                    <a:pt x="6" y="26"/>
                                  </a:cubicBezTo>
                                  <a:cubicBezTo>
                                    <a:pt x="6" y="26"/>
                                    <a:pt x="7" y="26"/>
                                    <a:pt x="8" y="26"/>
                                  </a:cubicBezTo>
                                  <a:cubicBezTo>
                                    <a:pt x="8" y="26"/>
                                    <a:pt x="9" y="26"/>
                                    <a:pt x="9" y="26"/>
                                  </a:cubicBezTo>
                                  <a:cubicBezTo>
                                    <a:pt x="9" y="26"/>
                                    <a:pt x="10" y="27"/>
                                    <a:pt x="10" y="27"/>
                                  </a:cubicBezTo>
                                  <a:cubicBezTo>
                                    <a:pt x="10" y="27"/>
                                    <a:pt x="10" y="27"/>
                                    <a:pt x="10" y="28"/>
                                  </a:cubicBezTo>
                                  <a:lnTo>
                                    <a:pt x="10" y="92"/>
                                  </a:lnTo>
                                  <a:close/>
                                  <a:moveTo>
                                    <a:pt x="11" y="6"/>
                                  </a:moveTo>
                                  <a:lnTo>
                                    <a:pt x="11" y="6"/>
                                  </a:lnTo>
                                  <a:cubicBezTo>
                                    <a:pt x="11" y="8"/>
                                    <a:pt x="11" y="10"/>
                                    <a:pt x="10" y="10"/>
                                  </a:cubicBezTo>
                                  <a:cubicBezTo>
                                    <a:pt x="9" y="11"/>
                                    <a:pt x="8" y="12"/>
                                    <a:pt x="6" y="12"/>
                                  </a:cubicBezTo>
                                  <a:cubicBezTo>
                                    <a:pt x="3" y="12"/>
                                    <a:pt x="2" y="11"/>
                                    <a:pt x="1" y="10"/>
                                  </a:cubicBezTo>
                                  <a:cubicBezTo>
                                    <a:pt x="0" y="10"/>
                                    <a:pt x="0" y="8"/>
                                    <a:pt x="0" y="6"/>
                                  </a:cubicBezTo>
                                  <a:cubicBezTo>
                                    <a:pt x="0" y="4"/>
                                    <a:pt x="0" y="2"/>
                                    <a:pt x="1" y="1"/>
                                  </a:cubicBezTo>
                                  <a:cubicBezTo>
                                    <a:pt x="2" y="0"/>
                                    <a:pt x="4" y="0"/>
                                    <a:pt x="6" y="0"/>
                                  </a:cubicBezTo>
                                  <a:cubicBezTo>
                                    <a:pt x="8" y="0"/>
                                    <a:pt x="9" y="0"/>
                                    <a:pt x="10" y="1"/>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0" name="Freeform 197"/>
                          <wps:cNvSpPr>
                            <a:spLocks noEditPoints="1"/>
                          </wps:cNvSpPr>
                          <wps:spPr bwMode="auto">
                            <a:xfrm>
                              <a:off x="4774" y="2459"/>
                              <a:ext cx="61" cy="74"/>
                            </a:xfrm>
                            <a:custGeom>
                              <a:avLst/>
                              <a:gdLst>
                                <a:gd name="T0" fmla="*/ 57 w 57"/>
                                <a:gd name="T1" fmla="*/ 32 h 70"/>
                                <a:gd name="T2" fmla="*/ 57 w 57"/>
                                <a:gd name="T3" fmla="*/ 32 h 70"/>
                                <a:gd name="T4" fmla="*/ 55 w 57"/>
                                <a:gd name="T5" fmla="*/ 35 h 70"/>
                                <a:gd name="T6" fmla="*/ 53 w 57"/>
                                <a:gd name="T7" fmla="*/ 36 h 70"/>
                                <a:gd name="T8" fmla="*/ 9 w 57"/>
                                <a:gd name="T9" fmla="*/ 36 h 70"/>
                                <a:gd name="T10" fmla="*/ 10 w 57"/>
                                <a:gd name="T11" fmla="*/ 47 h 70"/>
                                <a:gd name="T12" fmla="*/ 14 w 57"/>
                                <a:gd name="T13" fmla="*/ 55 h 70"/>
                                <a:gd name="T14" fmla="*/ 21 w 57"/>
                                <a:gd name="T15" fmla="*/ 60 h 70"/>
                                <a:gd name="T16" fmla="*/ 32 w 57"/>
                                <a:gd name="T17" fmla="*/ 62 h 70"/>
                                <a:gd name="T18" fmla="*/ 40 w 57"/>
                                <a:gd name="T19" fmla="*/ 62 h 70"/>
                                <a:gd name="T20" fmla="*/ 46 w 57"/>
                                <a:gd name="T21" fmla="*/ 60 h 70"/>
                                <a:gd name="T22" fmla="*/ 50 w 57"/>
                                <a:gd name="T23" fmla="*/ 58 h 70"/>
                                <a:gd name="T24" fmla="*/ 53 w 57"/>
                                <a:gd name="T25" fmla="*/ 57 h 70"/>
                                <a:gd name="T26" fmla="*/ 53 w 57"/>
                                <a:gd name="T27" fmla="*/ 57 h 70"/>
                                <a:gd name="T28" fmla="*/ 54 w 57"/>
                                <a:gd name="T29" fmla="*/ 58 h 70"/>
                                <a:gd name="T30" fmla="*/ 54 w 57"/>
                                <a:gd name="T31" fmla="*/ 59 h 70"/>
                                <a:gd name="T32" fmla="*/ 54 w 57"/>
                                <a:gd name="T33" fmla="*/ 61 h 70"/>
                                <a:gd name="T34" fmla="*/ 54 w 57"/>
                                <a:gd name="T35" fmla="*/ 62 h 70"/>
                                <a:gd name="T36" fmla="*/ 54 w 57"/>
                                <a:gd name="T37" fmla="*/ 63 h 70"/>
                                <a:gd name="T38" fmla="*/ 54 w 57"/>
                                <a:gd name="T39" fmla="*/ 64 h 70"/>
                                <a:gd name="T40" fmla="*/ 53 w 57"/>
                                <a:gd name="T41" fmla="*/ 64 h 70"/>
                                <a:gd name="T42" fmla="*/ 51 w 57"/>
                                <a:gd name="T43" fmla="*/ 66 h 70"/>
                                <a:gd name="T44" fmla="*/ 46 w 57"/>
                                <a:gd name="T45" fmla="*/ 67 h 70"/>
                                <a:gd name="T46" fmla="*/ 39 w 57"/>
                                <a:gd name="T47" fmla="*/ 69 h 70"/>
                                <a:gd name="T48" fmla="*/ 31 w 57"/>
                                <a:gd name="T49" fmla="*/ 70 h 70"/>
                                <a:gd name="T50" fmla="*/ 17 w 57"/>
                                <a:gd name="T51" fmla="*/ 67 h 70"/>
                                <a:gd name="T52" fmla="*/ 8 w 57"/>
                                <a:gd name="T53" fmla="*/ 61 h 70"/>
                                <a:gd name="T54" fmla="*/ 2 w 57"/>
                                <a:gd name="T55" fmla="*/ 50 h 70"/>
                                <a:gd name="T56" fmla="*/ 0 w 57"/>
                                <a:gd name="T57" fmla="*/ 35 h 70"/>
                                <a:gd name="T58" fmla="*/ 2 w 57"/>
                                <a:gd name="T59" fmla="*/ 20 h 70"/>
                                <a:gd name="T60" fmla="*/ 8 w 57"/>
                                <a:gd name="T61" fmla="*/ 9 h 70"/>
                                <a:gd name="T62" fmla="*/ 17 w 57"/>
                                <a:gd name="T63" fmla="*/ 2 h 70"/>
                                <a:gd name="T64" fmla="*/ 30 w 57"/>
                                <a:gd name="T65" fmla="*/ 0 h 70"/>
                                <a:gd name="T66" fmla="*/ 42 w 57"/>
                                <a:gd name="T67" fmla="*/ 2 h 70"/>
                                <a:gd name="T68" fmla="*/ 50 w 57"/>
                                <a:gd name="T69" fmla="*/ 9 h 70"/>
                                <a:gd name="T70" fmla="*/ 55 w 57"/>
                                <a:gd name="T71" fmla="*/ 18 h 70"/>
                                <a:gd name="T72" fmla="*/ 57 w 57"/>
                                <a:gd name="T73" fmla="*/ 30 h 70"/>
                                <a:gd name="T74" fmla="*/ 57 w 57"/>
                                <a:gd name="T75" fmla="*/ 32 h 70"/>
                                <a:gd name="T76" fmla="*/ 48 w 57"/>
                                <a:gd name="T77" fmla="*/ 29 h 70"/>
                                <a:gd name="T78" fmla="*/ 48 w 57"/>
                                <a:gd name="T79" fmla="*/ 29 h 70"/>
                                <a:gd name="T80" fmla="*/ 43 w 57"/>
                                <a:gd name="T81" fmla="*/ 13 h 70"/>
                                <a:gd name="T82" fmla="*/ 29 w 57"/>
                                <a:gd name="T83" fmla="*/ 7 h 70"/>
                                <a:gd name="T84" fmla="*/ 21 w 57"/>
                                <a:gd name="T85" fmla="*/ 9 h 70"/>
                                <a:gd name="T86" fmla="*/ 14 w 57"/>
                                <a:gd name="T87" fmla="*/ 14 h 70"/>
                                <a:gd name="T88" fmla="*/ 10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3"/>
                                    <a:pt x="56" y="34"/>
                                    <a:pt x="55" y="35"/>
                                  </a:cubicBezTo>
                                  <a:cubicBezTo>
                                    <a:pt x="55" y="36"/>
                                    <a:pt x="54" y="36"/>
                                    <a:pt x="53" y="36"/>
                                  </a:cubicBezTo>
                                  <a:lnTo>
                                    <a:pt x="9" y="36"/>
                                  </a:lnTo>
                                  <a:cubicBezTo>
                                    <a:pt x="9" y="40"/>
                                    <a:pt x="9" y="44"/>
                                    <a:pt x="10" y="47"/>
                                  </a:cubicBezTo>
                                  <a:cubicBezTo>
                                    <a:pt x="11" y="50"/>
                                    <a:pt x="12" y="53"/>
                                    <a:pt x="14" y="55"/>
                                  </a:cubicBezTo>
                                  <a:cubicBezTo>
                                    <a:pt x="16" y="57"/>
                                    <a:pt x="18" y="59"/>
                                    <a:pt x="21" y="60"/>
                                  </a:cubicBezTo>
                                  <a:cubicBezTo>
                                    <a:pt x="24" y="62"/>
                                    <a:pt x="27" y="62"/>
                                    <a:pt x="32" y="62"/>
                                  </a:cubicBezTo>
                                  <a:cubicBezTo>
                                    <a:pt x="35" y="62"/>
                                    <a:pt x="37" y="62"/>
                                    <a:pt x="40" y="62"/>
                                  </a:cubicBezTo>
                                  <a:cubicBezTo>
                                    <a:pt x="42" y="61"/>
                                    <a:pt x="44" y="60"/>
                                    <a:pt x="46" y="60"/>
                                  </a:cubicBezTo>
                                  <a:cubicBezTo>
                                    <a:pt x="48" y="59"/>
                                    <a:pt x="49" y="59"/>
                                    <a:pt x="50" y="58"/>
                                  </a:cubicBezTo>
                                  <a:cubicBezTo>
                                    <a:pt x="51" y="58"/>
                                    <a:pt x="52" y="57"/>
                                    <a:pt x="53" y="57"/>
                                  </a:cubicBezTo>
                                  <a:cubicBezTo>
                                    <a:pt x="53" y="57"/>
                                    <a:pt x="53" y="57"/>
                                    <a:pt x="53" y="57"/>
                                  </a:cubicBezTo>
                                  <a:cubicBezTo>
                                    <a:pt x="54" y="58"/>
                                    <a:pt x="54" y="58"/>
                                    <a:pt x="54" y="58"/>
                                  </a:cubicBezTo>
                                  <a:cubicBezTo>
                                    <a:pt x="54" y="58"/>
                                    <a:pt x="54" y="59"/>
                                    <a:pt x="54" y="59"/>
                                  </a:cubicBezTo>
                                  <a:cubicBezTo>
                                    <a:pt x="54" y="60"/>
                                    <a:pt x="54" y="60"/>
                                    <a:pt x="54" y="61"/>
                                  </a:cubicBezTo>
                                  <a:cubicBezTo>
                                    <a:pt x="54" y="61"/>
                                    <a:pt x="54" y="62"/>
                                    <a:pt x="54" y="62"/>
                                  </a:cubicBezTo>
                                  <a:cubicBezTo>
                                    <a:pt x="54" y="62"/>
                                    <a:pt x="54" y="63"/>
                                    <a:pt x="54" y="63"/>
                                  </a:cubicBezTo>
                                  <a:cubicBezTo>
                                    <a:pt x="54" y="63"/>
                                    <a:pt x="54" y="63"/>
                                    <a:pt x="54" y="64"/>
                                  </a:cubicBezTo>
                                  <a:cubicBezTo>
                                    <a:pt x="54" y="64"/>
                                    <a:pt x="53" y="64"/>
                                    <a:pt x="53" y="64"/>
                                  </a:cubicBezTo>
                                  <a:cubicBezTo>
                                    <a:pt x="53" y="65"/>
                                    <a:pt x="52" y="65"/>
                                    <a:pt x="51" y="66"/>
                                  </a:cubicBezTo>
                                  <a:cubicBezTo>
                                    <a:pt x="50" y="66"/>
                                    <a:pt x="48" y="67"/>
                                    <a:pt x="46" y="67"/>
                                  </a:cubicBezTo>
                                  <a:cubicBezTo>
                                    <a:pt x="44" y="68"/>
                                    <a:pt x="42" y="69"/>
                                    <a:pt x="39" y="69"/>
                                  </a:cubicBezTo>
                                  <a:cubicBezTo>
                                    <a:pt x="37" y="69"/>
                                    <a:pt x="34" y="70"/>
                                    <a:pt x="31" y="70"/>
                                  </a:cubicBezTo>
                                  <a:cubicBezTo>
                                    <a:pt x="26" y="70"/>
                                    <a:pt x="21" y="69"/>
                                    <a:pt x="17" y="67"/>
                                  </a:cubicBezTo>
                                  <a:cubicBezTo>
                                    <a:pt x="14" y="66"/>
                                    <a:pt x="10" y="64"/>
                                    <a:pt x="8" y="61"/>
                                  </a:cubicBezTo>
                                  <a:cubicBezTo>
                                    <a:pt x="5" y="58"/>
                                    <a:pt x="3" y="54"/>
                                    <a:pt x="2" y="50"/>
                                  </a:cubicBezTo>
                                  <a:cubicBezTo>
                                    <a:pt x="0" y="46"/>
                                    <a:pt x="0" y="41"/>
                                    <a:pt x="0" y="35"/>
                                  </a:cubicBezTo>
                                  <a:cubicBezTo>
                                    <a:pt x="0" y="29"/>
                                    <a:pt x="0" y="25"/>
                                    <a:pt x="2" y="20"/>
                                  </a:cubicBezTo>
                                  <a:cubicBezTo>
                                    <a:pt x="3" y="16"/>
                                    <a:pt x="5" y="12"/>
                                    <a:pt x="8" y="9"/>
                                  </a:cubicBezTo>
                                  <a:cubicBezTo>
                                    <a:pt x="10" y="6"/>
                                    <a:pt x="14" y="4"/>
                                    <a:pt x="17" y="2"/>
                                  </a:cubicBezTo>
                                  <a:cubicBezTo>
                                    <a:pt x="21" y="1"/>
                                    <a:pt x="25" y="0"/>
                                    <a:pt x="30" y="0"/>
                                  </a:cubicBezTo>
                                  <a:cubicBezTo>
                                    <a:pt x="34" y="0"/>
                                    <a:pt x="39" y="1"/>
                                    <a:pt x="42" y="2"/>
                                  </a:cubicBezTo>
                                  <a:cubicBezTo>
                                    <a:pt x="45" y="4"/>
                                    <a:pt x="48" y="6"/>
                                    <a:pt x="50" y="9"/>
                                  </a:cubicBezTo>
                                  <a:cubicBezTo>
                                    <a:pt x="53" y="12"/>
                                    <a:pt x="54" y="15"/>
                                    <a:pt x="55" y="18"/>
                                  </a:cubicBezTo>
                                  <a:cubicBezTo>
                                    <a:pt x="56" y="22"/>
                                    <a:pt x="57" y="26"/>
                                    <a:pt x="57" y="30"/>
                                  </a:cubicBezTo>
                                  <a:lnTo>
                                    <a:pt x="57" y="32"/>
                                  </a:lnTo>
                                  <a:close/>
                                  <a:moveTo>
                                    <a:pt x="48" y="29"/>
                                  </a:moveTo>
                                  <a:lnTo>
                                    <a:pt x="48" y="29"/>
                                  </a:lnTo>
                                  <a:cubicBezTo>
                                    <a:pt x="48" y="22"/>
                                    <a:pt x="47" y="17"/>
                                    <a:pt x="43" y="13"/>
                                  </a:cubicBezTo>
                                  <a:cubicBezTo>
                                    <a:pt x="40" y="9"/>
                                    <a:pt x="35" y="7"/>
                                    <a:pt x="29" y="7"/>
                                  </a:cubicBezTo>
                                  <a:cubicBezTo>
                                    <a:pt x="26" y="7"/>
                                    <a:pt x="23" y="8"/>
                                    <a:pt x="21" y="9"/>
                                  </a:cubicBezTo>
                                  <a:cubicBezTo>
                                    <a:pt x="18" y="10"/>
                                    <a:pt x="16" y="12"/>
                                    <a:pt x="14" y="14"/>
                                  </a:cubicBezTo>
                                  <a:cubicBezTo>
                                    <a:pt x="13" y="16"/>
                                    <a:pt x="11" y="18"/>
                                    <a:pt x="10" y="21"/>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1" name="Freeform 198"/>
                          <wps:cNvSpPr>
                            <a:spLocks/>
                          </wps:cNvSpPr>
                          <wps:spPr bwMode="auto">
                            <a:xfrm>
                              <a:off x="4853" y="2459"/>
                              <a:ext cx="46" cy="74"/>
                            </a:xfrm>
                            <a:custGeom>
                              <a:avLst/>
                              <a:gdLst>
                                <a:gd name="T0" fmla="*/ 44 w 44"/>
                                <a:gd name="T1" fmla="*/ 50 h 70"/>
                                <a:gd name="T2" fmla="*/ 37 w 44"/>
                                <a:gd name="T3" fmla="*/ 64 h 70"/>
                                <a:gd name="T4" fmla="*/ 20 w 44"/>
                                <a:gd name="T5" fmla="*/ 70 h 70"/>
                                <a:gd name="T6" fmla="*/ 8 w 44"/>
                                <a:gd name="T7" fmla="*/ 68 h 70"/>
                                <a:gd name="T8" fmla="*/ 2 w 44"/>
                                <a:gd name="T9" fmla="*/ 64 h 70"/>
                                <a:gd name="T10" fmla="*/ 0 w 44"/>
                                <a:gd name="T11" fmla="*/ 60 h 70"/>
                                <a:gd name="T12" fmla="*/ 1 w 44"/>
                                <a:gd name="T13" fmla="*/ 57 h 70"/>
                                <a:gd name="T14" fmla="*/ 2 w 44"/>
                                <a:gd name="T15" fmla="*/ 56 h 70"/>
                                <a:gd name="T16" fmla="*/ 8 w 44"/>
                                <a:gd name="T17" fmla="*/ 59 h 70"/>
                                <a:gd name="T18" fmla="*/ 21 w 44"/>
                                <a:gd name="T19" fmla="*/ 62 h 70"/>
                                <a:gd name="T20" fmla="*/ 31 w 44"/>
                                <a:gd name="T21" fmla="*/ 59 h 70"/>
                                <a:gd name="T22" fmla="*/ 35 w 44"/>
                                <a:gd name="T23" fmla="*/ 51 h 70"/>
                                <a:gd name="T24" fmla="*/ 30 w 44"/>
                                <a:gd name="T25" fmla="*/ 42 h 70"/>
                                <a:gd name="T26" fmla="*/ 19 w 44"/>
                                <a:gd name="T27" fmla="*/ 37 h 70"/>
                                <a:gd name="T28" fmla="*/ 8 w 44"/>
                                <a:gd name="T29" fmla="*/ 30 h 70"/>
                                <a:gd name="T30" fmla="*/ 2 w 44"/>
                                <a:gd name="T31" fmla="*/ 18 h 70"/>
                                <a:gd name="T32" fmla="*/ 8 w 44"/>
                                <a:gd name="T33" fmla="*/ 6 h 70"/>
                                <a:gd name="T34" fmla="*/ 24 w 44"/>
                                <a:gd name="T35" fmla="*/ 0 h 70"/>
                                <a:gd name="T36" fmla="*/ 34 w 44"/>
                                <a:gd name="T37" fmla="*/ 1 h 70"/>
                                <a:gd name="T38" fmla="*/ 39 w 44"/>
                                <a:gd name="T39" fmla="*/ 4 h 70"/>
                                <a:gd name="T40" fmla="*/ 40 w 44"/>
                                <a:gd name="T41" fmla="*/ 6 h 70"/>
                                <a:gd name="T42" fmla="*/ 41 w 44"/>
                                <a:gd name="T43" fmla="*/ 8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1"/>
                                    <a:pt x="39" y="63"/>
                                    <a:pt x="37" y="64"/>
                                  </a:cubicBezTo>
                                  <a:cubicBezTo>
                                    <a:pt x="35" y="66"/>
                                    <a:pt x="33" y="67"/>
                                    <a:pt x="30" y="68"/>
                                  </a:cubicBezTo>
                                  <a:cubicBezTo>
                                    <a:pt x="27" y="69"/>
                                    <a:pt x="24" y="70"/>
                                    <a:pt x="20" y="70"/>
                                  </a:cubicBezTo>
                                  <a:cubicBezTo>
                                    <a:pt x="18" y="70"/>
                                    <a:pt x="16" y="70"/>
                                    <a:pt x="14" y="69"/>
                                  </a:cubicBezTo>
                                  <a:cubicBezTo>
                                    <a:pt x="12" y="69"/>
                                    <a:pt x="10" y="68"/>
                                    <a:pt x="8" y="68"/>
                                  </a:cubicBezTo>
                                  <a:cubicBezTo>
                                    <a:pt x="7" y="67"/>
                                    <a:pt x="5" y="67"/>
                                    <a:pt x="4" y="66"/>
                                  </a:cubicBezTo>
                                  <a:cubicBezTo>
                                    <a:pt x="3" y="65"/>
                                    <a:pt x="2" y="65"/>
                                    <a:pt x="2" y="64"/>
                                  </a:cubicBezTo>
                                  <a:cubicBezTo>
                                    <a:pt x="1" y="64"/>
                                    <a:pt x="1" y="63"/>
                                    <a:pt x="0" y="63"/>
                                  </a:cubicBezTo>
                                  <a:cubicBezTo>
                                    <a:pt x="0" y="62"/>
                                    <a:pt x="0" y="61"/>
                                    <a:pt x="0" y="60"/>
                                  </a:cubicBezTo>
                                  <a:cubicBezTo>
                                    <a:pt x="0" y="59"/>
                                    <a:pt x="0" y="59"/>
                                    <a:pt x="0" y="58"/>
                                  </a:cubicBezTo>
                                  <a:cubicBezTo>
                                    <a:pt x="0" y="58"/>
                                    <a:pt x="0" y="57"/>
                                    <a:pt x="1" y="57"/>
                                  </a:cubicBezTo>
                                  <a:cubicBezTo>
                                    <a:pt x="1" y="57"/>
                                    <a:pt x="1" y="56"/>
                                    <a:pt x="1" y="56"/>
                                  </a:cubicBezTo>
                                  <a:cubicBezTo>
                                    <a:pt x="1" y="56"/>
                                    <a:pt x="2" y="56"/>
                                    <a:pt x="2" y="56"/>
                                  </a:cubicBezTo>
                                  <a:cubicBezTo>
                                    <a:pt x="3" y="56"/>
                                    <a:pt x="3" y="56"/>
                                    <a:pt x="4" y="57"/>
                                  </a:cubicBezTo>
                                  <a:cubicBezTo>
                                    <a:pt x="5" y="58"/>
                                    <a:pt x="7" y="58"/>
                                    <a:pt x="8" y="59"/>
                                  </a:cubicBezTo>
                                  <a:cubicBezTo>
                                    <a:pt x="10" y="60"/>
                                    <a:pt x="11" y="61"/>
                                    <a:pt x="13" y="61"/>
                                  </a:cubicBezTo>
                                  <a:cubicBezTo>
                                    <a:pt x="15" y="62"/>
                                    <a:pt x="18" y="62"/>
                                    <a:pt x="21" y="62"/>
                                  </a:cubicBezTo>
                                  <a:cubicBezTo>
                                    <a:pt x="23" y="62"/>
                                    <a:pt x="25" y="62"/>
                                    <a:pt x="27" y="62"/>
                                  </a:cubicBezTo>
                                  <a:cubicBezTo>
                                    <a:pt x="28" y="61"/>
                                    <a:pt x="30" y="60"/>
                                    <a:pt x="31" y="59"/>
                                  </a:cubicBezTo>
                                  <a:cubicBezTo>
                                    <a:pt x="33" y="59"/>
                                    <a:pt x="34" y="57"/>
                                    <a:pt x="34" y="56"/>
                                  </a:cubicBezTo>
                                  <a:cubicBezTo>
                                    <a:pt x="35" y="54"/>
                                    <a:pt x="35" y="53"/>
                                    <a:pt x="35" y="51"/>
                                  </a:cubicBezTo>
                                  <a:cubicBezTo>
                                    <a:pt x="35" y="49"/>
                                    <a:pt x="35" y="47"/>
                                    <a:pt x="34" y="45"/>
                                  </a:cubicBezTo>
                                  <a:cubicBezTo>
                                    <a:pt x="33" y="44"/>
                                    <a:pt x="32" y="43"/>
                                    <a:pt x="30" y="42"/>
                                  </a:cubicBezTo>
                                  <a:cubicBezTo>
                                    <a:pt x="29" y="41"/>
                                    <a:pt x="27" y="40"/>
                                    <a:pt x="25" y="39"/>
                                  </a:cubicBezTo>
                                  <a:cubicBezTo>
                                    <a:pt x="23" y="38"/>
                                    <a:pt x="21" y="38"/>
                                    <a:pt x="19" y="37"/>
                                  </a:cubicBezTo>
                                  <a:cubicBezTo>
                                    <a:pt x="17" y="36"/>
                                    <a:pt x="15" y="35"/>
                                    <a:pt x="13" y="34"/>
                                  </a:cubicBezTo>
                                  <a:cubicBezTo>
                                    <a:pt x="11" y="33"/>
                                    <a:pt x="9" y="32"/>
                                    <a:pt x="8" y="30"/>
                                  </a:cubicBezTo>
                                  <a:cubicBezTo>
                                    <a:pt x="6" y="29"/>
                                    <a:pt x="5" y="27"/>
                                    <a:pt x="4" y="25"/>
                                  </a:cubicBezTo>
                                  <a:cubicBezTo>
                                    <a:pt x="3" y="23"/>
                                    <a:pt x="2" y="21"/>
                                    <a:pt x="2" y="18"/>
                                  </a:cubicBezTo>
                                  <a:cubicBezTo>
                                    <a:pt x="2" y="16"/>
                                    <a:pt x="3" y="14"/>
                                    <a:pt x="4" y="11"/>
                                  </a:cubicBezTo>
                                  <a:cubicBezTo>
                                    <a:pt x="5" y="9"/>
                                    <a:pt x="6" y="7"/>
                                    <a:pt x="8" y="6"/>
                                  </a:cubicBezTo>
                                  <a:cubicBezTo>
                                    <a:pt x="9" y="4"/>
                                    <a:pt x="12" y="3"/>
                                    <a:pt x="14" y="2"/>
                                  </a:cubicBezTo>
                                  <a:cubicBezTo>
                                    <a:pt x="17" y="0"/>
                                    <a:pt x="21" y="0"/>
                                    <a:pt x="24" y="0"/>
                                  </a:cubicBezTo>
                                  <a:cubicBezTo>
                                    <a:pt x="26" y="0"/>
                                    <a:pt x="28" y="0"/>
                                    <a:pt x="29" y="0"/>
                                  </a:cubicBezTo>
                                  <a:cubicBezTo>
                                    <a:pt x="31" y="1"/>
                                    <a:pt x="32" y="1"/>
                                    <a:pt x="34" y="1"/>
                                  </a:cubicBezTo>
                                  <a:cubicBezTo>
                                    <a:pt x="35" y="2"/>
                                    <a:pt x="36" y="2"/>
                                    <a:pt x="37" y="3"/>
                                  </a:cubicBezTo>
                                  <a:cubicBezTo>
                                    <a:pt x="38" y="3"/>
                                    <a:pt x="39" y="4"/>
                                    <a:pt x="39" y="4"/>
                                  </a:cubicBezTo>
                                  <a:cubicBezTo>
                                    <a:pt x="40" y="4"/>
                                    <a:pt x="40" y="5"/>
                                    <a:pt x="40" y="5"/>
                                  </a:cubicBezTo>
                                  <a:cubicBezTo>
                                    <a:pt x="40" y="5"/>
                                    <a:pt x="40" y="6"/>
                                    <a:pt x="40" y="6"/>
                                  </a:cubicBezTo>
                                  <a:cubicBezTo>
                                    <a:pt x="41" y="6"/>
                                    <a:pt x="41" y="6"/>
                                    <a:pt x="41" y="7"/>
                                  </a:cubicBezTo>
                                  <a:cubicBezTo>
                                    <a:pt x="41" y="7"/>
                                    <a:pt x="41" y="8"/>
                                    <a:pt x="41" y="8"/>
                                  </a:cubicBezTo>
                                  <a:cubicBezTo>
                                    <a:pt x="41" y="9"/>
                                    <a:pt x="41" y="9"/>
                                    <a:pt x="41" y="10"/>
                                  </a:cubicBezTo>
                                  <a:cubicBezTo>
                                    <a:pt x="41" y="10"/>
                                    <a:pt x="40" y="11"/>
                                    <a:pt x="40" y="11"/>
                                  </a:cubicBezTo>
                                  <a:cubicBezTo>
                                    <a:pt x="40" y="11"/>
                                    <a:pt x="40" y="12"/>
                                    <a:pt x="40" y="12"/>
                                  </a:cubicBezTo>
                                  <a:cubicBezTo>
                                    <a:pt x="40" y="12"/>
                                    <a:pt x="39" y="12"/>
                                    <a:pt x="39" y="12"/>
                                  </a:cubicBezTo>
                                  <a:cubicBezTo>
                                    <a:pt x="39" y="12"/>
                                    <a:pt x="38" y="12"/>
                                    <a:pt x="37" y="11"/>
                                  </a:cubicBezTo>
                                  <a:cubicBezTo>
                                    <a:pt x="37" y="11"/>
                                    <a:pt x="36" y="10"/>
                                    <a:pt x="34" y="10"/>
                                  </a:cubicBezTo>
                                  <a:cubicBezTo>
                                    <a:pt x="33" y="9"/>
                                    <a:pt x="32" y="8"/>
                                    <a:pt x="30" y="8"/>
                                  </a:cubicBezTo>
                                  <a:cubicBezTo>
                                    <a:pt x="28" y="7"/>
                                    <a:pt x="26" y="7"/>
                                    <a:pt x="24" y="7"/>
                                  </a:cubicBezTo>
                                  <a:cubicBezTo>
                                    <a:pt x="22" y="7"/>
                                    <a:pt x="20" y="7"/>
                                    <a:pt x="18" y="8"/>
                                  </a:cubicBezTo>
                                  <a:cubicBezTo>
                                    <a:pt x="16" y="8"/>
                                    <a:pt x="15" y="9"/>
                                    <a:pt x="14" y="10"/>
                                  </a:cubicBezTo>
                                  <a:cubicBezTo>
                                    <a:pt x="13" y="11"/>
                                    <a:pt x="12" y="12"/>
                                    <a:pt x="11" y="13"/>
                                  </a:cubicBezTo>
                                  <a:cubicBezTo>
                                    <a:pt x="11" y="15"/>
                                    <a:pt x="11" y="16"/>
                                    <a:pt x="11" y="18"/>
                                  </a:cubicBezTo>
                                  <a:cubicBezTo>
                                    <a:pt x="11" y="20"/>
                                    <a:pt x="11" y="21"/>
                                    <a:pt x="12" y="23"/>
                                  </a:cubicBezTo>
                                  <a:cubicBezTo>
                                    <a:pt x="13" y="24"/>
                                    <a:pt x="14" y="26"/>
                                    <a:pt x="16" y="27"/>
                                  </a:cubicBezTo>
                                  <a:cubicBezTo>
                                    <a:pt x="17" y="28"/>
                                    <a:pt x="19" y="29"/>
                                    <a:pt x="21" y="29"/>
                                  </a:cubicBezTo>
                                  <a:cubicBezTo>
                                    <a:pt x="23" y="30"/>
                                    <a:pt x="25" y="31"/>
                                    <a:pt x="27" y="32"/>
                                  </a:cubicBezTo>
                                  <a:cubicBezTo>
                                    <a:pt x="29" y="33"/>
                                    <a:pt x="31" y="34"/>
                                    <a:pt x="33" y="34"/>
                                  </a:cubicBezTo>
                                  <a:cubicBezTo>
                                    <a:pt x="35" y="35"/>
                                    <a:pt x="37" y="37"/>
                                    <a:pt x="39" y="38"/>
                                  </a:cubicBezTo>
                                  <a:cubicBezTo>
                                    <a:pt x="40" y="39"/>
                                    <a:pt x="42" y="41"/>
                                    <a:pt x="42"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2" name="Freeform 199"/>
                          <wps:cNvSpPr>
                            <a:spLocks/>
                          </wps:cNvSpPr>
                          <wps:spPr bwMode="auto">
                            <a:xfrm>
                              <a:off x="1755" y="2595"/>
                              <a:ext cx="3957" cy="2993"/>
                            </a:xfrm>
                            <a:custGeom>
                              <a:avLst/>
                              <a:gdLst>
                                <a:gd name="T0" fmla="*/ 0 w 3740"/>
                                <a:gd name="T1" fmla="*/ 1413 h 2827"/>
                                <a:gd name="T2" fmla="*/ 0 w 3740"/>
                                <a:gd name="T3" fmla="*/ 1413 h 2827"/>
                                <a:gd name="T4" fmla="*/ 1870 w 3740"/>
                                <a:gd name="T5" fmla="*/ 0 h 2827"/>
                                <a:gd name="T6" fmla="*/ 3740 w 3740"/>
                                <a:gd name="T7" fmla="*/ 1413 h 2827"/>
                                <a:gd name="T8" fmla="*/ 1870 w 3740"/>
                                <a:gd name="T9" fmla="*/ 2827 h 2827"/>
                                <a:gd name="T10" fmla="*/ 0 w 3740"/>
                                <a:gd name="T11" fmla="*/ 1413 h 2827"/>
                                <a:gd name="T12" fmla="*/ 0 w 3740"/>
                                <a:gd name="T13" fmla="*/ 1413 h 2827"/>
                              </a:gdLst>
                              <a:ahLst/>
                              <a:cxnLst>
                                <a:cxn ang="0">
                                  <a:pos x="T0" y="T1"/>
                                </a:cxn>
                                <a:cxn ang="0">
                                  <a:pos x="T2" y="T3"/>
                                </a:cxn>
                                <a:cxn ang="0">
                                  <a:pos x="T4" y="T5"/>
                                </a:cxn>
                                <a:cxn ang="0">
                                  <a:pos x="T6" y="T7"/>
                                </a:cxn>
                                <a:cxn ang="0">
                                  <a:pos x="T8" y="T9"/>
                                </a:cxn>
                                <a:cxn ang="0">
                                  <a:pos x="T10" y="T11"/>
                                </a:cxn>
                                <a:cxn ang="0">
                                  <a:pos x="T12" y="T13"/>
                                </a:cxn>
                              </a:cxnLst>
                              <a:rect l="0" t="0" r="r" b="b"/>
                              <a:pathLst>
                                <a:path w="3740" h="2827">
                                  <a:moveTo>
                                    <a:pt x="0" y="1413"/>
                                  </a:moveTo>
                                  <a:lnTo>
                                    <a:pt x="0" y="1413"/>
                                  </a:lnTo>
                                  <a:cubicBezTo>
                                    <a:pt x="0" y="633"/>
                                    <a:pt x="837" y="0"/>
                                    <a:pt x="1870" y="0"/>
                                  </a:cubicBezTo>
                                  <a:cubicBezTo>
                                    <a:pt x="2903" y="0"/>
                                    <a:pt x="3740" y="633"/>
                                    <a:pt x="3740" y="1413"/>
                                  </a:cubicBezTo>
                                  <a:cubicBezTo>
                                    <a:pt x="3740" y="2194"/>
                                    <a:pt x="2903" y="2827"/>
                                    <a:pt x="1870" y="2827"/>
                                  </a:cubicBezTo>
                                  <a:cubicBezTo>
                                    <a:pt x="837" y="2827"/>
                                    <a:pt x="0" y="2194"/>
                                    <a:pt x="0" y="1413"/>
                                  </a:cubicBezTo>
                                  <a:lnTo>
                                    <a:pt x="0" y="1413"/>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203" name="Freeform 200"/>
                          <wps:cNvSpPr>
                            <a:spLocks/>
                          </wps:cNvSpPr>
                          <wps:spPr bwMode="auto">
                            <a:xfrm>
                              <a:off x="1755" y="2595"/>
                              <a:ext cx="3957" cy="2993"/>
                            </a:xfrm>
                            <a:custGeom>
                              <a:avLst/>
                              <a:gdLst>
                                <a:gd name="T0" fmla="*/ 0 w 3740"/>
                                <a:gd name="T1" fmla="*/ 1413 h 2827"/>
                                <a:gd name="T2" fmla="*/ 0 w 3740"/>
                                <a:gd name="T3" fmla="*/ 1413 h 2827"/>
                                <a:gd name="T4" fmla="*/ 1870 w 3740"/>
                                <a:gd name="T5" fmla="*/ 0 h 2827"/>
                                <a:gd name="T6" fmla="*/ 3740 w 3740"/>
                                <a:gd name="T7" fmla="*/ 1413 h 2827"/>
                                <a:gd name="T8" fmla="*/ 1870 w 3740"/>
                                <a:gd name="T9" fmla="*/ 2827 h 2827"/>
                                <a:gd name="T10" fmla="*/ 0 w 3740"/>
                                <a:gd name="T11" fmla="*/ 1413 h 2827"/>
                                <a:gd name="T12" fmla="*/ 0 w 3740"/>
                                <a:gd name="T13" fmla="*/ 1413 h 2827"/>
                              </a:gdLst>
                              <a:ahLst/>
                              <a:cxnLst>
                                <a:cxn ang="0">
                                  <a:pos x="T0" y="T1"/>
                                </a:cxn>
                                <a:cxn ang="0">
                                  <a:pos x="T2" y="T3"/>
                                </a:cxn>
                                <a:cxn ang="0">
                                  <a:pos x="T4" y="T5"/>
                                </a:cxn>
                                <a:cxn ang="0">
                                  <a:pos x="T6" y="T7"/>
                                </a:cxn>
                                <a:cxn ang="0">
                                  <a:pos x="T8" y="T9"/>
                                </a:cxn>
                                <a:cxn ang="0">
                                  <a:pos x="T10" y="T11"/>
                                </a:cxn>
                                <a:cxn ang="0">
                                  <a:pos x="T12" y="T13"/>
                                </a:cxn>
                              </a:cxnLst>
                              <a:rect l="0" t="0" r="r" b="b"/>
                              <a:pathLst>
                                <a:path w="3740" h="2827">
                                  <a:moveTo>
                                    <a:pt x="0" y="1413"/>
                                  </a:moveTo>
                                  <a:lnTo>
                                    <a:pt x="0" y="1413"/>
                                  </a:lnTo>
                                  <a:cubicBezTo>
                                    <a:pt x="0" y="633"/>
                                    <a:pt x="837" y="0"/>
                                    <a:pt x="1870" y="0"/>
                                  </a:cubicBezTo>
                                  <a:cubicBezTo>
                                    <a:pt x="2903" y="0"/>
                                    <a:pt x="3740" y="633"/>
                                    <a:pt x="3740" y="1413"/>
                                  </a:cubicBezTo>
                                  <a:cubicBezTo>
                                    <a:pt x="3740" y="2194"/>
                                    <a:pt x="2903" y="2827"/>
                                    <a:pt x="1870" y="2827"/>
                                  </a:cubicBezTo>
                                  <a:cubicBezTo>
                                    <a:pt x="837" y="2827"/>
                                    <a:pt x="0" y="2194"/>
                                    <a:pt x="0" y="1413"/>
                                  </a:cubicBezTo>
                                  <a:lnTo>
                                    <a:pt x="0" y="1413"/>
                                  </a:lnTo>
                                  <a:close/>
                                </a:path>
                              </a:pathLst>
                            </a:custGeom>
                            <a:noFill/>
                            <a:ln w="8890" cap="flat">
                              <a:solidFill>
                                <a:srgbClr val="3D4B5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 name="Freeform 201"/>
                          <wps:cNvSpPr>
                            <a:spLocks/>
                          </wps:cNvSpPr>
                          <wps:spPr bwMode="auto">
                            <a:xfrm>
                              <a:off x="2898" y="2999"/>
                              <a:ext cx="67" cy="98"/>
                            </a:xfrm>
                            <a:custGeom>
                              <a:avLst/>
                              <a:gdLst>
                                <a:gd name="T0" fmla="*/ 63 w 63"/>
                                <a:gd name="T1" fmla="*/ 91 h 93"/>
                                <a:gd name="T2" fmla="*/ 63 w 63"/>
                                <a:gd name="T3" fmla="*/ 91 h 93"/>
                                <a:gd name="T4" fmla="*/ 63 w 63"/>
                                <a:gd name="T5" fmla="*/ 92 h 93"/>
                                <a:gd name="T6" fmla="*/ 62 w 63"/>
                                <a:gd name="T7" fmla="*/ 93 h 93"/>
                                <a:gd name="T8" fmla="*/ 61 w 63"/>
                                <a:gd name="T9" fmla="*/ 93 h 93"/>
                                <a:gd name="T10" fmla="*/ 59 w 63"/>
                                <a:gd name="T11" fmla="*/ 93 h 93"/>
                                <a:gd name="T12" fmla="*/ 57 w 63"/>
                                <a:gd name="T13" fmla="*/ 93 h 93"/>
                                <a:gd name="T14" fmla="*/ 55 w 63"/>
                                <a:gd name="T15" fmla="*/ 93 h 93"/>
                                <a:gd name="T16" fmla="*/ 55 w 63"/>
                                <a:gd name="T17" fmla="*/ 92 h 93"/>
                                <a:gd name="T18" fmla="*/ 54 w 63"/>
                                <a:gd name="T19" fmla="*/ 91 h 93"/>
                                <a:gd name="T20" fmla="*/ 54 w 63"/>
                                <a:gd name="T21" fmla="*/ 48 h 93"/>
                                <a:gd name="T22" fmla="*/ 8 w 63"/>
                                <a:gd name="T23" fmla="*/ 48 h 93"/>
                                <a:gd name="T24" fmla="*/ 8 w 63"/>
                                <a:gd name="T25" fmla="*/ 91 h 93"/>
                                <a:gd name="T26" fmla="*/ 8 w 63"/>
                                <a:gd name="T27" fmla="*/ 92 h 93"/>
                                <a:gd name="T28" fmla="*/ 8 w 63"/>
                                <a:gd name="T29" fmla="*/ 93 h 93"/>
                                <a:gd name="T30" fmla="*/ 6 w 63"/>
                                <a:gd name="T31" fmla="*/ 93 h 93"/>
                                <a:gd name="T32" fmla="*/ 4 w 63"/>
                                <a:gd name="T33" fmla="*/ 93 h 93"/>
                                <a:gd name="T34" fmla="*/ 2 w 63"/>
                                <a:gd name="T35" fmla="*/ 93 h 93"/>
                                <a:gd name="T36" fmla="*/ 1 w 63"/>
                                <a:gd name="T37" fmla="*/ 93 h 93"/>
                                <a:gd name="T38" fmla="*/ 0 w 63"/>
                                <a:gd name="T39" fmla="*/ 92 h 93"/>
                                <a:gd name="T40" fmla="*/ 0 w 63"/>
                                <a:gd name="T41" fmla="*/ 91 h 93"/>
                                <a:gd name="T42" fmla="*/ 0 w 63"/>
                                <a:gd name="T43" fmla="*/ 2 h 93"/>
                                <a:gd name="T44" fmla="*/ 0 w 63"/>
                                <a:gd name="T45" fmla="*/ 1 h 93"/>
                                <a:gd name="T46" fmla="*/ 1 w 63"/>
                                <a:gd name="T47" fmla="*/ 1 h 93"/>
                                <a:gd name="T48" fmla="*/ 2 w 63"/>
                                <a:gd name="T49" fmla="*/ 0 h 93"/>
                                <a:gd name="T50" fmla="*/ 4 w 63"/>
                                <a:gd name="T51" fmla="*/ 0 h 93"/>
                                <a:gd name="T52" fmla="*/ 6 w 63"/>
                                <a:gd name="T53" fmla="*/ 0 h 93"/>
                                <a:gd name="T54" fmla="*/ 8 w 63"/>
                                <a:gd name="T55" fmla="*/ 1 h 93"/>
                                <a:gd name="T56" fmla="*/ 8 w 63"/>
                                <a:gd name="T57" fmla="*/ 1 h 93"/>
                                <a:gd name="T58" fmla="*/ 8 w 63"/>
                                <a:gd name="T59" fmla="*/ 2 h 93"/>
                                <a:gd name="T60" fmla="*/ 8 w 63"/>
                                <a:gd name="T61" fmla="*/ 41 h 93"/>
                                <a:gd name="T62" fmla="*/ 54 w 63"/>
                                <a:gd name="T63" fmla="*/ 41 h 93"/>
                                <a:gd name="T64" fmla="*/ 54 w 63"/>
                                <a:gd name="T65" fmla="*/ 2 h 93"/>
                                <a:gd name="T66" fmla="*/ 55 w 63"/>
                                <a:gd name="T67" fmla="*/ 1 h 93"/>
                                <a:gd name="T68" fmla="*/ 55 w 63"/>
                                <a:gd name="T69" fmla="*/ 1 h 93"/>
                                <a:gd name="T70" fmla="*/ 57 w 63"/>
                                <a:gd name="T71" fmla="*/ 0 h 93"/>
                                <a:gd name="T72" fmla="*/ 59 w 63"/>
                                <a:gd name="T73" fmla="*/ 0 h 93"/>
                                <a:gd name="T74" fmla="*/ 61 w 63"/>
                                <a:gd name="T75" fmla="*/ 0 h 93"/>
                                <a:gd name="T76" fmla="*/ 62 w 63"/>
                                <a:gd name="T77" fmla="*/ 1 h 93"/>
                                <a:gd name="T78" fmla="*/ 63 w 63"/>
                                <a:gd name="T79" fmla="*/ 1 h 93"/>
                                <a:gd name="T80" fmla="*/ 63 w 63"/>
                                <a:gd name="T81" fmla="*/ 2 h 93"/>
                                <a:gd name="T82" fmla="*/ 63 w 63"/>
                                <a:gd name="T83" fmla="*/ 91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93">
                                  <a:moveTo>
                                    <a:pt x="63" y="91"/>
                                  </a:moveTo>
                                  <a:lnTo>
                                    <a:pt x="63" y="91"/>
                                  </a:lnTo>
                                  <a:cubicBezTo>
                                    <a:pt x="63" y="92"/>
                                    <a:pt x="63" y="92"/>
                                    <a:pt x="63" y="92"/>
                                  </a:cubicBezTo>
                                  <a:cubicBezTo>
                                    <a:pt x="63" y="93"/>
                                    <a:pt x="63" y="93"/>
                                    <a:pt x="62" y="93"/>
                                  </a:cubicBezTo>
                                  <a:cubicBezTo>
                                    <a:pt x="62" y="93"/>
                                    <a:pt x="61" y="93"/>
                                    <a:pt x="61" y="93"/>
                                  </a:cubicBezTo>
                                  <a:cubicBezTo>
                                    <a:pt x="60" y="93"/>
                                    <a:pt x="60" y="93"/>
                                    <a:pt x="59" y="93"/>
                                  </a:cubicBezTo>
                                  <a:cubicBezTo>
                                    <a:pt x="58" y="93"/>
                                    <a:pt x="57" y="93"/>
                                    <a:pt x="57" y="93"/>
                                  </a:cubicBezTo>
                                  <a:cubicBezTo>
                                    <a:pt x="56" y="93"/>
                                    <a:pt x="56" y="93"/>
                                    <a:pt x="55" y="93"/>
                                  </a:cubicBezTo>
                                  <a:cubicBezTo>
                                    <a:pt x="55" y="93"/>
                                    <a:pt x="55" y="93"/>
                                    <a:pt x="55" y="92"/>
                                  </a:cubicBezTo>
                                  <a:cubicBezTo>
                                    <a:pt x="55" y="92"/>
                                    <a:pt x="54" y="92"/>
                                    <a:pt x="54" y="91"/>
                                  </a:cubicBezTo>
                                  <a:lnTo>
                                    <a:pt x="54" y="48"/>
                                  </a:lnTo>
                                  <a:lnTo>
                                    <a:pt x="8" y="48"/>
                                  </a:lnTo>
                                  <a:lnTo>
                                    <a:pt x="8" y="91"/>
                                  </a:lnTo>
                                  <a:cubicBezTo>
                                    <a:pt x="8" y="92"/>
                                    <a:pt x="8" y="92"/>
                                    <a:pt x="8" y="92"/>
                                  </a:cubicBezTo>
                                  <a:cubicBezTo>
                                    <a:pt x="8" y="93"/>
                                    <a:pt x="8" y="93"/>
                                    <a:pt x="8" y="93"/>
                                  </a:cubicBezTo>
                                  <a:cubicBezTo>
                                    <a:pt x="7" y="93"/>
                                    <a:pt x="7" y="93"/>
                                    <a:pt x="6" y="93"/>
                                  </a:cubicBezTo>
                                  <a:cubicBezTo>
                                    <a:pt x="6" y="93"/>
                                    <a:pt x="5" y="93"/>
                                    <a:pt x="4" y="93"/>
                                  </a:cubicBezTo>
                                  <a:cubicBezTo>
                                    <a:pt x="3" y="93"/>
                                    <a:pt x="3" y="93"/>
                                    <a:pt x="2" y="93"/>
                                  </a:cubicBezTo>
                                  <a:cubicBezTo>
                                    <a:pt x="1" y="93"/>
                                    <a:pt x="1" y="93"/>
                                    <a:pt x="1" y="93"/>
                                  </a:cubicBezTo>
                                  <a:cubicBezTo>
                                    <a:pt x="0" y="93"/>
                                    <a:pt x="0" y="93"/>
                                    <a:pt x="0" y="92"/>
                                  </a:cubicBezTo>
                                  <a:cubicBezTo>
                                    <a:pt x="0" y="92"/>
                                    <a:pt x="0" y="92"/>
                                    <a:pt x="0" y="91"/>
                                  </a:cubicBezTo>
                                  <a:lnTo>
                                    <a:pt x="0" y="2"/>
                                  </a:lnTo>
                                  <a:cubicBezTo>
                                    <a:pt x="0" y="2"/>
                                    <a:pt x="0" y="2"/>
                                    <a:pt x="0" y="1"/>
                                  </a:cubicBezTo>
                                  <a:cubicBezTo>
                                    <a:pt x="0" y="1"/>
                                    <a:pt x="0" y="1"/>
                                    <a:pt x="1" y="1"/>
                                  </a:cubicBezTo>
                                  <a:cubicBezTo>
                                    <a:pt x="1" y="1"/>
                                    <a:pt x="1" y="0"/>
                                    <a:pt x="2" y="0"/>
                                  </a:cubicBezTo>
                                  <a:cubicBezTo>
                                    <a:pt x="3" y="0"/>
                                    <a:pt x="3" y="0"/>
                                    <a:pt x="4" y="0"/>
                                  </a:cubicBezTo>
                                  <a:cubicBezTo>
                                    <a:pt x="5" y="0"/>
                                    <a:pt x="6" y="0"/>
                                    <a:pt x="6" y="0"/>
                                  </a:cubicBezTo>
                                  <a:cubicBezTo>
                                    <a:pt x="7" y="0"/>
                                    <a:pt x="7" y="1"/>
                                    <a:pt x="8" y="1"/>
                                  </a:cubicBezTo>
                                  <a:cubicBezTo>
                                    <a:pt x="8" y="1"/>
                                    <a:pt x="8" y="1"/>
                                    <a:pt x="8" y="1"/>
                                  </a:cubicBezTo>
                                  <a:cubicBezTo>
                                    <a:pt x="8" y="2"/>
                                    <a:pt x="8" y="2"/>
                                    <a:pt x="8" y="2"/>
                                  </a:cubicBezTo>
                                  <a:lnTo>
                                    <a:pt x="8" y="41"/>
                                  </a:lnTo>
                                  <a:lnTo>
                                    <a:pt x="54" y="41"/>
                                  </a:lnTo>
                                  <a:lnTo>
                                    <a:pt x="54" y="2"/>
                                  </a:lnTo>
                                  <a:cubicBezTo>
                                    <a:pt x="54" y="2"/>
                                    <a:pt x="55" y="2"/>
                                    <a:pt x="55" y="1"/>
                                  </a:cubicBezTo>
                                  <a:cubicBezTo>
                                    <a:pt x="55" y="1"/>
                                    <a:pt x="55" y="1"/>
                                    <a:pt x="55" y="1"/>
                                  </a:cubicBezTo>
                                  <a:cubicBezTo>
                                    <a:pt x="56" y="1"/>
                                    <a:pt x="56" y="0"/>
                                    <a:pt x="57" y="0"/>
                                  </a:cubicBezTo>
                                  <a:cubicBezTo>
                                    <a:pt x="57" y="0"/>
                                    <a:pt x="58" y="0"/>
                                    <a:pt x="59" y="0"/>
                                  </a:cubicBezTo>
                                  <a:cubicBezTo>
                                    <a:pt x="60" y="0"/>
                                    <a:pt x="60" y="0"/>
                                    <a:pt x="61" y="0"/>
                                  </a:cubicBezTo>
                                  <a:cubicBezTo>
                                    <a:pt x="61" y="0"/>
                                    <a:pt x="62" y="1"/>
                                    <a:pt x="62" y="1"/>
                                  </a:cubicBezTo>
                                  <a:cubicBezTo>
                                    <a:pt x="63" y="1"/>
                                    <a:pt x="63" y="1"/>
                                    <a:pt x="63" y="1"/>
                                  </a:cubicBezTo>
                                  <a:cubicBezTo>
                                    <a:pt x="63" y="2"/>
                                    <a:pt x="63" y="2"/>
                                    <a:pt x="63" y="2"/>
                                  </a:cubicBezTo>
                                  <a:lnTo>
                                    <a:pt x="63" y="9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5" name="Freeform 202"/>
                          <wps:cNvSpPr>
                            <a:spLocks noEditPoints="1"/>
                          </wps:cNvSpPr>
                          <wps:spPr bwMode="auto">
                            <a:xfrm>
                              <a:off x="2991" y="3024"/>
                              <a:ext cx="66" cy="74"/>
                            </a:xfrm>
                            <a:custGeom>
                              <a:avLst/>
                              <a:gdLst>
                                <a:gd name="T0" fmla="*/ 62 w 62"/>
                                <a:gd name="T1" fmla="*/ 35 h 70"/>
                                <a:gd name="T2" fmla="*/ 62 w 62"/>
                                <a:gd name="T3" fmla="*/ 35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2 h 70"/>
                                <a:gd name="T22" fmla="*/ 8 w 62"/>
                                <a:gd name="T23" fmla="*/ 10 h 70"/>
                                <a:gd name="T24" fmla="*/ 18 w 62"/>
                                <a:gd name="T25" fmla="*/ 3 h 70"/>
                                <a:gd name="T26" fmla="*/ 32 w 62"/>
                                <a:gd name="T27" fmla="*/ 0 h 70"/>
                                <a:gd name="T28" fmla="*/ 45 w 62"/>
                                <a:gd name="T29" fmla="*/ 3 h 70"/>
                                <a:gd name="T30" fmla="*/ 55 w 62"/>
                                <a:gd name="T31" fmla="*/ 9 h 70"/>
                                <a:gd name="T32" fmla="*/ 60 w 62"/>
                                <a:gd name="T33" fmla="*/ 20 h 70"/>
                                <a:gd name="T34" fmla="*/ 62 w 62"/>
                                <a:gd name="T35" fmla="*/ 35 h 70"/>
                                <a:gd name="T36" fmla="*/ 62 w 62"/>
                                <a:gd name="T37" fmla="*/ 35 h 70"/>
                                <a:gd name="T38" fmla="*/ 53 w 62"/>
                                <a:gd name="T39" fmla="*/ 35 h 70"/>
                                <a:gd name="T40" fmla="*/ 53 w 62"/>
                                <a:gd name="T41" fmla="*/ 35 h 70"/>
                                <a:gd name="T42" fmla="*/ 52 w 62"/>
                                <a:gd name="T43" fmla="*/ 25 h 70"/>
                                <a:gd name="T44" fmla="*/ 49 w 62"/>
                                <a:gd name="T45" fmla="*/ 16 h 70"/>
                                <a:gd name="T46" fmla="*/ 42 w 62"/>
                                <a:gd name="T47" fmla="*/ 10 h 70"/>
                                <a:gd name="T48" fmla="*/ 31 w 62"/>
                                <a:gd name="T49" fmla="*/ 8 h 70"/>
                                <a:gd name="T50" fmla="*/ 21 w 62"/>
                                <a:gd name="T51" fmla="*/ 10 h 70"/>
                                <a:gd name="T52" fmla="*/ 15 w 62"/>
                                <a:gd name="T53" fmla="*/ 16 h 70"/>
                                <a:gd name="T54" fmla="*/ 11 w 62"/>
                                <a:gd name="T55" fmla="*/ 24 h 70"/>
                                <a:gd name="T56" fmla="*/ 9 w 62"/>
                                <a:gd name="T57" fmla="*/ 35 h 70"/>
                                <a:gd name="T58" fmla="*/ 10 w 62"/>
                                <a:gd name="T59" fmla="*/ 46 h 70"/>
                                <a:gd name="T60" fmla="*/ 14 w 62"/>
                                <a:gd name="T61" fmla="*/ 54 h 70"/>
                                <a:gd name="T62" fmla="*/ 21 w 62"/>
                                <a:gd name="T63" fmla="*/ 60 h 70"/>
                                <a:gd name="T64" fmla="*/ 31 w 62"/>
                                <a:gd name="T65" fmla="*/ 63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5"/>
                                  </a:moveTo>
                                  <a:lnTo>
                                    <a:pt x="62" y="35"/>
                                  </a:lnTo>
                                  <a:cubicBezTo>
                                    <a:pt x="62" y="40"/>
                                    <a:pt x="62" y="44"/>
                                    <a:pt x="60" y="49"/>
                                  </a:cubicBezTo>
                                  <a:cubicBezTo>
                                    <a:pt x="59" y="53"/>
                                    <a:pt x="57" y="57"/>
                                    <a:pt x="54" y="60"/>
                                  </a:cubicBezTo>
                                  <a:cubicBezTo>
                                    <a:pt x="52" y="63"/>
                                    <a:pt x="48" y="66"/>
                                    <a:pt x="44" y="67"/>
                                  </a:cubicBezTo>
                                  <a:cubicBezTo>
                                    <a:pt x="40" y="69"/>
                                    <a:pt x="36" y="70"/>
                                    <a:pt x="31" y="70"/>
                                  </a:cubicBezTo>
                                  <a:cubicBezTo>
                                    <a:pt x="26" y="70"/>
                                    <a:pt x="21" y="69"/>
                                    <a:pt x="17" y="68"/>
                                  </a:cubicBezTo>
                                  <a:cubicBezTo>
                                    <a:pt x="14" y="66"/>
                                    <a:pt x="10" y="64"/>
                                    <a:pt x="8" y="61"/>
                                  </a:cubicBezTo>
                                  <a:cubicBezTo>
                                    <a:pt x="5" y="58"/>
                                    <a:pt x="3" y="54"/>
                                    <a:pt x="2" y="50"/>
                                  </a:cubicBezTo>
                                  <a:cubicBezTo>
                                    <a:pt x="1" y="46"/>
                                    <a:pt x="0" y="41"/>
                                    <a:pt x="0" y="36"/>
                                  </a:cubicBezTo>
                                  <a:cubicBezTo>
                                    <a:pt x="0" y="31"/>
                                    <a:pt x="1" y="26"/>
                                    <a:pt x="2" y="22"/>
                                  </a:cubicBezTo>
                                  <a:cubicBezTo>
                                    <a:pt x="4" y="17"/>
                                    <a:pt x="6" y="13"/>
                                    <a:pt x="8" y="10"/>
                                  </a:cubicBezTo>
                                  <a:cubicBezTo>
                                    <a:pt x="11" y="7"/>
                                    <a:pt x="14" y="5"/>
                                    <a:pt x="18" y="3"/>
                                  </a:cubicBezTo>
                                  <a:cubicBezTo>
                                    <a:pt x="22" y="1"/>
                                    <a:pt x="27" y="0"/>
                                    <a:pt x="32" y="0"/>
                                  </a:cubicBezTo>
                                  <a:cubicBezTo>
                                    <a:pt x="37" y="0"/>
                                    <a:pt x="41" y="1"/>
                                    <a:pt x="45" y="3"/>
                                  </a:cubicBezTo>
                                  <a:cubicBezTo>
                                    <a:pt x="49" y="4"/>
                                    <a:pt x="52" y="7"/>
                                    <a:pt x="55" y="9"/>
                                  </a:cubicBezTo>
                                  <a:cubicBezTo>
                                    <a:pt x="57" y="12"/>
                                    <a:pt x="59" y="16"/>
                                    <a:pt x="60" y="20"/>
                                  </a:cubicBezTo>
                                  <a:cubicBezTo>
                                    <a:pt x="62" y="25"/>
                                    <a:pt x="62" y="29"/>
                                    <a:pt x="62" y="35"/>
                                  </a:cubicBezTo>
                                  <a:lnTo>
                                    <a:pt x="62" y="35"/>
                                  </a:lnTo>
                                  <a:close/>
                                  <a:moveTo>
                                    <a:pt x="53" y="35"/>
                                  </a:moveTo>
                                  <a:lnTo>
                                    <a:pt x="53" y="35"/>
                                  </a:lnTo>
                                  <a:cubicBezTo>
                                    <a:pt x="53" y="32"/>
                                    <a:pt x="53" y="28"/>
                                    <a:pt x="52" y="25"/>
                                  </a:cubicBezTo>
                                  <a:cubicBezTo>
                                    <a:pt x="51" y="22"/>
                                    <a:pt x="50" y="19"/>
                                    <a:pt x="49" y="16"/>
                                  </a:cubicBezTo>
                                  <a:cubicBezTo>
                                    <a:pt x="47" y="14"/>
                                    <a:pt x="45" y="11"/>
                                    <a:pt x="42" y="10"/>
                                  </a:cubicBezTo>
                                  <a:cubicBezTo>
                                    <a:pt x="39" y="8"/>
                                    <a:pt x="36" y="8"/>
                                    <a:pt x="31" y="8"/>
                                  </a:cubicBezTo>
                                  <a:cubicBezTo>
                                    <a:pt x="28" y="8"/>
                                    <a:pt x="24" y="8"/>
                                    <a:pt x="21" y="10"/>
                                  </a:cubicBezTo>
                                  <a:cubicBezTo>
                                    <a:pt x="19" y="11"/>
                                    <a:pt x="16" y="13"/>
                                    <a:pt x="15" y="16"/>
                                  </a:cubicBezTo>
                                  <a:cubicBezTo>
                                    <a:pt x="13" y="18"/>
                                    <a:pt x="11" y="21"/>
                                    <a:pt x="11" y="24"/>
                                  </a:cubicBezTo>
                                  <a:cubicBezTo>
                                    <a:pt x="10" y="28"/>
                                    <a:pt x="9" y="31"/>
                                    <a:pt x="9" y="35"/>
                                  </a:cubicBezTo>
                                  <a:cubicBezTo>
                                    <a:pt x="9" y="39"/>
                                    <a:pt x="10" y="42"/>
                                    <a:pt x="10" y="46"/>
                                  </a:cubicBezTo>
                                  <a:cubicBezTo>
                                    <a:pt x="11" y="49"/>
                                    <a:pt x="12" y="52"/>
                                    <a:pt x="14" y="54"/>
                                  </a:cubicBezTo>
                                  <a:cubicBezTo>
                                    <a:pt x="16" y="57"/>
                                    <a:pt x="18" y="59"/>
                                    <a:pt x="21" y="60"/>
                                  </a:cubicBezTo>
                                  <a:cubicBezTo>
                                    <a:pt x="23" y="62"/>
                                    <a:pt x="27" y="63"/>
                                    <a:pt x="31" y="63"/>
                                  </a:cubicBezTo>
                                  <a:cubicBezTo>
                                    <a:pt x="35" y="63"/>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6" name="Freeform 203"/>
                          <wps:cNvSpPr>
                            <a:spLocks/>
                          </wps:cNvSpPr>
                          <wps:spPr bwMode="auto">
                            <a:xfrm>
                              <a:off x="3081" y="3025"/>
                              <a:ext cx="55" cy="73"/>
                            </a:xfrm>
                            <a:custGeom>
                              <a:avLst/>
                              <a:gdLst>
                                <a:gd name="T0" fmla="*/ 52 w 52"/>
                                <a:gd name="T1" fmla="*/ 66 h 69"/>
                                <a:gd name="T2" fmla="*/ 52 w 52"/>
                                <a:gd name="T3" fmla="*/ 66 h 69"/>
                                <a:gd name="T4" fmla="*/ 52 w 52"/>
                                <a:gd name="T5" fmla="*/ 67 h 69"/>
                                <a:gd name="T6" fmla="*/ 51 w 52"/>
                                <a:gd name="T7" fmla="*/ 68 h 69"/>
                                <a:gd name="T8" fmla="*/ 50 w 52"/>
                                <a:gd name="T9" fmla="*/ 68 h 69"/>
                                <a:gd name="T10" fmla="*/ 48 w 52"/>
                                <a:gd name="T11" fmla="*/ 68 h 69"/>
                                <a:gd name="T12" fmla="*/ 46 w 52"/>
                                <a:gd name="T13" fmla="*/ 68 h 69"/>
                                <a:gd name="T14" fmla="*/ 45 w 52"/>
                                <a:gd name="T15" fmla="*/ 68 h 69"/>
                                <a:gd name="T16" fmla="*/ 44 w 52"/>
                                <a:gd name="T17" fmla="*/ 67 h 69"/>
                                <a:gd name="T18" fmla="*/ 44 w 52"/>
                                <a:gd name="T19" fmla="*/ 66 h 69"/>
                                <a:gd name="T20" fmla="*/ 44 w 52"/>
                                <a:gd name="T21" fmla="*/ 57 h 69"/>
                                <a:gd name="T22" fmla="*/ 33 w 52"/>
                                <a:gd name="T23" fmla="*/ 66 h 69"/>
                                <a:gd name="T24" fmla="*/ 23 w 52"/>
                                <a:gd name="T25" fmla="*/ 69 h 69"/>
                                <a:gd name="T26" fmla="*/ 12 w 52"/>
                                <a:gd name="T27" fmla="*/ 67 h 69"/>
                                <a:gd name="T28" fmla="*/ 5 w 52"/>
                                <a:gd name="T29" fmla="*/ 61 h 69"/>
                                <a:gd name="T30" fmla="*/ 1 w 52"/>
                                <a:gd name="T31" fmla="*/ 53 h 69"/>
                                <a:gd name="T32" fmla="*/ 0 w 52"/>
                                <a:gd name="T33" fmla="*/ 41 h 69"/>
                                <a:gd name="T34" fmla="*/ 0 w 52"/>
                                <a:gd name="T35" fmla="*/ 2 h 69"/>
                                <a:gd name="T36" fmla="*/ 0 w 52"/>
                                <a:gd name="T37" fmla="*/ 1 h 69"/>
                                <a:gd name="T38" fmla="*/ 1 w 52"/>
                                <a:gd name="T39" fmla="*/ 1 h 69"/>
                                <a:gd name="T40" fmla="*/ 2 w 52"/>
                                <a:gd name="T41" fmla="*/ 0 h 69"/>
                                <a:gd name="T42" fmla="*/ 4 w 52"/>
                                <a:gd name="T43" fmla="*/ 0 h 69"/>
                                <a:gd name="T44" fmla="*/ 6 w 52"/>
                                <a:gd name="T45" fmla="*/ 0 h 69"/>
                                <a:gd name="T46" fmla="*/ 7 w 52"/>
                                <a:gd name="T47" fmla="*/ 1 h 69"/>
                                <a:gd name="T48" fmla="*/ 8 w 52"/>
                                <a:gd name="T49" fmla="*/ 1 h 69"/>
                                <a:gd name="T50" fmla="*/ 8 w 52"/>
                                <a:gd name="T51" fmla="*/ 2 h 69"/>
                                <a:gd name="T52" fmla="*/ 8 w 52"/>
                                <a:gd name="T53" fmla="*/ 40 h 69"/>
                                <a:gd name="T54" fmla="*/ 9 w 52"/>
                                <a:gd name="T55" fmla="*/ 50 h 69"/>
                                <a:gd name="T56" fmla="*/ 12 w 52"/>
                                <a:gd name="T57" fmla="*/ 56 h 69"/>
                                <a:gd name="T58" fmla="*/ 17 w 52"/>
                                <a:gd name="T59" fmla="*/ 61 h 69"/>
                                <a:gd name="T60" fmla="*/ 23 w 52"/>
                                <a:gd name="T61" fmla="*/ 62 h 69"/>
                                <a:gd name="T62" fmla="*/ 33 w 52"/>
                                <a:gd name="T63" fmla="*/ 58 h 69"/>
                                <a:gd name="T64" fmla="*/ 44 w 52"/>
                                <a:gd name="T65" fmla="*/ 48 h 69"/>
                                <a:gd name="T66" fmla="*/ 44 w 52"/>
                                <a:gd name="T67" fmla="*/ 2 h 69"/>
                                <a:gd name="T68" fmla="*/ 44 w 52"/>
                                <a:gd name="T69" fmla="*/ 1 h 69"/>
                                <a:gd name="T70" fmla="*/ 44 w 52"/>
                                <a:gd name="T71" fmla="*/ 1 h 69"/>
                                <a:gd name="T72" fmla="*/ 46 w 52"/>
                                <a:gd name="T73" fmla="*/ 0 h 69"/>
                                <a:gd name="T74" fmla="*/ 48 w 52"/>
                                <a:gd name="T75" fmla="*/ 0 h 69"/>
                                <a:gd name="T76" fmla="*/ 50 w 52"/>
                                <a:gd name="T77" fmla="*/ 0 h 69"/>
                                <a:gd name="T78" fmla="*/ 51 w 52"/>
                                <a:gd name="T79" fmla="*/ 1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7"/>
                                    <a:pt x="52" y="67"/>
                                    <a:pt x="52" y="67"/>
                                  </a:cubicBezTo>
                                  <a:cubicBezTo>
                                    <a:pt x="52" y="68"/>
                                    <a:pt x="52" y="68"/>
                                    <a:pt x="51" y="68"/>
                                  </a:cubicBezTo>
                                  <a:cubicBezTo>
                                    <a:pt x="51" y="68"/>
                                    <a:pt x="51" y="68"/>
                                    <a:pt x="50" y="68"/>
                                  </a:cubicBezTo>
                                  <a:cubicBezTo>
                                    <a:pt x="49" y="68"/>
                                    <a:pt x="49" y="68"/>
                                    <a:pt x="48" y="68"/>
                                  </a:cubicBezTo>
                                  <a:cubicBezTo>
                                    <a:pt x="47" y="68"/>
                                    <a:pt x="47" y="68"/>
                                    <a:pt x="46" y="68"/>
                                  </a:cubicBezTo>
                                  <a:cubicBezTo>
                                    <a:pt x="45" y="68"/>
                                    <a:pt x="45" y="68"/>
                                    <a:pt x="45" y="68"/>
                                  </a:cubicBezTo>
                                  <a:cubicBezTo>
                                    <a:pt x="44" y="68"/>
                                    <a:pt x="44" y="68"/>
                                    <a:pt x="44" y="67"/>
                                  </a:cubicBezTo>
                                  <a:cubicBezTo>
                                    <a:pt x="44" y="67"/>
                                    <a:pt x="44" y="67"/>
                                    <a:pt x="44" y="66"/>
                                  </a:cubicBezTo>
                                  <a:lnTo>
                                    <a:pt x="44" y="57"/>
                                  </a:lnTo>
                                  <a:cubicBezTo>
                                    <a:pt x="40" y="61"/>
                                    <a:pt x="37" y="64"/>
                                    <a:pt x="33" y="66"/>
                                  </a:cubicBezTo>
                                  <a:cubicBezTo>
                                    <a:pt x="30" y="68"/>
                                    <a:pt x="26" y="69"/>
                                    <a:pt x="23" y="69"/>
                                  </a:cubicBezTo>
                                  <a:cubicBezTo>
                                    <a:pt x="18" y="69"/>
                                    <a:pt x="15" y="68"/>
                                    <a:pt x="12" y="67"/>
                                  </a:cubicBezTo>
                                  <a:cubicBezTo>
                                    <a:pt x="9" y="66"/>
                                    <a:pt x="7" y="64"/>
                                    <a:pt x="5" y="61"/>
                                  </a:cubicBezTo>
                                  <a:cubicBezTo>
                                    <a:pt x="3" y="59"/>
                                    <a:pt x="2" y="56"/>
                                    <a:pt x="1" y="53"/>
                                  </a:cubicBezTo>
                                  <a:cubicBezTo>
                                    <a:pt x="0" y="49"/>
                                    <a:pt x="0" y="46"/>
                                    <a:pt x="0" y="41"/>
                                  </a:cubicBezTo>
                                  <a:lnTo>
                                    <a:pt x="0" y="2"/>
                                  </a:lnTo>
                                  <a:cubicBezTo>
                                    <a:pt x="0" y="2"/>
                                    <a:pt x="0" y="1"/>
                                    <a:pt x="0" y="1"/>
                                  </a:cubicBezTo>
                                  <a:cubicBezTo>
                                    <a:pt x="0" y="1"/>
                                    <a:pt x="0" y="1"/>
                                    <a:pt x="1" y="1"/>
                                  </a:cubicBezTo>
                                  <a:cubicBezTo>
                                    <a:pt x="1" y="0"/>
                                    <a:pt x="1" y="0"/>
                                    <a:pt x="2" y="0"/>
                                  </a:cubicBezTo>
                                  <a:cubicBezTo>
                                    <a:pt x="3" y="0"/>
                                    <a:pt x="3" y="0"/>
                                    <a:pt x="4" y="0"/>
                                  </a:cubicBezTo>
                                  <a:cubicBezTo>
                                    <a:pt x="5" y="0"/>
                                    <a:pt x="6" y="0"/>
                                    <a:pt x="6" y="0"/>
                                  </a:cubicBezTo>
                                  <a:cubicBezTo>
                                    <a:pt x="7" y="0"/>
                                    <a:pt x="7" y="0"/>
                                    <a:pt x="7" y="1"/>
                                  </a:cubicBezTo>
                                  <a:cubicBezTo>
                                    <a:pt x="8" y="1"/>
                                    <a:pt x="8" y="1"/>
                                    <a:pt x="8" y="1"/>
                                  </a:cubicBezTo>
                                  <a:cubicBezTo>
                                    <a:pt x="8" y="1"/>
                                    <a:pt x="8" y="2"/>
                                    <a:pt x="8" y="2"/>
                                  </a:cubicBezTo>
                                  <a:lnTo>
                                    <a:pt x="8" y="40"/>
                                  </a:lnTo>
                                  <a:cubicBezTo>
                                    <a:pt x="8" y="44"/>
                                    <a:pt x="9" y="47"/>
                                    <a:pt x="9" y="50"/>
                                  </a:cubicBezTo>
                                  <a:cubicBezTo>
                                    <a:pt x="10" y="52"/>
                                    <a:pt x="11" y="55"/>
                                    <a:pt x="12" y="56"/>
                                  </a:cubicBezTo>
                                  <a:cubicBezTo>
                                    <a:pt x="13" y="58"/>
                                    <a:pt x="15" y="60"/>
                                    <a:pt x="17" y="61"/>
                                  </a:cubicBezTo>
                                  <a:cubicBezTo>
                                    <a:pt x="19" y="61"/>
                                    <a:pt x="21" y="62"/>
                                    <a:pt x="23" y="62"/>
                                  </a:cubicBezTo>
                                  <a:cubicBezTo>
                                    <a:pt x="27" y="62"/>
                                    <a:pt x="30" y="61"/>
                                    <a:pt x="33" y="58"/>
                                  </a:cubicBezTo>
                                  <a:cubicBezTo>
                                    <a:pt x="37" y="56"/>
                                    <a:pt x="40" y="53"/>
                                    <a:pt x="44" y="48"/>
                                  </a:cubicBezTo>
                                  <a:lnTo>
                                    <a:pt x="44" y="2"/>
                                  </a:lnTo>
                                  <a:cubicBezTo>
                                    <a:pt x="44" y="2"/>
                                    <a:pt x="44" y="1"/>
                                    <a:pt x="44" y="1"/>
                                  </a:cubicBezTo>
                                  <a:cubicBezTo>
                                    <a:pt x="44" y="1"/>
                                    <a:pt x="44" y="1"/>
                                    <a:pt x="44" y="1"/>
                                  </a:cubicBezTo>
                                  <a:cubicBezTo>
                                    <a:pt x="45" y="0"/>
                                    <a:pt x="45" y="0"/>
                                    <a:pt x="46" y="0"/>
                                  </a:cubicBezTo>
                                  <a:cubicBezTo>
                                    <a:pt x="46" y="0"/>
                                    <a:pt x="47" y="0"/>
                                    <a:pt x="48" y="0"/>
                                  </a:cubicBezTo>
                                  <a:cubicBezTo>
                                    <a:pt x="49" y="0"/>
                                    <a:pt x="49" y="0"/>
                                    <a:pt x="50" y="0"/>
                                  </a:cubicBezTo>
                                  <a:cubicBezTo>
                                    <a:pt x="50" y="0"/>
                                    <a:pt x="51" y="0"/>
                                    <a:pt x="51" y="1"/>
                                  </a:cubicBezTo>
                                  <a:cubicBezTo>
                                    <a:pt x="52" y="1"/>
                                    <a:pt x="52" y="1"/>
                                    <a:pt x="52" y="1"/>
                                  </a:cubicBezTo>
                                  <a:cubicBezTo>
                                    <a:pt x="52" y="1"/>
                                    <a:pt x="52" y="2"/>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7" name="Freeform 204"/>
                          <wps:cNvSpPr>
                            <a:spLocks/>
                          </wps:cNvSpPr>
                          <wps:spPr bwMode="auto">
                            <a:xfrm>
                              <a:off x="3160" y="3024"/>
                              <a:ext cx="46" cy="74"/>
                            </a:xfrm>
                            <a:custGeom>
                              <a:avLst/>
                              <a:gdLst>
                                <a:gd name="T0" fmla="*/ 44 w 44"/>
                                <a:gd name="T1" fmla="*/ 50 h 70"/>
                                <a:gd name="T2" fmla="*/ 37 w 44"/>
                                <a:gd name="T3" fmla="*/ 65 h 70"/>
                                <a:gd name="T4" fmla="*/ 20 w 44"/>
                                <a:gd name="T5" fmla="*/ 70 h 70"/>
                                <a:gd name="T6" fmla="*/ 8 w 44"/>
                                <a:gd name="T7" fmla="*/ 68 h 70"/>
                                <a:gd name="T8" fmla="*/ 1 w 44"/>
                                <a:gd name="T9" fmla="*/ 65 h 70"/>
                                <a:gd name="T10" fmla="*/ 0 w 44"/>
                                <a:gd name="T11" fmla="*/ 60 h 70"/>
                                <a:gd name="T12" fmla="*/ 0 w 44"/>
                                <a:gd name="T13" fmla="*/ 57 h 70"/>
                                <a:gd name="T14" fmla="*/ 2 w 44"/>
                                <a:gd name="T15" fmla="*/ 56 h 70"/>
                                <a:gd name="T16" fmla="*/ 8 w 44"/>
                                <a:gd name="T17" fmla="*/ 60 h 70"/>
                                <a:gd name="T18" fmla="*/ 20 w 44"/>
                                <a:gd name="T19" fmla="*/ 63 h 70"/>
                                <a:gd name="T20" fmla="*/ 31 w 44"/>
                                <a:gd name="T21" fmla="*/ 60 h 70"/>
                                <a:gd name="T22" fmla="*/ 35 w 44"/>
                                <a:gd name="T23" fmla="*/ 51 h 70"/>
                                <a:gd name="T24" fmla="*/ 30 w 44"/>
                                <a:gd name="T25" fmla="*/ 42 h 70"/>
                                <a:gd name="T26" fmla="*/ 19 w 44"/>
                                <a:gd name="T27" fmla="*/ 37 h 70"/>
                                <a:gd name="T28" fmla="*/ 7 w 44"/>
                                <a:gd name="T29" fmla="*/ 31 h 70"/>
                                <a:gd name="T30" fmla="*/ 2 w 44"/>
                                <a:gd name="T31" fmla="*/ 18 h 70"/>
                                <a:gd name="T32" fmla="*/ 7 w 44"/>
                                <a:gd name="T33" fmla="*/ 6 h 70"/>
                                <a:gd name="T34" fmla="*/ 24 w 44"/>
                                <a:gd name="T35" fmla="*/ 0 h 70"/>
                                <a:gd name="T36" fmla="*/ 33 w 44"/>
                                <a:gd name="T37" fmla="*/ 2 h 70"/>
                                <a:gd name="T38" fmla="*/ 39 w 44"/>
                                <a:gd name="T39" fmla="*/ 4 h 70"/>
                                <a:gd name="T40" fmla="*/ 40 w 44"/>
                                <a:gd name="T41" fmla="*/ 6 h 70"/>
                                <a:gd name="T42" fmla="*/ 40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6 w 44"/>
                                <a:gd name="T57" fmla="*/ 27 h 70"/>
                                <a:gd name="T58" fmla="*/ 27 w 44"/>
                                <a:gd name="T59" fmla="*/ 32 h 70"/>
                                <a:gd name="T60" fmla="*/ 38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9"/>
                                  </a:cubicBezTo>
                                  <a:cubicBezTo>
                                    <a:pt x="41" y="61"/>
                                    <a:pt x="39" y="63"/>
                                    <a:pt x="37" y="65"/>
                                  </a:cubicBezTo>
                                  <a:cubicBezTo>
                                    <a:pt x="35" y="67"/>
                                    <a:pt x="32" y="68"/>
                                    <a:pt x="30" y="69"/>
                                  </a:cubicBezTo>
                                  <a:cubicBezTo>
                                    <a:pt x="27" y="70"/>
                                    <a:pt x="23" y="70"/>
                                    <a:pt x="20" y="70"/>
                                  </a:cubicBezTo>
                                  <a:cubicBezTo>
                                    <a:pt x="18" y="70"/>
                                    <a:pt x="15" y="70"/>
                                    <a:pt x="13" y="70"/>
                                  </a:cubicBezTo>
                                  <a:cubicBezTo>
                                    <a:pt x="11" y="69"/>
                                    <a:pt x="10" y="69"/>
                                    <a:pt x="8" y="68"/>
                                  </a:cubicBezTo>
                                  <a:cubicBezTo>
                                    <a:pt x="6" y="68"/>
                                    <a:pt x="5" y="67"/>
                                    <a:pt x="4" y="66"/>
                                  </a:cubicBezTo>
                                  <a:cubicBezTo>
                                    <a:pt x="3" y="66"/>
                                    <a:pt x="2" y="65"/>
                                    <a:pt x="1" y="65"/>
                                  </a:cubicBezTo>
                                  <a:cubicBezTo>
                                    <a:pt x="1" y="64"/>
                                    <a:pt x="1" y="64"/>
                                    <a:pt x="0" y="63"/>
                                  </a:cubicBezTo>
                                  <a:cubicBezTo>
                                    <a:pt x="0" y="62"/>
                                    <a:pt x="0" y="61"/>
                                    <a:pt x="0" y="60"/>
                                  </a:cubicBezTo>
                                  <a:cubicBezTo>
                                    <a:pt x="0" y="60"/>
                                    <a:pt x="0" y="59"/>
                                    <a:pt x="0" y="59"/>
                                  </a:cubicBezTo>
                                  <a:cubicBezTo>
                                    <a:pt x="0" y="58"/>
                                    <a:pt x="0" y="58"/>
                                    <a:pt x="0" y="57"/>
                                  </a:cubicBezTo>
                                  <a:cubicBezTo>
                                    <a:pt x="1" y="57"/>
                                    <a:pt x="1" y="57"/>
                                    <a:pt x="1" y="57"/>
                                  </a:cubicBezTo>
                                  <a:cubicBezTo>
                                    <a:pt x="1" y="56"/>
                                    <a:pt x="1" y="56"/>
                                    <a:pt x="2" y="56"/>
                                  </a:cubicBezTo>
                                  <a:cubicBezTo>
                                    <a:pt x="2" y="56"/>
                                    <a:pt x="3" y="57"/>
                                    <a:pt x="4" y="57"/>
                                  </a:cubicBezTo>
                                  <a:cubicBezTo>
                                    <a:pt x="5" y="58"/>
                                    <a:pt x="6" y="59"/>
                                    <a:pt x="8" y="60"/>
                                  </a:cubicBezTo>
                                  <a:cubicBezTo>
                                    <a:pt x="9" y="60"/>
                                    <a:pt x="11" y="61"/>
                                    <a:pt x="13" y="62"/>
                                  </a:cubicBezTo>
                                  <a:cubicBezTo>
                                    <a:pt x="15" y="62"/>
                                    <a:pt x="18" y="63"/>
                                    <a:pt x="20" y="63"/>
                                  </a:cubicBezTo>
                                  <a:cubicBezTo>
                                    <a:pt x="23" y="63"/>
                                    <a:pt x="24" y="62"/>
                                    <a:pt x="26" y="62"/>
                                  </a:cubicBezTo>
                                  <a:cubicBezTo>
                                    <a:pt x="28" y="62"/>
                                    <a:pt x="30" y="61"/>
                                    <a:pt x="31" y="60"/>
                                  </a:cubicBezTo>
                                  <a:cubicBezTo>
                                    <a:pt x="32" y="59"/>
                                    <a:pt x="33" y="58"/>
                                    <a:pt x="34" y="56"/>
                                  </a:cubicBezTo>
                                  <a:cubicBezTo>
                                    <a:pt x="35" y="55"/>
                                    <a:pt x="35" y="53"/>
                                    <a:pt x="35" y="51"/>
                                  </a:cubicBezTo>
                                  <a:cubicBezTo>
                                    <a:pt x="35" y="49"/>
                                    <a:pt x="35" y="47"/>
                                    <a:pt x="34" y="46"/>
                                  </a:cubicBezTo>
                                  <a:cubicBezTo>
                                    <a:pt x="33" y="45"/>
                                    <a:pt x="32" y="43"/>
                                    <a:pt x="30" y="42"/>
                                  </a:cubicBezTo>
                                  <a:cubicBezTo>
                                    <a:pt x="28" y="41"/>
                                    <a:pt x="27" y="40"/>
                                    <a:pt x="25" y="40"/>
                                  </a:cubicBezTo>
                                  <a:cubicBezTo>
                                    <a:pt x="23" y="39"/>
                                    <a:pt x="21" y="38"/>
                                    <a:pt x="19" y="37"/>
                                  </a:cubicBezTo>
                                  <a:cubicBezTo>
                                    <a:pt x="17" y="36"/>
                                    <a:pt x="15" y="35"/>
                                    <a:pt x="13" y="34"/>
                                  </a:cubicBezTo>
                                  <a:cubicBezTo>
                                    <a:pt x="11" y="33"/>
                                    <a:pt x="9" y="32"/>
                                    <a:pt x="7" y="31"/>
                                  </a:cubicBezTo>
                                  <a:cubicBezTo>
                                    <a:pt x="6" y="29"/>
                                    <a:pt x="5" y="28"/>
                                    <a:pt x="4" y="26"/>
                                  </a:cubicBezTo>
                                  <a:cubicBezTo>
                                    <a:pt x="3" y="24"/>
                                    <a:pt x="2" y="21"/>
                                    <a:pt x="2" y="18"/>
                                  </a:cubicBezTo>
                                  <a:cubicBezTo>
                                    <a:pt x="2" y="16"/>
                                    <a:pt x="3" y="14"/>
                                    <a:pt x="3" y="12"/>
                                  </a:cubicBezTo>
                                  <a:cubicBezTo>
                                    <a:pt x="4" y="10"/>
                                    <a:pt x="6" y="8"/>
                                    <a:pt x="7" y="6"/>
                                  </a:cubicBezTo>
                                  <a:cubicBezTo>
                                    <a:pt x="9" y="4"/>
                                    <a:pt x="12" y="3"/>
                                    <a:pt x="14" y="2"/>
                                  </a:cubicBezTo>
                                  <a:cubicBezTo>
                                    <a:pt x="17" y="1"/>
                                    <a:pt x="20" y="0"/>
                                    <a:pt x="24" y="0"/>
                                  </a:cubicBezTo>
                                  <a:cubicBezTo>
                                    <a:pt x="26" y="0"/>
                                    <a:pt x="27" y="0"/>
                                    <a:pt x="29" y="1"/>
                                  </a:cubicBezTo>
                                  <a:cubicBezTo>
                                    <a:pt x="31" y="1"/>
                                    <a:pt x="32" y="1"/>
                                    <a:pt x="33" y="2"/>
                                  </a:cubicBezTo>
                                  <a:cubicBezTo>
                                    <a:pt x="35" y="2"/>
                                    <a:pt x="36" y="3"/>
                                    <a:pt x="37" y="3"/>
                                  </a:cubicBezTo>
                                  <a:cubicBezTo>
                                    <a:pt x="38" y="4"/>
                                    <a:pt x="38" y="4"/>
                                    <a:pt x="39" y="4"/>
                                  </a:cubicBezTo>
                                  <a:cubicBezTo>
                                    <a:pt x="39" y="5"/>
                                    <a:pt x="40" y="5"/>
                                    <a:pt x="40" y="5"/>
                                  </a:cubicBezTo>
                                  <a:cubicBezTo>
                                    <a:pt x="40" y="6"/>
                                    <a:pt x="40" y="6"/>
                                    <a:pt x="40" y="6"/>
                                  </a:cubicBezTo>
                                  <a:cubicBezTo>
                                    <a:pt x="40" y="7"/>
                                    <a:pt x="40" y="7"/>
                                    <a:pt x="40" y="7"/>
                                  </a:cubicBezTo>
                                  <a:cubicBezTo>
                                    <a:pt x="40" y="8"/>
                                    <a:pt x="40" y="8"/>
                                    <a:pt x="40" y="9"/>
                                  </a:cubicBezTo>
                                  <a:cubicBezTo>
                                    <a:pt x="40" y="9"/>
                                    <a:pt x="40" y="10"/>
                                    <a:pt x="40" y="10"/>
                                  </a:cubicBezTo>
                                  <a:cubicBezTo>
                                    <a:pt x="40" y="11"/>
                                    <a:pt x="40" y="11"/>
                                    <a:pt x="40" y="11"/>
                                  </a:cubicBezTo>
                                  <a:cubicBezTo>
                                    <a:pt x="40" y="12"/>
                                    <a:pt x="40" y="12"/>
                                    <a:pt x="40" y="12"/>
                                  </a:cubicBezTo>
                                  <a:cubicBezTo>
                                    <a:pt x="39" y="12"/>
                                    <a:pt x="39" y="12"/>
                                    <a:pt x="39" y="12"/>
                                  </a:cubicBezTo>
                                  <a:cubicBezTo>
                                    <a:pt x="38" y="12"/>
                                    <a:pt x="38" y="12"/>
                                    <a:pt x="37" y="12"/>
                                  </a:cubicBezTo>
                                  <a:cubicBezTo>
                                    <a:pt x="36" y="11"/>
                                    <a:pt x="35" y="11"/>
                                    <a:pt x="34" y="10"/>
                                  </a:cubicBezTo>
                                  <a:cubicBezTo>
                                    <a:pt x="33" y="9"/>
                                    <a:pt x="31" y="9"/>
                                    <a:pt x="30" y="8"/>
                                  </a:cubicBezTo>
                                  <a:cubicBezTo>
                                    <a:pt x="28" y="8"/>
                                    <a:pt x="26" y="7"/>
                                    <a:pt x="24" y="7"/>
                                  </a:cubicBezTo>
                                  <a:cubicBezTo>
                                    <a:pt x="21" y="7"/>
                                    <a:pt x="20" y="8"/>
                                    <a:pt x="18" y="8"/>
                                  </a:cubicBezTo>
                                  <a:cubicBezTo>
                                    <a:pt x="16" y="9"/>
                                    <a:pt x="15" y="9"/>
                                    <a:pt x="14" y="10"/>
                                  </a:cubicBezTo>
                                  <a:cubicBezTo>
                                    <a:pt x="13" y="11"/>
                                    <a:pt x="12" y="13"/>
                                    <a:pt x="11" y="14"/>
                                  </a:cubicBezTo>
                                  <a:cubicBezTo>
                                    <a:pt x="11" y="15"/>
                                    <a:pt x="10" y="16"/>
                                    <a:pt x="10" y="18"/>
                                  </a:cubicBezTo>
                                  <a:cubicBezTo>
                                    <a:pt x="10" y="20"/>
                                    <a:pt x="11" y="22"/>
                                    <a:pt x="12" y="23"/>
                                  </a:cubicBezTo>
                                  <a:cubicBezTo>
                                    <a:pt x="13" y="25"/>
                                    <a:pt x="14" y="26"/>
                                    <a:pt x="16" y="27"/>
                                  </a:cubicBezTo>
                                  <a:cubicBezTo>
                                    <a:pt x="17" y="28"/>
                                    <a:pt x="19" y="29"/>
                                    <a:pt x="21" y="30"/>
                                  </a:cubicBezTo>
                                  <a:cubicBezTo>
                                    <a:pt x="23" y="31"/>
                                    <a:pt x="25" y="31"/>
                                    <a:pt x="27" y="32"/>
                                  </a:cubicBezTo>
                                  <a:cubicBezTo>
                                    <a:pt x="29" y="33"/>
                                    <a:pt x="31" y="34"/>
                                    <a:pt x="33" y="35"/>
                                  </a:cubicBezTo>
                                  <a:cubicBezTo>
                                    <a:pt x="35" y="36"/>
                                    <a:pt x="37" y="37"/>
                                    <a:pt x="38" y="38"/>
                                  </a:cubicBezTo>
                                  <a:cubicBezTo>
                                    <a:pt x="40" y="40"/>
                                    <a:pt x="41" y="41"/>
                                    <a:pt x="42" y="43"/>
                                  </a:cubicBezTo>
                                  <a:cubicBezTo>
                                    <a:pt x="43" y="45"/>
                                    <a:pt x="44" y="48"/>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g:wgp>
                      <wps:wsp>
                        <wps:cNvPr id="208" name="Freeform 206"/>
                        <wps:cNvSpPr>
                          <a:spLocks noEditPoints="1"/>
                        </wps:cNvSpPr>
                        <wps:spPr bwMode="auto">
                          <a:xfrm>
                            <a:off x="2047240" y="1920240"/>
                            <a:ext cx="38735" cy="46990"/>
                          </a:xfrm>
                          <a:custGeom>
                            <a:avLst/>
                            <a:gdLst>
                              <a:gd name="T0" fmla="*/ 57 w 57"/>
                              <a:gd name="T1" fmla="*/ 32 h 70"/>
                              <a:gd name="T2" fmla="*/ 57 w 57"/>
                              <a:gd name="T3" fmla="*/ 32 h 70"/>
                              <a:gd name="T4" fmla="*/ 55 w 57"/>
                              <a:gd name="T5" fmla="*/ 35 h 70"/>
                              <a:gd name="T6" fmla="*/ 53 w 57"/>
                              <a:gd name="T7" fmla="*/ 36 h 70"/>
                              <a:gd name="T8" fmla="*/ 9 w 57"/>
                              <a:gd name="T9" fmla="*/ 36 h 70"/>
                              <a:gd name="T10" fmla="*/ 10 w 57"/>
                              <a:gd name="T11" fmla="*/ 47 h 70"/>
                              <a:gd name="T12" fmla="*/ 14 w 57"/>
                              <a:gd name="T13" fmla="*/ 56 h 70"/>
                              <a:gd name="T14" fmla="*/ 21 w 57"/>
                              <a:gd name="T15" fmla="*/ 61 h 70"/>
                              <a:gd name="T16" fmla="*/ 32 w 57"/>
                              <a:gd name="T17" fmla="*/ 63 h 70"/>
                              <a:gd name="T18" fmla="*/ 40 w 57"/>
                              <a:gd name="T19" fmla="*/ 62 h 70"/>
                              <a:gd name="T20" fmla="*/ 46 w 57"/>
                              <a:gd name="T21" fmla="*/ 60 h 70"/>
                              <a:gd name="T22" fmla="*/ 50 w 57"/>
                              <a:gd name="T23" fmla="*/ 58 h 70"/>
                              <a:gd name="T24" fmla="*/ 52 w 57"/>
                              <a:gd name="T25" fmla="*/ 58 h 70"/>
                              <a:gd name="T26" fmla="*/ 53 w 57"/>
                              <a:gd name="T27" fmla="*/ 58 h 70"/>
                              <a:gd name="T28" fmla="*/ 54 w 57"/>
                              <a:gd name="T29" fmla="*/ 59 h 70"/>
                              <a:gd name="T30" fmla="*/ 54 w 57"/>
                              <a:gd name="T31" fmla="*/ 60 h 70"/>
                              <a:gd name="T32" fmla="*/ 54 w 57"/>
                              <a:gd name="T33" fmla="*/ 61 h 70"/>
                              <a:gd name="T34" fmla="*/ 54 w 57"/>
                              <a:gd name="T35" fmla="*/ 62 h 70"/>
                              <a:gd name="T36" fmla="*/ 54 w 57"/>
                              <a:gd name="T37" fmla="*/ 63 h 70"/>
                              <a:gd name="T38" fmla="*/ 54 w 57"/>
                              <a:gd name="T39" fmla="*/ 64 h 70"/>
                              <a:gd name="T40" fmla="*/ 53 w 57"/>
                              <a:gd name="T41" fmla="*/ 65 h 70"/>
                              <a:gd name="T42" fmla="*/ 51 w 57"/>
                              <a:gd name="T43" fmla="*/ 66 h 70"/>
                              <a:gd name="T44" fmla="*/ 46 w 57"/>
                              <a:gd name="T45" fmla="*/ 68 h 70"/>
                              <a:gd name="T46" fmla="*/ 39 w 57"/>
                              <a:gd name="T47" fmla="*/ 69 h 70"/>
                              <a:gd name="T48" fmla="*/ 31 w 57"/>
                              <a:gd name="T49" fmla="*/ 70 h 70"/>
                              <a:gd name="T50" fmla="*/ 17 w 57"/>
                              <a:gd name="T51" fmla="*/ 68 h 70"/>
                              <a:gd name="T52" fmla="*/ 8 w 57"/>
                              <a:gd name="T53" fmla="*/ 61 h 70"/>
                              <a:gd name="T54" fmla="*/ 2 w 57"/>
                              <a:gd name="T55" fmla="*/ 50 h 70"/>
                              <a:gd name="T56" fmla="*/ 0 w 57"/>
                              <a:gd name="T57" fmla="*/ 35 h 70"/>
                              <a:gd name="T58" fmla="*/ 2 w 57"/>
                              <a:gd name="T59" fmla="*/ 21 h 70"/>
                              <a:gd name="T60" fmla="*/ 8 w 57"/>
                              <a:gd name="T61" fmla="*/ 10 h 70"/>
                              <a:gd name="T62" fmla="*/ 17 w 57"/>
                              <a:gd name="T63" fmla="*/ 3 h 70"/>
                              <a:gd name="T64" fmla="*/ 29 w 57"/>
                              <a:gd name="T65" fmla="*/ 0 h 70"/>
                              <a:gd name="T66" fmla="*/ 42 w 57"/>
                              <a:gd name="T67" fmla="*/ 3 h 70"/>
                              <a:gd name="T68" fmla="*/ 50 w 57"/>
                              <a:gd name="T69" fmla="*/ 9 h 70"/>
                              <a:gd name="T70" fmla="*/ 55 w 57"/>
                              <a:gd name="T71" fmla="*/ 19 h 70"/>
                              <a:gd name="T72" fmla="*/ 57 w 57"/>
                              <a:gd name="T73" fmla="*/ 30 h 70"/>
                              <a:gd name="T74" fmla="*/ 57 w 57"/>
                              <a:gd name="T75" fmla="*/ 32 h 70"/>
                              <a:gd name="T76" fmla="*/ 48 w 57"/>
                              <a:gd name="T77" fmla="*/ 29 h 70"/>
                              <a:gd name="T78" fmla="*/ 48 w 57"/>
                              <a:gd name="T79" fmla="*/ 29 h 70"/>
                              <a:gd name="T80" fmla="*/ 43 w 57"/>
                              <a:gd name="T81" fmla="*/ 13 h 70"/>
                              <a:gd name="T82" fmla="*/ 29 w 57"/>
                              <a:gd name="T83" fmla="*/ 8 h 70"/>
                              <a:gd name="T84" fmla="*/ 20 w 57"/>
                              <a:gd name="T85" fmla="*/ 9 h 70"/>
                              <a:gd name="T86" fmla="*/ 14 w 57"/>
                              <a:gd name="T87" fmla="*/ 14 h 70"/>
                              <a:gd name="T88" fmla="*/ 10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4"/>
                                  <a:pt x="56" y="35"/>
                                  <a:pt x="55" y="35"/>
                                </a:cubicBezTo>
                                <a:cubicBezTo>
                                  <a:pt x="54" y="36"/>
                                  <a:pt x="54" y="36"/>
                                  <a:pt x="53" y="36"/>
                                </a:cubicBezTo>
                                <a:lnTo>
                                  <a:pt x="9" y="36"/>
                                </a:lnTo>
                                <a:cubicBezTo>
                                  <a:pt x="9" y="40"/>
                                  <a:pt x="9" y="44"/>
                                  <a:pt x="10" y="47"/>
                                </a:cubicBezTo>
                                <a:cubicBezTo>
                                  <a:pt x="11" y="50"/>
                                  <a:pt x="12" y="53"/>
                                  <a:pt x="14" y="56"/>
                                </a:cubicBezTo>
                                <a:cubicBezTo>
                                  <a:pt x="16" y="58"/>
                                  <a:pt x="18" y="60"/>
                                  <a:pt x="21" y="61"/>
                                </a:cubicBezTo>
                                <a:cubicBezTo>
                                  <a:pt x="24" y="62"/>
                                  <a:pt x="27" y="63"/>
                                  <a:pt x="32" y="63"/>
                                </a:cubicBezTo>
                                <a:cubicBezTo>
                                  <a:pt x="35" y="63"/>
                                  <a:pt x="37" y="62"/>
                                  <a:pt x="40" y="62"/>
                                </a:cubicBezTo>
                                <a:cubicBezTo>
                                  <a:pt x="42" y="61"/>
                                  <a:pt x="44" y="61"/>
                                  <a:pt x="46" y="60"/>
                                </a:cubicBezTo>
                                <a:cubicBezTo>
                                  <a:pt x="47" y="60"/>
                                  <a:pt x="49" y="59"/>
                                  <a:pt x="50" y="58"/>
                                </a:cubicBezTo>
                                <a:cubicBezTo>
                                  <a:pt x="51" y="58"/>
                                  <a:pt x="52" y="58"/>
                                  <a:pt x="52" y="58"/>
                                </a:cubicBezTo>
                                <a:cubicBezTo>
                                  <a:pt x="53" y="58"/>
                                  <a:pt x="53" y="58"/>
                                  <a:pt x="53" y="58"/>
                                </a:cubicBezTo>
                                <a:cubicBezTo>
                                  <a:pt x="53" y="58"/>
                                  <a:pt x="54" y="58"/>
                                  <a:pt x="54" y="59"/>
                                </a:cubicBezTo>
                                <a:cubicBezTo>
                                  <a:pt x="54" y="59"/>
                                  <a:pt x="54" y="59"/>
                                  <a:pt x="54" y="60"/>
                                </a:cubicBezTo>
                                <a:cubicBezTo>
                                  <a:pt x="54" y="60"/>
                                  <a:pt x="54" y="61"/>
                                  <a:pt x="54" y="61"/>
                                </a:cubicBezTo>
                                <a:cubicBezTo>
                                  <a:pt x="54" y="62"/>
                                  <a:pt x="54" y="62"/>
                                  <a:pt x="54" y="62"/>
                                </a:cubicBezTo>
                                <a:cubicBezTo>
                                  <a:pt x="54" y="63"/>
                                  <a:pt x="54" y="63"/>
                                  <a:pt x="54" y="63"/>
                                </a:cubicBezTo>
                                <a:cubicBezTo>
                                  <a:pt x="54" y="64"/>
                                  <a:pt x="54" y="64"/>
                                  <a:pt x="54" y="64"/>
                                </a:cubicBezTo>
                                <a:cubicBezTo>
                                  <a:pt x="53" y="64"/>
                                  <a:pt x="53" y="65"/>
                                  <a:pt x="53" y="65"/>
                                </a:cubicBezTo>
                                <a:cubicBezTo>
                                  <a:pt x="53" y="65"/>
                                  <a:pt x="52" y="65"/>
                                  <a:pt x="51" y="66"/>
                                </a:cubicBezTo>
                                <a:cubicBezTo>
                                  <a:pt x="50" y="67"/>
                                  <a:pt x="48" y="67"/>
                                  <a:pt x="46" y="68"/>
                                </a:cubicBezTo>
                                <a:cubicBezTo>
                                  <a:pt x="44" y="68"/>
                                  <a:pt x="42" y="69"/>
                                  <a:pt x="39" y="69"/>
                                </a:cubicBezTo>
                                <a:cubicBezTo>
                                  <a:pt x="36" y="70"/>
                                  <a:pt x="34" y="70"/>
                                  <a:pt x="31" y="70"/>
                                </a:cubicBezTo>
                                <a:cubicBezTo>
                                  <a:pt x="26" y="70"/>
                                  <a:pt x="21" y="69"/>
                                  <a:pt x="17" y="68"/>
                                </a:cubicBezTo>
                                <a:cubicBezTo>
                                  <a:pt x="13" y="66"/>
                                  <a:pt x="10" y="64"/>
                                  <a:pt x="8" y="61"/>
                                </a:cubicBezTo>
                                <a:cubicBezTo>
                                  <a:pt x="5" y="58"/>
                                  <a:pt x="3" y="55"/>
                                  <a:pt x="2" y="50"/>
                                </a:cubicBezTo>
                                <a:cubicBezTo>
                                  <a:pt x="0" y="46"/>
                                  <a:pt x="0" y="41"/>
                                  <a:pt x="0" y="35"/>
                                </a:cubicBezTo>
                                <a:cubicBezTo>
                                  <a:pt x="0" y="30"/>
                                  <a:pt x="0" y="25"/>
                                  <a:pt x="2" y="21"/>
                                </a:cubicBezTo>
                                <a:cubicBezTo>
                                  <a:pt x="3" y="16"/>
                                  <a:pt x="5" y="13"/>
                                  <a:pt x="8" y="10"/>
                                </a:cubicBezTo>
                                <a:cubicBezTo>
                                  <a:pt x="10" y="7"/>
                                  <a:pt x="13" y="4"/>
                                  <a:pt x="17" y="3"/>
                                </a:cubicBezTo>
                                <a:cubicBezTo>
                                  <a:pt x="21" y="1"/>
                                  <a:pt x="25" y="0"/>
                                  <a:pt x="29" y="0"/>
                                </a:cubicBezTo>
                                <a:cubicBezTo>
                                  <a:pt x="34" y="0"/>
                                  <a:pt x="38" y="1"/>
                                  <a:pt x="42" y="3"/>
                                </a:cubicBezTo>
                                <a:cubicBezTo>
                                  <a:pt x="45" y="4"/>
                                  <a:pt x="48" y="7"/>
                                  <a:pt x="50" y="9"/>
                                </a:cubicBezTo>
                                <a:cubicBezTo>
                                  <a:pt x="53" y="12"/>
                                  <a:pt x="54" y="15"/>
                                  <a:pt x="55" y="19"/>
                                </a:cubicBezTo>
                                <a:cubicBezTo>
                                  <a:pt x="56" y="22"/>
                                  <a:pt x="57" y="26"/>
                                  <a:pt x="57" y="30"/>
                                </a:cubicBezTo>
                                <a:lnTo>
                                  <a:pt x="57" y="32"/>
                                </a:lnTo>
                                <a:close/>
                                <a:moveTo>
                                  <a:pt x="48" y="29"/>
                                </a:moveTo>
                                <a:lnTo>
                                  <a:pt x="48" y="29"/>
                                </a:lnTo>
                                <a:cubicBezTo>
                                  <a:pt x="48" y="23"/>
                                  <a:pt x="46" y="17"/>
                                  <a:pt x="43" y="13"/>
                                </a:cubicBezTo>
                                <a:cubicBezTo>
                                  <a:pt x="40" y="10"/>
                                  <a:pt x="35" y="8"/>
                                  <a:pt x="29" y="8"/>
                                </a:cubicBezTo>
                                <a:cubicBezTo>
                                  <a:pt x="26" y="8"/>
                                  <a:pt x="23" y="8"/>
                                  <a:pt x="20" y="9"/>
                                </a:cubicBezTo>
                                <a:cubicBezTo>
                                  <a:pt x="18" y="11"/>
                                  <a:pt x="16" y="12"/>
                                  <a:pt x="14" y="14"/>
                                </a:cubicBezTo>
                                <a:cubicBezTo>
                                  <a:pt x="12" y="16"/>
                                  <a:pt x="11" y="19"/>
                                  <a:pt x="10" y="21"/>
                                </a:cubicBezTo>
                                <a:cubicBezTo>
                                  <a:pt x="9" y="24"/>
                                  <a:pt x="9" y="27"/>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09" name="Freeform 207"/>
                        <wps:cNvSpPr>
                          <a:spLocks/>
                        </wps:cNvSpPr>
                        <wps:spPr bwMode="auto">
                          <a:xfrm>
                            <a:off x="2101215" y="1899920"/>
                            <a:ext cx="34925" cy="66675"/>
                          </a:xfrm>
                          <a:custGeom>
                            <a:avLst/>
                            <a:gdLst>
                              <a:gd name="T0" fmla="*/ 52 w 52"/>
                              <a:gd name="T1" fmla="*/ 97 h 99"/>
                              <a:gd name="T2" fmla="*/ 52 w 52"/>
                              <a:gd name="T3" fmla="*/ 97 h 99"/>
                              <a:gd name="T4" fmla="*/ 52 w 52"/>
                              <a:gd name="T5" fmla="*/ 98 h 99"/>
                              <a:gd name="T6" fmla="*/ 51 w 52"/>
                              <a:gd name="T7" fmla="*/ 99 h 99"/>
                              <a:gd name="T8" fmla="*/ 50 w 52"/>
                              <a:gd name="T9" fmla="*/ 99 h 99"/>
                              <a:gd name="T10" fmla="*/ 48 w 52"/>
                              <a:gd name="T11" fmla="*/ 99 h 99"/>
                              <a:gd name="T12" fmla="*/ 46 w 52"/>
                              <a:gd name="T13" fmla="*/ 99 h 99"/>
                              <a:gd name="T14" fmla="*/ 45 w 52"/>
                              <a:gd name="T15" fmla="*/ 99 h 99"/>
                              <a:gd name="T16" fmla="*/ 44 w 52"/>
                              <a:gd name="T17" fmla="*/ 98 h 99"/>
                              <a:gd name="T18" fmla="*/ 44 w 52"/>
                              <a:gd name="T19" fmla="*/ 97 h 99"/>
                              <a:gd name="T20" fmla="*/ 44 w 52"/>
                              <a:gd name="T21" fmla="*/ 59 h 99"/>
                              <a:gd name="T22" fmla="*/ 43 w 52"/>
                              <a:gd name="T23" fmla="*/ 49 h 99"/>
                              <a:gd name="T24" fmla="*/ 40 w 52"/>
                              <a:gd name="T25" fmla="*/ 43 h 99"/>
                              <a:gd name="T26" fmla="*/ 35 w 52"/>
                              <a:gd name="T27" fmla="*/ 39 h 99"/>
                              <a:gd name="T28" fmla="*/ 28 w 52"/>
                              <a:gd name="T29" fmla="*/ 37 h 99"/>
                              <a:gd name="T30" fmla="*/ 19 w 52"/>
                              <a:gd name="T31" fmla="*/ 41 h 99"/>
                              <a:gd name="T32" fmla="*/ 8 w 52"/>
                              <a:gd name="T33" fmla="*/ 51 h 99"/>
                              <a:gd name="T34" fmla="*/ 8 w 52"/>
                              <a:gd name="T35" fmla="*/ 97 h 99"/>
                              <a:gd name="T36" fmla="*/ 8 w 52"/>
                              <a:gd name="T37" fmla="*/ 98 h 99"/>
                              <a:gd name="T38" fmla="*/ 7 w 52"/>
                              <a:gd name="T39" fmla="*/ 99 h 99"/>
                              <a:gd name="T40" fmla="*/ 6 w 52"/>
                              <a:gd name="T41" fmla="*/ 99 h 99"/>
                              <a:gd name="T42" fmla="*/ 4 w 52"/>
                              <a:gd name="T43" fmla="*/ 99 h 99"/>
                              <a:gd name="T44" fmla="*/ 2 w 52"/>
                              <a:gd name="T45" fmla="*/ 99 h 99"/>
                              <a:gd name="T46" fmla="*/ 1 w 52"/>
                              <a:gd name="T47" fmla="*/ 99 h 99"/>
                              <a:gd name="T48" fmla="*/ 0 w 52"/>
                              <a:gd name="T49" fmla="*/ 98 h 99"/>
                              <a:gd name="T50" fmla="*/ 0 w 52"/>
                              <a:gd name="T51" fmla="*/ 97 h 99"/>
                              <a:gd name="T52" fmla="*/ 0 w 52"/>
                              <a:gd name="T53" fmla="*/ 1 h 99"/>
                              <a:gd name="T54" fmla="*/ 0 w 52"/>
                              <a:gd name="T55" fmla="*/ 1 h 99"/>
                              <a:gd name="T56" fmla="*/ 1 w 52"/>
                              <a:gd name="T57" fmla="*/ 0 h 99"/>
                              <a:gd name="T58" fmla="*/ 2 w 52"/>
                              <a:gd name="T59" fmla="*/ 0 h 99"/>
                              <a:gd name="T60" fmla="*/ 4 w 52"/>
                              <a:gd name="T61" fmla="*/ 0 h 99"/>
                              <a:gd name="T62" fmla="*/ 6 w 52"/>
                              <a:gd name="T63" fmla="*/ 0 h 99"/>
                              <a:gd name="T64" fmla="*/ 7 w 52"/>
                              <a:gd name="T65" fmla="*/ 0 h 99"/>
                              <a:gd name="T66" fmla="*/ 8 w 52"/>
                              <a:gd name="T67" fmla="*/ 1 h 99"/>
                              <a:gd name="T68" fmla="*/ 8 w 52"/>
                              <a:gd name="T69" fmla="*/ 1 h 99"/>
                              <a:gd name="T70" fmla="*/ 8 w 52"/>
                              <a:gd name="T71" fmla="*/ 42 h 99"/>
                              <a:gd name="T72" fmla="*/ 19 w 52"/>
                              <a:gd name="T73" fmla="*/ 33 h 99"/>
                              <a:gd name="T74" fmla="*/ 29 w 52"/>
                              <a:gd name="T75" fmla="*/ 30 h 99"/>
                              <a:gd name="T76" fmla="*/ 40 w 52"/>
                              <a:gd name="T77" fmla="*/ 32 h 99"/>
                              <a:gd name="T78" fmla="*/ 47 w 52"/>
                              <a:gd name="T79" fmla="*/ 38 h 99"/>
                              <a:gd name="T80" fmla="*/ 51 w 52"/>
                              <a:gd name="T81" fmla="*/ 47 h 99"/>
                              <a:gd name="T82" fmla="*/ 52 w 52"/>
                              <a:gd name="T83" fmla="*/ 58 h 99"/>
                              <a:gd name="T84" fmla="*/ 52 w 52"/>
                              <a:gd name="T85" fmla="*/ 97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99">
                                <a:moveTo>
                                  <a:pt x="52" y="97"/>
                                </a:moveTo>
                                <a:lnTo>
                                  <a:pt x="52" y="97"/>
                                </a:lnTo>
                                <a:cubicBezTo>
                                  <a:pt x="52" y="98"/>
                                  <a:pt x="52" y="98"/>
                                  <a:pt x="52" y="98"/>
                                </a:cubicBezTo>
                                <a:cubicBezTo>
                                  <a:pt x="52" y="99"/>
                                  <a:pt x="52" y="99"/>
                                  <a:pt x="51" y="99"/>
                                </a:cubicBezTo>
                                <a:cubicBezTo>
                                  <a:pt x="51" y="99"/>
                                  <a:pt x="50" y="99"/>
                                  <a:pt x="50" y="99"/>
                                </a:cubicBezTo>
                                <a:cubicBezTo>
                                  <a:pt x="49" y="99"/>
                                  <a:pt x="49" y="99"/>
                                  <a:pt x="48" y="99"/>
                                </a:cubicBezTo>
                                <a:cubicBezTo>
                                  <a:pt x="47" y="99"/>
                                  <a:pt x="46" y="99"/>
                                  <a:pt x="46" y="99"/>
                                </a:cubicBezTo>
                                <a:cubicBezTo>
                                  <a:pt x="45" y="99"/>
                                  <a:pt x="45" y="99"/>
                                  <a:pt x="45" y="99"/>
                                </a:cubicBezTo>
                                <a:cubicBezTo>
                                  <a:pt x="44" y="99"/>
                                  <a:pt x="44" y="99"/>
                                  <a:pt x="44" y="98"/>
                                </a:cubicBezTo>
                                <a:cubicBezTo>
                                  <a:pt x="44" y="98"/>
                                  <a:pt x="44" y="98"/>
                                  <a:pt x="44" y="97"/>
                                </a:cubicBezTo>
                                <a:lnTo>
                                  <a:pt x="44" y="59"/>
                                </a:lnTo>
                                <a:cubicBezTo>
                                  <a:pt x="44" y="55"/>
                                  <a:pt x="43" y="52"/>
                                  <a:pt x="43" y="49"/>
                                </a:cubicBezTo>
                                <a:cubicBezTo>
                                  <a:pt x="42" y="47"/>
                                  <a:pt x="41" y="45"/>
                                  <a:pt x="40" y="43"/>
                                </a:cubicBezTo>
                                <a:cubicBezTo>
                                  <a:pt x="39" y="41"/>
                                  <a:pt x="37" y="40"/>
                                  <a:pt x="35" y="39"/>
                                </a:cubicBezTo>
                                <a:cubicBezTo>
                                  <a:pt x="33" y="38"/>
                                  <a:pt x="31" y="37"/>
                                  <a:pt x="28" y="37"/>
                                </a:cubicBezTo>
                                <a:cubicBezTo>
                                  <a:pt x="25" y="37"/>
                                  <a:pt x="22" y="39"/>
                                  <a:pt x="19" y="41"/>
                                </a:cubicBezTo>
                                <a:cubicBezTo>
                                  <a:pt x="15" y="43"/>
                                  <a:pt x="12" y="47"/>
                                  <a:pt x="8" y="51"/>
                                </a:cubicBezTo>
                                <a:lnTo>
                                  <a:pt x="8" y="97"/>
                                </a:lnTo>
                                <a:cubicBezTo>
                                  <a:pt x="8" y="98"/>
                                  <a:pt x="8" y="98"/>
                                  <a:pt x="8" y="98"/>
                                </a:cubicBezTo>
                                <a:cubicBezTo>
                                  <a:pt x="8" y="99"/>
                                  <a:pt x="8" y="99"/>
                                  <a:pt x="7" y="99"/>
                                </a:cubicBezTo>
                                <a:cubicBezTo>
                                  <a:pt x="7" y="99"/>
                                  <a:pt x="7" y="99"/>
                                  <a:pt x="6" y="99"/>
                                </a:cubicBezTo>
                                <a:cubicBezTo>
                                  <a:pt x="6" y="99"/>
                                  <a:pt x="5" y="99"/>
                                  <a:pt x="4" y="99"/>
                                </a:cubicBezTo>
                                <a:cubicBezTo>
                                  <a:pt x="3" y="99"/>
                                  <a:pt x="3" y="99"/>
                                  <a:pt x="2" y="99"/>
                                </a:cubicBezTo>
                                <a:cubicBezTo>
                                  <a:pt x="1" y="99"/>
                                  <a:pt x="1" y="99"/>
                                  <a:pt x="1" y="99"/>
                                </a:cubicBezTo>
                                <a:cubicBezTo>
                                  <a:pt x="0" y="99"/>
                                  <a:pt x="0" y="99"/>
                                  <a:pt x="0" y="98"/>
                                </a:cubicBezTo>
                                <a:cubicBezTo>
                                  <a:pt x="0" y="98"/>
                                  <a:pt x="0" y="98"/>
                                  <a:pt x="0" y="97"/>
                                </a:cubicBezTo>
                                <a:lnTo>
                                  <a:pt x="0" y="1"/>
                                </a:lnTo>
                                <a:cubicBezTo>
                                  <a:pt x="0" y="1"/>
                                  <a:pt x="0" y="1"/>
                                  <a:pt x="0" y="1"/>
                                </a:cubicBezTo>
                                <a:cubicBezTo>
                                  <a:pt x="0" y="0"/>
                                  <a:pt x="0" y="0"/>
                                  <a:pt x="1" y="0"/>
                                </a:cubicBezTo>
                                <a:cubicBezTo>
                                  <a:pt x="1" y="0"/>
                                  <a:pt x="1" y="0"/>
                                  <a:pt x="2" y="0"/>
                                </a:cubicBezTo>
                                <a:cubicBezTo>
                                  <a:pt x="3" y="0"/>
                                  <a:pt x="3" y="0"/>
                                  <a:pt x="4" y="0"/>
                                </a:cubicBezTo>
                                <a:cubicBezTo>
                                  <a:pt x="5" y="0"/>
                                  <a:pt x="6" y="0"/>
                                  <a:pt x="6" y="0"/>
                                </a:cubicBezTo>
                                <a:cubicBezTo>
                                  <a:pt x="7" y="0"/>
                                  <a:pt x="7" y="0"/>
                                  <a:pt x="7" y="0"/>
                                </a:cubicBezTo>
                                <a:cubicBezTo>
                                  <a:pt x="8" y="0"/>
                                  <a:pt x="8" y="0"/>
                                  <a:pt x="8" y="1"/>
                                </a:cubicBezTo>
                                <a:cubicBezTo>
                                  <a:pt x="8" y="1"/>
                                  <a:pt x="8" y="1"/>
                                  <a:pt x="8" y="1"/>
                                </a:cubicBezTo>
                                <a:lnTo>
                                  <a:pt x="8" y="42"/>
                                </a:lnTo>
                                <a:cubicBezTo>
                                  <a:pt x="12" y="38"/>
                                  <a:pt x="15" y="35"/>
                                  <a:pt x="19" y="33"/>
                                </a:cubicBezTo>
                                <a:cubicBezTo>
                                  <a:pt x="22" y="31"/>
                                  <a:pt x="26" y="30"/>
                                  <a:pt x="29" y="30"/>
                                </a:cubicBezTo>
                                <a:cubicBezTo>
                                  <a:pt x="34" y="30"/>
                                  <a:pt x="37" y="31"/>
                                  <a:pt x="40" y="32"/>
                                </a:cubicBezTo>
                                <a:cubicBezTo>
                                  <a:pt x="43" y="34"/>
                                  <a:pt x="45" y="36"/>
                                  <a:pt x="47" y="38"/>
                                </a:cubicBezTo>
                                <a:cubicBezTo>
                                  <a:pt x="49" y="41"/>
                                  <a:pt x="50" y="43"/>
                                  <a:pt x="51" y="47"/>
                                </a:cubicBezTo>
                                <a:cubicBezTo>
                                  <a:pt x="52" y="50"/>
                                  <a:pt x="52" y="54"/>
                                  <a:pt x="52" y="58"/>
                                </a:cubicBezTo>
                                <a:lnTo>
                                  <a:pt x="52" y="9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0" name="Freeform 208"/>
                        <wps:cNvSpPr>
                          <a:spLocks noEditPoints="1"/>
                        </wps:cNvSpPr>
                        <wps:spPr bwMode="auto">
                          <a:xfrm>
                            <a:off x="2151380" y="1920240"/>
                            <a:ext cx="41910" cy="46990"/>
                          </a:xfrm>
                          <a:custGeom>
                            <a:avLst/>
                            <a:gdLst>
                              <a:gd name="T0" fmla="*/ 62 w 62"/>
                              <a:gd name="T1" fmla="*/ 35 h 70"/>
                              <a:gd name="T2" fmla="*/ 62 w 62"/>
                              <a:gd name="T3" fmla="*/ 35 h 70"/>
                              <a:gd name="T4" fmla="*/ 60 w 62"/>
                              <a:gd name="T5" fmla="*/ 49 h 70"/>
                              <a:gd name="T6" fmla="*/ 54 w 62"/>
                              <a:gd name="T7" fmla="*/ 60 h 70"/>
                              <a:gd name="T8" fmla="*/ 44 w 62"/>
                              <a:gd name="T9" fmla="*/ 67 h 70"/>
                              <a:gd name="T10" fmla="*/ 30 w 62"/>
                              <a:gd name="T11" fmla="*/ 70 h 70"/>
                              <a:gd name="T12" fmla="*/ 17 w 62"/>
                              <a:gd name="T13" fmla="*/ 68 h 70"/>
                              <a:gd name="T14" fmla="*/ 7 w 62"/>
                              <a:gd name="T15" fmla="*/ 61 h 70"/>
                              <a:gd name="T16" fmla="*/ 2 w 62"/>
                              <a:gd name="T17" fmla="*/ 50 h 70"/>
                              <a:gd name="T18" fmla="*/ 0 w 62"/>
                              <a:gd name="T19" fmla="*/ 36 h 70"/>
                              <a:gd name="T20" fmla="*/ 2 w 62"/>
                              <a:gd name="T21" fmla="*/ 22 h 70"/>
                              <a:gd name="T22" fmla="*/ 8 w 62"/>
                              <a:gd name="T23" fmla="*/ 10 h 70"/>
                              <a:gd name="T24" fmla="*/ 17 w 62"/>
                              <a:gd name="T25" fmla="*/ 3 h 70"/>
                              <a:gd name="T26" fmla="*/ 31 w 62"/>
                              <a:gd name="T27" fmla="*/ 0 h 70"/>
                              <a:gd name="T28" fmla="*/ 45 w 62"/>
                              <a:gd name="T29" fmla="*/ 3 h 70"/>
                              <a:gd name="T30" fmla="*/ 54 w 62"/>
                              <a:gd name="T31" fmla="*/ 9 h 70"/>
                              <a:gd name="T32" fmla="*/ 60 w 62"/>
                              <a:gd name="T33" fmla="*/ 20 h 70"/>
                              <a:gd name="T34" fmla="*/ 62 w 62"/>
                              <a:gd name="T35" fmla="*/ 35 h 70"/>
                              <a:gd name="T36" fmla="*/ 62 w 62"/>
                              <a:gd name="T37" fmla="*/ 35 h 70"/>
                              <a:gd name="T38" fmla="*/ 53 w 62"/>
                              <a:gd name="T39" fmla="*/ 35 h 70"/>
                              <a:gd name="T40" fmla="*/ 53 w 62"/>
                              <a:gd name="T41" fmla="*/ 35 h 70"/>
                              <a:gd name="T42" fmla="*/ 52 w 62"/>
                              <a:gd name="T43" fmla="*/ 25 h 70"/>
                              <a:gd name="T44" fmla="*/ 48 w 62"/>
                              <a:gd name="T45" fmla="*/ 16 h 70"/>
                              <a:gd name="T46" fmla="*/ 41 w 62"/>
                              <a:gd name="T47" fmla="*/ 10 h 70"/>
                              <a:gd name="T48" fmla="*/ 31 w 62"/>
                              <a:gd name="T49" fmla="*/ 8 h 70"/>
                              <a:gd name="T50" fmla="*/ 21 w 62"/>
                              <a:gd name="T51" fmla="*/ 10 h 70"/>
                              <a:gd name="T52" fmla="*/ 14 w 62"/>
                              <a:gd name="T53" fmla="*/ 16 h 70"/>
                              <a:gd name="T54" fmla="*/ 10 w 62"/>
                              <a:gd name="T55" fmla="*/ 24 h 70"/>
                              <a:gd name="T56" fmla="*/ 9 w 62"/>
                              <a:gd name="T57" fmla="*/ 35 h 70"/>
                              <a:gd name="T58" fmla="*/ 10 w 62"/>
                              <a:gd name="T59" fmla="*/ 46 h 70"/>
                              <a:gd name="T60" fmla="*/ 13 w 62"/>
                              <a:gd name="T61" fmla="*/ 54 h 70"/>
                              <a:gd name="T62" fmla="*/ 20 w 62"/>
                              <a:gd name="T63" fmla="*/ 60 h 70"/>
                              <a:gd name="T64" fmla="*/ 30 w 62"/>
                              <a:gd name="T65" fmla="*/ 63 h 70"/>
                              <a:gd name="T66" fmla="*/ 40 w 62"/>
                              <a:gd name="T67" fmla="*/ 60 h 70"/>
                              <a:gd name="T68" fmla="*/ 47 w 62"/>
                              <a:gd name="T69" fmla="*/ 55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5"/>
                                </a:moveTo>
                                <a:lnTo>
                                  <a:pt x="62" y="35"/>
                                </a:lnTo>
                                <a:cubicBezTo>
                                  <a:pt x="62" y="40"/>
                                  <a:pt x="61" y="44"/>
                                  <a:pt x="60" y="49"/>
                                </a:cubicBezTo>
                                <a:cubicBezTo>
                                  <a:pt x="58" y="53"/>
                                  <a:pt x="56" y="57"/>
                                  <a:pt x="54" y="60"/>
                                </a:cubicBezTo>
                                <a:cubicBezTo>
                                  <a:pt x="51" y="63"/>
                                  <a:pt x="48" y="66"/>
                                  <a:pt x="44" y="67"/>
                                </a:cubicBezTo>
                                <a:cubicBezTo>
                                  <a:pt x="40" y="69"/>
                                  <a:pt x="35" y="70"/>
                                  <a:pt x="30" y="70"/>
                                </a:cubicBezTo>
                                <a:cubicBezTo>
                                  <a:pt x="25" y="70"/>
                                  <a:pt x="21" y="69"/>
                                  <a:pt x="17" y="68"/>
                                </a:cubicBezTo>
                                <a:cubicBezTo>
                                  <a:pt x="13" y="66"/>
                                  <a:pt x="10" y="64"/>
                                  <a:pt x="7" y="61"/>
                                </a:cubicBezTo>
                                <a:cubicBezTo>
                                  <a:pt x="5" y="58"/>
                                  <a:pt x="3" y="54"/>
                                  <a:pt x="2" y="50"/>
                                </a:cubicBezTo>
                                <a:cubicBezTo>
                                  <a:pt x="0" y="46"/>
                                  <a:pt x="0" y="41"/>
                                  <a:pt x="0" y="36"/>
                                </a:cubicBezTo>
                                <a:cubicBezTo>
                                  <a:pt x="0" y="31"/>
                                  <a:pt x="0" y="26"/>
                                  <a:pt x="2" y="22"/>
                                </a:cubicBezTo>
                                <a:cubicBezTo>
                                  <a:pt x="3" y="17"/>
                                  <a:pt x="5" y="13"/>
                                  <a:pt x="8" y="10"/>
                                </a:cubicBezTo>
                                <a:cubicBezTo>
                                  <a:pt x="10" y="7"/>
                                  <a:pt x="14" y="5"/>
                                  <a:pt x="17" y="3"/>
                                </a:cubicBezTo>
                                <a:cubicBezTo>
                                  <a:pt x="21" y="1"/>
                                  <a:pt x="26" y="0"/>
                                  <a:pt x="31" y="0"/>
                                </a:cubicBezTo>
                                <a:cubicBezTo>
                                  <a:pt x="36" y="0"/>
                                  <a:pt x="41" y="1"/>
                                  <a:pt x="45" y="3"/>
                                </a:cubicBezTo>
                                <a:cubicBezTo>
                                  <a:pt x="48" y="4"/>
                                  <a:pt x="51" y="7"/>
                                  <a:pt x="54" y="9"/>
                                </a:cubicBezTo>
                                <a:cubicBezTo>
                                  <a:pt x="56" y="12"/>
                                  <a:pt x="58" y="16"/>
                                  <a:pt x="60" y="20"/>
                                </a:cubicBezTo>
                                <a:cubicBezTo>
                                  <a:pt x="61" y="25"/>
                                  <a:pt x="62" y="29"/>
                                  <a:pt x="62" y="35"/>
                                </a:cubicBezTo>
                                <a:lnTo>
                                  <a:pt x="62" y="35"/>
                                </a:lnTo>
                                <a:close/>
                                <a:moveTo>
                                  <a:pt x="53" y="35"/>
                                </a:moveTo>
                                <a:lnTo>
                                  <a:pt x="53" y="35"/>
                                </a:lnTo>
                                <a:cubicBezTo>
                                  <a:pt x="53" y="32"/>
                                  <a:pt x="52" y="28"/>
                                  <a:pt x="52" y="25"/>
                                </a:cubicBezTo>
                                <a:cubicBezTo>
                                  <a:pt x="51" y="22"/>
                                  <a:pt x="50" y="19"/>
                                  <a:pt x="48" y="16"/>
                                </a:cubicBezTo>
                                <a:cubicBezTo>
                                  <a:pt x="46" y="14"/>
                                  <a:pt x="44" y="11"/>
                                  <a:pt x="41" y="10"/>
                                </a:cubicBezTo>
                                <a:cubicBezTo>
                                  <a:pt x="38" y="8"/>
                                  <a:pt x="35" y="8"/>
                                  <a:pt x="31" y="8"/>
                                </a:cubicBezTo>
                                <a:cubicBezTo>
                                  <a:pt x="27" y="8"/>
                                  <a:pt x="24" y="8"/>
                                  <a:pt x="21" y="10"/>
                                </a:cubicBezTo>
                                <a:cubicBezTo>
                                  <a:pt x="18" y="11"/>
                                  <a:pt x="16" y="13"/>
                                  <a:pt x="14" y="16"/>
                                </a:cubicBezTo>
                                <a:cubicBezTo>
                                  <a:pt x="12" y="18"/>
                                  <a:pt x="11" y="21"/>
                                  <a:pt x="10" y="24"/>
                                </a:cubicBezTo>
                                <a:cubicBezTo>
                                  <a:pt x="9" y="28"/>
                                  <a:pt x="9" y="31"/>
                                  <a:pt x="9" y="35"/>
                                </a:cubicBezTo>
                                <a:cubicBezTo>
                                  <a:pt x="9" y="39"/>
                                  <a:pt x="9" y="42"/>
                                  <a:pt x="10" y="46"/>
                                </a:cubicBezTo>
                                <a:cubicBezTo>
                                  <a:pt x="10" y="49"/>
                                  <a:pt x="12" y="52"/>
                                  <a:pt x="13" y="54"/>
                                </a:cubicBezTo>
                                <a:cubicBezTo>
                                  <a:pt x="15" y="57"/>
                                  <a:pt x="17" y="59"/>
                                  <a:pt x="20" y="60"/>
                                </a:cubicBezTo>
                                <a:cubicBezTo>
                                  <a:pt x="23" y="62"/>
                                  <a:pt x="26" y="63"/>
                                  <a:pt x="30" y="63"/>
                                </a:cubicBezTo>
                                <a:cubicBezTo>
                                  <a:pt x="34" y="63"/>
                                  <a:pt x="38" y="62"/>
                                  <a:pt x="40" y="60"/>
                                </a:cubicBezTo>
                                <a:cubicBezTo>
                                  <a:pt x="43" y="59"/>
                                  <a:pt x="46" y="57"/>
                                  <a:pt x="47" y="55"/>
                                </a:cubicBezTo>
                                <a:cubicBezTo>
                                  <a:pt x="49" y="52"/>
                                  <a:pt x="50" y="49"/>
                                  <a:pt x="51"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1" name="Freeform 209"/>
                        <wps:cNvSpPr>
                          <a:spLocks/>
                        </wps:cNvSpPr>
                        <wps:spPr bwMode="auto">
                          <a:xfrm>
                            <a:off x="2207895" y="1899920"/>
                            <a:ext cx="6350" cy="66675"/>
                          </a:xfrm>
                          <a:custGeom>
                            <a:avLst/>
                            <a:gdLst>
                              <a:gd name="T0" fmla="*/ 9 w 9"/>
                              <a:gd name="T1" fmla="*/ 97 h 99"/>
                              <a:gd name="T2" fmla="*/ 9 w 9"/>
                              <a:gd name="T3" fmla="*/ 97 h 99"/>
                              <a:gd name="T4" fmla="*/ 9 w 9"/>
                              <a:gd name="T5" fmla="*/ 98 h 99"/>
                              <a:gd name="T6" fmla="*/ 8 w 9"/>
                              <a:gd name="T7" fmla="*/ 99 h 99"/>
                              <a:gd name="T8" fmla="*/ 7 w 9"/>
                              <a:gd name="T9" fmla="*/ 99 h 99"/>
                              <a:gd name="T10" fmla="*/ 5 w 9"/>
                              <a:gd name="T11" fmla="*/ 99 h 99"/>
                              <a:gd name="T12" fmla="*/ 3 w 9"/>
                              <a:gd name="T13" fmla="*/ 99 h 99"/>
                              <a:gd name="T14" fmla="*/ 1 w 9"/>
                              <a:gd name="T15" fmla="*/ 99 h 99"/>
                              <a:gd name="T16" fmla="*/ 1 w 9"/>
                              <a:gd name="T17" fmla="*/ 98 h 99"/>
                              <a:gd name="T18" fmla="*/ 0 w 9"/>
                              <a:gd name="T19" fmla="*/ 97 h 99"/>
                              <a:gd name="T20" fmla="*/ 0 w 9"/>
                              <a:gd name="T21" fmla="*/ 1 h 99"/>
                              <a:gd name="T22" fmla="*/ 1 w 9"/>
                              <a:gd name="T23" fmla="*/ 1 h 99"/>
                              <a:gd name="T24" fmla="*/ 1 w 9"/>
                              <a:gd name="T25" fmla="*/ 0 h 99"/>
                              <a:gd name="T26" fmla="*/ 3 w 9"/>
                              <a:gd name="T27" fmla="*/ 0 h 99"/>
                              <a:gd name="T28" fmla="*/ 5 w 9"/>
                              <a:gd name="T29" fmla="*/ 0 h 99"/>
                              <a:gd name="T30" fmla="*/ 7 w 9"/>
                              <a:gd name="T31" fmla="*/ 0 h 99"/>
                              <a:gd name="T32" fmla="*/ 8 w 9"/>
                              <a:gd name="T33" fmla="*/ 0 h 99"/>
                              <a:gd name="T34" fmla="*/ 9 w 9"/>
                              <a:gd name="T35" fmla="*/ 1 h 99"/>
                              <a:gd name="T36" fmla="*/ 9 w 9"/>
                              <a:gd name="T37" fmla="*/ 1 h 99"/>
                              <a:gd name="T38" fmla="*/ 9 w 9"/>
                              <a:gd name="T39" fmla="*/ 97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99">
                                <a:moveTo>
                                  <a:pt x="9" y="97"/>
                                </a:moveTo>
                                <a:lnTo>
                                  <a:pt x="9" y="97"/>
                                </a:lnTo>
                                <a:cubicBezTo>
                                  <a:pt x="9" y="98"/>
                                  <a:pt x="9" y="98"/>
                                  <a:pt x="9" y="98"/>
                                </a:cubicBezTo>
                                <a:cubicBezTo>
                                  <a:pt x="9" y="99"/>
                                  <a:pt x="8" y="99"/>
                                  <a:pt x="8" y="99"/>
                                </a:cubicBezTo>
                                <a:cubicBezTo>
                                  <a:pt x="8" y="99"/>
                                  <a:pt x="7" y="99"/>
                                  <a:pt x="7" y="99"/>
                                </a:cubicBezTo>
                                <a:cubicBezTo>
                                  <a:pt x="6" y="99"/>
                                  <a:pt x="5" y="99"/>
                                  <a:pt x="5" y="99"/>
                                </a:cubicBezTo>
                                <a:cubicBezTo>
                                  <a:pt x="4" y="99"/>
                                  <a:pt x="3" y="99"/>
                                  <a:pt x="3" y="99"/>
                                </a:cubicBezTo>
                                <a:cubicBezTo>
                                  <a:pt x="2" y="99"/>
                                  <a:pt x="2" y="99"/>
                                  <a:pt x="1" y="99"/>
                                </a:cubicBezTo>
                                <a:cubicBezTo>
                                  <a:pt x="1" y="99"/>
                                  <a:pt x="1" y="99"/>
                                  <a:pt x="1" y="98"/>
                                </a:cubicBezTo>
                                <a:cubicBezTo>
                                  <a:pt x="0" y="98"/>
                                  <a:pt x="0" y="98"/>
                                  <a:pt x="0" y="97"/>
                                </a:cubicBezTo>
                                <a:lnTo>
                                  <a:pt x="0" y="1"/>
                                </a:lnTo>
                                <a:cubicBezTo>
                                  <a:pt x="0" y="1"/>
                                  <a:pt x="0" y="1"/>
                                  <a:pt x="1" y="1"/>
                                </a:cubicBezTo>
                                <a:cubicBezTo>
                                  <a:pt x="1" y="0"/>
                                  <a:pt x="1" y="0"/>
                                  <a:pt x="1" y="0"/>
                                </a:cubicBezTo>
                                <a:cubicBezTo>
                                  <a:pt x="2" y="0"/>
                                  <a:pt x="2" y="0"/>
                                  <a:pt x="3" y="0"/>
                                </a:cubicBezTo>
                                <a:cubicBezTo>
                                  <a:pt x="3" y="0"/>
                                  <a:pt x="4" y="0"/>
                                  <a:pt x="5" y="0"/>
                                </a:cubicBezTo>
                                <a:cubicBezTo>
                                  <a:pt x="5" y="0"/>
                                  <a:pt x="6" y="0"/>
                                  <a:pt x="7" y="0"/>
                                </a:cubicBezTo>
                                <a:cubicBezTo>
                                  <a:pt x="7" y="0"/>
                                  <a:pt x="8" y="0"/>
                                  <a:pt x="8" y="0"/>
                                </a:cubicBezTo>
                                <a:cubicBezTo>
                                  <a:pt x="8" y="0"/>
                                  <a:pt x="9" y="0"/>
                                  <a:pt x="9" y="1"/>
                                </a:cubicBezTo>
                                <a:cubicBezTo>
                                  <a:pt x="9" y="1"/>
                                  <a:pt x="9" y="1"/>
                                  <a:pt x="9" y="1"/>
                                </a:cubicBezTo>
                                <a:lnTo>
                                  <a:pt x="9" y="9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2" name="Freeform 210"/>
                        <wps:cNvSpPr>
                          <a:spLocks noEditPoints="1"/>
                        </wps:cNvSpPr>
                        <wps:spPr bwMode="auto">
                          <a:xfrm>
                            <a:off x="2228215" y="1899920"/>
                            <a:ext cx="37465" cy="67310"/>
                          </a:xfrm>
                          <a:custGeom>
                            <a:avLst/>
                            <a:gdLst>
                              <a:gd name="T0" fmla="*/ 56 w 56"/>
                              <a:gd name="T1" fmla="*/ 97 h 100"/>
                              <a:gd name="T2" fmla="*/ 56 w 56"/>
                              <a:gd name="T3" fmla="*/ 97 h 100"/>
                              <a:gd name="T4" fmla="*/ 56 w 56"/>
                              <a:gd name="T5" fmla="*/ 98 h 100"/>
                              <a:gd name="T6" fmla="*/ 56 w 56"/>
                              <a:gd name="T7" fmla="*/ 99 h 100"/>
                              <a:gd name="T8" fmla="*/ 54 w 56"/>
                              <a:gd name="T9" fmla="*/ 99 h 100"/>
                              <a:gd name="T10" fmla="*/ 53 w 56"/>
                              <a:gd name="T11" fmla="*/ 99 h 100"/>
                              <a:gd name="T12" fmla="*/ 51 w 56"/>
                              <a:gd name="T13" fmla="*/ 99 h 100"/>
                              <a:gd name="T14" fmla="*/ 50 w 56"/>
                              <a:gd name="T15" fmla="*/ 99 h 100"/>
                              <a:gd name="T16" fmla="*/ 49 w 56"/>
                              <a:gd name="T17" fmla="*/ 98 h 100"/>
                              <a:gd name="T18" fmla="*/ 49 w 56"/>
                              <a:gd name="T19" fmla="*/ 97 h 100"/>
                              <a:gd name="T20" fmla="*/ 49 w 56"/>
                              <a:gd name="T21" fmla="*/ 88 h 100"/>
                              <a:gd name="T22" fmla="*/ 38 w 56"/>
                              <a:gd name="T23" fmla="*/ 97 h 100"/>
                              <a:gd name="T24" fmla="*/ 26 w 56"/>
                              <a:gd name="T25" fmla="*/ 100 h 100"/>
                              <a:gd name="T26" fmla="*/ 14 w 56"/>
                              <a:gd name="T27" fmla="*/ 97 h 100"/>
                              <a:gd name="T28" fmla="*/ 6 w 56"/>
                              <a:gd name="T29" fmla="*/ 90 h 100"/>
                              <a:gd name="T30" fmla="*/ 2 w 56"/>
                              <a:gd name="T31" fmla="*/ 79 h 100"/>
                              <a:gd name="T32" fmla="*/ 0 w 56"/>
                              <a:gd name="T33" fmla="*/ 66 h 100"/>
                              <a:gd name="T34" fmla="*/ 2 w 56"/>
                              <a:gd name="T35" fmla="*/ 51 h 100"/>
                              <a:gd name="T36" fmla="*/ 7 w 56"/>
                              <a:gd name="T37" fmla="*/ 40 h 100"/>
                              <a:gd name="T38" fmla="*/ 16 w 56"/>
                              <a:gd name="T39" fmla="*/ 33 h 100"/>
                              <a:gd name="T40" fmla="*/ 28 w 56"/>
                              <a:gd name="T41" fmla="*/ 30 h 100"/>
                              <a:gd name="T42" fmla="*/ 38 w 56"/>
                              <a:gd name="T43" fmla="*/ 33 h 100"/>
                              <a:gd name="T44" fmla="*/ 48 w 56"/>
                              <a:gd name="T45" fmla="*/ 41 h 100"/>
                              <a:gd name="T46" fmla="*/ 48 w 56"/>
                              <a:gd name="T47" fmla="*/ 2 h 100"/>
                              <a:gd name="T48" fmla="*/ 48 w 56"/>
                              <a:gd name="T49" fmla="*/ 1 h 100"/>
                              <a:gd name="T50" fmla="*/ 49 w 56"/>
                              <a:gd name="T51" fmla="*/ 0 h 100"/>
                              <a:gd name="T52" fmla="*/ 50 w 56"/>
                              <a:gd name="T53" fmla="*/ 0 h 100"/>
                              <a:gd name="T54" fmla="*/ 52 w 56"/>
                              <a:gd name="T55" fmla="*/ 0 h 100"/>
                              <a:gd name="T56" fmla="*/ 54 w 56"/>
                              <a:gd name="T57" fmla="*/ 0 h 100"/>
                              <a:gd name="T58" fmla="*/ 56 w 56"/>
                              <a:gd name="T59" fmla="*/ 0 h 100"/>
                              <a:gd name="T60" fmla="*/ 56 w 56"/>
                              <a:gd name="T61" fmla="*/ 1 h 100"/>
                              <a:gd name="T62" fmla="*/ 56 w 56"/>
                              <a:gd name="T63" fmla="*/ 2 h 100"/>
                              <a:gd name="T64" fmla="*/ 56 w 56"/>
                              <a:gd name="T65" fmla="*/ 97 h 100"/>
                              <a:gd name="T66" fmla="*/ 48 w 56"/>
                              <a:gd name="T67" fmla="*/ 51 h 100"/>
                              <a:gd name="T68" fmla="*/ 48 w 56"/>
                              <a:gd name="T69" fmla="*/ 51 h 100"/>
                              <a:gd name="T70" fmla="*/ 38 w 56"/>
                              <a:gd name="T71" fmla="*/ 41 h 100"/>
                              <a:gd name="T72" fmla="*/ 27 w 56"/>
                              <a:gd name="T73" fmla="*/ 38 h 100"/>
                              <a:gd name="T74" fmla="*/ 19 w 56"/>
                              <a:gd name="T75" fmla="*/ 40 h 100"/>
                              <a:gd name="T76" fmla="*/ 13 w 56"/>
                              <a:gd name="T77" fmla="*/ 46 h 100"/>
                              <a:gd name="T78" fmla="*/ 10 w 56"/>
                              <a:gd name="T79" fmla="*/ 55 h 100"/>
                              <a:gd name="T80" fmla="*/ 9 w 56"/>
                              <a:gd name="T81" fmla="*/ 65 h 100"/>
                              <a:gd name="T82" fmla="*/ 10 w 56"/>
                              <a:gd name="T83" fmla="*/ 75 h 100"/>
                              <a:gd name="T84" fmla="*/ 13 w 56"/>
                              <a:gd name="T85" fmla="*/ 84 h 100"/>
                              <a:gd name="T86" fmla="*/ 18 w 56"/>
                              <a:gd name="T87" fmla="*/ 90 h 100"/>
                              <a:gd name="T88" fmla="*/ 27 w 56"/>
                              <a:gd name="T89" fmla="*/ 93 h 100"/>
                              <a:gd name="T90" fmla="*/ 32 w 56"/>
                              <a:gd name="T91" fmla="*/ 92 h 100"/>
                              <a:gd name="T92" fmla="*/ 37 w 56"/>
                              <a:gd name="T93" fmla="*/ 90 h 100"/>
                              <a:gd name="T94" fmla="*/ 42 w 56"/>
                              <a:gd name="T95" fmla="*/ 86 h 100"/>
                              <a:gd name="T96" fmla="*/ 48 w 56"/>
                              <a:gd name="T97" fmla="*/ 79 h 100"/>
                              <a:gd name="T98" fmla="*/ 48 w 56"/>
                              <a:gd name="T99" fmla="*/ 51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0">
                                <a:moveTo>
                                  <a:pt x="56" y="97"/>
                                </a:moveTo>
                                <a:lnTo>
                                  <a:pt x="56" y="97"/>
                                </a:lnTo>
                                <a:cubicBezTo>
                                  <a:pt x="56" y="98"/>
                                  <a:pt x="56" y="98"/>
                                  <a:pt x="56" y="98"/>
                                </a:cubicBezTo>
                                <a:cubicBezTo>
                                  <a:pt x="56" y="99"/>
                                  <a:pt x="56" y="99"/>
                                  <a:pt x="56" y="99"/>
                                </a:cubicBezTo>
                                <a:cubicBezTo>
                                  <a:pt x="55" y="99"/>
                                  <a:pt x="55" y="99"/>
                                  <a:pt x="54" y="99"/>
                                </a:cubicBezTo>
                                <a:cubicBezTo>
                                  <a:pt x="54" y="99"/>
                                  <a:pt x="53" y="99"/>
                                  <a:pt x="53" y="99"/>
                                </a:cubicBezTo>
                                <a:cubicBezTo>
                                  <a:pt x="52" y="99"/>
                                  <a:pt x="51" y="99"/>
                                  <a:pt x="51" y="99"/>
                                </a:cubicBezTo>
                                <a:cubicBezTo>
                                  <a:pt x="50" y="99"/>
                                  <a:pt x="50" y="99"/>
                                  <a:pt x="50" y="99"/>
                                </a:cubicBezTo>
                                <a:cubicBezTo>
                                  <a:pt x="49" y="99"/>
                                  <a:pt x="49" y="99"/>
                                  <a:pt x="49" y="98"/>
                                </a:cubicBezTo>
                                <a:cubicBezTo>
                                  <a:pt x="49" y="98"/>
                                  <a:pt x="49" y="98"/>
                                  <a:pt x="49" y="97"/>
                                </a:cubicBezTo>
                                <a:lnTo>
                                  <a:pt x="49" y="88"/>
                                </a:lnTo>
                                <a:cubicBezTo>
                                  <a:pt x="45" y="92"/>
                                  <a:pt x="42" y="95"/>
                                  <a:pt x="38" y="97"/>
                                </a:cubicBezTo>
                                <a:cubicBezTo>
                                  <a:pt x="34" y="99"/>
                                  <a:pt x="30" y="100"/>
                                  <a:pt x="26" y="100"/>
                                </a:cubicBezTo>
                                <a:cubicBezTo>
                                  <a:pt x="21" y="100"/>
                                  <a:pt x="17" y="99"/>
                                  <a:pt x="14" y="97"/>
                                </a:cubicBezTo>
                                <a:cubicBezTo>
                                  <a:pt x="11" y="96"/>
                                  <a:pt x="8" y="93"/>
                                  <a:pt x="6" y="90"/>
                                </a:cubicBezTo>
                                <a:cubicBezTo>
                                  <a:pt x="4" y="87"/>
                                  <a:pt x="2" y="83"/>
                                  <a:pt x="2" y="79"/>
                                </a:cubicBezTo>
                                <a:cubicBezTo>
                                  <a:pt x="1" y="75"/>
                                  <a:pt x="0" y="71"/>
                                  <a:pt x="0" y="66"/>
                                </a:cubicBezTo>
                                <a:cubicBezTo>
                                  <a:pt x="0" y="60"/>
                                  <a:pt x="1" y="56"/>
                                  <a:pt x="2" y="51"/>
                                </a:cubicBezTo>
                                <a:cubicBezTo>
                                  <a:pt x="3" y="47"/>
                                  <a:pt x="5" y="43"/>
                                  <a:pt x="7" y="40"/>
                                </a:cubicBezTo>
                                <a:cubicBezTo>
                                  <a:pt x="9" y="37"/>
                                  <a:pt x="12" y="34"/>
                                  <a:pt x="16" y="33"/>
                                </a:cubicBezTo>
                                <a:cubicBezTo>
                                  <a:pt x="19" y="31"/>
                                  <a:pt x="23" y="30"/>
                                  <a:pt x="28" y="30"/>
                                </a:cubicBezTo>
                                <a:cubicBezTo>
                                  <a:pt x="32" y="30"/>
                                  <a:pt x="35" y="31"/>
                                  <a:pt x="38" y="33"/>
                                </a:cubicBezTo>
                                <a:cubicBezTo>
                                  <a:pt x="42" y="35"/>
                                  <a:pt x="45" y="37"/>
                                  <a:pt x="48" y="41"/>
                                </a:cubicBezTo>
                                <a:lnTo>
                                  <a:pt x="48" y="2"/>
                                </a:lnTo>
                                <a:cubicBezTo>
                                  <a:pt x="48" y="1"/>
                                  <a:pt x="48" y="1"/>
                                  <a:pt x="48" y="1"/>
                                </a:cubicBezTo>
                                <a:cubicBezTo>
                                  <a:pt x="48" y="1"/>
                                  <a:pt x="48" y="1"/>
                                  <a:pt x="49" y="0"/>
                                </a:cubicBezTo>
                                <a:cubicBezTo>
                                  <a:pt x="49" y="0"/>
                                  <a:pt x="50" y="0"/>
                                  <a:pt x="50" y="0"/>
                                </a:cubicBezTo>
                                <a:cubicBezTo>
                                  <a:pt x="51" y="0"/>
                                  <a:pt x="51" y="0"/>
                                  <a:pt x="52" y="0"/>
                                </a:cubicBezTo>
                                <a:cubicBezTo>
                                  <a:pt x="53" y="0"/>
                                  <a:pt x="54" y="0"/>
                                  <a:pt x="54" y="0"/>
                                </a:cubicBezTo>
                                <a:cubicBezTo>
                                  <a:pt x="55" y="0"/>
                                  <a:pt x="55" y="0"/>
                                  <a:pt x="56" y="0"/>
                                </a:cubicBezTo>
                                <a:cubicBezTo>
                                  <a:pt x="56" y="1"/>
                                  <a:pt x="56" y="1"/>
                                  <a:pt x="56" y="1"/>
                                </a:cubicBezTo>
                                <a:cubicBezTo>
                                  <a:pt x="56" y="1"/>
                                  <a:pt x="56" y="1"/>
                                  <a:pt x="56" y="2"/>
                                </a:cubicBezTo>
                                <a:lnTo>
                                  <a:pt x="56" y="97"/>
                                </a:lnTo>
                                <a:close/>
                                <a:moveTo>
                                  <a:pt x="48" y="51"/>
                                </a:moveTo>
                                <a:lnTo>
                                  <a:pt x="48" y="51"/>
                                </a:lnTo>
                                <a:cubicBezTo>
                                  <a:pt x="44" y="47"/>
                                  <a:pt x="41" y="43"/>
                                  <a:pt x="38" y="41"/>
                                </a:cubicBezTo>
                                <a:cubicBezTo>
                                  <a:pt x="34" y="39"/>
                                  <a:pt x="31" y="38"/>
                                  <a:pt x="27" y="38"/>
                                </a:cubicBezTo>
                                <a:cubicBezTo>
                                  <a:pt x="24" y="38"/>
                                  <a:pt x="21" y="38"/>
                                  <a:pt x="19" y="40"/>
                                </a:cubicBezTo>
                                <a:cubicBezTo>
                                  <a:pt x="17" y="42"/>
                                  <a:pt x="15" y="44"/>
                                  <a:pt x="13" y="46"/>
                                </a:cubicBezTo>
                                <a:cubicBezTo>
                                  <a:pt x="12" y="49"/>
                                  <a:pt x="11" y="52"/>
                                  <a:pt x="10" y="55"/>
                                </a:cubicBezTo>
                                <a:cubicBezTo>
                                  <a:pt x="9" y="58"/>
                                  <a:pt x="9" y="61"/>
                                  <a:pt x="9" y="65"/>
                                </a:cubicBezTo>
                                <a:cubicBezTo>
                                  <a:pt x="9" y="68"/>
                                  <a:pt x="9" y="72"/>
                                  <a:pt x="10" y="75"/>
                                </a:cubicBezTo>
                                <a:cubicBezTo>
                                  <a:pt x="10" y="78"/>
                                  <a:pt x="11" y="81"/>
                                  <a:pt x="13" y="84"/>
                                </a:cubicBezTo>
                                <a:cubicBezTo>
                                  <a:pt x="14" y="87"/>
                                  <a:pt x="16" y="89"/>
                                  <a:pt x="18" y="90"/>
                                </a:cubicBezTo>
                                <a:cubicBezTo>
                                  <a:pt x="20" y="92"/>
                                  <a:pt x="23" y="93"/>
                                  <a:pt x="27" y="93"/>
                                </a:cubicBezTo>
                                <a:cubicBezTo>
                                  <a:pt x="28" y="93"/>
                                  <a:pt x="30" y="93"/>
                                  <a:pt x="32" y="92"/>
                                </a:cubicBezTo>
                                <a:cubicBezTo>
                                  <a:pt x="33" y="92"/>
                                  <a:pt x="35" y="91"/>
                                  <a:pt x="37" y="90"/>
                                </a:cubicBezTo>
                                <a:cubicBezTo>
                                  <a:pt x="38" y="89"/>
                                  <a:pt x="40" y="87"/>
                                  <a:pt x="42" y="86"/>
                                </a:cubicBezTo>
                                <a:cubicBezTo>
                                  <a:pt x="44" y="84"/>
                                  <a:pt x="46"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3" name="Freeform 211"/>
                        <wps:cNvSpPr>
                          <a:spLocks/>
                        </wps:cNvSpPr>
                        <wps:spPr bwMode="auto">
                          <a:xfrm>
                            <a:off x="2275840" y="1937385"/>
                            <a:ext cx="49530" cy="5080"/>
                          </a:xfrm>
                          <a:custGeom>
                            <a:avLst/>
                            <a:gdLst>
                              <a:gd name="T0" fmla="*/ 74 w 74"/>
                              <a:gd name="T1" fmla="*/ 4 h 8"/>
                              <a:gd name="T2" fmla="*/ 74 w 74"/>
                              <a:gd name="T3" fmla="*/ 4 h 8"/>
                              <a:gd name="T4" fmla="*/ 73 w 74"/>
                              <a:gd name="T5" fmla="*/ 7 h 8"/>
                              <a:gd name="T6" fmla="*/ 72 w 74"/>
                              <a:gd name="T7" fmla="*/ 8 h 8"/>
                              <a:gd name="T8" fmla="*/ 3 w 74"/>
                              <a:gd name="T9" fmla="*/ 8 h 8"/>
                              <a:gd name="T10" fmla="*/ 1 w 74"/>
                              <a:gd name="T11" fmla="*/ 7 h 8"/>
                              <a:gd name="T12" fmla="*/ 0 w 74"/>
                              <a:gd name="T13" fmla="*/ 4 h 8"/>
                              <a:gd name="T14" fmla="*/ 1 w 74"/>
                              <a:gd name="T15" fmla="*/ 1 h 8"/>
                              <a:gd name="T16" fmla="*/ 3 w 74"/>
                              <a:gd name="T17" fmla="*/ 0 h 8"/>
                              <a:gd name="T18" fmla="*/ 72 w 74"/>
                              <a:gd name="T19" fmla="*/ 0 h 8"/>
                              <a:gd name="T20" fmla="*/ 73 w 74"/>
                              <a:gd name="T21" fmla="*/ 0 h 8"/>
                              <a:gd name="T22" fmla="*/ 73 w 74"/>
                              <a:gd name="T23" fmla="*/ 1 h 8"/>
                              <a:gd name="T24" fmla="*/ 74 w 74"/>
                              <a:gd name="T25" fmla="*/ 2 h 8"/>
                              <a:gd name="T26" fmla="*/ 74 w 74"/>
                              <a:gd name="T27" fmla="*/ 4 h 8"/>
                              <a:gd name="T28" fmla="*/ 74 w 74"/>
                              <a:gd name="T29" fmla="*/ 4 h 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4" h="8">
                                <a:moveTo>
                                  <a:pt x="74" y="4"/>
                                </a:moveTo>
                                <a:lnTo>
                                  <a:pt x="74" y="4"/>
                                </a:lnTo>
                                <a:cubicBezTo>
                                  <a:pt x="74" y="5"/>
                                  <a:pt x="74" y="6"/>
                                  <a:pt x="73" y="7"/>
                                </a:cubicBezTo>
                                <a:cubicBezTo>
                                  <a:pt x="73" y="7"/>
                                  <a:pt x="72" y="8"/>
                                  <a:pt x="72" y="8"/>
                                </a:cubicBezTo>
                                <a:lnTo>
                                  <a:pt x="3" y="8"/>
                                </a:lnTo>
                                <a:cubicBezTo>
                                  <a:pt x="2" y="8"/>
                                  <a:pt x="1" y="7"/>
                                  <a:pt x="1" y="7"/>
                                </a:cubicBezTo>
                                <a:cubicBezTo>
                                  <a:pt x="1" y="6"/>
                                  <a:pt x="0" y="5"/>
                                  <a:pt x="0" y="4"/>
                                </a:cubicBezTo>
                                <a:cubicBezTo>
                                  <a:pt x="0" y="2"/>
                                  <a:pt x="1" y="1"/>
                                  <a:pt x="1" y="1"/>
                                </a:cubicBezTo>
                                <a:cubicBezTo>
                                  <a:pt x="1" y="0"/>
                                  <a:pt x="2" y="0"/>
                                  <a:pt x="3" y="0"/>
                                </a:cubicBezTo>
                                <a:lnTo>
                                  <a:pt x="72" y="0"/>
                                </a:lnTo>
                                <a:cubicBezTo>
                                  <a:pt x="72" y="0"/>
                                  <a:pt x="72" y="0"/>
                                  <a:pt x="73" y="0"/>
                                </a:cubicBezTo>
                                <a:cubicBezTo>
                                  <a:pt x="73" y="0"/>
                                  <a:pt x="73" y="0"/>
                                  <a:pt x="73" y="1"/>
                                </a:cubicBezTo>
                                <a:cubicBezTo>
                                  <a:pt x="74" y="1"/>
                                  <a:pt x="74" y="1"/>
                                  <a:pt x="74" y="2"/>
                                </a:cubicBezTo>
                                <a:cubicBezTo>
                                  <a:pt x="74" y="2"/>
                                  <a:pt x="74" y="3"/>
                                  <a:pt x="74" y="4"/>
                                </a:cubicBezTo>
                                <a:lnTo>
                                  <a:pt x="74"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4" name="Freeform 212"/>
                        <wps:cNvSpPr>
                          <a:spLocks noEditPoints="1"/>
                        </wps:cNvSpPr>
                        <wps:spPr bwMode="auto">
                          <a:xfrm>
                            <a:off x="2358390" y="1903730"/>
                            <a:ext cx="7620" cy="62865"/>
                          </a:xfrm>
                          <a:custGeom>
                            <a:avLst/>
                            <a:gdLst>
                              <a:gd name="T0" fmla="*/ 9 w 11"/>
                              <a:gd name="T1" fmla="*/ 92 h 94"/>
                              <a:gd name="T2" fmla="*/ 9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7 h 94"/>
                              <a:gd name="T26" fmla="*/ 3 w 11"/>
                              <a:gd name="T27" fmla="*/ 26 h 94"/>
                              <a:gd name="T28" fmla="*/ 5 w 11"/>
                              <a:gd name="T29" fmla="*/ 26 h 94"/>
                              <a:gd name="T30" fmla="*/ 7 w 11"/>
                              <a:gd name="T31" fmla="*/ 26 h 94"/>
                              <a:gd name="T32" fmla="*/ 9 w 11"/>
                              <a:gd name="T33" fmla="*/ 27 h 94"/>
                              <a:gd name="T34" fmla="*/ 9 w 11"/>
                              <a:gd name="T35" fmla="*/ 27 h 94"/>
                              <a:gd name="T36" fmla="*/ 9 w 11"/>
                              <a:gd name="T37" fmla="*/ 28 h 94"/>
                              <a:gd name="T38" fmla="*/ 9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2 h 94"/>
                              <a:gd name="T54" fmla="*/ 5 w 11"/>
                              <a:gd name="T55" fmla="*/ 0 h 94"/>
                              <a:gd name="T56" fmla="*/ 10 w 11"/>
                              <a:gd name="T57" fmla="*/ 2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9" y="92"/>
                                </a:moveTo>
                                <a:lnTo>
                                  <a:pt x="9" y="92"/>
                                </a:lnTo>
                                <a:cubicBezTo>
                                  <a:pt x="9" y="93"/>
                                  <a:pt x="9" y="93"/>
                                  <a:pt x="9" y="93"/>
                                </a:cubicBezTo>
                                <a:cubicBezTo>
                                  <a:pt x="9" y="94"/>
                                  <a:pt x="9" y="94"/>
                                  <a:pt x="9" y="94"/>
                                </a:cubicBezTo>
                                <a:cubicBezTo>
                                  <a:pt x="8" y="94"/>
                                  <a:pt x="8" y="94"/>
                                  <a:pt x="7" y="94"/>
                                </a:cubicBezTo>
                                <a:cubicBezTo>
                                  <a:pt x="7" y="94"/>
                                  <a:pt x="6" y="94"/>
                                  <a:pt x="5" y="94"/>
                                </a:cubicBezTo>
                                <a:cubicBezTo>
                                  <a:pt x="4" y="94"/>
                                  <a:pt x="4" y="94"/>
                                  <a:pt x="3" y="94"/>
                                </a:cubicBezTo>
                                <a:cubicBezTo>
                                  <a:pt x="3" y="94"/>
                                  <a:pt x="2" y="94"/>
                                  <a:pt x="2" y="94"/>
                                </a:cubicBezTo>
                                <a:cubicBezTo>
                                  <a:pt x="1" y="94"/>
                                  <a:pt x="1" y="94"/>
                                  <a:pt x="1" y="93"/>
                                </a:cubicBezTo>
                                <a:cubicBezTo>
                                  <a:pt x="1" y="93"/>
                                  <a:pt x="1" y="93"/>
                                  <a:pt x="1" y="92"/>
                                </a:cubicBezTo>
                                <a:lnTo>
                                  <a:pt x="1" y="28"/>
                                </a:lnTo>
                                <a:cubicBezTo>
                                  <a:pt x="1" y="28"/>
                                  <a:pt x="1" y="27"/>
                                  <a:pt x="1" y="27"/>
                                </a:cubicBezTo>
                                <a:cubicBezTo>
                                  <a:pt x="1" y="27"/>
                                  <a:pt x="1" y="27"/>
                                  <a:pt x="2" y="27"/>
                                </a:cubicBezTo>
                                <a:cubicBezTo>
                                  <a:pt x="2" y="26"/>
                                  <a:pt x="3" y="26"/>
                                  <a:pt x="3" y="26"/>
                                </a:cubicBezTo>
                                <a:cubicBezTo>
                                  <a:pt x="4" y="26"/>
                                  <a:pt x="4" y="26"/>
                                  <a:pt x="5" y="26"/>
                                </a:cubicBezTo>
                                <a:cubicBezTo>
                                  <a:pt x="6" y="26"/>
                                  <a:pt x="7" y="26"/>
                                  <a:pt x="7" y="26"/>
                                </a:cubicBezTo>
                                <a:cubicBezTo>
                                  <a:pt x="8" y="26"/>
                                  <a:pt x="8" y="26"/>
                                  <a:pt x="9" y="27"/>
                                </a:cubicBezTo>
                                <a:cubicBezTo>
                                  <a:pt x="9" y="27"/>
                                  <a:pt x="9" y="27"/>
                                  <a:pt x="9" y="27"/>
                                </a:cubicBezTo>
                                <a:cubicBezTo>
                                  <a:pt x="9" y="27"/>
                                  <a:pt x="9" y="28"/>
                                  <a:pt x="9" y="28"/>
                                </a:cubicBezTo>
                                <a:lnTo>
                                  <a:pt x="9" y="92"/>
                                </a:lnTo>
                                <a:close/>
                                <a:moveTo>
                                  <a:pt x="11" y="6"/>
                                </a:moveTo>
                                <a:lnTo>
                                  <a:pt x="11" y="6"/>
                                </a:lnTo>
                                <a:cubicBezTo>
                                  <a:pt x="11" y="8"/>
                                  <a:pt x="10" y="10"/>
                                  <a:pt x="10" y="11"/>
                                </a:cubicBezTo>
                                <a:cubicBezTo>
                                  <a:pt x="9" y="12"/>
                                  <a:pt x="7" y="12"/>
                                  <a:pt x="5" y="12"/>
                                </a:cubicBezTo>
                                <a:cubicBezTo>
                                  <a:pt x="3" y="12"/>
                                  <a:pt x="2" y="12"/>
                                  <a:pt x="1" y="11"/>
                                </a:cubicBezTo>
                                <a:cubicBezTo>
                                  <a:pt x="0" y="10"/>
                                  <a:pt x="0" y="9"/>
                                  <a:pt x="0" y="6"/>
                                </a:cubicBezTo>
                                <a:cubicBezTo>
                                  <a:pt x="0" y="4"/>
                                  <a:pt x="0" y="2"/>
                                  <a:pt x="1" y="2"/>
                                </a:cubicBezTo>
                                <a:cubicBezTo>
                                  <a:pt x="2" y="1"/>
                                  <a:pt x="3" y="0"/>
                                  <a:pt x="5" y="0"/>
                                </a:cubicBezTo>
                                <a:cubicBezTo>
                                  <a:pt x="7" y="0"/>
                                  <a:pt x="9" y="1"/>
                                  <a:pt x="10" y="2"/>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5" name="Freeform 213"/>
                        <wps:cNvSpPr>
                          <a:spLocks/>
                        </wps:cNvSpPr>
                        <wps:spPr bwMode="auto">
                          <a:xfrm>
                            <a:off x="2381885" y="1920240"/>
                            <a:ext cx="34925" cy="46355"/>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8 w 52"/>
                              <a:gd name="T29" fmla="*/ 7 h 69"/>
                              <a:gd name="T30" fmla="*/ 19 w 52"/>
                              <a:gd name="T31" fmla="*/ 11 h 69"/>
                              <a:gd name="T32" fmla="*/ 8 w 52"/>
                              <a:gd name="T33" fmla="*/ 21 h 69"/>
                              <a:gd name="T34" fmla="*/ 8 w 52"/>
                              <a:gd name="T35" fmla="*/ 67 h 69"/>
                              <a:gd name="T36" fmla="*/ 8 w 52"/>
                              <a:gd name="T37" fmla="*/ 68 h 69"/>
                              <a:gd name="T38" fmla="*/ 7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2 h 69"/>
                              <a:gd name="T58" fmla="*/ 2 w 52"/>
                              <a:gd name="T59" fmla="*/ 1 h 69"/>
                              <a:gd name="T60" fmla="*/ 4 w 52"/>
                              <a:gd name="T61" fmla="*/ 1 h 69"/>
                              <a:gd name="T62" fmla="*/ 6 w 52"/>
                              <a:gd name="T63" fmla="*/ 1 h 69"/>
                              <a:gd name="T64" fmla="*/ 7 w 52"/>
                              <a:gd name="T65" fmla="*/ 2 h 69"/>
                              <a:gd name="T66" fmla="*/ 8 w 52"/>
                              <a:gd name="T67" fmla="*/ 2 h 69"/>
                              <a:gd name="T68" fmla="*/ 8 w 52"/>
                              <a:gd name="T69" fmla="*/ 3 h 69"/>
                              <a:gd name="T70" fmla="*/ 8 w 52"/>
                              <a:gd name="T71" fmla="*/ 12 h 69"/>
                              <a:gd name="T72" fmla="*/ 19 w 52"/>
                              <a:gd name="T73" fmla="*/ 3 h 69"/>
                              <a:gd name="T74" fmla="*/ 29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9"/>
                                  <a:pt x="52" y="69"/>
                                  <a:pt x="51" y="69"/>
                                </a:cubicBezTo>
                                <a:cubicBezTo>
                                  <a:pt x="51" y="69"/>
                                  <a:pt x="51" y="69"/>
                                  <a:pt x="50" y="69"/>
                                </a:cubicBezTo>
                                <a:cubicBezTo>
                                  <a:pt x="49" y="69"/>
                                  <a:pt x="49" y="69"/>
                                  <a:pt x="48" y="69"/>
                                </a:cubicBezTo>
                                <a:cubicBezTo>
                                  <a:pt x="47" y="69"/>
                                  <a:pt x="46" y="69"/>
                                  <a:pt x="46" y="69"/>
                                </a:cubicBezTo>
                                <a:cubicBezTo>
                                  <a:pt x="45" y="69"/>
                                  <a:pt x="45" y="69"/>
                                  <a:pt x="45" y="69"/>
                                </a:cubicBezTo>
                                <a:cubicBezTo>
                                  <a:pt x="44" y="69"/>
                                  <a:pt x="44" y="69"/>
                                  <a:pt x="44" y="68"/>
                                </a:cubicBezTo>
                                <a:cubicBezTo>
                                  <a:pt x="44" y="68"/>
                                  <a:pt x="44" y="68"/>
                                  <a:pt x="44" y="67"/>
                                </a:cubicBezTo>
                                <a:lnTo>
                                  <a:pt x="44" y="29"/>
                                </a:lnTo>
                                <a:cubicBezTo>
                                  <a:pt x="44" y="25"/>
                                  <a:pt x="43" y="22"/>
                                  <a:pt x="43" y="19"/>
                                </a:cubicBezTo>
                                <a:cubicBezTo>
                                  <a:pt x="42" y="17"/>
                                  <a:pt x="41" y="15"/>
                                  <a:pt x="40" y="13"/>
                                </a:cubicBezTo>
                                <a:cubicBezTo>
                                  <a:pt x="39" y="11"/>
                                  <a:pt x="37" y="10"/>
                                  <a:pt x="35" y="9"/>
                                </a:cubicBezTo>
                                <a:cubicBezTo>
                                  <a:pt x="33" y="8"/>
                                  <a:pt x="31" y="7"/>
                                  <a:pt x="28" y="7"/>
                                </a:cubicBezTo>
                                <a:cubicBezTo>
                                  <a:pt x="25" y="7"/>
                                  <a:pt x="22" y="9"/>
                                  <a:pt x="19" y="11"/>
                                </a:cubicBezTo>
                                <a:cubicBezTo>
                                  <a:pt x="15" y="13"/>
                                  <a:pt x="12" y="17"/>
                                  <a:pt x="8" y="21"/>
                                </a:cubicBezTo>
                                <a:lnTo>
                                  <a:pt x="8" y="67"/>
                                </a:lnTo>
                                <a:cubicBezTo>
                                  <a:pt x="8" y="68"/>
                                  <a:pt x="8" y="68"/>
                                  <a:pt x="8" y="68"/>
                                </a:cubicBezTo>
                                <a:cubicBezTo>
                                  <a:pt x="8" y="69"/>
                                  <a:pt x="8" y="69"/>
                                  <a:pt x="7" y="69"/>
                                </a:cubicBezTo>
                                <a:cubicBezTo>
                                  <a:pt x="7" y="69"/>
                                  <a:pt x="7" y="69"/>
                                  <a:pt x="6" y="69"/>
                                </a:cubicBezTo>
                                <a:cubicBezTo>
                                  <a:pt x="6" y="69"/>
                                  <a:pt x="5" y="69"/>
                                  <a:pt x="4" y="69"/>
                                </a:cubicBezTo>
                                <a:cubicBezTo>
                                  <a:pt x="3" y="69"/>
                                  <a:pt x="3" y="69"/>
                                  <a:pt x="2" y="69"/>
                                </a:cubicBezTo>
                                <a:cubicBezTo>
                                  <a:pt x="1" y="69"/>
                                  <a:pt x="1" y="69"/>
                                  <a:pt x="1" y="69"/>
                                </a:cubicBezTo>
                                <a:cubicBezTo>
                                  <a:pt x="0" y="69"/>
                                  <a:pt x="0" y="69"/>
                                  <a:pt x="0" y="68"/>
                                </a:cubicBezTo>
                                <a:cubicBezTo>
                                  <a:pt x="0" y="68"/>
                                  <a:pt x="0" y="68"/>
                                  <a:pt x="0" y="67"/>
                                </a:cubicBezTo>
                                <a:lnTo>
                                  <a:pt x="0" y="3"/>
                                </a:lnTo>
                                <a:cubicBezTo>
                                  <a:pt x="0" y="3"/>
                                  <a:pt x="0" y="2"/>
                                  <a:pt x="0" y="2"/>
                                </a:cubicBezTo>
                                <a:cubicBezTo>
                                  <a:pt x="0" y="2"/>
                                  <a:pt x="0" y="2"/>
                                  <a:pt x="1" y="2"/>
                                </a:cubicBezTo>
                                <a:cubicBezTo>
                                  <a:pt x="1" y="1"/>
                                  <a:pt x="1" y="1"/>
                                  <a:pt x="2" y="1"/>
                                </a:cubicBezTo>
                                <a:cubicBezTo>
                                  <a:pt x="2" y="1"/>
                                  <a:pt x="3" y="1"/>
                                  <a:pt x="4" y="1"/>
                                </a:cubicBezTo>
                                <a:cubicBezTo>
                                  <a:pt x="5" y="1"/>
                                  <a:pt x="5" y="1"/>
                                  <a:pt x="6" y="1"/>
                                </a:cubicBezTo>
                                <a:cubicBezTo>
                                  <a:pt x="6" y="1"/>
                                  <a:pt x="7" y="1"/>
                                  <a:pt x="7" y="2"/>
                                </a:cubicBezTo>
                                <a:cubicBezTo>
                                  <a:pt x="7" y="2"/>
                                  <a:pt x="8" y="2"/>
                                  <a:pt x="8" y="2"/>
                                </a:cubicBezTo>
                                <a:cubicBezTo>
                                  <a:pt x="8" y="2"/>
                                  <a:pt x="8" y="3"/>
                                  <a:pt x="8" y="3"/>
                                </a:cubicBezTo>
                                <a:lnTo>
                                  <a:pt x="8" y="12"/>
                                </a:lnTo>
                                <a:cubicBezTo>
                                  <a:pt x="12" y="8"/>
                                  <a:pt x="15" y="5"/>
                                  <a:pt x="19" y="3"/>
                                </a:cubicBezTo>
                                <a:cubicBezTo>
                                  <a:pt x="22" y="1"/>
                                  <a:pt x="26" y="0"/>
                                  <a:pt x="29" y="0"/>
                                </a:cubicBezTo>
                                <a:cubicBezTo>
                                  <a:pt x="34" y="0"/>
                                  <a:pt x="37" y="1"/>
                                  <a:pt x="40" y="2"/>
                                </a:cubicBezTo>
                                <a:cubicBezTo>
                                  <a:pt x="43" y="4"/>
                                  <a:pt x="45" y="6"/>
                                  <a:pt x="47" y="8"/>
                                </a:cubicBezTo>
                                <a:cubicBezTo>
                                  <a:pt x="49" y="11"/>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6" name="Freeform 214"/>
                        <wps:cNvSpPr>
                          <a:spLocks/>
                        </wps:cNvSpPr>
                        <wps:spPr bwMode="auto">
                          <a:xfrm>
                            <a:off x="2432050" y="1920240"/>
                            <a:ext cx="33655" cy="46990"/>
                          </a:xfrm>
                          <a:custGeom>
                            <a:avLst/>
                            <a:gdLst>
                              <a:gd name="T0" fmla="*/ 50 w 50"/>
                              <a:gd name="T1" fmla="*/ 58 h 70"/>
                              <a:gd name="T2" fmla="*/ 50 w 50"/>
                              <a:gd name="T3" fmla="*/ 58 h 70"/>
                              <a:gd name="T4" fmla="*/ 49 w 50"/>
                              <a:gd name="T5" fmla="*/ 59 h 70"/>
                              <a:gd name="T6" fmla="*/ 49 w 50"/>
                              <a:gd name="T7" fmla="*/ 61 h 70"/>
                              <a:gd name="T8" fmla="*/ 49 w 50"/>
                              <a:gd name="T9" fmla="*/ 62 h 70"/>
                              <a:gd name="T10" fmla="*/ 48 w 50"/>
                              <a:gd name="T11" fmla="*/ 63 h 70"/>
                              <a:gd name="T12" fmla="*/ 45 w 50"/>
                              <a:gd name="T13" fmla="*/ 65 h 70"/>
                              <a:gd name="T14" fmla="*/ 40 w 50"/>
                              <a:gd name="T15" fmla="*/ 68 h 70"/>
                              <a:gd name="T16" fmla="*/ 34 w 50"/>
                              <a:gd name="T17" fmla="*/ 69 h 70"/>
                              <a:gd name="T18" fmla="*/ 27 w 50"/>
                              <a:gd name="T19" fmla="*/ 70 h 70"/>
                              <a:gd name="T20" fmla="*/ 15 w 50"/>
                              <a:gd name="T21" fmla="*/ 68 h 70"/>
                              <a:gd name="T22" fmla="*/ 7 w 50"/>
                              <a:gd name="T23" fmla="*/ 61 h 70"/>
                              <a:gd name="T24" fmla="*/ 1 w 50"/>
                              <a:gd name="T25" fmla="*/ 50 h 70"/>
                              <a:gd name="T26" fmla="*/ 0 w 50"/>
                              <a:gd name="T27" fmla="*/ 36 h 70"/>
                              <a:gd name="T28" fmla="*/ 2 w 50"/>
                              <a:gd name="T29" fmla="*/ 20 h 70"/>
                              <a:gd name="T30" fmla="*/ 8 w 50"/>
                              <a:gd name="T31" fmla="*/ 9 h 70"/>
                              <a:gd name="T32" fmla="*/ 17 w 50"/>
                              <a:gd name="T33" fmla="*/ 2 h 70"/>
                              <a:gd name="T34" fmla="*/ 28 w 50"/>
                              <a:gd name="T35" fmla="*/ 0 h 70"/>
                              <a:gd name="T36" fmla="*/ 35 w 50"/>
                              <a:gd name="T37" fmla="*/ 1 h 70"/>
                              <a:gd name="T38" fmla="*/ 40 w 50"/>
                              <a:gd name="T39" fmla="*/ 3 h 70"/>
                              <a:gd name="T40" fmla="*/ 44 w 50"/>
                              <a:gd name="T41" fmla="*/ 5 h 70"/>
                              <a:gd name="T42" fmla="*/ 47 w 50"/>
                              <a:gd name="T43" fmla="*/ 7 h 70"/>
                              <a:gd name="T44" fmla="*/ 48 w 50"/>
                              <a:gd name="T45" fmla="*/ 8 h 70"/>
                              <a:gd name="T46" fmla="*/ 49 w 50"/>
                              <a:gd name="T47" fmla="*/ 9 h 70"/>
                              <a:gd name="T48" fmla="*/ 49 w 50"/>
                              <a:gd name="T49" fmla="*/ 11 h 70"/>
                              <a:gd name="T50" fmla="*/ 49 w 50"/>
                              <a:gd name="T51" fmla="*/ 12 h 70"/>
                              <a:gd name="T52" fmla="*/ 49 w 50"/>
                              <a:gd name="T53" fmla="*/ 15 h 70"/>
                              <a:gd name="T54" fmla="*/ 47 w 50"/>
                              <a:gd name="T55" fmla="*/ 16 h 70"/>
                              <a:gd name="T56" fmla="*/ 45 w 50"/>
                              <a:gd name="T57" fmla="*/ 15 h 70"/>
                              <a:gd name="T58" fmla="*/ 41 w 50"/>
                              <a:gd name="T59" fmla="*/ 12 h 70"/>
                              <a:gd name="T60" fmla="*/ 36 w 50"/>
                              <a:gd name="T61" fmla="*/ 9 h 70"/>
                              <a:gd name="T62" fmla="*/ 28 w 50"/>
                              <a:gd name="T63" fmla="*/ 8 h 70"/>
                              <a:gd name="T64" fmla="*/ 14 w 50"/>
                              <a:gd name="T65" fmla="*/ 15 h 70"/>
                              <a:gd name="T66" fmla="*/ 9 w 50"/>
                              <a:gd name="T67" fmla="*/ 35 h 70"/>
                              <a:gd name="T68" fmla="*/ 10 w 50"/>
                              <a:gd name="T69" fmla="*/ 47 h 70"/>
                              <a:gd name="T70" fmla="*/ 14 w 50"/>
                              <a:gd name="T71" fmla="*/ 56 h 70"/>
                              <a:gd name="T72" fmla="*/ 20 w 50"/>
                              <a:gd name="T73" fmla="*/ 61 h 70"/>
                              <a:gd name="T74" fmla="*/ 28 w 50"/>
                              <a:gd name="T75" fmla="*/ 63 h 70"/>
                              <a:gd name="T76" fmla="*/ 36 w 50"/>
                              <a:gd name="T77" fmla="*/ 61 h 70"/>
                              <a:gd name="T78" fmla="*/ 41 w 50"/>
                              <a:gd name="T79" fmla="*/ 58 h 70"/>
                              <a:gd name="T80" fmla="*/ 45 w 50"/>
                              <a:gd name="T81" fmla="*/ 55 h 70"/>
                              <a:gd name="T82" fmla="*/ 48 w 50"/>
                              <a:gd name="T83" fmla="*/ 54 h 70"/>
                              <a:gd name="T84" fmla="*/ 49 w 50"/>
                              <a:gd name="T85" fmla="*/ 54 h 70"/>
                              <a:gd name="T86" fmla="*/ 49 w 50"/>
                              <a:gd name="T87" fmla="*/ 55 h 70"/>
                              <a:gd name="T88" fmla="*/ 49 w 50"/>
                              <a:gd name="T89" fmla="*/ 56 h 70"/>
                              <a:gd name="T90" fmla="*/ 50 w 50"/>
                              <a:gd name="T91" fmla="*/ 58 h 70"/>
                              <a:gd name="T92" fmla="*/ 50 w 50"/>
                              <a:gd name="T93" fmla="*/ 58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8"/>
                                </a:moveTo>
                                <a:lnTo>
                                  <a:pt x="50" y="58"/>
                                </a:lnTo>
                                <a:cubicBezTo>
                                  <a:pt x="50" y="58"/>
                                  <a:pt x="49" y="59"/>
                                  <a:pt x="49" y="59"/>
                                </a:cubicBezTo>
                                <a:cubicBezTo>
                                  <a:pt x="49" y="60"/>
                                  <a:pt x="49" y="60"/>
                                  <a:pt x="49" y="61"/>
                                </a:cubicBezTo>
                                <a:cubicBezTo>
                                  <a:pt x="49" y="61"/>
                                  <a:pt x="49" y="61"/>
                                  <a:pt x="49" y="62"/>
                                </a:cubicBezTo>
                                <a:cubicBezTo>
                                  <a:pt x="49" y="62"/>
                                  <a:pt x="48" y="62"/>
                                  <a:pt x="48" y="63"/>
                                </a:cubicBezTo>
                                <a:cubicBezTo>
                                  <a:pt x="47" y="63"/>
                                  <a:pt x="46" y="64"/>
                                  <a:pt x="45" y="65"/>
                                </a:cubicBezTo>
                                <a:cubicBezTo>
                                  <a:pt x="43" y="66"/>
                                  <a:pt x="41" y="67"/>
                                  <a:pt x="40" y="68"/>
                                </a:cubicBezTo>
                                <a:cubicBezTo>
                                  <a:pt x="38" y="68"/>
                                  <a:pt x="36" y="69"/>
                                  <a:pt x="34" y="69"/>
                                </a:cubicBezTo>
                                <a:cubicBezTo>
                                  <a:pt x="32" y="70"/>
                                  <a:pt x="30" y="70"/>
                                  <a:pt x="27" y="70"/>
                                </a:cubicBezTo>
                                <a:cubicBezTo>
                                  <a:pt x="23" y="70"/>
                                  <a:pt x="19" y="69"/>
                                  <a:pt x="15" y="68"/>
                                </a:cubicBezTo>
                                <a:cubicBezTo>
                                  <a:pt x="12" y="66"/>
                                  <a:pt x="9" y="64"/>
                                  <a:pt x="7" y="61"/>
                                </a:cubicBezTo>
                                <a:cubicBezTo>
                                  <a:pt x="4" y="58"/>
                                  <a:pt x="3" y="55"/>
                                  <a:pt x="1" y="50"/>
                                </a:cubicBezTo>
                                <a:cubicBezTo>
                                  <a:pt x="0" y="46"/>
                                  <a:pt x="0" y="41"/>
                                  <a:pt x="0" y="36"/>
                                </a:cubicBezTo>
                                <a:cubicBezTo>
                                  <a:pt x="0" y="29"/>
                                  <a:pt x="0" y="24"/>
                                  <a:pt x="2" y="20"/>
                                </a:cubicBezTo>
                                <a:cubicBezTo>
                                  <a:pt x="3" y="15"/>
                                  <a:pt x="5" y="12"/>
                                  <a:pt x="8" y="9"/>
                                </a:cubicBezTo>
                                <a:cubicBezTo>
                                  <a:pt x="11" y="6"/>
                                  <a:pt x="14" y="4"/>
                                  <a:pt x="17" y="2"/>
                                </a:cubicBezTo>
                                <a:cubicBezTo>
                                  <a:pt x="21" y="1"/>
                                  <a:pt x="24" y="0"/>
                                  <a:pt x="28" y="0"/>
                                </a:cubicBezTo>
                                <a:cubicBezTo>
                                  <a:pt x="31" y="0"/>
                                  <a:pt x="33" y="1"/>
                                  <a:pt x="35" y="1"/>
                                </a:cubicBezTo>
                                <a:cubicBezTo>
                                  <a:pt x="37" y="1"/>
                                  <a:pt x="38" y="2"/>
                                  <a:pt x="40" y="3"/>
                                </a:cubicBezTo>
                                <a:cubicBezTo>
                                  <a:pt x="42" y="3"/>
                                  <a:pt x="43" y="4"/>
                                  <a:pt x="44" y="5"/>
                                </a:cubicBezTo>
                                <a:cubicBezTo>
                                  <a:pt x="46" y="6"/>
                                  <a:pt x="47" y="6"/>
                                  <a:pt x="47" y="7"/>
                                </a:cubicBezTo>
                                <a:cubicBezTo>
                                  <a:pt x="48" y="8"/>
                                  <a:pt x="48" y="8"/>
                                  <a:pt x="48" y="8"/>
                                </a:cubicBezTo>
                                <a:cubicBezTo>
                                  <a:pt x="49" y="9"/>
                                  <a:pt x="49" y="9"/>
                                  <a:pt x="49" y="9"/>
                                </a:cubicBezTo>
                                <a:cubicBezTo>
                                  <a:pt x="49" y="10"/>
                                  <a:pt x="49" y="10"/>
                                  <a:pt x="49" y="11"/>
                                </a:cubicBezTo>
                                <a:cubicBezTo>
                                  <a:pt x="49" y="11"/>
                                  <a:pt x="49" y="12"/>
                                  <a:pt x="49" y="12"/>
                                </a:cubicBezTo>
                                <a:cubicBezTo>
                                  <a:pt x="49" y="14"/>
                                  <a:pt x="49" y="15"/>
                                  <a:pt x="49" y="15"/>
                                </a:cubicBezTo>
                                <a:cubicBezTo>
                                  <a:pt x="48" y="16"/>
                                  <a:pt x="48" y="16"/>
                                  <a:pt x="47" y="16"/>
                                </a:cubicBezTo>
                                <a:cubicBezTo>
                                  <a:pt x="47" y="16"/>
                                  <a:pt x="46" y="16"/>
                                  <a:pt x="45" y="15"/>
                                </a:cubicBezTo>
                                <a:cubicBezTo>
                                  <a:pt x="44" y="14"/>
                                  <a:pt x="43" y="13"/>
                                  <a:pt x="41" y="12"/>
                                </a:cubicBezTo>
                                <a:cubicBezTo>
                                  <a:pt x="40" y="11"/>
                                  <a:pt x="38" y="10"/>
                                  <a:pt x="36" y="9"/>
                                </a:cubicBezTo>
                                <a:cubicBezTo>
                                  <a:pt x="33" y="8"/>
                                  <a:pt x="31" y="8"/>
                                  <a:pt x="28" y="8"/>
                                </a:cubicBezTo>
                                <a:cubicBezTo>
                                  <a:pt x="22" y="8"/>
                                  <a:pt x="17" y="10"/>
                                  <a:pt x="14" y="15"/>
                                </a:cubicBezTo>
                                <a:cubicBezTo>
                                  <a:pt x="10" y="20"/>
                                  <a:pt x="9" y="26"/>
                                  <a:pt x="9" y="35"/>
                                </a:cubicBezTo>
                                <a:cubicBezTo>
                                  <a:pt x="9" y="40"/>
                                  <a:pt x="9" y="44"/>
                                  <a:pt x="10" y="47"/>
                                </a:cubicBezTo>
                                <a:cubicBezTo>
                                  <a:pt x="11" y="51"/>
                                  <a:pt x="12" y="54"/>
                                  <a:pt x="14" y="56"/>
                                </a:cubicBezTo>
                                <a:cubicBezTo>
                                  <a:pt x="15" y="58"/>
                                  <a:pt x="17" y="60"/>
                                  <a:pt x="20" y="61"/>
                                </a:cubicBezTo>
                                <a:cubicBezTo>
                                  <a:pt x="22" y="62"/>
                                  <a:pt x="25" y="63"/>
                                  <a:pt x="28" y="63"/>
                                </a:cubicBezTo>
                                <a:cubicBezTo>
                                  <a:pt x="31" y="63"/>
                                  <a:pt x="33" y="62"/>
                                  <a:pt x="36" y="61"/>
                                </a:cubicBezTo>
                                <a:cubicBezTo>
                                  <a:pt x="38" y="60"/>
                                  <a:pt x="40" y="59"/>
                                  <a:pt x="41" y="58"/>
                                </a:cubicBezTo>
                                <a:cubicBezTo>
                                  <a:pt x="43" y="57"/>
                                  <a:pt x="44" y="56"/>
                                  <a:pt x="45" y="55"/>
                                </a:cubicBezTo>
                                <a:cubicBezTo>
                                  <a:pt x="46" y="54"/>
                                  <a:pt x="47" y="54"/>
                                  <a:pt x="48" y="54"/>
                                </a:cubicBezTo>
                                <a:cubicBezTo>
                                  <a:pt x="48" y="54"/>
                                  <a:pt x="48" y="54"/>
                                  <a:pt x="49" y="54"/>
                                </a:cubicBezTo>
                                <a:cubicBezTo>
                                  <a:pt x="49" y="54"/>
                                  <a:pt x="49" y="55"/>
                                  <a:pt x="49" y="55"/>
                                </a:cubicBezTo>
                                <a:cubicBezTo>
                                  <a:pt x="49" y="55"/>
                                  <a:pt x="49" y="56"/>
                                  <a:pt x="49" y="56"/>
                                </a:cubicBezTo>
                                <a:cubicBezTo>
                                  <a:pt x="49" y="57"/>
                                  <a:pt x="50" y="57"/>
                                  <a:pt x="50" y="58"/>
                                </a:cubicBezTo>
                                <a:lnTo>
                                  <a:pt x="50" y="5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7" name="Freeform 215"/>
                        <wps:cNvSpPr>
                          <a:spLocks noEditPoints="1"/>
                        </wps:cNvSpPr>
                        <wps:spPr bwMode="auto">
                          <a:xfrm>
                            <a:off x="2475865" y="1920240"/>
                            <a:ext cx="41910" cy="46990"/>
                          </a:xfrm>
                          <a:custGeom>
                            <a:avLst/>
                            <a:gdLst>
                              <a:gd name="T0" fmla="*/ 62 w 62"/>
                              <a:gd name="T1" fmla="*/ 35 h 70"/>
                              <a:gd name="T2" fmla="*/ 62 w 62"/>
                              <a:gd name="T3" fmla="*/ 35 h 70"/>
                              <a:gd name="T4" fmla="*/ 60 w 62"/>
                              <a:gd name="T5" fmla="*/ 49 h 70"/>
                              <a:gd name="T6" fmla="*/ 54 w 62"/>
                              <a:gd name="T7" fmla="*/ 60 h 70"/>
                              <a:gd name="T8" fmla="*/ 44 w 62"/>
                              <a:gd name="T9" fmla="*/ 67 h 70"/>
                              <a:gd name="T10" fmla="*/ 30 w 62"/>
                              <a:gd name="T11" fmla="*/ 70 h 70"/>
                              <a:gd name="T12" fmla="*/ 17 w 62"/>
                              <a:gd name="T13" fmla="*/ 68 h 70"/>
                              <a:gd name="T14" fmla="*/ 8 w 62"/>
                              <a:gd name="T15" fmla="*/ 61 h 70"/>
                              <a:gd name="T16" fmla="*/ 2 w 62"/>
                              <a:gd name="T17" fmla="*/ 50 h 70"/>
                              <a:gd name="T18" fmla="*/ 0 w 62"/>
                              <a:gd name="T19" fmla="*/ 36 h 70"/>
                              <a:gd name="T20" fmla="*/ 2 w 62"/>
                              <a:gd name="T21" fmla="*/ 22 h 70"/>
                              <a:gd name="T22" fmla="*/ 8 w 62"/>
                              <a:gd name="T23" fmla="*/ 10 h 70"/>
                              <a:gd name="T24" fmla="*/ 18 w 62"/>
                              <a:gd name="T25" fmla="*/ 3 h 70"/>
                              <a:gd name="T26" fmla="*/ 32 w 62"/>
                              <a:gd name="T27" fmla="*/ 0 h 70"/>
                              <a:gd name="T28" fmla="*/ 45 w 62"/>
                              <a:gd name="T29" fmla="*/ 3 h 70"/>
                              <a:gd name="T30" fmla="*/ 54 w 62"/>
                              <a:gd name="T31" fmla="*/ 9 h 70"/>
                              <a:gd name="T32" fmla="*/ 60 w 62"/>
                              <a:gd name="T33" fmla="*/ 20 h 70"/>
                              <a:gd name="T34" fmla="*/ 62 w 62"/>
                              <a:gd name="T35" fmla="*/ 35 h 70"/>
                              <a:gd name="T36" fmla="*/ 62 w 62"/>
                              <a:gd name="T37" fmla="*/ 35 h 70"/>
                              <a:gd name="T38" fmla="*/ 53 w 62"/>
                              <a:gd name="T39" fmla="*/ 35 h 70"/>
                              <a:gd name="T40" fmla="*/ 53 w 62"/>
                              <a:gd name="T41" fmla="*/ 35 h 70"/>
                              <a:gd name="T42" fmla="*/ 52 w 62"/>
                              <a:gd name="T43" fmla="*/ 25 h 70"/>
                              <a:gd name="T44" fmla="*/ 48 w 62"/>
                              <a:gd name="T45" fmla="*/ 16 h 70"/>
                              <a:gd name="T46" fmla="*/ 41 w 62"/>
                              <a:gd name="T47" fmla="*/ 10 h 70"/>
                              <a:gd name="T48" fmla="*/ 31 w 62"/>
                              <a:gd name="T49" fmla="*/ 8 h 70"/>
                              <a:gd name="T50" fmla="*/ 21 w 62"/>
                              <a:gd name="T51" fmla="*/ 10 h 70"/>
                              <a:gd name="T52" fmla="*/ 14 w 62"/>
                              <a:gd name="T53" fmla="*/ 16 h 70"/>
                              <a:gd name="T54" fmla="*/ 10 w 62"/>
                              <a:gd name="T55" fmla="*/ 24 h 70"/>
                              <a:gd name="T56" fmla="*/ 9 w 62"/>
                              <a:gd name="T57" fmla="*/ 35 h 70"/>
                              <a:gd name="T58" fmla="*/ 10 w 62"/>
                              <a:gd name="T59" fmla="*/ 46 h 70"/>
                              <a:gd name="T60" fmla="*/ 14 w 62"/>
                              <a:gd name="T61" fmla="*/ 54 h 70"/>
                              <a:gd name="T62" fmla="*/ 20 w 62"/>
                              <a:gd name="T63" fmla="*/ 60 h 70"/>
                              <a:gd name="T64" fmla="*/ 31 w 62"/>
                              <a:gd name="T65" fmla="*/ 63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5"/>
                                </a:moveTo>
                                <a:lnTo>
                                  <a:pt x="62" y="35"/>
                                </a:lnTo>
                                <a:cubicBezTo>
                                  <a:pt x="62" y="40"/>
                                  <a:pt x="61" y="44"/>
                                  <a:pt x="60" y="49"/>
                                </a:cubicBezTo>
                                <a:cubicBezTo>
                                  <a:pt x="58" y="53"/>
                                  <a:pt x="56" y="57"/>
                                  <a:pt x="54" y="60"/>
                                </a:cubicBezTo>
                                <a:cubicBezTo>
                                  <a:pt x="51" y="63"/>
                                  <a:pt x="48" y="66"/>
                                  <a:pt x="44" y="67"/>
                                </a:cubicBezTo>
                                <a:cubicBezTo>
                                  <a:pt x="40" y="69"/>
                                  <a:pt x="35" y="70"/>
                                  <a:pt x="30" y="70"/>
                                </a:cubicBezTo>
                                <a:cubicBezTo>
                                  <a:pt x="25" y="70"/>
                                  <a:pt x="21" y="69"/>
                                  <a:pt x="17" y="68"/>
                                </a:cubicBezTo>
                                <a:cubicBezTo>
                                  <a:pt x="13" y="66"/>
                                  <a:pt x="10" y="64"/>
                                  <a:pt x="8" y="61"/>
                                </a:cubicBezTo>
                                <a:cubicBezTo>
                                  <a:pt x="5" y="58"/>
                                  <a:pt x="3" y="54"/>
                                  <a:pt x="2" y="50"/>
                                </a:cubicBezTo>
                                <a:cubicBezTo>
                                  <a:pt x="1" y="46"/>
                                  <a:pt x="0" y="41"/>
                                  <a:pt x="0" y="36"/>
                                </a:cubicBezTo>
                                <a:cubicBezTo>
                                  <a:pt x="0" y="31"/>
                                  <a:pt x="1" y="26"/>
                                  <a:pt x="2" y="22"/>
                                </a:cubicBezTo>
                                <a:cubicBezTo>
                                  <a:pt x="3" y="17"/>
                                  <a:pt x="5" y="13"/>
                                  <a:pt x="8" y="10"/>
                                </a:cubicBezTo>
                                <a:cubicBezTo>
                                  <a:pt x="10" y="7"/>
                                  <a:pt x="14" y="5"/>
                                  <a:pt x="18" y="3"/>
                                </a:cubicBezTo>
                                <a:cubicBezTo>
                                  <a:pt x="22" y="1"/>
                                  <a:pt x="26" y="0"/>
                                  <a:pt x="32" y="0"/>
                                </a:cubicBezTo>
                                <a:cubicBezTo>
                                  <a:pt x="37" y="0"/>
                                  <a:pt x="41" y="1"/>
                                  <a:pt x="45" y="3"/>
                                </a:cubicBezTo>
                                <a:cubicBezTo>
                                  <a:pt x="49" y="4"/>
                                  <a:pt x="52" y="7"/>
                                  <a:pt x="54" y="9"/>
                                </a:cubicBezTo>
                                <a:cubicBezTo>
                                  <a:pt x="57" y="12"/>
                                  <a:pt x="59" y="16"/>
                                  <a:pt x="60" y="20"/>
                                </a:cubicBezTo>
                                <a:cubicBezTo>
                                  <a:pt x="61" y="25"/>
                                  <a:pt x="62" y="29"/>
                                  <a:pt x="62" y="35"/>
                                </a:cubicBezTo>
                                <a:lnTo>
                                  <a:pt x="62" y="35"/>
                                </a:lnTo>
                                <a:close/>
                                <a:moveTo>
                                  <a:pt x="53" y="35"/>
                                </a:moveTo>
                                <a:lnTo>
                                  <a:pt x="53" y="35"/>
                                </a:lnTo>
                                <a:cubicBezTo>
                                  <a:pt x="53" y="32"/>
                                  <a:pt x="52" y="28"/>
                                  <a:pt x="52" y="25"/>
                                </a:cubicBezTo>
                                <a:cubicBezTo>
                                  <a:pt x="51" y="22"/>
                                  <a:pt x="50" y="19"/>
                                  <a:pt x="48" y="16"/>
                                </a:cubicBezTo>
                                <a:cubicBezTo>
                                  <a:pt x="47" y="14"/>
                                  <a:pt x="44" y="11"/>
                                  <a:pt x="41" y="10"/>
                                </a:cubicBezTo>
                                <a:cubicBezTo>
                                  <a:pt x="39" y="8"/>
                                  <a:pt x="35" y="8"/>
                                  <a:pt x="31" y="8"/>
                                </a:cubicBezTo>
                                <a:cubicBezTo>
                                  <a:pt x="27" y="8"/>
                                  <a:pt x="24" y="8"/>
                                  <a:pt x="21" y="10"/>
                                </a:cubicBezTo>
                                <a:cubicBezTo>
                                  <a:pt x="18" y="11"/>
                                  <a:pt x="16" y="13"/>
                                  <a:pt x="14" y="16"/>
                                </a:cubicBezTo>
                                <a:cubicBezTo>
                                  <a:pt x="12" y="18"/>
                                  <a:pt x="11" y="21"/>
                                  <a:pt x="10" y="24"/>
                                </a:cubicBezTo>
                                <a:cubicBezTo>
                                  <a:pt x="9" y="28"/>
                                  <a:pt x="9" y="31"/>
                                  <a:pt x="9" y="35"/>
                                </a:cubicBezTo>
                                <a:cubicBezTo>
                                  <a:pt x="9" y="39"/>
                                  <a:pt x="9" y="42"/>
                                  <a:pt x="10" y="46"/>
                                </a:cubicBezTo>
                                <a:cubicBezTo>
                                  <a:pt x="11" y="49"/>
                                  <a:pt x="12" y="52"/>
                                  <a:pt x="14" y="54"/>
                                </a:cubicBezTo>
                                <a:cubicBezTo>
                                  <a:pt x="15" y="57"/>
                                  <a:pt x="17" y="59"/>
                                  <a:pt x="20" y="60"/>
                                </a:cubicBezTo>
                                <a:cubicBezTo>
                                  <a:pt x="23" y="62"/>
                                  <a:pt x="27" y="63"/>
                                  <a:pt x="31" y="63"/>
                                </a:cubicBezTo>
                                <a:cubicBezTo>
                                  <a:pt x="35" y="63"/>
                                  <a:pt x="38" y="62"/>
                                  <a:pt x="41" y="60"/>
                                </a:cubicBezTo>
                                <a:cubicBezTo>
                                  <a:pt x="44" y="59"/>
                                  <a:pt x="46" y="57"/>
                                  <a:pt x="48" y="55"/>
                                </a:cubicBezTo>
                                <a:cubicBezTo>
                                  <a:pt x="49" y="52"/>
                                  <a:pt x="51" y="49"/>
                                  <a:pt x="52" y="46"/>
                                </a:cubicBezTo>
                                <a:cubicBezTo>
                                  <a:pt x="52"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8" name="Freeform 216"/>
                        <wps:cNvSpPr>
                          <a:spLocks/>
                        </wps:cNvSpPr>
                        <wps:spPr bwMode="auto">
                          <a:xfrm>
                            <a:off x="2533015" y="1920240"/>
                            <a:ext cx="23495" cy="46355"/>
                          </a:xfrm>
                          <a:custGeom>
                            <a:avLst/>
                            <a:gdLst>
                              <a:gd name="T0" fmla="*/ 35 w 35"/>
                              <a:gd name="T1" fmla="*/ 6 h 69"/>
                              <a:gd name="T2" fmla="*/ 35 w 35"/>
                              <a:gd name="T3" fmla="*/ 6 h 69"/>
                              <a:gd name="T4" fmla="*/ 35 w 35"/>
                              <a:gd name="T5" fmla="*/ 8 h 69"/>
                              <a:gd name="T6" fmla="*/ 35 w 35"/>
                              <a:gd name="T7" fmla="*/ 9 h 69"/>
                              <a:gd name="T8" fmla="*/ 35 w 35"/>
                              <a:gd name="T9" fmla="*/ 10 h 69"/>
                              <a:gd name="T10" fmla="*/ 34 w 35"/>
                              <a:gd name="T11" fmla="*/ 10 h 69"/>
                              <a:gd name="T12" fmla="*/ 32 w 35"/>
                              <a:gd name="T13" fmla="*/ 10 h 69"/>
                              <a:gd name="T14" fmla="*/ 31 w 35"/>
                              <a:gd name="T15" fmla="*/ 9 h 69"/>
                              <a:gd name="T16" fmla="*/ 28 w 35"/>
                              <a:gd name="T17" fmla="*/ 9 h 69"/>
                              <a:gd name="T18" fmla="*/ 25 w 35"/>
                              <a:gd name="T19" fmla="*/ 8 h 69"/>
                              <a:gd name="T20" fmla="*/ 21 w 35"/>
                              <a:gd name="T21" fmla="*/ 9 h 69"/>
                              <a:gd name="T22" fmla="*/ 17 w 35"/>
                              <a:gd name="T23" fmla="*/ 12 h 69"/>
                              <a:gd name="T24" fmla="*/ 13 w 35"/>
                              <a:gd name="T25" fmla="*/ 17 h 69"/>
                              <a:gd name="T26" fmla="*/ 8 w 35"/>
                              <a:gd name="T27" fmla="*/ 24 h 69"/>
                              <a:gd name="T28" fmla="*/ 8 w 35"/>
                              <a:gd name="T29" fmla="*/ 67 h 69"/>
                              <a:gd name="T30" fmla="*/ 8 w 35"/>
                              <a:gd name="T31" fmla="*/ 68 h 69"/>
                              <a:gd name="T32" fmla="*/ 7 w 35"/>
                              <a:gd name="T33" fmla="*/ 69 h 69"/>
                              <a:gd name="T34" fmla="*/ 6 w 35"/>
                              <a:gd name="T35" fmla="*/ 69 h 69"/>
                              <a:gd name="T36" fmla="*/ 4 w 35"/>
                              <a:gd name="T37" fmla="*/ 69 h 69"/>
                              <a:gd name="T38" fmla="*/ 2 w 35"/>
                              <a:gd name="T39" fmla="*/ 69 h 69"/>
                              <a:gd name="T40" fmla="*/ 0 w 35"/>
                              <a:gd name="T41" fmla="*/ 69 h 69"/>
                              <a:gd name="T42" fmla="*/ 0 w 35"/>
                              <a:gd name="T43" fmla="*/ 68 h 69"/>
                              <a:gd name="T44" fmla="*/ 0 w 35"/>
                              <a:gd name="T45" fmla="*/ 67 h 69"/>
                              <a:gd name="T46" fmla="*/ 0 w 35"/>
                              <a:gd name="T47" fmla="*/ 3 h 69"/>
                              <a:gd name="T48" fmla="*/ 0 w 35"/>
                              <a:gd name="T49" fmla="*/ 2 h 69"/>
                              <a:gd name="T50" fmla="*/ 0 w 35"/>
                              <a:gd name="T51" fmla="*/ 2 h 69"/>
                              <a:gd name="T52" fmla="*/ 2 w 35"/>
                              <a:gd name="T53" fmla="*/ 1 h 69"/>
                              <a:gd name="T54" fmla="*/ 4 w 35"/>
                              <a:gd name="T55" fmla="*/ 1 h 69"/>
                              <a:gd name="T56" fmla="*/ 6 w 35"/>
                              <a:gd name="T57" fmla="*/ 1 h 69"/>
                              <a:gd name="T58" fmla="*/ 7 w 35"/>
                              <a:gd name="T59" fmla="*/ 2 h 69"/>
                              <a:gd name="T60" fmla="*/ 8 w 35"/>
                              <a:gd name="T61" fmla="*/ 2 h 69"/>
                              <a:gd name="T62" fmla="*/ 8 w 35"/>
                              <a:gd name="T63" fmla="*/ 3 h 69"/>
                              <a:gd name="T64" fmla="*/ 8 w 35"/>
                              <a:gd name="T65" fmla="*/ 13 h 69"/>
                              <a:gd name="T66" fmla="*/ 13 w 35"/>
                              <a:gd name="T67" fmla="*/ 7 h 69"/>
                              <a:gd name="T68" fmla="*/ 17 w 35"/>
                              <a:gd name="T69" fmla="*/ 3 h 69"/>
                              <a:gd name="T70" fmla="*/ 21 w 35"/>
                              <a:gd name="T71" fmla="*/ 1 h 69"/>
                              <a:gd name="T72" fmla="*/ 26 w 35"/>
                              <a:gd name="T73" fmla="*/ 0 h 69"/>
                              <a:gd name="T74" fmla="*/ 28 w 35"/>
                              <a:gd name="T75" fmla="*/ 0 h 69"/>
                              <a:gd name="T76" fmla="*/ 30 w 35"/>
                              <a:gd name="T77" fmla="*/ 1 h 69"/>
                              <a:gd name="T78" fmla="*/ 33 w 35"/>
                              <a:gd name="T79" fmla="*/ 1 h 69"/>
                              <a:gd name="T80" fmla="*/ 34 w 35"/>
                              <a:gd name="T81" fmla="*/ 2 h 69"/>
                              <a:gd name="T82" fmla="*/ 35 w 35"/>
                              <a:gd name="T83" fmla="*/ 3 h 69"/>
                              <a:gd name="T84" fmla="*/ 35 w 35"/>
                              <a:gd name="T85" fmla="*/ 3 h 69"/>
                              <a:gd name="T86" fmla="*/ 35 w 35"/>
                              <a:gd name="T87" fmla="*/ 4 h 69"/>
                              <a:gd name="T88" fmla="*/ 35 w 35"/>
                              <a:gd name="T89" fmla="*/ 6 h 69"/>
                              <a:gd name="T90" fmla="*/ 35 w 35"/>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5" h="69">
                                <a:moveTo>
                                  <a:pt x="35" y="6"/>
                                </a:moveTo>
                                <a:lnTo>
                                  <a:pt x="35" y="6"/>
                                </a:lnTo>
                                <a:cubicBezTo>
                                  <a:pt x="35" y="7"/>
                                  <a:pt x="35" y="8"/>
                                  <a:pt x="35" y="8"/>
                                </a:cubicBezTo>
                                <a:cubicBezTo>
                                  <a:pt x="35" y="9"/>
                                  <a:pt x="35" y="9"/>
                                  <a:pt x="35" y="9"/>
                                </a:cubicBezTo>
                                <a:cubicBezTo>
                                  <a:pt x="35" y="10"/>
                                  <a:pt x="35" y="10"/>
                                  <a:pt x="35" y="10"/>
                                </a:cubicBezTo>
                                <a:cubicBezTo>
                                  <a:pt x="34" y="10"/>
                                  <a:pt x="34" y="10"/>
                                  <a:pt x="34" y="10"/>
                                </a:cubicBezTo>
                                <a:cubicBezTo>
                                  <a:pt x="34" y="10"/>
                                  <a:pt x="33" y="10"/>
                                  <a:pt x="32" y="10"/>
                                </a:cubicBezTo>
                                <a:cubicBezTo>
                                  <a:pt x="32" y="10"/>
                                  <a:pt x="31" y="9"/>
                                  <a:pt x="31" y="9"/>
                                </a:cubicBezTo>
                                <a:cubicBezTo>
                                  <a:pt x="30" y="9"/>
                                  <a:pt x="29" y="9"/>
                                  <a:pt x="28" y="9"/>
                                </a:cubicBezTo>
                                <a:cubicBezTo>
                                  <a:pt x="27" y="8"/>
                                  <a:pt x="26" y="8"/>
                                  <a:pt x="25" y="8"/>
                                </a:cubicBezTo>
                                <a:cubicBezTo>
                                  <a:pt x="24" y="8"/>
                                  <a:pt x="22" y="9"/>
                                  <a:pt x="21" y="9"/>
                                </a:cubicBezTo>
                                <a:cubicBezTo>
                                  <a:pt x="20" y="10"/>
                                  <a:pt x="19" y="10"/>
                                  <a:pt x="17" y="12"/>
                                </a:cubicBezTo>
                                <a:cubicBezTo>
                                  <a:pt x="16" y="13"/>
                                  <a:pt x="15" y="15"/>
                                  <a:pt x="13" y="17"/>
                                </a:cubicBezTo>
                                <a:cubicBezTo>
                                  <a:pt x="12" y="19"/>
                                  <a:pt x="10" y="21"/>
                                  <a:pt x="8" y="24"/>
                                </a:cubicBezTo>
                                <a:lnTo>
                                  <a:pt x="8" y="67"/>
                                </a:lnTo>
                                <a:cubicBezTo>
                                  <a:pt x="8" y="68"/>
                                  <a:pt x="8" y="68"/>
                                  <a:pt x="8" y="68"/>
                                </a:cubicBezTo>
                                <a:cubicBezTo>
                                  <a:pt x="8" y="69"/>
                                  <a:pt x="8" y="69"/>
                                  <a:pt x="7" y="69"/>
                                </a:cubicBezTo>
                                <a:cubicBezTo>
                                  <a:pt x="7" y="69"/>
                                  <a:pt x="6" y="69"/>
                                  <a:pt x="6" y="69"/>
                                </a:cubicBezTo>
                                <a:cubicBezTo>
                                  <a:pt x="5" y="69"/>
                                  <a:pt x="5" y="69"/>
                                  <a:pt x="4" y="69"/>
                                </a:cubicBezTo>
                                <a:cubicBezTo>
                                  <a:pt x="3" y="69"/>
                                  <a:pt x="2" y="69"/>
                                  <a:pt x="2" y="69"/>
                                </a:cubicBezTo>
                                <a:cubicBezTo>
                                  <a:pt x="1" y="69"/>
                                  <a:pt x="1" y="69"/>
                                  <a:pt x="0" y="69"/>
                                </a:cubicBezTo>
                                <a:cubicBezTo>
                                  <a:pt x="0" y="69"/>
                                  <a:pt x="0" y="69"/>
                                  <a:pt x="0" y="68"/>
                                </a:cubicBezTo>
                                <a:cubicBezTo>
                                  <a:pt x="0" y="68"/>
                                  <a:pt x="0" y="68"/>
                                  <a:pt x="0" y="67"/>
                                </a:cubicBezTo>
                                <a:lnTo>
                                  <a:pt x="0" y="3"/>
                                </a:lnTo>
                                <a:cubicBezTo>
                                  <a:pt x="0" y="3"/>
                                  <a:pt x="0" y="2"/>
                                  <a:pt x="0" y="2"/>
                                </a:cubicBezTo>
                                <a:cubicBezTo>
                                  <a:pt x="0" y="2"/>
                                  <a:pt x="0" y="2"/>
                                  <a:pt x="0" y="2"/>
                                </a:cubicBezTo>
                                <a:cubicBezTo>
                                  <a:pt x="1" y="1"/>
                                  <a:pt x="1" y="1"/>
                                  <a:pt x="2" y="1"/>
                                </a:cubicBezTo>
                                <a:cubicBezTo>
                                  <a:pt x="2" y="1"/>
                                  <a:pt x="3" y="1"/>
                                  <a:pt x="4" y="1"/>
                                </a:cubicBezTo>
                                <a:cubicBezTo>
                                  <a:pt x="5" y="1"/>
                                  <a:pt x="5" y="1"/>
                                  <a:pt x="6" y="1"/>
                                </a:cubicBezTo>
                                <a:cubicBezTo>
                                  <a:pt x="6" y="1"/>
                                  <a:pt x="7" y="1"/>
                                  <a:pt x="7" y="2"/>
                                </a:cubicBezTo>
                                <a:cubicBezTo>
                                  <a:pt x="7" y="2"/>
                                  <a:pt x="7" y="2"/>
                                  <a:pt x="8" y="2"/>
                                </a:cubicBezTo>
                                <a:cubicBezTo>
                                  <a:pt x="8" y="2"/>
                                  <a:pt x="8" y="3"/>
                                  <a:pt x="8" y="3"/>
                                </a:cubicBezTo>
                                <a:lnTo>
                                  <a:pt x="8" y="13"/>
                                </a:lnTo>
                                <a:cubicBezTo>
                                  <a:pt x="10" y="10"/>
                                  <a:pt x="11" y="8"/>
                                  <a:pt x="13" y="7"/>
                                </a:cubicBezTo>
                                <a:cubicBezTo>
                                  <a:pt x="14" y="5"/>
                                  <a:pt x="16" y="4"/>
                                  <a:pt x="17" y="3"/>
                                </a:cubicBezTo>
                                <a:cubicBezTo>
                                  <a:pt x="19" y="2"/>
                                  <a:pt x="20" y="1"/>
                                  <a:pt x="21" y="1"/>
                                </a:cubicBezTo>
                                <a:cubicBezTo>
                                  <a:pt x="23" y="0"/>
                                  <a:pt x="24" y="0"/>
                                  <a:pt x="26" y="0"/>
                                </a:cubicBezTo>
                                <a:cubicBezTo>
                                  <a:pt x="26" y="0"/>
                                  <a:pt x="27" y="0"/>
                                  <a:pt x="28" y="0"/>
                                </a:cubicBezTo>
                                <a:cubicBezTo>
                                  <a:pt x="29" y="1"/>
                                  <a:pt x="29" y="1"/>
                                  <a:pt x="30" y="1"/>
                                </a:cubicBezTo>
                                <a:cubicBezTo>
                                  <a:pt x="31" y="1"/>
                                  <a:pt x="32" y="1"/>
                                  <a:pt x="33" y="1"/>
                                </a:cubicBezTo>
                                <a:cubicBezTo>
                                  <a:pt x="34" y="2"/>
                                  <a:pt x="34" y="2"/>
                                  <a:pt x="34" y="2"/>
                                </a:cubicBezTo>
                                <a:cubicBezTo>
                                  <a:pt x="35" y="2"/>
                                  <a:pt x="35" y="3"/>
                                  <a:pt x="35" y="3"/>
                                </a:cubicBezTo>
                                <a:cubicBezTo>
                                  <a:pt x="35" y="3"/>
                                  <a:pt x="35" y="3"/>
                                  <a:pt x="35" y="3"/>
                                </a:cubicBezTo>
                                <a:cubicBezTo>
                                  <a:pt x="35" y="4"/>
                                  <a:pt x="35" y="4"/>
                                  <a:pt x="35" y="4"/>
                                </a:cubicBezTo>
                                <a:cubicBezTo>
                                  <a:pt x="35" y="5"/>
                                  <a:pt x="35" y="6"/>
                                  <a:pt x="35" y="6"/>
                                </a:cubicBezTo>
                                <a:lnTo>
                                  <a:pt x="35"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19" name="Freeform 217"/>
                        <wps:cNvSpPr>
                          <a:spLocks noEditPoints="1"/>
                        </wps:cNvSpPr>
                        <wps:spPr bwMode="auto">
                          <a:xfrm>
                            <a:off x="2568575" y="1920240"/>
                            <a:ext cx="38100" cy="64135"/>
                          </a:xfrm>
                          <a:custGeom>
                            <a:avLst/>
                            <a:gdLst>
                              <a:gd name="T0" fmla="*/ 56 w 56"/>
                              <a:gd name="T1" fmla="*/ 34 h 95"/>
                              <a:gd name="T2" fmla="*/ 56 w 56"/>
                              <a:gd name="T3" fmla="*/ 34 h 95"/>
                              <a:gd name="T4" fmla="*/ 54 w 56"/>
                              <a:gd name="T5" fmla="*/ 49 h 95"/>
                              <a:gd name="T6" fmla="*/ 49 w 56"/>
                              <a:gd name="T7" fmla="*/ 60 h 95"/>
                              <a:gd name="T8" fmla="*/ 40 w 56"/>
                              <a:gd name="T9" fmla="*/ 68 h 95"/>
                              <a:gd name="T10" fmla="*/ 28 w 56"/>
                              <a:gd name="T11" fmla="*/ 70 h 95"/>
                              <a:gd name="T12" fmla="*/ 23 w 56"/>
                              <a:gd name="T13" fmla="*/ 70 h 95"/>
                              <a:gd name="T14" fmla="*/ 18 w 56"/>
                              <a:gd name="T15" fmla="*/ 68 h 95"/>
                              <a:gd name="T16" fmla="*/ 13 w 56"/>
                              <a:gd name="T17" fmla="*/ 64 h 95"/>
                              <a:gd name="T18" fmla="*/ 8 w 56"/>
                              <a:gd name="T19" fmla="*/ 60 h 95"/>
                              <a:gd name="T20" fmla="*/ 8 w 56"/>
                              <a:gd name="T21" fmla="*/ 93 h 95"/>
                              <a:gd name="T22" fmla="*/ 8 w 56"/>
                              <a:gd name="T23" fmla="*/ 94 h 95"/>
                              <a:gd name="T24" fmla="*/ 7 w 56"/>
                              <a:gd name="T25" fmla="*/ 94 h 95"/>
                              <a:gd name="T26" fmla="*/ 6 w 56"/>
                              <a:gd name="T27" fmla="*/ 95 h 95"/>
                              <a:gd name="T28" fmla="*/ 4 w 56"/>
                              <a:gd name="T29" fmla="*/ 95 h 95"/>
                              <a:gd name="T30" fmla="*/ 2 w 56"/>
                              <a:gd name="T31" fmla="*/ 95 h 95"/>
                              <a:gd name="T32" fmla="*/ 0 w 56"/>
                              <a:gd name="T33" fmla="*/ 94 h 95"/>
                              <a:gd name="T34" fmla="*/ 0 w 56"/>
                              <a:gd name="T35" fmla="*/ 94 h 95"/>
                              <a:gd name="T36" fmla="*/ 0 w 56"/>
                              <a:gd name="T37" fmla="*/ 93 h 95"/>
                              <a:gd name="T38" fmla="*/ 0 w 56"/>
                              <a:gd name="T39" fmla="*/ 3 h 95"/>
                              <a:gd name="T40" fmla="*/ 0 w 56"/>
                              <a:gd name="T41" fmla="*/ 2 h 95"/>
                              <a:gd name="T42" fmla="*/ 0 w 56"/>
                              <a:gd name="T43" fmla="*/ 2 h 95"/>
                              <a:gd name="T44" fmla="*/ 2 w 56"/>
                              <a:gd name="T45" fmla="*/ 1 h 95"/>
                              <a:gd name="T46" fmla="*/ 3 w 56"/>
                              <a:gd name="T47" fmla="*/ 1 h 95"/>
                              <a:gd name="T48" fmla="*/ 5 w 56"/>
                              <a:gd name="T49" fmla="*/ 1 h 95"/>
                              <a:gd name="T50" fmla="*/ 6 w 56"/>
                              <a:gd name="T51" fmla="*/ 2 h 95"/>
                              <a:gd name="T52" fmla="*/ 7 w 56"/>
                              <a:gd name="T53" fmla="*/ 2 h 95"/>
                              <a:gd name="T54" fmla="*/ 7 w 56"/>
                              <a:gd name="T55" fmla="*/ 3 h 95"/>
                              <a:gd name="T56" fmla="*/ 7 w 56"/>
                              <a:gd name="T57" fmla="*/ 12 h 95"/>
                              <a:gd name="T58" fmla="*/ 13 w 56"/>
                              <a:gd name="T59" fmla="*/ 7 h 95"/>
                              <a:gd name="T60" fmla="*/ 18 w 56"/>
                              <a:gd name="T61" fmla="*/ 3 h 95"/>
                              <a:gd name="T62" fmla="*/ 24 w 56"/>
                              <a:gd name="T63" fmla="*/ 1 h 95"/>
                              <a:gd name="T64" fmla="*/ 30 w 56"/>
                              <a:gd name="T65" fmla="*/ 0 h 95"/>
                              <a:gd name="T66" fmla="*/ 42 w 56"/>
                              <a:gd name="T67" fmla="*/ 3 h 95"/>
                              <a:gd name="T68" fmla="*/ 50 w 56"/>
                              <a:gd name="T69" fmla="*/ 10 h 95"/>
                              <a:gd name="T70" fmla="*/ 54 w 56"/>
                              <a:gd name="T71" fmla="*/ 21 h 95"/>
                              <a:gd name="T72" fmla="*/ 56 w 56"/>
                              <a:gd name="T73" fmla="*/ 34 h 95"/>
                              <a:gd name="T74" fmla="*/ 56 w 56"/>
                              <a:gd name="T75" fmla="*/ 34 h 95"/>
                              <a:gd name="T76" fmla="*/ 47 w 56"/>
                              <a:gd name="T77" fmla="*/ 36 h 95"/>
                              <a:gd name="T78" fmla="*/ 47 w 56"/>
                              <a:gd name="T79" fmla="*/ 36 h 95"/>
                              <a:gd name="T80" fmla="*/ 46 w 56"/>
                              <a:gd name="T81" fmla="*/ 25 h 95"/>
                              <a:gd name="T82" fmla="*/ 43 w 56"/>
                              <a:gd name="T83" fmla="*/ 16 h 95"/>
                              <a:gd name="T84" fmla="*/ 38 w 56"/>
                              <a:gd name="T85" fmla="*/ 10 h 95"/>
                              <a:gd name="T86" fmla="*/ 29 w 56"/>
                              <a:gd name="T87" fmla="*/ 8 h 95"/>
                              <a:gd name="T88" fmla="*/ 24 w 56"/>
                              <a:gd name="T89" fmla="*/ 8 h 95"/>
                              <a:gd name="T90" fmla="*/ 19 w 56"/>
                              <a:gd name="T91" fmla="*/ 11 h 95"/>
                              <a:gd name="T92" fmla="*/ 14 w 56"/>
                              <a:gd name="T93" fmla="*/ 15 h 95"/>
                              <a:gd name="T94" fmla="*/ 8 w 56"/>
                              <a:gd name="T95" fmla="*/ 21 h 95"/>
                              <a:gd name="T96" fmla="*/ 8 w 56"/>
                              <a:gd name="T97" fmla="*/ 49 h 95"/>
                              <a:gd name="T98" fmla="*/ 18 w 56"/>
                              <a:gd name="T99" fmla="*/ 59 h 95"/>
                              <a:gd name="T100" fmla="*/ 29 w 56"/>
                              <a:gd name="T101" fmla="*/ 63 h 95"/>
                              <a:gd name="T102" fmla="*/ 37 w 56"/>
                              <a:gd name="T103" fmla="*/ 60 h 95"/>
                              <a:gd name="T104" fmla="*/ 43 w 56"/>
                              <a:gd name="T105" fmla="*/ 54 h 95"/>
                              <a:gd name="T106" fmla="*/ 46 w 56"/>
                              <a:gd name="T107" fmla="*/ 45 h 95"/>
                              <a:gd name="T108" fmla="*/ 47 w 56"/>
                              <a:gd name="T109" fmla="*/ 36 h 95"/>
                              <a:gd name="T110" fmla="*/ 47 w 56"/>
                              <a:gd name="T111" fmla="*/ 36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40"/>
                                  <a:pt x="55" y="45"/>
                                  <a:pt x="54" y="49"/>
                                </a:cubicBezTo>
                                <a:cubicBezTo>
                                  <a:pt x="53" y="54"/>
                                  <a:pt x="51" y="57"/>
                                  <a:pt x="49" y="60"/>
                                </a:cubicBezTo>
                                <a:cubicBezTo>
                                  <a:pt x="46" y="64"/>
                                  <a:pt x="43" y="66"/>
                                  <a:pt x="40" y="68"/>
                                </a:cubicBezTo>
                                <a:cubicBezTo>
                                  <a:pt x="37" y="69"/>
                                  <a:pt x="33" y="70"/>
                                  <a:pt x="28" y="70"/>
                                </a:cubicBezTo>
                                <a:cubicBezTo>
                                  <a:pt x="26" y="70"/>
                                  <a:pt x="24" y="70"/>
                                  <a:pt x="23" y="70"/>
                                </a:cubicBezTo>
                                <a:cubicBezTo>
                                  <a:pt x="21" y="69"/>
                                  <a:pt x="19" y="68"/>
                                  <a:pt x="18" y="68"/>
                                </a:cubicBezTo>
                                <a:cubicBezTo>
                                  <a:pt x="16" y="67"/>
                                  <a:pt x="15" y="66"/>
                                  <a:pt x="13" y="64"/>
                                </a:cubicBezTo>
                                <a:cubicBezTo>
                                  <a:pt x="11" y="63"/>
                                  <a:pt x="10" y="62"/>
                                  <a:pt x="8" y="60"/>
                                </a:cubicBezTo>
                                <a:lnTo>
                                  <a:pt x="8" y="93"/>
                                </a:lnTo>
                                <a:cubicBezTo>
                                  <a:pt x="8" y="93"/>
                                  <a:pt x="8" y="94"/>
                                  <a:pt x="8" y="94"/>
                                </a:cubicBezTo>
                                <a:cubicBezTo>
                                  <a:pt x="8" y="94"/>
                                  <a:pt x="7" y="94"/>
                                  <a:pt x="7" y="94"/>
                                </a:cubicBezTo>
                                <a:cubicBezTo>
                                  <a:pt x="7" y="95"/>
                                  <a:pt x="6" y="95"/>
                                  <a:pt x="6" y="95"/>
                                </a:cubicBezTo>
                                <a:cubicBezTo>
                                  <a:pt x="5" y="95"/>
                                  <a:pt x="5" y="95"/>
                                  <a:pt x="4" y="95"/>
                                </a:cubicBezTo>
                                <a:cubicBezTo>
                                  <a:pt x="3" y="95"/>
                                  <a:pt x="2" y="95"/>
                                  <a:pt x="2" y="95"/>
                                </a:cubicBezTo>
                                <a:cubicBezTo>
                                  <a:pt x="1" y="95"/>
                                  <a:pt x="1" y="95"/>
                                  <a:pt x="0" y="94"/>
                                </a:cubicBezTo>
                                <a:cubicBezTo>
                                  <a:pt x="0" y="94"/>
                                  <a:pt x="0" y="94"/>
                                  <a:pt x="0" y="94"/>
                                </a:cubicBezTo>
                                <a:cubicBezTo>
                                  <a:pt x="0" y="94"/>
                                  <a:pt x="0" y="93"/>
                                  <a:pt x="0" y="93"/>
                                </a:cubicBezTo>
                                <a:lnTo>
                                  <a:pt x="0" y="3"/>
                                </a:lnTo>
                                <a:cubicBezTo>
                                  <a:pt x="0" y="3"/>
                                  <a:pt x="0" y="2"/>
                                  <a:pt x="0" y="2"/>
                                </a:cubicBezTo>
                                <a:cubicBezTo>
                                  <a:pt x="0" y="2"/>
                                  <a:pt x="0" y="2"/>
                                  <a:pt x="0" y="2"/>
                                </a:cubicBezTo>
                                <a:cubicBezTo>
                                  <a:pt x="1" y="1"/>
                                  <a:pt x="1" y="1"/>
                                  <a:pt x="2" y="1"/>
                                </a:cubicBezTo>
                                <a:cubicBezTo>
                                  <a:pt x="2" y="1"/>
                                  <a:pt x="3" y="1"/>
                                  <a:pt x="3" y="1"/>
                                </a:cubicBezTo>
                                <a:cubicBezTo>
                                  <a:pt x="4" y="1"/>
                                  <a:pt x="5" y="1"/>
                                  <a:pt x="5" y="1"/>
                                </a:cubicBezTo>
                                <a:cubicBezTo>
                                  <a:pt x="6" y="1"/>
                                  <a:pt x="6" y="1"/>
                                  <a:pt x="6" y="2"/>
                                </a:cubicBezTo>
                                <a:cubicBezTo>
                                  <a:pt x="7" y="2"/>
                                  <a:pt x="7" y="2"/>
                                  <a:pt x="7" y="2"/>
                                </a:cubicBezTo>
                                <a:cubicBezTo>
                                  <a:pt x="7" y="2"/>
                                  <a:pt x="7" y="3"/>
                                  <a:pt x="7" y="3"/>
                                </a:cubicBezTo>
                                <a:lnTo>
                                  <a:pt x="7" y="12"/>
                                </a:lnTo>
                                <a:cubicBezTo>
                                  <a:pt x="9" y="10"/>
                                  <a:pt x="11" y="8"/>
                                  <a:pt x="13" y="7"/>
                                </a:cubicBezTo>
                                <a:cubicBezTo>
                                  <a:pt x="15" y="5"/>
                                  <a:pt x="17" y="4"/>
                                  <a:pt x="18" y="3"/>
                                </a:cubicBezTo>
                                <a:cubicBezTo>
                                  <a:pt x="20" y="2"/>
                                  <a:pt x="22" y="2"/>
                                  <a:pt x="24" y="1"/>
                                </a:cubicBezTo>
                                <a:cubicBezTo>
                                  <a:pt x="26" y="1"/>
                                  <a:pt x="28" y="0"/>
                                  <a:pt x="30" y="0"/>
                                </a:cubicBezTo>
                                <a:cubicBezTo>
                                  <a:pt x="35" y="0"/>
                                  <a:pt x="39" y="1"/>
                                  <a:pt x="42" y="3"/>
                                </a:cubicBezTo>
                                <a:cubicBezTo>
                                  <a:pt x="45" y="5"/>
                                  <a:pt x="48" y="7"/>
                                  <a:pt x="50" y="10"/>
                                </a:cubicBezTo>
                                <a:cubicBezTo>
                                  <a:pt x="52" y="13"/>
                                  <a:pt x="54" y="17"/>
                                  <a:pt x="54" y="21"/>
                                </a:cubicBezTo>
                                <a:cubicBezTo>
                                  <a:pt x="55" y="25"/>
                                  <a:pt x="56" y="30"/>
                                  <a:pt x="56" y="34"/>
                                </a:cubicBezTo>
                                <a:lnTo>
                                  <a:pt x="56" y="34"/>
                                </a:lnTo>
                                <a:close/>
                                <a:moveTo>
                                  <a:pt x="47" y="36"/>
                                </a:moveTo>
                                <a:lnTo>
                                  <a:pt x="47" y="36"/>
                                </a:lnTo>
                                <a:cubicBezTo>
                                  <a:pt x="47" y="32"/>
                                  <a:pt x="47" y="29"/>
                                  <a:pt x="46" y="25"/>
                                </a:cubicBezTo>
                                <a:cubicBezTo>
                                  <a:pt x="46" y="22"/>
                                  <a:pt x="45" y="19"/>
                                  <a:pt x="43" y="16"/>
                                </a:cubicBezTo>
                                <a:cubicBezTo>
                                  <a:pt x="42" y="14"/>
                                  <a:pt x="40" y="12"/>
                                  <a:pt x="38" y="10"/>
                                </a:cubicBezTo>
                                <a:cubicBezTo>
                                  <a:pt x="36" y="8"/>
                                  <a:pt x="33" y="8"/>
                                  <a:pt x="29" y="8"/>
                                </a:cubicBezTo>
                                <a:cubicBezTo>
                                  <a:pt x="28" y="8"/>
                                  <a:pt x="26" y="8"/>
                                  <a:pt x="24" y="8"/>
                                </a:cubicBezTo>
                                <a:cubicBezTo>
                                  <a:pt x="23" y="9"/>
                                  <a:pt x="21" y="10"/>
                                  <a:pt x="19" y="11"/>
                                </a:cubicBezTo>
                                <a:cubicBezTo>
                                  <a:pt x="18" y="12"/>
                                  <a:pt x="16" y="13"/>
                                  <a:pt x="14" y="15"/>
                                </a:cubicBezTo>
                                <a:cubicBezTo>
                                  <a:pt x="12" y="17"/>
                                  <a:pt x="10" y="19"/>
                                  <a:pt x="8" y="21"/>
                                </a:cubicBezTo>
                                <a:lnTo>
                                  <a:pt x="8" y="49"/>
                                </a:lnTo>
                                <a:cubicBezTo>
                                  <a:pt x="12" y="54"/>
                                  <a:pt x="15" y="57"/>
                                  <a:pt x="18" y="59"/>
                                </a:cubicBezTo>
                                <a:cubicBezTo>
                                  <a:pt x="22" y="62"/>
                                  <a:pt x="25" y="63"/>
                                  <a:pt x="29" y="63"/>
                                </a:cubicBezTo>
                                <a:cubicBezTo>
                                  <a:pt x="32" y="63"/>
                                  <a:pt x="35" y="62"/>
                                  <a:pt x="37" y="60"/>
                                </a:cubicBezTo>
                                <a:cubicBezTo>
                                  <a:pt x="39" y="59"/>
                                  <a:pt x="41" y="57"/>
                                  <a:pt x="43" y="54"/>
                                </a:cubicBezTo>
                                <a:cubicBezTo>
                                  <a:pt x="44" y="52"/>
                                  <a:pt x="45" y="49"/>
                                  <a:pt x="46" y="45"/>
                                </a:cubicBezTo>
                                <a:cubicBezTo>
                                  <a:pt x="47" y="42"/>
                                  <a:pt x="47" y="39"/>
                                  <a:pt x="47" y="36"/>
                                </a:cubicBezTo>
                                <a:lnTo>
                                  <a:pt x="47"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0" name="Freeform 218"/>
                        <wps:cNvSpPr>
                          <a:spLocks noEditPoints="1"/>
                        </wps:cNvSpPr>
                        <wps:spPr bwMode="auto">
                          <a:xfrm>
                            <a:off x="2618740" y="1920240"/>
                            <a:ext cx="41275" cy="46990"/>
                          </a:xfrm>
                          <a:custGeom>
                            <a:avLst/>
                            <a:gdLst>
                              <a:gd name="T0" fmla="*/ 62 w 62"/>
                              <a:gd name="T1" fmla="*/ 35 h 70"/>
                              <a:gd name="T2" fmla="*/ 62 w 62"/>
                              <a:gd name="T3" fmla="*/ 35 h 70"/>
                              <a:gd name="T4" fmla="*/ 60 w 62"/>
                              <a:gd name="T5" fmla="*/ 49 h 70"/>
                              <a:gd name="T6" fmla="*/ 54 w 62"/>
                              <a:gd name="T7" fmla="*/ 60 h 70"/>
                              <a:gd name="T8" fmla="*/ 44 w 62"/>
                              <a:gd name="T9" fmla="*/ 67 h 70"/>
                              <a:gd name="T10" fmla="*/ 31 w 62"/>
                              <a:gd name="T11" fmla="*/ 70 h 70"/>
                              <a:gd name="T12" fmla="*/ 17 w 62"/>
                              <a:gd name="T13" fmla="*/ 68 h 70"/>
                              <a:gd name="T14" fmla="*/ 8 w 62"/>
                              <a:gd name="T15" fmla="*/ 61 h 70"/>
                              <a:gd name="T16" fmla="*/ 2 w 62"/>
                              <a:gd name="T17" fmla="*/ 50 h 70"/>
                              <a:gd name="T18" fmla="*/ 0 w 62"/>
                              <a:gd name="T19" fmla="*/ 36 h 70"/>
                              <a:gd name="T20" fmla="*/ 2 w 62"/>
                              <a:gd name="T21" fmla="*/ 22 h 70"/>
                              <a:gd name="T22" fmla="*/ 8 w 62"/>
                              <a:gd name="T23" fmla="*/ 10 h 70"/>
                              <a:gd name="T24" fmla="*/ 18 w 62"/>
                              <a:gd name="T25" fmla="*/ 3 h 70"/>
                              <a:gd name="T26" fmla="*/ 32 w 62"/>
                              <a:gd name="T27" fmla="*/ 0 h 70"/>
                              <a:gd name="T28" fmla="*/ 45 w 62"/>
                              <a:gd name="T29" fmla="*/ 3 h 70"/>
                              <a:gd name="T30" fmla="*/ 55 w 62"/>
                              <a:gd name="T31" fmla="*/ 9 h 70"/>
                              <a:gd name="T32" fmla="*/ 60 w 62"/>
                              <a:gd name="T33" fmla="*/ 20 h 70"/>
                              <a:gd name="T34" fmla="*/ 62 w 62"/>
                              <a:gd name="T35" fmla="*/ 35 h 70"/>
                              <a:gd name="T36" fmla="*/ 62 w 62"/>
                              <a:gd name="T37" fmla="*/ 35 h 70"/>
                              <a:gd name="T38" fmla="*/ 53 w 62"/>
                              <a:gd name="T39" fmla="*/ 35 h 70"/>
                              <a:gd name="T40" fmla="*/ 53 w 62"/>
                              <a:gd name="T41" fmla="*/ 35 h 70"/>
                              <a:gd name="T42" fmla="*/ 52 w 62"/>
                              <a:gd name="T43" fmla="*/ 25 h 70"/>
                              <a:gd name="T44" fmla="*/ 49 w 62"/>
                              <a:gd name="T45" fmla="*/ 16 h 70"/>
                              <a:gd name="T46" fmla="*/ 42 w 62"/>
                              <a:gd name="T47" fmla="*/ 10 h 70"/>
                              <a:gd name="T48" fmla="*/ 32 w 62"/>
                              <a:gd name="T49" fmla="*/ 8 h 70"/>
                              <a:gd name="T50" fmla="*/ 22 w 62"/>
                              <a:gd name="T51" fmla="*/ 10 h 70"/>
                              <a:gd name="T52" fmla="*/ 15 w 62"/>
                              <a:gd name="T53" fmla="*/ 16 h 70"/>
                              <a:gd name="T54" fmla="*/ 11 w 62"/>
                              <a:gd name="T55" fmla="*/ 24 h 70"/>
                              <a:gd name="T56" fmla="*/ 9 w 62"/>
                              <a:gd name="T57" fmla="*/ 35 h 70"/>
                              <a:gd name="T58" fmla="*/ 10 w 62"/>
                              <a:gd name="T59" fmla="*/ 46 h 70"/>
                              <a:gd name="T60" fmla="*/ 14 w 62"/>
                              <a:gd name="T61" fmla="*/ 54 h 70"/>
                              <a:gd name="T62" fmla="*/ 21 w 62"/>
                              <a:gd name="T63" fmla="*/ 60 h 70"/>
                              <a:gd name="T64" fmla="*/ 31 w 62"/>
                              <a:gd name="T65" fmla="*/ 63 h 70"/>
                              <a:gd name="T66" fmla="*/ 41 w 62"/>
                              <a:gd name="T67" fmla="*/ 60 h 70"/>
                              <a:gd name="T68" fmla="*/ 48 w 62"/>
                              <a:gd name="T69" fmla="*/ 55 h 70"/>
                              <a:gd name="T70" fmla="*/ 52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5"/>
                                </a:moveTo>
                                <a:lnTo>
                                  <a:pt x="62" y="35"/>
                                </a:lnTo>
                                <a:cubicBezTo>
                                  <a:pt x="62" y="40"/>
                                  <a:pt x="62" y="44"/>
                                  <a:pt x="60" y="49"/>
                                </a:cubicBezTo>
                                <a:cubicBezTo>
                                  <a:pt x="59" y="53"/>
                                  <a:pt x="57" y="57"/>
                                  <a:pt x="54" y="60"/>
                                </a:cubicBezTo>
                                <a:cubicBezTo>
                                  <a:pt x="52" y="63"/>
                                  <a:pt x="48" y="66"/>
                                  <a:pt x="44" y="67"/>
                                </a:cubicBezTo>
                                <a:cubicBezTo>
                                  <a:pt x="41" y="69"/>
                                  <a:pt x="36" y="70"/>
                                  <a:pt x="31" y="70"/>
                                </a:cubicBezTo>
                                <a:cubicBezTo>
                                  <a:pt x="26" y="70"/>
                                  <a:pt x="21" y="69"/>
                                  <a:pt x="17" y="68"/>
                                </a:cubicBezTo>
                                <a:cubicBezTo>
                                  <a:pt x="14" y="66"/>
                                  <a:pt x="11" y="64"/>
                                  <a:pt x="8" y="61"/>
                                </a:cubicBezTo>
                                <a:cubicBezTo>
                                  <a:pt x="5" y="58"/>
                                  <a:pt x="4" y="54"/>
                                  <a:pt x="2" y="50"/>
                                </a:cubicBezTo>
                                <a:cubicBezTo>
                                  <a:pt x="1" y="46"/>
                                  <a:pt x="0" y="41"/>
                                  <a:pt x="0" y="36"/>
                                </a:cubicBezTo>
                                <a:cubicBezTo>
                                  <a:pt x="0" y="31"/>
                                  <a:pt x="1" y="26"/>
                                  <a:pt x="2" y="22"/>
                                </a:cubicBezTo>
                                <a:cubicBezTo>
                                  <a:pt x="4" y="17"/>
                                  <a:pt x="6" y="13"/>
                                  <a:pt x="8" y="10"/>
                                </a:cubicBezTo>
                                <a:cubicBezTo>
                                  <a:pt x="11" y="7"/>
                                  <a:pt x="14" y="5"/>
                                  <a:pt x="18" y="3"/>
                                </a:cubicBezTo>
                                <a:cubicBezTo>
                                  <a:pt x="22" y="1"/>
                                  <a:pt x="27" y="0"/>
                                  <a:pt x="32" y="0"/>
                                </a:cubicBezTo>
                                <a:cubicBezTo>
                                  <a:pt x="37" y="0"/>
                                  <a:pt x="41" y="1"/>
                                  <a:pt x="45" y="3"/>
                                </a:cubicBezTo>
                                <a:cubicBezTo>
                                  <a:pt x="49" y="4"/>
                                  <a:pt x="52" y="7"/>
                                  <a:pt x="55" y="9"/>
                                </a:cubicBezTo>
                                <a:cubicBezTo>
                                  <a:pt x="57" y="12"/>
                                  <a:pt x="59" y="16"/>
                                  <a:pt x="60" y="20"/>
                                </a:cubicBezTo>
                                <a:cubicBezTo>
                                  <a:pt x="62" y="25"/>
                                  <a:pt x="62" y="29"/>
                                  <a:pt x="62" y="35"/>
                                </a:cubicBezTo>
                                <a:lnTo>
                                  <a:pt x="62" y="35"/>
                                </a:lnTo>
                                <a:close/>
                                <a:moveTo>
                                  <a:pt x="53" y="35"/>
                                </a:moveTo>
                                <a:lnTo>
                                  <a:pt x="53" y="35"/>
                                </a:lnTo>
                                <a:cubicBezTo>
                                  <a:pt x="53" y="32"/>
                                  <a:pt x="53" y="28"/>
                                  <a:pt x="52" y="25"/>
                                </a:cubicBezTo>
                                <a:cubicBezTo>
                                  <a:pt x="52" y="22"/>
                                  <a:pt x="50" y="19"/>
                                  <a:pt x="49" y="16"/>
                                </a:cubicBezTo>
                                <a:cubicBezTo>
                                  <a:pt x="47" y="14"/>
                                  <a:pt x="45" y="11"/>
                                  <a:pt x="42" y="10"/>
                                </a:cubicBezTo>
                                <a:cubicBezTo>
                                  <a:pt x="39" y="8"/>
                                  <a:pt x="36" y="8"/>
                                  <a:pt x="32" y="8"/>
                                </a:cubicBezTo>
                                <a:cubicBezTo>
                                  <a:pt x="28" y="8"/>
                                  <a:pt x="24" y="8"/>
                                  <a:pt x="22" y="10"/>
                                </a:cubicBezTo>
                                <a:cubicBezTo>
                                  <a:pt x="19" y="11"/>
                                  <a:pt x="16" y="13"/>
                                  <a:pt x="15" y="16"/>
                                </a:cubicBezTo>
                                <a:cubicBezTo>
                                  <a:pt x="13" y="18"/>
                                  <a:pt x="12" y="21"/>
                                  <a:pt x="11" y="24"/>
                                </a:cubicBezTo>
                                <a:cubicBezTo>
                                  <a:pt x="10" y="28"/>
                                  <a:pt x="9" y="31"/>
                                  <a:pt x="9" y="35"/>
                                </a:cubicBezTo>
                                <a:cubicBezTo>
                                  <a:pt x="9" y="39"/>
                                  <a:pt x="10" y="42"/>
                                  <a:pt x="10" y="46"/>
                                </a:cubicBezTo>
                                <a:cubicBezTo>
                                  <a:pt x="11" y="49"/>
                                  <a:pt x="12" y="52"/>
                                  <a:pt x="14" y="54"/>
                                </a:cubicBezTo>
                                <a:cubicBezTo>
                                  <a:pt x="16" y="57"/>
                                  <a:pt x="18" y="59"/>
                                  <a:pt x="21" y="60"/>
                                </a:cubicBezTo>
                                <a:cubicBezTo>
                                  <a:pt x="24" y="62"/>
                                  <a:pt x="27" y="63"/>
                                  <a:pt x="31" y="63"/>
                                </a:cubicBezTo>
                                <a:cubicBezTo>
                                  <a:pt x="35" y="63"/>
                                  <a:pt x="38" y="62"/>
                                  <a:pt x="41" y="60"/>
                                </a:cubicBezTo>
                                <a:cubicBezTo>
                                  <a:pt x="44" y="59"/>
                                  <a:pt x="46" y="57"/>
                                  <a:pt x="48" y="55"/>
                                </a:cubicBezTo>
                                <a:cubicBezTo>
                                  <a:pt x="50" y="52"/>
                                  <a:pt x="51" y="49"/>
                                  <a:pt x="52" y="46"/>
                                </a:cubicBezTo>
                                <a:cubicBezTo>
                                  <a:pt x="53" y="43"/>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1" name="Freeform 219"/>
                        <wps:cNvSpPr>
                          <a:spLocks/>
                        </wps:cNvSpPr>
                        <wps:spPr bwMode="auto">
                          <a:xfrm>
                            <a:off x="2675255" y="1920240"/>
                            <a:ext cx="24765" cy="46355"/>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4 w 36"/>
                              <a:gd name="T11" fmla="*/ 10 h 69"/>
                              <a:gd name="T12" fmla="*/ 33 w 36"/>
                              <a:gd name="T13" fmla="*/ 10 h 69"/>
                              <a:gd name="T14" fmla="*/ 31 w 36"/>
                              <a:gd name="T15" fmla="*/ 9 h 69"/>
                              <a:gd name="T16" fmla="*/ 28 w 36"/>
                              <a:gd name="T17" fmla="*/ 9 h 69"/>
                              <a:gd name="T18" fmla="*/ 25 w 36"/>
                              <a:gd name="T19" fmla="*/ 8 h 69"/>
                              <a:gd name="T20" fmla="*/ 22 w 36"/>
                              <a:gd name="T21" fmla="*/ 9 h 69"/>
                              <a:gd name="T22" fmla="*/ 18 w 36"/>
                              <a:gd name="T23" fmla="*/ 12 h 69"/>
                              <a:gd name="T24" fmla="*/ 14 w 36"/>
                              <a:gd name="T25" fmla="*/ 17 h 69"/>
                              <a:gd name="T26" fmla="*/ 9 w 36"/>
                              <a:gd name="T27" fmla="*/ 24 h 69"/>
                              <a:gd name="T28" fmla="*/ 9 w 36"/>
                              <a:gd name="T29" fmla="*/ 67 h 69"/>
                              <a:gd name="T30" fmla="*/ 8 w 36"/>
                              <a:gd name="T31" fmla="*/ 68 h 69"/>
                              <a:gd name="T32" fmla="*/ 8 w 36"/>
                              <a:gd name="T33" fmla="*/ 69 h 69"/>
                              <a:gd name="T34" fmla="*/ 6 w 36"/>
                              <a:gd name="T35" fmla="*/ 69 h 69"/>
                              <a:gd name="T36" fmla="*/ 4 w 36"/>
                              <a:gd name="T37" fmla="*/ 69 h 69"/>
                              <a:gd name="T38" fmla="*/ 2 w 36"/>
                              <a:gd name="T39" fmla="*/ 69 h 69"/>
                              <a:gd name="T40" fmla="*/ 1 w 36"/>
                              <a:gd name="T41" fmla="*/ 69 h 69"/>
                              <a:gd name="T42" fmla="*/ 0 w 36"/>
                              <a:gd name="T43" fmla="*/ 68 h 69"/>
                              <a:gd name="T44" fmla="*/ 0 w 36"/>
                              <a:gd name="T45" fmla="*/ 67 h 69"/>
                              <a:gd name="T46" fmla="*/ 0 w 36"/>
                              <a:gd name="T47" fmla="*/ 3 h 69"/>
                              <a:gd name="T48" fmla="*/ 0 w 36"/>
                              <a:gd name="T49" fmla="*/ 2 h 69"/>
                              <a:gd name="T50" fmla="*/ 1 w 36"/>
                              <a:gd name="T51" fmla="*/ 2 h 69"/>
                              <a:gd name="T52" fmla="*/ 2 w 36"/>
                              <a:gd name="T53" fmla="*/ 1 h 69"/>
                              <a:gd name="T54" fmla="*/ 4 w 36"/>
                              <a:gd name="T55" fmla="*/ 1 h 69"/>
                              <a:gd name="T56" fmla="*/ 6 w 36"/>
                              <a:gd name="T57" fmla="*/ 1 h 69"/>
                              <a:gd name="T58" fmla="*/ 7 w 36"/>
                              <a:gd name="T59" fmla="*/ 2 h 69"/>
                              <a:gd name="T60" fmla="*/ 8 w 36"/>
                              <a:gd name="T61" fmla="*/ 2 h 69"/>
                              <a:gd name="T62" fmla="*/ 8 w 36"/>
                              <a:gd name="T63" fmla="*/ 3 h 69"/>
                              <a:gd name="T64" fmla="*/ 8 w 36"/>
                              <a:gd name="T65" fmla="*/ 13 h 69"/>
                              <a:gd name="T66" fmla="*/ 13 w 36"/>
                              <a:gd name="T67" fmla="*/ 7 h 69"/>
                              <a:gd name="T68" fmla="*/ 18 w 36"/>
                              <a:gd name="T69" fmla="*/ 3 h 69"/>
                              <a:gd name="T70" fmla="*/ 22 w 36"/>
                              <a:gd name="T71" fmla="*/ 1 h 69"/>
                              <a:gd name="T72" fmla="*/ 26 w 36"/>
                              <a:gd name="T73" fmla="*/ 0 h 69"/>
                              <a:gd name="T74" fmla="*/ 28 w 36"/>
                              <a:gd name="T75" fmla="*/ 0 h 69"/>
                              <a:gd name="T76" fmla="*/ 31 w 36"/>
                              <a:gd name="T77" fmla="*/ 1 h 69"/>
                              <a:gd name="T78" fmla="*/ 33 w 36"/>
                              <a:gd name="T79" fmla="*/ 1 h 69"/>
                              <a:gd name="T80" fmla="*/ 35 w 36"/>
                              <a:gd name="T81" fmla="*/ 2 h 69"/>
                              <a:gd name="T82" fmla="*/ 35 w 36"/>
                              <a:gd name="T83" fmla="*/ 3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8"/>
                                  <a:pt x="36" y="8"/>
                                </a:cubicBezTo>
                                <a:cubicBezTo>
                                  <a:pt x="36" y="9"/>
                                  <a:pt x="36" y="9"/>
                                  <a:pt x="36" y="9"/>
                                </a:cubicBezTo>
                                <a:cubicBezTo>
                                  <a:pt x="35" y="10"/>
                                  <a:pt x="35" y="10"/>
                                  <a:pt x="35" y="10"/>
                                </a:cubicBezTo>
                                <a:cubicBezTo>
                                  <a:pt x="35" y="10"/>
                                  <a:pt x="35" y="10"/>
                                  <a:pt x="34" y="10"/>
                                </a:cubicBezTo>
                                <a:cubicBezTo>
                                  <a:pt x="34" y="10"/>
                                  <a:pt x="34" y="10"/>
                                  <a:pt x="33" y="10"/>
                                </a:cubicBezTo>
                                <a:cubicBezTo>
                                  <a:pt x="32" y="10"/>
                                  <a:pt x="32" y="9"/>
                                  <a:pt x="31" y="9"/>
                                </a:cubicBezTo>
                                <a:cubicBezTo>
                                  <a:pt x="30" y="9"/>
                                  <a:pt x="29" y="9"/>
                                  <a:pt x="28" y="9"/>
                                </a:cubicBezTo>
                                <a:cubicBezTo>
                                  <a:pt x="28" y="8"/>
                                  <a:pt x="27" y="8"/>
                                  <a:pt x="25" y="8"/>
                                </a:cubicBezTo>
                                <a:cubicBezTo>
                                  <a:pt x="24" y="8"/>
                                  <a:pt x="23" y="9"/>
                                  <a:pt x="22" y="9"/>
                                </a:cubicBezTo>
                                <a:cubicBezTo>
                                  <a:pt x="20" y="10"/>
                                  <a:pt x="19" y="10"/>
                                  <a:pt x="18" y="12"/>
                                </a:cubicBezTo>
                                <a:cubicBezTo>
                                  <a:pt x="16" y="13"/>
                                  <a:pt x="15" y="15"/>
                                  <a:pt x="14" y="17"/>
                                </a:cubicBezTo>
                                <a:cubicBezTo>
                                  <a:pt x="12" y="19"/>
                                  <a:pt x="10" y="21"/>
                                  <a:pt x="9" y="24"/>
                                </a:cubicBezTo>
                                <a:lnTo>
                                  <a:pt x="9" y="67"/>
                                </a:lnTo>
                                <a:cubicBezTo>
                                  <a:pt x="9" y="68"/>
                                  <a:pt x="9" y="68"/>
                                  <a:pt x="8" y="68"/>
                                </a:cubicBezTo>
                                <a:cubicBezTo>
                                  <a:pt x="8" y="69"/>
                                  <a:pt x="8" y="69"/>
                                  <a:pt x="8" y="69"/>
                                </a:cubicBezTo>
                                <a:cubicBezTo>
                                  <a:pt x="7" y="69"/>
                                  <a:pt x="7" y="69"/>
                                  <a:pt x="6" y="69"/>
                                </a:cubicBezTo>
                                <a:cubicBezTo>
                                  <a:pt x="6" y="69"/>
                                  <a:pt x="5" y="69"/>
                                  <a:pt x="4" y="69"/>
                                </a:cubicBezTo>
                                <a:cubicBezTo>
                                  <a:pt x="3" y="69"/>
                                  <a:pt x="3" y="69"/>
                                  <a:pt x="2" y="69"/>
                                </a:cubicBezTo>
                                <a:cubicBezTo>
                                  <a:pt x="2" y="69"/>
                                  <a:pt x="1" y="69"/>
                                  <a:pt x="1" y="69"/>
                                </a:cubicBezTo>
                                <a:cubicBezTo>
                                  <a:pt x="1" y="69"/>
                                  <a:pt x="0" y="69"/>
                                  <a:pt x="0" y="68"/>
                                </a:cubicBezTo>
                                <a:cubicBezTo>
                                  <a:pt x="0" y="68"/>
                                  <a:pt x="0" y="68"/>
                                  <a:pt x="0" y="67"/>
                                </a:cubicBezTo>
                                <a:lnTo>
                                  <a:pt x="0" y="3"/>
                                </a:lnTo>
                                <a:cubicBezTo>
                                  <a:pt x="0" y="3"/>
                                  <a:pt x="0" y="2"/>
                                  <a:pt x="0" y="2"/>
                                </a:cubicBezTo>
                                <a:cubicBezTo>
                                  <a:pt x="0" y="2"/>
                                  <a:pt x="1" y="2"/>
                                  <a:pt x="1" y="2"/>
                                </a:cubicBezTo>
                                <a:cubicBezTo>
                                  <a:pt x="1" y="1"/>
                                  <a:pt x="2" y="1"/>
                                  <a:pt x="2" y="1"/>
                                </a:cubicBezTo>
                                <a:cubicBezTo>
                                  <a:pt x="3" y="1"/>
                                  <a:pt x="3" y="1"/>
                                  <a:pt x="4" y="1"/>
                                </a:cubicBezTo>
                                <a:cubicBezTo>
                                  <a:pt x="5" y="1"/>
                                  <a:pt x="6" y="1"/>
                                  <a:pt x="6" y="1"/>
                                </a:cubicBezTo>
                                <a:cubicBezTo>
                                  <a:pt x="7" y="1"/>
                                  <a:pt x="7" y="1"/>
                                  <a:pt x="7" y="2"/>
                                </a:cubicBezTo>
                                <a:cubicBezTo>
                                  <a:pt x="8" y="2"/>
                                  <a:pt x="8" y="2"/>
                                  <a:pt x="8" y="2"/>
                                </a:cubicBezTo>
                                <a:cubicBezTo>
                                  <a:pt x="8" y="2"/>
                                  <a:pt x="8" y="3"/>
                                  <a:pt x="8" y="3"/>
                                </a:cubicBezTo>
                                <a:lnTo>
                                  <a:pt x="8" y="13"/>
                                </a:lnTo>
                                <a:cubicBezTo>
                                  <a:pt x="10" y="10"/>
                                  <a:pt x="12" y="8"/>
                                  <a:pt x="13" y="7"/>
                                </a:cubicBezTo>
                                <a:cubicBezTo>
                                  <a:pt x="15" y="5"/>
                                  <a:pt x="16" y="4"/>
                                  <a:pt x="18" y="3"/>
                                </a:cubicBezTo>
                                <a:cubicBezTo>
                                  <a:pt x="19" y="2"/>
                                  <a:pt x="21" y="1"/>
                                  <a:pt x="22" y="1"/>
                                </a:cubicBezTo>
                                <a:cubicBezTo>
                                  <a:pt x="23" y="0"/>
                                  <a:pt x="25" y="0"/>
                                  <a:pt x="26" y="0"/>
                                </a:cubicBezTo>
                                <a:cubicBezTo>
                                  <a:pt x="27" y="0"/>
                                  <a:pt x="27" y="0"/>
                                  <a:pt x="28" y="0"/>
                                </a:cubicBezTo>
                                <a:cubicBezTo>
                                  <a:pt x="29" y="1"/>
                                  <a:pt x="30" y="1"/>
                                  <a:pt x="31" y="1"/>
                                </a:cubicBezTo>
                                <a:cubicBezTo>
                                  <a:pt x="32" y="1"/>
                                  <a:pt x="33" y="1"/>
                                  <a:pt x="33" y="1"/>
                                </a:cubicBezTo>
                                <a:cubicBezTo>
                                  <a:pt x="34" y="2"/>
                                  <a:pt x="35" y="2"/>
                                  <a:pt x="35" y="2"/>
                                </a:cubicBezTo>
                                <a:cubicBezTo>
                                  <a:pt x="35" y="2"/>
                                  <a:pt x="35" y="3"/>
                                  <a:pt x="35" y="3"/>
                                </a:cubicBezTo>
                                <a:cubicBezTo>
                                  <a:pt x="36" y="3"/>
                                  <a:pt x="36" y="3"/>
                                  <a:pt x="36" y="3"/>
                                </a:cubicBezTo>
                                <a:cubicBezTo>
                                  <a:pt x="36" y="4"/>
                                  <a:pt x="36" y="4"/>
                                  <a:pt x="36" y="4"/>
                                </a:cubicBezTo>
                                <a:cubicBezTo>
                                  <a:pt x="36" y="5"/>
                                  <a:pt x="36" y="6"/>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2" name="Freeform 220"/>
                        <wps:cNvSpPr>
                          <a:spLocks noEditPoints="1"/>
                        </wps:cNvSpPr>
                        <wps:spPr bwMode="auto">
                          <a:xfrm>
                            <a:off x="2708275" y="1920240"/>
                            <a:ext cx="33020" cy="46990"/>
                          </a:xfrm>
                          <a:custGeom>
                            <a:avLst/>
                            <a:gdLst>
                              <a:gd name="T0" fmla="*/ 49 w 49"/>
                              <a:gd name="T1" fmla="*/ 67 h 70"/>
                              <a:gd name="T2" fmla="*/ 49 w 49"/>
                              <a:gd name="T3" fmla="*/ 67 h 70"/>
                              <a:gd name="T4" fmla="*/ 49 w 49"/>
                              <a:gd name="T5" fmla="*/ 69 h 70"/>
                              <a:gd name="T6" fmla="*/ 48 w 49"/>
                              <a:gd name="T7" fmla="*/ 69 h 70"/>
                              <a:gd name="T8" fmla="*/ 46 w 49"/>
                              <a:gd name="T9" fmla="*/ 69 h 70"/>
                              <a:gd name="T10" fmla="*/ 43 w 49"/>
                              <a:gd name="T11" fmla="*/ 69 h 70"/>
                              <a:gd name="T12" fmla="*/ 42 w 49"/>
                              <a:gd name="T13" fmla="*/ 69 h 70"/>
                              <a:gd name="T14" fmla="*/ 42 w 49"/>
                              <a:gd name="T15" fmla="*/ 67 h 70"/>
                              <a:gd name="T16" fmla="*/ 42 w 49"/>
                              <a:gd name="T17" fmla="*/ 60 h 70"/>
                              <a:gd name="T18" fmla="*/ 32 w 49"/>
                              <a:gd name="T19" fmla="*/ 68 h 70"/>
                              <a:gd name="T20" fmla="*/ 21 w 49"/>
                              <a:gd name="T21" fmla="*/ 70 h 70"/>
                              <a:gd name="T22" fmla="*/ 12 w 49"/>
                              <a:gd name="T23" fmla="*/ 69 h 70"/>
                              <a:gd name="T24" fmla="*/ 5 w 49"/>
                              <a:gd name="T25" fmla="*/ 65 h 70"/>
                              <a:gd name="T26" fmla="*/ 1 w 49"/>
                              <a:gd name="T27" fmla="*/ 59 h 70"/>
                              <a:gd name="T28" fmla="*/ 0 w 49"/>
                              <a:gd name="T29" fmla="*/ 51 h 70"/>
                              <a:gd name="T30" fmla="*/ 2 w 49"/>
                              <a:gd name="T31" fmla="*/ 42 h 70"/>
                              <a:gd name="T32" fmla="*/ 8 w 49"/>
                              <a:gd name="T33" fmla="*/ 35 h 70"/>
                              <a:gd name="T34" fmla="*/ 18 w 49"/>
                              <a:gd name="T35" fmla="*/ 31 h 70"/>
                              <a:gd name="T36" fmla="*/ 30 w 49"/>
                              <a:gd name="T37" fmla="*/ 30 h 70"/>
                              <a:gd name="T38" fmla="*/ 41 w 49"/>
                              <a:gd name="T39" fmla="*/ 30 h 70"/>
                              <a:gd name="T40" fmla="*/ 41 w 49"/>
                              <a:gd name="T41" fmla="*/ 24 h 70"/>
                              <a:gd name="T42" fmla="*/ 40 w 49"/>
                              <a:gd name="T43" fmla="*/ 17 h 70"/>
                              <a:gd name="T44" fmla="*/ 37 w 49"/>
                              <a:gd name="T45" fmla="*/ 12 h 70"/>
                              <a:gd name="T46" fmla="*/ 32 w 49"/>
                              <a:gd name="T47" fmla="*/ 9 h 70"/>
                              <a:gd name="T48" fmla="*/ 25 w 49"/>
                              <a:gd name="T49" fmla="*/ 8 h 70"/>
                              <a:gd name="T50" fmla="*/ 17 w 49"/>
                              <a:gd name="T51" fmla="*/ 9 h 70"/>
                              <a:gd name="T52" fmla="*/ 11 w 49"/>
                              <a:gd name="T53" fmla="*/ 11 h 70"/>
                              <a:gd name="T54" fmla="*/ 7 w 49"/>
                              <a:gd name="T55" fmla="*/ 13 h 70"/>
                              <a:gd name="T56" fmla="*/ 4 w 49"/>
                              <a:gd name="T57" fmla="*/ 14 h 70"/>
                              <a:gd name="T58" fmla="*/ 4 w 49"/>
                              <a:gd name="T59" fmla="*/ 14 h 70"/>
                              <a:gd name="T60" fmla="*/ 3 w 49"/>
                              <a:gd name="T61" fmla="*/ 14 h 70"/>
                              <a:gd name="T62" fmla="*/ 3 w 49"/>
                              <a:gd name="T63" fmla="*/ 13 h 70"/>
                              <a:gd name="T64" fmla="*/ 2 w 49"/>
                              <a:gd name="T65" fmla="*/ 11 h 70"/>
                              <a:gd name="T66" fmla="*/ 3 w 49"/>
                              <a:gd name="T67" fmla="*/ 9 h 70"/>
                              <a:gd name="T68" fmla="*/ 4 w 49"/>
                              <a:gd name="T69" fmla="*/ 7 h 70"/>
                              <a:gd name="T70" fmla="*/ 7 w 49"/>
                              <a:gd name="T71" fmla="*/ 5 h 70"/>
                              <a:gd name="T72" fmla="*/ 12 w 49"/>
                              <a:gd name="T73" fmla="*/ 3 h 70"/>
                              <a:gd name="T74" fmla="*/ 19 w 49"/>
                              <a:gd name="T75" fmla="*/ 1 h 70"/>
                              <a:gd name="T76" fmla="*/ 25 w 49"/>
                              <a:gd name="T77" fmla="*/ 0 h 70"/>
                              <a:gd name="T78" fmla="*/ 37 w 49"/>
                              <a:gd name="T79" fmla="*/ 2 h 70"/>
                              <a:gd name="T80" fmla="*/ 44 w 49"/>
                              <a:gd name="T81" fmla="*/ 7 h 70"/>
                              <a:gd name="T82" fmla="*/ 48 w 49"/>
                              <a:gd name="T83" fmla="*/ 14 h 70"/>
                              <a:gd name="T84" fmla="*/ 49 w 49"/>
                              <a:gd name="T85" fmla="*/ 24 h 70"/>
                              <a:gd name="T86" fmla="*/ 49 w 49"/>
                              <a:gd name="T87" fmla="*/ 67 h 70"/>
                              <a:gd name="T88" fmla="*/ 41 w 49"/>
                              <a:gd name="T89" fmla="*/ 37 h 70"/>
                              <a:gd name="T90" fmla="*/ 41 w 49"/>
                              <a:gd name="T91" fmla="*/ 37 h 70"/>
                              <a:gd name="T92" fmla="*/ 29 w 49"/>
                              <a:gd name="T93" fmla="*/ 37 h 70"/>
                              <a:gd name="T94" fmla="*/ 20 w 49"/>
                              <a:gd name="T95" fmla="*/ 38 h 70"/>
                              <a:gd name="T96" fmla="*/ 14 w 49"/>
                              <a:gd name="T97" fmla="*/ 41 h 70"/>
                              <a:gd name="T98" fmla="*/ 10 w 49"/>
                              <a:gd name="T99" fmla="*/ 45 h 70"/>
                              <a:gd name="T100" fmla="*/ 9 w 49"/>
                              <a:gd name="T101" fmla="*/ 51 h 70"/>
                              <a:gd name="T102" fmla="*/ 12 w 49"/>
                              <a:gd name="T103" fmla="*/ 60 h 70"/>
                              <a:gd name="T104" fmla="*/ 22 w 49"/>
                              <a:gd name="T105" fmla="*/ 63 h 70"/>
                              <a:gd name="T106" fmla="*/ 31 w 49"/>
                              <a:gd name="T107" fmla="*/ 60 h 70"/>
                              <a:gd name="T108" fmla="*/ 41 w 49"/>
                              <a:gd name="T109" fmla="*/ 52 h 70"/>
                              <a:gd name="T110" fmla="*/ 41 w 49"/>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49" h="70">
                                <a:moveTo>
                                  <a:pt x="49" y="67"/>
                                </a:moveTo>
                                <a:lnTo>
                                  <a:pt x="49" y="67"/>
                                </a:lnTo>
                                <a:cubicBezTo>
                                  <a:pt x="49" y="68"/>
                                  <a:pt x="49" y="68"/>
                                  <a:pt x="49" y="69"/>
                                </a:cubicBezTo>
                                <a:cubicBezTo>
                                  <a:pt x="48" y="69"/>
                                  <a:pt x="48" y="69"/>
                                  <a:pt x="48" y="69"/>
                                </a:cubicBezTo>
                                <a:cubicBezTo>
                                  <a:pt x="47" y="69"/>
                                  <a:pt x="46" y="69"/>
                                  <a:pt x="46" y="69"/>
                                </a:cubicBezTo>
                                <a:cubicBezTo>
                                  <a:pt x="45" y="69"/>
                                  <a:pt x="44" y="69"/>
                                  <a:pt x="43" y="69"/>
                                </a:cubicBezTo>
                                <a:cubicBezTo>
                                  <a:pt x="43" y="69"/>
                                  <a:pt x="42" y="69"/>
                                  <a:pt x="42" y="69"/>
                                </a:cubicBezTo>
                                <a:cubicBezTo>
                                  <a:pt x="42" y="68"/>
                                  <a:pt x="42" y="68"/>
                                  <a:pt x="42" y="67"/>
                                </a:cubicBezTo>
                                <a:lnTo>
                                  <a:pt x="42" y="60"/>
                                </a:lnTo>
                                <a:cubicBezTo>
                                  <a:pt x="39" y="63"/>
                                  <a:pt x="36" y="66"/>
                                  <a:pt x="32" y="68"/>
                                </a:cubicBezTo>
                                <a:cubicBezTo>
                                  <a:pt x="29" y="69"/>
                                  <a:pt x="25" y="70"/>
                                  <a:pt x="21" y="70"/>
                                </a:cubicBezTo>
                                <a:cubicBezTo>
                                  <a:pt x="18" y="70"/>
                                  <a:pt x="15" y="70"/>
                                  <a:pt x="12" y="69"/>
                                </a:cubicBezTo>
                                <a:cubicBezTo>
                                  <a:pt x="9" y="68"/>
                                  <a:pt x="7" y="67"/>
                                  <a:pt x="5" y="65"/>
                                </a:cubicBezTo>
                                <a:cubicBezTo>
                                  <a:pt x="3" y="63"/>
                                  <a:pt x="2" y="61"/>
                                  <a:pt x="1" y="59"/>
                                </a:cubicBezTo>
                                <a:cubicBezTo>
                                  <a:pt x="0" y="57"/>
                                  <a:pt x="0" y="54"/>
                                  <a:pt x="0" y="51"/>
                                </a:cubicBezTo>
                                <a:cubicBezTo>
                                  <a:pt x="0" y="48"/>
                                  <a:pt x="0" y="45"/>
                                  <a:pt x="2" y="42"/>
                                </a:cubicBezTo>
                                <a:cubicBezTo>
                                  <a:pt x="3" y="39"/>
                                  <a:pt x="5" y="37"/>
                                  <a:pt x="8" y="35"/>
                                </a:cubicBezTo>
                                <a:cubicBezTo>
                                  <a:pt x="11" y="34"/>
                                  <a:pt x="14" y="32"/>
                                  <a:pt x="18" y="31"/>
                                </a:cubicBezTo>
                                <a:cubicBezTo>
                                  <a:pt x="22" y="30"/>
                                  <a:pt x="26" y="30"/>
                                  <a:pt x="30" y="30"/>
                                </a:cubicBezTo>
                                <a:lnTo>
                                  <a:pt x="41" y="30"/>
                                </a:lnTo>
                                <a:lnTo>
                                  <a:pt x="41" y="24"/>
                                </a:lnTo>
                                <a:cubicBezTo>
                                  <a:pt x="41" y="22"/>
                                  <a:pt x="40" y="19"/>
                                  <a:pt x="40" y="17"/>
                                </a:cubicBezTo>
                                <a:cubicBezTo>
                                  <a:pt x="39" y="15"/>
                                  <a:pt x="38" y="13"/>
                                  <a:pt x="37" y="12"/>
                                </a:cubicBezTo>
                                <a:cubicBezTo>
                                  <a:pt x="36" y="10"/>
                                  <a:pt x="34" y="9"/>
                                  <a:pt x="32" y="9"/>
                                </a:cubicBezTo>
                                <a:cubicBezTo>
                                  <a:pt x="30" y="8"/>
                                  <a:pt x="28" y="8"/>
                                  <a:pt x="25" y="8"/>
                                </a:cubicBezTo>
                                <a:cubicBezTo>
                                  <a:pt x="22" y="8"/>
                                  <a:pt x="19" y="8"/>
                                  <a:pt x="17" y="9"/>
                                </a:cubicBezTo>
                                <a:cubicBezTo>
                                  <a:pt x="15" y="9"/>
                                  <a:pt x="13" y="10"/>
                                  <a:pt x="11" y="11"/>
                                </a:cubicBezTo>
                                <a:cubicBezTo>
                                  <a:pt x="9" y="12"/>
                                  <a:pt x="8" y="13"/>
                                  <a:pt x="7" y="13"/>
                                </a:cubicBezTo>
                                <a:cubicBezTo>
                                  <a:pt x="6" y="14"/>
                                  <a:pt x="5" y="14"/>
                                  <a:pt x="4" y="14"/>
                                </a:cubicBezTo>
                                <a:cubicBezTo>
                                  <a:pt x="4" y="14"/>
                                  <a:pt x="4" y="14"/>
                                  <a:pt x="4" y="14"/>
                                </a:cubicBezTo>
                                <a:cubicBezTo>
                                  <a:pt x="3" y="14"/>
                                  <a:pt x="3" y="14"/>
                                  <a:pt x="3" y="14"/>
                                </a:cubicBezTo>
                                <a:cubicBezTo>
                                  <a:pt x="3" y="13"/>
                                  <a:pt x="3" y="13"/>
                                  <a:pt x="3" y="13"/>
                                </a:cubicBezTo>
                                <a:cubicBezTo>
                                  <a:pt x="3" y="12"/>
                                  <a:pt x="2" y="12"/>
                                  <a:pt x="2" y="11"/>
                                </a:cubicBezTo>
                                <a:cubicBezTo>
                                  <a:pt x="2" y="10"/>
                                  <a:pt x="3" y="9"/>
                                  <a:pt x="3" y="9"/>
                                </a:cubicBezTo>
                                <a:cubicBezTo>
                                  <a:pt x="3" y="8"/>
                                  <a:pt x="3" y="8"/>
                                  <a:pt x="4" y="7"/>
                                </a:cubicBezTo>
                                <a:cubicBezTo>
                                  <a:pt x="4" y="6"/>
                                  <a:pt x="5" y="6"/>
                                  <a:pt x="7" y="5"/>
                                </a:cubicBezTo>
                                <a:cubicBezTo>
                                  <a:pt x="8" y="4"/>
                                  <a:pt x="10" y="3"/>
                                  <a:pt x="12" y="3"/>
                                </a:cubicBezTo>
                                <a:cubicBezTo>
                                  <a:pt x="14" y="2"/>
                                  <a:pt x="16" y="1"/>
                                  <a:pt x="19" y="1"/>
                                </a:cubicBezTo>
                                <a:cubicBezTo>
                                  <a:pt x="21" y="1"/>
                                  <a:pt x="23" y="0"/>
                                  <a:pt x="25" y="0"/>
                                </a:cubicBezTo>
                                <a:cubicBezTo>
                                  <a:pt x="30" y="0"/>
                                  <a:pt x="34" y="1"/>
                                  <a:pt x="37" y="2"/>
                                </a:cubicBezTo>
                                <a:cubicBezTo>
                                  <a:pt x="40" y="3"/>
                                  <a:pt x="42" y="5"/>
                                  <a:pt x="44" y="7"/>
                                </a:cubicBezTo>
                                <a:cubicBezTo>
                                  <a:pt x="46" y="9"/>
                                  <a:pt x="47" y="11"/>
                                  <a:pt x="48" y="14"/>
                                </a:cubicBezTo>
                                <a:cubicBezTo>
                                  <a:pt x="49" y="17"/>
                                  <a:pt x="49" y="20"/>
                                  <a:pt x="49" y="24"/>
                                </a:cubicBezTo>
                                <a:lnTo>
                                  <a:pt x="49" y="67"/>
                                </a:lnTo>
                                <a:close/>
                                <a:moveTo>
                                  <a:pt x="41" y="37"/>
                                </a:moveTo>
                                <a:lnTo>
                                  <a:pt x="41" y="37"/>
                                </a:lnTo>
                                <a:lnTo>
                                  <a:pt x="29" y="37"/>
                                </a:lnTo>
                                <a:cubicBezTo>
                                  <a:pt x="26" y="37"/>
                                  <a:pt x="23" y="37"/>
                                  <a:pt x="20" y="38"/>
                                </a:cubicBezTo>
                                <a:cubicBezTo>
                                  <a:pt x="17" y="39"/>
                                  <a:pt x="15" y="39"/>
                                  <a:pt x="14" y="41"/>
                                </a:cubicBezTo>
                                <a:cubicBezTo>
                                  <a:pt x="12" y="42"/>
                                  <a:pt x="11" y="43"/>
                                  <a:pt x="10" y="45"/>
                                </a:cubicBezTo>
                                <a:cubicBezTo>
                                  <a:pt x="9" y="47"/>
                                  <a:pt x="9" y="49"/>
                                  <a:pt x="9" y="51"/>
                                </a:cubicBezTo>
                                <a:cubicBezTo>
                                  <a:pt x="9" y="54"/>
                                  <a:pt x="10" y="57"/>
                                  <a:pt x="12" y="60"/>
                                </a:cubicBezTo>
                                <a:cubicBezTo>
                                  <a:pt x="14" y="62"/>
                                  <a:pt x="18" y="63"/>
                                  <a:pt x="22" y="63"/>
                                </a:cubicBezTo>
                                <a:cubicBezTo>
                                  <a:pt x="25" y="63"/>
                                  <a:pt x="29" y="62"/>
                                  <a:pt x="31" y="60"/>
                                </a:cubicBezTo>
                                <a:cubicBezTo>
                                  <a:pt x="34" y="59"/>
                                  <a:pt x="37"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3" name="Freeform 221"/>
                        <wps:cNvSpPr>
                          <a:spLocks/>
                        </wps:cNvSpPr>
                        <wps:spPr bwMode="auto">
                          <a:xfrm>
                            <a:off x="2753360" y="1909445"/>
                            <a:ext cx="27305" cy="57785"/>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2 w 40"/>
                              <a:gd name="T13" fmla="*/ 86 h 86"/>
                              <a:gd name="T14" fmla="*/ 29 w 40"/>
                              <a:gd name="T15" fmla="*/ 86 h 86"/>
                              <a:gd name="T16" fmla="*/ 21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19 h 86"/>
                              <a:gd name="T34" fmla="*/ 1 w 40"/>
                              <a:gd name="T35" fmla="*/ 18 h 86"/>
                              <a:gd name="T36" fmla="*/ 1 w 40"/>
                              <a:gd name="T37" fmla="*/ 18 h 86"/>
                              <a:gd name="T38" fmla="*/ 2 w 40"/>
                              <a:gd name="T39" fmla="*/ 17 h 86"/>
                              <a:gd name="T40" fmla="*/ 12 w 40"/>
                              <a:gd name="T41" fmla="*/ 17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2 h 86"/>
                              <a:gd name="T60" fmla="*/ 20 w 40"/>
                              <a:gd name="T61" fmla="*/ 17 h 86"/>
                              <a:gd name="T62" fmla="*/ 38 w 40"/>
                              <a:gd name="T63" fmla="*/ 17 h 86"/>
                              <a:gd name="T64" fmla="*/ 39 w 40"/>
                              <a:gd name="T65" fmla="*/ 18 h 86"/>
                              <a:gd name="T66" fmla="*/ 40 w 40"/>
                              <a:gd name="T67" fmla="*/ 18 h 86"/>
                              <a:gd name="T68" fmla="*/ 40 w 40"/>
                              <a:gd name="T69" fmla="*/ 19 h 86"/>
                              <a:gd name="T70" fmla="*/ 40 w 40"/>
                              <a:gd name="T71" fmla="*/ 21 h 86"/>
                              <a:gd name="T72" fmla="*/ 40 w 40"/>
                              <a:gd name="T73" fmla="*/ 24 h 86"/>
                              <a:gd name="T74" fmla="*/ 38 w 40"/>
                              <a:gd name="T75" fmla="*/ 25 h 86"/>
                              <a:gd name="T76" fmla="*/ 20 w 40"/>
                              <a:gd name="T77" fmla="*/ 25 h 86"/>
                              <a:gd name="T78" fmla="*/ 20 w 40"/>
                              <a:gd name="T79" fmla="*/ 64 h 86"/>
                              <a:gd name="T80" fmla="*/ 22 w 40"/>
                              <a:gd name="T81" fmla="*/ 75 h 86"/>
                              <a:gd name="T82" fmla="*/ 30 w 40"/>
                              <a:gd name="T83" fmla="*/ 79 h 86"/>
                              <a:gd name="T84" fmla="*/ 33 w 40"/>
                              <a:gd name="T85" fmla="*/ 78 h 86"/>
                              <a:gd name="T86" fmla="*/ 36 w 40"/>
                              <a:gd name="T87" fmla="*/ 78 h 86"/>
                              <a:gd name="T88" fmla="*/ 37 w 40"/>
                              <a:gd name="T89" fmla="*/ 77 h 86"/>
                              <a:gd name="T90" fmla="*/ 39 w 40"/>
                              <a:gd name="T91" fmla="*/ 76 h 86"/>
                              <a:gd name="T92" fmla="*/ 39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1"/>
                                  <a:pt x="40" y="82"/>
                                </a:cubicBezTo>
                                <a:cubicBezTo>
                                  <a:pt x="40" y="83"/>
                                  <a:pt x="40" y="83"/>
                                  <a:pt x="39" y="84"/>
                                </a:cubicBezTo>
                                <a:cubicBezTo>
                                  <a:pt x="39" y="84"/>
                                  <a:pt x="38" y="84"/>
                                  <a:pt x="38" y="85"/>
                                </a:cubicBezTo>
                                <a:cubicBezTo>
                                  <a:pt x="37" y="85"/>
                                  <a:pt x="36" y="85"/>
                                  <a:pt x="35" y="85"/>
                                </a:cubicBezTo>
                                <a:cubicBezTo>
                                  <a:pt x="34" y="86"/>
                                  <a:pt x="33" y="86"/>
                                  <a:pt x="32" y="86"/>
                                </a:cubicBezTo>
                                <a:cubicBezTo>
                                  <a:pt x="31" y="86"/>
                                  <a:pt x="30" y="86"/>
                                  <a:pt x="29" y="86"/>
                                </a:cubicBezTo>
                                <a:cubicBezTo>
                                  <a:pt x="26" y="86"/>
                                  <a:pt x="24" y="86"/>
                                  <a:pt x="21" y="85"/>
                                </a:cubicBezTo>
                                <a:cubicBezTo>
                                  <a:pt x="19" y="84"/>
                                  <a:pt x="17" y="83"/>
                                  <a:pt x="16" y="81"/>
                                </a:cubicBezTo>
                                <a:cubicBezTo>
                                  <a:pt x="14" y="79"/>
                                  <a:pt x="13" y="77"/>
                                  <a:pt x="13" y="74"/>
                                </a:cubicBezTo>
                                <a:cubicBezTo>
                                  <a:pt x="12" y="72"/>
                                  <a:pt x="12" y="68"/>
                                  <a:pt x="12" y="65"/>
                                </a:cubicBezTo>
                                <a:lnTo>
                                  <a:pt x="12" y="25"/>
                                </a:lnTo>
                                <a:lnTo>
                                  <a:pt x="2" y="25"/>
                                </a:lnTo>
                                <a:cubicBezTo>
                                  <a:pt x="2" y="25"/>
                                  <a:pt x="1" y="24"/>
                                  <a:pt x="1" y="24"/>
                                </a:cubicBezTo>
                                <a:cubicBezTo>
                                  <a:pt x="0" y="23"/>
                                  <a:pt x="0" y="22"/>
                                  <a:pt x="0" y="21"/>
                                </a:cubicBezTo>
                                <a:cubicBezTo>
                                  <a:pt x="0" y="20"/>
                                  <a:pt x="0" y="20"/>
                                  <a:pt x="0" y="19"/>
                                </a:cubicBezTo>
                                <a:cubicBezTo>
                                  <a:pt x="0" y="19"/>
                                  <a:pt x="0" y="19"/>
                                  <a:pt x="1" y="18"/>
                                </a:cubicBezTo>
                                <a:cubicBezTo>
                                  <a:pt x="1" y="18"/>
                                  <a:pt x="1" y="18"/>
                                  <a:pt x="1" y="18"/>
                                </a:cubicBezTo>
                                <a:cubicBezTo>
                                  <a:pt x="2" y="18"/>
                                  <a:pt x="2" y="17"/>
                                  <a:pt x="2" y="17"/>
                                </a:cubicBezTo>
                                <a:lnTo>
                                  <a:pt x="12" y="17"/>
                                </a:lnTo>
                                <a:lnTo>
                                  <a:pt x="12" y="2"/>
                                </a:lnTo>
                                <a:cubicBezTo>
                                  <a:pt x="12" y="1"/>
                                  <a:pt x="12" y="1"/>
                                  <a:pt x="12" y="1"/>
                                </a:cubicBezTo>
                                <a:cubicBezTo>
                                  <a:pt x="12" y="1"/>
                                  <a:pt x="12" y="0"/>
                                  <a:pt x="13" y="0"/>
                                </a:cubicBezTo>
                                <a:cubicBezTo>
                                  <a:pt x="13" y="0"/>
                                  <a:pt x="13" y="0"/>
                                  <a:pt x="14" y="0"/>
                                </a:cubicBezTo>
                                <a:cubicBezTo>
                                  <a:pt x="15" y="0"/>
                                  <a:pt x="15" y="0"/>
                                  <a:pt x="16" y="0"/>
                                </a:cubicBezTo>
                                <a:cubicBezTo>
                                  <a:pt x="17" y="0"/>
                                  <a:pt x="18" y="0"/>
                                  <a:pt x="18" y="0"/>
                                </a:cubicBezTo>
                                <a:cubicBezTo>
                                  <a:pt x="19" y="0"/>
                                  <a:pt x="19" y="0"/>
                                  <a:pt x="19" y="0"/>
                                </a:cubicBezTo>
                                <a:cubicBezTo>
                                  <a:pt x="20" y="0"/>
                                  <a:pt x="20" y="1"/>
                                  <a:pt x="20" y="1"/>
                                </a:cubicBezTo>
                                <a:cubicBezTo>
                                  <a:pt x="20" y="1"/>
                                  <a:pt x="20" y="1"/>
                                  <a:pt x="20" y="2"/>
                                </a:cubicBezTo>
                                <a:lnTo>
                                  <a:pt x="20" y="17"/>
                                </a:lnTo>
                                <a:lnTo>
                                  <a:pt x="38" y="17"/>
                                </a:lnTo>
                                <a:cubicBezTo>
                                  <a:pt x="38" y="17"/>
                                  <a:pt x="39" y="18"/>
                                  <a:pt x="39" y="18"/>
                                </a:cubicBezTo>
                                <a:cubicBezTo>
                                  <a:pt x="39" y="18"/>
                                  <a:pt x="39" y="18"/>
                                  <a:pt x="40" y="18"/>
                                </a:cubicBezTo>
                                <a:cubicBezTo>
                                  <a:pt x="40" y="19"/>
                                  <a:pt x="40" y="19"/>
                                  <a:pt x="40" y="19"/>
                                </a:cubicBezTo>
                                <a:cubicBezTo>
                                  <a:pt x="40" y="20"/>
                                  <a:pt x="40" y="20"/>
                                  <a:pt x="40" y="21"/>
                                </a:cubicBezTo>
                                <a:cubicBezTo>
                                  <a:pt x="40" y="22"/>
                                  <a:pt x="40" y="23"/>
                                  <a:pt x="40" y="24"/>
                                </a:cubicBezTo>
                                <a:cubicBezTo>
                                  <a:pt x="39" y="24"/>
                                  <a:pt x="39" y="25"/>
                                  <a:pt x="38" y="25"/>
                                </a:cubicBezTo>
                                <a:lnTo>
                                  <a:pt x="20" y="25"/>
                                </a:lnTo>
                                <a:lnTo>
                                  <a:pt x="20" y="64"/>
                                </a:lnTo>
                                <a:cubicBezTo>
                                  <a:pt x="20" y="69"/>
                                  <a:pt x="21" y="72"/>
                                  <a:pt x="22" y="75"/>
                                </a:cubicBezTo>
                                <a:cubicBezTo>
                                  <a:pt x="24" y="77"/>
                                  <a:pt x="26" y="79"/>
                                  <a:pt x="30" y="79"/>
                                </a:cubicBezTo>
                                <a:cubicBezTo>
                                  <a:pt x="31" y="79"/>
                                  <a:pt x="32" y="79"/>
                                  <a:pt x="33" y="78"/>
                                </a:cubicBezTo>
                                <a:cubicBezTo>
                                  <a:pt x="34" y="78"/>
                                  <a:pt x="35" y="78"/>
                                  <a:pt x="36" y="78"/>
                                </a:cubicBezTo>
                                <a:cubicBezTo>
                                  <a:pt x="36" y="77"/>
                                  <a:pt x="37" y="77"/>
                                  <a:pt x="37" y="77"/>
                                </a:cubicBezTo>
                                <a:cubicBezTo>
                                  <a:pt x="38" y="77"/>
                                  <a:pt x="38" y="76"/>
                                  <a:pt x="39" y="76"/>
                                </a:cubicBezTo>
                                <a:cubicBezTo>
                                  <a:pt x="39" y="76"/>
                                  <a:pt x="39" y="76"/>
                                  <a:pt x="39" y="77"/>
                                </a:cubicBezTo>
                                <a:cubicBezTo>
                                  <a:pt x="40" y="77"/>
                                  <a:pt x="40" y="77"/>
                                  <a:pt x="40" y="77"/>
                                </a:cubicBezTo>
                                <a:cubicBezTo>
                                  <a:pt x="40" y="77"/>
                                  <a:pt x="40" y="78"/>
                                  <a:pt x="40" y="78"/>
                                </a:cubicBezTo>
                                <a:cubicBezTo>
                                  <a:pt x="40" y="78"/>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4" name="Freeform 222"/>
                        <wps:cNvSpPr>
                          <a:spLocks noEditPoints="1"/>
                        </wps:cNvSpPr>
                        <wps:spPr bwMode="auto">
                          <a:xfrm>
                            <a:off x="2792730" y="1903730"/>
                            <a:ext cx="6985" cy="62865"/>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2 w 11"/>
                              <a:gd name="T15" fmla="*/ 94 h 94"/>
                              <a:gd name="T16" fmla="*/ 2 w 11"/>
                              <a:gd name="T17" fmla="*/ 93 h 94"/>
                              <a:gd name="T18" fmla="*/ 2 w 11"/>
                              <a:gd name="T19" fmla="*/ 92 h 94"/>
                              <a:gd name="T20" fmla="*/ 2 w 11"/>
                              <a:gd name="T21" fmla="*/ 28 h 94"/>
                              <a:gd name="T22" fmla="*/ 2 w 11"/>
                              <a:gd name="T23" fmla="*/ 27 h 94"/>
                              <a:gd name="T24" fmla="*/ 2 w 11"/>
                              <a:gd name="T25" fmla="*/ 27 h 94"/>
                              <a:gd name="T26" fmla="*/ 4 w 11"/>
                              <a:gd name="T27" fmla="*/ 26 h 94"/>
                              <a:gd name="T28" fmla="*/ 6 w 11"/>
                              <a:gd name="T29" fmla="*/ 26 h 94"/>
                              <a:gd name="T30" fmla="*/ 8 w 11"/>
                              <a:gd name="T31" fmla="*/ 26 h 94"/>
                              <a:gd name="T32" fmla="*/ 9 w 11"/>
                              <a:gd name="T33" fmla="*/ 27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6 w 11"/>
                              <a:gd name="T47" fmla="*/ 12 h 94"/>
                              <a:gd name="T48" fmla="*/ 1 w 11"/>
                              <a:gd name="T49" fmla="*/ 11 h 94"/>
                              <a:gd name="T50" fmla="*/ 0 w 11"/>
                              <a:gd name="T51" fmla="*/ 6 h 94"/>
                              <a:gd name="T52" fmla="*/ 1 w 11"/>
                              <a:gd name="T53" fmla="*/ 2 h 94"/>
                              <a:gd name="T54" fmla="*/ 6 w 11"/>
                              <a:gd name="T55" fmla="*/ 0 h 94"/>
                              <a:gd name="T56" fmla="*/ 10 w 11"/>
                              <a:gd name="T57" fmla="*/ 2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10" y="94"/>
                                  <a:pt x="10" y="94"/>
                                  <a:pt x="9" y="94"/>
                                </a:cubicBezTo>
                                <a:cubicBezTo>
                                  <a:pt x="9" y="94"/>
                                  <a:pt x="8" y="94"/>
                                  <a:pt x="8" y="94"/>
                                </a:cubicBezTo>
                                <a:cubicBezTo>
                                  <a:pt x="7" y="94"/>
                                  <a:pt x="7" y="94"/>
                                  <a:pt x="6" y="94"/>
                                </a:cubicBezTo>
                                <a:cubicBezTo>
                                  <a:pt x="5" y="94"/>
                                  <a:pt x="4" y="94"/>
                                  <a:pt x="4" y="94"/>
                                </a:cubicBezTo>
                                <a:cubicBezTo>
                                  <a:pt x="3" y="94"/>
                                  <a:pt x="3" y="94"/>
                                  <a:pt x="2" y="94"/>
                                </a:cubicBezTo>
                                <a:cubicBezTo>
                                  <a:pt x="2" y="94"/>
                                  <a:pt x="2" y="94"/>
                                  <a:pt x="2" y="93"/>
                                </a:cubicBezTo>
                                <a:cubicBezTo>
                                  <a:pt x="2" y="93"/>
                                  <a:pt x="2" y="93"/>
                                  <a:pt x="2" y="92"/>
                                </a:cubicBezTo>
                                <a:lnTo>
                                  <a:pt x="2" y="28"/>
                                </a:lnTo>
                                <a:cubicBezTo>
                                  <a:pt x="2" y="28"/>
                                  <a:pt x="2" y="27"/>
                                  <a:pt x="2" y="27"/>
                                </a:cubicBezTo>
                                <a:cubicBezTo>
                                  <a:pt x="2" y="27"/>
                                  <a:pt x="2" y="27"/>
                                  <a:pt x="2" y="27"/>
                                </a:cubicBezTo>
                                <a:cubicBezTo>
                                  <a:pt x="3" y="26"/>
                                  <a:pt x="3" y="26"/>
                                  <a:pt x="4" y="26"/>
                                </a:cubicBezTo>
                                <a:cubicBezTo>
                                  <a:pt x="4" y="26"/>
                                  <a:pt x="5" y="26"/>
                                  <a:pt x="6" y="26"/>
                                </a:cubicBezTo>
                                <a:cubicBezTo>
                                  <a:pt x="7" y="26"/>
                                  <a:pt x="7" y="26"/>
                                  <a:pt x="8" y="26"/>
                                </a:cubicBezTo>
                                <a:cubicBezTo>
                                  <a:pt x="8" y="26"/>
                                  <a:pt x="9" y="26"/>
                                  <a:pt x="9" y="27"/>
                                </a:cubicBezTo>
                                <a:cubicBezTo>
                                  <a:pt x="10" y="27"/>
                                  <a:pt x="10" y="27"/>
                                  <a:pt x="10" y="27"/>
                                </a:cubicBezTo>
                                <a:cubicBezTo>
                                  <a:pt x="10" y="27"/>
                                  <a:pt x="10" y="28"/>
                                  <a:pt x="10" y="28"/>
                                </a:cubicBezTo>
                                <a:lnTo>
                                  <a:pt x="10" y="92"/>
                                </a:lnTo>
                                <a:close/>
                                <a:moveTo>
                                  <a:pt x="11" y="6"/>
                                </a:moveTo>
                                <a:lnTo>
                                  <a:pt x="11" y="6"/>
                                </a:lnTo>
                                <a:cubicBezTo>
                                  <a:pt x="11" y="8"/>
                                  <a:pt x="11" y="10"/>
                                  <a:pt x="10" y="11"/>
                                </a:cubicBezTo>
                                <a:cubicBezTo>
                                  <a:pt x="9" y="12"/>
                                  <a:pt x="8" y="12"/>
                                  <a:pt x="6" y="12"/>
                                </a:cubicBezTo>
                                <a:cubicBezTo>
                                  <a:pt x="4" y="12"/>
                                  <a:pt x="2" y="12"/>
                                  <a:pt x="1" y="11"/>
                                </a:cubicBezTo>
                                <a:cubicBezTo>
                                  <a:pt x="1" y="10"/>
                                  <a:pt x="0" y="9"/>
                                  <a:pt x="0" y="6"/>
                                </a:cubicBezTo>
                                <a:cubicBezTo>
                                  <a:pt x="0" y="4"/>
                                  <a:pt x="1" y="2"/>
                                  <a:pt x="1" y="2"/>
                                </a:cubicBezTo>
                                <a:cubicBezTo>
                                  <a:pt x="2" y="1"/>
                                  <a:pt x="4" y="0"/>
                                  <a:pt x="6" y="0"/>
                                </a:cubicBezTo>
                                <a:cubicBezTo>
                                  <a:pt x="8" y="0"/>
                                  <a:pt x="9" y="1"/>
                                  <a:pt x="10" y="2"/>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5" name="Freeform 223"/>
                        <wps:cNvSpPr>
                          <a:spLocks/>
                        </wps:cNvSpPr>
                        <wps:spPr bwMode="auto">
                          <a:xfrm>
                            <a:off x="2816225" y="1920240"/>
                            <a:ext cx="35560" cy="46355"/>
                          </a:xfrm>
                          <a:custGeom>
                            <a:avLst/>
                            <a:gdLst>
                              <a:gd name="T0" fmla="*/ 53 w 53"/>
                              <a:gd name="T1" fmla="*/ 67 h 69"/>
                              <a:gd name="T2" fmla="*/ 53 w 53"/>
                              <a:gd name="T3" fmla="*/ 67 h 69"/>
                              <a:gd name="T4" fmla="*/ 53 w 53"/>
                              <a:gd name="T5" fmla="*/ 68 h 69"/>
                              <a:gd name="T6" fmla="*/ 52 w 53"/>
                              <a:gd name="T7" fmla="*/ 69 h 69"/>
                              <a:gd name="T8" fmla="*/ 51 w 53"/>
                              <a:gd name="T9" fmla="*/ 69 h 69"/>
                              <a:gd name="T10" fmla="*/ 49 w 53"/>
                              <a:gd name="T11" fmla="*/ 69 h 69"/>
                              <a:gd name="T12" fmla="*/ 47 w 53"/>
                              <a:gd name="T13" fmla="*/ 69 h 69"/>
                              <a:gd name="T14" fmla="*/ 45 w 53"/>
                              <a:gd name="T15" fmla="*/ 69 h 69"/>
                              <a:gd name="T16" fmla="*/ 45 w 53"/>
                              <a:gd name="T17" fmla="*/ 68 h 69"/>
                              <a:gd name="T18" fmla="*/ 44 w 53"/>
                              <a:gd name="T19" fmla="*/ 67 h 69"/>
                              <a:gd name="T20" fmla="*/ 44 w 53"/>
                              <a:gd name="T21" fmla="*/ 29 h 69"/>
                              <a:gd name="T22" fmla="*/ 43 w 53"/>
                              <a:gd name="T23" fmla="*/ 19 h 69"/>
                              <a:gd name="T24" fmla="*/ 41 w 53"/>
                              <a:gd name="T25" fmla="*/ 13 h 69"/>
                              <a:gd name="T26" fmla="*/ 36 w 53"/>
                              <a:gd name="T27" fmla="*/ 9 h 69"/>
                              <a:gd name="T28" fmla="*/ 29 w 53"/>
                              <a:gd name="T29" fmla="*/ 7 h 69"/>
                              <a:gd name="T30" fmla="*/ 19 w 53"/>
                              <a:gd name="T31" fmla="*/ 11 h 69"/>
                              <a:gd name="T32" fmla="*/ 9 w 53"/>
                              <a:gd name="T33" fmla="*/ 21 h 69"/>
                              <a:gd name="T34" fmla="*/ 9 w 53"/>
                              <a:gd name="T35" fmla="*/ 67 h 69"/>
                              <a:gd name="T36" fmla="*/ 9 w 53"/>
                              <a:gd name="T37" fmla="*/ 68 h 69"/>
                              <a:gd name="T38" fmla="*/ 8 w 53"/>
                              <a:gd name="T39" fmla="*/ 69 h 69"/>
                              <a:gd name="T40" fmla="*/ 7 w 53"/>
                              <a:gd name="T41" fmla="*/ 69 h 69"/>
                              <a:gd name="T42" fmla="*/ 5 w 53"/>
                              <a:gd name="T43" fmla="*/ 69 h 69"/>
                              <a:gd name="T44" fmla="*/ 3 w 53"/>
                              <a:gd name="T45" fmla="*/ 69 h 69"/>
                              <a:gd name="T46" fmla="*/ 1 w 53"/>
                              <a:gd name="T47" fmla="*/ 69 h 69"/>
                              <a:gd name="T48" fmla="*/ 1 w 53"/>
                              <a:gd name="T49" fmla="*/ 68 h 69"/>
                              <a:gd name="T50" fmla="*/ 0 w 53"/>
                              <a:gd name="T51" fmla="*/ 67 h 69"/>
                              <a:gd name="T52" fmla="*/ 0 w 53"/>
                              <a:gd name="T53" fmla="*/ 3 h 69"/>
                              <a:gd name="T54" fmla="*/ 1 w 53"/>
                              <a:gd name="T55" fmla="*/ 2 h 69"/>
                              <a:gd name="T56" fmla="*/ 1 w 53"/>
                              <a:gd name="T57" fmla="*/ 2 h 69"/>
                              <a:gd name="T58" fmla="*/ 3 w 53"/>
                              <a:gd name="T59" fmla="*/ 1 h 69"/>
                              <a:gd name="T60" fmla="*/ 5 w 53"/>
                              <a:gd name="T61" fmla="*/ 1 h 69"/>
                              <a:gd name="T62" fmla="*/ 7 w 53"/>
                              <a:gd name="T63" fmla="*/ 1 h 69"/>
                              <a:gd name="T64" fmla="*/ 8 w 53"/>
                              <a:gd name="T65" fmla="*/ 2 h 69"/>
                              <a:gd name="T66" fmla="*/ 8 w 53"/>
                              <a:gd name="T67" fmla="*/ 2 h 69"/>
                              <a:gd name="T68" fmla="*/ 9 w 53"/>
                              <a:gd name="T69" fmla="*/ 3 h 69"/>
                              <a:gd name="T70" fmla="*/ 9 w 53"/>
                              <a:gd name="T71" fmla="*/ 12 h 69"/>
                              <a:gd name="T72" fmla="*/ 19 w 53"/>
                              <a:gd name="T73" fmla="*/ 3 h 69"/>
                              <a:gd name="T74" fmla="*/ 30 w 53"/>
                              <a:gd name="T75" fmla="*/ 0 h 69"/>
                              <a:gd name="T76" fmla="*/ 41 w 53"/>
                              <a:gd name="T77" fmla="*/ 2 h 69"/>
                              <a:gd name="T78" fmla="*/ 48 w 53"/>
                              <a:gd name="T79" fmla="*/ 8 h 69"/>
                              <a:gd name="T80" fmla="*/ 52 w 53"/>
                              <a:gd name="T81" fmla="*/ 17 h 69"/>
                              <a:gd name="T82" fmla="*/ 53 w 53"/>
                              <a:gd name="T83" fmla="*/ 28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8"/>
                                  <a:pt x="53" y="68"/>
                                  <a:pt x="53" y="68"/>
                                </a:cubicBezTo>
                                <a:cubicBezTo>
                                  <a:pt x="52" y="69"/>
                                  <a:pt x="52" y="69"/>
                                  <a:pt x="52" y="69"/>
                                </a:cubicBezTo>
                                <a:cubicBezTo>
                                  <a:pt x="52" y="69"/>
                                  <a:pt x="51" y="69"/>
                                  <a:pt x="51" y="69"/>
                                </a:cubicBezTo>
                                <a:cubicBezTo>
                                  <a:pt x="50" y="69"/>
                                  <a:pt x="49" y="69"/>
                                  <a:pt x="49" y="69"/>
                                </a:cubicBezTo>
                                <a:cubicBezTo>
                                  <a:pt x="48" y="69"/>
                                  <a:pt x="47" y="69"/>
                                  <a:pt x="47" y="69"/>
                                </a:cubicBezTo>
                                <a:cubicBezTo>
                                  <a:pt x="46" y="69"/>
                                  <a:pt x="46" y="69"/>
                                  <a:pt x="45" y="69"/>
                                </a:cubicBezTo>
                                <a:cubicBezTo>
                                  <a:pt x="45" y="69"/>
                                  <a:pt x="45" y="69"/>
                                  <a:pt x="45" y="68"/>
                                </a:cubicBezTo>
                                <a:cubicBezTo>
                                  <a:pt x="44" y="68"/>
                                  <a:pt x="44" y="68"/>
                                  <a:pt x="44" y="67"/>
                                </a:cubicBezTo>
                                <a:lnTo>
                                  <a:pt x="44" y="29"/>
                                </a:lnTo>
                                <a:cubicBezTo>
                                  <a:pt x="44" y="25"/>
                                  <a:pt x="44" y="22"/>
                                  <a:pt x="43" y="19"/>
                                </a:cubicBezTo>
                                <a:cubicBezTo>
                                  <a:pt x="43" y="17"/>
                                  <a:pt x="42" y="15"/>
                                  <a:pt x="41" y="13"/>
                                </a:cubicBezTo>
                                <a:cubicBezTo>
                                  <a:pt x="39" y="11"/>
                                  <a:pt x="38" y="10"/>
                                  <a:pt x="36" y="9"/>
                                </a:cubicBezTo>
                                <a:cubicBezTo>
                                  <a:pt x="34" y="8"/>
                                  <a:pt x="32" y="7"/>
                                  <a:pt x="29" y="7"/>
                                </a:cubicBezTo>
                                <a:cubicBezTo>
                                  <a:pt x="26" y="7"/>
                                  <a:pt x="23" y="9"/>
                                  <a:pt x="19" y="11"/>
                                </a:cubicBezTo>
                                <a:cubicBezTo>
                                  <a:pt x="16" y="13"/>
                                  <a:pt x="13" y="17"/>
                                  <a:pt x="9" y="21"/>
                                </a:cubicBezTo>
                                <a:lnTo>
                                  <a:pt x="9" y="67"/>
                                </a:lnTo>
                                <a:cubicBezTo>
                                  <a:pt x="9" y="68"/>
                                  <a:pt x="9" y="68"/>
                                  <a:pt x="9" y="68"/>
                                </a:cubicBezTo>
                                <a:cubicBezTo>
                                  <a:pt x="9" y="69"/>
                                  <a:pt x="8" y="69"/>
                                  <a:pt x="8" y="69"/>
                                </a:cubicBezTo>
                                <a:cubicBezTo>
                                  <a:pt x="8" y="69"/>
                                  <a:pt x="7" y="69"/>
                                  <a:pt x="7" y="69"/>
                                </a:cubicBezTo>
                                <a:cubicBezTo>
                                  <a:pt x="6" y="69"/>
                                  <a:pt x="6" y="69"/>
                                  <a:pt x="5" y="69"/>
                                </a:cubicBezTo>
                                <a:cubicBezTo>
                                  <a:pt x="4" y="69"/>
                                  <a:pt x="3" y="69"/>
                                  <a:pt x="3" y="69"/>
                                </a:cubicBezTo>
                                <a:cubicBezTo>
                                  <a:pt x="2" y="69"/>
                                  <a:pt x="2" y="69"/>
                                  <a:pt x="1" y="69"/>
                                </a:cubicBezTo>
                                <a:cubicBezTo>
                                  <a:pt x="1" y="69"/>
                                  <a:pt x="1" y="69"/>
                                  <a:pt x="1" y="68"/>
                                </a:cubicBezTo>
                                <a:cubicBezTo>
                                  <a:pt x="1" y="68"/>
                                  <a:pt x="0" y="68"/>
                                  <a:pt x="0" y="67"/>
                                </a:cubicBezTo>
                                <a:lnTo>
                                  <a:pt x="0" y="3"/>
                                </a:lnTo>
                                <a:cubicBezTo>
                                  <a:pt x="0" y="3"/>
                                  <a:pt x="1" y="2"/>
                                  <a:pt x="1" y="2"/>
                                </a:cubicBezTo>
                                <a:cubicBezTo>
                                  <a:pt x="1" y="2"/>
                                  <a:pt x="1" y="2"/>
                                  <a:pt x="1" y="2"/>
                                </a:cubicBezTo>
                                <a:cubicBezTo>
                                  <a:pt x="2" y="1"/>
                                  <a:pt x="2" y="1"/>
                                  <a:pt x="3" y="1"/>
                                </a:cubicBezTo>
                                <a:cubicBezTo>
                                  <a:pt x="3" y="1"/>
                                  <a:pt x="4" y="1"/>
                                  <a:pt x="5" y="1"/>
                                </a:cubicBezTo>
                                <a:cubicBezTo>
                                  <a:pt x="5" y="1"/>
                                  <a:pt x="6" y="1"/>
                                  <a:pt x="7" y="1"/>
                                </a:cubicBezTo>
                                <a:cubicBezTo>
                                  <a:pt x="7" y="1"/>
                                  <a:pt x="7" y="1"/>
                                  <a:pt x="8" y="2"/>
                                </a:cubicBezTo>
                                <a:cubicBezTo>
                                  <a:pt x="8" y="2"/>
                                  <a:pt x="8" y="2"/>
                                  <a:pt x="8" y="2"/>
                                </a:cubicBezTo>
                                <a:cubicBezTo>
                                  <a:pt x="8" y="2"/>
                                  <a:pt x="9" y="3"/>
                                  <a:pt x="9" y="3"/>
                                </a:cubicBezTo>
                                <a:lnTo>
                                  <a:pt x="9" y="12"/>
                                </a:lnTo>
                                <a:cubicBezTo>
                                  <a:pt x="12" y="8"/>
                                  <a:pt x="16" y="5"/>
                                  <a:pt x="19" y="3"/>
                                </a:cubicBezTo>
                                <a:cubicBezTo>
                                  <a:pt x="23" y="1"/>
                                  <a:pt x="27" y="0"/>
                                  <a:pt x="30" y="0"/>
                                </a:cubicBezTo>
                                <a:cubicBezTo>
                                  <a:pt x="34" y="0"/>
                                  <a:pt x="38" y="1"/>
                                  <a:pt x="41" y="2"/>
                                </a:cubicBezTo>
                                <a:cubicBezTo>
                                  <a:pt x="44" y="4"/>
                                  <a:pt x="46" y="6"/>
                                  <a:pt x="48" y="8"/>
                                </a:cubicBezTo>
                                <a:cubicBezTo>
                                  <a:pt x="50" y="11"/>
                                  <a:pt x="51" y="13"/>
                                  <a:pt x="52" y="17"/>
                                </a:cubicBezTo>
                                <a:cubicBezTo>
                                  <a:pt x="52" y="20"/>
                                  <a:pt x="53" y="24"/>
                                  <a:pt x="53" y="28"/>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6" name="Freeform 224"/>
                        <wps:cNvSpPr>
                          <a:spLocks noEditPoints="1"/>
                        </wps:cNvSpPr>
                        <wps:spPr bwMode="auto">
                          <a:xfrm>
                            <a:off x="2865120" y="1920240"/>
                            <a:ext cx="39370" cy="64135"/>
                          </a:xfrm>
                          <a:custGeom>
                            <a:avLst/>
                            <a:gdLst>
                              <a:gd name="T0" fmla="*/ 59 w 59"/>
                              <a:gd name="T1" fmla="*/ 5 h 95"/>
                              <a:gd name="T2" fmla="*/ 57 w 59"/>
                              <a:gd name="T3" fmla="*/ 9 h 95"/>
                              <a:gd name="T4" fmla="*/ 50 w 59"/>
                              <a:gd name="T5" fmla="*/ 15 h 95"/>
                              <a:gd name="T6" fmla="*/ 50 w 59"/>
                              <a:gd name="T7" fmla="*/ 33 h 95"/>
                              <a:gd name="T8" fmla="*/ 37 w 59"/>
                              <a:gd name="T9" fmla="*/ 44 h 95"/>
                              <a:gd name="T10" fmla="*/ 19 w 59"/>
                              <a:gd name="T11" fmla="*/ 45 h 95"/>
                              <a:gd name="T12" fmla="*/ 11 w 59"/>
                              <a:gd name="T13" fmla="*/ 45 h 95"/>
                              <a:gd name="T14" fmla="*/ 12 w 59"/>
                              <a:gd name="T15" fmla="*/ 54 h 95"/>
                              <a:gd name="T16" fmla="*/ 37 w 59"/>
                              <a:gd name="T17" fmla="*/ 57 h 95"/>
                              <a:gd name="T18" fmla="*/ 52 w 59"/>
                              <a:gd name="T19" fmla="*/ 61 h 95"/>
                              <a:gd name="T20" fmla="*/ 58 w 59"/>
                              <a:gd name="T21" fmla="*/ 73 h 95"/>
                              <a:gd name="T22" fmla="*/ 51 w 59"/>
                              <a:gd name="T23" fmla="*/ 88 h 95"/>
                              <a:gd name="T24" fmla="*/ 28 w 59"/>
                              <a:gd name="T25" fmla="*/ 95 h 95"/>
                              <a:gd name="T26" fmla="*/ 6 w 59"/>
                              <a:gd name="T27" fmla="*/ 90 h 95"/>
                              <a:gd name="T28" fmla="*/ 0 w 59"/>
                              <a:gd name="T29" fmla="*/ 78 h 95"/>
                              <a:gd name="T30" fmla="*/ 2 w 59"/>
                              <a:gd name="T31" fmla="*/ 69 h 95"/>
                              <a:gd name="T32" fmla="*/ 9 w 59"/>
                              <a:gd name="T33" fmla="*/ 61 h 95"/>
                              <a:gd name="T34" fmla="*/ 2 w 59"/>
                              <a:gd name="T35" fmla="*/ 51 h 95"/>
                              <a:gd name="T36" fmla="*/ 8 w 59"/>
                              <a:gd name="T37" fmla="*/ 37 h 95"/>
                              <a:gd name="T38" fmla="*/ 4 w 59"/>
                              <a:gd name="T39" fmla="*/ 24 h 95"/>
                              <a:gd name="T40" fmla="*/ 10 w 59"/>
                              <a:gd name="T41" fmla="*/ 7 h 95"/>
                              <a:gd name="T42" fmla="*/ 28 w 59"/>
                              <a:gd name="T43" fmla="*/ 0 h 95"/>
                              <a:gd name="T44" fmla="*/ 37 w 59"/>
                              <a:gd name="T45" fmla="*/ 1 h 95"/>
                              <a:gd name="T46" fmla="*/ 58 w 59"/>
                              <a:gd name="T47" fmla="*/ 2 h 95"/>
                              <a:gd name="T48" fmla="*/ 59 w 59"/>
                              <a:gd name="T49" fmla="*/ 5 h 95"/>
                              <a:gd name="T50" fmla="*/ 43 w 59"/>
                              <a:gd name="T51" fmla="*/ 23 h 95"/>
                              <a:gd name="T52" fmla="*/ 27 w 59"/>
                              <a:gd name="T53" fmla="*/ 7 h 95"/>
                              <a:gd name="T54" fmla="*/ 16 w 59"/>
                              <a:gd name="T55" fmla="*/ 12 h 95"/>
                              <a:gd name="T56" fmla="*/ 12 w 59"/>
                              <a:gd name="T57" fmla="*/ 24 h 95"/>
                              <a:gd name="T58" fmla="*/ 28 w 59"/>
                              <a:gd name="T59" fmla="*/ 39 h 95"/>
                              <a:gd name="T60" fmla="*/ 39 w 59"/>
                              <a:gd name="T61" fmla="*/ 34 h 95"/>
                              <a:gd name="T62" fmla="*/ 43 w 59"/>
                              <a:gd name="T63" fmla="*/ 23 h 95"/>
                              <a:gd name="T64" fmla="*/ 50 w 59"/>
                              <a:gd name="T65" fmla="*/ 74 h 95"/>
                              <a:gd name="T66" fmla="*/ 46 w 59"/>
                              <a:gd name="T67" fmla="*/ 67 h 95"/>
                              <a:gd name="T68" fmla="*/ 17 w 59"/>
                              <a:gd name="T69" fmla="*/ 63 h 95"/>
                              <a:gd name="T70" fmla="*/ 10 w 59"/>
                              <a:gd name="T71" fmla="*/ 71 h 95"/>
                              <a:gd name="T72" fmla="*/ 8 w 59"/>
                              <a:gd name="T73" fmla="*/ 77 h 95"/>
                              <a:gd name="T74" fmla="*/ 29 w 59"/>
                              <a:gd name="T75" fmla="*/ 88 h 95"/>
                              <a:gd name="T76" fmla="*/ 45 w 59"/>
                              <a:gd name="T77" fmla="*/ 84 h 95"/>
                              <a:gd name="T78" fmla="*/ 50 w 59"/>
                              <a:gd name="T79" fmla="*/ 74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5">
                                <a:moveTo>
                                  <a:pt x="59" y="5"/>
                                </a:moveTo>
                                <a:lnTo>
                                  <a:pt x="59" y="5"/>
                                </a:lnTo>
                                <a:cubicBezTo>
                                  <a:pt x="59" y="6"/>
                                  <a:pt x="59" y="7"/>
                                  <a:pt x="58" y="8"/>
                                </a:cubicBezTo>
                                <a:cubicBezTo>
                                  <a:pt x="58" y="8"/>
                                  <a:pt x="57" y="9"/>
                                  <a:pt x="57" y="9"/>
                                </a:cubicBezTo>
                                <a:lnTo>
                                  <a:pt x="46" y="9"/>
                                </a:lnTo>
                                <a:cubicBezTo>
                                  <a:pt x="48" y="11"/>
                                  <a:pt x="50" y="13"/>
                                  <a:pt x="50" y="15"/>
                                </a:cubicBezTo>
                                <a:cubicBezTo>
                                  <a:pt x="51" y="18"/>
                                  <a:pt x="52" y="20"/>
                                  <a:pt x="52" y="23"/>
                                </a:cubicBezTo>
                                <a:cubicBezTo>
                                  <a:pt x="52" y="27"/>
                                  <a:pt x="51" y="30"/>
                                  <a:pt x="50" y="33"/>
                                </a:cubicBezTo>
                                <a:cubicBezTo>
                                  <a:pt x="49" y="36"/>
                                  <a:pt x="47" y="38"/>
                                  <a:pt x="45" y="40"/>
                                </a:cubicBezTo>
                                <a:cubicBezTo>
                                  <a:pt x="43" y="42"/>
                                  <a:pt x="40" y="43"/>
                                  <a:pt x="37" y="44"/>
                                </a:cubicBezTo>
                                <a:cubicBezTo>
                                  <a:pt x="34" y="45"/>
                                  <a:pt x="31" y="46"/>
                                  <a:pt x="28" y="46"/>
                                </a:cubicBezTo>
                                <a:cubicBezTo>
                                  <a:pt x="25" y="46"/>
                                  <a:pt x="22" y="46"/>
                                  <a:pt x="19" y="45"/>
                                </a:cubicBezTo>
                                <a:cubicBezTo>
                                  <a:pt x="17" y="44"/>
                                  <a:pt x="15" y="43"/>
                                  <a:pt x="13" y="42"/>
                                </a:cubicBezTo>
                                <a:cubicBezTo>
                                  <a:pt x="12" y="43"/>
                                  <a:pt x="11" y="44"/>
                                  <a:pt x="11" y="45"/>
                                </a:cubicBezTo>
                                <a:cubicBezTo>
                                  <a:pt x="10" y="46"/>
                                  <a:pt x="10" y="48"/>
                                  <a:pt x="10" y="49"/>
                                </a:cubicBezTo>
                                <a:cubicBezTo>
                                  <a:pt x="10" y="51"/>
                                  <a:pt x="11" y="53"/>
                                  <a:pt x="12" y="54"/>
                                </a:cubicBezTo>
                                <a:cubicBezTo>
                                  <a:pt x="14" y="55"/>
                                  <a:pt x="16" y="56"/>
                                  <a:pt x="19" y="56"/>
                                </a:cubicBezTo>
                                <a:lnTo>
                                  <a:pt x="37" y="57"/>
                                </a:lnTo>
                                <a:cubicBezTo>
                                  <a:pt x="40" y="57"/>
                                  <a:pt x="42" y="57"/>
                                  <a:pt x="45" y="58"/>
                                </a:cubicBezTo>
                                <a:cubicBezTo>
                                  <a:pt x="48" y="59"/>
                                  <a:pt x="50" y="60"/>
                                  <a:pt x="52" y="61"/>
                                </a:cubicBezTo>
                                <a:cubicBezTo>
                                  <a:pt x="54" y="62"/>
                                  <a:pt x="55" y="64"/>
                                  <a:pt x="56" y="66"/>
                                </a:cubicBezTo>
                                <a:cubicBezTo>
                                  <a:pt x="58" y="68"/>
                                  <a:pt x="58" y="71"/>
                                  <a:pt x="58" y="73"/>
                                </a:cubicBezTo>
                                <a:cubicBezTo>
                                  <a:pt x="58" y="76"/>
                                  <a:pt x="58" y="79"/>
                                  <a:pt x="56" y="82"/>
                                </a:cubicBezTo>
                                <a:cubicBezTo>
                                  <a:pt x="55" y="84"/>
                                  <a:pt x="53" y="86"/>
                                  <a:pt x="51" y="88"/>
                                </a:cubicBezTo>
                                <a:cubicBezTo>
                                  <a:pt x="49" y="90"/>
                                  <a:pt x="45" y="92"/>
                                  <a:pt x="42" y="93"/>
                                </a:cubicBezTo>
                                <a:cubicBezTo>
                                  <a:pt x="38" y="94"/>
                                  <a:pt x="33" y="95"/>
                                  <a:pt x="28" y="95"/>
                                </a:cubicBezTo>
                                <a:cubicBezTo>
                                  <a:pt x="23" y="95"/>
                                  <a:pt x="19" y="94"/>
                                  <a:pt x="15" y="94"/>
                                </a:cubicBezTo>
                                <a:cubicBezTo>
                                  <a:pt x="12" y="93"/>
                                  <a:pt x="9" y="92"/>
                                  <a:pt x="6" y="90"/>
                                </a:cubicBezTo>
                                <a:cubicBezTo>
                                  <a:pt x="4" y="88"/>
                                  <a:pt x="3" y="87"/>
                                  <a:pt x="2" y="85"/>
                                </a:cubicBezTo>
                                <a:cubicBezTo>
                                  <a:pt x="0" y="82"/>
                                  <a:pt x="0" y="80"/>
                                  <a:pt x="0" y="78"/>
                                </a:cubicBezTo>
                                <a:cubicBezTo>
                                  <a:pt x="0" y="76"/>
                                  <a:pt x="0" y="74"/>
                                  <a:pt x="1" y="73"/>
                                </a:cubicBezTo>
                                <a:cubicBezTo>
                                  <a:pt x="1" y="72"/>
                                  <a:pt x="2" y="70"/>
                                  <a:pt x="2" y="69"/>
                                </a:cubicBezTo>
                                <a:cubicBezTo>
                                  <a:pt x="3" y="68"/>
                                  <a:pt x="4" y="66"/>
                                  <a:pt x="5" y="65"/>
                                </a:cubicBezTo>
                                <a:cubicBezTo>
                                  <a:pt x="6" y="64"/>
                                  <a:pt x="8" y="62"/>
                                  <a:pt x="9" y="61"/>
                                </a:cubicBezTo>
                                <a:cubicBezTo>
                                  <a:pt x="7" y="60"/>
                                  <a:pt x="5" y="58"/>
                                  <a:pt x="4" y="57"/>
                                </a:cubicBezTo>
                                <a:cubicBezTo>
                                  <a:pt x="3" y="55"/>
                                  <a:pt x="2" y="53"/>
                                  <a:pt x="2" y="51"/>
                                </a:cubicBezTo>
                                <a:cubicBezTo>
                                  <a:pt x="2" y="48"/>
                                  <a:pt x="3" y="46"/>
                                  <a:pt x="4" y="43"/>
                                </a:cubicBezTo>
                                <a:cubicBezTo>
                                  <a:pt x="5" y="41"/>
                                  <a:pt x="6" y="39"/>
                                  <a:pt x="8" y="37"/>
                                </a:cubicBezTo>
                                <a:cubicBezTo>
                                  <a:pt x="7" y="35"/>
                                  <a:pt x="6" y="33"/>
                                  <a:pt x="5" y="31"/>
                                </a:cubicBezTo>
                                <a:cubicBezTo>
                                  <a:pt x="4" y="29"/>
                                  <a:pt x="4" y="27"/>
                                  <a:pt x="4" y="24"/>
                                </a:cubicBezTo>
                                <a:cubicBezTo>
                                  <a:pt x="4" y="20"/>
                                  <a:pt x="4" y="17"/>
                                  <a:pt x="5" y="14"/>
                                </a:cubicBezTo>
                                <a:cubicBezTo>
                                  <a:pt x="7" y="11"/>
                                  <a:pt x="8" y="9"/>
                                  <a:pt x="10" y="7"/>
                                </a:cubicBezTo>
                                <a:cubicBezTo>
                                  <a:pt x="13" y="5"/>
                                  <a:pt x="15" y="3"/>
                                  <a:pt x="18" y="2"/>
                                </a:cubicBezTo>
                                <a:cubicBezTo>
                                  <a:pt x="21" y="1"/>
                                  <a:pt x="24" y="0"/>
                                  <a:pt x="28" y="0"/>
                                </a:cubicBezTo>
                                <a:cubicBezTo>
                                  <a:pt x="30" y="0"/>
                                  <a:pt x="31" y="0"/>
                                  <a:pt x="33" y="1"/>
                                </a:cubicBezTo>
                                <a:cubicBezTo>
                                  <a:pt x="35" y="1"/>
                                  <a:pt x="36" y="1"/>
                                  <a:pt x="37" y="1"/>
                                </a:cubicBezTo>
                                <a:lnTo>
                                  <a:pt x="57" y="1"/>
                                </a:lnTo>
                                <a:cubicBezTo>
                                  <a:pt x="57" y="1"/>
                                  <a:pt x="58" y="2"/>
                                  <a:pt x="58" y="2"/>
                                </a:cubicBezTo>
                                <a:cubicBezTo>
                                  <a:pt x="59" y="3"/>
                                  <a:pt x="59" y="4"/>
                                  <a:pt x="59" y="5"/>
                                </a:cubicBezTo>
                                <a:lnTo>
                                  <a:pt x="59" y="5"/>
                                </a:lnTo>
                                <a:close/>
                                <a:moveTo>
                                  <a:pt x="43" y="23"/>
                                </a:moveTo>
                                <a:lnTo>
                                  <a:pt x="43" y="23"/>
                                </a:lnTo>
                                <a:cubicBezTo>
                                  <a:pt x="43" y="18"/>
                                  <a:pt x="42" y="14"/>
                                  <a:pt x="39" y="12"/>
                                </a:cubicBezTo>
                                <a:cubicBezTo>
                                  <a:pt x="36" y="9"/>
                                  <a:pt x="32" y="7"/>
                                  <a:pt x="27" y="7"/>
                                </a:cubicBezTo>
                                <a:cubicBezTo>
                                  <a:pt x="25" y="7"/>
                                  <a:pt x="23" y="8"/>
                                  <a:pt x="21" y="9"/>
                                </a:cubicBezTo>
                                <a:cubicBezTo>
                                  <a:pt x="19" y="10"/>
                                  <a:pt x="17" y="11"/>
                                  <a:pt x="16" y="12"/>
                                </a:cubicBezTo>
                                <a:cubicBezTo>
                                  <a:pt x="15" y="14"/>
                                  <a:pt x="14" y="15"/>
                                  <a:pt x="13" y="17"/>
                                </a:cubicBezTo>
                                <a:cubicBezTo>
                                  <a:pt x="13" y="19"/>
                                  <a:pt x="12" y="21"/>
                                  <a:pt x="12" y="24"/>
                                </a:cubicBezTo>
                                <a:cubicBezTo>
                                  <a:pt x="12" y="28"/>
                                  <a:pt x="14" y="32"/>
                                  <a:pt x="16" y="35"/>
                                </a:cubicBezTo>
                                <a:cubicBezTo>
                                  <a:pt x="19" y="38"/>
                                  <a:pt x="23" y="39"/>
                                  <a:pt x="28" y="39"/>
                                </a:cubicBezTo>
                                <a:cubicBezTo>
                                  <a:pt x="30" y="39"/>
                                  <a:pt x="33" y="38"/>
                                  <a:pt x="34" y="38"/>
                                </a:cubicBezTo>
                                <a:cubicBezTo>
                                  <a:pt x="36" y="37"/>
                                  <a:pt x="38" y="36"/>
                                  <a:pt x="39" y="34"/>
                                </a:cubicBezTo>
                                <a:cubicBezTo>
                                  <a:pt x="40" y="33"/>
                                  <a:pt x="41" y="31"/>
                                  <a:pt x="42" y="29"/>
                                </a:cubicBezTo>
                                <a:cubicBezTo>
                                  <a:pt x="43" y="27"/>
                                  <a:pt x="43" y="25"/>
                                  <a:pt x="43" y="23"/>
                                </a:cubicBezTo>
                                <a:lnTo>
                                  <a:pt x="43" y="23"/>
                                </a:lnTo>
                                <a:close/>
                                <a:moveTo>
                                  <a:pt x="50" y="74"/>
                                </a:moveTo>
                                <a:lnTo>
                                  <a:pt x="50" y="74"/>
                                </a:lnTo>
                                <a:cubicBezTo>
                                  <a:pt x="50" y="71"/>
                                  <a:pt x="48" y="68"/>
                                  <a:pt x="46" y="67"/>
                                </a:cubicBezTo>
                                <a:cubicBezTo>
                                  <a:pt x="43" y="65"/>
                                  <a:pt x="40" y="64"/>
                                  <a:pt x="36" y="64"/>
                                </a:cubicBezTo>
                                <a:lnTo>
                                  <a:pt x="17" y="63"/>
                                </a:lnTo>
                                <a:cubicBezTo>
                                  <a:pt x="15" y="65"/>
                                  <a:pt x="14" y="66"/>
                                  <a:pt x="13" y="67"/>
                                </a:cubicBezTo>
                                <a:cubicBezTo>
                                  <a:pt x="12" y="68"/>
                                  <a:pt x="11" y="69"/>
                                  <a:pt x="10" y="71"/>
                                </a:cubicBezTo>
                                <a:cubicBezTo>
                                  <a:pt x="9" y="72"/>
                                  <a:pt x="9" y="73"/>
                                  <a:pt x="9" y="74"/>
                                </a:cubicBezTo>
                                <a:cubicBezTo>
                                  <a:pt x="9" y="75"/>
                                  <a:pt x="8" y="76"/>
                                  <a:pt x="8" y="77"/>
                                </a:cubicBezTo>
                                <a:cubicBezTo>
                                  <a:pt x="8" y="81"/>
                                  <a:pt x="10" y="83"/>
                                  <a:pt x="14" y="85"/>
                                </a:cubicBezTo>
                                <a:cubicBezTo>
                                  <a:pt x="17" y="87"/>
                                  <a:pt x="22" y="88"/>
                                  <a:pt x="29" y="88"/>
                                </a:cubicBezTo>
                                <a:cubicBezTo>
                                  <a:pt x="32" y="88"/>
                                  <a:pt x="36" y="87"/>
                                  <a:pt x="39" y="87"/>
                                </a:cubicBezTo>
                                <a:cubicBezTo>
                                  <a:pt x="41" y="86"/>
                                  <a:pt x="43" y="85"/>
                                  <a:pt x="45" y="84"/>
                                </a:cubicBezTo>
                                <a:cubicBezTo>
                                  <a:pt x="47" y="82"/>
                                  <a:pt x="48" y="81"/>
                                  <a:pt x="49" y="79"/>
                                </a:cubicBezTo>
                                <a:cubicBezTo>
                                  <a:pt x="49" y="77"/>
                                  <a:pt x="50" y="76"/>
                                  <a:pt x="50" y="74"/>
                                </a:cubicBezTo>
                                <a:lnTo>
                                  <a:pt x="50" y="7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7" name="Freeform 225"/>
                        <wps:cNvSpPr>
                          <a:spLocks/>
                        </wps:cNvSpPr>
                        <wps:spPr bwMode="auto">
                          <a:xfrm>
                            <a:off x="1798955" y="2007235"/>
                            <a:ext cx="27940" cy="67310"/>
                          </a:xfrm>
                          <a:custGeom>
                            <a:avLst/>
                            <a:gdLst>
                              <a:gd name="T0" fmla="*/ 42 w 42"/>
                              <a:gd name="T1" fmla="*/ 6 h 100"/>
                              <a:gd name="T2" fmla="*/ 42 w 42"/>
                              <a:gd name="T3" fmla="*/ 6 h 100"/>
                              <a:gd name="T4" fmla="*/ 42 w 42"/>
                              <a:gd name="T5" fmla="*/ 8 h 100"/>
                              <a:gd name="T6" fmla="*/ 42 w 42"/>
                              <a:gd name="T7" fmla="*/ 9 h 100"/>
                              <a:gd name="T8" fmla="*/ 41 w 42"/>
                              <a:gd name="T9" fmla="*/ 10 h 100"/>
                              <a:gd name="T10" fmla="*/ 41 w 42"/>
                              <a:gd name="T11" fmla="*/ 10 h 100"/>
                              <a:gd name="T12" fmla="*/ 39 w 42"/>
                              <a:gd name="T13" fmla="*/ 9 h 100"/>
                              <a:gd name="T14" fmla="*/ 37 w 42"/>
                              <a:gd name="T15" fmla="*/ 9 h 100"/>
                              <a:gd name="T16" fmla="*/ 34 w 42"/>
                              <a:gd name="T17" fmla="*/ 8 h 100"/>
                              <a:gd name="T18" fmla="*/ 31 w 42"/>
                              <a:gd name="T19" fmla="*/ 7 h 100"/>
                              <a:gd name="T20" fmla="*/ 26 w 42"/>
                              <a:gd name="T21" fmla="*/ 8 h 100"/>
                              <a:gd name="T22" fmla="*/ 22 w 42"/>
                              <a:gd name="T23" fmla="*/ 11 h 100"/>
                              <a:gd name="T24" fmla="*/ 20 w 42"/>
                              <a:gd name="T25" fmla="*/ 17 h 100"/>
                              <a:gd name="T26" fmla="*/ 20 w 42"/>
                              <a:gd name="T27" fmla="*/ 25 h 100"/>
                              <a:gd name="T28" fmla="*/ 20 w 42"/>
                              <a:gd name="T29" fmla="*/ 32 h 100"/>
                              <a:gd name="T30" fmla="*/ 36 w 42"/>
                              <a:gd name="T31" fmla="*/ 32 h 100"/>
                              <a:gd name="T32" fmla="*/ 37 w 42"/>
                              <a:gd name="T33" fmla="*/ 33 h 100"/>
                              <a:gd name="T34" fmla="*/ 37 w 42"/>
                              <a:gd name="T35" fmla="*/ 33 h 100"/>
                              <a:gd name="T36" fmla="*/ 38 w 42"/>
                              <a:gd name="T37" fmla="*/ 34 h 100"/>
                              <a:gd name="T38" fmla="*/ 38 w 42"/>
                              <a:gd name="T39" fmla="*/ 36 h 100"/>
                              <a:gd name="T40" fmla="*/ 37 w 42"/>
                              <a:gd name="T41" fmla="*/ 39 h 100"/>
                              <a:gd name="T42" fmla="*/ 36 w 42"/>
                              <a:gd name="T43" fmla="*/ 40 h 100"/>
                              <a:gd name="T44" fmla="*/ 20 w 42"/>
                              <a:gd name="T45" fmla="*/ 40 h 100"/>
                              <a:gd name="T46" fmla="*/ 20 w 42"/>
                              <a:gd name="T47" fmla="*/ 98 h 100"/>
                              <a:gd name="T48" fmla="*/ 20 w 42"/>
                              <a:gd name="T49" fmla="*/ 99 h 100"/>
                              <a:gd name="T50" fmla="*/ 19 w 42"/>
                              <a:gd name="T51" fmla="*/ 100 h 100"/>
                              <a:gd name="T52" fmla="*/ 18 w 42"/>
                              <a:gd name="T53" fmla="*/ 100 h 100"/>
                              <a:gd name="T54" fmla="*/ 16 w 42"/>
                              <a:gd name="T55" fmla="*/ 100 h 100"/>
                              <a:gd name="T56" fmla="*/ 14 w 42"/>
                              <a:gd name="T57" fmla="*/ 100 h 100"/>
                              <a:gd name="T58" fmla="*/ 12 w 42"/>
                              <a:gd name="T59" fmla="*/ 100 h 100"/>
                              <a:gd name="T60" fmla="*/ 12 w 42"/>
                              <a:gd name="T61" fmla="*/ 99 h 100"/>
                              <a:gd name="T62" fmla="*/ 11 w 42"/>
                              <a:gd name="T63" fmla="*/ 98 h 100"/>
                              <a:gd name="T64" fmla="*/ 11 w 42"/>
                              <a:gd name="T65" fmla="*/ 40 h 100"/>
                              <a:gd name="T66" fmla="*/ 2 w 42"/>
                              <a:gd name="T67" fmla="*/ 40 h 100"/>
                              <a:gd name="T68" fmla="*/ 0 w 42"/>
                              <a:gd name="T69" fmla="*/ 39 h 100"/>
                              <a:gd name="T70" fmla="*/ 0 w 42"/>
                              <a:gd name="T71" fmla="*/ 36 h 100"/>
                              <a:gd name="T72" fmla="*/ 0 w 42"/>
                              <a:gd name="T73" fmla="*/ 34 h 100"/>
                              <a:gd name="T74" fmla="*/ 0 w 42"/>
                              <a:gd name="T75" fmla="*/ 33 h 100"/>
                              <a:gd name="T76" fmla="*/ 1 w 42"/>
                              <a:gd name="T77" fmla="*/ 33 h 100"/>
                              <a:gd name="T78" fmla="*/ 2 w 42"/>
                              <a:gd name="T79" fmla="*/ 32 h 100"/>
                              <a:gd name="T80" fmla="*/ 11 w 42"/>
                              <a:gd name="T81" fmla="*/ 32 h 100"/>
                              <a:gd name="T82" fmla="*/ 11 w 42"/>
                              <a:gd name="T83" fmla="*/ 25 h 100"/>
                              <a:gd name="T84" fmla="*/ 13 w 42"/>
                              <a:gd name="T85" fmla="*/ 14 h 100"/>
                              <a:gd name="T86" fmla="*/ 16 w 42"/>
                              <a:gd name="T87" fmla="*/ 6 h 100"/>
                              <a:gd name="T88" fmla="*/ 22 w 42"/>
                              <a:gd name="T89" fmla="*/ 1 h 100"/>
                              <a:gd name="T90" fmla="*/ 31 w 42"/>
                              <a:gd name="T91" fmla="*/ 0 h 100"/>
                              <a:gd name="T92" fmla="*/ 36 w 42"/>
                              <a:gd name="T93" fmla="*/ 1 h 100"/>
                              <a:gd name="T94" fmla="*/ 39 w 42"/>
                              <a:gd name="T95" fmla="*/ 2 h 100"/>
                              <a:gd name="T96" fmla="*/ 41 w 42"/>
                              <a:gd name="T97" fmla="*/ 2 h 100"/>
                              <a:gd name="T98" fmla="*/ 41 w 42"/>
                              <a:gd name="T99" fmla="*/ 3 h 100"/>
                              <a:gd name="T100" fmla="*/ 42 w 42"/>
                              <a:gd name="T101" fmla="*/ 5 h 100"/>
                              <a:gd name="T102" fmla="*/ 42 w 42"/>
                              <a:gd name="T103" fmla="*/ 6 h 100"/>
                              <a:gd name="T104" fmla="*/ 42 w 42"/>
                              <a:gd name="T105" fmla="*/ 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42" h="100">
                                <a:moveTo>
                                  <a:pt x="42" y="6"/>
                                </a:moveTo>
                                <a:lnTo>
                                  <a:pt x="42" y="6"/>
                                </a:lnTo>
                                <a:cubicBezTo>
                                  <a:pt x="42" y="7"/>
                                  <a:pt x="42" y="8"/>
                                  <a:pt x="42" y="8"/>
                                </a:cubicBezTo>
                                <a:cubicBezTo>
                                  <a:pt x="42" y="8"/>
                                  <a:pt x="42" y="9"/>
                                  <a:pt x="42" y="9"/>
                                </a:cubicBezTo>
                                <a:cubicBezTo>
                                  <a:pt x="41" y="9"/>
                                  <a:pt x="41" y="9"/>
                                  <a:pt x="41" y="10"/>
                                </a:cubicBezTo>
                                <a:cubicBezTo>
                                  <a:pt x="41" y="10"/>
                                  <a:pt x="41" y="10"/>
                                  <a:pt x="41" y="10"/>
                                </a:cubicBezTo>
                                <a:cubicBezTo>
                                  <a:pt x="40" y="10"/>
                                  <a:pt x="40" y="10"/>
                                  <a:pt x="39" y="9"/>
                                </a:cubicBezTo>
                                <a:cubicBezTo>
                                  <a:pt x="39" y="9"/>
                                  <a:pt x="38" y="9"/>
                                  <a:pt x="37" y="9"/>
                                </a:cubicBezTo>
                                <a:cubicBezTo>
                                  <a:pt x="36" y="8"/>
                                  <a:pt x="35" y="8"/>
                                  <a:pt x="34" y="8"/>
                                </a:cubicBezTo>
                                <a:cubicBezTo>
                                  <a:pt x="33" y="7"/>
                                  <a:pt x="32" y="7"/>
                                  <a:pt x="31" y="7"/>
                                </a:cubicBezTo>
                                <a:cubicBezTo>
                                  <a:pt x="29" y="7"/>
                                  <a:pt x="27" y="8"/>
                                  <a:pt x="26" y="8"/>
                                </a:cubicBezTo>
                                <a:cubicBezTo>
                                  <a:pt x="24" y="9"/>
                                  <a:pt x="23" y="10"/>
                                  <a:pt x="22" y="11"/>
                                </a:cubicBezTo>
                                <a:cubicBezTo>
                                  <a:pt x="21" y="13"/>
                                  <a:pt x="21" y="15"/>
                                  <a:pt x="20" y="17"/>
                                </a:cubicBezTo>
                                <a:cubicBezTo>
                                  <a:pt x="20" y="19"/>
                                  <a:pt x="20" y="22"/>
                                  <a:pt x="20" y="25"/>
                                </a:cubicBezTo>
                                <a:lnTo>
                                  <a:pt x="20" y="32"/>
                                </a:lnTo>
                                <a:lnTo>
                                  <a:pt x="36" y="32"/>
                                </a:lnTo>
                                <a:cubicBezTo>
                                  <a:pt x="36" y="32"/>
                                  <a:pt x="36" y="33"/>
                                  <a:pt x="37" y="33"/>
                                </a:cubicBezTo>
                                <a:cubicBezTo>
                                  <a:pt x="37" y="33"/>
                                  <a:pt x="37" y="33"/>
                                  <a:pt x="37" y="33"/>
                                </a:cubicBezTo>
                                <a:cubicBezTo>
                                  <a:pt x="37" y="34"/>
                                  <a:pt x="38" y="34"/>
                                  <a:pt x="38" y="34"/>
                                </a:cubicBezTo>
                                <a:cubicBezTo>
                                  <a:pt x="38" y="35"/>
                                  <a:pt x="38" y="35"/>
                                  <a:pt x="38" y="36"/>
                                </a:cubicBezTo>
                                <a:cubicBezTo>
                                  <a:pt x="38" y="37"/>
                                  <a:pt x="38" y="38"/>
                                  <a:pt x="37" y="39"/>
                                </a:cubicBezTo>
                                <a:cubicBezTo>
                                  <a:pt x="37" y="39"/>
                                  <a:pt x="36" y="40"/>
                                  <a:pt x="36" y="40"/>
                                </a:cubicBezTo>
                                <a:lnTo>
                                  <a:pt x="20" y="40"/>
                                </a:lnTo>
                                <a:lnTo>
                                  <a:pt x="20" y="98"/>
                                </a:lnTo>
                                <a:cubicBezTo>
                                  <a:pt x="20" y="99"/>
                                  <a:pt x="20" y="99"/>
                                  <a:pt x="20" y="99"/>
                                </a:cubicBezTo>
                                <a:cubicBezTo>
                                  <a:pt x="20" y="100"/>
                                  <a:pt x="19" y="100"/>
                                  <a:pt x="19" y="100"/>
                                </a:cubicBezTo>
                                <a:cubicBezTo>
                                  <a:pt x="19" y="100"/>
                                  <a:pt x="18" y="100"/>
                                  <a:pt x="18" y="100"/>
                                </a:cubicBezTo>
                                <a:cubicBezTo>
                                  <a:pt x="17" y="100"/>
                                  <a:pt x="16" y="100"/>
                                  <a:pt x="16" y="100"/>
                                </a:cubicBezTo>
                                <a:cubicBezTo>
                                  <a:pt x="15" y="100"/>
                                  <a:pt x="14" y="100"/>
                                  <a:pt x="14" y="100"/>
                                </a:cubicBezTo>
                                <a:cubicBezTo>
                                  <a:pt x="13" y="100"/>
                                  <a:pt x="13" y="100"/>
                                  <a:pt x="12" y="100"/>
                                </a:cubicBezTo>
                                <a:cubicBezTo>
                                  <a:pt x="12" y="100"/>
                                  <a:pt x="12" y="100"/>
                                  <a:pt x="12" y="99"/>
                                </a:cubicBezTo>
                                <a:cubicBezTo>
                                  <a:pt x="11" y="99"/>
                                  <a:pt x="11" y="99"/>
                                  <a:pt x="11" y="98"/>
                                </a:cubicBezTo>
                                <a:lnTo>
                                  <a:pt x="11" y="40"/>
                                </a:lnTo>
                                <a:lnTo>
                                  <a:pt x="2" y="40"/>
                                </a:lnTo>
                                <a:cubicBezTo>
                                  <a:pt x="1" y="40"/>
                                  <a:pt x="1" y="39"/>
                                  <a:pt x="0" y="39"/>
                                </a:cubicBezTo>
                                <a:cubicBezTo>
                                  <a:pt x="0" y="38"/>
                                  <a:pt x="0" y="37"/>
                                  <a:pt x="0" y="36"/>
                                </a:cubicBezTo>
                                <a:cubicBezTo>
                                  <a:pt x="0" y="35"/>
                                  <a:pt x="0" y="35"/>
                                  <a:pt x="0" y="34"/>
                                </a:cubicBezTo>
                                <a:cubicBezTo>
                                  <a:pt x="0" y="34"/>
                                  <a:pt x="0" y="34"/>
                                  <a:pt x="0" y="33"/>
                                </a:cubicBezTo>
                                <a:cubicBezTo>
                                  <a:pt x="0" y="33"/>
                                  <a:pt x="1" y="33"/>
                                  <a:pt x="1" y="33"/>
                                </a:cubicBezTo>
                                <a:cubicBezTo>
                                  <a:pt x="1" y="33"/>
                                  <a:pt x="1" y="32"/>
                                  <a:pt x="2" y="32"/>
                                </a:cubicBezTo>
                                <a:lnTo>
                                  <a:pt x="11" y="32"/>
                                </a:lnTo>
                                <a:lnTo>
                                  <a:pt x="11" y="25"/>
                                </a:lnTo>
                                <a:cubicBezTo>
                                  <a:pt x="11" y="21"/>
                                  <a:pt x="12" y="17"/>
                                  <a:pt x="13" y="14"/>
                                </a:cubicBezTo>
                                <a:cubicBezTo>
                                  <a:pt x="13" y="10"/>
                                  <a:pt x="15" y="8"/>
                                  <a:pt x="16" y="6"/>
                                </a:cubicBezTo>
                                <a:cubicBezTo>
                                  <a:pt x="18" y="4"/>
                                  <a:pt x="20" y="2"/>
                                  <a:pt x="22" y="1"/>
                                </a:cubicBezTo>
                                <a:cubicBezTo>
                                  <a:pt x="25" y="1"/>
                                  <a:pt x="28" y="0"/>
                                  <a:pt x="31" y="0"/>
                                </a:cubicBezTo>
                                <a:cubicBezTo>
                                  <a:pt x="33" y="0"/>
                                  <a:pt x="34" y="0"/>
                                  <a:pt x="36" y="1"/>
                                </a:cubicBezTo>
                                <a:cubicBezTo>
                                  <a:pt x="37" y="1"/>
                                  <a:pt x="38" y="1"/>
                                  <a:pt x="39" y="2"/>
                                </a:cubicBezTo>
                                <a:cubicBezTo>
                                  <a:pt x="40" y="2"/>
                                  <a:pt x="41" y="2"/>
                                  <a:pt x="41" y="2"/>
                                </a:cubicBezTo>
                                <a:cubicBezTo>
                                  <a:pt x="41" y="3"/>
                                  <a:pt x="41" y="3"/>
                                  <a:pt x="41" y="3"/>
                                </a:cubicBezTo>
                                <a:cubicBezTo>
                                  <a:pt x="42" y="4"/>
                                  <a:pt x="42" y="4"/>
                                  <a:pt x="42" y="5"/>
                                </a:cubicBezTo>
                                <a:cubicBezTo>
                                  <a:pt x="42" y="5"/>
                                  <a:pt x="42" y="6"/>
                                  <a:pt x="42" y="6"/>
                                </a:cubicBezTo>
                                <a:lnTo>
                                  <a:pt x="42"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8" name="Freeform 226"/>
                        <wps:cNvSpPr>
                          <a:spLocks noEditPoints="1"/>
                        </wps:cNvSpPr>
                        <wps:spPr bwMode="auto">
                          <a:xfrm>
                            <a:off x="1832610" y="2028190"/>
                            <a:ext cx="33655" cy="46990"/>
                          </a:xfrm>
                          <a:custGeom>
                            <a:avLst/>
                            <a:gdLst>
                              <a:gd name="T0" fmla="*/ 50 w 50"/>
                              <a:gd name="T1" fmla="*/ 67 h 70"/>
                              <a:gd name="T2" fmla="*/ 50 w 50"/>
                              <a:gd name="T3" fmla="*/ 67 h 70"/>
                              <a:gd name="T4" fmla="*/ 49 w 50"/>
                              <a:gd name="T5" fmla="*/ 69 h 70"/>
                              <a:gd name="T6" fmla="*/ 48 w 50"/>
                              <a:gd name="T7" fmla="*/ 69 h 70"/>
                              <a:gd name="T8" fmla="*/ 46 w 50"/>
                              <a:gd name="T9" fmla="*/ 69 h 70"/>
                              <a:gd name="T10" fmla="*/ 44 w 50"/>
                              <a:gd name="T11" fmla="*/ 69 h 70"/>
                              <a:gd name="T12" fmla="*/ 42 w 50"/>
                              <a:gd name="T13" fmla="*/ 69 h 70"/>
                              <a:gd name="T14" fmla="*/ 42 w 50"/>
                              <a:gd name="T15" fmla="*/ 67 h 70"/>
                              <a:gd name="T16" fmla="*/ 42 w 50"/>
                              <a:gd name="T17" fmla="*/ 60 h 70"/>
                              <a:gd name="T18" fmla="*/ 32 w 50"/>
                              <a:gd name="T19" fmla="*/ 68 h 70"/>
                              <a:gd name="T20" fmla="*/ 21 w 50"/>
                              <a:gd name="T21" fmla="*/ 70 h 70"/>
                              <a:gd name="T22" fmla="*/ 12 w 50"/>
                              <a:gd name="T23" fmla="*/ 69 h 70"/>
                              <a:gd name="T24" fmla="*/ 6 w 50"/>
                              <a:gd name="T25" fmla="*/ 65 h 70"/>
                              <a:gd name="T26" fmla="*/ 1 w 50"/>
                              <a:gd name="T27" fmla="*/ 59 h 70"/>
                              <a:gd name="T28" fmla="*/ 0 w 50"/>
                              <a:gd name="T29" fmla="*/ 51 h 70"/>
                              <a:gd name="T30" fmla="*/ 2 w 50"/>
                              <a:gd name="T31" fmla="*/ 42 h 70"/>
                              <a:gd name="T32" fmla="*/ 8 w 50"/>
                              <a:gd name="T33" fmla="*/ 35 h 70"/>
                              <a:gd name="T34" fmla="*/ 18 w 50"/>
                              <a:gd name="T35" fmla="*/ 31 h 70"/>
                              <a:gd name="T36" fmla="*/ 31 w 50"/>
                              <a:gd name="T37" fmla="*/ 30 h 70"/>
                              <a:gd name="T38" fmla="*/ 41 w 50"/>
                              <a:gd name="T39" fmla="*/ 30 h 70"/>
                              <a:gd name="T40" fmla="*/ 41 w 50"/>
                              <a:gd name="T41" fmla="*/ 24 h 70"/>
                              <a:gd name="T42" fmla="*/ 40 w 50"/>
                              <a:gd name="T43" fmla="*/ 17 h 70"/>
                              <a:gd name="T44" fmla="*/ 37 w 50"/>
                              <a:gd name="T45" fmla="*/ 12 h 70"/>
                              <a:gd name="T46" fmla="*/ 32 w 50"/>
                              <a:gd name="T47" fmla="*/ 9 h 70"/>
                              <a:gd name="T48" fmla="*/ 25 w 50"/>
                              <a:gd name="T49" fmla="*/ 8 h 70"/>
                              <a:gd name="T50" fmla="*/ 17 w 50"/>
                              <a:gd name="T51" fmla="*/ 9 h 70"/>
                              <a:gd name="T52" fmla="*/ 11 w 50"/>
                              <a:gd name="T53" fmla="*/ 11 h 70"/>
                              <a:gd name="T54" fmla="*/ 7 w 50"/>
                              <a:gd name="T55" fmla="*/ 13 h 70"/>
                              <a:gd name="T56" fmla="*/ 5 w 50"/>
                              <a:gd name="T57" fmla="*/ 14 h 70"/>
                              <a:gd name="T58" fmla="*/ 4 w 50"/>
                              <a:gd name="T59" fmla="*/ 14 h 70"/>
                              <a:gd name="T60" fmla="*/ 3 w 50"/>
                              <a:gd name="T61" fmla="*/ 14 h 70"/>
                              <a:gd name="T62" fmla="*/ 3 w 50"/>
                              <a:gd name="T63" fmla="*/ 13 h 70"/>
                              <a:gd name="T64" fmla="*/ 3 w 50"/>
                              <a:gd name="T65" fmla="*/ 11 h 70"/>
                              <a:gd name="T66" fmla="*/ 3 w 50"/>
                              <a:gd name="T67" fmla="*/ 9 h 70"/>
                              <a:gd name="T68" fmla="*/ 4 w 50"/>
                              <a:gd name="T69" fmla="*/ 7 h 70"/>
                              <a:gd name="T70" fmla="*/ 7 w 50"/>
                              <a:gd name="T71" fmla="*/ 5 h 70"/>
                              <a:gd name="T72" fmla="*/ 12 w 50"/>
                              <a:gd name="T73" fmla="*/ 3 h 70"/>
                              <a:gd name="T74" fmla="*/ 19 w 50"/>
                              <a:gd name="T75" fmla="*/ 1 h 70"/>
                              <a:gd name="T76" fmla="*/ 26 w 50"/>
                              <a:gd name="T77" fmla="*/ 0 h 70"/>
                              <a:gd name="T78" fmla="*/ 37 w 50"/>
                              <a:gd name="T79" fmla="*/ 2 h 70"/>
                              <a:gd name="T80" fmla="*/ 44 w 50"/>
                              <a:gd name="T81" fmla="*/ 7 h 70"/>
                              <a:gd name="T82" fmla="*/ 48 w 50"/>
                              <a:gd name="T83" fmla="*/ 14 h 70"/>
                              <a:gd name="T84" fmla="*/ 50 w 50"/>
                              <a:gd name="T85" fmla="*/ 24 h 70"/>
                              <a:gd name="T86" fmla="*/ 50 w 50"/>
                              <a:gd name="T87" fmla="*/ 67 h 70"/>
                              <a:gd name="T88" fmla="*/ 41 w 50"/>
                              <a:gd name="T89" fmla="*/ 37 h 70"/>
                              <a:gd name="T90" fmla="*/ 41 w 50"/>
                              <a:gd name="T91" fmla="*/ 37 h 70"/>
                              <a:gd name="T92" fmla="*/ 29 w 50"/>
                              <a:gd name="T93" fmla="*/ 37 h 70"/>
                              <a:gd name="T94" fmla="*/ 20 w 50"/>
                              <a:gd name="T95" fmla="*/ 38 h 70"/>
                              <a:gd name="T96" fmla="*/ 14 w 50"/>
                              <a:gd name="T97" fmla="*/ 41 h 70"/>
                              <a:gd name="T98" fmla="*/ 10 w 50"/>
                              <a:gd name="T99" fmla="*/ 45 h 70"/>
                              <a:gd name="T100" fmla="*/ 9 w 50"/>
                              <a:gd name="T101" fmla="*/ 51 h 70"/>
                              <a:gd name="T102" fmla="*/ 12 w 50"/>
                              <a:gd name="T103" fmla="*/ 60 h 70"/>
                              <a:gd name="T104" fmla="*/ 22 w 50"/>
                              <a:gd name="T105" fmla="*/ 63 h 70"/>
                              <a:gd name="T106" fmla="*/ 32 w 50"/>
                              <a:gd name="T107" fmla="*/ 60 h 70"/>
                              <a:gd name="T108" fmla="*/ 41 w 50"/>
                              <a:gd name="T109" fmla="*/ 52 h 70"/>
                              <a:gd name="T110" fmla="*/ 41 w 50"/>
                              <a:gd name="T111" fmla="*/ 3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8"/>
                                  <a:pt x="49" y="68"/>
                                  <a:pt x="49" y="69"/>
                                </a:cubicBezTo>
                                <a:cubicBezTo>
                                  <a:pt x="49" y="69"/>
                                  <a:pt x="48" y="69"/>
                                  <a:pt x="48" y="69"/>
                                </a:cubicBezTo>
                                <a:cubicBezTo>
                                  <a:pt x="47" y="69"/>
                                  <a:pt x="47" y="69"/>
                                  <a:pt x="46" y="69"/>
                                </a:cubicBezTo>
                                <a:cubicBezTo>
                                  <a:pt x="45" y="69"/>
                                  <a:pt x="44" y="69"/>
                                  <a:pt x="44" y="69"/>
                                </a:cubicBezTo>
                                <a:cubicBezTo>
                                  <a:pt x="43" y="69"/>
                                  <a:pt x="43" y="69"/>
                                  <a:pt x="42" y="69"/>
                                </a:cubicBezTo>
                                <a:cubicBezTo>
                                  <a:pt x="42" y="68"/>
                                  <a:pt x="42" y="68"/>
                                  <a:pt x="42" y="67"/>
                                </a:cubicBezTo>
                                <a:lnTo>
                                  <a:pt x="42" y="60"/>
                                </a:lnTo>
                                <a:cubicBezTo>
                                  <a:pt x="39" y="63"/>
                                  <a:pt x="36" y="66"/>
                                  <a:pt x="32" y="68"/>
                                </a:cubicBezTo>
                                <a:cubicBezTo>
                                  <a:pt x="29" y="69"/>
                                  <a:pt x="25" y="70"/>
                                  <a:pt x="21" y="70"/>
                                </a:cubicBezTo>
                                <a:cubicBezTo>
                                  <a:pt x="18" y="70"/>
                                  <a:pt x="15" y="70"/>
                                  <a:pt x="12" y="69"/>
                                </a:cubicBezTo>
                                <a:cubicBezTo>
                                  <a:pt x="10" y="68"/>
                                  <a:pt x="7" y="67"/>
                                  <a:pt x="6" y="65"/>
                                </a:cubicBezTo>
                                <a:cubicBezTo>
                                  <a:pt x="4" y="63"/>
                                  <a:pt x="2" y="61"/>
                                  <a:pt x="1" y="59"/>
                                </a:cubicBezTo>
                                <a:cubicBezTo>
                                  <a:pt x="0" y="57"/>
                                  <a:pt x="0" y="54"/>
                                  <a:pt x="0" y="51"/>
                                </a:cubicBezTo>
                                <a:cubicBezTo>
                                  <a:pt x="0" y="48"/>
                                  <a:pt x="1" y="45"/>
                                  <a:pt x="2" y="42"/>
                                </a:cubicBezTo>
                                <a:cubicBezTo>
                                  <a:pt x="3" y="39"/>
                                  <a:pt x="6" y="37"/>
                                  <a:pt x="8" y="35"/>
                                </a:cubicBezTo>
                                <a:cubicBezTo>
                                  <a:pt x="11" y="34"/>
                                  <a:pt x="14" y="32"/>
                                  <a:pt x="18" y="31"/>
                                </a:cubicBezTo>
                                <a:cubicBezTo>
                                  <a:pt x="22" y="30"/>
                                  <a:pt x="26" y="30"/>
                                  <a:pt x="31" y="30"/>
                                </a:cubicBezTo>
                                <a:lnTo>
                                  <a:pt x="41" y="30"/>
                                </a:lnTo>
                                <a:lnTo>
                                  <a:pt x="41" y="24"/>
                                </a:lnTo>
                                <a:cubicBezTo>
                                  <a:pt x="41" y="22"/>
                                  <a:pt x="41" y="19"/>
                                  <a:pt x="40" y="17"/>
                                </a:cubicBezTo>
                                <a:cubicBezTo>
                                  <a:pt x="40" y="15"/>
                                  <a:pt x="39" y="13"/>
                                  <a:pt x="37" y="12"/>
                                </a:cubicBezTo>
                                <a:cubicBezTo>
                                  <a:pt x="36" y="10"/>
                                  <a:pt x="34" y="9"/>
                                  <a:pt x="32" y="9"/>
                                </a:cubicBezTo>
                                <a:cubicBezTo>
                                  <a:pt x="30" y="8"/>
                                  <a:pt x="28" y="8"/>
                                  <a:pt x="25" y="8"/>
                                </a:cubicBezTo>
                                <a:cubicBezTo>
                                  <a:pt x="22" y="8"/>
                                  <a:pt x="19" y="8"/>
                                  <a:pt x="17" y="9"/>
                                </a:cubicBezTo>
                                <a:cubicBezTo>
                                  <a:pt x="15" y="9"/>
                                  <a:pt x="13" y="10"/>
                                  <a:pt x="11" y="11"/>
                                </a:cubicBezTo>
                                <a:cubicBezTo>
                                  <a:pt x="9" y="12"/>
                                  <a:pt x="8" y="13"/>
                                  <a:pt x="7" y="13"/>
                                </a:cubicBezTo>
                                <a:cubicBezTo>
                                  <a:pt x="6" y="14"/>
                                  <a:pt x="5" y="14"/>
                                  <a:pt x="5" y="14"/>
                                </a:cubicBezTo>
                                <a:cubicBezTo>
                                  <a:pt x="4" y="14"/>
                                  <a:pt x="4" y="14"/>
                                  <a:pt x="4" y="14"/>
                                </a:cubicBezTo>
                                <a:cubicBezTo>
                                  <a:pt x="4" y="14"/>
                                  <a:pt x="3" y="14"/>
                                  <a:pt x="3" y="14"/>
                                </a:cubicBezTo>
                                <a:cubicBezTo>
                                  <a:pt x="3" y="13"/>
                                  <a:pt x="3" y="13"/>
                                  <a:pt x="3" y="13"/>
                                </a:cubicBezTo>
                                <a:cubicBezTo>
                                  <a:pt x="3" y="12"/>
                                  <a:pt x="3" y="12"/>
                                  <a:pt x="3" y="11"/>
                                </a:cubicBezTo>
                                <a:cubicBezTo>
                                  <a:pt x="3" y="10"/>
                                  <a:pt x="3" y="9"/>
                                  <a:pt x="3" y="9"/>
                                </a:cubicBezTo>
                                <a:cubicBezTo>
                                  <a:pt x="3" y="8"/>
                                  <a:pt x="3" y="8"/>
                                  <a:pt x="4" y="7"/>
                                </a:cubicBezTo>
                                <a:cubicBezTo>
                                  <a:pt x="5" y="6"/>
                                  <a:pt x="6" y="6"/>
                                  <a:pt x="7" y="5"/>
                                </a:cubicBezTo>
                                <a:cubicBezTo>
                                  <a:pt x="9" y="4"/>
                                  <a:pt x="10" y="3"/>
                                  <a:pt x="12" y="3"/>
                                </a:cubicBezTo>
                                <a:cubicBezTo>
                                  <a:pt x="14" y="2"/>
                                  <a:pt x="17" y="1"/>
                                  <a:pt x="19" y="1"/>
                                </a:cubicBezTo>
                                <a:cubicBezTo>
                                  <a:pt x="21" y="1"/>
                                  <a:pt x="23" y="0"/>
                                  <a:pt x="26" y="0"/>
                                </a:cubicBezTo>
                                <a:cubicBezTo>
                                  <a:pt x="30" y="0"/>
                                  <a:pt x="34" y="1"/>
                                  <a:pt x="37" y="2"/>
                                </a:cubicBezTo>
                                <a:cubicBezTo>
                                  <a:pt x="40" y="3"/>
                                  <a:pt x="42" y="5"/>
                                  <a:pt x="44" y="7"/>
                                </a:cubicBezTo>
                                <a:cubicBezTo>
                                  <a:pt x="46" y="9"/>
                                  <a:pt x="47" y="11"/>
                                  <a:pt x="48" y="14"/>
                                </a:cubicBezTo>
                                <a:cubicBezTo>
                                  <a:pt x="49" y="17"/>
                                  <a:pt x="50" y="20"/>
                                  <a:pt x="50" y="24"/>
                                </a:cubicBezTo>
                                <a:lnTo>
                                  <a:pt x="50" y="67"/>
                                </a:lnTo>
                                <a:close/>
                                <a:moveTo>
                                  <a:pt x="41" y="37"/>
                                </a:moveTo>
                                <a:lnTo>
                                  <a:pt x="41" y="37"/>
                                </a:lnTo>
                                <a:lnTo>
                                  <a:pt x="29" y="37"/>
                                </a:lnTo>
                                <a:cubicBezTo>
                                  <a:pt x="26" y="37"/>
                                  <a:pt x="23" y="37"/>
                                  <a:pt x="20" y="38"/>
                                </a:cubicBezTo>
                                <a:cubicBezTo>
                                  <a:pt x="18" y="39"/>
                                  <a:pt x="16" y="39"/>
                                  <a:pt x="14" y="41"/>
                                </a:cubicBezTo>
                                <a:cubicBezTo>
                                  <a:pt x="12" y="42"/>
                                  <a:pt x="11" y="43"/>
                                  <a:pt x="10" y="45"/>
                                </a:cubicBezTo>
                                <a:cubicBezTo>
                                  <a:pt x="9" y="47"/>
                                  <a:pt x="9" y="49"/>
                                  <a:pt x="9" y="51"/>
                                </a:cubicBezTo>
                                <a:cubicBezTo>
                                  <a:pt x="9" y="54"/>
                                  <a:pt x="10" y="57"/>
                                  <a:pt x="12" y="60"/>
                                </a:cubicBezTo>
                                <a:cubicBezTo>
                                  <a:pt x="15" y="62"/>
                                  <a:pt x="18" y="63"/>
                                  <a:pt x="22" y="63"/>
                                </a:cubicBezTo>
                                <a:cubicBezTo>
                                  <a:pt x="26" y="63"/>
                                  <a:pt x="29" y="62"/>
                                  <a:pt x="32" y="60"/>
                                </a:cubicBezTo>
                                <a:cubicBezTo>
                                  <a:pt x="35" y="59"/>
                                  <a:pt x="38" y="56"/>
                                  <a:pt x="41" y="52"/>
                                </a:cubicBezTo>
                                <a:lnTo>
                                  <a:pt x="41" y="3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29" name="Freeform 227"/>
                        <wps:cNvSpPr>
                          <a:spLocks/>
                        </wps:cNvSpPr>
                        <wps:spPr bwMode="auto">
                          <a:xfrm>
                            <a:off x="1884045" y="2028190"/>
                            <a:ext cx="60960" cy="46355"/>
                          </a:xfrm>
                          <a:custGeom>
                            <a:avLst/>
                            <a:gdLst>
                              <a:gd name="T0" fmla="*/ 91 w 91"/>
                              <a:gd name="T1" fmla="*/ 67 h 69"/>
                              <a:gd name="T2" fmla="*/ 91 w 91"/>
                              <a:gd name="T3" fmla="*/ 69 h 69"/>
                              <a:gd name="T4" fmla="*/ 87 w 91"/>
                              <a:gd name="T5" fmla="*/ 69 h 69"/>
                              <a:gd name="T6" fmla="*/ 84 w 91"/>
                              <a:gd name="T7" fmla="*/ 69 h 69"/>
                              <a:gd name="T8" fmla="*/ 83 w 91"/>
                              <a:gd name="T9" fmla="*/ 67 h 69"/>
                              <a:gd name="T10" fmla="*/ 82 w 91"/>
                              <a:gd name="T11" fmla="*/ 19 h 69"/>
                              <a:gd name="T12" fmla="*/ 75 w 91"/>
                              <a:gd name="T13" fmla="*/ 9 h 69"/>
                              <a:gd name="T14" fmla="*/ 60 w 91"/>
                              <a:gd name="T15" fmla="*/ 11 h 69"/>
                              <a:gd name="T16" fmla="*/ 50 w 91"/>
                              <a:gd name="T17" fmla="*/ 67 h 69"/>
                              <a:gd name="T18" fmla="*/ 49 w 91"/>
                              <a:gd name="T19" fmla="*/ 69 h 69"/>
                              <a:gd name="T20" fmla="*/ 45 w 91"/>
                              <a:gd name="T21" fmla="*/ 69 h 69"/>
                              <a:gd name="T22" fmla="*/ 42 w 91"/>
                              <a:gd name="T23" fmla="*/ 69 h 69"/>
                              <a:gd name="T24" fmla="*/ 41 w 91"/>
                              <a:gd name="T25" fmla="*/ 67 h 69"/>
                              <a:gd name="T26" fmla="*/ 40 w 91"/>
                              <a:gd name="T27" fmla="*/ 19 h 69"/>
                              <a:gd name="T28" fmla="*/ 33 w 91"/>
                              <a:gd name="T29" fmla="*/ 9 h 69"/>
                              <a:gd name="T30" fmla="*/ 18 w 91"/>
                              <a:gd name="T31" fmla="*/ 11 h 69"/>
                              <a:gd name="T32" fmla="*/ 8 w 91"/>
                              <a:gd name="T33" fmla="*/ 67 h 69"/>
                              <a:gd name="T34" fmla="*/ 7 w 91"/>
                              <a:gd name="T35" fmla="*/ 69 h 69"/>
                              <a:gd name="T36" fmla="*/ 4 w 91"/>
                              <a:gd name="T37" fmla="*/ 69 h 69"/>
                              <a:gd name="T38" fmla="*/ 0 w 91"/>
                              <a:gd name="T39" fmla="*/ 69 h 69"/>
                              <a:gd name="T40" fmla="*/ 0 w 91"/>
                              <a:gd name="T41" fmla="*/ 67 h 69"/>
                              <a:gd name="T42" fmla="*/ 0 w 91"/>
                              <a:gd name="T43" fmla="*/ 2 h 69"/>
                              <a:gd name="T44" fmla="*/ 2 w 91"/>
                              <a:gd name="T45" fmla="*/ 1 h 69"/>
                              <a:gd name="T46" fmla="*/ 6 w 91"/>
                              <a:gd name="T47" fmla="*/ 1 h 69"/>
                              <a:gd name="T48" fmla="*/ 7 w 91"/>
                              <a:gd name="T49" fmla="*/ 2 h 69"/>
                              <a:gd name="T50" fmla="*/ 8 w 91"/>
                              <a:gd name="T51" fmla="*/ 12 h 69"/>
                              <a:gd name="T52" fmla="*/ 28 w 91"/>
                              <a:gd name="T53" fmla="*/ 0 h 69"/>
                              <a:gd name="T54" fmla="*/ 41 w 91"/>
                              <a:gd name="T55" fmla="*/ 4 h 69"/>
                              <a:gd name="T56" fmla="*/ 48 w 91"/>
                              <a:gd name="T57" fmla="*/ 14 h 69"/>
                              <a:gd name="T58" fmla="*/ 60 w 91"/>
                              <a:gd name="T59" fmla="*/ 3 h 69"/>
                              <a:gd name="T60" fmla="*/ 70 w 91"/>
                              <a:gd name="T61" fmla="*/ 0 h 69"/>
                              <a:gd name="T62" fmla="*/ 87 w 91"/>
                              <a:gd name="T63" fmla="*/ 8 h 69"/>
                              <a:gd name="T64" fmla="*/ 91 w 91"/>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1" h="69">
                                <a:moveTo>
                                  <a:pt x="91" y="67"/>
                                </a:moveTo>
                                <a:lnTo>
                                  <a:pt x="91" y="67"/>
                                </a:lnTo>
                                <a:cubicBezTo>
                                  <a:pt x="91" y="68"/>
                                  <a:pt x="91" y="68"/>
                                  <a:pt x="91" y="68"/>
                                </a:cubicBezTo>
                                <a:cubicBezTo>
                                  <a:pt x="91" y="69"/>
                                  <a:pt x="91" y="69"/>
                                  <a:pt x="91" y="69"/>
                                </a:cubicBezTo>
                                <a:cubicBezTo>
                                  <a:pt x="90" y="69"/>
                                  <a:pt x="90" y="69"/>
                                  <a:pt x="89" y="69"/>
                                </a:cubicBezTo>
                                <a:cubicBezTo>
                                  <a:pt x="89" y="69"/>
                                  <a:pt x="88" y="69"/>
                                  <a:pt x="87" y="69"/>
                                </a:cubicBezTo>
                                <a:cubicBezTo>
                                  <a:pt x="86" y="69"/>
                                  <a:pt x="86" y="69"/>
                                  <a:pt x="85" y="69"/>
                                </a:cubicBezTo>
                                <a:cubicBezTo>
                                  <a:pt x="85" y="69"/>
                                  <a:pt x="84" y="69"/>
                                  <a:pt x="84" y="69"/>
                                </a:cubicBezTo>
                                <a:cubicBezTo>
                                  <a:pt x="83" y="69"/>
                                  <a:pt x="83" y="69"/>
                                  <a:pt x="83" y="68"/>
                                </a:cubicBezTo>
                                <a:cubicBezTo>
                                  <a:pt x="83" y="68"/>
                                  <a:pt x="83" y="68"/>
                                  <a:pt x="83" y="67"/>
                                </a:cubicBezTo>
                                <a:lnTo>
                                  <a:pt x="83" y="28"/>
                                </a:lnTo>
                                <a:cubicBezTo>
                                  <a:pt x="83" y="25"/>
                                  <a:pt x="83" y="22"/>
                                  <a:pt x="82" y="19"/>
                                </a:cubicBezTo>
                                <a:cubicBezTo>
                                  <a:pt x="82" y="17"/>
                                  <a:pt x="81" y="15"/>
                                  <a:pt x="80" y="13"/>
                                </a:cubicBezTo>
                                <a:cubicBezTo>
                                  <a:pt x="78" y="11"/>
                                  <a:pt x="77" y="10"/>
                                  <a:pt x="75" y="9"/>
                                </a:cubicBezTo>
                                <a:cubicBezTo>
                                  <a:pt x="73" y="8"/>
                                  <a:pt x="71" y="7"/>
                                  <a:pt x="69" y="7"/>
                                </a:cubicBezTo>
                                <a:cubicBezTo>
                                  <a:pt x="66" y="7"/>
                                  <a:pt x="63" y="9"/>
                                  <a:pt x="60" y="11"/>
                                </a:cubicBezTo>
                                <a:cubicBezTo>
                                  <a:pt x="57" y="13"/>
                                  <a:pt x="53" y="17"/>
                                  <a:pt x="50" y="21"/>
                                </a:cubicBezTo>
                                <a:lnTo>
                                  <a:pt x="50" y="67"/>
                                </a:lnTo>
                                <a:cubicBezTo>
                                  <a:pt x="50" y="68"/>
                                  <a:pt x="50" y="68"/>
                                  <a:pt x="49" y="68"/>
                                </a:cubicBezTo>
                                <a:cubicBezTo>
                                  <a:pt x="49" y="69"/>
                                  <a:pt x="49" y="69"/>
                                  <a:pt x="49" y="69"/>
                                </a:cubicBezTo>
                                <a:cubicBezTo>
                                  <a:pt x="48" y="69"/>
                                  <a:pt x="48" y="69"/>
                                  <a:pt x="48" y="69"/>
                                </a:cubicBezTo>
                                <a:cubicBezTo>
                                  <a:pt x="47" y="69"/>
                                  <a:pt x="46" y="69"/>
                                  <a:pt x="45" y="69"/>
                                </a:cubicBezTo>
                                <a:cubicBezTo>
                                  <a:pt x="45" y="69"/>
                                  <a:pt x="44" y="69"/>
                                  <a:pt x="43" y="69"/>
                                </a:cubicBezTo>
                                <a:cubicBezTo>
                                  <a:pt x="43" y="69"/>
                                  <a:pt x="42" y="69"/>
                                  <a:pt x="42" y="69"/>
                                </a:cubicBezTo>
                                <a:cubicBezTo>
                                  <a:pt x="42" y="69"/>
                                  <a:pt x="42" y="69"/>
                                  <a:pt x="41" y="68"/>
                                </a:cubicBezTo>
                                <a:cubicBezTo>
                                  <a:pt x="41" y="68"/>
                                  <a:pt x="41" y="68"/>
                                  <a:pt x="41" y="67"/>
                                </a:cubicBezTo>
                                <a:lnTo>
                                  <a:pt x="41" y="28"/>
                                </a:lnTo>
                                <a:cubicBezTo>
                                  <a:pt x="41" y="25"/>
                                  <a:pt x="41" y="22"/>
                                  <a:pt x="40" y="19"/>
                                </a:cubicBezTo>
                                <a:cubicBezTo>
                                  <a:pt x="40" y="17"/>
                                  <a:pt x="39" y="15"/>
                                  <a:pt x="38" y="13"/>
                                </a:cubicBezTo>
                                <a:cubicBezTo>
                                  <a:pt x="37" y="11"/>
                                  <a:pt x="35" y="10"/>
                                  <a:pt x="33" y="9"/>
                                </a:cubicBezTo>
                                <a:cubicBezTo>
                                  <a:pt x="32" y="8"/>
                                  <a:pt x="30" y="7"/>
                                  <a:pt x="27" y="7"/>
                                </a:cubicBezTo>
                                <a:cubicBezTo>
                                  <a:pt x="24" y="7"/>
                                  <a:pt x="21" y="9"/>
                                  <a:pt x="18" y="11"/>
                                </a:cubicBezTo>
                                <a:cubicBezTo>
                                  <a:pt x="15" y="13"/>
                                  <a:pt x="12" y="17"/>
                                  <a:pt x="8" y="21"/>
                                </a:cubicBezTo>
                                <a:lnTo>
                                  <a:pt x="8" y="67"/>
                                </a:lnTo>
                                <a:cubicBezTo>
                                  <a:pt x="8" y="68"/>
                                  <a:pt x="8" y="68"/>
                                  <a:pt x="8" y="68"/>
                                </a:cubicBezTo>
                                <a:cubicBezTo>
                                  <a:pt x="8" y="69"/>
                                  <a:pt x="7" y="69"/>
                                  <a:pt x="7" y="69"/>
                                </a:cubicBezTo>
                                <a:cubicBezTo>
                                  <a:pt x="7" y="69"/>
                                  <a:pt x="6" y="69"/>
                                  <a:pt x="6" y="69"/>
                                </a:cubicBezTo>
                                <a:cubicBezTo>
                                  <a:pt x="5" y="69"/>
                                  <a:pt x="5" y="69"/>
                                  <a:pt x="4" y="69"/>
                                </a:cubicBezTo>
                                <a:cubicBezTo>
                                  <a:pt x="3" y="69"/>
                                  <a:pt x="2" y="69"/>
                                  <a:pt x="2" y="69"/>
                                </a:cubicBezTo>
                                <a:cubicBezTo>
                                  <a:pt x="1" y="69"/>
                                  <a:pt x="1" y="69"/>
                                  <a:pt x="0" y="69"/>
                                </a:cubicBezTo>
                                <a:cubicBezTo>
                                  <a:pt x="0" y="69"/>
                                  <a:pt x="0" y="69"/>
                                  <a:pt x="0" y="68"/>
                                </a:cubicBezTo>
                                <a:cubicBezTo>
                                  <a:pt x="0" y="68"/>
                                  <a:pt x="0" y="68"/>
                                  <a:pt x="0" y="67"/>
                                </a:cubicBezTo>
                                <a:lnTo>
                                  <a:pt x="0" y="3"/>
                                </a:lnTo>
                                <a:cubicBezTo>
                                  <a:pt x="0" y="3"/>
                                  <a:pt x="0" y="2"/>
                                  <a:pt x="0" y="2"/>
                                </a:cubicBezTo>
                                <a:cubicBezTo>
                                  <a:pt x="0" y="2"/>
                                  <a:pt x="0" y="2"/>
                                  <a:pt x="0" y="2"/>
                                </a:cubicBezTo>
                                <a:cubicBezTo>
                                  <a:pt x="1" y="1"/>
                                  <a:pt x="1" y="1"/>
                                  <a:pt x="2" y="1"/>
                                </a:cubicBezTo>
                                <a:cubicBezTo>
                                  <a:pt x="2" y="1"/>
                                  <a:pt x="3" y="1"/>
                                  <a:pt x="4" y="1"/>
                                </a:cubicBezTo>
                                <a:cubicBezTo>
                                  <a:pt x="4" y="1"/>
                                  <a:pt x="5" y="1"/>
                                  <a:pt x="6" y="1"/>
                                </a:cubicBezTo>
                                <a:cubicBezTo>
                                  <a:pt x="6" y="1"/>
                                  <a:pt x="6" y="1"/>
                                  <a:pt x="7" y="2"/>
                                </a:cubicBezTo>
                                <a:cubicBezTo>
                                  <a:pt x="7" y="2"/>
                                  <a:pt x="7" y="2"/>
                                  <a:pt x="7" y="2"/>
                                </a:cubicBezTo>
                                <a:cubicBezTo>
                                  <a:pt x="8" y="2"/>
                                  <a:pt x="8" y="3"/>
                                  <a:pt x="8" y="3"/>
                                </a:cubicBezTo>
                                <a:lnTo>
                                  <a:pt x="8" y="12"/>
                                </a:lnTo>
                                <a:cubicBezTo>
                                  <a:pt x="11" y="8"/>
                                  <a:pt x="15" y="5"/>
                                  <a:pt x="18" y="3"/>
                                </a:cubicBezTo>
                                <a:cubicBezTo>
                                  <a:pt x="21" y="1"/>
                                  <a:pt x="25" y="0"/>
                                  <a:pt x="28" y="0"/>
                                </a:cubicBezTo>
                                <a:cubicBezTo>
                                  <a:pt x="31" y="0"/>
                                  <a:pt x="33" y="1"/>
                                  <a:pt x="35" y="1"/>
                                </a:cubicBezTo>
                                <a:cubicBezTo>
                                  <a:pt x="37" y="2"/>
                                  <a:pt x="39" y="3"/>
                                  <a:pt x="41" y="4"/>
                                </a:cubicBezTo>
                                <a:cubicBezTo>
                                  <a:pt x="42" y="5"/>
                                  <a:pt x="44" y="7"/>
                                  <a:pt x="45" y="8"/>
                                </a:cubicBezTo>
                                <a:cubicBezTo>
                                  <a:pt x="46" y="10"/>
                                  <a:pt x="47" y="12"/>
                                  <a:pt x="48" y="14"/>
                                </a:cubicBezTo>
                                <a:cubicBezTo>
                                  <a:pt x="50" y="11"/>
                                  <a:pt x="52" y="9"/>
                                  <a:pt x="54" y="7"/>
                                </a:cubicBezTo>
                                <a:cubicBezTo>
                                  <a:pt x="56" y="6"/>
                                  <a:pt x="58" y="4"/>
                                  <a:pt x="60" y="3"/>
                                </a:cubicBezTo>
                                <a:cubicBezTo>
                                  <a:pt x="61" y="2"/>
                                  <a:pt x="63" y="1"/>
                                  <a:pt x="65" y="1"/>
                                </a:cubicBezTo>
                                <a:cubicBezTo>
                                  <a:pt x="67" y="1"/>
                                  <a:pt x="68" y="0"/>
                                  <a:pt x="70" y="0"/>
                                </a:cubicBezTo>
                                <a:cubicBezTo>
                                  <a:pt x="74" y="0"/>
                                  <a:pt x="77" y="1"/>
                                  <a:pt x="80" y="2"/>
                                </a:cubicBezTo>
                                <a:cubicBezTo>
                                  <a:pt x="83" y="4"/>
                                  <a:pt x="85" y="6"/>
                                  <a:pt x="87" y="8"/>
                                </a:cubicBezTo>
                                <a:cubicBezTo>
                                  <a:pt x="88" y="11"/>
                                  <a:pt x="90" y="13"/>
                                  <a:pt x="90" y="17"/>
                                </a:cubicBezTo>
                                <a:cubicBezTo>
                                  <a:pt x="91" y="20"/>
                                  <a:pt x="91" y="23"/>
                                  <a:pt x="91" y="27"/>
                                </a:cubicBezTo>
                                <a:lnTo>
                                  <a:pt x="91"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0" name="Freeform 228"/>
                        <wps:cNvSpPr>
                          <a:spLocks noEditPoints="1"/>
                        </wps:cNvSpPr>
                        <wps:spPr bwMode="auto">
                          <a:xfrm>
                            <a:off x="1964055" y="2011045"/>
                            <a:ext cx="7620" cy="63500"/>
                          </a:xfrm>
                          <a:custGeom>
                            <a:avLst/>
                            <a:gdLst>
                              <a:gd name="T0" fmla="*/ 10 w 11"/>
                              <a:gd name="T1" fmla="*/ 92 h 94"/>
                              <a:gd name="T2" fmla="*/ 10 w 11"/>
                              <a:gd name="T3" fmla="*/ 92 h 94"/>
                              <a:gd name="T4" fmla="*/ 10 w 11"/>
                              <a:gd name="T5" fmla="*/ 93 h 94"/>
                              <a:gd name="T6" fmla="*/ 9 w 11"/>
                              <a:gd name="T7" fmla="*/ 94 h 94"/>
                              <a:gd name="T8" fmla="*/ 8 w 11"/>
                              <a:gd name="T9" fmla="*/ 94 h 94"/>
                              <a:gd name="T10" fmla="*/ 6 w 11"/>
                              <a:gd name="T11" fmla="*/ 94 h 94"/>
                              <a:gd name="T12" fmla="*/ 4 w 11"/>
                              <a:gd name="T13" fmla="*/ 94 h 94"/>
                              <a:gd name="T14" fmla="*/ 3 w 11"/>
                              <a:gd name="T15" fmla="*/ 94 h 94"/>
                              <a:gd name="T16" fmla="*/ 2 w 11"/>
                              <a:gd name="T17" fmla="*/ 93 h 94"/>
                              <a:gd name="T18" fmla="*/ 2 w 11"/>
                              <a:gd name="T19" fmla="*/ 92 h 94"/>
                              <a:gd name="T20" fmla="*/ 2 w 11"/>
                              <a:gd name="T21" fmla="*/ 28 h 94"/>
                              <a:gd name="T22" fmla="*/ 2 w 11"/>
                              <a:gd name="T23" fmla="*/ 27 h 94"/>
                              <a:gd name="T24" fmla="*/ 3 w 11"/>
                              <a:gd name="T25" fmla="*/ 27 h 94"/>
                              <a:gd name="T26" fmla="*/ 4 w 11"/>
                              <a:gd name="T27" fmla="*/ 26 h 94"/>
                              <a:gd name="T28" fmla="*/ 6 w 11"/>
                              <a:gd name="T29" fmla="*/ 26 h 94"/>
                              <a:gd name="T30" fmla="*/ 8 w 11"/>
                              <a:gd name="T31" fmla="*/ 26 h 94"/>
                              <a:gd name="T32" fmla="*/ 9 w 11"/>
                              <a:gd name="T33" fmla="*/ 27 h 94"/>
                              <a:gd name="T34" fmla="*/ 10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6 w 11"/>
                              <a:gd name="T47" fmla="*/ 12 h 94"/>
                              <a:gd name="T48" fmla="*/ 2 w 11"/>
                              <a:gd name="T49" fmla="*/ 11 h 94"/>
                              <a:gd name="T50" fmla="*/ 0 w 11"/>
                              <a:gd name="T51" fmla="*/ 6 h 94"/>
                              <a:gd name="T52" fmla="*/ 2 w 11"/>
                              <a:gd name="T53" fmla="*/ 2 h 94"/>
                              <a:gd name="T54" fmla="*/ 6 w 11"/>
                              <a:gd name="T55" fmla="*/ 0 h 94"/>
                              <a:gd name="T56" fmla="*/ 10 w 11"/>
                              <a:gd name="T57" fmla="*/ 2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10" y="93"/>
                                </a:cubicBezTo>
                                <a:cubicBezTo>
                                  <a:pt x="10" y="94"/>
                                  <a:pt x="10" y="94"/>
                                  <a:pt x="9" y="94"/>
                                </a:cubicBezTo>
                                <a:cubicBezTo>
                                  <a:pt x="9" y="94"/>
                                  <a:pt x="9" y="94"/>
                                  <a:pt x="8" y="94"/>
                                </a:cubicBezTo>
                                <a:cubicBezTo>
                                  <a:pt x="7" y="94"/>
                                  <a:pt x="7" y="94"/>
                                  <a:pt x="6" y="94"/>
                                </a:cubicBezTo>
                                <a:cubicBezTo>
                                  <a:pt x="5" y="94"/>
                                  <a:pt x="4" y="94"/>
                                  <a:pt x="4" y="94"/>
                                </a:cubicBezTo>
                                <a:cubicBezTo>
                                  <a:pt x="3" y="94"/>
                                  <a:pt x="3" y="94"/>
                                  <a:pt x="3" y="94"/>
                                </a:cubicBezTo>
                                <a:cubicBezTo>
                                  <a:pt x="2" y="94"/>
                                  <a:pt x="2" y="94"/>
                                  <a:pt x="2" y="93"/>
                                </a:cubicBezTo>
                                <a:cubicBezTo>
                                  <a:pt x="2" y="93"/>
                                  <a:pt x="2" y="93"/>
                                  <a:pt x="2" y="92"/>
                                </a:cubicBezTo>
                                <a:lnTo>
                                  <a:pt x="2" y="28"/>
                                </a:lnTo>
                                <a:cubicBezTo>
                                  <a:pt x="2" y="28"/>
                                  <a:pt x="2" y="27"/>
                                  <a:pt x="2" y="27"/>
                                </a:cubicBezTo>
                                <a:cubicBezTo>
                                  <a:pt x="2" y="27"/>
                                  <a:pt x="2" y="27"/>
                                  <a:pt x="3" y="27"/>
                                </a:cubicBezTo>
                                <a:cubicBezTo>
                                  <a:pt x="3" y="26"/>
                                  <a:pt x="3" y="26"/>
                                  <a:pt x="4" y="26"/>
                                </a:cubicBezTo>
                                <a:cubicBezTo>
                                  <a:pt x="4" y="26"/>
                                  <a:pt x="5" y="26"/>
                                  <a:pt x="6" y="26"/>
                                </a:cubicBezTo>
                                <a:cubicBezTo>
                                  <a:pt x="7" y="26"/>
                                  <a:pt x="7" y="26"/>
                                  <a:pt x="8" y="26"/>
                                </a:cubicBezTo>
                                <a:cubicBezTo>
                                  <a:pt x="9" y="26"/>
                                  <a:pt x="9" y="26"/>
                                  <a:pt x="9" y="27"/>
                                </a:cubicBezTo>
                                <a:cubicBezTo>
                                  <a:pt x="10" y="27"/>
                                  <a:pt x="10" y="27"/>
                                  <a:pt x="10" y="27"/>
                                </a:cubicBezTo>
                                <a:cubicBezTo>
                                  <a:pt x="10" y="27"/>
                                  <a:pt x="10" y="28"/>
                                  <a:pt x="10" y="28"/>
                                </a:cubicBezTo>
                                <a:lnTo>
                                  <a:pt x="10" y="92"/>
                                </a:lnTo>
                                <a:close/>
                                <a:moveTo>
                                  <a:pt x="11" y="6"/>
                                </a:moveTo>
                                <a:lnTo>
                                  <a:pt x="11" y="6"/>
                                </a:lnTo>
                                <a:cubicBezTo>
                                  <a:pt x="11" y="8"/>
                                  <a:pt x="11" y="10"/>
                                  <a:pt x="10" y="11"/>
                                </a:cubicBezTo>
                                <a:cubicBezTo>
                                  <a:pt x="9" y="12"/>
                                  <a:pt x="8" y="12"/>
                                  <a:pt x="6" y="12"/>
                                </a:cubicBezTo>
                                <a:cubicBezTo>
                                  <a:pt x="4" y="12"/>
                                  <a:pt x="2" y="12"/>
                                  <a:pt x="2" y="11"/>
                                </a:cubicBezTo>
                                <a:cubicBezTo>
                                  <a:pt x="1" y="10"/>
                                  <a:pt x="0" y="9"/>
                                  <a:pt x="0" y="6"/>
                                </a:cubicBezTo>
                                <a:cubicBezTo>
                                  <a:pt x="0" y="4"/>
                                  <a:pt x="1" y="2"/>
                                  <a:pt x="2" y="2"/>
                                </a:cubicBezTo>
                                <a:cubicBezTo>
                                  <a:pt x="2" y="1"/>
                                  <a:pt x="4" y="0"/>
                                  <a:pt x="6" y="0"/>
                                </a:cubicBezTo>
                                <a:cubicBezTo>
                                  <a:pt x="8" y="0"/>
                                  <a:pt x="9" y="1"/>
                                  <a:pt x="10" y="2"/>
                                </a:cubicBezTo>
                                <a:cubicBezTo>
                                  <a:pt x="11"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1" name="Freeform 229"/>
                        <wps:cNvSpPr>
                          <a:spLocks/>
                        </wps:cNvSpPr>
                        <wps:spPr bwMode="auto">
                          <a:xfrm>
                            <a:off x="1988185" y="2007870"/>
                            <a:ext cx="5715" cy="66675"/>
                          </a:xfrm>
                          <a:custGeom>
                            <a:avLst/>
                            <a:gdLst>
                              <a:gd name="T0" fmla="*/ 8 w 8"/>
                              <a:gd name="T1" fmla="*/ 97 h 99"/>
                              <a:gd name="T2" fmla="*/ 8 w 8"/>
                              <a:gd name="T3" fmla="*/ 97 h 99"/>
                              <a:gd name="T4" fmla="*/ 8 w 8"/>
                              <a:gd name="T5" fmla="*/ 98 h 99"/>
                              <a:gd name="T6" fmla="*/ 7 w 8"/>
                              <a:gd name="T7" fmla="*/ 99 h 99"/>
                              <a:gd name="T8" fmla="*/ 6 w 8"/>
                              <a:gd name="T9" fmla="*/ 99 h 99"/>
                              <a:gd name="T10" fmla="*/ 4 w 8"/>
                              <a:gd name="T11" fmla="*/ 99 h 99"/>
                              <a:gd name="T12" fmla="*/ 2 w 8"/>
                              <a:gd name="T13" fmla="*/ 99 h 99"/>
                              <a:gd name="T14" fmla="*/ 0 w 8"/>
                              <a:gd name="T15" fmla="*/ 99 h 99"/>
                              <a:gd name="T16" fmla="*/ 0 w 8"/>
                              <a:gd name="T17" fmla="*/ 98 h 99"/>
                              <a:gd name="T18" fmla="*/ 0 w 8"/>
                              <a:gd name="T19" fmla="*/ 97 h 99"/>
                              <a:gd name="T20" fmla="*/ 0 w 8"/>
                              <a:gd name="T21" fmla="*/ 1 h 99"/>
                              <a:gd name="T22" fmla="*/ 0 w 8"/>
                              <a:gd name="T23" fmla="*/ 1 h 99"/>
                              <a:gd name="T24" fmla="*/ 0 w 8"/>
                              <a:gd name="T25" fmla="*/ 0 h 99"/>
                              <a:gd name="T26" fmla="*/ 2 w 8"/>
                              <a:gd name="T27" fmla="*/ 0 h 99"/>
                              <a:gd name="T28" fmla="*/ 4 w 8"/>
                              <a:gd name="T29" fmla="*/ 0 h 99"/>
                              <a:gd name="T30" fmla="*/ 6 w 8"/>
                              <a:gd name="T31" fmla="*/ 0 h 99"/>
                              <a:gd name="T32" fmla="*/ 7 w 8"/>
                              <a:gd name="T33" fmla="*/ 0 h 99"/>
                              <a:gd name="T34" fmla="*/ 8 w 8"/>
                              <a:gd name="T35" fmla="*/ 1 h 99"/>
                              <a:gd name="T36" fmla="*/ 8 w 8"/>
                              <a:gd name="T37" fmla="*/ 1 h 99"/>
                              <a:gd name="T38" fmla="*/ 8 w 8"/>
                              <a:gd name="T39" fmla="*/ 97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99">
                                <a:moveTo>
                                  <a:pt x="8" y="97"/>
                                </a:moveTo>
                                <a:lnTo>
                                  <a:pt x="8" y="97"/>
                                </a:lnTo>
                                <a:cubicBezTo>
                                  <a:pt x="8" y="98"/>
                                  <a:pt x="8" y="98"/>
                                  <a:pt x="8" y="98"/>
                                </a:cubicBezTo>
                                <a:cubicBezTo>
                                  <a:pt x="8" y="99"/>
                                  <a:pt x="8" y="99"/>
                                  <a:pt x="7" y="99"/>
                                </a:cubicBezTo>
                                <a:cubicBezTo>
                                  <a:pt x="7" y="99"/>
                                  <a:pt x="6" y="99"/>
                                  <a:pt x="6" y="99"/>
                                </a:cubicBezTo>
                                <a:cubicBezTo>
                                  <a:pt x="5" y="99"/>
                                  <a:pt x="5" y="99"/>
                                  <a:pt x="4" y="99"/>
                                </a:cubicBezTo>
                                <a:cubicBezTo>
                                  <a:pt x="3" y="99"/>
                                  <a:pt x="2" y="99"/>
                                  <a:pt x="2" y="99"/>
                                </a:cubicBezTo>
                                <a:cubicBezTo>
                                  <a:pt x="1" y="99"/>
                                  <a:pt x="1" y="99"/>
                                  <a:pt x="0" y="99"/>
                                </a:cubicBezTo>
                                <a:cubicBezTo>
                                  <a:pt x="0" y="99"/>
                                  <a:pt x="0" y="99"/>
                                  <a:pt x="0" y="98"/>
                                </a:cubicBezTo>
                                <a:cubicBezTo>
                                  <a:pt x="0" y="98"/>
                                  <a:pt x="0" y="98"/>
                                  <a:pt x="0" y="97"/>
                                </a:cubicBezTo>
                                <a:lnTo>
                                  <a:pt x="0" y="1"/>
                                </a:lnTo>
                                <a:cubicBezTo>
                                  <a:pt x="0" y="1"/>
                                  <a:pt x="0" y="1"/>
                                  <a:pt x="0" y="1"/>
                                </a:cubicBezTo>
                                <a:cubicBezTo>
                                  <a:pt x="0" y="0"/>
                                  <a:pt x="0" y="0"/>
                                  <a:pt x="0" y="0"/>
                                </a:cubicBezTo>
                                <a:cubicBezTo>
                                  <a:pt x="1" y="0"/>
                                  <a:pt x="1" y="0"/>
                                  <a:pt x="2" y="0"/>
                                </a:cubicBezTo>
                                <a:cubicBezTo>
                                  <a:pt x="2" y="0"/>
                                  <a:pt x="3" y="0"/>
                                  <a:pt x="4" y="0"/>
                                </a:cubicBezTo>
                                <a:cubicBezTo>
                                  <a:pt x="5" y="0"/>
                                  <a:pt x="5" y="0"/>
                                  <a:pt x="6" y="0"/>
                                </a:cubicBezTo>
                                <a:cubicBezTo>
                                  <a:pt x="6" y="0"/>
                                  <a:pt x="7" y="0"/>
                                  <a:pt x="7" y="0"/>
                                </a:cubicBezTo>
                                <a:cubicBezTo>
                                  <a:pt x="8" y="0"/>
                                  <a:pt x="8" y="0"/>
                                  <a:pt x="8" y="1"/>
                                </a:cubicBezTo>
                                <a:cubicBezTo>
                                  <a:pt x="8" y="1"/>
                                  <a:pt x="8" y="1"/>
                                  <a:pt x="8" y="1"/>
                                </a:cubicBezTo>
                                <a:lnTo>
                                  <a:pt x="8" y="9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2" name="Freeform 230"/>
                        <wps:cNvSpPr>
                          <a:spLocks/>
                        </wps:cNvSpPr>
                        <wps:spPr bwMode="auto">
                          <a:xfrm>
                            <a:off x="2005330" y="2028825"/>
                            <a:ext cx="38735" cy="62865"/>
                          </a:xfrm>
                          <a:custGeom>
                            <a:avLst/>
                            <a:gdLst>
                              <a:gd name="T0" fmla="*/ 34 w 58"/>
                              <a:gd name="T1" fmla="*/ 68 h 94"/>
                              <a:gd name="T2" fmla="*/ 34 w 58"/>
                              <a:gd name="T3" fmla="*/ 68 h 94"/>
                              <a:gd name="T4" fmla="*/ 25 w 58"/>
                              <a:gd name="T5" fmla="*/ 92 h 94"/>
                              <a:gd name="T6" fmla="*/ 23 w 58"/>
                              <a:gd name="T7" fmla="*/ 93 h 94"/>
                              <a:gd name="T8" fmla="*/ 20 w 58"/>
                              <a:gd name="T9" fmla="*/ 94 h 94"/>
                              <a:gd name="T10" fmla="*/ 17 w 58"/>
                              <a:gd name="T11" fmla="*/ 94 h 94"/>
                              <a:gd name="T12" fmla="*/ 16 w 58"/>
                              <a:gd name="T13" fmla="*/ 93 h 94"/>
                              <a:gd name="T14" fmla="*/ 16 w 58"/>
                              <a:gd name="T15" fmla="*/ 92 h 94"/>
                              <a:gd name="T16" fmla="*/ 16 w 58"/>
                              <a:gd name="T17" fmla="*/ 91 h 94"/>
                              <a:gd name="T18" fmla="*/ 25 w 58"/>
                              <a:gd name="T19" fmla="*/ 68 h 94"/>
                              <a:gd name="T20" fmla="*/ 24 w 58"/>
                              <a:gd name="T21" fmla="*/ 67 h 94"/>
                              <a:gd name="T22" fmla="*/ 23 w 58"/>
                              <a:gd name="T23" fmla="*/ 66 h 94"/>
                              <a:gd name="T24" fmla="*/ 0 w 58"/>
                              <a:gd name="T25" fmla="*/ 3 h 94"/>
                              <a:gd name="T26" fmla="*/ 0 w 58"/>
                              <a:gd name="T27" fmla="*/ 2 h 94"/>
                              <a:gd name="T28" fmla="*/ 0 w 58"/>
                              <a:gd name="T29" fmla="*/ 1 h 94"/>
                              <a:gd name="T30" fmla="*/ 1 w 58"/>
                              <a:gd name="T31" fmla="*/ 0 h 94"/>
                              <a:gd name="T32" fmla="*/ 4 w 58"/>
                              <a:gd name="T33" fmla="*/ 0 h 94"/>
                              <a:gd name="T34" fmla="*/ 6 w 58"/>
                              <a:gd name="T35" fmla="*/ 0 h 94"/>
                              <a:gd name="T36" fmla="*/ 8 w 58"/>
                              <a:gd name="T37" fmla="*/ 1 h 94"/>
                              <a:gd name="T38" fmla="*/ 8 w 58"/>
                              <a:gd name="T39" fmla="*/ 1 h 94"/>
                              <a:gd name="T40" fmla="*/ 9 w 58"/>
                              <a:gd name="T41" fmla="*/ 2 h 94"/>
                              <a:gd name="T42" fmla="*/ 29 w 58"/>
                              <a:gd name="T43" fmla="*/ 58 h 94"/>
                              <a:gd name="T44" fmla="*/ 29 w 58"/>
                              <a:gd name="T45" fmla="*/ 58 h 94"/>
                              <a:gd name="T46" fmla="*/ 49 w 58"/>
                              <a:gd name="T47" fmla="*/ 2 h 94"/>
                              <a:gd name="T48" fmla="*/ 50 w 58"/>
                              <a:gd name="T49" fmla="*/ 1 h 94"/>
                              <a:gd name="T50" fmla="*/ 52 w 58"/>
                              <a:gd name="T51" fmla="*/ 0 h 94"/>
                              <a:gd name="T52" fmla="*/ 54 w 58"/>
                              <a:gd name="T53" fmla="*/ 0 h 94"/>
                              <a:gd name="T54" fmla="*/ 56 w 58"/>
                              <a:gd name="T55" fmla="*/ 0 h 94"/>
                              <a:gd name="T56" fmla="*/ 58 w 58"/>
                              <a:gd name="T57" fmla="*/ 1 h 94"/>
                              <a:gd name="T58" fmla="*/ 58 w 58"/>
                              <a:gd name="T59" fmla="*/ 2 h 94"/>
                              <a:gd name="T60" fmla="*/ 58 w 58"/>
                              <a:gd name="T61" fmla="*/ 3 h 94"/>
                              <a:gd name="T62" fmla="*/ 34 w 58"/>
                              <a:gd name="T63" fmla="*/ 68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8" h="94">
                                <a:moveTo>
                                  <a:pt x="34" y="68"/>
                                </a:moveTo>
                                <a:lnTo>
                                  <a:pt x="34" y="68"/>
                                </a:lnTo>
                                <a:lnTo>
                                  <a:pt x="25" y="92"/>
                                </a:lnTo>
                                <a:cubicBezTo>
                                  <a:pt x="24" y="93"/>
                                  <a:pt x="24" y="93"/>
                                  <a:pt x="23" y="93"/>
                                </a:cubicBezTo>
                                <a:cubicBezTo>
                                  <a:pt x="22" y="94"/>
                                  <a:pt x="21" y="94"/>
                                  <a:pt x="20" y="94"/>
                                </a:cubicBezTo>
                                <a:cubicBezTo>
                                  <a:pt x="19" y="94"/>
                                  <a:pt x="18" y="94"/>
                                  <a:pt x="17" y="94"/>
                                </a:cubicBezTo>
                                <a:cubicBezTo>
                                  <a:pt x="17" y="94"/>
                                  <a:pt x="16" y="93"/>
                                  <a:pt x="16" y="93"/>
                                </a:cubicBezTo>
                                <a:cubicBezTo>
                                  <a:pt x="16" y="93"/>
                                  <a:pt x="16" y="93"/>
                                  <a:pt x="16" y="92"/>
                                </a:cubicBezTo>
                                <a:cubicBezTo>
                                  <a:pt x="15" y="92"/>
                                  <a:pt x="16" y="91"/>
                                  <a:pt x="16" y="91"/>
                                </a:cubicBezTo>
                                <a:lnTo>
                                  <a:pt x="25" y="68"/>
                                </a:lnTo>
                                <a:cubicBezTo>
                                  <a:pt x="25" y="68"/>
                                  <a:pt x="24" y="68"/>
                                  <a:pt x="24" y="67"/>
                                </a:cubicBezTo>
                                <a:cubicBezTo>
                                  <a:pt x="24" y="67"/>
                                  <a:pt x="23" y="67"/>
                                  <a:pt x="23" y="66"/>
                                </a:cubicBezTo>
                                <a:lnTo>
                                  <a:pt x="0" y="3"/>
                                </a:lnTo>
                                <a:cubicBezTo>
                                  <a:pt x="0" y="3"/>
                                  <a:pt x="0" y="2"/>
                                  <a:pt x="0" y="2"/>
                                </a:cubicBezTo>
                                <a:cubicBezTo>
                                  <a:pt x="0" y="1"/>
                                  <a:pt x="0" y="1"/>
                                  <a:pt x="0" y="1"/>
                                </a:cubicBezTo>
                                <a:cubicBezTo>
                                  <a:pt x="0" y="0"/>
                                  <a:pt x="1" y="0"/>
                                  <a:pt x="1" y="0"/>
                                </a:cubicBezTo>
                                <a:cubicBezTo>
                                  <a:pt x="2" y="0"/>
                                  <a:pt x="3" y="0"/>
                                  <a:pt x="4" y="0"/>
                                </a:cubicBezTo>
                                <a:cubicBezTo>
                                  <a:pt x="5" y="0"/>
                                  <a:pt x="6" y="0"/>
                                  <a:pt x="6" y="0"/>
                                </a:cubicBezTo>
                                <a:cubicBezTo>
                                  <a:pt x="7" y="0"/>
                                  <a:pt x="7" y="0"/>
                                  <a:pt x="8" y="1"/>
                                </a:cubicBezTo>
                                <a:cubicBezTo>
                                  <a:pt x="8" y="1"/>
                                  <a:pt x="8" y="1"/>
                                  <a:pt x="8" y="1"/>
                                </a:cubicBezTo>
                                <a:cubicBezTo>
                                  <a:pt x="9" y="1"/>
                                  <a:pt x="9" y="2"/>
                                  <a:pt x="9" y="2"/>
                                </a:cubicBezTo>
                                <a:lnTo>
                                  <a:pt x="29" y="58"/>
                                </a:lnTo>
                                <a:lnTo>
                                  <a:pt x="29" y="58"/>
                                </a:lnTo>
                                <a:lnTo>
                                  <a:pt x="49" y="2"/>
                                </a:lnTo>
                                <a:cubicBezTo>
                                  <a:pt x="49" y="1"/>
                                  <a:pt x="50" y="1"/>
                                  <a:pt x="50" y="1"/>
                                </a:cubicBezTo>
                                <a:cubicBezTo>
                                  <a:pt x="50" y="0"/>
                                  <a:pt x="51" y="0"/>
                                  <a:pt x="52" y="0"/>
                                </a:cubicBezTo>
                                <a:cubicBezTo>
                                  <a:pt x="52" y="0"/>
                                  <a:pt x="53" y="0"/>
                                  <a:pt x="54" y="0"/>
                                </a:cubicBezTo>
                                <a:cubicBezTo>
                                  <a:pt x="55" y="0"/>
                                  <a:pt x="56" y="0"/>
                                  <a:pt x="56" y="0"/>
                                </a:cubicBezTo>
                                <a:cubicBezTo>
                                  <a:pt x="57" y="0"/>
                                  <a:pt x="57" y="1"/>
                                  <a:pt x="58" y="1"/>
                                </a:cubicBezTo>
                                <a:cubicBezTo>
                                  <a:pt x="58" y="1"/>
                                  <a:pt x="58" y="1"/>
                                  <a:pt x="58" y="2"/>
                                </a:cubicBezTo>
                                <a:cubicBezTo>
                                  <a:pt x="58" y="2"/>
                                  <a:pt x="58" y="3"/>
                                  <a:pt x="58" y="3"/>
                                </a:cubicBezTo>
                                <a:lnTo>
                                  <a:pt x="34" y="6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3" name="Freeform 231"/>
                        <wps:cNvSpPr>
                          <a:spLocks/>
                        </wps:cNvSpPr>
                        <wps:spPr bwMode="auto">
                          <a:xfrm>
                            <a:off x="2051050" y="2065020"/>
                            <a:ext cx="13970" cy="23495"/>
                          </a:xfrm>
                          <a:custGeom>
                            <a:avLst/>
                            <a:gdLst>
                              <a:gd name="T0" fmla="*/ 21 w 21"/>
                              <a:gd name="T1" fmla="*/ 5 h 35"/>
                              <a:gd name="T2" fmla="*/ 21 w 21"/>
                              <a:gd name="T3" fmla="*/ 5 h 35"/>
                              <a:gd name="T4" fmla="*/ 21 w 21"/>
                              <a:gd name="T5" fmla="*/ 9 h 35"/>
                              <a:gd name="T6" fmla="*/ 20 w 21"/>
                              <a:gd name="T7" fmla="*/ 12 h 35"/>
                              <a:gd name="T8" fmla="*/ 19 w 21"/>
                              <a:gd name="T9" fmla="*/ 15 h 35"/>
                              <a:gd name="T10" fmla="*/ 17 w 21"/>
                              <a:gd name="T11" fmla="*/ 18 h 35"/>
                              <a:gd name="T12" fmla="*/ 7 w 21"/>
                              <a:gd name="T13" fmla="*/ 33 h 35"/>
                              <a:gd name="T14" fmla="*/ 6 w 21"/>
                              <a:gd name="T15" fmla="*/ 34 h 35"/>
                              <a:gd name="T16" fmla="*/ 6 w 21"/>
                              <a:gd name="T17" fmla="*/ 34 h 35"/>
                              <a:gd name="T18" fmla="*/ 4 w 21"/>
                              <a:gd name="T19" fmla="*/ 34 h 35"/>
                              <a:gd name="T20" fmla="*/ 3 w 21"/>
                              <a:gd name="T21" fmla="*/ 35 h 35"/>
                              <a:gd name="T22" fmla="*/ 1 w 21"/>
                              <a:gd name="T23" fmla="*/ 34 h 35"/>
                              <a:gd name="T24" fmla="*/ 0 w 21"/>
                              <a:gd name="T25" fmla="*/ 34 h 35"/>
                              <a:gd name="T26" fmla="*/ 0 w 21"/>
                              <a:gd name="T27" fmla="*/ 34 h 35"/>
                              <a:gd name="T28" fmla="*/ 0 w 21"/>
                              <a:gd name="T29" fmla="*/ 33 h 35"/>
                              <a:gd name="T30" fmla="*/ 10 w 21"/>
                              <a:gd name="T31" fmla="*/ 13 h 35"/>
                              <a:gd name="T32" fmla="*/ 10 w 21"/>
                              <a:gd name="T33" fmla="*/ 5 h 35"/>
                              <a:gd name="T34" fmla="*/ 10 w 21"/>
                              <a:gd name="T35" fmla="*/ 3 h 35"/>
                              <a:gd name="T36" fmla="*/ 11 w 21"/>
                              <a:gd name="T37" fmla="*/ 1 h 35"/>
                              <a:gd name="T38" fmla="*/ 13 w 21"/>
                              <a:gd name="T39" fmla="*/ 1 h 35"/>
                              <a:gd name="T40" fmla="*/ 15 w 21"/>
                              <a:gd name="T41" fmla="*/ 0 h 35"/>
                              <a:gd name="T42" fmla="*/ 18 w 21"/>
                              <a:gd name="T43" fmla="*/ 1 h 35"/>
                              <a:gd name="T44" fmla="*/ 19 w 21"/>
                              <a:gd name="T45" fmla="*/ 1 h 35"/>
                              <a:gd name="T46" fmla="*/ 20 w 21"/>
                              <a:gd name="T47" fmla="*/ 3 h 35"/>
                              <a:gd name="T48" fmla="*/ 21 w 21"/>
                              <a:gd name="T49" fmla="*/ 5 h 35"/>
                              <a:gd name="T50" fmla="*/ 21 w 21"/>
                              <a:gd name="T51" fmla="*/ 5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1" h="35">
                                <a:moveTo>
                                  <a:pt x="21" y="5"/>
                                </a:moveTo>
                                <a:lnTo>
                                  <a:pt x="21" y="5"/>
                                </a:lnTo>
                                <a:cubicBezTo>
                                  <a:pt x="21" y="7"/>
                                  <a:pt x="21" y="8"/>
                                  <a:pt x="21" y="9"/>
                                </a:cubicBezTo>
                                <a:cubicBezTo>
                                  <a:pt x="20" y="10"/>
                                  <a:pt x="20" y="11"/>
                                  <a:pt x="20" y="12"/>
                                </a:cubicBezTo>
                                <a:cubicBezTo>
                                  <a:pt x="20" y="13"/>
                                  <a:pt x="19" y="14"/>
                                  <a:pt x="19" y="15"/>
                                </a:cubicBezTo>
                                <a:cubicBezTo>
                                  <a:pt x="18" y="16"/>
                                  <a:pt x="18" y="17"/>
                                  <a:pt x="17" y="18"/>
                                </a:cubicBezTo>
                                <a:lnTo>
                                  <a:pt x="7" y="33"/>
                                </a:lnTo>
                                <a:cubicBezTo>
                                  <a:pt x="7" y="33"/>
                                  <a:pt x="7" y="33"/>
                                  <a:pt x="6" y="34"/>
                                </a:cubicBezTo>
                                <a:cubicBezTo>
                                  <a:pt x="6" y="34"/>
                                  <a:pt x="6" y="34"/>
                                  <a:pt x="6" y="34"/>
                                </a:cubicBezTo>
                                <a:cubicBezTo>
                                  <a:pt x="5" y="34"/>
                                  <a:pt x="5" y="34"/>
                                  <a:pt x="4" y="34"/>
                                </a:cubicBezTo>
                                <a:cubicBezTo>
                                  <a:pt x="4" y="34"/>
                                  <a:pt x="3" y="35"/>
                                  <a:pt x="3" y="35"/>
                                </a:cubicBezTo>
                                <a:cubicBezTo>
                                  <a:pt x="2" y="35"/>
                                  <a:pt x="2" y="34"/>
                                  <a:pt x="1" y="34"/>
                                </a:cubicBezTo>
                                <a:cubicBezTo>
                                  <a:pt x="1" y="34"/>
                                  <a:pt x="0" y="34"/>
                                  <a:pt x="0" y="34"/>
                                </a:cubicBezTo>
                                <a:cubicBezTo>
                                  <a:pt x="0" y="34"/>
                                  <a:pt x="0" y="34"/>
                                  <a:pt x="0" y="34"/>
                                </a:cubicBezTo>
                                <a:cubicBezTo>
                                  <a:pt x="0" y="33"/>
                                  <a:pt x="0" y="33"/>
                                  <a:pt x="0" y="33"/>
                                </a:cubicBezTo>
                                <a:lnTo>
                                  <a:pt x="10" y="13"/>
                                </a:lnTo>
                                <a:lnTo>
                                  <a:pt x="10" y="5"/>
                                </a:lnTo>
                                <a:cubicBezTo>
                                  <a:pt x="10" y="4"/>
                                  <a:pt x="10" y="3"/>
                                  <a:pt x="10" y="3"/>
                                </a:cubicBezTo>
                                <a:cubicBezTo>
                                  <a:pt x="11" y="2"/>
                                  <a:pt x="11" y="2"/>
                                  <a:pt x="11" y="1"/>
                                </a:cubicBezTo>
                                <a:cubicBezTo>
                                  <a:pt x="12" y="1"/>
                                  <a:pt x="12" y="1"/>
                                  <a:pt x="13" y="1"/>
                                </a:cubicBezTo>
                                <a:cubicBezTo>
                                  <a:pt x="14" y="0"/>
                                  <a:pt x="15" y="0"/>
                                  <a:pt x="15" y="0"/>
                                </a:cubicBezTo>
                                <a:cubicBezTo>
                                  <a:pt x="16" y="0"/>
                                  <a:pt x="17" y="0"/>
                                  <a:pt x="18" y="1"/>
                                </a:cubicBezTo>
                                <a:cubicBezTo>
                                  <a:pt x="18" y="1"/>
                                  <a:pt x="19" y="1"/>
                                  <a:pt x="19" y="1"/>
                                </a:cubicBezTo>
                                <a:cubicBezTo>
                                  <a:pt x="20" y="2"/>
                                  <a:pt x="20" y="2"/>
                                  <a:pt x="20" y="3"/>
                                </a:cubicBezTo>
                                <a:cubicBezTo>
                                  <a:pt x="21" y="3"/>
                                  <a:pt x="21" y="4"/>
                                  <a:pt x="21" y="5"/>
                                </a:cubicBezTo>
                                <a:lnTo>
                                  <a:pt x="21"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4" name="Freeform 232"/>
                        <wps:cNvSpPr>
                          <a:spLocks/>
                        </wps:cNvSpPr>
                        <wps:spPr bwMode="auto">
                          <a:xfrm>
                            <a:off x="2104390" y="2007870"/>
                            <a:ext cx="33655" cy="66675"/>
                          </a:xfrm>
                          <a:custGeom>
                            <a:avLst/>
                            <a:gdLst>
                              <a:gd name="T0" fmla="*/ 50 w 50"/>
                              <a:gd name="T1" fmla="*/ 97 h 99"/>
                              <a:gd name="T2" fmla="*/ 50 w 50"/>
                              <a:gd name="T3" fmla="*/ 97 h 99"/>
                              <a:gd name="T4" fmla="*/ 49 w 50"/>
                              <a:gd name="T5" fmla="*/ 98 h 99"/>
                              <a:gd name="T6" fmla="*/ 49 w 50"/>
                              <a:gd name="T7" fmla="*/ 99 h 99"/>
                              <a:gd name="T8" fmla="*/ 47 w 50"/>
                              <a:gd name="T9" fmla="*/ 99 h 99"/>
                              <a:gd name="T10" fmla="*/ 45 w 50"/>
                              <a:gd name="T11" fmla="*/ 99 h 99"/>
                              <a:gd name="T12" fmla="*/ 43 w 50"/>
                              <a:gd name="T13" fmla="*/ 99 h 99"/>
                              <a:gd name="T14" fmla="*/ 41 w 50"/>
                              <a:gd name="T15" fmla="*/ 99 h 99"/>
                              <a:gd name="T16" fmla="*/ 40 w 50"/>
                              <a:gd name="T17" fmla="*/ 98 h 99"/>
                              <a:gd name="T18" fmla="*/ 39 w 50"/>
                              <a:gd name="T19" fmla="*/ 97 h 99"/>
                              <a:gd name="T20" fmla="*/ 9 w 50"/>
                              <a:gd name="T21" fmla="*/ 61 h 99"/>
                              <a:gd name="T22" fmla="*/ 9 w 50"/>
                              <a:gd name="T23" fmla="*/ 97 h 99"/>
                              <a:gd name="T24" fmla="*/ 9 w 50"/>
                              <a:gd name="T25" fmla="*/ 98 h 99"/>
                              <a:gd name="T26" fmla="*/ 8 w 50"/>
                              <a:gd name="T27" fmla="*/ 99 h 99"/>
                              <a:gd name="T28" fmla="*/ 7 w 50"/>
                              <a:gd name="T29" fmla="*/ 99 h 99"/>
                              <a:gd name="T30" fmla="*/ 5 w 50"/>
                              <a:gd name="T31" fmla="*/ 99 h 99"/>
                              <a:gd name="T32" fmla="*/ 3 w 50"/>
                              <a:gd name="T33" fmla="*/ 99 h 99"/>
                              <a:gd name="T34" fmla="*/ 1 w 50"/>
                              <a:gd name="T35" fmla="*/ 99 h 99"/>
                              <a:gd name="T36" fmla="*/ 1 w 50"/>
                              <a:gd name="T37" fmla="*/ 98 h 99"/>
                              <a:gd name="T38" fmla="*/ 0 w 50"/>
                              <a:gd name="T39" fmla="*/ 97 h 99"/>
                              <a:gd name="T40" fmla="*/ 0 w 50"/>
                              <a:gd name="T41" fmla="*/ 1 h 99"/>
                              <a:gd name="T42" fmla="*/ 1 w 50"/>
                              <a:gd name="T43" fmla="*/ 1 h 99"/>
                              <a:gd name="T44" fmla="*/ 1 w 50"/>
                              <a:gd name="T45" fmla="*/ 0 h 99"/>
                              <a:gd name="T46" fmla="*/ 3 w 50"/>
                              <a:gd name="T47" fmla="*/ 0 h 99"/>
                              <a:gd name="T48" fmla="*/ 5 w 50"/>
                              <a:gd name="T49" fmla="*/ 0 h 99"/>
                              <a:gd name="T50" fmla="*/ 7 w 50"/>
                              <a:gd name="T51" fmla="*/ 0 h 99"/>
                              <a:gd name="T52" fmla="*/ 8 w 50"/>
                              <a:gd name="T53" fmla="*/ 0 h 99"/>
                              <a:gd name="T54" fmla="*/ 9 w 50"/>
                              <a:gd name="T55" fmla="*/ 1 h 99"/>
                              <a:gd name="T56" fmla="*/ 9 w 50"/>
                              <a:gd name="T57" fmla="*/ 1 h 99"/>
                              <a:gd name="T58" fmla="*/ 9 w 50"/>
                              <a:gd name="T59" fmla="*/ 61 h 99"/>
                              <a:gd name="T60" fmla="*/ 36 w 50"/>
                              <a:gd name="T61" fmla="*/ 33 h 99"/>
                              <a:gd name="T62" fmla="*/ 37 w 50"/>
                              <a:gd name="T63" fmla="*/ 32 h 99"/>
                              <a:gd name="T64" fmla="*/ 39 w 50"/>
                              <a:gd name="T65" fmla="*/ 32 h 99"/>
                              <a:gd name="T66" fmla="*/ 40 w 50"/>
                              <a:gd name="T67" fmla="*/ 31 h 99"/>
                              <a:gd name="T68" fmla="*/ 42 w 50"/>
                              <a:gd name="T69" fmla="*/ 31 h 99"/>
                              <a:gd name="T70" fmla="*/ 44 w 50"/>
                              <a:gd name="T71" fmla="*/ 31 h 99"/>
                              <a:gd name="T72" fmla="*/ 46 w 50"/>
                              <a:gd name="T73" fmla="*/ 31 h 99"/>
                              <a:gd name="T74" fmla="*/ 47 w 50"/>
                              <a:gd name="T75" fmla="*/ 32 h 99"/>
                              <a:gd name="T76" fmla="*/ 47 w 50"/>
                              <a:gd name="T77" fmla="*/ 33 h 99"/>
                              <a:gd name="T78" fmla="*/ 47 w 50"/>
                              <a:gd name="T79" fmla="*/ 34 h 99"/>
                              <a:gd name="T80" fmla="*/ 45 w 50"/>
                              <a:gd name="T81" fmla="*/ 36 h 99"/>
                              <a:gd name="T82" fmla="*/ 19 w 50"/>
                              <a:gd name="T83" fmla="*/ 60 h 99"/>
                              <a:gd name="T84" fmla="*/ 48 w 50"/>
                              <a:gd name="T85" fmla="*/ 95 h 99"/>
                              <a:gd name="T86" fmla="*/ 49 w 50"/>
                              <a:gd name="T87" fmla="*/ 96 h 99"/>
                              <a:gd name="T88" fmla="*/ 50 w 50"/>
                              <a:gd name="T89" fmla="*/ 97 h 99"/>
                              <a:gd name="T90" fmla="*/ 50 w 50"/>
                              <a:gd name="T91" fmla="*/ 97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50" h="99">
                                <a:moveTo>
                                  <a:pt x="50" y="97"/>
                                </a:moveTo>
                                <a:lnTo>
                                  <a:pt x="50" y="97"/>
                                </a:lnTo>
                                <a:cubicBezTo>
                                  <a:pt x="50" y="98"/>
                                  <a:pt x="50" y="98"/>
                                  <a:pt x="49" y="98"/>
                                </a:cubicBezTo>
                                <a:cubicBezTo>
                                  <a:pt x="49" y="98"/>
                                  <a:pt x="49" y="99"/>
                                  <a:pt x="49" y="99"/>
                                </a:cubicBezTo>
                                <a:cubicBezTo>
                                  <a:pt x="48" y="99"/>
                                  <a:pt x="48" y="99"/>
                                  <a:pt x="47" y="99"/>
                                </a:cubicBezTo>
                                <a:cubicBezTo>
                                  <a:pt x="47" y="99"/>
                                  <a:pt x="46" y="99"/>
                                  <a:pt x="45" y="99"/>
                                </a:cubicBezTo>
                                <a:cubicBezTo>
                                  <a:pt x="44" y="99"/>
                                  <a:pt x="43" y="99"/>
                                  <a:pt x="43" y="99"/>
                                </a:cubicBezTo>
                                <a:cubicBezTo>
                                  <a:pt x="42" y="99"/>
                                  <a:pt x="42" y="99"/>
                                  <a:pt x="41" y="99"/>
                                </a:cubicBezTo>
                                <a:cubicBezTo>
                                  <a:pt x="41" y="99"/>
                                  <a:pt x="40" y="99"/>
                                  <a:pt x="40" y="98"/>
                                </a:cubicBezTo>
                                <a:cubicBezTo>
                                  <a:pt x="40" y="98"/>
                                  <a:pt x="39" y="98"/>
                                  <a:pt x="39" y="97"/>
                                </a:cubicBezTo>
                                <a:lnTo>
                                  <a:pt x="9" y="61"/>
                                </a:lnTo>
                                <a:lnTo>
                                  <a:pt x="9" y="97"/>
                                </a:lnTo>
                                <a:cubicBezTo>
                                  <a:pt x="9" y="98"/>
                                  <a:pt x="9" y="98"/>
                                  <a:pt x="9" y="98"/>
                                </a:cubicBezTo>
                                <a:cubicBezTo>
                                  <a:pt x="9" y="99"/>
                                  <a:pt x="8" y="99"/>
                                  <a:pt x="8" y="99"/>
                                </a:cubicBezTo>
                                <a:cubicBezTo>
                                  <a:pt x="8" y="99"/>
                                  <a:pt x="7" y="99"/>
                                  <a:pt x="7" y="99"/>
                                </a:cubicBezTo>
                                <a:cubicBezTo>
                                  <a:pt x="6" y="99"/>
                                  <a:pt x="6" y="99"/>
                                  <a:pt x="5" y="99"/>
                                </a:cubicBezTo>
                                <a:cubicBezTo>
                                  <a:pt x="4" y="99"/>
                                  <a:pt x="3" y="99"/>
                                  <a:pt x="3" y="99"/>
                                </a:cubicBezTo>
                                <a:cubicBezTo>
                                  <a:pt x="2" y="99"/>
                                  <a:pt x="2" y="99"/>
                                  <a:pt x="1" y="99"/>
                                </a:cubicBezTo>
                                <a:cubicBezTo>
                                  <a:pt x="1" y="99"/>
                                  <a:pt x="1" y="99"/>
                                  <a:pt x="1" y="98"/>
                                </a:cubicBezTo>
                                <a:cubicBezTo>
                                  <a:pt x="1" y="98"/>
                                  <a:pt x="0" y="98"/>
                                  <a:pt x="0" y="97"/>
                                </a:cubicBezTo>
                                <a:lnTo>
                                  <a:pt x="0" y="1"/>
                                </a:lnTo>
                                <a:cubicBezTo>
                                  <a:pt x="0" y="1"/>
                                  <a:pt x="1" y="1"/>
                                  <a:pt x="1" y="1"/>
                                </a:cubicBezTo>
                                <a:cubicBezTo>
                                  <a:pt x="1" y="0"/>
                                  <a:pt x="1" y="0"/>
                                  <a:pt x="1" y="0"/>
                                </a:cubicBezTo>
                                <a:cubicBezTo>
                                  <a:pt x="2" y="0"/>
                                  <a:pt x="2" y="0"/>
                                  <a:pt x="3" y="0"/>
                                </a:cubicBezTo>
                                <a:cubicBezTo>
                                  <a:pt x="3" y="0"/>
                                  <a:pt x="4" y="0"/>
                                  <a:pt x="5" y="0"/>
                                </a:cubicBezTo>
                                <a:cubicBezTo>
                                  <a:pt x="6" y="0"/>
                                  <a:pt x="6" y="0"/>
                                  <a:pt x="7" y="0"/>
                                </a:cubicBezTo>
                                <a:cubicBezTo>
                                  <a:pt x="7" y="0"/>
                                  <a:pt x="8" y="0"/>
                                  <a:pt x="8" y="0"/>
                                </a:cubicBezTo>
                                <a:cubicBezTo>
                                  <a:pt x="8" y="0"/>
                                  <a:pt x="9" y="0"/>
                                  <a:pt x="9" y="1"/>
                                </a:cubicBezTo>
                                <a:cubicBezTo>
                                  <a:pt x="9" y="1"/>
                                  <a:pt x="9" y="1"/>
                                  <a:pt x="9" y="1"/>
                                </a:cubicBezTo>
                                <a:lnTo>
                                  <a:pt x="9" y="61"/>
                                </a:lnTo>
                                <a:lnTo>
                                  <a:pt x="36" y="33"/>
                                </a:lnTo>
                                <a:cubicBezTo>
                                  <a:pt x="36" y="33"/>
                                  <a:pt x="37" y="32"/>
                                  <a:pt x="37" y="32"/>
                                </a:cubicBezTo>
                                <a:cubicBezTo>
                                  <a:pt x="38" y="32"/>
                                  <a:pt x="38" y="32"/>
                                  <a:pt x="39" y="32"/>
                                </a:cubicBezTo>
                                <a:cubicBezTo>
                                  <a:pt x="39" y="31"/>
                                  <a:pt x="40" y="31"/>
                                  <a:pt x="40" y="31"/>
                                </a:cubicBezTo>
                                <a:cubicBezTo>
                                  <a:pt x="41" y="31"/>
                                  <a:pt x="42" y="31"/>
                                  <a:pt x="42" y="31"/>
                                </a:cubicBezTo>
                                <a:cubicBezTo>
                                  <a:pt x="43" y="31"/>
                                  <a:pt x="44" y="31"/>
                                  <a:pt x="44" y="31"/>
                                </a:cubicBezTo>
                                <a:cubicBezTo>
                                  <a:pt x="45" y="31"/>
                                  <a:pt x="46" y="31"/>
                                  <a:pt x="46" y="31"/>
                                </a:cubicBezTo>
                                <a:cubicBezTo>
                                  <a:pt x="46" y="32"/>
                                  <a:pt x="47" y="32"/>
                                  <a:pt x="47" y="32"/>
                                </a:cubicBezTo>
                                <a:cubicBezTo>
                                  <a:pt x="47" y="32"/>
                                  <a:pt x="47" y="32"/>
                                  <a:pt x="47" y="33"/>
                                </a:cubicBezTo>
                                <a:cubicBezTo>
                                  <a:pt x="47" y="33"/>
                                  <a:pt x="47" y="34"/>
                                  <a:pt x="47" y="34"/>
                                </a:cubicBezTo>
                                <a:cubicBezTo>
                                  <a:pt x="46" y="35"/>
                                  <a:pt x="46" y="35"/>
                                  <a:pt x="45" y="36"/>
                                </a:cubicBezTo>
                                <a:lnTo>
                                  <a:pt x="19" y="60"/>
                                </a:lnTo>
                                <a:lnTo>
                                  <a:pt x="48" y="95"/>
                                </a:lnTo>
                                <a:cubicBezTo>
                                  <a:pt x="49" y="95"/>
                                  <a:pt x="49" y="96"/>
                                  <a:pt x="49" y="96"/>
                                </a:cubicBezTo>
                                <a:cubicBezTo>
                                  <a:pt x="50" y="97"/>
                                  <a:pt x="50" y="97"/>
                                  <a:pt x="50" y="97"/>
                                </a:cubicBezTo>
                                <a:lnTo>
                                  <a:pt x="50" y="9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5" name="Freeform 233"/>
                        <wps:cNvSpPr>
                          <a:spLocks noEditPoints="1"/>
                        </wps:cNvSpPr>
                        <wps:spPr bwMode="auto">
                          <a:xfrm>
                            <a:off x="2149475" y="2011045"/>
                            <a:ext cx="7620" cy="63500"/>
                          </a:xfrm>
                          <a:custGeom>
                            <a:avLst/>
                            <a:gdLst>
                              <a:gd name="T0" fmla="*/ 10 w 11"/>
                              <a:gd name="T1" fmla="*/ 92 h 94"/>
                              <a:gd name="T2" fmla="*/ 10 w 11"/>
                              <a:gd name="T3" fmla="*/ 92 h 94"/>
                              <a:gd name="T4" fmla="*/ 9 w 11"/>
                              <a:gd name="T5" fmla="*/ 93 h 94"/>
                              <a:gd name="T6" fmla="*/ 9 w 11"/>
                              <a:gd name="T7" fmla="*/ 94 h 94"/>
                              <a:gd name="T8" fmla="*/ 7 w 11"/>
                              <a:gd name="T9" fmla="*/ 94 h 94"/>
                              <a:gd name="T10" fmla="*/ 5 w 11"/>
                              <a:gd name="T11" fmla="*/ 94 h 94"/>
                              <a:gd name="T12" fmla="*/ 3 w 11"/>
                              <a:gd name="T13" fmla="*/ 94 h 94"/>
                              <a:gd name="T14" fmla="*/ 2 w 11"/>
                              <a:gd name="T15" fmla="*/ 94 h 94"/>
                              <a:gd name="T16" fmla="*/ 1 w 11"/>
                              <a:gd name="T17" fmla="*/ 93 h 94"/>
                              <a:gd name="T18" fmla="*/ 1 w 11"/>
                              <a:gd name="T19" fmla="*/ 92 h 94"/>
                              <a:gd name="T20" fmla="*/ 1 w 11"/>
                              <a:gd name="T21" fmla="*/ 28 h 94"/>
                              <a:gd name="T22" fmla="*/ 1 w 11"/>
                              <a:gd name="T23" fmla="*/ 27 h 94"/>
                              <a:gd name="T24" fmla="*/ 2 w 11"/>
                              <a:gd name="T25" fmla="*/ 27 h 94"/>
                              <a:gd name="T26" fmla="*/ 3 w 11"/>
                              <a:gd name="T27" fmla="*/ 26 h 94"/>
                              <a:gd name="T28" fmla="*/ 5 w 11"/>
                              <a:gd name="T29" fmla="*/ 26 h 94"/>
                              <a:gd name="T30" fmla="*/ 7 w 11"/>
                              <a:gd name="T31" fmla="*/ 26 h 94"/>
                              <a:gd name="T32" fmla="*/ 9 w 11"/>
                              <a:gd name="T33" fmla="*/ 27 h 94"/>
                              <a:gd name="T34" fmla="*/ 9 w 11"/>
                              <a:gd name="T35" fmla="*/ 27 h 94"/>
                              <a:gd name="T36" fmla="*/ 10 w 11"/>
                              <a:gd name="T37" fmla="*/ 28 h 94"/>
                              <a:gd name="T38" fmla="*/ 10 w 11"/>
                              <a:gd name="T39" fmla="*/ 92 h 94"/>
                              <a:gd name="T40" fmla="*/ 11 w 11"/>
                              <a:gd name="T41" fmla="*/ 6 h 94"/>
                              <a:gd name="T42" fmla="*/ 11 w 11"/>
                              <a:gd name="T43" fmla="*/ 6 h 94"/>
                              <a:gd name="T44" fmla="*/ 10 w 11"/>
                              <a:gd name="T45" fmla="*/ 11 h 94"/>
                              <a:gd name="T46" fmla="*/ 5 w 11"/>
                              <a:gd name="T47" fmla="*/ 12 h 94"/>
                              <a:gd name="T48" fmla="*/ 1 w 11"/>
                              <a:gd name="T49" fmla="*/ 11 h 94"/>
                              <a:gd name="T50" fmla="*/ 0 w 11"/>
                              <a:gd name="T51" fmla="*/ 6 h 94"/>
                              <a:gd name="T52" fmla="*/ 1 w 11"/>
                              <a:gd name="T53" fmla="*/ 2 h 94"/>
                              <a:gd name="T54" fmla="*/ 5 w 11"/>
                              <a:gd name="T55" fmla="*/ 0 h 94"/>
                              <a:gd name="T56" fmla="*/ 10 w 11"/>
                              <a:gd name="T57" fmla="*/ 2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3"/>
                                  <a:pt x="10" y="93"/>
                                  <a:pt x="9" y="93"/>
                                </a:cubicBezTo>
                                <a:cubicBezTo>
                                  <a:pt x="9" y="94"/>
                                  <a:pt x="9" y="94"/>
                                  <a:pt x="9" y="94"/>
                                </a:cubicBezTo>
                                <a:cubicBezTo>
                                  <a:pt x="8" y="94"/>
                                  <a:pt x="8" y="94"/>
                                  <a:pt x="7" y="94"/>
                                </a:cubicBezTo>
                                <a:cubicBezTo>
                                  <a:pt x="7" y="94"/>
                                  <a:pt x="6" y="94"/>
                                  <a:pt x="5" y="94"/>
                                </a:cubicBezTo>
                                <a:cubicBezTo>
                                  <a:pt x="5" y="94"/>
                                  <a:pt x="4" y="94"/>
                                  <a:pt x="3" y="94"/>
                                </a:cubicBezTo>
                                <a:cubicBezTo>
                                  <a:pt x="3" y="94"/>
                                  <a:pt x="2" y="94"/>
                                  <a:pt x="2" y="94"/>
                                </a:cubicBezTo>
                                <a:cubicBezTo>
                                  <a:pt x="2" y="94"/>
                                  <a:pt x="1" y="94"/>
                                  <a:pt x="1" y="93"/>
                                </a:cubicBezTo>
                                <a:cubicBezTo>
                                  <a:pt x="1" y="93"/>
                                  <a:pt x="1" y="93"/>
                                  <a:pt x="1" y="92"/>
                                </a:cubicBezTo>
                                <a:lnTo>
                                  <a:pt x="1" y="28"/>
                                </a:lnTo>
                                <a:cubicBezTo>
                                  <a:pt x="1" y="28"/>
                                  <a:pt x="1" y="27"/>
                                  <a:pt x="1" y="27"/>
                                </a:cubicBezTo>
                                <a:cubicBezTo>
                                  <a:pt x="1" y="27"/>
                                  <a:pt x="2" y="27"/>
                                  <a:pt x="2" y="27"/>
                                </a:cubicBezTo>
                                <a:cubicBezTo>
                                  <a:pt x="2" y="26"/>
                                  <a:pt x="3" y="26"/>
                                  <a:pt x="3" y="26"/>
                                </a:cubicBezTo>
                                <a:cubicBezTo>
                                  <a:pt x="4" y="26"/>
                                  <a:pt x="5" y="26"/>
                                  <a:pt x="5" y="26"/>
                                </a:cubicBezTo>
                                <a:cubicBezTo>
                                  <a:pt x="6" y="26"/>
                                  <a:pt x="7" y="26"/>
                                  <a:pt x="7" y="26"/>
                                </a:cubicBezTo>
                                <a:cubicBezTo>
                                  <a:pt x="8" y="26"/>
                                  <a:pt x="8" y="26"/>
                                  <a:pt x="9" y="27"/>
                                </a:cubicBezTo>
                                <a:cubicBezTo>
                                  <a:pt x="9" y="27"/>
                                  <a:pt x="9" y="27"/>
                                  <a:pt x="9" y="27"/>
                                </a:cubicBezTo>
                                <a:cubicBezTo>
                                  <a:pt x="10" y="27"/>
                                  <a:pt x="10" y="28"/>
                                  <a:pt x="10" y="28"/>
                                </a:cubicBezTo>
                                <a:lnTo>
                                  <a:pt x="10" y="92"/>
                                </a:lnTo>
                                <a:close/>
                                <a:moveTo>
                                  <a:pt x="11" y="6"/>
                                </a:moveTo>
                                <a:lnTo>
                                  <a:pt x="11" y="6"/>
                                </a:lnTo>
                                <a:cubicBezTo>
                                  <a:pt x="11" y="8"/>
                                  <a:pt x="10" y="10"/>
                                  <a:pt x="10" y="11"/>
                                </a:cubicBezTo>
                                <a:cubicBezTo>
                                  <a:pt x="9" y="12"/>
                                  <a:pt x="7" y="12"/>
                                  <a:pt x="5" y="12"/>
                                </a:cubicBezTo>
                                <a:cubicBezTo>
                                  <a:pt x="3" y="12"/>
                                  <a:pt x="2" y="12"/>
                                  <a:pt x="1" y="11"/>
                                </a:cubicBezTo>
                                <a:cubicBezTo>
                                  <a:pt x="0" y="10"/>
                                  <a:pt x="0" y="9"/>
                                  <a:pt x="0" y="6"/>
                                </a:cubicBezTo>
                                <a:cubicBezTo>
                                  <a:pt x="0" y="4"/>
                                  <a:pt x="0" y="2"/>
                                  <a:pt x="1" y="2"/>
                                </a:cubicBezTo>
                                <a:cubicBezTo>
                                  <a:pt x="2" y="1"/>
                                  <a:pt x="3" y="0"/>
                                  <a:pt x="5" y="0"/>
                                </a:cubicBezTo>
                                <a:cubicBezTo>
                                  <a:pt x="7" y="0"/>
                                  <a:pt x="9" y="1"/>
                                  <a:pt x="10" y="2"/>
                                </a:cubicBezTo>
                                <a:cubicBezTo>
                                  <a:pt x="10" y="2"/>
                                  <a:pt x="11" y="4"/>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6" name="Freeform 234"/>
                        <wps:cNvSpPr>
                          <a:spLocks/>
                        </wps:cNvSpPr>
                        <wps:spPr bwMode="auto">
                          <a:xfrm>
                            <a:off x="2172970" y="2028190"/>
                            <a:ext cx="34925" cy="46355"/>
                          </a:xfrm>
                          <a:custGeom>
                            <a:avLst/>
                            <a:gdLst>
                              <a:gd name="T0" fmla="*/ 52 w 52"/>
                              <a:gd name="T1" fmla="*/ 67 h 69"/>
                              <a:gd name="T2" fmla="*/ 52 w 52"/>
                              <a:gd name="T3" fmla="*/ 67 h 69"/>
                              <a:gd name="T4" fmla="*/ 52 w 52"/>
                              <a:gd name="T5" fmla="*/ 68 h 69"/>
                              <a:gd name="T6" fmla="*/ 51 w 52"/>
                              <a:gd name="T7" fmla="*/ 69 h 69"/>
                              <a:gd name="T8" fmla="*/ 50 w 52"/>
                              <a:gd name="T9" fmla="*/ 69 h 69"/>
                              <a:gd name="T10" fmla="*/ 48 w 52"/>
                              <a:gd name="T11" fmla="*/ 69 h 69"/>
                              <a:gd name="T12" fmla="*/ 46 w 52"/>
                              <a:gd name="T13" fmla="*/ 69 h 69"/>
                              <a:gd name="T14" fmla="*/ 45 w 52"/>
                              <a:gd name="T15" fmla="*/ 69 h 69"/>
                              <a:gd name="T16" fmla="*/ 44 w 52"/>
                              <a:gd name="T17" fmla="*/ 68 h 69"/>
                              <a:gd name="T18" fmla="*/ 44 w 52"/>
                              <a:gd name="T19" fmla="*/ 67 h 69"/>
                              <a:gd name="T20" fmla="*/ 44 w 52"/>
                              <a:gd name="T21" fmla="*/ 29 h 69"/>
                              <a:gd name="T22" fmla="*/ 43 w 52"/>
                              <a:gd name="T23" fmla="*/ 19 h 69"/>
                              <a:gd name="T24" fmla="*/ 40 w 52"/>
                              <a:gd name="T25" fmla="*/ 13 h 69"/>
                              <a:gd name="T26" fmla="*/ 35 w 52"/>
                              <a:gd name="T27" fmla="*/ 9 h 69"/>
                              <a:gd name="T28" fmla="*/ 29 w 52"/>
                              <a:gd name="T29" fmla="*/ 7 h 69"/>
                              <a:gd name="T30" fmla="*/ 19 w 52"/>
                              <a:gd name="T31" fmla="*/ 11 h 69"/>
                              <a:gd name="T32" fmla="*/ 9 w 52"/>
                              <a:gd name="T33" fmla="*/ 21 h 69"/>
                              <a:gd name="T34" fmla="*/ 9 w 52"/>
                              <a:gd name="T35" fmla="*/ 67 h 69"/>
                              <a:gd name="T36" fmla="*/ 8 w 52"/>
                              <a:gd name="T37" fmla="*/ 68 h 69"/>
                              <a:gd name="T38" fmla="*/ 8 w 52"/>
                              <a:gd name="T39" fmla="*/ 69 h 69"/>
                              <a:gd name="T40" fmla="*/ 6 w 52"/>
                              <a:gd name="T41" fmla="*/ 69 h 69"/>
                              <a:gd name="T42" fmla="*/ 4 w 52"/>
                              <a:gd name="T43" fmla="*/ 69 h 69"/>
                              <a:gd name="T44" fmla="*/ 2 w 52"/>
                              <a:gd name="T45" fmla="*/ 69 h 69"/>
                              <a:gd name="T46" fmla="*/ 1 w 52"/>
                              <a:gd name="T47" fmla="*/ 69 h 69"/>
                              <a:gd name="T48" fmla="*/ 0 w 52"/>
                              <a:gd name="T49" fmla="*/ 68 h 69"/>
                              <a:gd name="T50" fmla="*/ 0 w 52"/>
                              <a:gd name="T51" fmla="*/ 67 h 69"/>
                              <a:gd name="T52" fmla="*/ 0 w 52"/>
                              <a:gd name="T53" fmla="*/ 3 h 69"/>
                              <a:gd name="T54" fmla="*/ 0 w 52"/>
                              <a:gd name="T55" fmla="*/ 2 h 69"/>
                              <a:gd name="T56" fmla="*/ 1 w 52"/>
                              <a:gd name="T57" fmla="*/ 2 h 69"/>
                              <a:gd name="T58" fmla="*/ 2 w 52"/>
                              <a:gd name="T59" fmla="*/ 1 h 69"/>
                              <a:gd name="T60" fmla="*/ 4 w 52"/>
                              <a:gd name="T61" fmla="*/ 1 h 69"/>
                              <a:gd name="T62" fmla="*/ 6 w 52"/>
                              <a:gd name="T63" fmla="*/ 1 h 69"/>
                              <a:gd name="T64" fmla="*/ 7 w 52"/>
                              <a:gd name="T65" fmla="*/ 2 h 69"/>
                              <a:gd name="T66" fmla="*/ 8 w 52"/>
                              <a:gd name="T67" fmla="*/ 2 h 69"/>
                              <a:gd name="T68" fmla="*/ 8 w 52"/>
                              <a:gd name="T69" fmla="*/ 3 h 69"/>
                              <a:gd name="T70" fmla="*/ 8 w 52"/>
                              <a:gd name="T71" fmla="*/ 12 h 69"/>
                              <a:gd name="T72" fmla="*/ 19 w 52"/>
                              <a:gd name="T73" fmla="*/ 3 h 69"/>
                              <a:gd name="T74" fmla="*/ 30 w 52"/>
                              <a:gd name="T75" fmla="*/ 0 h 69"/>
                              <a:gd name="T76" fmla="*/ 40 w 52"/>
                              <a:gd name="T77" fmla="*/ 2 h 69"/>
                              <a:gd name="T78" fmla="*/ 47 w 52"/>
                              <a:gd name="T79" fmla="*/ 8 h 69"/>
                              <a:gd name="T80" fmla="*/ 51 w 52"/>
                              <a:gd name="T81" fmla="*/ 17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8"/>
                                  <a:pt x="52" y="68"/>
                                  <a:pt x="52" y="68"/>
                                </a:cubicBezTo>
                                <a:cubicBezTo>
                                  <a:pt x="52" y="69"/>
                                  <a:pt x="52" y="69"/>
                                  <a:pt x="51" y="69"/>
                                </a:cubicBezTo>
                                <a:cubicBezTo>
                                  <a:pt x="51" y="69"/>
                                  <a:pt x="51" y="69"/>
                                  <a:pt x="50" y="69"/>
                                </a:cubicBezTo>
                                <a:cubicBezTo>
                                  <a:pt x="50" y="69"/>
                                  <a:pt x="49" y="69"/>
                                  <a:pt x="48" y="69"/>
                                </a:cubicBezTo>
                                <a:cubicBezTo>
                                  <a:pt x="47" y="69"/>
                                  <a:pt x="47" y="69"/>
                                  <a:pt x="46" y="69"/>
                                </a:cubicBezTo>
                                <a:cubicBezTo>
                                  <a:pt x="46" y="69"/>
                                  <a:pt x="45" y="69"/>
                                  <a:pt x="45" y="69"/>
                                </a:cubicBezTo>
                                <a:cubicBezTo>
                                  <a:pt x="44" y="69"/>
                                  <a:pt x="44" y="69"/>
                                  <a:pt x="44" y="68"/>
                                </a:cubicBezTo>
                                <a:cubicBezTo>
                                  <a:pt x="44" y="68"/>
                                  <a:pt x="44" y="68"/>
                                  <a:pt x="44" y="67"/>
                                </a:cubicBezTo>
                                <a:lnTo>
                                  <a:pt x="44" y="29"/>
                                </a:lnTo>
                                <a:cubicBezTo>
                                  <a:pt x="44" y="25"/>
                                  <a:pt x="44" y="22"/>
                                  <a:pt x="43" y="19"/>
                                </a:cubicBezTo>
                                <a:cubicBezTo>
                                  <a:pt x="42" y="17"/>
                                  <a:pt x="41" y="15"/>
                                  <a:pt x="40" y="13"/>
                                </a:cubicBezTo>
                                <a:cubicBezTo>
                                  <a:pt x="39" y="11"/>
                                  <a:pt x="37" y="10"/>
                                  <a:pt x="35" y="9"/>
                                </a:cubicBezTo>
                                <a:cubicBezTo>
                                  <a:pt x="33" y="8"/>
                                  <a:pt x="31" y="7"/>
                                  <a:pt x="29" y="7"/>
                                </a:cubicBezTo>
                                <a:cubicBezTo>
                                  <a:pt x="25" y="7"/>
                                  <a:pt x="22" y="9"/>
                                  <a:pt x="19" y="11"/>
                                </a:cubicBezTo>
                                <a:cubicBezTo>
                                  <a:pt x="16" y="13"/>
                                  <a:pt x="12" y="17"/>
                                  <a:pt x="9" y="21"/>
                                </a:cubicBezTo>
                                <a:lnTo>
                                  <a:pt x="9" y="67"/>
                                </a:lnTo>
                                <a:cubicBezTo>
                                  <a:pt x="9" y="68"/>
                                  <a:pt x="8" y="68"/>
                                  <a:pt x="8" y="68"/>
                                </a:cubicBezTo>
                                <a:cubicBezTo>
                                  <a:pt x="8" y="69"/>
                                  <a:pt x="8" y="69"/>
                                  <a:pt x="8" y="69"/>
                                </a:cubicBezTo>
                                <a:cubicBezTo>
                                  <a:pt x="7" y="69"/>
                                  <a:pt x="7" y="69"/>
                                  <a:pt x="6" y="69"/>
                                </a:cubicBezTo>
                                <a:cubicBezTo>
                                  <a:pt x="6" y="69"/>
                                  <a:pt x="5" y="69"/>
                                  <a:pt x="4" y="69"/>
                                </a:cubicBezTo>
                                <a:cubicBezTo>
                                  <a:pt x="3" y="69"/>
                                  <a:pt x="3" y="69"/>
                                  <a:pt x="2" y="69"/>
                                </a:cubicBezTo>
                                <a:cubicBezTo>
                                  <a:pt x="2" y="69"/>
                                  <a:pt x="1" y="69"/>
                                  <a:pt x="1" y="69"/>
                                </a:cubicBezTo>
                                <a:cubicBezTo>
                                  <a:pt x="1" y="69"/>
                                  <a:pt x="0" y="69"/>
                                  <a:pt x="0" y="68"/>
                                </a:cubicBezTo>
                                <a:cubicBezTo>
                                  <a:pt x="0" y="68"/>
                                  <a:pt x="0" y="68"/>
                                  <a:pt x="0" y="67"/>
                                </a:cubicBezTo>
                                <a:lnTo>
                                  <a:pt x="0" y="3"/>
                                </a:lnTo>
                                <a:cubicBezTo>
                                  <a:pt x="0" y="3"/>
                                  <a:pt x="0" y="2"/>
                                  <a:pt x="0" y="2"/>
                                </a:cubicBezTo>
                                <a:cubicBezTo>
                                  <a:pt x="0" y="2"/>
                                  <a:pt x="1" y="2"/>
                                  <a:pt x="1" y="2"/>
                                </a:cubicBezTo>
                                <a:cubicBezTo>
                                  <a:pt x="1" y="1"/>
                                  <a:pt x="2" y="1"/>
                                  <a:pt x="2" y="1"/>
                                </a:cubicBezTo>
                                <a:cubicBezTo>
                                  <a:pt x="3" y="1"/>
                                  <a:pt x="3" y="1"/>
                                  <a:pt x="4" y="1"/>
                                </a:cubicBezTo>
                                <a:cubicBezTo>
                                  <a:pt x="5" y="1"/>
                                  <a:pt x="6" y="1"/>
                                  <a:pt x="6" y="1"/>
                                </a:cubicBezTo>
                                <a:cubicBezTo>
                                  <a:pt x="7" y="1"/>
                                  <a:pt x="7" y="1"/>
                                  <a:pt x="7" y="2"/>
                                </a:cubicBezTo>
                                <a:cubicBezTo>
                                  <a:pt x="8" y="2"/>
                                  <a:pt x="8" y="2"/>
                                  <a:pt x="8" y="2"/>
                                </a:cubicBezTo>
                                <a:cubicBezTo>
                                  <a:pt x="8" y="2"/>
                                  <a:pt x="8" y="3"/>
                                  <a:pt x="8" y="3"/>
                                </a:cubicBezTo>
                                <a:lnTo>
                                  <a:pt x="8" y="12"/>
                                </a:lnTo>
                                <a:cubicBezTo>
                                  <a:pt x="12" y="8"/>
                                  <a:pt x="15" y="5"/>
                                  <a:pt x="19" y="3"/>
                                </a:cubicBezTo>
                                <a:cubicBezTo>
                                  <a:pt x="23" y="1"/>
                                  <a:pt x="26" y="0"/>
                                  <a:pt x="30" y="0"/>
                                </a:cubicBezTo>
                                <a:cubicBezTo>
                                  <a:pt x="34" y="0"/>
                                  <a:pt x="37" y="1"/>
                                  <a:pt x="40" y="2"/>
                                </a:cubicBezTo>
                                <a:cubicBezTo>
                                  <a:pt x="43" y="4"/>
                                  <a:pt x="46" y="6"/>
                                  <a:pt x="47" y="8"/>
                                </a:cubicBezTo>
                                <a:cubicBezTo>
                                  <a:pt x="49" y="11"/>
                                  <a:pt x="50" y="13"/>
                                  <a:pt x="51" y="17"/>
                                </a:cubicBezTo>
                                <a:cubicBezTo>
                                  <a:pt x="52" y="20"/>
                                  <a:pt x="52" y="24"/>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7" name="Freeform 235"/>
                        <wps:cNvSpPr>
                          <a:spLocks/>
                        </wps:cNvSpPr>
                        <wps:spPr bwMode="auto">
                          <a:xfrm>
                            <a:off x="2221230" y="2065020"/>
                            <a:ext cx="13335" cy="23495"/>
                          </a:xfrm>
                          <a:custGeom>
                            <a:avLst/>
                            <a:gdLst>
                              <a:gd name="T0" fmla="*/ 20 w 20"/>
                              <a:gd name="T1" fmla="*/ 5 h 35"/>
                              <a:gd name="T2" fmla="*/ 20 w 20"/>
                              <a:gd name="T3" fmla="*/ 5 h 35"/>
                              <a:gd name="T4" fmla="*/ 20 w 20"/>
                              <a:gd name="T5" fmla="*/ 9 h 35"/>
                              <a:gd name="T6" fmla="*/ 19 w 20"/>
                              <a:gd name="T7" fmla="*/ 12 h 35"/>
                              <a:gd name="T8" fmla="*/ 18 w 20"/>
                              <a:gd name="T9" fmla="*/ 15 h 35"/>
                              <a:gd name="T10" fmla="*/ 17 w 20"/>
                              <a:gd name="T11" fmla="*/ 18 h 35"/>
                              <a:gd name="T12" fmla="*/ 7 w 20"/>
                              <a:gd name="T13" fmla="*/ 33 h 35"/>
                              <a:gd name="T14" fmla="*/ 6 w 20"/>
                              <a:gd name="T15" fmla="*/ 34 h 35"/>
                              <a:gd name="T16" fmla="*/ 5 w 20"/>
                              <a:gd name="T17" fmla="*/ 34 h 35"/>
                              <a:gd name="T18" fmla="*/ 4 w 20"/>
                              <a:gd name="T19" fmla="*/ 34 h 35"/>
                              <a:gd name="T20" fmla="*/ 2 w 20"/>
                              <a:gd name="T21" fmla="*/ 35 h 35"/>
                              <a:gd name="T22" fmla="*/ 1 w 20"/>
                              <a:gd name="T23" fmla="*/ 34 h 35"/>
                              <a:gd name="T24" fmla="*/ 0 w 20"/>
                              <a:gd name="T25" fmla="*/ 34 h 35"/>
                              <a:gd name="T26" fmla="*/ 0 w 20"/>
                              <a:gd name="T27" fmla="*/ 34 h 35"/>
                              <a:gd name="T28" fmla="*/ 0 w 20"/>
                              <a:gd name="T29" fmla="*/ 33 h 35"/>
                              <a:gd name="T30" fmla="*/ 10 w 20"/>
                              <a:gd name="T31" fmla="*/ 13 h 35"/>
                              <a:gd name="T32" fmla="*/ 10 w 20"/>
                              <a:gd name="T33" fmla="*/ 5 h 35"/>
                              <a:gd name="T34" fmla="*/ 10 w 20"/>
                              <a:gd name="T35" fmla="*/ 3 h 35"/>
                              <a:gd name="T36" fmla="*/ 11 w 20"/>
                              <a:gd name="T37" fmla="*/ 1 h 35"/>
                              <a:gd name="T38" fmla="*/ 13 w 20"/>
                              <a:gd name="T39" fmla="*/ 1 h 35"/>
                              <a:gd name="T40" fmla="*/ 15 w 20"/>
                              <a:gd name="T41" fmla="*/ 0 h 35"/>
                              <a:gd name="T42" fmla="*/ 17 w 20"/>
                              <a:gd name="T43" fmla="*/ 1 h 35"/>
                              <a:gd name="T44" fmla="*/ 19 w 20"/>
                              <a:gd name="T45" fmla="*/ 1 h 35"/>
                              <a:gd name="T46" fmla="*/ 20 w 20"/>
                              <a:gd name="T47" fmla="*/ 3 h 35"/>
                              <a:gd name="T48" fmla="*/ 20 w 20"/>
                              <a:gd name="T49" fmla="*/ 5 h 35"/>
                              <a:gd name="T50" fmla="*/ 20 w 20"/>
                              <a:gd name="T51" fmla="*/ 5 h 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0" h="35">
                                <a:moveTo>
                                  <a:pt x="20" y="5"/>
                                </a:moveTo>
                                <a:lnTo>
                                  <a:pt x="20" y="5"/>
                                </a:lnTo>
                                <a:cubicBezTo>
                                  <a:pt x="20" y="7"/>
                                  <a:pt x="20" y="8"/>
                                  <a:pt x="20" y="9"/>
                                </a:cubicBezTo>
                                <a:cubicBezTo>
                                  <a:pt x="20" y="10"/>
                                  <a:pt x="20" y="11"/>
                                  <a:pt x="19" y="12"/>
                                </a:cubicBezTo>
                                <a:cubicBezTo>
                                  <a:pt x="19" y="13"/>
                                  <a:pt x="19" y="14"/>
                                  <a:pt x="18" y="15"/>
                                </a:cubicBezTo>
                                <a:cubicBezTo>
                                  <a:pt x="18" y="16"/>
                                  <a:pt x="17" y="17"/>
                                  <a:pt x="17" y="18"/>
                                </a:cubicBezTo>
                                <a:lnTo>
                                  <a:pt x="7" y="33"/>
                                </a:lnTo>
                                <a:cubicBezTo>
                                  <a:pt x="6" y="33"/>
                                  <a:pt x="6" y="33"/>
                                  <a:pt x="6" y="34"/>
                                </a:cubicBezTo>
                                <a:cubicBezTo>
                                  <a:pt x="6" y="34"/>
                                  <a:pt x="5" y="34"/>
                                  <a:pt x="5" y="34"/>
                                </a:cubicBezTo>
                                <a:cubicBezTo>
                                  <a:pt x="5" y="34"/>
                                  <a:pt x="4" y="34"/>
                                  <a:pt x="4" y="34"/>
                                </a:cubicBezTo>
                                <a:cubicBezTo>
                                  <a:pt x="3" y="34"/>
                                  <a:pt x="3" y="35"/>
                                  <a:pt x="2" y="35"/>
                                </a:cubicBezTo>
                                <a:cubicBezTo>
                                  <a:pt x="1" y="35"/>
                                  <a:pt x="1" y="34"/>
                                  <a:pt x="1" y="34"/>
                                </a:cubicBezTo>
                                <a:cubicBezTo>
                                  <a:pt x="0" y="34"/>
                                  <a:pt x="0" y="34"/>
                                  <a:pt x="0" y="34"/>
                                </a:cubicBezTo>
                                <a:cubicBezTo>
                                  <a:pt x="0" y="34"/>
                                  <a:pt x="0" y="34"/>
                                  <a:pt x="0" y="34"/>
                                </a:cubicBezTo>
                                <a:cubicBezTo>
                                  <a:pt x="0" y="33"/>
                                  <a:pt x="0" y="33"/>
                                  <a:pt x="0" y="33"/>
                                </a:cubicBezTo>
                                <a:lnTo>
                                  <a:pt x="10" y="13"/>
                                </a:lnTo>
                                <a:lnTo>
                                  <a:pt x="10" y="5"/>
                                </a:lnTo>
                                <a:cubicBezTo>
                                  <a:pt x="10" y="4"/>
                                  <a:pt x="10" y="3"/>
                                  <a:pt x="10" y="3"/>
                                </a:cubicBezTo>
                                <a:cubicBezTo>
                                  <a:pt x="10" y="2"/>
                                  <a:pt x="10" y="2"/>
                                  <a:pt x="11" y="1"/>
                                </a:cubicBezTo>
                                <a:cubicBezTo>
                                  <a:pt x="11" y="1"/>
                                  <a:pt x="12" y="1"/>
                                  <a:pt x="13" y="1"/>
                                </a:cubicBezTo>
                                <a:cubicBezTo>
                                  <a:pt x="13" y="0"/>
                                  <a:pt x="14" y="0"/>
                                  <a:pt x="15" y="0"/>
                                </a:cubicBezTo>
                                <a:cubicBezTo>
                                  <a:pt x="16" y="0"/>
                                  <a:pt x="17" y="0"/>
                                  <a:pt x="17" y="1"/>
                                </a:cubicBezTo>
                                <a:cubicBezTo>
                                  <a:pt x="18" y="1"/>
                                  <a:pt x="19" y="1"/>
                                  <a:pt x="19" y="1"/>
                                </a:cubicBezTo>
                                <a:cubicBezTo>
                                  <a:pt x="19" y="2"/>
                                  <a:pt x="20" y="2"/>
                                  <a:pt x="20" y="3"/>
                                </a:cubicBezTo>
                                <a:cubicBezTo>
                                  <a:pt x="20" y="3"/>
                                  <a:pt x="20" y="4"/>
                                  <a:pt x="20" y="5"/>
                                </a:cubicBezTo>
                                <a:lnTo>
                                  <a:pt x="20"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8" name="Freeform 236"/>
                        <wps:cNvSpPr>
                          <a:spLocks/>
                        </wps:cNvSpPr>
                        <wps:spPr bwMode="auto">
                          <a:xfrm>
                            <a:off x="2271395" y="2028190"/>
                            <a:ext cx="29210" cy="46990"/>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60 h 70"/>
                              <a:gd name="T18" fmla="*/ 21 w 44"/>
                              <a:gd name="T19" fmla="*/ 63 h 70"/>
                              <a:gd name="T20" fmla="*/ 31 w 44"/>
                              <a:gd name="T21" fmla="*/ 60 h 70"/>
                              <a:gd name="T22" fmla="*/ 35 w 44"/>
                              <a:gd name="T23" fmla="*/ 51 h 70"/>
                              <a:gd name="T24" fmla="*/ 30 w 44"/>
                              <a:gd name="T25" fmla="*/ 42 h 70"/>
                              <a:gd name="T26" fmla="*/ 19 w 44"/>
                              <a:gd name="T27" fmla="*/ 37 h 70"/>
                              <a:gd name="T28" fmla="*/ 8 w 44"/>
                              <a:gd name="T29" fmla="*/ 31 h 70"/>
                              <a:gd name="T30" fmla="*/ 2 w 44"/>
                              <a:gd name="T31" fmla="*/ 18 h 70"/>
                              <a:gd name="T32" fmla="*/ 8 w 44"/>
                              <a:gd name="T33" fmla="*/ 6 h 70"/>
                              <a:gd name="T34" fmla="*/ 24 w 44"/>
                              <a:gd name="T35" fmla="*/ 0 h 70"/>
                              <a:gd name="T36" fmla="*/ 34 w 44"/>
                              <a:gd name="T37" fmla="*/ 2 h 70"/>
                              <a:gd name="T38" fmla="*/ 39 w 44"/>
                              <a:gd name="T39" fmla="*/ 4 h 70"/>
                              <a:gd name="T40" fmla="*/ 40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9"/>
                                </a:cubicBezTo>
                                <a:cubicBezTo>
                                  <a:pt x="41" y="61"/>
                                  <a:pt x="39" y="63"/>
                                  <a:pt x="37" y="65"/>
                                </a:cubicBezTo>
                                <a:cubicBezTo>
                                  <a:pt x="35" y="67"/>
                                  <a:pt x="33" y="68"/>
                                  <a:pt x="30" y="69"/>
                                </a:cubicBezTo>
                                <a:cubicBezTo>
                                  <a:pt x="27" y="70"/>
                                  <a:pt x="23" y="70"/>
                                  <a:pt x="20" y="70"/>
                                </a:cubicBezTo>
                                <a:cubicBezTo>
                                  <a:pt x="18" y="70"/>
                                  <a:pt x="16" y="70"/>
                                  <a:pt x="14" y="70"/>
                                </a:cubicBezTo>
                                <a:cubicBezTo>
                                  <a:pt x="12" y="69"/>
                                  <a:pt x="10" y="69"/>
                                  <a:pt x="8" y="68"/>
                                </a:cubicBezTo>
                                <a:cubicBezTo>
                                  <a:pt x="7" y="68"/>
                                  <a:pt x="5" y="67"/>
                                  <a:pt x="4" y="66"/>
                                </a:cubicBezTo>
                                <a:cubicBezTo>
                                  <a:pt x="3" y="66"/>
                                  <a:pt x="2" y="65"/>
                                  <a:pt x="2" y="65"/>
                                </a:cubicBezTo>
                                <a:cubicBezTo>
                                  <a:pt x="1" y="64"/>
                                  <a:pt x="1" y="64"/>
                                  <a:pt x="0" y="63"/>
                                </a:cubicBezTo>
                                <a:cubicBezTo>
                                  <a:pt x="0" y="62"/>
                                  <a:pt x="0" y="61"/>
                                  <a:pt x="0" y="60"/>
                                </a:cubicBezTo>
                                <a:cubicBezTo>
                                  <a:pt x="0" y="60"/>
                                  <a:pt x="0" y="59"/>
                                  <a:pt x="0" y="59"/>
                                </a:cubicBezTo>
                                <a:cubicBezTo>
                                  <a:pt x="0" y="58"/>
                                  <a:pt x="0" y="58"/>
                                  <a:pt x="1" y="57"/>
                                </a:cubicBezTo>
                                <a:cubicBezTo>
                                  <a:pt x="1" y="57"/>
                                  <a:pt x="1" y="57"/>
                                  <a:pt x="1" y="57"/>
                                </a:cubicBezTo>
                                <a:cubicBezTo>
                                  <a:pt x="1" y="56"/>
                                  <a:pt x="2" y="56"/>
                                  <a:pt x="2" y="56"/>
                                </a:cubicBezTo>
                                <a:cubicBezTo>
                                  <a:pt x="2" y="56"/>
                                  <a:pt x="3" y="57"/>
                                  <a:pt x="4" y="57"/>
                                </a:cubicBezTo>
                                <a:cubicBezTo>
                                  <a:pt x="5" y="58"/>
                                  <a:pt x="6" y="59"/>
                                  <a:pt x="8" y="60"/>
                                </a:cubicBezTo>
                                <a:cubicBezTo>
                                  <a:pt x="9" y="60"/>
                                  <a:pt x="11" y="61"/>
                                  <a:pt x="13" y="62"/>
                                </a:cubicBezTo>
                                <a:cubicBezTo>
                                  <a:pt x="15" y="62"/>
                                  <a:pt x="18" y="63"/>
                                  <a:pt x="21" y="63"/>
                                </a:cubicBezTo>
                                <a:cubicBezTo>
                                  <a:pt x="23" y="63"/>
                                  <a:pt x="25" y="62"/>
                                  <a:pt x="26" y="62"/>
                                </a:cubicBezTo>
                                <a:cubicBezTo>
                                  <a:pt x="28" y="62"/>
                                  <a:pt x="30" y="61"/>
                                  <a:pt x="31" y="60"/>
                                </a:cubicBezTo>
                                <a:cubicBezTo>
                                  <a:pt x="33" y="59"/>
                                  <a:pt x="34" y="58"/>
                                  <a:pt x="34" y="56"/>
                                </a:cubicBezTo>
                                <a:cubicBezTo>
                                  <a:pt x="35" y="55"/>
                                  <a:pt x="35" y="53"/>
                                  <a:pt x="35" y="51"/>
                                </a:cubicBezTo>
                                <a:cubicBezTo>
                                  <a:pt x="35" y="49"/>
                                  <a:pt x="35" y="47"/>
                                  <a:pt x="34" y="46"/>
                                </a:cubicBezTo>
                                <a:cubicBezTo>
                                  <a:pt x="33" y="45"/>
                                  <a:pt x="32" y="43"/>
                                  <a:pt x="30" y="42"/>
                                </a:cubicBezTo>
                                <a:cubicBezTo>
                                  <a:pt x="29" y="41"/>
                                  <a:pt x="27" y="40"/>
                                  <a:pt x="25" y="40"/>
                                </a:cubicBezTo>
                                <a:cubicBezTo>
                                  <a:pt x="23" y="39"/>
                                  <a:pt x="21" y="38"/>
                                  <a:pt x="19" y="37"/>
                                </a:cubicBezTo>
                                <a:cubicBezTo>
                                  <a:pt x="17" y="36"/>
                                  <a:pt x="15" y="35"/>
                                  <a:pt x="13" y="34"/>
                                </a:cubicBezTo>
                                <a:cubicBezTo>
                                  <a:pt x="11" y="33"/>
                                  <a:pt x="9" y="32"/>
                                  <a:pt x="8" y="31"/>
                                </a:cubicBezTo>
                                <a:cubicBezTo>
                                  <a:pt x="6" y="29"/>
                                  <a:pt x="5" y="28"/>
                                  <a:pt x="4" y="26"/>
                                </a:cubicBezTo>
                                <a:cubicBezTo>
                                  <a:pt x="3" y="24"/>
                                  <a:pt x="2" y="21"/>
                                  <a:pt x="2" y="18"/>
                                </a:cubicBezTo>
                                <a:cubicBezTo>
                                  <a:pt x="2" y="16"/>
                                  <a:pt x="3" y="14"/>
                                  <a:pt x="4" y="12"/>
                                </a:cubicBezTo>
                                <a:cubicBezTo>
                                  <a:pt x="5" y="10"/>
                                  <a:pt x="6" y="8"/>
                                  <a:pt x="8" y="6"/>
                                </a:cubicBezTo>
                                <a:cubicBezTo>
                                  <a:pt x="9" y="4"/>
                                  <a:pt x="12" y="3"/>
                                  <a:pt x="14" y="2"/>
                                </a:cubicBezTo>
                                <a:cubicBezTo>
                                  <a:pt x="17" y="1"/>
                                  <a:pt x="21" y="0"/>
                                  <a:pt x="24" y="0"/>
                                </a:cubicBezTo>
                                <a:cubicBezTo>
                                  <a:pt x="26" y="0"/>
                                  <a:pt x="28" y="0"/>
                                  <a:pt x="29" y="1"/>
                                </a:cubicBezTo>
                                <a:cubicBezTo>
                                  <a:pt x="31" y="1"/>
                                  <a:pt x="32" y="1"/>
                                  <a:pt x="34" y="2"/>
                                </a:cubicBezTo>
                                <a:cubicBezTo>
                                  <a:pt x="35" y="2"/>
                                  <a:pt x="36" y="3"/>
                                  <a:pt x="37" y="3"/>
                                </a:cubicBezTo>
                                <a:cubicBezTo>
                                  <a:pt x="38" y="4"/>
                                  <a:pt x="39" y="4"/>
                                  <a:pt x="39" y="4"/>
                                </a:cubicBezTo>
                                <a:cubicBezTo>
                                  <a:pt x="40" y="5"/>
                                  <a:pt x="40" y="5"/>
                                  <a:pt x="40" y="5"/>
                                </a:cubicBezTo>
                                <a:cubicBezTo>
                                  <a:pt x="40" y="6"/>
                                  <a:pt x="40" y="6"/>
                                  <a:pt x="40" y="6"/>
                                </a:cubicBezTo>
                                <a:cubicBezTo>
                                  <a:pt x="40" y="7"/>
                                  <a:pt x="41" y="7"/>
                                  <a:pt x="41" y="7"/>
                                </a:cubicBezTo>
                                <a:cubicBezTo>
                                  <a:pt x="41" y="8"/>
                                  <a:pt x="41" y="8"/>
                                  <a:pt x="41" y="9"/>
                                </a:cubicBezTo>
                                <a:cubicBezTo>
                                  <a:pt x="41" y="9"/>
                                  <a:pt x="41" y="10"/>
                                  <a:pt x="41" y="10"/>
                                </a:cubicBezTo>
                                <a:cubicBezTo>
                                  <a:pt x="40" y="11"/>
                                  <a:pt x="40" y="11"/>
                                  <a:pt x="40" y="11"/>
                                </a:cubicBezTo>
                                <a:cubicBezTo>
                                  <a:pt x="40" y="12"/>
                                  <a:pt x="40" y="12"/>
                                  <a:pt x="40" y="12"/>
                                </a:cubicBezTo>
                                <a:cubicBezTo>
                                  <a:pt x="39" y="12"/>
                                  <a:pt x="39" y="12"/>
                                  <a:pt x="39" y="12"/>
                                </a:cubicBezTo>
                                <a:cubicBezTo>
                                  <a:pt x="39" y="12"/>
                                  <a:pt x="38" y="12"/>
                                  <a:pt x="37" y="12"/>
                                </a:cubicBezTo>
                                <a:cubicBezTo>
                                  <a:pt x="36" y="11"/>
                                  <a:pt x="35" y="11"/>
                                  <a:pt x="34" y="10"/>
                                </a:cubicBezTo>
                                <a:cubicBezTo>
                                  <a:pt x="33" y="9"/>
                                  <a:pt x="32" y="9"/>
                                  <a:pt x="30" y="8"/>
                                </a:cubicBezTo>
                                <a:cubicBezTo>
                                  <a:pt x="28" y="8"/>
                                  <a:pt x="26" y="7"/>
                                  <a:pt x="24" y="7"/>
                                </a:cubicBezTo>
                                <a:cubicBezTo>
                                  <a:pt x="22" y="7"/>
                                  <a:pt x="20" y="8"/>
                                  <a:pt x="18" y="8"/>
                                </a:cubicBezTo>
                                <a:cubicBezTo>
                                  <a:pt x="16" y="9"/>
                                  <a:pt x="15" y="9"/>
                                  <a:pt x="14" y="10"/>
                                </a:cubicBezTo>
                                <a:cubicBezTo>
                                  <a:pt x="13" y="11"/>
                                  <a:pt x="12" y="13"/>
                                  <a:pt x="11" y="14"/>
                                </a:cubicBezTo>
                                <a:cubicBezTo>
                                  <a:pt x="11" y="15"/>
                                  <a:pt x="11" y="16"/>
                                  <a:pt x="11" y="18"/>
                                </a:cubicBezTo>
                                <a:cubicBezTo>
                                  <a:pt x="11" y="20"/>
                                  <a:pt x="11" y="22"/>
                                  <a:pt x="12" y="23"/>
                                </a:cubicBezTo>
                                <a:cubicBezTo>
                                  <a:pt x="13" y="25"/>
                                  <a:pt x="14" y="26"/>
                                  <a:pt x="16" y="27"/>
                                </a:cubicBezTo>
                                <a:cubicBezTo>
                                  <a:pt x="17" y="28"/>
                                  <a:pt x="19" y="29"/>
                                  <a:pt x="21" y="30"/>
                                </a:cubicBezTo>
                                <a:cubicBezTo>
                                  <a:pt x="23" y="31"/>
                                  <a:pt x="25" y="31"/>
                                  <a:pt x="27" y="32"/>
                                </a:cubicBezTo>
                                <a:cubicBezTo>
                                  <a:pt x="29" y="33"/>
                                  <a:pt x="31" y="34"/>
                                  <a:pt x="33" y="35"/>
                                </a:cubicBezTo>
                                <a:cubicBezTo>
                                  <a:pt x="35" y="36"/>
                                  <a:pt x="37" y="37"/>
                                  <a:pt x="39" y="38"/>
                                </a:cubicBezTo>
                                <a:cubicBezTo>
                                  <a:pt x="40" y="40"/>
                                  <a:pt x="42" y="41"/>
                                  <a:pt x="42" y="43"/>
                                </a:cubicBezTo>
                                <a:cubicBezTo>
                                  <a:pt x="43" y="45"/>
                                  <a:pt x="44" y="48"/>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39" name="Freeform 237"/>
                        <wps:cNvSpPr>
                          <a:spLocks/>
                        </wps:cNvSpPr>
                        <wps:spPr bwMode="auto">
                          <a:xfrm>
                            <a:off x="2314575" y="2028825"/>
                            <a:ext cx="34925" cy="46355"/>
                          </a:xfrm>
                          <a:custGeom>
                            <a:avLst/>
                            <a:gdLst>
                              <a:gd name="T0" fmla="*/ 52 w 52"/>
                              <a:gd name="T1" fmla="*/ 66 h 69"/>
                              <a:gd name="T2" fmla="*/ 52 w 52"/>
                              <a:gd name="T3" fmla="*/ 66 h 69"/>
                              <a:gd name="T4" fmla="*/ 52 w 52"/>
                              <a:gd name="T5" fmla="*/ 67 h 69"/>
                              <a:gd name="T6" fmla="*/ 51 w 52"/>
                              <a:gd name="T7" fmla="*/ 68 h 69"/>
                              <a:gd name="T8" fmla="*/ 50 w 52"/>
                              <a:gd name="T9" fmla="*/ 68 h 69"/>
                              <a:gd name="T10" fmla="*/ 48 w 52"/>
                              <a:gd name="T11" fmla="*/ 68 h 69"/>
                              <a:gd name="T12" fmla="*/ 46 w 52"/>
                              <a:gd name="T13" fmla="*/ 68 h 69"/>
                              <a:gd name="T14" fmla="*/ 45 w 52"/>
                              <a:gd name="T15" fmla="*/ 68 h 69"/>
                              <a:gd name="T16" fmla="*/ 44 w 52"/>
                              <a:gd name="T17" fmla="*/ 67 h 69"/>
                              <a:gd name="T18" fmla="*/ 44 w 52"/>
                              <a:gd name="T19" fmla="*/ 66 h 69"/>
                              <a:gd name="T20" fmla="*/ 44 w 52"/>
                              <a:gd name="T21" fmla="*/ 57 h 69"/>
                              <a:gd name="T22" fmla="*/ 33 w 52"/>
                              <a:gd name="T23" fmla="*/ 66 h 69"/>
                              <a:gd name="T24" fmla="*/ 23 w 52"/>
                              <a:gd name="T25" fmla="*/ 69 h 69"/>
                              <a:gd name="T26" fmla="*/ 12 w 52"/>
                              <a:gd name="T27" fmla="*/ 67 h 69"/>
                              <a:gd name="T28" fmla="*/ 5 w 52"/>
                              <a:gd name="T29" fmla="*/ 61 h 69"/>
                              <a:gd name="T30" fmla="*/ 1 w 52"/>
                              <a:gd name="T31" fmla="*/ 53 h 69"/>
                              <a:gd name="T32" fmla="*/ 0 w 52"/>
                              <a:gd name="T33" fmla="*/ 41 h 69"/>
                              <a:gd name="T34" fmla="*/ 0 w 52"/>
                              <a:gd name="T35" fmla="*/ 2 h 69"/>
                              <a:gd name="T36" fmla="*/ 0 w 52"/>
                              <a:gd name="T37" fmla="*/ 1 h 69"/>
                              <a:gd name="T38" fmla="*/ 1 w 52"/>
                              <a:gd name="T39" fmla="*/ 1 h 69"/>
                              <a:gd name="T40" fmla="*/ 2 w 52"/>
                              <a:gd name="T41" fmla="*/ 0 h 69"/>
                              <a:gd name="T42" fmla="*/ 4 w 52"/>
                              <a:gd name="T43" fmla="*/ 0 h 69"/>
                              <a:gd name="T44" fmla="*/ 6 w 52"/>
                              <a:gd name="T45" fmla="*/ 0 h 69"/>
                              <a:gd name="T46" fmla="*/ 8 w 52"/>
                              <a:gd name="T47" fmla="*/ 1 h 69"/>
                              <a:gd name="T48" fmla="*/ 8 w 52"/>
                              <a:gd name="T49" fmla="*/ 1 h 69"/>
                              <a:gd name="T50" fmla="*/ 8 w 52"/>
                              <a:gd name="T51" fmla="*/ 2 h 69"/>
                              <a:gd name="T52" fmla="*/ 8 w 52"/>
                              <a:gd name="T53" fmla="*/ 40 h 69"/>
                              <a:gd name="T54" fmla="*/ 9 w 52"/>
                              <a:gd name="T55" fmla="*/ 50 h 69"/>
                              <a:gd name="T56" fmla="*/ 12 w 52"/>
                              <a:gd name="T57" fmla="*/ 56 h 69"/>
                              <a:gd name="T58" fmla="*/ 17 w 52"/>
                              <a:gd name="T59" fmla="*/ 61 h 69"/>
                              <a:gd name="T60" fmla="*/ 24 w 52"/>
                              <a:gd name="T61" fmla="*/ 62 h 69"/>
                              <a:gd name="T62" fmla="*/ 33 w 52"/>
                              <a:gd name="T63" fmla="*/ 58 h 69"/>
                              <a:gd name="T64" fmla="*/ 44 w 52"/>
                              <a:gd name="T65" fmla="*/ 48 h 69"/>
                              <a:gd name="T66" fmla="*/ 44 w 52"/>
                              <a:gd name="T67" fmla="*/ 2 h 69"/>
                              <a:gd name="T68" fmla="*/ 44 w 52"/>
                              <a:gd name="T69" fmla="*/ 1 h 69"/>
                              <a:gd name="T70" fmla="*/ 45 w 52"/>
                              <a:gd name="T71" fmla="*/ 1 h 69"/>
                              <a:gd name="T72" fmla="*/ 46 w 52"/>
                              <a:gd name="T73" fmla="*/ 0 h 69"/>
                              <a:gd name="T74" fmla="*/ 48 w 52"/>
                              <a:gd name="T75" fmla="*/ 0 h 69"/>
                              <a:gd name="T76" fmla="*/ 50 w 52"/>
                              <a:gd name="T77" fmla="*/ 0 h 69"/>
                              <a:gd name="T78" fmla="*/ 51 w 52"/>
                              <a:gd name="T79" fmla="*/ 1 h 69"/>
                              <a:gd name="T80" fmla="*/ 52 w 52"/>
                              <a:gd name="T81" fmla="*/ 1 h 69"/>
                              <a:gd name="T82" fmla="*/ 52 w 52"/>
                              <a:gd name="T83" fmla="*/ 2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7"/>
                                  <a:pt x="52" y="67"/>
                                  <a:pt x="52" y="67"/>
                                </a:cubicBezTo>
                                <a:cubicBezTo>
                                  <a:pt x="52" y="68"/>
                                  <a:pt x="52" y="68"/>
                                  <a:pt x="51" y="68"/>
                                </a:cubicBezTo>
                                <a:cubicBezTo>
                                  <a:pt x="51" y="68"/>
                                  <a:pt x="51" y="68"/>
                                  <a:pt x="50" y="68"/>
                                </a:cubicBezTo>
                                <a:cubicBezTo>
                                  <a:pt x="50" y="68"/>
                                  <a:pt x="49" y="68"/>
                                  <a:pt x="48" y="68"/>
                                </a:cubicBezTo>
                                <a:cubicBezTo>
                                  <a:pt x="47" y="68"/>
                                  <a:pt x="47" y="68"/>
                                  <a:pt x="46" y="68"/>
                                </a:cubicBezTo>
                                <a:cubicBezTo>
                                  <a:pt x="46" y="68"/>
                                  <a:pt x="45" y="68"/>
                                  <a:pt x="45" y="68"/>
                                </a:cubicBezTo>
                                <a:cubicBezTo>
                                  <a:pt x="45" y="68"/>
                                  <a:pt x="44" y="68"/>
                                  <a:pt x="44" y="67"/>
                                </a:cubicBezTo>
                                <a:cubicBezTo>
                                  <a:pt x="44" y="67"/>
                                  <a:pt x="44" y="67"/>
                                  <a:pt x="44" y="66"/>
                                </a:cubicBezTo>
                                <a:lnTo>
                                  <a:pt x="44" y="57"/>
                                </a:lnTo>
                                <a:cubicBezTo>
                                  <a:pt x="40" y="61"/>
                                  <a:pt x="37" y="64"/>
                                  <a:pt x="33" y="66"/>
                                </a:cubicBezTo>
                                <a:cubicBezTo>
                                  <a:pt x="30" y="68"/>
                                  <a:pt x="26" y="69"/>
                                  <a:pt x="23" y="69"/>
                                </a:cubicBezTo>
                                <a:cubicBezTo>
                                  <a:pt x="18" y="69"/>
                                  <a:pt x="15" y="68"/>
                                  <a:pt x="12" y="67"/>
                                </a:cubicBezTo>
                                <a:cubicBezTo>
                                  <a:pt x="9" y="66"/>
                                  <a:pt x="7" y="64"/>
                                  <a:pt x="5" y="61"/>
                                </a:cubicBezTo>
                                <a:cubicBezTo>
                                  <a:pt x="3" y="59"/>
                                  <a:pt x="2" y="56"/>
                                  <a:pt x="1" y="53"/>
                                </a:cubicBezTo>
                                <a:cubicBezTo>
                                  <a:pt x="0" y="49"/>
                                  <a:pt x="0" y="46"/>
                                  <a:pt x="0" y="41"/>
                                </a:cubicBezTo>
                                <a:lnTo>
                                  <a:pt x="0" y="2"/>
                                </a:lnTo>
                                <a:cubicBezTo>
                                  <a:pt x="0" y="2"/>
                                  <a:pt x="0" y="1"/>
                                  <a:pt x="0" y="1"/>
                                </a:cubicBezTo>
                                <a:cubicBezTo>
                                  <a:pt x="0" y="1"/>
                                  <a:pt x="1" y="1"/>
                                  <a:pt x="1" y="1"/>
                                </a:cubicBezTo>
                                <a:cubicBezTo>
                                  <a:pt x="1" y="0"/>
                                  <a:pt x="2" y="0"/>
                                  <a:pt x="2" y="0"/>
                                </a:cubicBezTo>
                                <a:cubicBezTo>
                                  <a:pt x="3" y="0"/>
                                  <a:pt x="3" y="0"/>
                                  <a:pt x="4" y="0"/>
                                </a:cubicBezTo>
                                <a:cubicBezTo>
                                  <a:pt x="5" y="0"/>
                                  <a:pt x="6" y="0"/>
                                  <a:pt x="6" y="0"/>
                                </a:cubicBezTo>
                                <a:cubicBezTo>
                                  <a:pt x="7" y="0"/>
                                  <a:pt x="7" y="0"/>
                                  <a:pt x="8" y="1"/>
                                </a:cubicBezTo>
                                <a:cubicBezTo>
                                  <a:pt x="8" y="1"/>
                                  <a:pt x="8" y="1"/>
                                  <a:pt x="8" y="1"/>
                                </a:cubicBezTo>
                                <a:cubicBezTo>
                                  <a:pt x="8" y="1"/>
                                  <a:pt x="8" y="2"/>
                                  <a:pt x="8" y="2"/>
                                </a:cubicBezTo>
                                <a:lnTo>
                                  <a:pt x="8" y="40"/>
                                </a:lnTo>
                                <a:cubicBezTo>
                                  <a:pt x="8" y="44"/>
                                  <a:pt x="9" y="47"/>
                                  <a:pt x="9" y="50"/>
                                </a:cubicBezTo>
                                <a:cubicBezTo>
                                  <a:pt x="10" y="52"/>
                                  <a:pt x="11" y="55"/>
                                  <a:pt x="12" y="56"/>
                                </a:cubicBezTo>
                                <a:cubicBezTo>
                                  <a:pt x="13" y="58"/>
                                  <a:pt x="15" y="60"/>
                                  <a:pt x="17" y="61"/>
                                </a:cubicBezTo>
                                <a:cubicBezTo>
                                  <a:pt x="19" y="61"/>
                                  <a:pt x="21" y="62"/>
                                  <a:pt x="24" y="62"/>
                                </a:cubicBezTo>
                                <a:cubicBezTo>
                                  <a:pt x="27" y="62"/>
                                  <a:pt x="30" y="61"/>
                                  <a:pt x="33" y="58"/>
                                </a:cubicBezTo>
                                <a:cubicBezTo>
                                  <a:pt x="37" y="56"/>
                                  <a:pt x="40" y="53"/>
                                  <a:pt x="44" y="48"/>
                                </a:cubicBezTo>
                                <a:lnTo>
                                  <a:pt x="44" y="2"/>
                                </a:lnTo>
                                <a:cubicBezTo>
                                  <a:pt x="44" y="2"/>
                                  <a:pt x="44" y="1"/>
                                  <a:pt x="44" y="1"/>
                                </a:cubicBezTo>
                                <a:cubicBezTo>
                                  <a:pt x="44" y="1"/>
                                  <a:pt x="44" y="1"/>
                                  <a:pt x="45" y="1"/>
                                </a:cubicBezTo>
                                <a:cubicBezTo>
                                  <a:pt x="45" y="0"/>
                                  <a:pt x="45" y="0"/>
                                  <a:pt x="46" y="0"/>
                                </a:cubicBezTo>
                                <a:cubicBezTo>
                                  <a:pt x="47" y="0"/>
                                  <a:pt x="47" y="0"/>
                                  <a:pt x="48" y="0"/>
                                </a:cubicBezTo>
                                <a:cubicBezTo>
                                  <a:pt x="49" y="0"/>
                                  <a:pt x="50" y="0"/>
                                  <a:pt x="50" y="0"/>
                                </a:cubicBezTo>
                                <a:cubicBezTo>
                                  <a:pt x="51" y="0"/>
                                  <a:pt x="51" y="0"/>
                                  <a:pt x="51" y="1"/>
                                </a:cubicBezTo>
                                <a:cubicBezTo>
                                  <a:pt x="52" y="1"/>
                                  <a:pt x="52" y="1"/>
                                  <a:pt x="52" y="1"/>
                                </a:cubicBezTo>
                                <a:cubicBezTo>
                                  <a:pt x="52" y="1"/>
                                  <a:pt x="52" y="2"/>
                                  <a:pt x="52" y="2"/>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0" name="Freeform 238"/>
                        <wps:cNvSpPr>
                          <a:spLocks noEditPoints="1"/>
                        </wps:cNvSpPr>
                        <wps:spPr bwMode="auto">
                          <a:xfrm>
                            <a:off x="2368550" y="2028190"/>
                            <a:ext cx="37465" cy="63500"/>
                          </a:xfrm>
                          <a:custGeom>
                            <a:avLst/>
                            <a:gdLst>
                              <a:gd name="T0" fmla="*/ 56 w 56"/>
                              <a:gd name="T1" fmla="*/ 34 h 95"/>
                              <a:gd name="T2" fmla="*/ 56 w 56"/>
                              <a:gd name="T3" fmla="*/ 34 h 95"/>
                              <a:gd name="T4" fmla="*/ 54 w 56"/>
                              <a:gd name="T5" fmla="*/ 49 h 95"/>
                              <a:gd name="T6" fmla="*/ 49 w 56"/>
                              <a:gd name="T7" fmla="*/ 60 h 95"/>
                              <a:gd name="T8" fmla="*/ 40 w 56"/>
                              <a:gd name="T9" fmla="*/ 68 h 95"/>
                              <a:gd name="T10" fmla="*/ 28 w 56"/>
                              <a:gd name="T11" fmla="*/ 70 h 95"/>
                              <a:gd name="T12" fmla="*/ 23 w 56"/>
                              <a:gd name="T13" fmla="*/ 70 h 95"/>
                              <a:gd name="T14" fmla="*/ 18 w 56"/>
                              <a:gd name="T15" fmla="*/ 68 h 95"/>
                              <a:gd name="T16" fmla="*/ 13 w 56"/>
                              <a:gd name="T17" fmla="*/ 64 h 95"/>
                              <a:gd name="T18" fmla="*/ 8 w 56"/>
                              <a:gd name="T19" fmla="*/ 60 h 95"/>
                              <a:gd name="T20" fmla="*/ 8 w 56"/>
                              <a:gd name="T21" fmla="*/ 93 h 95"/>
                              <a:gd name="T22" fmla="*/ 8 w 56"/>
                              <a:gd name="T23" fmla="*/ 94 h 95"/>
                              <a:gd name="T24" fmla="*/ 8 w 56"/>
                              <a:gd name="T25" fmla="*/ 94 h 95"/>
                              <a:gd name="T26" fmla="*/ 6 w 56"/>
                              <a:gd name="T27" fmla="*/ 95 h 95"/>
                              <a:gd name="T28" fmla="*/ 4 w 56"/>
                              <a:gd name="T29" fmla="*/ 95 h 95"/>
                              <a:gd name="T30" fmla="*/ 2 w 56"/>
                              <a:gd name="T31" fmla="*/ 95 h 95"/>
                              <a:gd name="T32" fmla="*/ 1 w 56"/>
                              <a:gd name="T33" fmla="*/ 94 h 95"/>
                              <a:gd name="T34" fmla="*/ 0 w 56"/>
                              <a:gd name="T35" fmla="*/ 94 h 95"/>
                              <a:gd name="T36" fmla="*/ 0 w 56"/>
                              <a:gd name="T37" fmla="*/ 93 h 95"/>
                              <a:gd name="T38" fmla="*/ 0 w 56"/>
                              <a:gd name="T39" fmla="*/ 3 h 95"/>
                              <a:gd name="T40" fmla="*/ 0 w 56"/>
                              <a:gd name="T41" fmla="*/ 2 h 95"/>
                              <a:gd name="T42" fmla="*/ 1 w 56"/>
                              <a:gd name="T43" fmla="*/ 2 h 95"/>
                              <a:gd name="T44" fmla="*/ 2 w 56"/>
                              <a:gd name="T45" fmla="*/ 1 h 95"/>
                              <a:gd name="T46" fmla="*/ 4 w 56"/>
                              <a:gd name="T47" fmla="*/ 1 h 95"/>
                              <a:gd name="T48" fmla="*/ 6 w 56"/>
                              <a:gd name="T49" fmla="*/ 1 h 95"/>
                              <a:gd name="T50" fmla="*/ 7 w 56"/>
                              <a:gd name="T51" fmla="*/ 2 h 95"/>
                              <a:gd name="T52" fmla="*/ 7 w 56"/>
                              <a:gd name="T53" fmla="*/ 2 h 95"/>
                              <a:gd name="T54" fmla="*/ 8 w 56"/>
                              <a:gd name="T55" fmla="*/ 3 h 95"/>
                              <a:gd name="T56" fmla="*/ 8 w 56"/>
                              <a:gd name="T57" fmla="*/ 12 h 95"/>
                              <a:gd name="T58" fmla="*/ 13 w 56"/>
                              <a:gd name="T59" fmla="*/ 7 h 95"/>
                              <a:gd name="T60" fmla="*/ 19 w 56"/>
                              <a:gd name="T61" fmla="*/ 3 h 95"/>
                              <a:gd name="T62" fmla="*/ 24 w 56"/>
                              <a:gd name="T63" fmla="*/ 1 h 95"/>
                              <a:gd name="T64" fmla="*/ 30 w 56"/>
                              <a:gd name="T65" fmla="*/ 0 h 95"/>
                              <a:gd name="T66" fmla="*/ 42 w 56"/>
                              <a:gd name="T67" fmla="*/ 3 h 95"/>
                              <a:gd name="T68" fmla="*/ 50 w 56"/>
                              <a:gd name="T69" fmla="*/ 10 h 95"/>
                              <a:gd name="T70" fmla="*/ 55 w 56"/>
                              <a:gd name="T71" fmla="*/ 21 h 95"/>
                              <a:gd name="T72" fmla="*/ 56 w 56"/>
                              <a:gd name="T73" fmla="*/ 34 h 95"/>
                              <a:gd name="T74" fmla="*/ 56 w 56"/>
                              <a:gd name="T75" fmla="*/ 34 h 95"/>
                              <a:gd name="T76" fmla="*/ 47 w 56"/>
                              <a:gd name="T77" fmla="*/ 36 h 95"/>
                              <a:gd name="T78" fmla="*/ 47 w 56"/>
                              <a:gd name="T79" fmla="*/ 36 h 95"/>
                              <a:gd name="T80" fmla="*/ 46 w 56"/>
                              <a:gd name="T81" fmla="*/ 25 h 95"/>
                              <a:gd name="T82" fmla="*/ 44 w 56"/>
                              <a:gd name="T83" fmla="*/ 16 h 95"/>
                              <a:gd name="T84" fmla="*/ 38 w 56"/>
                              <a:gd name="T85" fmla="*/ 10 h 95"/>
                              <a:gd name="T86" fmla="*/ 30 w 56"/>
                              <a:gd name="T87" fmla="*/ 8 h 95"/>
                              <a:gd name="T88" fmla="*/ 25 w 56"/>
                              <a:gd name="T89" fmla="*/ 8 h 95"/>
                              <a:gd name="T90" fmla="*/ 20 w 56"/>
                              <a:gd name="T91" fmla="*/ 11 h 95"/>
                              <a:gd name="T92" fmla="*/ 14 w 56"/>
                              <a:gd name="T93" fmla="*/ 15 h 95"/>
                              <a:gd name="T94" fmla="*/ 8 w 56"/>
                              <a:gd name="T95" fmla="*/ 21 h 95"/>
                              <a:gd name="T96" fmla="*/ 8 w 56"/>
                              <a:gd name="T97" fmla="*/ 49 h 95"/>
                              <a:gd name="T98" fmla="*/ 19 w 56"/>
                              <a:gd name="T99" fmla="*/ 59 h 95"/>
                              <a:gd name="T100" fmla="*/ 29 w 56"/>
                              <a:gd name="T101" fmla="*/ 63 h 95"/>
                              <a:gd name="T102" fmla="*/ 37 w 56"/>
                              <a:gd name="T103" fmla="*/ 60 h 95"/>
                              <a:gd name="T104" fmla="*/ 43 w 56"/>
                              <a:gd name="T105" fmla="*/ 54 h 95"/>
                              <a:gd name="T106" fmla="*/ 46 w 56"/>
                              <a:gd name="T107" fmla="*/ 45 h 95"/>
                              <a:gd name="T108" fmla="*/ 47 w 56"/>
                              <a:gd name="T109" fmla="*/ 36 h 95"/>
                              <a:gd name="T110" fmla="*/ 47 w 56"/>
                              <a:gd name="T111" fmla="*/ 36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40"/>
                                  <a:pt x="56" y="45"/>
                                  <a:pt x="54" y="49"/>
                                </a:cubicBezTo>
                                <a:cubicBezTo>
                                  <a:pt x="53" y="54"/>
                                  <a:pt x="51" y="57"/>
                                  <a:pt x="49" y="60"/>
                                </a:cubicBezTo>
                                <a:cubicBezTo>
                                  <a:pt x="47" y="64"/>
                                  <a:pt x="44" y="66"/>
                                  <a:pt x="40" y="68"/>
                                </a:cubicBezTo>
                                <a:cubicBezTo>
                                  <a:pt x="37" y="69"/>
                                  <a:pt x="33" y="70"/>
                                  <a:pt x="28" y="70"/>
                                </a:cubicBezTo>
                                <a:cubicBezTo>
                                  <a:pt x="27" y="70"/>
                                  <a:pt x="25" y="70"/>
                                  <a:pt x="23" y="70"/>
                                </a:cubicBezTo>
                                <a:cubicBezTo>
                                  <a:pt x="21" y="69"/>
                                  <a:pt x="20" y="68"/>
                                  <a:pt x="18" y="68"/>
                                </a:cubicBezTo>
                                <a:cubicBezTo>
                                  <a:pt x="17" y="67"/>
                                  <a:pt x="15" y="66"/>
                                  <a:pt x="13" y="64"/>
                                </a:cubicBezTo>
                                <a:cubicBezTo>
                                  <a:pt x="12" y="63"/>
                                  <a:pt x="10" y="62"/>
                                  <a:pt x="8" y="60"/>
                                </a:cubicBezTo>
                                <a:lnTo>
                                  <a:pt x="8" y="93"/>
                                </a:lnTo>
                                <a:cubicBezTo>
                                  <a:pt x="8" y="93"/>
                                  <a:pt x="8" y="94"/>
                                  <a:pt x="8" y="94"/>
                                </a:cubicBezTo>
                                <a:cubicBezTo>
                                  <a:pt x="8" y="94"/>
                                  <a:pt x="8" y="94"/>
                                  <a:pt x="8" y="94"/>
                                </a:cubicBezTo>
                                <a:cubicBezTo>
                                  <a:pt x="7" y="95"/>
                                  <a:pt x="7" y="95"/>
                                  <a:pt x="6" y="95"/>
                                </a:cubicBezTo>
                                <a:cubicBezTo>
                                  <a:pt x="6" y="95"/>
                                  <a:pt x="5" y="95"/>
                                  <a:pt x="4" y="95"/>
                                </a:cubicBezTo>
                                <a:cubicBezTo>
                                  <a:pt x="3" y="95"/>
                                  <a:pt x="3" y="95"/>
                                  <a:pt x="2" y="95"/>
                                </a:cubicBezTo>
                                <a:cubicBezTo>
                                  <a:pt x="2" y="95"/>
                                  <a:pt x="1" y="95"/>
                                  <a:pt x="1" y="94"/>
                                </a:cubicBezTo>
                                <a:cubicBezTo>
                                  <a:pt x="0" y="94"/>
                                  <a:pt x="0" y="94"/>
                                  <a:pt x="0" y="94"/>
                                </a:cubicBezTo>
                                <a:cubicBezTo>
                                  <a:pt x="0" y="94"/>
                                  <a:pt x="0" y="93"/>
                                  <a:pt x="0" y="93"/>
                                </a:cubicBezTo>
                                <a:lnTo>
                                  <a:pt x="0" y="3"/>
                                </a:lnTo>
                                <a:cubicBezTo>
                                  <a:pt x="0" y="3"/>
                                  <a:pt x="0" y="2"/>
                                  <a:pt x="0" y="2"/>
                                </a:cubicBezTo>
                                <a:cubicBezTo>
                                  <a:pt x="0" y="2"/>
                                  <a:pt x="0" y="2"/>
                                  <a:pt x="1" y="2"/>
                                </a:cubicBezTo>
                                <a:cubicBezTo>
                                  <a:pt x="1" y="1"/>
                                  <a:pt x="1" y="1"/>
                                  <a:pt x="2" y="1"/>
                                </a:cubicBezTo>
                                <a:cubicBezTo>
                                  <a:pt x="2" y="1"/>
                                  <a:pt x="3" y="1"/>
                                  <a:pt x="4" y="1"/>
                                </a:cubicBezTo>
                                <a:cubicBezTo>
                                  <a:pt x="5" y="1"/>
                                  <a:pt x="5" y="1"/>
                                  <a:pt x="6" y="1"/>
                                </a:cubicBezTo>
                                <a:cubicBezTo>
                                  <a:pt x="6" y="1"/>
                                  <a:pt x="6" y="1"/>
                                  <a:pt x="7" y="2"/>
                                </a:cubicBezTo>
                                <a:cubicBezTo>
                                  <a:pt x="7" y="2"/>
                                  <a:pt x="7" y="2"/>
                                  <a:pt x="7" y="2"/>
                                </a:cubicBezTo>
                                <a:cubicBezTo>
                                  <a:pt x="8" y="2"/>
                                  <a:pt x="8" y="3"/>
                                  <a:pt x="8" y="3"/>
                                </a:cubicBezTo>
                                <a:lnTo>
                                  <a:pt x="8" y="12"/>
                                </a:lnTo>
                                <a:cubicBezTo>
                                  <a:pt x="10" y="10"/>
                                  <a:pt x="12" y="8"/>
                                  <a:pt x="13" y="7"/>
                                </a:cubicBezTo>
                                <a:cubicBezTo>
                                  <a:pt x="15" y="5"/>
                                  <a:pt x="17" y="4"/>
                                  <a:pt x="19" y="3"/>
                                </a:cubicBezTo>
                                <a:cubicBezTo>
                                  <a:pt x="21" y="2"/>
                                  <a:pt x="22" y="2"/>
                                  <a:pt x="24" y="1"/>
                                </a:cubicBezTo>
                                <a:cubicBezTo>
                                  <a:pt x="26" y="1"/>
                                  <a:pt x="28" y="0"/>
                                  <a:pt x="30" y="0"/>
                                </a:cubicBezTo>
                                <a:cubicBezTo>
                                  <a:pt x="35" y="0"/>
                                  <a:pt x="39" y="1"/>
                                  <a:pt x="42" y="3"/>
                                </a:cubicBezTo>
                                <a:cubicBezTo>
                                  <a:pt x="46" y="5"/>
                                  <a:pt x="48" y="7"/>
                                  <a:pt x="50" y="10"/>
                                </a:cubicBezTo>
                                <a:cubicBezTo>
                                  <a:pt x="52" y="13"/>
                                  <a:pt x="54" y="17"/>
                                  <a:pt x="55" y="21"/>
                                </a:cubicBezTo>
                                <a:cubicBezTo>
                                  <a:pt x="56" y="25"/>
                                  <a:pt x="56" y="30"/>
                                  <a:pt x="56" y="34"/>
                                </a:cubicBezTo>
                                <a:lnTo>
                                  <a:pt x="56" y="34"/>
                                </a:lnTo>
                                <a:close/>
                                <a:moveTo>
                                  <a:pt x="47" y="36"/>
                                </a:moveTo>
                                <a:lnTo>
                                  <a:pt x="47" y="36"/>
                                </a:lnTo>
                                <a:cubicBezTo>
                                  <a:pt x="47" y="32"/>
                                  <a:pt x="47" y="29"/>
                                  <a:pt x="46" y="25"/>
                                </a:cubicBezTo>
                                <a:cubicBezTo>
                                  <a:pt x="46" y="22"/>
                                  <a:pt x="45" y="19"/>
                                  <a:pt x="44" y="16"/>
                                </a:cubicBezTo>
                                <a:cubicBezTo>
                                  <a:pt x="42" y="14"/>
                                  <a:pt x="40" y="12"/>
                                  <a:pt x="38" y="10"/>
                                </a:cubicBezTo>
                                <a:cubicBezTo>
                                  <a:pt x="36" y="8"/>
                                  <a:pt x="33" y="8"/>
                                  <a:pt x="30" y="8"/>
                                </a:cubicBezTo>
                                <a:cubicBezTo>
                                  <a:pt x="28" y="8"/>
                                  <a:pt x="26" y="8"/>
                                  <a:pt x="25" y="8"/>
                                </a:cubicBezTo>
                                <a:cubicBezTo>
                                  <a:pt x="23" y="9"/>
                                  <a:pt x="21" y="10"/>
                                  <a:pt x="20" y="11"/>
                                </a:cubicBezTo>
                                <a:cubicBezTo>
                                  <a:pt x="18" y="12"/>
                                  <a:pt x="16" y="13"/>
                                  <a:pt x="14" y="15"/>
                                </a:cubicBezTo>
                                <a:cubicBezTo>
                                  <a:pt x="12" y="17"/>
                                  <a:pt x="10" y="19"/>
                                  <a:pt x="8" y="21"/>
                                </a:cubicBezTo>
                                <a:lnTo>
                                  <a:pt x="8" y="49"/>
                                </a:lnTo>
                                <a:cubicBezTo>
                                  <a:pt x="12" y="54"/>
                                  <a:pt x="15" y="57"/>
                                  <a:pt x="19" y="59"/>
                                </a:cubicBezTo>
                                <a:cubicBezTo>
                                  <a:pt x="22" y="62"/>
                                  <a:pt x="25" y="63"/>
                                  <a:pt x="29" y="63"/>
                                </a:cubicBezTo>
                                <a:cubicBezTo>
                                  <a:pt x="32" y="63"/>
                                  <a:pt x="35" y="62"/>
                                  <a:pt x="37" y="60"/>
                                </a:cubicBezTo>
                                <a:cubicBezTo>
                                  <a:pt x="40" y="59"/>
                                  <a:pt x="42" y="57"/>
                                  <a:pt x="43" y="54"/>
                                </a:cubicBezTo>
                                <a:cubicBezTo>
                                  <a:pt x="45" y="52"/>
                                  <a:pt x="46" y="49"/>
                                  <a:pt x="46" y="45"/>
                                </a:cubicBezTo>
                                <a:cubicBezTo>
                                  <a:pt x="47" y="42"/>
                                  <a:pt x="47" y="39"/>
                                  <a:pt x="47" y="36"/>
                                </a:cubicBezTo>
                                <a:lnTo>
                                  <a:pt x="47"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1" name="Freeform 239"/>
                        <wps:cNvSpPr>
                          <a:spLocks noEditPoints="1"/>
                        </wps:cNvSpPr>
                        <wps:spPr bwMode="auto">
                          <a:xfrm>
                            <a:off x="2422525" y="2028190"/>
                            <a:ext cx="37465" cy="63500"/>
                          </a:xfrm>
                          <a:custGeom>
                            <a:avLst/>
                            <a:gdLst>
                              <a:gd name="T0" fmla="*/ 56 w 56"/>
                              <a:gd name="T1" fmla="*/ 34 h 95"/>
                              <a:gd name="T2" fmla="*/ 56 w 56"/>
                              <a:gd name="T3" fmla="*/ 34 h 95"/>
                              <a:gd name="T4" fmla="*/ 54 w 56"/>
                              <a:gd name="T5" fmla="*/ 49 h 95"/>
                              <a:gd name="T6" fmla="*/ 49 w 56"/>
                              <a:gd name="T7" fmla="*/ 60 h 95"/>
                              <a:gd name="T8" fmla="*/ 40 w 56"/>
                              <a:gd name="T9" fmla="*/ 68 h 95"/>
                              <a:gd name="T10" fmla="*/ 28 w 56"/>
                              <a:gd name="T11" fmla="*/ 70 h 95"/>
                              <a:gd name="T12" fmla="*/ 23 w 56"/>
                              <a:gd name="T13" fmla="*/ 70 h 95"/>
                              <a:gd name="T14" fmla="*/ 18 w 56"/>
                              <a:gd name="T15" fmla="*/ 68 h 95"/>
                              <a:gd name="T16" fmla="*/ 13 w 56"/>
                              <a:gd name="T17" fmla="*/ 64 h 95"/>
                              <a:gd name="T18" fmla="*/ 8 w 56"/>
                              <a:gd name="T19" fmla="*/ 60 h 95"/>
                              <a:gd name="T20" fmla="*/ 8 w 56"/>
                              <a:gd name="T21" fmla="*/ 93 h 95"/>
                              <a:gd name="T22" fmla="*/ 8 w 56"/>
                              <a:gd name="T23" fmla="*/ 94 h 95"/>
                              <a:gd name="T24" fmla="*/ 7 w 56"/>
                              <a:gd name="T25" fmla="*/ 94 h 95"/>
                              <a:gd name="T26" fmla="*/ 6 w 56"/>
                              <a:gd name="T27" fmla="*/ 95 h 95"/>
                              <a:gd name="T28" fmla="*/ 4 w 56"/>
                              <a:gd name="T29" fmla="*/ 95 h 95"/>
                              <a:gd name="T30" fmla="*/ 2 w 56"/>
                              <a:gd name="T31" fmla="*/ 95 h 95"/>
                              <a:gd name="T32" fmla="*/ 0 w 56"/>
                              <a:gd name="T33" fmla="*/ 94 h 95"/>
                              <a:gd name="T34" fmla="*/ 0 w 56"/>
                              <a:gd name="T35" fmla="*/ 94 h 95"/>
                              <a:gd name="T36" fmla="*/ 0 w 56"/>
                              <a:gd name="T37" fmla="*/ 93 h 95"/>
                              <a:gd name="T38" fmla="*/ 0 w 56"/>
                              <a:gd name="T39" fmla="*/ 3 h 95"/>
                              <a:gd name="T40" fmla="*/ 0 w 56"/>
                              <a:gd name="T41" fmla="*/ 2 h 95"/>
                              <a:gd name="T42" fmla="*/ 0 w 56"/>
                              <a:gd name="T43" fmla="*/ 2 h 95"/>
                              <a:gd name="T44" fmla="*/ 2 w 56"/>
                              <a:gd name="T45" fmla="*/ 1 h 95"/>
                              <a:gd name="T46" fmla="*/ 3 w 56"/>
                              <a:gd name="T47" fmla="*/ 1 h 95"/>
                              <a:gd name="T48" fmla="*/ 5 w 56"/>
                              <a:gd name="T49" fmla="*/ 1 h 95"/>
                              <a:gd name="T50" fmla="*/ 6 w 56"/>
                              <a:gd name="T51" fmla="*/ 2 h 95"/>
                              <a:gd name="T52" fmla="*/ 7 w 56"/>
                              <a:gd name="T53" fmla="*/ 2 h 95"/>
                              <a:gd name="T54" fmla="*/ 7 w 56"/>
                              <a:gd name="T55" fmla="*/ 3 h 95"/>
                              <a:gd name="T56" fmla="*/ 7 w 56"/>
                              <a:gd name="T57" fmla="*/ 12 h 95"/>
                              <a:gd name="T58" fmla="*/ 13 w 56"/>
                              <a:gd name="T59" fmla="*/ 7 h 95"/>
                              <a:gd name="T60" fmla="*/ 19 w 56"/>
                              <a:gd name="T61" fmla="*/ 3 h 95"/>
                              <a:gd name="T62" fmla="*/ 24 w 56"/>
                              <a:gd name="T63" fmla="*/ 1 h 95"/>
                              <a:gd name="T64" fmla="*/ 30 w 56"/>
                              <a:gd name="T65" fmla="*/ 0 h 95"/>
                              <a:gd name="T66" fmla="*/ 42 w 56"/>
                              <a:gd name="T67" fmla="*/ 3 h 95"/>
                              <a:gd name="T68" fmla="*/ 50 w 56"/>
                              <a:gd name="T69" fmla="*/ 10 h 95"/>
                              <a:gd name="T70" fmla="*/ 55 w 56"/>
                              <a:gd name="T71" fmla="*/ 21 h 95"/>
                              <a:gd name="T72" fmla="*/ 56 w 56"/>
                              <a:gd name="T73" fmla="*/ 34 h 95"/>
                              <a:gd name="T74" fmla="*/ 56 w 56"/>
                              <a:gd name="T75" fmla="*/ 34 h 95"/>
                              <a:gd name="T76" fmla="*/ 47 w 56"/>
                              <a:gd name="T77" fmla="*/ 36 h 95"/>
                              <a:gd name="T78" fmla="*/ 47 w 56"/>
                              <a:gd name="T79" fmla="*/ 36 h 95"/>
                              <a:gd name="T80" fmla="*/ 46 w 56"/>
                              <a:gd name="T81" fmla="*/ 25 h 95"/>
                              <a:gd name="T82" fmla="*/ 43 w 56"/>
                              <a:gd name="T83" fmla="*/ 16 h 95"/>
                              <a:gd name="T84" fmla="*/ 38 w 56"/>
                              <a:gd name="T85" fmla="*/ 10 h 95"/>
                              <a:gd name="T86" fmla="*/ 29 w 56"/>
                              <a:gd name="T87" fmla="*/ 8 h 95"/>
                              <a:gd name="T88" fmla="*/ 24 w 56"/>
                              <a:gd name="T89" fmla="*/ 8 h 95"/>
                              <a:gd name="T90" fmla="*/ 19 w 56"/>
                              <a:gd name="T91" fmla="*/ 11 h 95"/>
                              <a:gd name="T92" fmla="*/ 14 w 56"/>
                              <a:gd name="T93" fmla="*/ 15 h 95"/>
                              <a:gd name="T94" fmla="*/ 8 w 56"/>
                              <a:gd name="T95" fmla="*/ 21 h 95"/>
                              <a:gd name="T96" fmla="*/ 8 w 56"/>
                              <a:gd name="T97" fmla="*/ 49 h 95"/>
                              <a:gd name="T98" fmla="*/ 18 w 56"/>
                              <a:gd name="T99" fmla="*/ 59 h 95"/>
                              <a:gd name="T100" fmla="*/ 29 w 56"/>
                              <a:gd name="T101" fmla="*/ 63 h 95"/>
                              <a:gd name="T102" fmla="*/ 37 w 56"/>
                              <a:gd name="T103" fmla="*/ 60 h 95"/>
                              <a:gd name="T104" fmla="*/ 43 w 56"/>
                              <a:gd name="T105" fmla="*/ 54 h 95"/>
                              <a:gd name="T106" fmla="*/ 46 w 56"/>
                              <a:gd name="T107" fmla="*/ 45 h 95"/>
                              <a:gd name="T108" fmla="*/ 47 w 56"/>
                              <a:gd name="T109" fmla="*/ 36 h 95"/>
                              <a:gd name="T110" fmla="*/ 47 w 56"/>
                              <a:gd name="T111" fmla="*/ 36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5">
                                <a:moveTo>
                                  <a:pt x="56" y="34"/>
                                </a:moveTo>
                                <a:lnTo>
                                  <a:pt x="56" y="34"/>
                                </a:lnTo>
                                <a:cubicBezTo>
                                  <a:pt x="56" y="40"/>
                                  <a:pt x="55" y="45"/>
                                  <a:pt x="54" y="49"/>
                                </a:cubicBezTo>
                                <a:cubicBezTo>
                                  <a:pt x="53" y="54"/>
                                  <a:pt x="51" y="57"/>
                                  <a:pt x="49" y="60"/>
                                </a:cubicBezTo>
                                <a:cubicBezTo>
                                  <a:pt x="46" y="64"/>
                                  <a:pt x="44" y="66"/>
                                  <a:pt x="40" y="68"/>
                                </a:cubicBezTo>
                                <a:cubicBezTo>
                                  <a:pt x="37" y="69"/>
                                  <a:pt x="33" y="70"/>
                                  <a:pt x="28" y="70"/>
                                </a:cubicBezTo>
                                <a:cubicBezTo>
                                  <a:pt x="26" y="70"/>
                                  <a:pt x="24" y="70"/>
                                  <a:pt x="23" y="70"/>
                                </a:cubicBezTo>
                                <a:cubicBezTo>
                                  <a:pt x="21" y="69"/>
                                  <a:pt x="20" y="68"/>
                                  <a:pt x="18" y="68"/>
                                </a:cubicBezTo>
                                <a:cubicBezTo>
                                  <a:pt x="16" y="67"/>
                                  <a:pt x="15" y="66"/>
                                  <a:pt x="13" y="64"/>
                                </a:cubicBezTo>
                                <a:cubicBezTo>
                                  <a:pt x="12" y="63"/>
                                  <a:pt x="10" y="62"/>
                                  <a:pt x="8" y="60"/>
                                </a:cubicBezTo>
                                <a:lnTo>
                                  <a:pt x="8" y="93"/>
                                </a:lnTo>
                                <a:cubicBezTo>
                                  <a:pt x="8" y="93"/>
                                  <a:pt x="8" y="94"/>
                                  <a:pt x="8" y="94"/>
                                </a:cubicBezTo>
                                <a:cubicBezTo>
                                  <a:pt x="8" y="94"/>
                                  <a:pt x="8" y="94"/>
                                  <a:pt x="7" y="94"/>
                                </a:cubicBezTo>
                                <a:cubicBezTo>
                                  <a:pt x="7" y="95"/>
                                  <a:pt x="6" y="95"/>
                                  <a:pt x="6" y="95"/>
                                </a:cubicBezTo>
                                <a:cubicBezTo>
                                  <a:pt x="5" y="95"/>
                                  <a:pt x="5" y="95"/>
                                  <a:pt x="4" y="95"/>
                                </a:cubicBezTo>
                                <a:cubicBezTo>
                                  <a:pt x="3" y="95"/>
                                  <a:pt x="2" y="95"/>
                                  <a:pt x="2" y="95"/>
                                </a:cubicBezTo>
                                <a:cubicBezTo>
                                  <a:pt x="1" y="95"/>
                                  <a:pt x="1" y="95"/>
                                  <a:pt x="0" y="94"/>
                                </a:cubicBezTo>
                                <a:cubicBezTo>
                                  <a:pt x="0" y="94"/>
                                  <a:pt x="0" y="94"/>
                                  <a:pt x="0" y="94"/>
                                </a:cubicBezTo>
                                <a:cubicBezTo>
                                  <a:pt x="0" y="94"/>
                                  <a:pt x="0" y="93"/>
                                  <a:pt x="0" y="93"/>
                                </a:cubicBezTo>
                                <a:lnTo>
                                  <a:pt x="0" y="3"/>
                                </a:lnTo>
                                <a:cubicBezTo>
                                  <a:pt x="0" y="3"/>
                                  <a:pt x="0" y="2"/>
                                  <a:pt x="0" y="2"/>
                                </a:cubicBezTo>
                                <a:cubicBezTo>
                                  <a:pt x="0" y="2"/>
                                  <a:pt x="0" y="2"/>
                                  <a:pt x="0" y="2"/>
                                </a:cubicBezTo>
                                <a:cubicBezTo>
                                  <a:pt x="1" y="1"/>
                                  <a:pt x="1" y="1"/>
                                  <a:pt x="2" y="1"/>
                                </a:cubicBezTo>
                                <a:cubicBezTo>
                                  <a:pt x="2" y="1"/>
                                  <a:pt x="3" y="1"/>
                                  <a:pt x="3" y="1"/>
                                </a:cubicBezTo>
                                <a:cubicBezTo>
                                  <a:pt x="4" y="1"/>
                                  <a:pt x="5" y="1"/>
                                  <a:pt x="5" y="1"/>
                                </a:cubicBezTo>
                                <a:cubicBezTo>
                                  <a:pt x="6" y="1"/>
                                  <a:pt x="6" y="1"/>
                                  <a:pt x="6" y="2"/>
                                </a:cubicBezTo>
                                <a:cubicBezTo>
                                  <a:pt x="7" y="2"/>
                                  <a:pt x="7" y="2"/>
                                  <a:pt x="7" y="2"/>
                                </a:cubicBezTo>
                                <a:cubicBezTo>
                                  <a:pt x="7" y="2"/>
                                  <a:pt x="7" y="3"/>
                                  <a:pt x="7" y="3"/>
                                </a:cubicBezTo>
                                <a:lnTo>
                                  <a:pt x="7" y="12"/>
                                </a:lnTo>
                                <a:cubicBezTo>
                                  <a:pt x="9" y="10"/>
                                  <a:pt x="11" y="8"/>
                                  <a:pt x="13" y="7"/>
                                </a:cubicBezTo>
                                <a:cubicBezTo>
                                  <a:pt x="15" y="5"/>
                                  <a:pt x="17" y="4"/>
                                  <a:pt x="19" y="3"/>
                                </a:cubicBezTo>
                                <a:cubicBezTo>
                                  <a:pt x="20" y="2"/>
                                  <a:pt x="22" y="2"/>
                                  <a:pt x="24" y="1"/>
                                </a:cubicBezTo>
                                <a:cubicBezTo>
                                  <a:pt x="26" y="1"/>
                                  <a:pt x="28" y="0"/>
                                  <a:pt x="30" y="0"/>
                                </a:cubicBezTo>
                                <a:cubicBezTo>
                                  <a:pt x="35" y="0"/>
                                  <a:pt x="39" y="1"/>
                                  <a:pt x="42" y="3"/>
                                </a:cubicBezTo>
                                <a:cubicBezTo>
                                  <a:pt x="45" y="5"/>
                                  <a:pt x="48" y="7"/>
                                  <a:pt x="50" y="10"/>
                                </a:cubicBezTo>
                                <a:cubicBezTo>
                                  <a:pt x="52" y="13"/>
                                  <a:pt x="54" y="17"/>
                                  <a:pt x="55" y="21"/>
                                </a:cubicBezTo>
                                <a:cubicBezTo>
                                  <a:pt x="55" y="25"/>
                                  <a:pt x="56" y="30"/>
                                  <a:pt x="56" y="34"/>
                                </a:cubicBezTo>
                                <a:lnTo>
                                  <a:pt x="56" y="34"/>
                                </a:lnTo>
                                <a:close/>
                                <a:moveTo>
                                  <a:pt x="47" y="36"/>
                                </a:moveTo>
                                <a:lnTo>
                                  <a:pt x="47" y="36"/>
                                </a:lnTo>
                                <a:cubicBezTo>
                                  <a:pt x="47" y="32"/>
                                  <a:pt x="47" y="29"/>
                                  <a:pt x="46" y="25"/>
                                </a:cubicBezTo>
                                <a:cubicBezTo>
                                  <a:pt x="46" y="22"/>
                                  <a:pt x="45" y="19"/>
                                  <a:pt x="43" y="16"/>
                                </a:cubicBezTo>
                                <a:cubicBezTo>
                                  <a:pt x="42" y="14"/>
                                  <a:pt x="40" y="12"/>
                                  <a:pt x="38" y="10"/>
                                </a:cubicBezTo>
                                <a:cubicBezTo>
                                  <a:pt x="36" y="8"/>
                                  <a:pt x="33" y="8"/>
                                  <a:pt x="29" y="8"/>
                                </a:cubicBezTo>
                                <a:cubicBezTo>
                                  <a:pt x="28" y="8"/>
                                  <a:pt x="26" y="8"/>
                                  <a:pt x="24" y="8"/>
                                </a:cubicBezTo>
                                <a:cubicBezTo>
                                  <a:pt x="23" y="9"/>
                                  <a:pt x="21" y="10"/>
                                  <a:pt x="19" y="11"/>
                                </a:cubicBezTo>
                                <a:cubicBezTo>
                                  <a:pt x="18" y="12"/>
                                  <a:pt x="16" y="13"/>
                                  <a:pt x="14" y="15"/>
                                </a:cubicBezTo>
                                <a:cubicBezTo>
                                  <a:pt x="12" y="17"/>
                                  <a:pt x="10" y="19"/>
                                  <a:pt x="8" y="21"/>
                                </a:cubicBezTo>
                                <a:lnTo>
                                  <a:pt x="8" y="49"/>
                                </a:lnTo>
                                <a:cubicBezTo>
                                  <a:pt x="12" y="54"/>
                                  <a:pt x="15" y="57"/>
                                  <a:pt x="18" y="59"/>
                                </a:cubicBezTo>
                                <a:cubicBezTo>
                                  <a:pt x="22" y="62"/>
                                  <a:pt x="25" y="63"/>
                                  <a:pt x="29" y="63"/>
                                </a:cubicBezTo>
                                <a:cubicBezTo>
                                  <a:pt x="32" y="63"/>
                                  <a:pt x="35" y="62"/>
                                  <a:pt x="37" y="60"/>
                                </a:cubicBezTo>
                                <a:cubicBezTo>
                                  <a:pt x="39" y="59"/>
                                  <a:pt x="41" y="57"/>
                                  <a:pt x="43" y="54"/>
                                </a:cubicBezTo>
                                <a:cubicBezTo>
                                  <a:pt x="44" y="52"/>
                                  <a:pt x="45" y="49"/>
                                  <a:pt x="46" y="45"/>
                                </a:cubicBezTo>
                                <a:cubicBezTo>
                                  <a:pt x="47" y="42"/>
                                  <a:pt x="47" y="39"/>
                                  <a:pt x="47" y="36"/>
                                </a:cubicBezTo>
                                <a:lnTo>
                                  <a:pt x="47"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2" name="Freeform 240"/>
                        <wps:cNvSpPr>
                          <a:spLocks noEditPoints="1"/>
                        </wps:cNvSpPr>
                        <wps:spPr bwMode="auto">
                          <a:xfrm>
                            <a:off x="2472690" y="2028190"/>
                            <a:ext cx="40640" cy="46990"/>
                          </a:xfrm>
                          <a:custGeom>
                            <a:avLst/>
                            <a:gdLst>
                              <a:gd name="T0" fmla="*/ 61 w 61"/>
                              <a:gd name="T1" fmla="*/ 35 h 70"/>
                              <a:gd name="T2" fmla="*/ 61 w 61"/>
                              <a:gd name="T3" fmla="*/ 35 h 70"/>
                              <a:gd name="T4" fmla="*/ 59 w 61"/>
                              <a:gd name="T5" fmla="*/ 49 h 70"/>
                              <a:gd name="T6" fmla="*/ 53 w 61"/>
                              <a:gd name="T7" fmla="*/ 60 h 70"/>
                              <a:gd name="T8" fmla="*/ 44 w 61"/>
                              <a:gd name="T9" fmla="*/ 67 h 70"/>
                              <a:gd name="T10" fmla="*/ 30 w 61"/>
                              <a:gd name="T11" fmla="*/ 70 h 70"/>
                              <a:gd name="T12" fmla="*/ 17 w 61"/>
                              <a:gd name="T13" fmla="*/ 68 h 70"/>
                              <a:gd name="T14" fmla="*/ 7 w 61"/>
                              <a:gd name="T15" fmla="*/ 61 h 70"/>
                              <a:gd name="T16" fmla="*/ 1 w 61"/>
                              <a:gd name="T17" fmla="*/ 50 h 70"/>
                              <a:gd name="T18" fmla="*/ 0 w 61"/>
                              <a:gd name="T19" fmla="*/ 36 h 70"/>
                              <a:gd name="T20" fmla="*/ 1 w 61"/>
                              <a:gd name="T21" fmla="*/ 22 h 70"/>
                              <a:gd name="T22" fmla="*/ 7 w 61"/>
                              <a:gd name="T23" fmla="*/ 10 h 70"/>
                              <a:gd name="T24" fmla="*/ 17 w 61"/>
                              <a:gd name="T25" fmla="*/ 3 h 70"/>
                              <a:gd name="T26" fmla="*/ 31 w 61"/>
                              <a:gd name="T27" fmla="*/ 0 h 70"/>
                              <a:gd name="T28" fmla="*/ 44 w 61"/>
                              <a:gd name="T29" fmla="*/ 3 h 70"/>
                              <a:gd name="T30" fmla="*/ 54 w 61"/>
                              <a:gd name="T31" fmla="*/ 9 h 70"/>
                              <a:gd name="T32" fmla="*/ 59 w 61"/>
                              <a:gd name="T33" fmla="*/ 20 h 70"/>
                              <a:gd name="T34" fmla="*/ 61 w 61"/>
                              <a:gd name="T35" fmla="*/ 35 h 70"/>
                              <a:gd name="T36" fmla="*/ 61 w 61"/>
                              <a:gd name="T37" fmla="*/ 35 h 70"/>
                              <a:gd name="T38" fmla="*/ 52 w 61"/>
                              <a:gd name="T39" fmla="*/ 35 h 70"/>
                              <a:gd name="T40" fmla="*/ 52 w 61"/>
                              <a:gd name="T41" fmla="*/ 35 h 70"/>
                              <a:gd name="T42" fmla="*/ 51 w 61"/>
                              <a:gd name="T43" fmla="*/ 25 h 70"/>
                              <a:gd name="T44" fmla="*/ 48 w 61"/>
                              <a:gd name="T45" fmla="*/ 16 h 70"/>
                              <a:gd name="T46" fmla="*/ 41 w 61"/>
                              <a:gd name="T47" fmla="*/ 10 h 70"/>
                              <a:gd name="T48" fmla="*/ 31 w 61"/>
                              <a:gd name="T49" fmla="*/ 8 h 70"/>
                              <a:gd name="T50" fmla="*/ 21 w 61"/>
                              <a:gd name="T51" fmla="*/ 10 h 70"/>
                              <a:gd name="T52" fmla="*/ 14 w 61"/>
                              <a:gd name="T53" fmla="*/ 16 h 70"/>
                              <a:gd name="T54" fmla="*/ 10 w 61"/>
                              <a:gd name="T55" fmla="*/ 24 h 70"/>
                              <a:gd name="T56" fmla="*/ 9 w 61"/>
                              <a:gd name="T57" fmla="*/ 35 h 70"/>
                              <a:gd name="T58" fmla="*/ 10 w 61"/>
                              <a:gd name="T59" fmla="*/ 46 h 70"/>
                              <a:gd name="T60" fmla="*/ 13 w 61"/>
                              <a:gd name="T61" fmla="*/ 54 h 70"/>
                              <a:gd name="T62" fmla="*/ 20 w 61"/>
                              <a:gd name="T63" fmla="*/ 60 h 70"/>
                              <a:gd name="T64" fmla="*/ 30 w 61"/>
                              <a:gd name="T65" fmla="*/ 63 h 70"/>
                              <a:gd name="T66" fmla="*/ 40 w 61"/>
                              <a:gd name="T67" fmla="*/ 60 h 70"/>
                              <a:gd name="T68" fmla="*/ 47 w 61"/>
                              <a:gd name="T69" fmla="*/ 55 h 70"/>
                              <a:gd name="T70" fmla="*/ 51 w 61"/>
                              <a:gd name="T71" fmla="*/ 46 h 70"/>
                              <a:gd name="T72" fmla="*/ 52 w 61"/>
                              <a:gd name="T73" fmla="*/ 35 h 70"/>
                              <a:gd name="T74" fmla="*/ 52 w 61"/>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1" h="70">
                                <a:moveTo>
                                  <a:pt x="61" y="35"/>
                                </a:moveTo>
                                <a:lnTo>
                                  <a:pt x="61" y="35"/>
                                </a:lnTo>
                                <a:cubicBezTo>
                                  <a:pt x="61" y="40"/>
                                  <a:pt x="61" y="44"/>
                                  <a:pt x="59" y="49"/>
                                </a:cubicBezTo>
                                <a:cubicBezTo>
                                  <a:pt x="58" y="53"/>
                                  <a:pt x="56" y="57"/>
                                  <a:pt x="53" y="60"/>
                                </a:cubicBezTo>
                                <a:cubicBezTo>
                                  <a:pt x="51" y="63"/>
                                  <a:pt x="48" y="66"/>
                                  <a:pt x="44" y="67"/>
                                </a:cubicBezTo>
                                <a:cubicBezTo>
                                  <a:pt x="40" y="69"/>
                                  <a:pt x="35" y="70"/>
                                  <a:pt x="30" y="70"/>
                                </a:cubicBezTo>
                                <a:cubicBezTo>
                                  <a:pt x="25" y="70"/>
                                  <a:pt x="20" y="69"/>
                                  <a:pt x="17" y="68"/>
                                </a:cubicBezTo>
                                <a:cubicBezTo>
                                  <a:pt x="13" y="66"/>
                                  <a:pt x="10" y="64"/>
                                  <a:pt x="7" y="61"/>
                                </a:cubicBezTo>
                                <a:cubicBezTo>
                                  <a:pt x="5" y="58"/>
                                  <a:pt x="3" y="54"/>
                                  <a:pt x="1" y="50"/>
                                </a:cubicBezTo>
                                <a:cubicBezTo>
                                  <a:pt x="0" y="46"/>
                                  <a:pt x="0" y="41"/>
                                  <a:pt x="0" y="36"/>
                                </a:cubicBezTo>
                                <a:cubicBezTo>
                                  <a:pt x="0" y="31"/>
                                  <a:pt x="0" y="26"/>
                                  <a:pt x="1" y="22"/>
                                </a:cubicBezTo>
                                <a:cubicBezTo>
                                  <a:pt x="3" y="17"/>
                                  <a:pt x="5" y="13"/>
                                  <a:pt x="7" y="10"/>
                                </a:cubicBezTo>
                                <a:cubicBezTo>
                                  <a:pt x="10" y="7"/>
                                  <a:pt x="13" y="5"/>
                                  <a:pt x="17" y="3"/>
                                </a:cubicBezTo>
                                <a:cubicBezTo>
                                  <a:pt x="21" y="1"/>
                                  <a:pt x="26" y="0"/>
                                  <a:pt x="31" y="0"/>
                                </a:cubicBezTo>
                                <a:cubicBezTo>
                                  <a:pt x="36" y="0"/>
                                  <a:pt x="41" y="1"/>
                                  <a:pt x="44" y="3"/>
                                </a:cubicBezTo>
                                <a:cubicBezTo>
                                  <a:pt x="48" y="4"/>
                                  <a:pt x="51" y="7"/>
                                  <a:pt x="54" y="9"/>
                                </a:cubicBezTo>
                                <a:cubicBezTo>
                                  <a:pt x="56" y="12"/>
                                  <a:pt x="58" y="16"/>
                                  <a:pt x="59" y="20"/>
                                </a:cubicBezTo>
                                <a:cubicBezTo>
                                  <a:pt x="61" y="25"/>
                                  <a:pt x="61" y="29"/>
                                  <a:pt x="61" y="35"/>
                                </a:cubicBezTo>
                                <a:lnTo>
                                  <a:pt x="61" y="35"/>
                                </a:lnTo>
                                <a:close/>
                                <a:moveTo>
                                  <a:pt x="52" y="35"/>
                                </a:moveTo>
                                <a:lnTo>
                                  <a:pt x="52" y="35"/>
                                </a:lnTo>
                                <a:cubicBezTo>
                                  <a:pt x="52" y="32"/>
                                  <a:pt x="52" y="28"/>
                                  <a:pt x="51" y="25"/>
                                </a:cubicBezTo>
                                <a:cubicBezTo>
                                  <a:pt x="51" y="22"/>
                                  <a:pt x="49" y="19"/>
                                  <a:pt x="48" y="16"/>
                                </a:cubicBezTo>
                                <a:cubicBezTo>
                                  <a:pt x="46" y="14"/>
                                  <a:pt x="44" y="11"/>
                                  <a:pt x="41" y="10"/>
                                </a:cubicBezTo>
                                <a:cubicBezTo>
                                  <a:pt x="38" y="8"/>
                                  <a:pt x="35" y="8"/>
                                  <a:pt x="31" y="8"/>
                                </a:cubicBezTo>
                                <a:cubicBezTo>
                                  <a:pt x="27" y="8"/>
                                  <a:pt x="23" y="8"/>
                                  <a:pt x="21" y="10"/>
                                </a:cubicBezTo>
                                <a:cubicBezTo>
                                  <a:pt x="18" y="11"/>
                                  <a:pt x="16" y="13"/>
                                  <a:pt x="14" y="16"/>
                                </a:cubicBezTo>
                                <a:cubicBezTo>
                                  <a:pt x="12" y="18"/>
                                  <a:pt x="11" y="21"/>
                                  <a:pt x="10" y="24"/>
                                </a:cubicBezTo>
                                <a:cubicBezTo>
                                  <a:pt x="9" y="28"/>
                                  <a:pt x="9" y="31"/>
                                  <a:pt x="9" y="35"/>
                                </a:cubicBezTo>
                                <a:cubicBezTo>
                                  <a:pt x="9" y="39"/>
                                  <a:pt x="9" y="42"/>
                                  <a:pt x="10" y="46"/>
                                </a:cubicBezTo>
                                <a:cubicBezTo>
                                  <a:pt x="10" y="49"/>
                                  <a:pt x="11" y="52"/>
                                  <a:pt x="13" y="54"/>
                                </a:cubicBezTo>
                                <a:cubicBezTo>
                                  <a:pt x="15" y="57"/>
                                  <a:pt x="17" y="59"/>
                                  <a:pt x="20" y="60"/>
                                </a:cubicBezTo>
                                <a:cubicBezTo>
                                  <a:pt x="23" y="62"/>
                                  <a:pt x="26" y="63"/>
                                  <a:pt x="30" y="63"/>
                                </a:cubicBezTo>
                                <a:cubicBezTo>
                                  <a:pt x="34" y="63"/>
                                  <a:pt x="38" y="62"/>
                                  <a:pt x="40" y="60"/>
                                </a:cubicBezTo>
                                <a:cubicBezTo>
                                  <a:pt x="43" y="59"/>
                                  <a:pt x="45" y="57"/>
                                  <a:pt x="47" y="55"/>
                                </a:cubicBezTo>
                                <a:cubicBezTo>
                                  <a:pt x="49" y="52"/>
                                  <a:pt x="50" y="49"/>
                                  <a:pt x="51" y="46"/>
                                </a:cubicBezTo>
                                <a:cubicBezTo>
                                  <a:pt x="52" y="43"/>
                                  <a:pt x="52" y="39"/>
                                  <a:pt x="52" y="35"/>
                                </a:cubicBezTo>
                                <a:lnTo>
                                  <a:pt x="52"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3" name="Freeform 241"/>
                        <wps:cNvSpPr>
                          <a:spLocks/>
                        </wps:cNvSpPr>
                        <wps:spPr bwMode="auto">
                          <a:xfrm>
                            <a:off x="2529205" y="2028190"/>
                            <a:ext cx="24130" cy="46355"/>
                          </a:xfrm>
                          <a:custGeom>
                            <a:avLst/>
                            <a:gdLst>
                              <a:gd name="T0" fmla="*/ 36 w 36"/>
                              <a:gd name="T1" fmla="*/ 6 h 69"/>
                              <a:gd name="T2" fmla="*/ 36 w 36"/>
                              <a:gd name="T3" fmla="*/ 6 h 69"/>
                              <a:gd name="T4" fmla="*/ 36 w 36"/>
                              <a:gd name="T5" fmla="*/ 8 h 69"/>
                              <a:gd name="T6" fmla="*/ 36 w 36"/>
                              <a:gd name="T7" fmla="*/ 9 h 69"/>
                              <a:gd name="T8" fmla="*/ 35 w 36"/>
                              <a:gd name="T9" fmla="*/ 10 h 69"/>
                              <a:gd name="T10" fmla="*/ 35 w 36"/>
                              <a:gd name="T11" fmla="*/ 10 h 69"/>
                              <a:gd name="T12" fmla="*/ 33 w 36"/>
                              <a:gd name="T13" fmla="*/ 10 h 69"/>
                              <a:gd name="T14" fmla="*/ 31 w 36"/>
                              <a:gd name="T15" fmla="*/ 9 h 69"/>
                              <a:gd name="T16" fmla="*/ 29 w 36"/>
                              <a:gd name="T17" fmla="*/ 9 h 69"/>
                              <a:gd name="T18" fmla="*/ 26 w 36"/>
                              <a:gd name="T19" fmla="*/ 8 h 69"/>
                              <a:gd name="T20" fmla="*/ 22 w 36"/>
                              <a:gd name="T21" fmla="*/ 9 h 69"/>
                              <a:gd name="T22" fmla="*/ 18 w 36"/>
                              <a:gd name="T23" fmla="*/ 12 h 69"/>
                              <a:gd name="T24" fmla="*/ 14 w 36"/>
                              <a:gd name="T25" fmla="*/ 17 h 69"/>
                              <a:gd name="T26" fmla="*/ 9 w 36"/>
                              <a:gd name="T27" fmla="*/ 24 h 69"/>
                              <a:gd name="T28" fmla="*/ 9 w 36"/>
                              <a:gd name="T29" fmla="*/ 67 h 69"/>
                              <a:gd name="T30" fmla="*/ 9 w 36"/>
                              <a:gd name="T31" fmla="*/ 68 h 69"/>
                              <a:gd name="T32" fmla="*/ 8 w 36"/>
                              <a:gd name="T33" fmla="*/ 69 h 69"/>
                              <a:gd name="T34" fmla="*/ 7 w 36"/>
                              <a:gd name="T35" fmla="*/ 69 h 69"/>
                              <a:gd name="T36" fmla="*/ 4 w 36"/>
                              <a:gd name="T37" fmla="*/ 69 h 69"/>
                              <a:gd name="T38" fmla="*/ 2 w 36"/>
                              <a:gd name="T39" fmla="*/ 69 h 69"/>
                              <a:gd name="T40" fmla="*/ 1 w 36"/>
                              <a:gd name="T41" fmla="*/ 69 h 69"/>
                              <a:gd name="T42" fmla="*/ 0 w 36"/>
                              <a:gd name="T43" fmla="*/ 68 h 69"/>
                              <a:gd name="T44" fmla="*/ 0 w 36"/>
                              <a:gd name="T45" fmla="*/ 67 h 69"/>
                              <a:gd name="T46" fmla="*/ 0 w 36"/>
                              <a:gd name="T47" fmla="*/ 3 h 69"/>
                              <a:gd name="T48" fmla="*/ 0 w 36"/>
                              <a:gd name="T49" fmla="*/ 2 h 69"/>
                              <a:gd name="T50" fmla="*/ 1 w 36"/>
                              <a:gd name="T51" fmla="*/ 2 h 69"/>
                              <a:gd name="T52" fmla="*/ 2 w 36"/>
                              <a:gd name="T53" fmla="*/ 1 h 69"/>
                              <a:gd name="T54" fmla="*/ 4 w 36"/>
                              <a:gd name="T55" fmla="*/ 1 h 69"/>
                              <a:gd name="T56" fmla="*/ 6 w 36"/>
                              <a:gd name="T57" fmla="*/ 1 h 69"/>
                              <a:gd name="T58" fmla="*/ 8 w 36"/>
                              <a:gd name="T59" fmla="*/ 2 h 69"/>
                              <a:gd name="T60" fmla="*/ 8 w 36"/>
                              <a:gd name="T61" fmla="*/ 2 h 69"/>
                              <a:gd name="T62" fmla="*/ 8 w 36"/>
                              <a:gd name="T63" fmla="*/ 3 h 69"/>
                              <a:gd name="T64" fmla="*/ 8 w 36"/>
                              <a:gd name="T65" fmla="*/ 13 h 69"/>
                              <a:gd name="T66" fmla="*/ 13 w 36"/>
                              <a:gd name="T67" fmla="*/ 7 h 69"/>
                              <a:gd name="T68" fmla="*/ 18 w 36"/>
                              <a:gd name="T69" fmla="*/ 3 h 69"/>
                              <a:gd name="T70" fmla="*/ 22 w 36"/>
                              <a:gd name="T71" fmla="*/ 1 h 69"/>
                              <a:gd name="T72" fmla="*/ 26 w 36"/>
                              <a:gd name="T73" fmla="*/ 0 h 69"/>
                              <a:gd name="T74" fmla="*/ 28 w 36"/>
                              <a:gd name="T75" fmla="*/ 0 h 69"/>
                              <a:gd name="T76" fmla="*/ 31 w 36"/>
                              <a:gd name="T77" fmla="*/ 1 h 69"/>
                              <a:gd name="T78" fmla="*/ 34 w 36"/>
                              <a:gd name="T79" fmla="*/ 1 h 69"/>
                              <a:gd name="T80" fmla="*/ 35 w 36"/>
                              <a:gd name="T81" fmla="*/ 2 h 69"/>
                              <a:gd name="T82" fmla="*/ 36 w 36"/>
                              <a:gd name="T83" fmla="*/ 3 h 69"/>
                              <a:gd name="T84" fmla="*/ 36 w 36"/>
                              <a:gd name="T85" fmla="*/ 3 h 69"/>
                              <a:gd name="T86" fmla="*/ 36 w 36"/>
                              <a:gd name="T87" fmla="*/ 4 h 69"/>
                              <a:gd name="T88" fmla="*/ 36 w 36"/>
                              <a:gd name="T89" fmla="*/ 6 h 69"/>
                              <a:gd name="T90" fmla="*/ 36 w 36"/>
                              <a:gd name="T91" fmla="*/ 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6"/>
                                </a:moveTo>
                                <a:lnTo>
                                  <a:pt x="36" y="6"/>
                                </a:lnTo>
                                <a:cubicBezTo>
                                  <a:pt x="36" y="7"/>
                                  <a:pt x="36" y="8"/>
                                  <a:pt x="36" y="8"/>
                                </a:cubicBezTo>
                                <a:cubicBezTo>
                                  <a:pt x="36" y="9"/>
                                  <a:pt x="36" y="9"/>
                                  <a:pt x="36" y="9"/>
                                </a:cubicBezTo>
                                <a:cubicBezTo>
                                  <a:pt x="36" y="10"/>
                                  <a:pt x="35" y="10"/>
                                  <a:pt x="35" y="10"/>
                                </a:cubicBezTo>
                                <a:cubicBezTo>
                                  <a:pt x="35" y="10"/>
                                  <a:pt x="35" y="10"/>
                                  <a:pt x="35" y="10"/>
                                </a:cubicBezTo>
                                <a:cubicBezTo>
                                  <a:pt x="34" y="10"/>
                                  <a:pt x="34" y="10"/>
                                  <a:pt x="33" y="10"/>
                                </a:cubicBezTo>
                                <a:cubicBezTo>
                                  <a:pt x="33" y="10"/>
                                  <a:pt x="32" y="9"/>
                                  <a:pt x="31" y="9"/>
                                </a:cubicBezTo>
                                <a:cubicBezTo>
                                  <a:pt x="30" y="9"/>
                                  <a:pt x="30" y="9"/>
                                  <a:pt x="29" y="9"/>
                                </a:cubicBezTo>
                                <a:cubicBezTo>
                                  <a:pt x="28" y="8"/>
                                  <a:pt x="27" y="8"/>
                                  <a:pt x="26" y="8"/>
                                </a:cubicBezTo>
                                <a:cubicBezTo>
                                  <a:pt x="24" y="8"/>
                                  <a:pt x="23" y="9"/>
                                  <a:pt x="22" y="9"/>
                                </a:cubicBezTo>
                                <a:cubicBezTo>
                                  <a:pt x="21" y="10"/>
                                  <a:pt x="19" y="10"/>
                                  <a:pt x="18" y="12"/>
                                </a:cubicBezTo>
                                <a:cubicBezTo>
                                  <a:pt x="17" y="13"/>
                                  <a:pt x="15" y="15"/>
                                  <a:pt x="14" y="17"/>
                                </a:cubicBezTo>
                                <a:cubicBezTo>
                                  <a:pt x="12" y="19"/>
                                  <a:pt x="11" y="21"/>
                                  <a:pt x="9" y="24"/>
                                </a:cubicBezTo>
                                <a:lnTo>
                                  <a:pt x="9" y="67"/>
                                </a:lnTo>
                                <a:cubicBezTo>
                                  <a:pt x="9" y="68"/>
                                  <a:pt x="9" y="68"/>
                                  <a:pt x="9" y="68"/>
                                </a:cubicBezTo>
                                <a:cubicBezTo>
                                  <a:pt x="8" y="69"/>
                                  <a:pt x="8" y="69"/>
                                  <a:pt x="8" y="69"/>
                                </a:cubicBezTo>
                                <a:cubicBezTo>
                                  <a:pt x="8" y="69"/>
                                  <a:pt x="7" y="69"/>
                                  <a:pt x="7" y="69"/>
                                </a:cubicBezTo>
                                <a:cubicBezTo>
                                  <a:pt x="6" y="69"/>
                                  <a:pt x="5" y="69"/>
                                  <a:pt x="4" y="69"/>
                                </a:cubicBezTo>
                                <a:cubicBezTo>
                                  <a:pt x="4" y="69"/>
                                  <a:pt x="3" y="69"/>
                                  <a:pt x="2" y="69"/>
                                </a:cubicBezTo>
                                <a:cubicBezTo>
                                  <a:pt x="2" y="69"/>
                                  <a:pt x="1" y="69"/>
                                  <a:pt x="1" y="69"/>
                                </a:cubicBezTo>
                                <a:cubicBezTo>
                                  <a:pt x="1" y="69"/>
                                  <a:pt x="1" y="69"/>
                                  <a:pt x="0" y="68"/>
                                </a:cubicBezTo>
                                <a:cubicBezTo>
                                  <a:pt x="0" y="68"/>
                                  <a:pt x="0" y="68"/>
                                  <a:pt x="0" y="67"/>
                                </a:cubicBezTo>
                                <a:lnTo>
                                  <a:pt x="0" y="3"/>
                                </a:lnTo>
                                <a:cubicBezTo>
                                  <a:pt x="0" y="3"/>
                                  <a:pt x="0" y="2"/>
                                  <a:pt x="0" y="2"/>
                                </a:cubicBezTo>
                                <a:cubicBezTo>
                                  <a:pt x="1" y="2"/>
                                  <a:pt x="1" y="2"/>
                                  <a:pt x="1" y="2"/>
                                </a:cubicBezTo>
                                <a:cubicBezTo>
                                  <a:pt x="1" y="1"/>
                                  <a:pt x="2" y="1"/>
                                  <a:pt x="2" y="1"/>
                                </a:cubicBezTo>
                                <a:cubicBezTo>
                                  <a:pt x="3" y="1"/>
                                  <a:pt x="4" y="1"/>
                                  <a:pt x="4" y="1"/>
                                </a:cubicBezTo>
                                <a:cubicBezTo>
                                  <a:pt x="5" y="1"/>
                                  <a:pt x="6" y="1"/>
                                  <a:pt x="6" y="1"/>
                                </a:cubicBezTo>
                                <a:cubicBezTo>
                                  <a:pt x="7" y="1"/>
                                  <a:pt x="7" y="1"/>
                                  <a:pt x="8" y="2"/>
                                </a:cubicBezTo>
                                <a:cubicBezTo>
                                  <a:pt x="8" y="2"/>
                                  <a:pt x="8" y="2"/>
                                  <a:pt x="8" y="2"/>
                                </a:cubicBezTo>
                                <a:cubicBezTo>
                                  <a:pt x="8" y="2"/>
                                  <a:pt x="8" y="3"/>
                                  <a:pt x="8" y="3"/>
                                </a:cubicBezTo>
                                <a:lnTo>
                                  <a:pt x="8" y="13"/>
                                </a:lnTo>
                                <a:cubicBezTo>
                                  <a:pt x="10" y="10"/>
                                  <a:pt x="12" y="8"/>
                                  <a:pt x="13" y="7"/>
                                </a:cubicBezTo>
                                <a:cubicBezTo>
                                  <a:pt x="15" y="5"/>
                                  <a:pt x="17" y="4"/>
                                  <a:pt x="18" y="3"/>
                                </a:cubicBezTo>
                                <a:cubicBezTo>
                                  <a:pt x="19" y="2"/>
                                  <a:pt x="21" y="1"/>
                                  <a:pt x="22" y="1"/>
                                </a:cubicBezTo>
                                <a:cubicBezTo>
                                  <a:pt x="23" y="0"/>
                                  <a:pt x="25" y="0"/>
                                  <a:pt x="26" y="0"/>
                                </a:cubicBezTo>
                                <a:cubicBezTo>
                                  <a:pt x="27" y="0"/>
                                  <a:pt x="28" y="0"/>
                                  <a:pt x="28" y="0"/>
                                </a:cubicBezTo>
                                <a:cubicBezTo>
                                  <a:pt x="29" y="1"/>
                                  <a:pt x="30" y="1"/>
                                  <a:pt x="31" y="1"/>
                                </a:cubicBezTo>
                                <a:cubicBezTo>
                                  <a:pt x="32" y="1"/>
                                  <a:pt x="33" y="1"/>
                                  <a:pt x="34" y="1"/>
                                </a:cubicBezTo>
                                <a:cubicBezTo>
                                  <a:pt x="34" y="2"/>
                                  <a:pt x="35" y="2"/>
                                  <a:pt x="35" y="2"/>
                                </a:cubicBezTo>
                                <a:cubicBezTo>
                                  <a:pt x="35" y="2"/>
                                  <a:pt x="36" y="3"/>
                                  <a:pt x="36" y="3"/>
                                </a:cubicBezTo>
                                <a:cubicBezTo>
                                  <a:pt x="36" y="3"/>
                                  <a:pt x="36" y="3"/>
                                  <a:pt x="36" y="3"/>
                                </a:cubicBezTo>
                                <a:cubicBezTo>
                                  <a:pt x="36" y="4"/>
                                  <a:pt x="36" y="4"/>
                                  <a:pt x="36" y="4"/>
                                </a:cubicBezTo>
                                <a:cubicBezTo>
                                  <a:pt x="36" y="5"/>
                                  <a:pt x="36" y="6"/>
                                  <a:pt x="36" y="6"/>
                                </a:cubicBezTo>
                                <a:lnTo>
                                  <a:pt x="36"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4" name="Freeform 242"/>
                        <wps:cNvSpPr>
                          <a:spLocks/>
                        </wps:cNvSpPr>
                        <wps:spPr bwMode="auto">
                          <a:xfrm>
                            <a:off x="2558415" y="2017395"/>
                            <a:ext cx="27305" cy="57785"/>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2 w 40"/>
                              <a:gd name="T13" fmla="*/ 86 h 86"/>
                              <a:gd name="T14" fmla="*/ 29 w 40"/>
                              <a:gd name="T15" fmla="*/ 86 h 86"/>
                              <a:gd name="T16" fmla="*/ 21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19 h 86"/>
                              <a:gd name="T34" fmla="*/ 1 w 40"/>
                              <a:gd name="T35" fmla="*/ 18 h 86"/>
                              <a:gd name="T36" fmla="*/ 1 w 40"/>
                              <a:gd name="T37" fmla="*/ 18 h 86"/>
                              <a:gd name="T38" fmla="*/ 2 w 40"/>
                              <a:gd name="T39" fmla="*/ 17 h 86"/>
                              <a:gd name="T40" fmla="*/ 12 w 40"/>
                              <a:gd name="T41" fmla="*/ 17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19 w 40"/>
                              <a:gd name="T55" fmla="*/ 0 h 86"/>
                              <a:gd name="T56" fmla="*/ 20 w 40"/>
                              <a:gd name="T57" fmla="*/ 1 h 86"/>
                              <a:gd name="T58" fmla="*/ 20 w 40"/>
                              <a:gd name="T59" fmla="*/ 2 h 86"/>
                              <a:gd name="T60" fmla="*/ 20 w 40"/>
                              <a:gd name="T61" fmla="*/ 17 h 86"/>
                              <a:gd name="T62" fmla="*/ 38 w 40"/>
                              <a:gd name="T63" fmla="*/ 17 h 86"/>
                              <a:gd name="T64" fmla="*/ 39 w 40"/>
                              <a:gd name="T65" fmla="*/ 18 h 86"/>
                              <a:gd name="T66" fmla="*/ 40 w 40"/>
                              <a:gd name="T67" fmla="*/ 18 h 86"/>
                              <a:gd name="T68" fmla="*/ 40 w 40"/>
                              <a:gd name="T69" fmla="*/ 19 h 86"/>
                              <a:gd name="T70" fmla="*/ 40 w 40"/>
                              <a:gd name="T71" fmla="*/ 21 h 86"/>
                              <a:gd name="T72" fmla="*/ 40 w 40"/>
                              <a:gd name="T73" fmla="*/ 24 h 86"/>
                              <a:gd name="T74" fmla="*/ 38 w 40"/>
                              <a:gd name="T75" fmla="*/ 25 h 86"/>
                              <a:gd name="T76" fmla="*/ 20 w 40"/>
                              <a:gd name="T77" fmla="*/ 25 h 86"/>
                              <a:gd name="T78" fmla="*/ 20 w 40"/>
                              <a:gd name="T79" fmla="*/ 64 h 86"/>
                              <a:gd name="T80" fmla="*/ 22 w 40"/>
                              <a:gd name="T81" fmla="*/ 75 h 86"/>
                              <a:gd name="T82" fmla="*/ 30 w 40"/>
                              <a:gd name="T83" fmla="*/ 79 h 86"/>
                              <a:gd name="T84" fmla="*/ 33 w 40"/>
                              <a:gd name="T85" fmla="*/ 78 h 86"/>
                              <a:gd name="T86" fmla="*/ 36 w 40"/>
                              <a:gd name="T87" fmla="*/ 78 h 86"/>
                              <a:gd name="T88" fmla="*/ 37 w 40"/>
                              <a:gd name="T89" fmla="*/ 77 h 86"/>
                              <a:gd name="T90" fmla="*/ 39 w 40"/>
                              <a:gd name="T91" fmla="*/ 76 h 86"/>
                              <a:gd name="T92" fmla="*/ 39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1"/>
                                  <a:pt x="40" y="82"/>
                                </a:cubicBezTo>
                                <a:cubicBezTo>
                                  <a:pt x="40" y="83"/>
                                  <a:pt x="40" y="83"/>
                                  <a:pt x="39" y="84"/>
                                </a:cubicBezTo>
                                <a:cubicBezTo>
                                  <a:pt x="39" y="84"/>
                                  <a:pt x="38" y="84"/>
                                  <a:pt x="38" y="85"/>
                                </a:cubicBezTo>
                                <a:cubicBezTo>
                                  <a:pt x="37" y="85"/>
                                  <a:pt x="36" y="85"/>
                                  <a:pt x="35" y="85"/>
                                </a:cubicBezTo>
                                <a:cubicBezTo>
                                  <a:pt x="34" y="86"/>
                                  <a:pt x="33" y="86"/>
                                  <a:pt x="32" y="86"/>
                                </a:cubicBezTo>
                                <a:cubicBezTo>
                                  <a:pt x="31" y="86"/>
                                  <a:pt x="30" y="86"/>
                                  <a:pt x="29" y="86"/>
                                </a:cubicBezTo>
                                <a:cubicBezTo>
                                  <a:pt x="26" y="86"/>
                                  <a:pt x="24" y="86"/>
                                  <a:pt x="21" y="85"/>
                                </a:cubicBezTo>
                                <a:cubicBezTo>
                                  <a:pt x="19" y="84"/>
                                  <a:pt x="17" y="83"/>
                                  <a:pt x="16" y="81"/>
                                </a:cubicBezTo>
                                <a:cubicBezTo>
                                  <a:pt x="14" y="79"/>
                                  <a:pt x="13" y="77"/>
                                  <a:pt x="13" y="74"/>
                                </a:cubicBezTo>
                                <a:cubicBezTo>
                                  <a:pt x="12" y="72"/>
                                  <a:pt x="12" y="68"/>
                                  <a:pt x="12" y="65"/>
                                </a:cubicBezTo>
                                <a:lnTo>
                                  <a:pt x="12" y="25"/>
                                </a:lnTo>
                                <a:lnTo>
                                  <a:pt x="2" y="25"/>
                                </a:lnTo>
                                <a:cubicBezTo>
                                  <a:pt x="1" y="25"/>
                                  <a:pt x="1" y="24"/>
                                  <a:pt x="1" y="24"/>
                                </a:cubicBezTo>
                                <a:cubicBezTo>
                                  <a:pt x="0" y="23"/>
                                  <a:pt x="0" y="22"/>
                                  <a:pt x="0" y="21"/>
                                </a:cubicBezTo>
                                <a:cubicBezTo>
                                  <a:pt x="0" y="20"/>
                                  <a:pt x="0" y="20"/>
                                  <a:pt x="0" y="19"/>
                                </a:cubicBezTo>
                                <a:cubicBezTo>
                                  <a:pt x="0" y="19"/>
                                  <a:pt x="0" y="19"/>
                                  <a:pt x="1" y="18"/>
                                </a:cubicBezTo>
                                <a:cubicBezTo>
                                  <a:pt x="1" y="18"/>
                                  <a:pt x="1" y="18"/>
                                  <a:pt x="1" y="18"/>
                                </a:cubicBezTo>
                                <a:cubicBezTo>
                                  <a:pt x="2" y="18"/>
                                  <a:pt x="2" y="17"/>
                                  <a:pt x="2" y="17"/>
                                </a:cubicBezTo>
                                <a:lnTo>
                                  <a:pt x="12" y="17"/>
                                </a:lnTo>
                                <a:lnTo>
                                  <a:pt x="12" y="2"/>
                                </a:lnTo>
                                <a:cubicBezTo>
                                  <a:pt x="12" y="1"/>
                                  <a:pt x="12" y="1"/>
                                  <a:pt x="12" y="1"/>
                                </a:cubicBezTo>
                                <a:cubicBezTo>
                                  <a:pt x="12" y="1"/>
                                  <a:pt x="12" y="0"/>
                                  <a:pt x="13" y="0"/>
                                </a:cubicBezTo>
                                <a:cubicBezTo>
                                  <a:pt x="13" y="0"/>
                                  <a:pt x="13" y="0"/>
                                  <a:pt x="14" y="0"/>
                                </a:cubicBezTo>
                                <a:cubicBezTo>
                                  <a:pt x="14" y="0"/>
                                  <a:pt x="15" y="0"/>
                                  <a:pt x="16" y="0"/>
                                </a:cubicBezTo>
                                <a:cubicBezTo>
                                  <a:pt x="17" y="0"/>
                                  <a:pt x="18" y="0"/>
                                  <a:pt x="18" y="0"/>
                                </a:cubicBezTo>
                                <a:cubicBezTo>
                                  <a:pt x="19" y="0"/>
                                  <a:pt x="19" y="0"/>
                                  <a:pt x="19" y="0"/>
                                </a:cubicBezTo>
                                <a:cubicBezTo>
                                  <a:pt x="20" y="0"/>
                                  <a:pt x="20" y="1"/>
                                  <a:pt x="20" y="1"/>
                                </a:cubicBezTo>
                                <a:cubicBezTo>
                                  <a:pt x="20" y="1"/>
                                  <a:pt x="20" y="1"/>
                                  <a:pt x="20" y="2"/>
                                </a:cubicBezTo>
                                <a:lnTo>
                                  <a:pt x="20" y="17"/>
                                </a:lnTo>
                                <a:lnTo>
                                  <a:pt x="38" y="17"/>
                                </a:lnTo>
                                <a:cubicBezTo>
                                  <a:pt x="38" y="17"/>
                                  <a:pt x="39" y="18"/>
                                  <a:pt x="39" y="18"/>
                                </a:cubicBezTo>
                                <a:cubicBezTo>
                                  <a:pt x="39" y="18"/>
                                  <a:pt x="39" y="18"/>
                                  <a:pt x="40" y="18"/>
                                </a:cubicBezTo>
                                <a:cubicBezTo>
                                  <a:pt x="40" y="19"/>
                                  <a:pt x="40" y="19"/>
                                  <a:pt x="40" y="19"/>
                                </a:cubicBezTo>
                                <a:cubicBezTo>
                                  <a:pt x="40" y="20"/>
                                  <a:pt x="40" y="20"/>
                                  <a:pt x="40" y="21"/>
                                </a:cubicBezTo>
                                <a:cubicBezTo>
                                  <a:pt x="40" y="22"/>
                                  <a:pt x="40" y="23"/>
                                  <a:pt x="40" y="24"/>
                                </a:cubicBezTo>
                                <a:cubicBezTo>
                                  <a:pt x="39" y="24"/>
                                  <a:pt x="39" y="25"/>
                                  <a:pt x="38" y="25"/>
                                </a:cubicBezTo>
                                <a:lnTo>
                                  <a:pt x="20" y="25"/>
                                </a:lnTo>
                                <a:lnTo>
                                  <a:pt x="20" y="64"/>
                                </a:lnTo>
                                <a:cubicBezTo>
                                  <a:pt x="20" y="69"/>
                                  <a:pt x="21" y="72"/>
                                  <a:pt x="22" y="75"/>
                                </a:cubicBezTo>
                                <a:cubicBezTo>
                                  <a:pt x="24" y="77"/>
                                  <a:pt x="26" y="79"/>
                                  <a:pt x="30" y="79"/>
                                </a:cubicBezTo>
                                <a:cubicBezTo>
                                  <a:pt x="31" y="79"/>
                                  <a:pt x="32" y="79"/>
                                  <a:pt x="33" y="78"/>
                                </a:cubicBezTo>
                                <a:cubicBezTo>
                                  <a:pt x="34" y="78"/>
                                  <a:pt x="35" y="78"/>
                                  <a:pt x="36" y="78"/>
                                </a:cubicBezTo>
                                <a:cubicBezTo>
                                  <a:pt x="36" y="77"/>
                                  <a:pt x="37" y="77"/>
                                  <a:pt x="37" y="77"/>
                                </a:cubicBezTo>
                                <a:cubicBezTo>
                                  <a:pt x="38" y="77"/>
                                  <a:pt x="38" y="76"/>
                                  <a:pt x="39" y="76"/>
                                </a:cubicBezTo>
                                <a:cubicBezTo>
                                  <a:pt x="39" y="76"/>
                                  <a:pt x="39" y="76"/>
                                  <a:pt x="39" y="77"/>
                                </a:cubicBezTo>
                                <a:cubicBezTo>
                                  <a:pt x="40" y="77"/>
                                  <a:pt x="40" y="77"/>
                                  <a:pt x="40" y="77"/>
                                </a:cubicBezTo>
                                <a:cubicBezTo>
                                  <a:pt x="40" y="77"/>
                                  <a:pt x="40" y="78"/>
                                  <a:pt x="40" y="78"/>
                                </a:cubicBezTo>
                                <a:cubicBezTo>
                                  <a:pt x="40" y="78"/>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5" name="Freeform 243"/>
                        <wps:cNvSpPr>
                          <a:spLocks/>
                        </wps:cNvSpPr>
                        <wps:spPr bwMode="auto">
                          <a:xfrm>
                            <a:off x="2617470" y="2028190"/>
                            <a:ext cx="29845" cy="46990"/>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60 h 70"/>
                              <a:gd name="T18" fmla="*/ 21 w 44"/>
                              <a:gd name="T19" fmla="*/ 63 h 70"/>
                              <a:gd name="T20" fmla="*/ 31 w 44"/>
                              <a:gd name="T21" fmla="*/ 60 h 70"/>
                              <a:gd name="T22" fmla="*/ 36 w 44"/>
                              <a:gd name="T23" fmla="*/ 51 h 70"/>
                              <a:gd name="T24" fmla="*/ 30 w 44"/>
                              <a:gd name="T25" fmla="*/ 42 h 70"/>
                              <a:gd name="T26" fmla="*/ 19 w 44"/>
                              <a:gd name="T27" fmla="*/ 37 h 70"/>
                              <a:gd name="T28" fmla="*/ 8 w 44"/>
                              <a:gd name="T29" fmla="*/ 31 h 70"/>
                              <a:gd name="T30" fmla="*/ 3 w 44"/>
                              <a:gd name="T31" fmla="*/ 18 h 70"/>
                              <a:gd name="T32" fmla="*/ 8 w 44"/>
                              <a:gd name="T33" fmla="*/ 6 h 70"/>
                              <a:gd name="T34" fmla="*/ 25 w 44"/>
                              <a:gd name="T35" fmla="*/ 0 h 70"/>
                              <a:gd name="T36" fmla="*/ 34 w 44"/>
                              <a:gd name="T37" fmla="*/ 2 h 70"/>
                              <a:gd name="T38" fmla="*/ 39 w 44"/>
                              <a:gd name="T39" fmla="*/ 4 h 70"/>
                              <a:gd name="T40" fmla="*/ 41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9"/>
                                </a:cubicBezTo>
                                <a:cubicBezTo>
                                  <a:pt x="41" y="61"/>
                                  <a:pt x="40" y="63"/>
                                  <a:pt x="37" y="65"/>
                                </a:cubicBezTo>
                                <a:cubicBezTo>
                                  <a:pt x="35" y="67"/>
                                  <a:pt x="33" y="68"/>
                                  <a:pt x="30" y="69"/>
                                </a:cubicBezTo>
                                <a:cubicBezTo>
                                  <a:pt x="27" y="70"/>
                                  <a:pt x="24" y="70"/>
                                  <a:pt x="20" y="70"/>
                                </a:cubicBezTo>
                                <a:cubicBezTo>
                                  <a:pt x="18" y="70"/>
                                  <a:pt x="16" y="70"/>
                                  <a:pt x="14" y="70"/>
                                </a:cubicBezTo>
                                <a:cubicBezTo>
                                  <a:pt x="12" y="69"/>
                                  <a:pt x="10" y="69"/>
                                  <a:pt x="8" y="68"/>
                                </a:cubicBezTo>
                                <a:cubicBezTo>
                                  <a:pt x="7" y="68"/>
                                  <a:pt x="5" y="67"/>
                                  <a:pt x="4" y="66"/>
                                </a:cubicBezTo>
                                <a:cubicBezTo>
                                  <a:pt x="3" y="66"/>
                                  <a:pt x="2" y="65"/>
                                  <a:pt x="2" y="65"/>
                                </a:cubicBezTo>
                                <a:cubicBezTo>
                                  <a:pt x="1" y="64"/>
                                  <a:pt x="1" y="64"/>
                                  <a:pt x="1" y="63"/>
                                </a:cubicBezTo>
                                <a:cubicBezTo>
                                  <a:pt x="0" y="62"/>
                                  <a:pt x="0" y="61"/>
                                  <a:pt x="0" y="60"/>
                                </a:cubicBezTo>
                                <a:cubicBezTo>
                                  <a:pt x="0" y="60"/>
                                  <a:pt x="0" y="59"/>
                                  <a:pt x="0" y="59"/>
                                </a:cubicBezTo>
                                <a:cubicBezTo>
                                  <a:pt x="1" y="58"/>
                                  <a:pt x="1" y="58"/>
                                  <a:pt x="1" y="57"/>
                                </a:cubicBezTo>
                                <a:cubicBezTo>
                                  <a:pt x="1" y="57"/>
                                  <a:pt x="1" y="57"/>
                                  <a:pt x="1" y="57"/>
                                </a:cubicBezTo>
                                <a:cubicBezTo>
                                  <a:pt x="2" y="56"/>
                                  <a:pt x="2" y="56"/>
                                  <a:pt x="2" y="56"/>
                                </a:cubicBezTo>
                                <a:cubicBezTo>
                                  <a:pt x="3" y="56"/>
                                  <a:pt x="3" y="57"/>
                                  <a:pt x="4" y="57"/>
                                </a:cubicBezTo>
                                <a:cubicBezTo>
                                  <a:pt x="5" y="58"/>
                                  <a:pt x="7" y="59"/>
                                  <a:pt x="8" y="60"/>
                                </a:cubicBezTo>
                                <a:cubicBezTo>
                                  <a:pt x="10" y="60"/>
                                  <a:pt x="11" y="61"/>
                                  <a:pt x="14" y="62"/>
                                </a:cubicBezTo>
                                <a:cubicBezTo>
                                  <a:pt x="16" y="62"/>
                                  <a:pt x="18" y="63"/>
                                  <a:pt x="21" y="63"/>
                                </a:cubicBezTo>
                                <a:cubicBezTo>
                                  <a:pt x="23" y="63"/>
                                  <a:pt x="25" y="62"/>
                                  <a:pt x="27" y="62"/>
                                </a:cubicBezTo>
                                <a:cubicBezTo>
                                  <a:pt x="28" y="62"/>
                                  <a:pt x="30" y="61"/>
                                  <a:pt x="31" y="60"/>
                                </a:cubicBezTo>
                                <a:cubicBezTo>
                                  <a:pt x="33" y="59"/>
                                  <a:pt x="34" y="58"/>
                                  <a:pt x="34" y="56"/>
                                </a:cubicBezTo>
                                <a:cubicBezTo>
                                  <a:pt x="35" y="55"/>
                                  <a:pt x="36" y="53"/>
                                  <a:pt x="36" y="51"/>
                                </a:cubicBezTo>
                                <a:cubicBezTo>
                                  <a:pt x="36" y="49"/>
                                  <a:pt x="35" y="47"/>
                                  <a:pt x="34" y="46"/>
                                </a:cubicBezTo>
                                <a:cubicBezTo>
                                  <a:pt x="33" y="45"/>
                                  <a:pt x="32" y="43"/>
                                  <a:pt x="30" y="42"/>
                                </a:cubicBezTo>
                                <a:cubicBezTo>
                                  <a:pt x="29" y="41"/>
                                  <a:pt x="27" y="40"/>
                                  <a:pt x="25" y="40"/>
                                </a:cubicBezTo>
                                <a:cubicBezTo>
                                  <a:pt x="23" y="39"/>
                                  <a:pt x="21" y="38"/>
                                  <a:pt x="19" y="37"/>
                                </a:cubicBezTo>
                                <a:cubicBezTo>
                                  <a:pt x="17" y="36"/>
                                  <a:pt x="15" y="35"/>
                                  <a:pt x="13" y="34"/>
                                </a:cubicBezTo>
                                <a:cubicBezTo>
                                  <a:pt x="11" y="33"/>
                                  <a:pt x="9" y="32"/>
                                  <a:pt x="8" y="31"/>
                                </a:cubicBezTo>
                                <a:cubicBezTo>
                                  <a:pt x="6" y="29"/>
                                  <a:pt x="5" y="28"/>
                                  <a:pt x="4" y="26"/>
                                </a:cubicBezTo>
                                <a:cubicBezTo>
                                  <a:pt x="3" y="24"/>
                                  <a:pt x="3" y="21"/>
                                  <a:pt x="3" y="18"/>
                                </a:cubicBezTo>
                                <a:cubicBezTo>
                                  <a:pt x="3" y="16"/>
                                  <a:pt x="3" y="14"/>
                                  <a:pt x="4" y="12"/>
                                </a:cubicBezTo>
                                <a:cubicBezTo>
                                  <a:pt x="5" y="10"/>
                                  <a:pt x="6" y="8"/>
                                  <a:pt x="8" y="6"/>
                                </a:cubicBezTo>
                                <a:cubicBezTo>
                                  <a:pt x="10" y="4"/>
                                  <a:pt x="12" y="3"/>
                                  <a:pt x="15" y="2"/>
                                </a:cubicBezTo>
                                <a:cubicBezTo>
                                  <a:pt x="17" y="1"/>
                                  <a:pt x="21" y="0"/>
                                  <a:pt x="25" y="0"/>
                                </a:cubicBezTo>
                                <a:cubicBezTo>
                                  <a:pt x="26" y="0"/>
                                  <a:pt x="28" y="0"/>
                                  <a:pt x="29" y="1"/>
                                </a:cubicBezTo>
                                <a:cubicBezTo>
                                  <a:pt x="31" y="1"/>
                                  <a:pt x="32" y="1"/>
                                  <a:pt x="34" y="2"/>
                                </a:cubicBezTo>
                                <a:cubicBezTo>
                                  <a:pt x="35" y="2"/>
                                  <a:pt x="36" y="3"/>
                                  <a:pt x="37" y="3"/>
                                </a:cubicBezTo>
                                <a:cubicBezTo>
                                  <a:pt x="38" y="4"/>
                                  <a:pt x="39" y="4"/>
                                  <a:pt x="39" y="4"/>
                                </a:cubicBezTo>
                                <a:cubicBezTo>
                                  <a:pt x="40" y="5"/>
                                  <a:pt x="40" y="5"/>
                                  <a:pt x="40" y="5"/>
                                </a:cubicBezTo>
                                <a:cubicBezTo>
                                  <a:pt x="40" y="6"/>
                                  <a:pt x="41" y="6"/>
                                  <a:pt x="41" y="6"/>
                                </a:cubicBezTo>
                                <a:cubicBezTo>
                                  <a:pt x="41" y="7"/>
                                  <a:pt x="41" y="7"/>
                                  <a:pt x="41" y="7"/>
                                </a:cubicBezTo>
                                <a:cubicBezTo>
                                  <a:pt x="41" y="8"/>
                                  <a:pt x="41" y="8"/>
                                  <a:pt x="41" y="9"/>
                                </a:cubicBezTo>
                                <a:cubicBezTo>
                                  <a:pt x="41" y="9"/>
                                  <a:pt x="41" y="10"/>
                                  <a:pt x="41" y="10"/>
                                </a:cubicBezTo>
                                <a:cubicBezTo>
                                  <a:pt x="41" y="11"/>
                                  <a:pt x="41" y="11"/>
                                  <a:pt x="40" y="11"/>
                                </a:cubicBezTo>
                                <a:cubicBezTo>
                                  <a:pt x="40" y="12"/>
                                  <a:pt x="40" y="12"/>
                                  <a:pt x="40" y="12"/>
                                </a:cubicBezTo>
                                <a:cubicBezTo>
                                  <a:pt x="40" y="12"/>
                                  <a:pt x="39" y="12"/>
                                  <a:pt x="39" y="12"/>
                                </a:cubicBezTo>
                                <a:cubicBezTo>
                                  <a:pt x="39" y="12"/>
                                  <a:pt x="38" y="12"/>
                                  <a:pt x="37" y="12"/>
                                </a:cubicBezTo>
                                <a:cubicBezTo>
                                  <a:pt x="37" y="11"/>
                                  <a:pt x="36" y="11"/>
                                  <a:pt x="34" y="10"/>
                                </a:cubicBezTo>
                                <a:cubicBezTo>
                                  <a:pt x="33" y="9"/>
                                  <a:pt x="32" y="9"/>
                                  <a:pt x="30" y="8"/>
                                </a:cubicBezTo>
                                <a:cubicBezTo>
                                  <a:pt x="28" y="8"/>
                                  <a:pt x="26" y="7"/>
                                  <a:pt x="24" y="7"/>
                                </a:cubicBezTo>
                                <a:cubicBezTo>
                                  <a:pt x="22" y="7"/>
                                  <a:pt x="20" y="8"/>
                                  <a:pt x="18" y="8"/>
                                </a:cubicBezTo>
                                <a:cubicBezTo>
                                  <a:pt x="17" y="9"/>
                                  <a:pt x="15" y="9"/>
                                  <a:pt x="14" y="10"/>
                                </a:cubicBezTo>
                                <a:cubicBezTo>
                                  <a:pt x="13" y="11"/>
                                  <a:pt x="12" y="13"/>
                                  <a:pt x="12" y="14"/>
                                </a:cubicBezTo>
                                <a:cubicBezTo>
                                  <a:pt x="11" y="15"/>
                                  <a:pt x="11" y="16"/>
                                  <a:pt x="11" y="18"/>
                                </a:cubicBezTo>
                                <a:cubicBezTo>
                                  <a:pt x="11" y="20"/>
                                  <a:pt x="11" y="22"/>
                                  <a:pt x="12" y="23"/>
                                </a:cubicBezTo>
                                <a:cubicBezTo>
                                  <a:pt x="13" y="25"/>
                                  <a:pt x="14" y="26"/>
                                  <a:pt x="16" y="27"/>
                                </a:cubicBezTo>
                                <a:cubicBezTo>
                                  <a:pt x="18" y="28"/>
                                  <a:pt x="19" y="29"/>
                                  <a:pt x="21" y="30"/>
                                </a:cubicBezTo>
                                <a:cubicBezTo>
                                  <a:pt x="23" y="31"/>
                                  <a:pt x="25" y="31"/>
                                  <a:pt x="27" y="32"/>
                                </a:cubicBezTo>
                                <a:cubicBezTo>
                                  <a:pt x="29" y="33"/>
                                  <a:pt x="32" y="34"/>
                                  <a:pt x="34" y="35"/>
                                </a:cubicBezTo>
                                <a:cubicBezTo>
                                  <a:pt x="36" y="36"/>
                                  <a:pt x="37" y="37"/>
                                  <a:pt x="39" y="38"/>
                                </a:cubicBezTo>
                                <a:cubicBezTo>
                                  <a:pt x="40" y="40"/>
                                  <a:pt x="42" y="41"/>
                                  <a:pt x="43" y="43"/>
                                </a:cubicBezTo>
                                <a:cubicBezTo>
                                  <a:pt x="44" y="45"/>
                                  <a:pt x="44" y="48"/>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6" name="Freeform 244"/>
                        <wps:cNvSpPr>
                          <a:spLocks/>
                        </wps:cNvSpPr>
                        <wps:spPr bwMode="auto">
                          <a:xfrm>
                            <a:off x="2655570" y="2028825"/>
                            <a:ext cx="39370" cy="62865"/>
                          </a:xfrm>
                          <a:custGeom>
                            <a:avLst/>
                            <a:gdLst>
                              <a:gd name="T0" fmla="*/ 35 w 59"/>
                              <a:gd name="T1" fmla="*/ 68 h 94"/>
                              <a:gd name="T2" fmla="*/ 35 w 59"/>
                              <a:gd name="T3" fmla="*/ 68 h 94"/>
                              <a:gd name="T4" fmla="*/ 26 w 59"/>
                              <a:gd name="T5" fmla="*/ 92 h 94"/>
                              <a:gd name="T6" fmla="*/ 24 w 59"/>
                              <a:gd name="T7" fmla="*/ 93 h 94"/>
                              <a:gd name="T8" fmla="*/ 20 w 59"/>
                              <a:gd name="T9" fmla="*/ 94 h 94"/>
                              <a:gd name="T10" fmla="*/ 18 w 59"/>
                              <a:gd name="T11" fmla="*/ 94 h 94"/>
                              <a:gd name="T12" fmla="*/ 17 w 59"/>
                              <a:gd name="T13" fmla="*/ 93 h 94"/>
                              <a:gd name="T14" fmla="*/ 16 w 59"/>
                              <a:gd name="T15" fmla="*/ 92 h 94"/>
                              <a:gd name="T16" fmla="*/ 17 w 59"/>
                              <a:gd name="T17" fmla="*/ 91 h 94"/>
                              <a:gd name="T18" fmla="*/ 26 w 59"/>
                              <a:gd name="T19" fmla="*/ 68 h 94"/>
                              <a:gd name="T20" fmla="*/ 25 w 59"/>
                              <a:gd name="T21" fmla="*/ 67 h 94"/>
                              <a:gd name="T22" fmla="*/ 24 w 59"/>
                              <a:gd name="T23" fmla="*/ 66 h 94"/>
                              <a:gd name="T24" fmla="*/ 1 w 59"/>
                              <a:gd name="T25" fmla="*/ 3 h 94"/>
                              <a:gd name="T26" fmla="*/ 0 w 59"/>
                              <a:gd name="T27" fmla="*/ 2 h 94"/>
                              <a:gd name="T28" fmla="*/ 1 w 59"/>
                              <a:gd name="T29" fmla="*/ 1 h 94"/>
                              <a:gd name="T30" fmla="*/ 2 w 59"/>
                              <a:gd name="T31" fmla="*/ 0 h 94"/>
                              <a:gd name="T32" fmla="*/ 5 w 59"/>
                              <a:gd name="T33" fmla="*/ 0 h 94"/>
                              <a:gd name="T34" fmla="*/ 7 w 59"/>
                              <a:gd name="T35" fmla="*/ 0 h 94"/>
                              <a:gd name="T36" fmla="*/ 8 w 59"/>
                              <a:gd name="T37" fmla="*/ 1 h 94"/>
                              <a:gd name="T38" fmla="*/ 9 w 59"/>
                              <a:gd name="T39" fmla="*/ 1 h 94"/>
                              <a:gd name="T40" fmla="*/ 10 w 59"/>
                              <a:gd name="T41" fmla="*/ 2 h 94"/>
                              <a:gd name="T42" fmla="*/ 30 w 59"/>
                              <a:gd name="T43" fmla="*/ 58 h 94"/>
                              <a:gd name="T44" fmla="*/ 30 w 59"/>
                              <a:gd name="T45" fmla="*/ 58 h 94"/>
                              <a:gd name="T46" fmla="*/ 50 w 59"/>
                              <a:gd name="T47" fmla="*/ 2 h 94"/>
                              <a:gd name="T48" fmla="*/ 51 w 59"/>
                              <a:gd name="T49" fmla="*/ 1 h 94"/>
                              <a:gd name="T50" fmla="*/ 53 w 59"/>
                              <a:gd name="T51" fmla="*/ 0 h 94"/>
                              <a:gd name="T52" fmla="*/ 55 w 59"/>
                              <a:gd name="T53" fmla="*/ 0 h 94"/>
                              <a:gd name="T54" fmla="*/ 57 w 59"/>
                              <a:gd name="T55" fmla="*/ 0 h 94"/>
                              <a:gd name="T56" fmla="*/ 59 w 59"/>
                              <a:gd name="T57" fmla="*/ 1 h 94"/>
                              <a:gd name="T58" fmla="*/ 59 w 59"/>
                              <a:gd name="T59" fmla="*/ 2 h 94"/>
                              <a:gd name="T60" fmla="*/ 59 w 59"/>
                              <a:gd name="T61" fmla="*/ 3 h 94"/>
                              <a:gd name="T62" fmla="*/ 35 w 59"/>
                              <a:gd name="T63" fmla="*/ 68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9" h="94">
                                <a:moveTo>
                                  <a:pt x="35" y="68"/>
                                </a:moveTo>
                                <a:lnTo>
                                  <a:pt x="35" y="68"/>
                                </a:lnTo>
                                <a:lnTo>
                                  <a:pt x="26" y="92"/>
                                </a:lnTo>
                                <a:cubicBezTo>
                                  <a:pt x="25" y="93"/>
                                  <a:pt x="25" y="93"/>
                                  <a:pt x="24" y="93"/>
                                </a:cubicBezTo>
                                <a:cubicBezTo>
                                  <a:pt x="23" y="94"/>
                                  <a:pt x="22" y="94"/>
                                  <a:pt x="20" y="94"/>
                                </a:cubicBezTo>
                                <a:cubicBezTo>
                                  <a:pt x="20" y="94"/>
                                  <a:pt x="19" y="94"/>
                                  <a:pt x="18" y="94"/>
                                </a:cubicBezTo>
                                <a:cubicBezTo>
                                  <a:pt x="18" y="94"/>
                                  <a:pt x="17" y="93"/>
                                  <a:pt x="17" y="93"/>
                                </a:cubicBezTo>
                                <a:cubicBezTo>
                                  <a:pt x="17" y="93"/>
                                  <a:pt x="16" y="93"/>
                                  <a:pt x="16" y="92"/>
                                </a:cubicBezTo>
                                <a:cubicBezTo>
                                  <a:pt x="16" y="92"/>
                                  <a:pt x="16" y="91"/>
                                  <a:pt x="17" y="91"/>
                                </a:cubicBezTo>
                                <a:lnTo>
                                  <a:pt x="26" y="68"/>
                                </a:lnTo>
                                <a:cubicBezTo>
                                  <a:pt x="25" y="68"/>
                                  <a:pt x="25" y="68"/>
                                  <a:pt x="25" y="67"/>
                                </a:cubicBezTo>
                                <a:cubicBezTo>
                                  <a:pt x="25" y="67"/>
                                  <a:pt x="24" y="67"/>
                                  <a:pt x="24" y="66"/>
                                </a:cubicBezTo>
                                <a:lnTo>
                                  <a:pt x="1" y="3"/>
                                </a:lnTo>
                                <a:cubicBezTo>
                                  <a:pt x="1" y="3"/>
                                  <a:pt x="0" y="2"/>
                                  <a:pt x="0" y="2"/>
                                </a:cubicBezTo>
                                <a:cubicBezTo>
                                  <a:pt x="0" y="1"/>
                                  <a:pt x="1" y="1"/>
                                  <a:pt x="1" y="1"/>
                                </a:cubicBezTo>
                                <a:cubicBezTo>
                                  <a:pt x="1" y="0"/>
                                  <a:pt x="2" y="0"/>
                                  <a:pt x="2" y="0"/>
                                </a:cubicBezTo>
                                <a:cubicBezTo>
                                  <a:pt x="3" y="0"/>
                                  <a:pt x="4" y="0"/>
                                  <a:pt x="5" y="0"/>
                                </a:cubicBezTo>
                                <a:cubicBezTo>
                                  <a:pt x="6" y="0"/>
                                  <a:pt x="6" y="0"/>
                                  <a:pt x="7" y="0"/>
                                </a:cubicBezTo>
                                <a:cubicBezTo>
                                  <a:pt x="8" y="0"/>
                                  <a:pt x="8" y="0"/>
                                  <a:pt x="8" y="1"/>
                                </a:cubicBezTo>
                                <a:cubicBezTo>
                                  <a:pt x="9" y="1"/>
                                  <a:pt x="9" y="1"/>
                                  <a:pt x="9" y="1"/>
                                </a:cubicBezTo>
                                <a:cubicBezTo>
                                  <a:pt x="9" y="1"/>
                                  <a:pt x="10" y="2"/>
                                  <a:pt x="10" y="2"/>
                                </a:cubicBezTo>
                                <a:lnTo>
                                  <a:pt x="30" y="58"/>
                                </a:lnTo>
                                <a:lnTo>
                                  <a:pt x="30" y="58"/>
                                </a:lnTo>
                                <a:lnTo>
                                  <a:pt x="50" y="2"/>
                                </a:lnTo>
                                <a:cubicBezTo>
                                  <a:pt x="50" y="1"/>
                                  <a:pt x="51" y="1"/>
                                  <a:pt x="51" y="1"/>
                                </a:cubicBezTo>
                                <a:cubicBezTo>
                                  <a:pt x="51" y="0"/>
                                  <a:pt x="52" y="0"/>
                                  <a:pt x="53" y="0"/>
                                </a:cubicBezTo>
                                <a:cubicBezTo>
                                  <a:pt x="53" y="0"/>
                                  <a:pt x="54" y="0"/>
                                  <a:pt x="55" y="0"/>
                                </a:cubicBezTo>
                                <a:cubicBezTo>
                                  <a:pt x="56" y="0"/>
                                  <a:pt x="57" y="0"/>
                                  <a:pt x="57" y="0"/>
                                </a:cubicBezTo>
                                <a:cubicBezTo>
                                  <a:pt x="58" y="0"/>
                                  <a:pt x="58" y="1"/>
                                  <a:pt x="59" y="1"/>
                                </a:cubicBezTo>
                                <a:cubicBezTo>
                                  <a:pt x="59" y="1"/>
                                  <a:pt x="59" y="1"/>
                                  <a:pt x="59" y="2"/>
                                </a:cubicBezTo>
                                <a:cubicBezTo>
                                  <a:pt x="59" y="2"/>
                                  <a:pt x="59" y="3"/>
                                  <a:pt x="59" y="3"/>
                                </a:cubicBezTo>
                                <a:lnTo>
                                  <a:pt x="35" y="6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7" name="Freeform 245"/>
                        <wps:cNvSpPr>
                          <a:spLocks/>
                        </wps:cNvSpPr>
                        <wps:spPr bwMode="auto">
                          <a:xfrm>
                            <a:off x="2703195" y="2028190"/>
                            <a:ext cx="29210" cy="46990"/>
                          </a:xfrm>
                          <a:custGeom>
                            <a:avLst/>
                            <a:gdLst>
                              <a:gd name="T0" fmla="*/ 44 w 44"/>
                              <a:gd name="T1" fmla="*/ 50 h 70"/>
                              <a:gd name="T2" fmla="*/ 37 w 44"/>
                              <a:gd name="T3" fmla="*/ 65 h 70"/>
                              <a:gd name="T4" fmla="*/ 20 w 44"/>
                              <a:gd name="T5" fmla="*/ 70 h 70"/>
                              <a:gd name="T6" fmla="*/ 8 w 44"/>
                              <a:gd name="T7" fmla="*/ 68 h 70"/>
                              <a:gd name="T8" fmla="*/ 2 w 44"/>
                              <a:gd name="T9" fmla="*/ 65 h 70"/>
                              <a:gd name="T10" fmla="*/ 0 w 44"/>
                              <a:gd name="T11" fmla="*/ 60 h 70"/>
                              <a:gd name="T12" fmla="*/ 1 w 44"/>
                              <a:gd name="T13" fmla="*/ 57 h 70"/>
                              <a:gd name="T14" fmla="*/ 2 w 44"/>
                              <a:gd name="T15" fmla="*/ 56 h 70"/>
                              <a:gd name="T16" fmla="*/ 8 w 44"/>
                              <a:gd name="T17" fmla="*/ 60 h 70"/>
                              <a:gd name="T18" fmla="*/ 21 w 44"/>
                              <a:gd name="T19" fmla="*/ 63 h 70"/>
                              <a:gd name="T20" fmla="*/ 31 w 44"/>
                              <a:gd name="T21" fmla="*/ 60 h 70"/>
                              <a:gd name="T22" fmla="*/ 36 w 44"/>
                              <a:gd name="T23" fmla="*/ 51 h 70"/>
                              <a:gd name="T24" fmla="*/ 30 w 44"/>
                              <a:gd name="T25" fmla="*/ 42 h 70"/>
                              <a:gd name="T26" fmla="*/ 19 w 44"/>
                              <a:gd name="T27" fmla="*/ 37 h 70"/>
                              <a:gd name="T28" fmla="*/ 8 w 44"/>
                              <a:gd name="T29" fmla="*/ 31 h 70"/>
                              <a:gd name="T30" fmla="*/ 3 w 44"/>
                              <a:gd name="T31" fmla="*/ 18 h 70"/>
                              <a:gd name="T32" fmla="*/ 8 w 44"/>
                              <a:gd name="T33" fmla="*/ 6 h 70"/>
                              <a:gd name="T34" fmla="*/ 24 w 44"/>
                              <a:gd name="T35" fmla="*/ 0 h 70"/>
                              <a:gd name="T36" fmla="*/ 34 w 44"/>
                              <a:gd name="T37" fmla="*/ 2 h 70"/>
                              <a:gd name="T38" fmla="*/ 39 w 44"/>
                              <a:gd name="T39" fmla="*/ 4 h 70"/>
                              <a:gd name="T40" fmla="*/ 41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1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9"/>
                                </a:cubicBezTo>
                                <a:cubicBezTo>
                                  <a:pt x="41" y="61"/>
                                  <a:pt x="40" y="63"/>
                                  <a:pt x="37" y="65"/>
                                </a:cubicBezTo>
                                <a:cubicBezTo>
                                  <a:pt x="35" y="67"/>
                                  <a:pt x="33" y="68"/>
                                  <a:pt x="30" y="69"/>
                                </a:cubicBezTo>
                                <a:cubicBezTo>
                                  <a:pt x="27" y="70"/>
                                  <a:pt x="24" y="70"/>
                                  <a:pt x="20" y="70"/>
                                </a:cubicBezTo>
                                <a:cubicBezTo>
                                  <a:pt x="18" y="70"/>
                                  <a:pt x="16" y="70"/>
                                  <a:pt x="14" y="70"/>
                                </a:cubicBezTo>
                                <a:cubicBezTo>
                                  <a:pt x="12" y="69"/>
                                  <a:pt x="10" y="69"/>
                                  <a:pt x="8" y="68"/>
                                </a:cubicBezTo>
                                <a:cubicBezTo>
                                  <a:pt x="7" y="68"/>
                                  <a:pt x="5" y="67"/>
                                  <a:pt x="4" y="66"/>
                                </a:cubicBezTo>
                                <a:cubicBezTo>
                                  <a:pt x="3" y="66"/>
                                  <a:pt x="2" y="65"/>
                                  <a:pt x="2" y="65"/>
                                </a:cubicBezTo>
                                <a:cubicBezTo>
                                  <a:pt x="1" y="64"/>
                                  <a:pt x="1" y="64"/>
                                  <a:pt x="1" y="63"/>
                                </a:cubicBezTo>
                                <a:cubicBezTo>
                                  <a:pt x="0" y="62"/>
                                  <a:pt x="0" y="61"/>
                                  <a:pt x="0" y="60"/>
                                </a:cubicBezTo>
                                <a:cubicBezTo>
                                  <a:pt x="0" y="60"/>
                                  <a:pt x="0" y="59"/>
                                  <a:pt x="0" y="59"/>
                                </a:cubicBezTo>
                                <a:cubicBezTo>
                                  <a:pt x="0" y="58"/>
                                  <a:pt x="1" y="58"/>
                                  <a:pt x="1" y="57"/>
                                </a:cubicBezTo>
                                <a:cubicBezTo>
                                  <a:pt x="1" y="57"/>
                                  <a:pt x="1" y="57"/>
                                  <a:pt x="1" y="57"/>
                                </a:cubicBezTo>
                                <a:cubicBezTo>
                                  <a:pt x="2" y="56"/>
                                  <a:pt x="2" y="56"/>
                                  <a:pt x="2" y="56"/>
                                </a:cubicBezTo>
                                <a:cubicBezTo>
                                  <a:pt x="3" y="56"/>
                                  <a:pt x="3" y="57"/>
                                  <a:pt x="4" y="57"/>
                                </a:cubicBezTo>
                                <a:cubicBezTo>
                                  <a:pt x="5" y="58"/>
                                  <a:pt x="7" y="59"/>
                                  <a:pt x="8" y="60"/>
                                </a:cubicBezTo>
                                <a:cubicBezTo>
                                  <a:pt x="10" y="60"/>
                                  <a:pt x="11" y="61"/>
                                  <a:pt x="13" y="62"/>
                                </a:cubicBezTo>
                                <a:cubicBezTo>
                                  <a:pt x="16" y="62"/>
                                  <a:pt x="18" y="63"/>
                                  <a:pt x="21" y="63"/>
                                </a:cubicBezTo>
                                <a:cubicBezTo>
                                  <a:pt x="23" y="63"/>
                                  <a:pt x="25" y="62"/>
                                  <a:pt x="27" y="62"/>
                                </a:cubicBezTo>
                                <a:cubicBezTo>
                                  <a:pt x="28" y="62"/>
                                  <a:pt x="30" y="61"/>
                                  <a:pt x="31" y="60"/>
                                </a:cubicBezTo>
                                <a:cubicBezTo>
                                  <a:pt x="33" y="59"/>
                                  <a:pt x="34" y="58"/>
                                  <a:pt x="34" y="56"/>
                                </a:cubicBezTo>
                                <a:cubicBezTo>
                                  <a:pt x="35" y="55"/>
                                  <a:pt x="36" y="53"/>
                                  <a:pt x="36" y="51"/>
                                </a:cubicBezTo>
                                <a:cubicBezTo>
                                  <a:pt x="36" y="49"/>
                                  <a:pt x="35" y="47"/>
                                  <a:pt x="34" y="46"/>
                                </a:cubicBezTo>
                                <a:cubicBezTo>
                                  <a:pt x="33" y="45"/>
                                  <a:pt x="32" y="43"/>
                                  <a:pt x="30" y="42"/>
                                </a:cubicBezTo>
                                <a:cubicBezTo>
                                  <a:pt x="29" y="41"/>
                                  <a:pt x="27" y="40"/>
                                  <a:pt x="25" y="40"/>
                                </a:cubicBezTo>
                                <a:cubicBezTo>
                                  <a:pt x="23" y="39"/>
                                  <a:pt x="21" y="38"/>
                                  <a:pt x="19" y="37"/>
                                </a:cubicBezTo>
                                <a:cubicBezTo>
                                  <a:pt x="17" y="36"/>
                                  <a:pt x="15" y="35"/>
                                  <a:pt x="13" y="34"/>
                                </a:cubicBezTo>
                                <a:cubicBezTo>
                                  <a:pt x="11" y="33"/>
                                  <a:pt x="9" y="32"/>
                                  <a:pt x="8" y="31"/>
                                </a:cubicBezTo>
                                <a:cubicBezTo>
                                  <a:pt x="6" y="29"/>
                                  <a:pt x="5" y="28"/>
                                  <a:pt x="4" y="26"/>
                                </a:cubicBezTo>
                                <a:cubicBezTo>
                                  <a:pt x="3" y="24"/>
                                  <a:pt x="3" y="21"/>
                                  <a:pt x="3" y="18"/>
                                </a:cubicBezTo>
                                <a:cubicBezTo>
                                  <a:pt x="3" y="16"/>
                                  <a:pt x="3" y="14"/>
                                  <a:pt x="4" y="12"/>
                                </a:cubicBezTo>
                                <a:cubicBezTo>
                                  <a:pt x="5" y="10"/>
                                  <a:pt x="6" y="8"/>
                                  <a:pt x="8" y="6"/>
                                </a:cubicBezTo>
                                <a:cubicBezTo>
                                  <a:pt x="10" y="4"/>
                                  <a:pt x="12" y="3"/>
                                  <a:pt x="15" y="2"/>
                                </a:cubicBezTo>
                                <a:cubicBezTo>
                                  <a:pt x="17" y="1"/>
                                  <a:pt x="21" y="0"/>
                                  <a:pt x="24" y="0"/>
                                </a:cubicBezTo>
                                <a:cubicBezTo>
                                  <a:pt x="26" y="0"/>
                                  <a:pt x="28" y="0"/>
                                  <a:pt x="29" y="1"/>
                                </a:cubicBezTo>
                                <a:cubicBezTo>
                                  <a:pt x="31" y="1"/>
                                  <a:pt x="32" y="1"/>
                                  <a:pt x="34" y="2"/>
                                </a:cubicBezTo>
                                <a:cubicBezTo>
                                  <a:pt x="35" y="2"/>
                                  <a:pt x="36" y="3"/>
                                  <a:pt x="37" y="3"/>
                                </a:cubicBezTo>
                                <a:cubicBezTo>
                                  <a:pt x="38" y="4"/>
                                  <a:pt x="39" y="4"/>
                                  <a:pt x="39" y="4"/>
                                </a:cubicBezTo>
                                <a:cubicBezTo>
                                  <a:pt x="40" y="5"/>
                                  <a:pt x="40" y="5"/>
                                  <a:pt x="40" y="5"/>
                                </a:cubicBezTo>
                                <a:cubicBezTo>
                                  <a:pt x="40" y="6"/>
                                  <a:pt x="40" y="6"/>
                                  <a:pt x="41" y="6"/>
                                </a:cubicBezTo>
                                <a:cubicBezTo>
                                  <a:pt x="41" y="7"/>
                                  <a:pt x="41" y="7"/>
                                  <a:pt x="41" y="7"/>
                                </a:cubicBezTo>
                                <a:cubicBezTo>
                                  <a:pt x="41" y="8"/>
                                  <a:pt x="41" y="8"/>
                                  <a:pt x="41" y="9"/>
                                </a:cubicBezTo>
                                <a:cubicBezTo>
                                  <a:pt x="41" y="9"/>
                                  <a:pt x="41" y="10"/>
                                  <a:pt x="41" y="10"/>
                                </a:cubicBezTo>
                                <a:cubicBezTo>
                                  <a:pt x="41" y="11"/>
                                  <a:pt x="41" y="11"/>
                                  <a:pt x="40" y="11"/>
                                </a:cubicBezTo>
                                <a:cubicBezTo>
                                  <a:pt x="40" y="12"/>
                                  <a:pt x="40" y="12"/>
                                  <a:pt x="40" y="12"/>
                                </a:cubicBezTo>
                                <a:cubicBezTo>
                                  <a:pt x="40" y="12"/>
                                  <a:pt x="39" y="12"/>
                                  <a:pt x="39" y="12"/>
                                </a:cubicBezTo>
                                <a:cubicBezTo>
                                  <a:pt x="39" y="12"/>
                                  <a:pt x="38" y="12"/>
                                  <a:pt x="37" y="12"/>
                                </a:cubicBezTo>
                                <a:cubicBezTo>
                                  <a:pt x="37" y="11"/>
                                  <a:pt x="36" y="11"/>
                                  <a:pt x="34" y="10"/>
                                </a:cubicBezTo>
                                <a:cubicBezTo>
                                  <a:pt x="33" y="9"/>
                                  <a:pt x="32" y="9"/>
                                  <a:pt x="30" y="8"/>
                                </a:cubicBezTo>
                                <a:cubicBezTo>
                                  <a:pt x="28" y="8"/>
                                  <a:pt x="26" y="7"/>
                                  <a:pt x="24" y="7"/>
                                </a:cubicBezTo>
                                <a:cubicBezTo>
                                  <a:pt x="22" y="7"/>
                                  <a:pt x="20" y="8"/>
                                  <a:pt x="18" y="8"/>
                                </a:cubicBezTo>
                                <a:cubicBezTo>
                                  <a:pt x="16" y="9"/>
                                  <a:pt x="15" y="9"/>
                                  <a:pt x="14" y="10"/>
                                </a:cubicBezTo>
                                <a:cubicBezTo>
                                  <a:pt x="13" y="11"/>
                                  <a:pt x="12" y="13"/>
                                  <a:pt x="12" y="14"/>
                                </a:cubicBezTo>
                                <a:cubicBezTo>
                                  <a:pt x="11" y="15"/>
                                  <a:pt x="11" y="16"/>
                                  <a:pt x="11" y="18"/>
                                </a:cubicBezTo>
                                <a:cubicBezTo>
                                  <a:pt x="11" y="20"/>
                                  <a:pt x="11" y="22"/>
                                  <a:pt x="12" y="23"/>
                                </a:cubicBezTo>
                                <a:cubicBezTo>
                                  <a:pt x="13" y="25"/>
                                  <a:pt x="14" y="26"/>
                                  <a:pt x="16" y="27"/>
                                </a:cubicBezTo>
                                <a:cubicBezTo>
                                  <a:pt x="17" y="28"/>
                                  <a:pt x="19" y="29"/>
                                  <a:pt x="21" y="30"/>
                                </a:cubicBezTo>
                                <a:cubicBezTo>
                                  <a:pt x="23" y="31"/>
                                  <a:pt x="25" y="31"/>
                                  <a:pt x="27" y="32"/>
                                </a:cubicBezTo>
                                <a:cubicBezTo>
                                  <a:pt x="29" y="33"/>
                                  <a:pt x="31" y="34"/>
                                  <a:pt x="33" y="35"/>
                                </a:cubicBezTo>
                                <a:cubicBezTo>
                                  <a:pt x="35" y="36"/>
                                  <a:pt x="37" y="37"/>
                                  <a:pt x="39" y="38"/>
                                </a:cubicBezTo>
                                <a:cubicBezTo>
                                  <a:pt x="40" y="40"/>
                                  <a:pt x="42" y="41"/>
                                  <a:pt x="43" y="43"/>
                                </a:cubicBezTo>
                                <a:cubicBezTo>
                                  <a:pt x="44" y="45"/>
                                  <a:pt x="44" y="48"/>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8" name="Freeform 246"/>
                        <wps:cNvSpPr>
                          <a:spLocks/>
                        </wps:cNvSpPr>
                        <wps:spPr bwMode="auto">
                          <a:xfrm>
                            <a:off x="2740660" y="2017395"/>
                            <a:ext cx="26670" cy="57785"/>
                          </a:xfrm>
                          <a:custGeom>
                            <a:avLst/>
                            <a:gdLst>
                              <a:gd name="T0" fmla="*/ 40 w 40"/>
                              <a:gd name="T1" fmla="*/ 80 h 86"/>
                              <a:gd name="T2" fmla="*/ 40 w 40"/>
                              <a:gd name="T3" fmla="*/ 80 h 86"/>
                              <a:gd name="T4" fmla="*/ 40 w 40"/>
                              <a:gd name="T5" fmla="*/ 82 h 86"/>
                              <a:gd name="T6" fmla="*/ 39 w 40"/>
                              <a:gd name="T7" fmla="*/ 84 h 86"/>
                              <a:gd name="T8" fmla="*/ 38 w 40"/>
                              <a:gd name="T9" fmla="*/ 85 h 86"/>
                              <a:gd name="T10" fmla="*/ 35 w 40"/>
                              <a:gd name="T11" fmla="*/ 85 h 86"/>
                              <a:gd name="T12" fmla="*/ 33 w 40"/>
                              <a:gd name="T13" fmla="*/ 86 h 86"/>
                              <a:gd name="T14" fmla="*/ 30 w 40"/>
                              <a:gd name="T15" fmla="*/ 86 h 86"/>
                              <a:gd name="T16" fmla="*/ 22 w 40"/>
                              <a:gd name="T17" fmla="*/ 85 h 86"/>
                              <a:gd name="T18" fmla="*/ 16 w 40"/>
                              <a:gd name="T19" fmla="*/ 81 h 86"/>
                              <a:gd name="T20" fmla="*/ 13 w 40"/>
                              <a:gd name="T21" fmla="*/ 74 h 86"/>
                              <a:gd name="T22" fmla="*/ 12 w 40"/>
                              <a:gd name="T23" fmla="*/ 65 h 86"/>
                              <a:gd name="T24" fmla="*/ 12 w 40"/>
                              <a:gd name="T25" fmla="*/ 25 h 86"/>
                              <a:gd name="T26" fmla="*/ 2 w 40"/>
                              <a:gd name="T27" fmla="*/ 25 h 86"/>
                              <a:gd name="T28" fmla="*/ 1 w 40"/>
                              <a:gd name="T29" fmla="*/ 24 h 86"/>
                              <a:gd name="T30" fmla="*/ 0 w 40"/>
                              <a:gd name="T31" fmla="*/ 21 h 86"/>
                              <a:gd name="T32" fmla="*/ 0 w 40"/>
                              <a:gd name="T33" fmla="*/ 19 h 86"/>
                              <a:gd name="T34" fmla="*/ 1 w 40"/>
                              <a:gd name="T35" fmla="*/ 18 h 86"/>
                              <a:gd name="T36" fmla="*/ 2 w 40"/>
                              <a:gd name="T37" fmla="*/ 18 h 86"/>
                              <a:gd name="T38" fmla="*/ 2 w 40"/>
                              <a:gd name="T39" fmla="*/ 17 h 86"/>
                              <a:gd name="T40" fmla="*/ 12 w 40"/>
                              <a:gd name="T41" fmla="*/ 17 h 86"/>
                              <a:gd name="T42" fmla="*/ 12 w 40"/>
                              <a:gd name="T43" fmla="*/ 2 h 86"/>
                              <a:gd name="T44" fmla="*/ 12 w 40"/>
                              <a:gd name="T45" fmla="*/ 1 h 86"/>
                              <a:gd name="T46" fmla="*/ 13 w 40"/>
                              <a:gd name="T47" fmla="*/ 0 h 86"/>
                              <a:gd name="T48" fmla="*/ 14 w 40"/>
                              <a:gd name="T49" fmla="*/ 0 h 86"/>
                              <a:gd name="T50" fmla="*/ 16 w 40"/>
                              <a:gd name="T51" fmla="*/ 0 h 86"/>
                              <a:gd name="T52" fmla="*/ 18 w 40"/>
                              <a:gd name="T53" fmla="*/ 0 h 86"/>
                              <a:gd name="T54" fmla="*/ 20 w 40"/>
                              <a:gd name="T55" fmla="*/ 0 h 86"/>
                              <a:gd name="T56" fmla="*/ 20 w 40"/>
                              <a:gd name="T57" fmla="*/ 1 h 86"/>
                              <a:gd name="T58" fmla="*/ 21 w 40"/>
                              <a:gd name="T59" fmla="*/ 2 h 86"/>
                              <a:gd name="T60" fmla="*/ 21 w 40"/>
                              <a:gd name="T61" fmla="*/ 17 h 86"/>
                              <a:gd name="T62" fmla="*/ 38 w 40"/>
                              <a:gd name="T63" fmla="*/ 17 h 86"/>
                              <a:gd name="T64" fmla="*/ 39 w 40"/>
                              <a:gd name="T65" fmla="*/ 18 h 86"/>
                              <a:gd name="T66" fmla="*/ 40 w 40"/>
                              <a:gd name="T67" fmla="*/ 18 h 86"/>
                              <a:gd name="T68" fmla="*/ 40 w 40"/>
                              <a:gd name="T69" fmla="*/ 19 h 86"/>
                              <a:gd name="T70" fmla="*/ 40 w 40"/>
                              <a:gd name="T71" fmla="*/ 21 h 86"/>
                              <a:gd name="T72" fmla="*/ 40 w 40"/>
                              <a:gd name="T73" fmla="*/ 24 h 86"/>
                              <a:gd name="T74" fmla="*/ 38 w 40"/>
                              <a:gd name="T75" fmla="*/ 25 h 86"/>
                              <a:gd name="T76" fmla="*/ 21 w 40"/>
                              <a:gd name="T77" fmla="*/ 25 h 86"/>
                              <a:gd name="T78" fmla="*/ 21 w 40"/>
                              <a:gd name="T79" fmla="*/ 64 h 86"/>
                              <a:gd name="T80" fmla="*/ 23 w 40"/>
                              <a:gd name="T81" fmla="*/ 75 h 86"/>
                              <a:gd name="T82" fmla="*/ 30 w 40"/>
                              <a:gd name="T83" fmla="*/ 79 h 86"/>
                              <a:gd name="T84" fmla="*/ 33 w 40"/>
                              <a:gd name="T85" fmla="*/ 78 h 86"/>
                              <a:gd name="T86" fmla="*/ 36 w 40"/>
                              <a:gd name="T87" fmla="*/ 78 h 86"/>
                              <a:gd name="T88" fmla="*/ 38 w 40"/>
                              <a:gd name="T89" fmla="*/ 77 h 86"/>
                              <a:gd name="T90" fmla="*/ 39 w 40"/>
                              <a:gd name="T91" fmla="*/ 76 h 86"/>
                              <a:gd name="T92" fmla="*/ 40 w 40"/>
                              <a:gd name="T93" fmla="*/ 77 h 86"/>
                              <a:gd name="T94" fmla="*/ 40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1"/>
                                  <a:pt x="40" y="82"/>
                                </a:cubicBezTo>
                                <a:cubicBezTo>
                                  <a:pt x="40" y="83"/>
                                  <a:pt x="40" y="83"/>
                                  <a:pt x="39" y="84"/>
                                </a:cubicBezTo>
                                <a:cubicBezTo>
                                  <a:pt x="39" y="84"/>
                                  <a:pt x="39" y="84"/>
                                  <a:pt x="38" y="85"/>
                                </a:cubicBezTo>
                                <a:cubicBezTo>
                                  <a:pt x="37" y="85"/>
                                  <a:pt x="36" y="85"/>
                                  <a:pt x="35" y="85"/>
                                </a:cubicBezTo>
                                <a:cubicBezTo>
                                  <a:pt x="35" y="86"/>
                                  <a:pt x="34" y="86"/>
                                  <a:pt x="33" y="86"/>
                                </a:cubicBezTo>
                                <a:cubicBezTo>
                                  <a:pt x="32" y="86"/>
                                  <a:pt x="31" y="86"/>
                                  <a:pt x="30" y="86"/>
                                </a:cubicBezTo>
                                <a:cubicBezTo>
                                  <a:pt x="27" y="86"/>
                                  <a:pt x="24" y="86"/>
                                  <a:pt x="22" y="85"/>
                                </a:cubicBezTo>
                                <a:cubicBezTo>
                                  <a:pt x="19" y="84"/>
                                  <a:pt x="18" y="83"/>
                                  <a:pt x="16" y="81"/>
                                </a:cubicBezTo>
                                <a:cubicBezTo>
                                  <a:pt x="15" y="79"/>
                                  <a:pt x="14" y="77"/>
                                  <a:pt x="13" y="74"/>
                                </a:cubicBezTo>
                                <a:cubicBezTo>
                                  <a:pt x="12" y="72"/>
                                  <a:pt x="12" y="68"/>
                                  <a:pt x="12" y="65"/>
                                </a:cubicBezTo>
                                <a:lnTo>
                                  <a:pt x="12" y="25"/>
                                </a:lnTo>
                                <a:lnTo>
                                  <a:pt x="2" y="25"/>
                                </a:lnTo>
                                <a:cubicBezTo>
                                  <a:pt x="2" y="25"/>
                                  <a:pt x="1" y="24"/>
                                  <a:pt x="1" y="24"/>
                                </a:cubicBezTo>
                                <a:cubicBezTo>
                                  <a:pt x="0" y="23"/>
                                  <a:pt x="0" y="22"/>
                                  <a:pt x="0" y="21"/>
                                </a:cubicBezTo>
                                <a:cubicBezTo>
                                  <a:pt x="0" y="20"/>
                                  <a:pt x="0" y="20"/>
                                  <a:pt x="0" y="19"/>
                                </a:cubicBezTo>
                                <a:cubicBezTo>
                                  <a:pt x="1" y="19"/>
                                  <a:pt x="1" y="19"/>
                                  <a:pt x="1" y="18"/>
                                </a:cubicBezTo>
                                <a:cubicBezTo>
                                  <a:pt x="1" y="18"/>
                                  <a:pt x="1" y="18"/>
                                  <a:pt x="2" y="18"/>
                                </a:cubicBezTo>
                                <a:cubicBezTo>
                                  <a:pt x="2" y="18"/>
                                  <a:pt x="2" y="17"/>
                                  <a:pt x="2" y="17"/>
                                </a:cubicBezTo>
                                <a:lnTo>
                                  <a:pt x="12" y="17"/>
                                </a:lnTo>
                                <a:lnTo>
                                  <a:pt x="12" y="2"/>
                                </a:lnTo>
                                <a:cubicBezTo>
                                  <a:pt x="12" y="1"/>
                                  <a:pt x="12" y="1"/>
                                  <a:pt x="12" y="1"/>
                                </a:cubicBezTo>
                                <a:cubicBezTo>
                                  <a:pt x="12" y="1"/>
                                  <a:pt x="13" y="0"/>
                                  <a:pt x="13" y="0"/>
                                </a:cubicBezTo>
                                <a:cubicBezTo>
                                  <a:pt x="13" y="0"/>
                                  <a:pt x="14" y="0"/>
                                  <a:pt x="14" y="0"/>
                                </a:cubicBezTo>
                                <a:cubicBezTo>
                                  <a:pt x="15" y="0"/>
                                  <a:pt x="15" y="0"/>
                                  <a:pt x="16" y="0"/>
                                </a:cubicBezTo>
                                <a:cubicBezTo>
                                  <a:pt x="17" y="0"/>
                                  <a:pt x="18" y="0"/>
                                  <a:pt x="18" y="0"/>
                                </a:cubicBezTo>
                                <a:cubicBezTo>
                                  <a:pt x="19" y="0"/>
                                  <a:pt x="19" y="0"/>
                                  <a:pt x="20" y="0"/>
                                </a:cubicBezTo>
                                <a:cubicBezTo>
                                  <a:pt x="20" y="0"/>
                                  <a:pt x="20" y="1"/>
                                  <a:pt x="20" y="1"/>
                                </a:cubicBezTo>
                                <a:cubicBezTo>
                                  <a:pt x="20" y="1"/>
                                  <a:pt x="21" y="1"/>
                                  <a:pt x="21" y="2"/>
                                </a:cubicBezTo>
                                <a:lnTo>
                                  <a:pt x="21" y="17"/>
                                </a:lnTo>
                                <a:lnTo>
                                  <a:pt x="38" y="17"/>
                                </a:lnTo>
                                <a:cubicBezTo>
                                  <a:pt x="39" y="17"/>
                                  <a:pt x="39" y="18"/>
                                  <a:pt x="39" y="18"/>
                                </a:cubicBezTo>
                                <a:cubicBezTo>
                                  <a:pt x="39" y="18"/>
                                  <a:pt x="40" y="18"/>
                                  <a:pt x="40" y="18"/>
                                </a:cubicBezTo>
                                <a:cubicBezTo>
                                  <a:pt x="40" y="19"/>
                                  <a:pt x="40" y="19"/>
                                  <a:pt x="40" y="19"/>
                                </a:cubicBezTo>
                                <a:cubicBezTo>
                                  <a:pt x="40" y="20"/>
                                  <a:pt x="40" y="20"/>
                                  <a:pt x="40" y="21"/>
                                </a:cubicBezTo>
                                <a:cubicBezTo>
                                  <a:pt x="40" y="22"/>
                                  <a:pt x="40" y="23"/>
                                  <a:pt x="40" y="24"/>
                                </a:cubicBezTo>
                                <a:cubicBezTo>
                                  <a:pt x="39" y="24"/>
                                  <a:pt x="39" y="25"/>
                                  <a:pt x="38" y="25"/>
                                </a:cubicBezTo>
                                <a:lnTo>
                                  <a:pt x="21" y="25"/>
                                </a:lnTo>
                                <a:lnTo>
                                  <a:pt x="21" y="64"/>
                                </a:lnTo>
                                <a:cubicBezTo>
                                  <a:pt x="21" y="69"/>
                                  <a:pt x="21" y="72"/>
                                  <a:pt x="23" y="75"/>
                                </a:cubicBezTo>
                                <a:cubicBezTo>
                                  <a:pt x="24" y="77"/>
                                  <a:pt x="27" y="79"/>
                                  <a:pt x="30" y="79"/>
                                </a:cubicBezTo>
                                <a:cubicBezTo>
                                  <a:pt x="31" y="79"/>
                                  <a:pt x="32" y="79"/>
                                  <a:pt x="33" y="78"/>
                                </a:cubicBezTo>
                                <a:cubicBezTo>
                                  <a:pt x="34" y="78"/>
                                  <a:pt x="35" y="78"/>
                                  <a:pt x="36" y="78"/>
                                </a:cubicBezTo>
                                <a:cubicBezTo>
                                  <a:pt x="37" y="77"/>
                                  <a:pt x="37" y="77"/>
                                  <a:pt x="38" y="77"/>
                                </a:cubicBezTo>
                                <a:cubicBezTo>
                                  <a:pt x="38" y="77"/>
                                  <a:pt x="39" y="76"/>
                                  <a:pt x="39" y="76"/>
                                </a:cubicBezTo>
                                <a:cubicBezTo>
                                  <a:pt x="39" y="76"/>
                                  <a:pt x="39" y="76"/>
                                  <a:pt x="40" y="77"/>
                                </a:cubicBezTo>
                                <a:cubicBezTo>
                                  <a:pt x="40" y="77"/>
                                  <a:pt x="40" y="77"/>
                                  <a:pt x="40" y="77"/>
                                </a:cubicBezTo>
                                <a:cubicBezTo>
                                  <a:pt x="40" y="77"/>
                                  <a:pt x="40" y="78"/>
                                  <a:pt x="40" y="78"/>
                                </a:cubicBezTo>
                                <a:cubicBezTo>
                                  <a:pt x="40" y="78"/>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49" name="Freeform 247"/>
                        <wps:cNvSpPr>
                          <a:spLocks noEditPoints="1"/>
                        </wps:cNvSpPr>
                        <wps:spPr bwMode="auto">
                          <a:xfrm>
                            <a:off x="2777490" y="2028190"/>
                            <a:ext cx="38735" cy="46990"/>
                          </a:xfrm>
                          <a:custGeom>
                            <a:avLst/>
                            <a:gdLst>
                              <a:gd name="T0" fmla="*/ 57 w 57"/>
                              <a:gd name="T1" fmla="*/ 32 h 70"/>
                              <a:gd name="T2" fmla="*/ 57 w 57"/>
                              <a:gd name="T3" fmla="*/ 32 h 70"/>
                              <a:gd name="T4" fmla="*/ 56 w 57"/>
                              <a:gd name="T5" fmla="*/ 35 h 70"/>
                              <a:gd name="T6" fmla="*/ 53 w 57"/>
                              <a:gd name="T7" fmla="*/ 36 h 70"/>
                              <a:gd name="T8" fmla="*/ 9 w 57"/>
                              <a:gd name="T9" fmla="*/ 36 h 70"/>
                              <a:gd name="T10" fmla="*/ 11 w 57"/>
                              <a:gd name="T11" fmla="*/ 47 h 70"/>
                              <a:gd name="T12" fmla="*/ 14 w 57"/>
                              <a:gd name="T13" fmla="*/ 56 h 70"/>
                              <a:gd name="T14" fmla="*/ 21 w 57"/>
                              <a:gd name="T15" fmla="*/ 61 h 70"/>
                              <a:gd name="T16" fmla="*/ 32 w 57"/>
                              <a:gd name="T17" fmla="*/ 63 h 70"/>
                              <a:gd name="T18" fmla="*/ 40 w 57"/>
                              <a:gd name="T19" fmla="*/ 62 h 70"/>
                              <a:gd name="T20" fmla="*/ 46 w 57"/>
                              <a:gd name="T21" fmla="*/ 60 h 70"/>
                              <a:gd name="T22" fmla="*/ 51 w 57"/>
                              <a:gd name="T23" fmla="*/ 58 h 70"/>
                              <a:gd name="T24" fmla="*/ 53 w 57"/>
                              <a:gd name="T25" fmla="*/ 58 h 70"/>
                              <a:gd name="T26" fmla="*/ 54 w 57"/>
                              <a:gd name="T27" fmla="*/ 58 h 70"/>
                              <a:gd name="T28" fmla="*/ 54 w 57"/>
                              <a:gd name="T29" fmla="*/ 59 h 70"/>
                              <a:gd name="T30" fmla="*/ 55 w 57"/>
                              <a:gd name="T31" fmla="*/ 60 h 70"/>
                              <a:gd name="T32" fmla="*/ 55 w 57"/>
                              <a:gd name="T33" fmla="*/ 61 h 70"/>
                              <a:gd name="T34" fmla="*/ 55 w 57"/>
                              <a:gd name="T35" fmla="*/ 62 h 70"/>
                              <a:gd name="T36" fmla="*/ 55 w 57"/>
                              <a:gd name="T37" fmla="*/ 63 h 70"/>
                              <a:gd name="T38" fmla="*/ 54 w 57"/>
                              <a:gd name="T39" fmla="*/ 64 h 70"/>
                              <a:gd name="T40" fmla="*/ 54 w 57"/>
                              <a:gd name="T41" fmla="*/ 65 h 70"/>
                              <a:gd name="T42" fmla="*/ 52 w 57"/>
                              <a:gd name="T43" fmla="*/ 66 h 70"/>
                              <a:gd name="T44" fmla="*/ 47 w 57"/>
                              <a:gd name="T45" fmla="*/ 68 h 70"/>
                              <a:gd name="T46" fmla="*/ 40 w 57"/>
                              <a:gd name="T47" fmla="*/ 69 h 70"/>
                              <a:gd name="T48" fmla="*/ 31 w 57"/>
                              <a:gd name="T49" fmla="*/ 70 h 70"/>
                              <a:gd name="T50" fmla="*/ 18 w 57"/>
                              <a:gd name="T51" fmla="*/ 68 h 70"/>
                              <a:gd name="T52" fmla="*/ 8 w 57"/>
                              <a:gd name="T53" fmla="*/ 61 h 70"/>
                              <a:gd name="T54" fmla="*/ 2 w 57"/>
                              <a:gd name="T55" fmla="*/ 50 h 70"/>
                              <a:gd name="T56" fmla="*/ 0 w 57"/>
                              <a:gd name="T57" fmla="*/ 35 h 70"/>
                              <a:gd name="T58" fmla="*/ 2 w 57"/>
                              <a:gd name="T59" fmla="*/ 21 h 70"/>
                              <a:gd name="T60" fmla="*/ 8 w 57"/>
                              <a:gd name="T61" fmla="*/ 10 h 70"/>
                              <a:gd name="T62" fmla="*/ 18 w 57"/>
                              <a:gd name="T63" fmla="*/ 3 h 70"/>
                              <a:gd name="T64" fmla="*/ 30 w 57"/>
                              <a:gd name="T65" fmla="*/ 0 h 70"/>
                              <a:gd name="T66" fmla="*/ 43 w 57"/>
                              <a:gd name="T67" fmla="*/ 3 h 70"/>
                              <a:gd name="T68" fmla="*/ 51 w 57"/>
                              <a:gd name="T69" fmla="*/ 9 h 70"/>
                              <a:gd name="T70" fmla="*/ 56 w 57"/>
                              <a:gd name="T71" fmla="*/ 19 h 70"/>
                              <a:gd name="T72" fmla="*/ 57 w 57"/>
                              <a:gd name="T73" fmla="*/ 30 h 70"/>
                              <a:gd name="T74" fmla="*/ 57 w 57"/>
                              <a:gd name="T75" fmla="*/ 32 h 70"/>
                              <a:gd name="T76" fmla="*/ 49 w 57"/>
                              <a:gd name="T77" fmla="*/ 29 h 70"/>
                              <a:gd name="T78" fmla="*/ 49 w 57"/>
                              <a:gd name="T79" fmla="*/ 29 h 70"/>
                              <a:gd name="T80" fmla="*/ 44 w 57"/>
                              <a:gd name="T81" fmla="*/ 13 h 70"/>
                              <a:gd name="T82" fmla="*/ 30 w 57"/>
                              <a:gd name="T83" fmla="*/ 8 h 70"/>
                              <a:gd name="T84" fmla="*/ 21 w 57"/>
                              <a:gd name="T85" fmla="*/ 9 h 70"/>
                              <a:gd name="T86" fmla="*/ 15 w 57"/>
                              <a:gd name="T87" fmla="*/ 14 h 70"/>
                              <a:gd name="T88" fmla="*/ 11 w 57"/>
                              <a:gd name="T89" fmla="*/ 21 h 70"/>
                              <a:gd name="T90" fmla="*/ 9 w 57"/>
                              <a:gd name="T91" fmla="*/ 29 h 70"/>
                              <a:gd name="T92" fmla="*/ 49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2"/>
                                </a:moveTo>
                                <a:lnTo>
                                  <a:pt x="57" y="32"/>
                                </a:lnTo>
                                <a:cubicBezTo>
                                  <a:pt x="57" y="34"/>
                                  <a:pt x="57" y="35"/>
                                  <a:pt x="56" y="35"/>
                                </a:cubicBezTo>
                                <a:cubicBezTo>
                                  <a:pt x="55" y="36"/>
                                  <a:pt x="54" y="36"/>
                                  <a:pt x="53" y="36"/>
                                </a:cubicBezTo>
                                <a:lnTo>
                                  <a:pt x="9" y="36"/>
                                </a:lnTo>
                                <a:cubicBezTo>
                                  <a:pt x="9" y="40"/>
                                  <a:pt x="10" y="44"/>
                                  <a:pt x="11" y="47"/>
                                </a:cubicBezTo>
                                <a:cubicBezTo>
                                  <a:pt x="11" y="50"/>
                                  <a:pt x="13" y="53"/>
                                  <a:pt x="14" y="56"/>
                                </a:cubicBezTo>
                                <a:cubicBezTo>
                                  <a:pt x="16" y="58"/>
                                  <a:pt x="19" y="60"/>
                                  <a:pt x="21" y="61"/>
                                </a:cubicBezTo>
                                <a:cubicBezTo>
                                  <a:pt x="24" y="62"/>
                                  <a:pt x="28" y="63"/>
                                  <a:pt x="32" y="63"/>
                                </a:cubicBezTo>
                                <a:cubicBezTo>
                                  <a:pt x="35" y="63"/>
                                  <a:pt x="38" y="62"/>
                                  <a:pt x="40" y="62"/>
                                </a:cubicBezTo>
                                <a:cubicBezTo>
                                  <a:pt x="43" y="61"/>
                                  <a:pt x="45" y="61"/>
                                  <a:pt x="46" y="60"/>
                                </a:cubicBezTo>
                                <a:cubicBezTo>
                                  <a:pt x="48" y="60"/>
                                  <a:pt x="50" y="59"/>
                                  <a:pt x="51" y="58"/>
                                </a:cubicBezTo>
                                <a:cubicBezTo>
                                  <a:pt x="52" y="58"/>
                                  <a:pt x="53" y="58"/>
                                  <a:pt x="53" y="58"/>
                                </a:cubicBezTo>
                                <a:cubicBezTo>
                                  <a:pt x="53" y="58"/>
                                  <a:pt x="54" y="58"/>
                                  <a:pt x="54" y="58"/>
                                </a:cubicBezTo>
                                <a:cubicBezTo>
                                  <a:pt x="54" y="58"/>
                                  <a:pt x="54" y="58"/>
                                  <a:pt x="54" y="59"/>
                                </a:cubicBezTo>
                                <a:cubicBezTo>
                                  <a:pt x="55" y="59"/>
                                  <a:pt x="55" y="59"/>
                                  <a:pt x="55" y="60"/>
                                </a:cubicBezTo>
                                <a:cubicBezTo>
                                  <a:pt x="55" y="60"/>
                                  <a:pt x="55" y="61"/>
                                  <a:pt x="55" y="61"/>
                                </a:cubicBezTo>
                                <a:cubicBezTo>
                                  <a:pt x="55" y="62"/>
                                  <a:pt x="55" y="62"/>
                                  <a:pt x="55" y="62"/>
                                </a:cubicBezTo>
                                <a:cubicBezTo>
                                  <a:pt x="55" y="63"/>
                                  <a:pt x="55" y="63"/>
                                  <a:pt x="55" y="63"/>
                                </a:cubicBezTo>
                                <a:cubicBezTo>
                                  <a:pt x="55" y="64"/>
                                  <a:pt x="54" y="64"/>
                                  <a:pt x="54" y="64"/>
                                </a:cubicBezTo>
                                <a:cubicBezTo>
                                  <a:pt x="54" y="64"/>
                                  <a:pt x="54" y="65"/>
                                  <a:pt x="54" y="65"/>
                                </a:cubicBezTo>
                                <a:cubicBezTo>
                                  <a:pt x="53" y="65"/>
                                  <a:pt x="53" y="65"/>
                                  <a:pt x="52" y="66"/>
                                </a:cubicBezTo>
                                <a:cubicBezTo>
                                  <a:pt x="50" y="67"/>
                                  <a:pt x="49" y="67"/>
                                  <a:pt x="47" y="68"/>
                                </a:cubicBezTo>
                                <a:cubicBezTo>
                                  <a:pt x="45" y="68"/>
                                  <a:pt x="42" y="69"/>
                                  <a:pt x="40" y="69"/>
                                </a:cubicBezTo>
                                <a:cubicBezTo>
                                  <a:pt x="37" y="70"/>
                                  <a:pt x="34" y="70"/>
                                  <a:pt x="31" y="70"/>
                                </a:cubicBezTo>
                                <a:cubicBezTo>
                                  <a:pt x="26" y="70"/>
                                  <a:pt x="22" y="69"/>
                                  <a:pt x="18" y="68"/>
                                </a:cubicBezTo>
                                <a:cubicBezTo>
                                  <a:pt x="14" y="66"/>
                                  <a:pt x="11" y="64"/>
                                  <a:pt x="8" y="61"/>
                                </a:cubicBezTo>
                                <a:cubicBezTo>
                                  <a:pt x="6" y="58"/>
                                  <a:pt x="4" y="55"/>
                                  <a:pt x="2" y="50"/>
                                </a:cubicBezTo>
                                <a:cubicBezTo>
                                  <a:pt x="1" y="46"/>
                                  <a:pt x="0" y="41"/>
                                  <a:pt x="0" y="35"/>
                                </a:cubicBezTo>
                                <a:cubicBezTo>
                                  <a:pt x="0" y="30"/>
                                  <a:pt x="1" y="25"/>
                                  <a:pt x="2" y="21"/>
                                </a:cubicBezTo>
                                <a:cubicBezTo>
                                  <a:pt x="4" y="16"/>
                                  <a:pt x="6" y="13"/>
                                  <a:pt x="8" y="10"/>
                                </a:cubicBezTo>
                                <a:cubicBezTo>
                                  <a:pt x="11" y="7"/>
                                  <a:pt x="14" y="4"/>
                                  <a:pt x="18" y="3"/>
                                </a:cubicBezTo>
                                <a:cubicBezTo>
                                  <a:pt x="22" y="1"/>
                                  <a:pt x="26" y="0"/>
                                  <a:pt x="30" y="0"/>
                                </a:cubicBezTo>
                                <a:cubicBezTo>
                                  <a:pt x="35" y="0"/>
                                  <a:pt x="39" y="1"/>
                                  <a:pt x="43" y="3"/>
                                </a:cubicBezTo>
                                <a:cubicBezTo>
                                  <a:pt x="46" y="4"/>
                                  <a:pt x="49" y="7"/>
                                  <a:pt x="51" y="9"/>
                                </a:cubicBezTo>
                                <a:cubicBezTo>
                                  <a:pt x="53" y="12"/>
                                  <a:pt x="55" y="15"/>
                                  <a:pt x="56" y="19"/>
                                </a:cubicBezTo>
                                <a:cubicBezTo>
                                  <a:pt x="57" y="22"/>
                                  <a:pt x="57" y="26"/>
                                  <a:pt x="57" y="30"/>
                                </a:cubicBezTo>
                                <a:lnTo>
                                  <a:pt x="57" y="32"/>
                                </a:lnTo>
                                <a:close/>
                                <a:moveTo>
                                  <a:pt x="49" y="29"/>
                                </a:moveTo>
                                <a:lnTo>
                                  <a:pt x="49" y="29"/>
                                </a:lnTo>
                                <a:cubicBezTo>
                                  <a:pt x="49" y="23"/>
                                  <a:pt x="47" y="17"/>
                                  <a:pt x="44" y="13"/>
                                </a:cubicBezTo>
                                <a:cubicBezTo>
                                  <a:pt x="41" y="10"/>
                                  <a:pt x="36" y="8"/>
                                  <a:pt x="30" y="8"/>
                                </a:cubicBezTo>
                                <a:cubicBezTo>
                                  <a:pt x="26" y="8"/>
                                  <a:pt x="23" y="8"/>
                                  <a:pt x="21" y="9"/>
                                </a:cubicBezTo>
                                <a:cubicBezTo>
                                  <a:pt x="19" y="11"/>
                                  <a:pt x="17" y="12"/>
                                  <a:pt x="15" y="14"/>
                                </a:cubicBezTo>
                                <a:cubicBezTo>
                                  <a:pt x="13" y="16"/>
                                  <a:pt x="12" y="19"/>
                                  <a:pt x="11" y="21"/>
                                </a:cubicBezTo>
                                <a:cubicBezTo>
                                  <a:pt x="10" y="24"/>
                                  <a:pt x="10" y="27"/>
                                  <a:pt x="9"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0" name="Freeform 248"/>
                        <wps:cNvSpPr>
                          <a:spLocks/>
                        </wps:cNvSpPr>
                        <wps:spPr bwMode="auto">
                          <a:xfrm>
                            <a:off x="2832100" y="2028190"/>
                            <a:ext cx="61595" cy="46355"/>
                          </a:xfrm>
                          <a:custGeom>
                            <a:avLst/>
                            <a:gdLst>
                              <a:gd name="T0" fmla="*/ 92 w 92"/>
                              <a:gd name="T1" fmla="*/ 67 h 69"/>
                              <a:gd name="T2" fmla="*/ 91 w 92"/>
                              <a:gd name="T3" fmla="*/ 69 h 69"/>
                              <a:gd name="T4" fmla="*/ 87 w 92"/>
                              <a:gd name="T5" fmla="*/ 69 h 69"/>
                              <a:gd name="T6" fmla="*/ 84 w 92"/>
                              <a:gd name="T7" fmla="*/ 69 h 69"/>
                              <a:gd name="T8" fmla="*/ 83 w 92"/>
                              <a:gd name="T9" fmla="*/ 67 h 69"/>
                              <a:gd name="T10" fmla="*/ 82 w 92"/>
                              <a:gd name="T11" fmla="*/ 19 h 69"/>
                              <a:gd name="T12" fmla="*/ 75 w 92"/>
                              <a:gd name="T13" fmla="*/ 9 h 69"/>
                              <a:gd name="T14" fmla="*/ 60 w 92"/>
                              <a:gd name="T15" fmla="*/ 11 h 69"/>
                              <a:gd name="T16" fmla="*/ 50 w 92"/>
                              <a:gd name="T17" fmla="*/ 67 h 69"/>
                              <a:gd name="T18" fmla="*/ 49 w 92"/>
                              <a:gd name="T19" fmla="*/ 69 h 69"/>
                              <a:gd name="T20" fmla="*/ 46 w 92"/>
                              <a:gd name="T21" fmla="*/ 69 h 69"/>
                              <a:gd name="T22" fmla="*/ 42 w 92"/>
                              <a:gd name="T23" fmla="*/ 69 h 69"/>
                              <a:gd name="T24" fmla="*/ 41 w 92"/>
                              <a:gd name="T25" fmla="*/ 67 h 69"/>
                              <a:gd name="T26" fmla="*/ 41 w 92"/>
                              <a:gd name="T27" fmla="*/ 19 h 69"/>
                              <a:gd name="T28" fmla="*/ 34 w 92"/>
                              <a:gd name="T29" fmla="*/ 9 h 69"/>
                              <a:gd name="T30" fmla="*/ 18 w 92"/>
                              <a:gd name="T31" fmla="*/ 11 h 69"/>
                              <a:gd name="T32" fmla="*/ 8 w 92"/>
                              <a:gd name="T33" fmla="*/ 67 h 69"/>
                              <a:gd name="T34" fmla="*/ 7 w 92"/>
                              <a:gd name="T35" fmla="*/ 69 h 69"/>
                              <a:gd name="T36" fmla="*/ 4 w 92"/>
                              <a:gd name="T37" fmla="*/ 69 h 69"/>
                              <a:gd name="T38" fmla="*/ 0 w 92"/>
                              <a:gd name="T39" fmla="*/ 69 h 69"/>
                              <a:gd name="T40" fmla="*/ 0 w 92"/>
                              <a:gd name="T41" fmla="*/ 67 h 69"/>
                              <a:gd name="T42" fmla="*/ 0 w 92"/>
                              <a:gd name="T43" fmla="*/ 2 h 69"/>
                              <a:gd name="T44" fmla="*/ 2 w 92"/>
                              <a:gd name="T45" fmla="*/ 1 h 69"/>
                              <a:gd name="T46" fmla="*/ 6 w 92"/>
                              <a:gd name="T47" fmla="*/ 1 h 69"/>
                              <a:gd name="T48" fmla="*/ 7 w 92"/>
                              <a:gd name="T49" fmla="*/ 2 h 69"/>
                              <a:gd name="T50" fmla="*/ 8 w 92"/>
                              <a:gd name="T51" fmla="*/ 12 h 69"/>
                              <a:gd name="T52" fmla="*/ 28 w 92"/>
                              <a:gd name="T53" fmla="*/ 0 h 69"/>
                              <a:gd name="T54" fmla="*/ 41 w 92"/>
                              <a:gd name="T55" fmla="*/ 4 h 69"/>
                              <a:gd name="T56" fmla="*/ 48 w 92"/>
                              <a:gd name="T57" fmla="*/ 14 h 69"/>
                              <a:gd name="T58" fmla="*/ 60 w 92"/>
                              <a:gd name="T59" fmla="*/ 3 h 69"/>
                              <a:gd name="T60" fmla="*/ 70 w 92"/>
                              <a:gd name="T61" fmla="*/ 0 h 69"/>
                              <a:gd name="T62" fmla="*/ 87 w 92"/>
                              <a:gd name="T63" fmla="*/ 8 h 69"/>
                              <a:gd name="T64" fmla="*/ 92 w 92"/>
                              <a:gd name="T65" fmla="*/ 2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69">
                                <a:moveTo>
                                  <a:pt x="92" y="67"/>
                                </a:moveTo>
                                <a:lnTo>
                                  <a:pt x="92" y="67"/>
                                </a:lnTo>
                                <a:cubicBezTo>
                                  <a:pt x="92" y="68"/>
                                  <a:pt x="92" y="68"/>
                                  <a:pt x="91" y="68"/>
                                </a:cubicBezTo>
                                <a:cubicBezTo>
                                  <a:pt x="91" y="69"/>
                                  <a:pt x="91" y="69"/>
                                  <a:pt x="91" y="69"/>
                                </a:cubicBezTo>
                                <a:cubicBezTo>
                                  <a:pt x="90" y="69"/>
                                  <a:pt x="90" y="69"/>
                                  <a:pt x="89" y="69"/>
                                </a:cubicBezTo>
                                <a:cubicBezTo>
                                  <a:pt x="89" y="69"/>
                                  <a:pt x="88" y="69"/>
                                  <a:pt x="87" y="69"/>
                                </a:cubicBezTo>
                                <a:cubicBezTo>
                                  <a:pt x="87" y="69"/>
                                  <a:pt x="86" y="69"/>
                                  <a:pt x="85" y="69"/>
                                </a:cubicBezTo>
                                <a:cubicBezTo>
                                  <a:pt x="85" y="69"/>
                                  <a:pt x="84" y="69"/>
                                  <a:pt x="84" y="69"/>
                                </a:cubicBezTo>
                                <a:cubicBezTo>
                                  <a:pt x="84" y="69"/>
                                  <a:pt x="83" y="69"/>
                                  <a:pt x="83" y="68"/>
                                </a:cubicBezTo>
                                <a:cubicBezTo>
                                  <a:pt x="83" y="68"/>
                                  <a:pt x="83" y="68"/>
                                  <a:pt x="83" y="67"/>
                                </a:cubicBezTo>
                                <a:lnTo>
                                  <a:pt x="83" y="28"/>
                                </a:lnTo>
                                <a:cubicBezTo>
                                  <a:pt x="83" y="25"/>
                                  <a:pt x="83" y="22"/>
                                  <a:pt x="82" y="19"/>
                                </a:cubicBezTo>
                                <a:cubicBezTo>
                                  <a:pt x="82" y="17"/>
                                  <a:pt x="81" y="15"/>
                                  <a:pt x="80" y="13"/>
                                </a:cubicBezTo>
                                <a:cubicBezTo>
                                  <a:pt x="79" y="11"/>
                                  <a:pt x="77" y="10"/>
                                  <a:pt x="75" y="9"/>
                                </a:cubicBezTo>
                                <a:cubicBezTo>
                                  <a:pt x="74" y="8"/>
                                  <a:pt x="71" y="7"/>
                                  <a:pt x="69" y="7"/>
                                </a:cubicBezTo>
                                <a:cubicBezTo>
                                  <a:pt x="66" y="7"/>
                                  <a:pt x="63" y="9"/>
                                  <a:pt x="60" y="11"/>
                                </a:cubicBezTo>
                                <a:cubicBezTo>
                                  <a:pt x="57" y="13"/>
                                  <a:pt x="53" y="17"/>
                                  <a:pt x="50" y="21"/>
                                </a:cubicBezTo>
                                <a:lnTo>
                                  <a:pt x="50" y="67"/>
                                </a:lnTo>
                                <a:cubicBezTo>
                                  <a:pt x="50" y="68"/>
                                  <a:pt x="50" y="68"/>
                                  <a:pt x="50" y="68"/>
                                </a:cubicBezTo>
                                <a:cubicBezTo>
                                  <a:pt x="49" y="69"/>
                                  <a:pt x="49" y="69"/>
                                  <a:pt x="49" y="69"/>
                                </a:cubicBezTo>
                                <a:cubicBezTo>
                                  <a:pt x="49" y="69"/>
                                  <a:pt x="48" y="69"/>
                                  <a:pt x="48" y="69"/>
                                </a:cubicBezTo>
                                <a:cubicBezTo>
                                  <a:pt x="47" y="69"/>
                                  <a:pt x="46" y="69"/>
                                  <a:pt x="46" y="69"/>
                                </a:cubicBezTo>
                                <a:cubicBezTo>
                                  <a:pt x="45" y="69"/>
                                  <a:pt x="44" y="69"/>
                                  <a:pt x="44" y="69"/>
                                </a:cubicBezTo>
                                <a:cubicBezTo>
                                  <a:pt x="43" y="69"/>
                                  <a:pt x="43" y="69"/>
                                  <a:pt x="42" y="69"/>
                                </a:cubicBezTo>
                                <a:cubicBezTo>
                                  <a:pt x="42" y="69"/>
                                  <a:pt x="42" y="69"/>
                                  <a:pt x="42" y="68"/>
                                </a:cubicBezTo>
                                <a:cubicBezTo>
                                  <a:pt x="41" y="68"/>
                                  <a:pt x="41" y="68"/>
                                  <a:pt x="41" y="67"/>
                                </a:cubicBezTo>
                                <a:lnTo>
                                  <a:pt x="41" y="28"/>
                                </a:lnTo>
                                <a:cubicBezTo>
                                  <a:pt x="41" y="25"/>
                                  <a:pt x="41" y="22"/>
                                  <a:pt x="41" y="19"/>
                                </a:cubicBezTo>
                                <a:cubicBezTo>
                                  <a:pt x="40" y="17"/>
                                  <a:pt x="39" y="15"/>
                                  <a:pt x="38" y="13"/>
                                </a:cubicBezTo>
                                <a:cubicBezTo>
                                  <a:pt x="37" y="11"/>
                                  <a:pt x="35" y="10"/>
                                  <a:pt x="34" y="9"/>
                                </a:cubicBezTo>
                                <a:cubicBezTo>
                                  <a:pt x="32" y="8"/>
                                  <a:pt x="30" y="7"/>
                                  <a:pt x="27" y="7"/>
                                </a:cubicBezTo>
                                <a:cubicBezTo>
                                  <a:pt x="24" y="7"/>
                                  <a:pt x="21" y="9"/>
                                  <a:pt x="18" y="11"/>
                                </a:cubicBezTo>
                                <a:cubicBezTo>
                                  <a:pt x="15" y="13"/>
                                  <a:pt x="12" y="17"/>
                                  <a:pt x="8" y="21"/>
                                </a:cubicBezTo>
                                <a:lnTo>
                                  <a:pt x="8" y="67"/>
                                </a:lnTo>
                                <a:cubicBezTo>
                                  <a:pt x="8" y="68"/>
                                  <a:pt x="8" y="68"/>
                                  <a:pt x="8" y="68"/>
                                </a:cubicBezTo>
                                <a:cubicBezTo>
                                  <a:pt x="8" y="69"/>
                                  <a:pt x="8" y="69"/>
                                  <a:pt x="7" y="69"/>
                                </a:cubicBezTo>
                                <a:cubicBezTo>
                                  <a:pt x="7" y="69"/>
                                  <a:pt x="6" y="69"/>
                                  <a:pt x="6" y="69"/>
                                </a:cubicBezTo>
                                <a:cubicBezTo>
                                  <a:pt x="5" y="69"/>
                                  <a:pt x="5" y="69"/>
                                  <a:pt x="4" y="69"/>
                                </a:cubicBezTo>
                                <a:cubicBezTo>
                                  <a:pt x="3" y="69"/>
                                  <a:pt x="2" y="69"/>
                                  <a:pt x="2" y="69"/>
                                </a:cubicBezTo>
                                <a:cubicBezTo>
                                  <a:pt x="1" y="69"/>
                                  <a:pt x="1" y="69"/>
                                  <a:pt x="0" y="69"/>
                                </a:cubicBezTo>
                                <a:cubicBezTo>
                                  <a:pt x="0" y="69"/>
                                  <a:pt x="0" y="69"/>
                                  <a:pt x="0" y="68"/>
                                </a:cubicBezTo>
                                <a:cubicBezTo>
                                  <a:pt x="0" y="68"/>
                                  <a:pt x="0" y="68"/>
                                  <a:pt x="0" y="67"/>
                                </a:cubicBezTo>
                                <a:lnTo>
                                  <a:pt x="0" y="3"/>
                                </a:lnTo>
                                <a:cubicBezTo>
                                  <a:pt x="0" y="3"/>
                                  <a:pt x="0" y="2"/>
                                  <a:pt x="0" y="2"/>
                                </a:cubicBezTo>
                                <a:cubicBezTo>
                                  <a:pt x="0" y="2"/>
                                  <a:pt x="0" y="2"/>
                                  <a:pt x="0" y="2"/>
                                </a:cubicBezTo>
                                <a:cubicBezTo>
                                  <a:pt x="1" y="1"/>
                                  <a:pt x="1" y="1"/>
                                  <a:pt x="2" y="1"/>
                                </a:cubicBezTo>
                                <a:cubicBezTo>
                                  <a:pt x="2" y="1"/>
                                  <a:pt x="3" y="1"/>
                                  <a:pt x="4" y="1"/>
                                </a:cubicBezTo>
                                <a:cubicBezTo>
                                  <a:pt x="4" y="1"/>
                                  <a:pt x="5" y="1"/>
                                  <a:pt x="6" y="1"/>
                                </a:cubicBezTo>
                                <a:cubicBezTo>
                                  <a:pt x="6" y="1"/>
                                  <a:pt x="7" y="1"/>
                                  <a:pt x="7" y="2"/>
                                </a:cubicBezTo>
                                <a:cubicBezTo>
                                  <a:pt x="7" y="2"/>
                                  <a:pt x="7" y="2"/>
                                  <a:pt x="7" y="2"/>
                                </a:cubicBezTo>
                                <a:cubicBezTo>
                                  <a:pt x="8" y="2"/>
                                  <a:pt x="8" y="3"/>
                                  <a:pt x="8" y="3"/>
                                </a:cubicBezTo>
                                <a:lnTo>
                                  <a:pt x="8" y="12"/>
                                </a:lnTo>
                                <a:cubicBezTo>
                                  <a:pt x="11" y="8"/>
                                  <a:pt x="15" y="5"/>
                                  <a:pt x="18" y="3"/>
                                </a:cubicBezTo>
                                <a:cubicBezTo>
                                  <a:pt x="22" y="1"/>
                                  <a:pt x="25" y="0"/>
                                  <a:pt x="28" y="0"/>
                                </a:cubicBezTo>
                                <a:cubicBezTo>
                                  <a:pt x="31" y="0"/>
                                  <a:pt x="33" y="1"/>
                                  <a:pt x="35" y="1"/>
                                </a:cubicBezTo>
                                <a:cubicBezTo>
                                  <a:pt x="37" y="2"/>
                                  <a:pt x="39" y="3"/>
                                  <a:pt x="41" y="4"/>
                                </a:cubicBezTo>
                                <a:cubicBezTo>
                                  <a:pt x="43" y="5"/>
                                  <a:pt x="44" y="7"/>
                                  <a:pt x="45" y="8"/>
                                </a:cubicBezTo>
                                <a:cubicBezTo>
                                  <a:pt x="46" y="10"/>
                                  <a:pt x="47" y="12"/>
                                  <a:pt x="48" y="14"/>
                                </a:cubicBezTo>
                                <a:cubicBezTo>
                                  <a:pt x="50" y="11"/>
                                  <a:pt x="52" y="9"/>
                                  <a:pt x="54" y="7"/>
                                </a:cubicBezTo>
                                <a:cubicBezTo>
                                  <a:pt x="56" y="6"/>
                                  <a:pt x="58" y="4"/>
                                  <a:pt x="60" y="3"/>
                                </a:cubicBezTo>
                                <a:cubicBezTo>
                                  <a:pt x="62" y="2"/>
                                  <a:pt x="63" y="1"/>
                                  <a:pt x="65" y="1"/>
                                </a:cubicBezTo>
                                <a:cubicBezTo>
                                  <a:pt x="67" y="1"/>
                                  <a:pt x="68" y="0"/>
                                  <a:pt x="70" y="0"/>
                                </a:cubicBezTo>
                                <a:cubicBezTo>
                                  <a:pt x="74" y="0"/>
                                  <a:pt x="77" y="1"/>
                                  <a:pt x="80" y="2"/>
                                </a:cubicBezTo>
                                <a:cubicBezTo>
                                  <a:pt x="83" y="4"/>
                                  <a:pt x="85" y="6"/>
                                  <a:pt x="87" y="8"/>
                                </a:cubicBezTo>
                                <a:cubicBezTo>
                                  <a:pt x="89" y="11"/>
                                  <a:pt x="90" y="13"/>
                                  <a:pt x="90" y="17"/>
                                </a:cubicBezTo>
                                <a:cubicBezTo>
                                  <a:pt x="91" y="20"/>
                                  <a:pt x="92" y="23"/>
                                  <a:pt x="92" y="27"/>
                                </a:cubicBezTo>
                                <a:lnTo>
                                  <a:pt x="9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1" name="Freeform 249"/>
                        <wps:cNvSpPr>
                          <a:spLocks/>
                        </wps:cNvSpPr>
                        <wps:spPr bwMode="auto">
                          <a:xfrm>
                            <a:off x="2909570" y="2028190"/>
                            <a:ext cx="29210" cy="46990"/>
                          </a:xfrm>
                          <a:custGeom>
                            <a:avLst/>
                            <a:gdLst>
                              <a:gd name="T0" fmla="*/ 44 w 44"/>
                              <a:gd name="T1" fmla="*/ 50 h 70"/>
                              <a:gd name="T2" fmla="*/ 37 w 44"/>
                              <a:gd name="T3" fmla="*/ 65 h 70"/>
                              <a:gd name="T4" fmla="*/ 20 w 44"/>
                              <a:gd name="T5" fmla="*/ 70 h 70"/>
                              <a:gd name="T6" fmla="*/ 8 w 44"/>
                              <a:gd name="T7" fmla="*/ 68 h 70"/>
                              <a:gd name="T8" fmla="*/ 1 w 44"/>
                              <a:gd name="T9" fmla="*/ 65 h 70"/>
                              <a:gd name="T10" fmla="*/ 0 w 44"/>
                              <a:gd name="T11" fmla="*/ 60 h 70"/>
                              <a:gd name="T12" fmla="*/ 0 w 44"/>
                              <a:gd name="T13" fmla="*/ 57 h 70"/>
                              <a:gd name="T14" fmla="*/ 2 w 44"/>
                              <a:gd name="T15" fmla="*/ 56 h 70"/>
                              <a:gd name="T16" fmla="*/ 8 w 44"/>
                              <a:gd name="T17" fmla="*/ 60 h 70"/>
                              <a:gd name="T18" fmla="*/ 20 w 44"/>
                              <a:gd name="T19" fmla="*/ 63 h 70"/>
                              <a:gd name="T20" fmla="*/ 31 w 44"/>
                              <a:gd name="T21" fmla="*/ 60 h 70"/>
                              <a:gd name="T22" fmla="*/ 35 w 44"/>
                              <a:gd name="T23" fmla="*/ 51 h 70"/>
                              <a:gd name="T24" fmla="*/ 30 w 44"/>
                              <a:gd name="T25" fmla="*/ 42 h 70"/>
                              <a:gd name="T26" fmla="*/ 19 w 44"/>
                              <a:gd name="T27" fmla="*/ 37 h 70"/>
                              <a:gd name="T28" fmla="*/ 7 w 44"/>
                              <a:gd name="T29" fmla="*/ 31 h 70"/>
                              <a:gd name="T30" fmla="*/ 2 w 44"/>
                              <a:gd name="T31" fmla="*/ 18 h 70"/>
                              <a:gd name="T32" fmla="*/ 7 w 44"/>
                              <a:gd name="T33" fmla="*/ 6 h 70"/>
                              <a:gd name="T34" fmla="*/ 24 w 44"/>
                              <a:gd name="T35" fmla="*/ 0 h 70"/>
                              <a:gd name="T36" fmla="*/ 33 w 44"/>
                              <a:gd name="T37" fmla="*/ 2 h 70"/>
                              <a:gd name="T38" fmla="*/ 39 w 44"/>
                              <a:gd name="T39" fmla="*/ 4 h 70"/>
                              <a:gd name="T40" fmla="*/ 40 w 44"/>
                              <a:gd name="T41" fmla="*/ 6 h 70"/>
                              <a:gd name="T42" fmla="*/ 41 w 44"/>
                              <a:gd name="T43" fmla="*/ 9 h 70"/>
                              <a:gd name="T44" fmla="*/ 40 w 44"/>
                              <a:gd name="T45" fmla="*/ 11 h 70"/>
                              <a:gd name="T46" fmla="*/ 39 w 44"/>
                              <a:gd name="T47" fmla="*/ 12 h 70"/>
                              <a:gd name="T48" fmla="*/ 34 w 44"/>
                              <a:gd name="T49" fmla="*/ 10 h 70"/>
                              <a:gd name="T50" fmla="*/ 24 w 44"/>
                              <a:gd name="T51" fmla="*/ 7 h 70"/>
                              <a:gd name="T52" fmla="*/ 14 w 44"/>
                              <a:gd name="T53" fmla="*/ 10 h 70"/>
                              <a:gd name="T54" fmla="*/ 10 w 44"/>
                              <a:gd name="T55" fmla="*/ 18 h 70"/>
                              <a:gd name="T56" fmla="*/ 16 w 44"/>
                              <a:gd name="T57" fmla="*/ 27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9"/>
                                </a:cubicBezTo>
                                <a:cubicBezTo>
                                  <a:pt x="41" y="61"/>
                                  <a:pt x="39" y="63"/>
                                  <a:pt x="37" y="65"/>
                                </a:cubicBezTo>
                                <a:cubicBezTo>
                                  <a:pt x="35" y="67"/>
                                  <a:pt x="32" y="68"/>
                                  <a:pt x="30" y="69"/>
                                </a:cubicBezTo>
                                <a:cubicBezTo>
                                  <a:pt x="27" y="70"/>
                                  <a:pt x="23" y="70"/>
                                  <a:pt x="20" y="70"/>
                                </a:cubicBezTo>
                                <a:cubicBezTo>
                                  <a:pt x="18" y="70"/>
                                  <a:pt x="15" y="70"/>
                                  <a:pt x="13" y="70"/>
                                </a:cubicBezTo>
                                <a:cubicBezTo>
                                  <a:pt x="11" y="69"/>
                                  <a:pt x="10" y="69"/>
                                  <a:pt x="8" y="68"/>
                                </a:cubicBezTo>
                                <a:cubicBezTo>
                                  <a:pt x="6" y="68"/>
                                  <a:pt x="5" y="67"/>
                                  <a:pt x="4" y="66"/>
                                </a:cubicBezTo>
                                <a:cubicBezTo>
                                  <a:pt x="3" y="66"/>
                                  <a:pt x="2" y="65"/>
                                  <a:pt x="1" y="65"/>
                                </a:cubicBezTo>
                                <a:cubicBezTo>
                                  <a:pt x="1" y="64"/>
                                  <a:pt x="1" y="64"/>
                                  <a:pt x="0" y="63"/>
                                </a:cubicBezTo>
                                <a:cubicBezTo>
                                  <a:pt x="0" y="62"/>
                                  <a:pt x="0" y="61"/>
                                  <a:pt x="0" y="60"/>
                                </a:cubicBezTo>
                                <a:cubicBezTo>
                                  <a:pt x="0" y="60"/>
                                  <a:pt x="0" y="59"/>
                                  <a:pt x="0" y="59"/>
                                </a:cubicBezTo>
                                <a:cubicBezTo>
                                  <a:pt x="0" y="58"/>
                                  <a:pt x="0" y="58"/>
                                  <a:pt x="0" y="57"/>
                                </a:cubicBezTo>
                                <a:cubicBezTo>
                                  <a:pt x="1" y="57"/>
                                  <a:pt x="1" y="57"/>
                                  <a:pt x="1" y="57"/>
                                </a:cubicBezTo>
                                <a:cubicBezTo>
                                  <a:pt x="1" y="56"/>
                                  <a:pt x="2" y="56"/>
                                  <a:pt x="2" y="56"/>
                                </a:cubicBezTo>
                                <a:cubicBezTo>
                                  <a:pt x="2" y="56"/>
                                  <a:pt x="3" y="57"/>
                                  <a:pt x="4" y="57"/>
                                </a:cubicBezTo>
                                <a:cubicBezTo>
                                  <a:pt x="5" y="58"/>
                                  <a:pt x="6" y="59"/>
                                  <a:pt x="8" y="60"/>
                                </a:cubicBezTo>
                                <a:cubicBezTo>
                                  <a:pt x="9" y="60"/>
                                  <a:pt x="11" y="61"/>
                                  <a:pt x="13" y="62"/>
                                </a:cubicBezTo>
                                <a:cubicBezTo>
                                  <a:pt x="15" y="62"/>
                                  <a:pt x="18" y="63"/>
                                  <a:pt x="20" y="63"/>
                                </a:cubicBezTo>
                                <a:cubicBezTo>
                                  <a:pt x="23" y="63"/>
                                  <a:pt x="25" y="62"/>
                                  <a:pt x="26" y="62"/>
                                </a:cubicBezTo>
                                <a:cubicBezTo>
                                  <a:pt x="28" y="62"/>
                                  <a:pt x="30" y="61"/>
                                  <a:pt x="31" y="60"/>
                                </a:cubicBezTo>
                                <a:cubicBezTo>
                                  <a:pt x="32" y="59"/>
                                  <a:pt x="33" y="58"/>
                                  <a:pt x="34" y="56"/>
                                </a:cubicBezTo>
                                <a:cubicBezTo>
                                  <a:pt x="35" y="55"/>
                                  <a:pt x="35" y="53"/>
                                  <a:pt x="35" y="51"/>
                                </a:cubicBezTo>
                                <a:cubicBezTo>
                                  <a:pt x="35" y="49"/>
                                  <a:pt x="35" y="47"/>
                                  <a:pt x="34" y="46"/>
                                </a:cubicBezTo>
                                <a:cubicBezTo>
                                  <a:pt x="33" y="45"/>
                                  <a:pt x="32" y="43"/>
                                  <a:pt x="30" y="42"/>
                                </a:cubicBezTo>
                                <a:cubicBezTo>
                                  <a:pt x="29" y="41"/>
                                  <a:pt x="27" y="40"/>
                                  <a:pt x="25" y="40"/>
                                </a:cubicBezTo>
                                <a:cubicBezTo>
                                  <a:pt x="23" y="39"/>
                                  <a:pt x="21" y="38"/>
                                  <a:pt x="19" y="37"/>
                                </a:cubicBezTo>
                                <a:cubicBezTo>
                                  <a:pt x="17" y="36"/>
                                  <a:pt x="15" y="35"/>
                                  <a:pt x="13" y="34"/>
                                </a:cubicBezTo>
                                <a:cubicBezTo>
                                  <a:pt x="11" y="33"/>
                                  <a:pt x="9" y="32"/>
                                  <a:pt x="7" y="31"/>
                                </a:cubicBezTo>
                                <a:cubicBezTo>
                                  <a:pt x="6" y="29"/>
                                  <a:pt x="5" y="28"/>
                                  <a:pt x="4" y="26"/>
                                </a:cubicBezTo>
                                <a:cubicBezTo>
                                  <a:pt x="3" y="24"/>
                                  <a:pt x="2" y="21"/>
                                  <a:pt x="2" y="18"/>
                                </a:cubicBezTo>
                                <a:cubicBezTo>
                                  <a:pt x="2" y="16"/>
                                  <a:pt x="3" y="14"/>
                                  <a:pt x="4" y="12"/>
                                </a:cubicBezTo>
                                <a:cubicBezTo>
                                  <a:pt x="4" y="10"/>
                                  <a:pt x="6" y="8"/>
                                  <a:pt x="7" y="6"/>
                                </a:cubicBezTo>
                                <a:cubicBezTo>
                                  <a:pt x="9" y="4"/>
                                  <a:pt x="12" y="3"/>
                                  <a:pt x="14" y="2"/>
                                </a:cubicBezTo>
                                <a:cubicBezTo>
                                  <a:pt x="17" y="1"/>
                                  <a:pt x="20" y="0"/>
                                  <a:pt x="24" y="0"/>
                                </a:cubicBezTo>
                                <a:cubicBezTo>
                                  <a:pt x="26" y="0"/>
                                  <a:pt x="27" y="0"/>
                                  <a:pt x="29" y="1"/>
                                </a:cubicBezTo>
                                <a:cubicBezTo>
                                  <a:pt x="31" y="1"/>
                                  <a:pt x="32" y="1"/>
                                  <a:pt x="33" y="2"/>
                                </a:cubicBezTo>
                                <a:cubicBezTo>
                                  <a:pt x="35" y="2"/>
                                  <a:pt x="36" y="3"/>
                                  <a:pt x="37" y="3"/>
                                </a:cubicBezTo>
                                <a:cubicBezTo>
                                  <a:pt x="38" y="4"/>
                                  <a:pt x="38" y="4"/>
                                  <a:pt x="39" y="4"/>
                                </a:cubicBezTo>
                                <a:cubicBezTo>
                                  <a:pt x="39" y="5"/>
                                  <a:pt x="40" y="5"/>
                                  <a:pt x="40" y="5"/>
                                </a:cubicBezTo>
                                <a:cubicBezTo>
                                  <a:pt x="40" y="6"/>
                                  <a:pt x="40" y="6"/>
                                  <a:pt x="40" y="6"/>
                                </a:cubicBezTo>
                                <a:cubicBezTo>
                                  <a:pt x="40" y="7"/>
                                  <a:pt x="40" y="7"/>
                                  <a:pt x="40" y="7"/>
                                </a:cubicBezTo>
                                <a:cubicBezTo>
                                  <a:pt x="40" y="8"/>
                                  <a:pt x="41" y="8"/>
                                  <a:pt x="41" y="9"/>
                                </a:cubicBezTo>
                                <a:cubicBezTo>
                                  <a:pt x="41" y="9"/>
                                  <a:pt x="40" y="10"/>
                                  <a:pt x="40" y="10"/>
                                </a:cubicBezTo>
                                <a:cubicBezTo>
                                  <a:pt x="40" y="11"/>
                                  <a:pt x="40" y="11"/>
                                  <a:pt x="40" y="11"/>
                                </a:cubicBezTo>
                                <a:cubicBezTo>
                                  <a:pt x="40" y="12"/>
                                  <a:pt x="40" y="12"/>
                                  <a:pt x="40" y="12"/>
                                </a:cubicBezTo>
                                <a:cubicBezTo>
                                  <a:pt x="39" y="12"/>
                                  <a:pt x="39" y="12"/>
                                  <a:pt x="39" y="12"/>
                                </a:cubicBezTo>
                                <a:cubicBezTo>
                                  <a:pt x="38" y="12"/>
                                  <a:pt x="38" y="12"/>
                                  <a:pt x="37" y="12"/>
                                </a:cubicBezTo>
                                <a:cubicBezTo>
                                  <a:pt x="36" y="11"/>
                                  <a:pt x="35" y="11"/>
                                  <a:pt x="34" y="10"/>
                                </a:cubicBezTo>
                                <a:cubicBezTo>
                                  <a:pt x="33" y="9"/>
                                  <a:pt x="31" y="9"/>
                                  <a:pt x="30" y="8"/>
                                </a:cubicBezTo>
                                <a:cubicBezTo>
                                  <a:pt x="28" y="8"/>
                                  <a:pt x="26" y="7"/>
                                  <a:pt x="24" y="7"/>
                                </a:cubicBezTo>
                                <a:cubicBezTo>
                                  <a:pt x="22" y="7"/>
                                  <a:pt x="20" y="8"/>
                                  <a:pt x="18" y="8"/>
                                </a:cubicBezTo>
                                <a:cubicBezTo>
                                  <a:pt x="16" y="9"/>
                                  <a:pt x="15" y="9"/>
                                  <a:pt x="14" y="10"/>
                                </a:cubicBezTo>
                                <a:cubicBezTo>
                                  <a:pt x="13" y="11"/>
                                  <a:pt x="12" y="13"/>
                                  <a:pt x="11" y="14"/>
                                </a:cubicBezTo>
                                <a:cubicBezTo>
                                  <a:pt x="11" y="15"/>
                                  <a:pt x="10" y="16"/>
                                  <a:pt x="10" y="18"/>
                                </a:cubicBezTo>
                                <a:cubicBezTo>
                                  <a:pt x="10" y="20"/>
                                  <a:pt x="11" y="22"/>
                                  <a:pt x="12" y="23"/>
                                </a:cubicBezTo>
                                <a:cubicBezTo>
                                  <a:pt x="13" y="25"/>
                                  <a:pt x="14" y="26"/>
                                  <a:pt x="16" y="27"/>
                                </a:cubicBezTo>
                                <a:cubicBezTo>
                                  <a:pt x="17" y="28"/>
                                  <a:pt x="19" y="29"/>
                                  <a:pt x="21" y="30"/>
                                </a:cubicBezTo>
                                <a:cubicBezTo>
                                  <a:pt x="23" y="31"/>
                                  <a:pt x="25" y="31"/>
                                  <a:pt x="27" y="32"/>
                                </a:cubicBezTo>
                                <a:cubicBezTo>
                                  <a:pt x="29" y="33"/>
                                  <a:pt x="31" y="34"/>
                                  <a:pt x="33" y="35"/>
                                </a:cubicBezTo>
                                <a:cubicBezTo>
                                  <a:pt x="35" y="36"/>
                                  <a:pt x="37" y="37"/>
                                  <a:pt x="39" y="38"/>
                                </a:cubicBezTo>
                                <a:cubicBezTo>
                                  <a:pt x="40" y="40"/>
                                  <a:pt x="41" y="41"/>
                                  <a:pt x="42" y="43"/>
                                </a:cubicBezTo>
                                <a:cubicBezTo>
                                  <a:pt x="43" y="45"/>
                                  <a:pt x="44" y="48"/>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2" name="Freeform 250"/>
                        <wps:cNvSpPr>
                          <a:spLocks/>
                        </wps:cNvSpPr>
                        <wps:spPr bwMode="auto">
                          <a:xfrm>
                            <a:off x="1456690" y="2166620"/>
                            <a:ext cx="1827530" cy="1381760"/>
                          </a:xfrm>
                          <a:custGeom>
                            <a:avLst/>
                            <a:gdLst>
                              <a:gd name="T0" fmla="*/ 0 w 2720"/>
                              <a:gd name="T1" fmla="*/ 1028 h 2056"/>
                              <a:gd name="T2" fmla="*/ 0 w 2720"/>
                              <a:gd name="T3" fmla="*/ 1028 h 2056"/>
                              <a:gd name="T4" fmla="*/ 1360 w 2720"/>
                              <a:gd name="T5" fmla="*/ 0 h 2056"/>
                              <a:gd name="T6" fmla="*/ 2720 w 2720"/>
                              <a:gd name="T7" fmla="*/ 1028 h 2056"/>
                              <a:gd name="T8" fmla="*/ 1360 w 2720"/>
                              <a:gd name="T9" fmla="*/ 2056 h 2056"/>
                              <a:gd name="T10" fmla="*/ 0 w 2720"/>
                              <a:gd name="T11" fmla="*/ 1028 h 2056"/>
                              <a:gd name="T12" fmla="*/ 0 w 2720"/>
                              <a:gd name="T13" fmla="*/ 1028 h 2056"/>
                            </a:gdLst>
                            <a:ahLst/>
                            <a:cxnLst>
                              <a:cxn ang="0">
                                <a:pos x="T0" y="T1"/>
                              </a:cxn>
                              <a:cxn ang="0">
                                <a:pos x="T2" y="T3"/>
                              </a:cxn>
                              <a:cxn ang="0">
                                <a:pos x="T4" y="T5"/>
                              </a:cxn>
                              <a:cxn ang="0">
                                <a:pos x="T6" y="T7"/>
                              </a:cxn>
                              <a:cxn ang="0">
                                <a:pos x="T8" y="T9"/>
                              </a:cxn>
                              <a:cxn ang="0">
                                <a:pos x="T10" y="T11"/>
                              </a:cxn>
                              <a:cxn ang="0">
                                <a:pos x="T12" y="T13"/>
                              </a:cxn>
                            </a:cxnLst>
                            <a:rect l="0" t="0" r="r" b="b"/>
                            <a:pathLst>
                              <a:path w="2720" h="2056">
                                <a:moveTo>
                                  <a:pt x="0" y="1028"/>
                                </a:moveTo>
                                <a:lnTo>
                                  <a:pt x="0" y="1028"/>
                                </a:lnTo>
                                <a:cubicBezTo>
                                  <a:pt x="0" y="460"/>
                                  <a:pt x="609" y="0"/>
                                  <a:pt x="1360" y="0"/>
                                </a:cubicBezTo>
                                <a:cubicBezTo>
                                  <a:pt x="2111" y="0"/>
                                  <a:pt x="2720" y="460"/>
                                  <a:pt x="2720" y="1028"/>
                                </a:cubicBezTo>
                                <a:cubicBezTo>
                                  <a:pt x="2720" y="1595"/>
                                  <a:pt x="2111" y="2056"/>
                                  <a:pt x="1360" y="2056"/>
                                </a:cubicBezTo>
                                <a:cubicBezTo>
                                  <a:pt x="609" y="2056"/>
                                  <a:pt x="0" y="1595"/>
                                  <a:pt x="0" y="1028"/>
                                </a:cubicBezTo>
                                <a:lnTo>
                                  <a:pt x="0" y="1028"/>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253" name="Freeform 251"/>
                        <wps:cNvSpPr>
                          <a:spLocks/>
                        </wps:cNvSpPr>
                        <wps:spPr bwMode="auto">
                          <a:xfrm>
                            <a:off x="1456690" y="2166620"/>
                            <a:ext cx="1827530" cy="1381760"/>
                          </a:xfrm>
                          <a:custGeom>
                            <a:avLst/>
                            <a:gdLst>
                              <a:gd name="T0" fmla="*/ 0 w 2720"/>
                              <a:gd name="T1" fmla="*/ 1028 h 2056"/>
                              <a:gd name="T2" fmla="*/ 0 w 2720"/>
                              <a:gd name="T3" fmla="*/ 1028 h 2056"/>
                              <a:gd name="T4" fmla="*/ 1360 w 2720"/>
                              <a:gd name="T5" fmla="*/ 0 h 2056"/>
                              <a:gd name="T6" fmla="*/ 2720 w 2720"/>
                              <a:gd name="T7" fmla="*/ 1028 h 2056"/>
                              <a:gd name="T8" fmla="*/ 1360 w 2720"/>
                              <a:gd name="T9" fmla="*/ 2056 h 2056"/>
                              <a:gd name="T10" fmla="*/ 0 w 2720"/>
                              <a:gd name="T11" fmla="*/ 1028 h 2056"/>
                              <a:gd name="T12" fmla="*/ 0 w 2720"/>
                              <a:gd name="T13" fmla="*/ 1028 h 2056"/>
                            </a:gdLst>
                            <a:ahLst/>
                            <a:cxnLst>
                              <a:cxn ang="0">
                                <a:pos x="T0" y="T1"/>
                              </a:cxn>
                              <a:cxn ang="0">
                                <a:pos x="T2" y="T3"/>
                              </a:cxn>
                              <a:cxn ang="0">
                                <a:pos x="T4" y="T5"/>
                              </a:cxn>
                              <a:cxn ang="0">
                                <a:pos x="T6" y="T7"/>
                              </a:cxn>
                              <a:cxn ang="0">
                                <a:pos x="T8" y="T9"/>
                              </a:cxn>
                              <a:cxn ang="0">
                                <a:pos x="T10" y="T11"/>
                              </a:cxn>
                              <a:cxn ang="0">
                                <a:pos x="T12" y="T13"/>
                              </a:cxn>
                            </a:cxnLst>
                            <a:rect l="0" t="0" r="r" b="b"/>
                            <a:pathLst>
                              <a:path w="2720" h="2056">
                                <a:moveTo>
                                  <a:pt x="0" y="1028"/>
                                </a:moveTo>
                                <a:lnTo>
                                  <a:pt x="0" y="1028"/>
                                </a:lnTo>
                                <a:cubicBezTo>
                                  <a:pt x="0" y="460"/>
                                  <a:pt x="609" y="0"/>
                                  <a:pt x="1360" y="0"/>
                                </a:cubicBezTo>
                                <a:cubicBezTo>
                                  <a:pt x="2111" y="0"/>
                                  <a:pt x="2720" y="460"/>
                                  <a:pt x="2720" y="1028"/>
                                </a:cubicBezTo>
                                <a:cubicBezTo>
                                  <a:pt x="2720" y="1595"/>
                                  <a:pt x="2111" y="2056"/>
                                  <a:pt x="1360" y="2056"/>
                                </a:cubicBezTo>
                                <a:cubicBezTo>
                                  <a:pt x="609" y="2056"/>
                                  <a:pt x="0" y="1595"/>
                                  <a:pt x="0" y="1028"/>
                                </a:cubicBezTo>
                                <a:lnTo>
                                  <a:pt x="0" y="1028"/>
                                </a:lnTo>
                                <a:close/>
                              </a:path>
                            </a:pathLst>
                          </a:custGeom>
                          <a:noFill/>
                          <a:ln w="8890" cap="flat">
                            <a:solidFill>
                              <a:srgbClr val="3D4B5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 name="Freeform 252"/>
                        <wps:cNvSpPr>
                          <a:spLocks/>
                        </wps:cNvSpPr>
                        <wps:spPr bwMode="auto">
                          <a:xfrm>
                            <a:off x="1809115" y="2715260"/>
                            <a:ext cx="5715" cy="62865"/>
                          </a:xfrm>
                          <a:custGeom>
                            <a:avLst/>
                            <a:gdLst>
                              <a:gd name="T0" fmla="*/ 9 w 9"/>
                              <a:gd name="T1" fmla="*/ 91 h 93"/>
                              <a:gd name="T2" fmla="*/ 9 w 9"/>
                              <a:gd name="T3" fmla="*/ 91 h 93"/>
                              <a:gd name="T4" fmla="*/ 9 w 9"/>
                              <a:gd name="T5" fmla="*/ 92 h 93"/>
                              <a:gd name="T6" fmla="*/ 8 w 9"/>
                              <a:gd name="T7" fmla="*/ 92 h 93"/>
                              <a:gd name="T8" fmla="*/ 7 w 9"/>
                              <a:gd name="T9" fmla="*/ 93 h 93"/>
                              <a:gd name="T10" fmla="*/ 5 w 9"/>
                              <a:gd name="T11" fmla="*/ 93 h 93"/>
                              <a:gd name="T12" fmla="*/ 3 w 9"/>
                              <a:gd name="T13" fmla="*/ 93 h 93"/>
                              <a:gd name="T14" fmla="*/ 1 w 9"/>
                              <a:gd name="T15" fmla="*/ 92 h 93"/>
                              <a:gd name="T16" fmla="*/ 1 w 9"/>
                              <a:gd name="T17" fmla="*/ 92 h 93"/>
                              <a:gd name="T18" fmla="*/ 0 w 9"/>
                              <a:gd name="T19" fmla="*/ 91 h 93"/>
                              <a:gd name="T20" fmla="*/ 0 w 9"/>
                              <a:gd name="T21" fmla="*/ 1 h 93"/>
                              <a:gd name="T22" fmla="*/ 1 w 9"/>
                              <a:gd name="T23" fmla="*/ 1 h 93"/>
                              <a:gd name="T24" fmla="*/ 2 w 9"/>
                              <a:gd name="T25" fmla="*/ 0 h 93"/>
                              <a:gd name="T26" fmla="*/ 3 w 9"/>
                              <a:gd name="T27" fmla="*/ 0 h 93"/>
                              <a:gd name="T28" fmla="*/ 5 w 9"/>
                              <a:gd name="T29" fmla="*/ 0 h 93"/>
                              <a:gd name="T30" fmla="*/ 7 w 9"/>
                              <a:gd name="T31" fmla="*/ 0 h 93"/>
                              <a:gd name="T32" fmla="*/ 8 w 9"/>
                              <a:gd name="T33" fmla="*/ 0 h 93"/>
                              <a:gd name="T34" fmla="*/ 9 w 9"/>
                              <a:gd name="T35" fmla="*/ 1 h 93"/>
                              <a:gd name="T36" fmla="*/ 9 w 9"/>
                              <a:gd name="T37" fmla="*/ 1 h 93"/>
                              <a:gd name="T38" fmla="*/ 9 w 9"/>
                              <a:gd name="T39" fmla="*/ 91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9" h="93">
                                <a:moveTo>
                                  <a:pt x="9" y="91"/>
                                </a:moveTo>
                                <a:lnTo>
                                  <a:pt x="9" y="91"/>
                                </a:lnTo>
                                <a:cubicBezTo>
                                  <a:pt x="9" y="91"/>
                                  <a:pt x="9" y="91"/>
                                  <a:pt x="9" y="92"/>
                                </a:cubicBezTo>
                                <a:cubicBezTo>
                                  <a:pt x="9" y="92"/>
                                  <a:pt x="9" y="92"/>
                                  <a:pt x="8" y="92"/>
                                </a:cubicBezTo>
                                <a:cubicBezTo>
                                  <a:pt x="8" y="92"/>
                                  <a:pt x="7" y="92"/>
                                  <a:pt x="7" y="93"/>
                                </a:cubicBezTo>
                                <a:cubicBezTo>
                                  <a:pt x="6" y="93"/>
                                  <a:pt x="6" y="93"/>
                                  <a:pt x="5" y="93"/>
                                </a:cubicBezTo>
                                <a:cubicBezTo>
                                  <a:pt x="4" y="93"/>
                                  <a:pt x="3" y="93"/>
                                  <a:pt x="3" y="93"/>
                                </a:cubicBezTo>
                                <a:cubicBezTo>
                                  <a:pt x="2" y="92"/>
                                  <a:pt x="2" y="92"/>
                                  <a:pt x="1" y="92"/>
                                </a:cubicBezTo>
                                <a:cubicBezTo>
                                  <a:pt x="1" y="92"/>
                                  <a:pt x="1" y="92"/>
                                  <a:pt x="1" y="92"/>
                                </a:cubicBezTo>
                                <a:cubicBezTo>
                                  <a:pt x="1" y="91"/>
                                  <a:pt x="0" y="91"/>
                                  <a:pt x="0" y="91"/>
                                </a:cubicBezTo>
                                <a:lnTo>
                                  <a:pt x="0" y="1"/>
                                </a:lnTo>
                                <a:cubicBezTo>
                                  <a:pt x="0" y="1"/>
                                  <a:pt x="1" y="1"/>
                                  <a:pt x="1" y="1"/>
                                </a:cubicBezTo>
                                <a:cubicBezTo>
                                  <a:pt x="1" y="0"/>
                                  <a:pt x="1" y="0"/>
                                  <a:pt x="2" y="0"/>
                                </a:cubicBezTo>
                                <a:cubicBezTo>
                                  <a:pt x="2" y="0"/>
                                  <a:pt x="2" y="0"/>
                                  <a:pt x="3" y="0"/>
                                </a:cubicBezTo>
                                <a:cubicBezTo>
                                  <a:pt x="3" y="0"/>
                                  <a:pt x="4" y="0"/>
                                  <a:pt x="5" y="0"/>
                                </a:cubicBezTo>
                                <a:cubicBezTo>
                                  <a:pt x="6" y="0"/>
                                  <a:pt x="6" y="0"/>
                                  <a:pt x="7" y="0"/>
                                </a:cubicBezTo>
                                <a:cubicBezTo>
                                  <a:pt x="7" y="0"/>
                                  <a:pt x="8" y="0"/>
                                  <a:pt x="8" y="0"/>
                                </a:cubicBezTo>
                                <a:cubicBezTo>
                                  <a:pt x="9" y="0"/>
                                  <a:pt x="9" y="0"/>
                                  <a:pt x="9" y="1"/>
                                </a:cubicBezTo>
                                <a:cubicBezTo>
                                  <a:pt x="9" y="1"/>
                                  <a:pt x="9" y="1"/>
                                  <a:pt x="9" y="1"/>
                                </a:cubicBezTo>
                                <a:lnTo>
                                  <a:pt x="9" y="9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5" name="Freeform 253"/>
                        <wps:cNvSpPr>
                          <a:spLocks/>
                        </wps:cNvSpPr>
                        <wps:spPr bwMode="auto">
                          <a:xfrm>
                            <a:off x="1833245" y="2731770"/>
                            <a:ext cx="35560" cy="46355"/>
                          </a:xfrm>
                          <a:custGeom>
                            <a:avLst/>
                            <a:gdLst>
                              <a:gd name="T0" fmla="*/ 53 w 53"/>
                              <a:gd name="T1" fmla="*/ 67 h 69"/>
                              <a:gd name="T2" fmla="*/ 53 w 53"/>
                              <a:gd name="T3" fmla="*/ 67 h 69"/>
                              <a:gd name="T4" fmla="*/ 53 w 53"/>
                              <a:gd name="T5" fmla="*/ 68 h 69"/>
                              <a:gd name="T6" fmla="*/ 52 w 53"/>
                              <a:gd name="T7" fmla="*/ 68 h 69"/>
                              <a:gd name="T8" fmla="*/ 51 w 53"/>
                              <a:gd name="T9" fmla="*/ 69 h 69"/>
                              <a:gd name="T10" fmla="*/ 49 w 53"/>
                              <a:gd name="T11" fmla="*/ 69 h 69"/>
                              <a:gd name="T12" fmla="*/ 46 w 53"/>
                              <a:gd name="T13" fmla="*/ 69 h 69"/>
                              <a:gd name="T14" fmla="*/ 45 w 53"/>
                              <a:gd name="T15" fmla="*/ 68 h 69"/>
                              <a:gd name="T16" fmla="*/ 44 w 53"/>
                              <a:gd name="T17" fmla="*/ 68 h 69"/>
                              <a:gd name="T18" fmla="*/ 44 w 53"/>
                              <a:gd name="T19" fmla="*/ 67 h 69"/>
                              <a:gd name="T20" fmla="*/ 44 w 53"/>
                              <a:gd name="T21" fmla="*/ 29 h 69"/>
                              <a:gd name="T22" fmla="*/ 43 w 53"/>
                              <a:gd name="T23" fmla="*/ 19 h 69"/>
                              <a:gd name="T24" fmla="*/ 41 w 53"/>
                              <a:gd name="T25" fmla="*/ 12 h 69"/>
                              <a:gd name="T26" fmla="*/ 36 w 53"/>
                              <a:gd name="T27" fmla="*/ 8 h 69"/>
                              <a:gd name="T28" fmla="*/ 29 w 53"/>
                              <a:gd name="T29" fmla="*/ 7 h 69"/>
                              <a:gd name="T30" fmla="*/ 19 w 53"/>
                              <a:gd name="T31" fmla="*/ 10 h 69"/>
                              <a:gd name="T32" fmla="*/ 9 w 53"/>
                              <a:gd name="T33" fmla="*/ 21 h 69"/>
                              <a:gd name="T34" fmla="*/ 9 w 53"/>
                              <a:gd name="T35" fmla="*/ 67 h 69"/>
                              <a:gd name="T36" fmla="*/ 9 w 53"/>
                              <a:gd name="T37" fmla="*/ 68 h 69"/>
                              <a:gd name="T38" fmla="*/ 8 w 53"/>
                              <a:gd name="T39" fmla="*/ 68 h 69"/>
                              <a:gd name="T40" fmla="*/ 7 w 53"/>
                              <a:gd name="T41" fmla="*/ 69 h 69"/>
                              <a:gd name="T42" fmla="*/ 5 w 53"/>
                              <a:gd name="T43" fmla="*/ 69 h 69"/>
                              <a:gd name="T44" fmla="*/ 3 w 53"/>
                              <a:gd name="T45" fmla="*/ 69 h 69"/>
                              <a:gd name="T46" fmla="*/ 1 w 53"/>
                              <a:gd name="T47" fmla="*/ 68 h 69"/>
                              <a:gd name="T48" fmla="*/ 1 w 53"/>
                              <a:gd name="T49" fmla="*/ 68 h 69"/>
                              <a:gd name="T50" fmla="*/ 0 w 53"/>
                              <a:gd name="T51" fmla="*/ 67 h 69"/>
                              <a:gd name="T52" fmla="*/ 0 w 53"/>
                              <a:gd name="T53" fmla="*/ 2 h 69"/>
                              <a:gd name="T54" fmla="*/ 1 w 53"/>
                              <a:gd name="T55" fmla="*/ 2 h 69"/>
                              <a:gd name="T56" fmla="*/ 1 w 53"/>
                              <a:gd name="T57" fmla="*/ 1 h 69"/>
                              <a:gd name="T58" fmla="*/ 3 w 53"/>
                              <a:gd name="T59" fmla="*/ 1 h 69"/>
                              <a:gd name="T60" fmla="*/ 4 w 53"/>
                              <a:gd name="T61" fmla="*/ 1 h 69"/>
                              <a:gd name="T62" fmla="*/ 6 w 53"/>
                              <a:gd name="T63" fmla="*/ 1 h 69"/>
                              <a:gd name="T64" fmla="*/ 8 w 53"/>
                              <a:gd name="T65" fmla="*/ 1 h 69"/>
                              <a:gd name="T66" fmla="*/ 8 w 53"/>
                              <a:gd name="T67" fmla="*/ 2 h 69"/>
                              <a:gd name="T68" fmla="*/ 8 w 53"/>
                              <a:gd name="T69" fmla="*/ 2 h 69"/>
                              <a:gd name="T70" fmla="*/ 8 w 53"/>
                              <a:gd name="T71" fmla="*/ 11 h 69"/>
                              <a:gd name="T72" fmla="*/ 19 w 53"/>
                              <a:gd name="T73" fmla="*/ 3 h 69"/>
                              <a:gd name="T74" fmla="*/ 30 w 53"/>
                              <a:gd name="T75" fmla="*/ 0 h 69"/>
                              <a:gd name="T76" fmla="*/ 41 w 53"/>
                              <a:gd name="T77" fmla="*/ 2 h 69"/>
                              <a:gd name="T78" fmla="*/ 48 w 53"/>
                              <a:gd name="T79" fmla="*/ 8 h 69"/>
                              <a:gd name="T80" fmla="*/ 52 w 53"/>
                              <a:gd name="T81" fmla="*/ 16 h 69"/>
                              <a:gd name="T82" fmla="*/ 53 w 53"/>
                              <a:gd name="T83" fmla="*/ 28 h 69"/>
                              <a:gd name="T84" fmla="*/ 53 w 53"/>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7"/>
                                </a:moveTo>
                                <a:lnTo>
                                  <a:pt x="53" y="67"/>
                                </a:lnTo>
                                <a:cubicBezTo>
                                  <a:pt x="53" y="67"/>
                                  <a:pt x="53" y="67"/>
                                  <a:pt x="53" y="68"/>
                                </a:cubicBezTo>
                                <a:cubicBezTo>
                                  <a:pt x="52" y="68"/>
                                  <a:pt x="52" y="68"/>
                                  <a:pt x="52" y="68"/>
                                </a:cubicBezTo>
                                <a:cubicBezTo>
                                  <a:pt x="52" y="68"/>
                                  <a:pt x="51" y="68"/>
                                  <a:pt x="51" y="69"/>
                                </a:cubicBezTo>
                                <a:cubicBezTo>
                                  <a:pt x="50" y="69"/>
                                  <a:pt x="49" y="69"/>
                                  <a:pt x="49" y="69"/>
                                </a:cubicBezTo>
                                <a:cubicBezTo>
                                  <a:pt x="48" y="69"/>
                                  <a:pt x="47" y="69"/>
                                  <a:pt x="46" y="69"/>
                                </a:cubicBezTo>
                                <a:cubicBezTo>
                                  <a:pt x="46" y="68"/>
                                  <a:pt x="45" y="68"/>
                                  <a:pt x="45" y="68"/>
                                </a:cubicBezTo>
                                <a:cubicBezTo>
                                  <a:pt x="45" y="68"/>
                                  <a:pt x="45" y="68"/>
                                  <a:pt x="44" y="68"/>
                                </a:cubicBezTo>
                                <a:cubicBezTo>
                                  <a:pt x="44" y="67"/>
                                  <a:pt x="44" y="67"/>
                                  <a:pt x="44" y="67"/>
                                </a:cubicBezTo>
                                <a:lnTo>
                                  <a:pt x="44" y="29"/>
                                </a:lnTo>
                                <a:cubicBezTo>
                                  <a:pt x="44" y="25"/>
                                  <a:pt x="44" y="21"/>
                                  <a:pt x="43" y="19"/>
                                </a:cubicBezTo>
                                <a:cubicBezTo>
                                  <a:pt x="43" y="16"/>
                                  <a:pt x="42" y="14"/>
                                  <a:pt x="41" y="12"/>
                                </a:cubicBezTo>
                                <a:cubicBezTo>
                                  <a:pt x="39" y="11"/>
                                  <a:pt x="38" y="9"/>
                                  <a:pt x="36" y="8"/>
                                </a:cubicBezTo>
                                <a:cubicBezTo>
                                  <a:pt x="34" y="7"/>
                                  <a:pt x="32" y="7"/>
                                  <a:pt x="29" y="7"/>
                                </a:cubicBezTo>
                                <a:cubicBezTo>
                                  <a:pt x="26" y="7"/>
                                  <a:pt x="23" y="8"/>
                                  <a:pt x="19" y="10"/>
                                </a:cubicBezTo>
                                <a:cubicBezTo>
                                  <a:pt x="16" y="13"/>
                                  <a:pt x="13" y="16"/>
                                  <a:pt x="9" y="21"/>
                                </a:cubicBezTo>
                                <a:lnTo>
                                  <a:pt x="9" y="67"/>
                                </a:lnTo>
                                <a:cubicBezTo>
                                  <a:pt x="9" y="67"/>
                                  <a:pt x="9" y="67"/>
                                  <a:pt x="9" y="68"/>
                                </a:cubicBezTo>
                                <a:cubicBezTo>
                                  <a:pt x="9" y="68"/>
                                  <a:pt x="8" y="68"/>
                                  <a:pt x="8" y="68"/>
                                </a:cubicBezTo>
                                <a:cubicBezTo>
                                  <a:pt x="8" y="68"/>
                                  <a:pt x="7" y="68"/>
                                  <a:pt x="7" y="69"/>
                                </a:cubicBezTo>
                                <a:cubicBezTo>
                                  <a:pt x="6" y="69"/>
                                  <a:pt x="5" y="69"/>
                                  <a:pt x="5" y="69"/>
                                </a:cubicBezTo>
                                <a:cubicBezTo>
                                  <a:pt x="4" y="69"/>
                                  <a:pt x="3" y="69"/>
                                  <a:pt x="3" y="69"/>
                                </a:cubicBezTo>
                                <a:cubicBezTo>
                                  <a:pt x="2" y="68"/>
                                  <a:pt x="2" y="68"/>
                                  <a:pt x="1" y="68"/>
                                </a:cubicBezTo>
                                <a:cubicBezTo>
                                  <a:pt x="1" y="68"/>
                                  <a:pt x="1" y="68"/>
                                  <a:pt x="1" y="68"/>
                                </a:cubicBezTo>
                                <a:cubicBezTo>
                                  <a:pt x="0" y="67"/>
                                  <a:pt x="0" y="67"/>
                                  <a:pt x="0" y="67"/>
                                </a:cubicBezTo>
                                <a:lnTo>
                                  <a:pt x="0" y="2"/>
                                </a:lnTo>
                                <a:cubicBezTo>
                                  <a:pt x="0" y="2"/>
                                  <a:pt x="0" y="2"/>
                                  <a:pt x="1" y="2"/>
                                </a:cubicBezTo>
                                <a:cubicBezTo>
                                  <a:pt x="1" y="1"/>
                                  <a:pt x="1" y="1"/>
                                  <a:pt x="1" y="1"/>
                                </a:cubicBezTo>
                                <a:cubicBezTo>
                                  <a:pt x="2" y="1"/>
                                  <a:pt x="2" y="1"/>
                                  <a:pt x="3" y="1"/>
                                </a:cubicBezTo>
                                <a:cubicBezTo>
                                  <a:pt x="3" y="1"/>
                                  <a:pt x="4" y="1"/>
                                  <a:pt x="4" y="1"/>
                                </a:cubicBezTo>
                                <a:cubicBezTo>
                                  <a:pt x="5" y="1"/>
                                  <a:pt x="6" y="1"/>
                                  <a:pt x="6" y="1"/>
                                </a:cubicBezTo>
                                <a:cubicBezTo>
                                  <a:pt x="7" y="1"/>
                                  <a:pt x="7" y="1"/>
                                  <a:pt x="8" y="1"/>
                                </a:cubicBezTo>
                                <a:cubicBezTo>
                                  <a:pt x="8" y="1"/>
                                  <a:pt x="8" y="1"/>
                                  <a:pt x="8" y="2"/>
                                </a:cubicBezTo>
                                <a:cubicBezTo>
                                  <a:pt x="8" y="2"/>
                                  <a:pt x="8" y="2"/>
                                  <a:pt x="8" y="2"/>
                                </a:cubicBezTo>
                                <a:lnTo>
                                  <a:pt x="8" y="11"/>
                                </a:lnTo>
                                <a:cubicBezTo>
                                  <a:pt x="12" y="7"/>
                                  <a:pt x="16" y="4"/>
                                  <a:pt x="19" y="3"/>
                                </a:cubicBezTo>
                                <a:cubicBezTo>
                                  <a:pt x="23" y="1"/>
                                  <a:pt x="26" y="0"/>
                                  <a:pt x="30" y="0"/>
                                </a:cubicBezTo>
                                <a:cubicBezTo>
                                  <a:pt x="34" y="0"/>
                                  <a:pt x="38" y="0"/>
                                  <a:pt x="41" y="2"/>
                                </a:cubicBezTo>
                                <a:cubicBezTo>
                                  <a:pt x="44" y="3"/>
                                  <a:pt x="46" y="5"/>
                                  <a:pt x="48" y="8"/>
                                </a:cubicBezTo>
                                <a:cubicBezTo>
                                  <a:pt x="49" y="10"/>
                                  <a:pt x="51" y="13"/>
                                  <a:pt x="52" y="16"/>
                                </a:cubicBezTo>
                                <a:cubicBezTo>
                                  <a:pt x="52" y="19"/>
                                  <a:pt x="53" y="23"/>
                                  <a:pt x="53" y="28"/>
                                </a:cubicBezTo>
                                <a:lnTo>
                                  <a:pt x="53"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6" name="Freeform 254"/>
                        <wps:cNvSpPr>
                          <a:spLocks noEditPoints="1"/>
                        </wps:cNvSpPr>
                        <wps:spPr bwMode="auto">
                          <a:xfrm>
                            <a:off x="1884045" y="2710815"/>
                            <a:ext cx="37465" cy="67945"/>
                          </a:xfrm>
                          <a:custGeom>
                            <a:avLst/>
                            <a:gdLst>
                              <a:gd name="T0" fmla="*/ 56 w 56"/>
                              <a:gd name="T1" fmla="*/ 98 h 101"/>
                              <a:gd name="T2" fmla="*/ 56 w 56"/>
                              <a:gd name="T3" fmla="*/ 98 h 101"/>
                              <a:gd name="T4" fmla="*/ 56 w 56"/>
                              <a:gd name="T5" fmla="*/ 99 h 101"/>
                              <a:gd name="T6" fmla="*/ 55 w 56"/>
                              <a:gd name="T7" fmla="*/ 99 h 101"/>
                              <a:gd name="T8" fmla="*/ 54 w 56"/>
                              <a:gd name="T9" fmla="*/ 100 h 101"/>
                              <a:gd name="T10" fmla="*/ 52 w 56"/>
                              <a:gd name="T11" fmla="*/ 100 h 101"/>
                              <a:gd name="T12" fmla="*/ 50 w 56"/>
                              <a:gd name="T13" fmla="*/ 100 h 101"/>
                              <a:gd name="T14" fmla="*/ 49 w 56"/>
                              <a:gd name="T15" fmla="*/ 99 h 101"/>
                              <a:gd name="T16" fmla="*/ 49 w 56"/>
                              <a:gd name="T17" fmla="*/ 99 h 101"/>
                              <a:gd name="T18" fmla="*/ 48 w 56"/>
                              <a:gd name="T19" fmla="*/ 98 h 101"/>
                              <a:gd name="T20" fmla="*/ 48 w 56"/>
                              <a:gd name="T21" fmla="*/ 89 h 101"/>
                              <a:gd name="T22" fmla="*/ 38 w 56"/>
                              <a:gd name="T23" fmla="*/ 97 h 101"/>
                              <a:gd name="T24" fmla="*/ 26 w 56"/>
                              <a:gd name="T25" fmla="*/ 101 h 101"/>
                              <a:gd name="T26" fmla="*/ 14 w 56"/>
                              <a:gd name="T27" fmla="*/ 98 h 101"/>
                              <a:gd name="T28" fmla="*/ 6 w 56"/>
                              <a:gd name="T29" fmla="*/ 90 h 101"/>
                              <a:gd name="T30" fmla="*/ 1 w 56"/>
                              <a:gd name="T31" fmla="*/ 80 h 101"/>
                              <a:gd name="T32" fmla="*/ 0 w 56"/>
                              <a:gd name="T33" fmla="*/ 66 h 101"/>
                              <a:gd name="T34" fmla="*/ 2 w 56"/>
                              <a:gd name="T35" fmla="*/ 52 h 101"/>
                              <a:gd name="T36" fmla="*/ 7 w 56"/>
                              <a:gd name="T37" fmla="*/ 40 h 101"/>
                              <a:gd name="T38" fmla="*/ 16 w 56"/>
                              <a:gd name="T39" fmla="*/ 33 h 101"/>
                              <a:gd name="T40" fmla="*/ 27 w 56"/>
                              <a:gd name="T41" fmla="*/ 31 h 101"/>
                              <a:gd name="T42" fmla="*/ 38 w 56"/>
                              <a:gd name="T43" fmla="*/ 33 h 101"/>
                              <a:gd name="T44" fmla="*/ 48 w 56"/>
                              <a:gd name="T45" fmla="*/ 41 h 101"/>
                              <a:gd name="T46" fmla="*/ 48 w 56"/>
                              <a:gd name="T47" fmla="*/ 2 h 101"/>
                              <a:gd name="T48" fmla="*/ 48 w 56"/>
                              <a:gd name="T49" fmla="*/ 1 h 101"/>
                              <a:gd name="T50" fmla="*/ 49 w 56"/>
                              <a:gd name="T51" fmla="*/ 1 h 101"/>
                              <a:gd name="T52" fmla="*/ 50 w 56"/>
                              <a:gd name="T53" fmla="*/ 0 h 101"/>
                              <a:gd name="T54" fmla="*/ 52 w 56"/>
                              <a:gd name="T55" fmla="*/ 0 h 101"/>
                              <a:gd name="T56" fmla="*/ 54 w 56"/>
                              <a:gd name="T57" fmla="*/ 0 h 101"/>
                              <a:gd name="T58" fmla="*/ 55 w 56"/>
                              <a:gd name="T59" fmla="*/ 1 h 101"/>
                              <a:gd name="T60" fmla="*/ 56 w 56"/>
                              <a:gd name="T61" fmla="*/ 1 h 101"/>
                              <a:gd name="T62" fmla="*/ 56 w 56"/>
                              <a:gd name="T63" fmla="*/ 2 h 101"/>
                              <a:gd name="T64" fmla="*/ 56 w 56"/>
                              <a:gd name="T65" fmla="*/ 98 h 101"/>
                              <a:gd name="T66" fmla="*/ 48 w 56"/>
                              <a:gd name="T67" fmla="*/ 51 h 101"/>
                              <a:gd name="T68" fmla="*/ 48 w 56"/>
                              <a:gd name="T69" fmla="*/ 51 h 101"/>
                              <a:gd name="T70" fmla="*/ 37 w 56"/>
                              <a:gd name="T71" fmla="*/ 41 h 101"/>
                              <a:gd name="T72" fmla="*/ 27 w 56"/>
                              <a:gd name="T73" fmla="*/ 38 h 101"/>
                              <a:gd name="T74" fmla="*/ 19 w 56"/>
                              <a:gd name="T75" fmla="*/ 40 h 101"/>
                              <a:gd name="T76" fmla="*/ 13 w 56"/>
                              <a:gd name="T77" fmla="*/ 47 h 101"/>
                              <a:gd name="T78" fmla="*/ 10 w 56"/>
                              <a:gd name="T79" fmla="*/ 55 h 101"/>
                              <a:gd name="T80" fmla="*/ 9 w 56"/>
                              <a:gd name="T81" fmla="*/ 65 h 101"/>
                              <a:gd name="T82" fmla="*/ 10 w 56"/>
                              <a:gd name="T83" fmla="*/ 75 h 101"/>
                              <a:gd name="T84" fmla="*/ 12 w 56"/>
                              <a:gd name="T85" fmla="*/ 85 h 101"/>
                              <a:gd name="T86" fmla="*/ 18 w 56"/>
                              <a:gd name="T87" fmla="*/ 91 h 101"/>
                              <a:gd name="T88" fmla="*/ 27 w 56"/>
                              <a:gd name="T89" fmla="*/ 93 h 101"/>
                              <a:gd name="T90" fmla="*/ 31 w 56"/>
                              <a:gd name="T91" fmla="*/ 93 h 101"/>
                              <a:gd name="T92" fmla="*/ 36 w 56"/>
                              <a:gd name="T93" fmla="*/ 90 h 101"/>
                              <a:gd name="T94" fmla="*/ 42 w 56"/>
                              <a:gd name="T95" fmla="*/ 86 h 101"/>
                              <a:gd name="T96" fmla="*/ 48 w 56"/>
                              <a:gd name="T97" fmla="*/ 79 h 101"/>
                              <a:gd name="T98" fmla="*/ 48 w 56"/>
                              <a:gd name="T99" fmla="*/ 5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1">
                                <a:moveTo>
                                  <a:pt x="56" y="98"/>
                                </a:moveTo>
                                <a:lnTo>
                                  <a:pt x="56" y="98"/>
                                </a:lnTo>
                                <a:cubicBezTo>
                                  <a:pt x="56" y="98"/>
                                  <a:pt x="56" y="99"/>
                                  <a:pt x="56" y="99"/>
                                </a:cubicBezTo>
                                <a:cubicBezTo>
                                  <a:pt x="56" y="99"/>
                                  <a:pt x="56" y="99"/>
                                  <a:pt x="55" y="99"/>
                                </a:cubicBezTo>
                                <a:cubicBezTo>
                                  <a:pt x="55" y="99"/>
                                  <a:pt x="55" y="100"/>
                                  <a:pt x="54" y="100"/>
                                </a:cubicBezTo>
                                <a:cubicBezTo>
                                  <a:pt x="54" y="100"/>
                                  <a:pt x="53" y="100"/>
                                  <a:pt x="52" y="100"/>
                                </a:cubicBezTo>
                                <a:cubicBezTo>
                                  <a:pt x="52" y="100"/>
                                  <a:pt x="51" y="100"/>
                                  <a:pt x="50" y="100"/>
                                </a:cubicBezTo>
                                <a:cubicBezTo>
                                  <a:pt x="50" y="100"/>
                                  <a:pt x="50" y="99"/>
                                  <a:pt x="49" y="99"/>
                                </a:cubicBezTo>
                                <a:cubicBezTo>
                                  <a:pt x="49" y="99"/>
                                  <a:pt x="49" y="99"/>
                                  <a:pt x="49" y="99"/>
                                </a:cubicBezTo>
                                <a:cubicBezTo>
                                  <a:pt x="48" y="99"/>
                                  <a:pt x="48" y="98"/>
                                  <a:pt x="48" y="98"/>
                                </a:cubicBezTo>
                                <a:lnTo>
                                  <a:pt x="48" y="89"/>
                                </a:lnTo>
                                <a:cubicBezTo>
                                  <a:pt x="45" y="92"/>
                                  <a:pt x="41" y="95"/>
                                  <a:pt x="38" y="97"/>
                                </a:cubicBezTo>
                                <a:cubicBezTo>
                                  <a:pt x="34" y="99"/>
                                  <a:pt x="30" y="101"/>
                                  <a:pt x="26" y="101"/>
                                </a:cubicBezTo>
                                <a:cubicBezTo>
                                  <a:pt x="21" y="101"/>
                                  <a:pt x="17" y="100"/>
                                  <a:pt x="14" y="98"/>
                                </a:cubicBezTo>
                                <a:cubicBezTo>
                                  <a:pt x="11" y="96"/>
                                  <a:pt x="8" y="94"/>
                                  <a:pt x="6" y="90"/>
                                </a:cubicBezTo>
                                <a:cubicBezTo>
                                  <a:pt x="4" y="87"/>
                                  <a:pt x="2" y="84"/>
                                  <a:pt x="1" y="80"/>
                                </a:cubicBezTo>
                                <a:cubicBezTo>
                                  <a:pt x="0" y="75"/>
                                  <a:pt x="0" y="71"/>
                                  <a:pt x="0" y="66"/>
                                </a:cubicBezTo>
                                <a:cubicBezTo>
                                  <a:pt x="0" y="61"/>
                                  <a:pt x="0" y="56"/>
                                  <a:pt x="2" y="52"/>
                                </a:cubicBezTo>
                                <a:cubicBezTo>
                                  <a:pt x="3" y="47"/>
                                  <a:pt x="5" y="43"/>
                                  <a:pt x="7" y="40"/>
                                </a:cubicBezTo>
                                <a:cubicBezTo>
                                  <a:pt x="9" y="37"/>
                                  <a:pt x="12" y="35"/>
                                  <a:pt x="16" y="33"/>
                                </a:cubicBezTo>
                                <a:cubicBezTo>
                                  <a:pt x="19" y="32"/>
                                  <a:pt x="23" y="31"/>
                                  <a:pt x="27" y="31"/>
                                </a:cubicBezTo>
                                <a:cubicBezTo>
                                  <a:pt x="31" y="31"/>
                                  <a:pt x="35" y="32"/>
                                  <a:pt x="38" y="33"/>
                                </a:cubicBezTo>
                                <a:cubicBezTo>
                                  <a:pt x="41" y="35"/>
                                  <a:pt x="45" y="38"/>
                                  <a:pt x="48" y="41"/>
                                </a:cubicBezTo>
                                <a:lnTo>
                                  <a:pt x="48" y="2"/>
                                </a:lnTo>
                                <a:cubicBezTo>
                                  <a:pt x="48" y="2"/>
                                  <a:pt x="48" y="2"/>
                                  <a:pt x="48" y="1"/>
                                </a:cubicBezTo>
                                <a:cubicBezTo>
                                  <a:pt x="48" y="1"/>
                                  <a:pt x="48" y="1"/>
                                  <a:pt x="49" y="1"/>
                                </a:cubicBezTo>
                                <a:cubicBezTo>
                                  <a:pt x="49" y="1"/>
                                  <a:pt x="49" y="1"/>
                                  <a:pt x="50" y="0"/>
                                </a:cubicBezTo>
                                <a:cubicBezTo>
                                  <a:pt x="50" y="0"/>
                                  <a:pt x="51" y="0"/>
                                  <a:pt x="52" y="0"/>
                                </a:cubicBezTo>
                                <a:cubicBezTo>
                                  <a:pt x="53" y="0"/>
                                  <a:pt x="53" y="0"/>
                                  <a:pt x="54" y="0"/>
                                </a:cubicBezTo>
                                <a:cubicBezTo>
                                  <a:pt x="55" y="1"/>
                                  <a:pt x="55" y="1"/>
                                  <a:pt x="55" y="1"/>
                                </a:cubicBezTo>
                                <a:cubicBezTo>
                                  <a:pt x="56" y="1"/>
                                  <a:pt x="56" y="1"/>
                                  <a:pt x="56" y="1"/>
                                </a:cubicBezTo>
                                <a:cubicBezTo>
                                  <a:pt x="56" y="2"/>
                                  <a:pt x="56" y="2"/>
                                  <a:pt x="56" y="2"/>
                                </a:cubicBezTo>
                                <a:lnTo>
                                  <a:pt x="56" y="98"/>
                                </a:lnTo>
                                <a:close/>
                                <a:moveTo>
                                  <a:pt x="48" y="51"/>
                                </a:moveTo>
                                <a:lnTo>
                                  <a:pt x="48" y="51"/>
                                </a:lnTo>
                                <a:cubicBezTo>
                                  <a:pt x="44" y="47"/>
                                  <a:pt x="41" y="44"/>
                                  <a:pt x="37" y="41"/>
                                </a:cubicBezTo>
                                <a:cubicBezTo>
                                  <a:pt x="34" y="39"/>
                                  <a:pt x="31" y="38"/>
                                  <a:pt x="27" y="38"/>
                                </a:cubicBezTo>
                                <a:cubicBezTo>
                                  <a:pt x="24" y="38"/>
                                  <a:pt x="21" y="39"/>
                                  <a:pt x="19" y="40"/>
                                </a:cubicBezTo>
                                <a:cubicBezTo>
                                  <a:pt x="16" y="42"/>
                                  <a:pt x="14" y="44"/>
                                  <a:pt x="13" y="47"/>
                                </a:cubicBezTo>
                                <a:cubicBezTo>
                                  <a:pt x="11" y="49"/>
                                  <a:pt x="10" y="52"/>
                                  <a:pt x="10" y="55"/>
                                </a:cubicBezTo>
                                <a:cubicBezTo>
                                  <a:pt x="9" y="58"/>
                                  <a:pt x="9" y="62"/>
                                  <a:pt x="9" y="65"/>
                                </a:cubicBezTo>
                                <a:cubicBezTo>
                                  <a:pt x="9" y="69"/>
                                  <a:pt x="9" y="72"/>
                                  <a:pt x="10" y="75"/>
                                </a:cubicBezTo>
                                <a:cubicBezTo>
                                  <a:pt x="10" y="79"/>
                                  <a:pt x="11" y="82"/>
                                  <a:pt x="12" y="85"/>
                                </a:cubicBezTo>
                                <a:cubicBezTo>
                                  <a:pt x="14" y="87"/>
                                  <a:pt x="16" y="89"/>
                                  <a:pt x="18" y="91"/>
                                </a:cubicBezTo>
                                <a:cubicBezTo>
                                  <a:pt x="20" y="92"/>
                                  <a:pt x="23" y="93"/>
                                  <a:pt x="27" y="93"/>
                                </a:cubicBezTo>
                                <a:cubicBezTo>
                                  <a:pt x="28" y="93"/>
                                  <a:pt x="30" y="93"/>
                                  <a:pt x="31" y="93"/>
                                </a:cubicBezTo>
                                <a:cubicBezTo>
                                  <a:pt x="33" y="92"/>
                                  <a:pt x="35" y="91"/>
                                  <a:pt x="36" y="90"/>
                                </a:cubicBezTo>
                                <a:cubicBezTo>
                                  <a:pt x="38" y="89"/>
                                  <a:pt x="40" y="88"/>
                                  <a:pt x="42" y="86"/>
                                </a:cubicBezTo>
                                <a:cubicBezTo>
                                  <a:pt x="44" y="84"/>
                                  <a:pt x="46"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7" name="Freeform 255"/>
                        <wps:cNvSpPr>
                          <a:spLocks noEditPoints="1"/>
                        </wps:cNvSpPr>
                        <wps:spPr bwMode="auto">
                          <a:xfrm>
                            <a:off x="1939290" y="2714625"/>
                            <a:ext cx="8255" cy="63500"/>
                          </a:xfrm>
                          <a:custGeom>
                            <a:avLst/>
                            <a:gdLst>
                              <a:gd name="T0" fmla="*/ 10 w 12"/>
                              <a:gd name="T1" fmla="*/ 92 h 94"/>
                              <a:gd name="T2" fmla="*/ 10 w 12"/>
                              <a:gd name="T3" fmla="*/ 92 h 94"/>
                              <a:gd name="T4" fmla="*/ 10 w 12"/>
                              <a:gd name="T5" fmla="*/ 93 h 94"/>
                              <a:gd name="T6" fmla="*/ 9 w 12"/>
                              <a:gd name="T7" fmla="*/ 93 h 94"/>
                              <a:gd name="T8" fmla="*/ 8 w 12"/>
                              <a:gd name="T9" fmla="*/ 94 h 94"/>
                              <a:gd name="T10" fmla="*/ 6 w 12"/>
                              <a:gd name="T11" fmla="*/ 94 h 94"/>
                              <a:gd name="T12" fmla="*/ 4 w 12"/>
                              <a:gd name="T13" fmla="*/ 94 h 94"/>
                              <a:gd name="T14" fmla="*/ 3 w 12"/>
                              <a:gd name="T15" fmla="*/ 93 h 94"/>
                              <a:gd name="T16" fmla="*/ 2 w 12"/>
                              <a:gd name="T17" fmla="*/ 93 h 94"/>
                              <a:gd name="T18" fmla="*/ 2 w 12"/>
                              <a:gd name="T19" fmla="*/ 92 h 94"/>
                              <a:gd name="T20" fmla="*/ 2 w 12"/>
                              <a:gd name="T21" fmla="*/ 27 h 94"/>
                              <a:gd name="T22" fmla="*/ 2 w 12"/>
                              <a:gd name="T23" fmla="*/ 27 h 94"/>
                              <a:gd name="T24" fmla="*/ 3 w 12"/>
                              <a:gd name="T25" fmla="*/ 26 h 94"/>
                              <a:gd name="T26" fmla="*/ 4 w 12"/>
                              <a:gd name="T27" fmla="*/ 26 h 94"/>
                              <a:gd name="T28" fmla="*/ 6 w 12"/>
                              <a:gd name="T29" fmla="*/ 26 h 94"/>
                              <a:gd name="T30" fmla="*/ 8 w 12"/>
                              <a:gd name="T31" fmla="*/ 26 h 94"/>
                              <a:gd name="T32" fmla="*/ 9 w 12"/>
                              <a:gd name="T33" fmla="*/ 26 h 94"/>
                              <a:gd name="T34" fmla="*/ 10 w 12"/>
                              <a:gd name="T35" fmla="*/ 27 h 94"/>
                              <a:gd name="T36" fmla="*/ 10 w 12"/>
                              <a:gd name="T37" fmla="*/ 27 h 94"/>
                              <a:gd name="T38" fmla="*/ 10 w 12"/>
                              <a:gd name="T39" fmla="*/ 92 h 94"/>
                              <a:gd name="T40" fmla="*/ 12 w 12"/>
                              <a:gd name="T41" fmla="*/ 6 h 94"/>
                              <a:gd name="T42" fmla="*/ 12 w 12"/>
                              <a:gd name="T43" fmla="*/ 6 h 94"/>
                              <a:gd name="T44" fmla="*/ 10 w 12"/>
                              <a:gd name="T45" fmla="*/ 10 h 94"/>
                              <a:gd name="T46" fmla="*/ 6 w 12"/>
                              <a:gd name="T47" fmla="*/ 11 h 94"/>
                              <a:gd name="T48" fmla="*/ 2 w 12"/>
                              <a:gd name="T49" fmla="*/ 10 h 94"/>
                              <a:gd name="T50" fmla="*/ 0 w 12"/>
                              <a:gd name="T51" fmla="*/ 6 h 94"/>
                              <a:gd name="T52" fmla="*/ 2 w 12"/>
                              <a:gd name="T53" fmla="*/ 1 h 94"/>
                              <a:gd name="T54" fmla="*/ 6 w 12"/>
                              <a:gd name="T55" fmla="*/ 0 h 94"/>
                              <a:gd name="T56" fmla="*/ 10 w 12"/>
                              <a:gd name="T57" fmla="*/ 1 h 94"/>
                              <a:gd name="T58" fmla="*/ 12 w 12"/>
                              <a:gd name="T59" fmla="*/ 6 h 94"/>
                              <a:gd name="T60" fmla="*/ 12 w 12"/>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2" h="94">
                                <a:moveTo>
                                  <a:pt x="10" y="92"/>
                                </a:moveTo>
                                <a:lnTo>
                                  <a:pt x="10" y="92"/>
                                </a:lnTo>
                                <a:cubicBezTo>
                                  <a:pt x="10" y="92"/>
                                  <a:pt x="10" y="92"/>
                                  <a:pt x="10" y="93"/>
                                </a:cubicBezTo>
                                <a:cubicBezTo>
                                  <a:pt x="10" y="93"/>
                                  <a:pt x="10" y="93"/>
                                  <a:pt x="9" y="93"/>
                                </a:cubicBezTo>
                                <a:cubicBezTo>
                                  <a:pt x="9" y="93"/>
                                  <a:pt x="9" y="93"/>
                                  <a:pt x="8" y="94"/>
                                </a:cubicBezTo>
                                <a:cubicBezTo>
                                  <a:pt x="8" y="94"/>
                                  <a:pt x="7" y="94"/>
                                  <a:pt x="6" y="94"/>
                                </a:cubicBezTo>
                                <a:cubicBezTo>
                                  <a:pt x="5" y="94"/>
                                  <a:pt x="5" y="94"/>
                                  <a:pt x="4" y="94"/>
                                </a:cubicBezTo>
                                <a:cubicBezTo>
                                  <a:pt x="3" y="93"/>
                                  <a:pt x="3" y="93"/>
                                  <a:pt x="3" y="93"/>
                                </a:cubicBezTo>
                                <a:cubicBezTo>
                                  <a:pt x="2" y="93"/>
                                  <a:pt x="2" y="93"/>
                                  <a:pt x="2" y="93"/>
                                </a:cubicBezTo>
                                <a:cubicBezTo>
                                  <a:pt x="2" y="92"/>
                                  <a:pt x="2" y="92"/>
                                  <a:pt x="2" y="92"/>
                                </a:cubicBezTo>
                                <a:lnTo>
                                  <a:pt x="2" y="27"/>
                                </a:lnTo>
                                <a:cubicBezTo>
                                  <a:pt x="2" y="27"/>
                                  <a:pt x="2" y="27"/>
                                  <a:pt x="2" y="27"/>
                                </a:cubicBezTo>
                                <a:cubicBezTo>
                                  <a:pt x="2" y="26"/>
                                  <a:pt x="2" y="26"/>
                                  <a:pt x="3" y="26"/>
                                </a:cubicBezTo>
                                <a:cubicBezTo>
                                  <a:pt x="3" y="26"/>
                                  <a:pt x="3" y="26"/>
                                  <a:pt x="4" y="26"/>
                                </a:cubicBezTo>
                                <a:cubicBezTo>
                                  <a:pt x="5" y="26"/>
                                  <a:pt x="5" y="26"/>
                                  <a:pt x="6" y="26"/>
                                </a:cubicBezTo>
                                <a:cubicBezTo>
                                  <a:pt x="7" y="26"/>
                                  <a:pt x="8" y="26"/>
                                  <a:pt x="8" y="26"/>
                                </a:cubicBezTo>
                                <a:cubicBezTo>
                                  <a:pt x="9" y="26"/>
                                  <a:pt x="9" y="26"/>
                                  <a:pt x="9" y="26"/>
                                </a:cubicBezTo>
                                <a:cubicBezTo>
                                  <a:pt x="10" y="26"/>
                                  <a:pt x="10" y="26"/>
                                  <a:pt x="10" y="27"/>
                                </a:cubicBezTo>
                                <a:cubicBezTo>
                                  <a:pt x="10" y="27"/>
                                  <a:pt x="10" y="27"/>
                                  <a:pt x="10" y="27"/>
                                </a:cubicBezTo>
                                <a:lnTo>
                                  <a:pt x="10" y="92"/>
                                </a:lnTo>
                                <a:close/>
                                <a:moveTo>
                                  <a:pt x="12" y="6"/>
                                </a:moveTo>
                                <a:lnTo>
                                  <a:pt x="12" y="6"/>
                                </a:lnTo>
                                <a:cubicBezTo>
                                  <a:pt x="12" y="8"/>
                                  <a:pt x="11" y="9"/>
                                  <a:pt x="10" y="10"/>
                                </a:cubicBezTo>
                                <a:cubicBezTo>
                                  <a:pt x="10" y="11"/>
                                  <a:pt x="8" y="11"/>
                                  <a:pt x="6" y="11"/>
                                </a:cubicBezTo>
                                <a:cubicBezTo>
                                  <a:pt x="4" y="11"/>
                                  <a:pt x="2" y="11"/>
                                  <a:pt x="2" y="10"/>
                                </a:cubicBezTo>
                                <a:cubicBezTo>
                                  <a:pt x="1" y="10"/>
                                  <a:pt x="0" y="8"/>
                                  <a:pt x="0" y="6"/>
                                </a:cubicBezTo>
                                <a:cubicBezTo>
                                  <a:pt x="0" y="3"/>
                                  <a:pt x="1" y="2"/>
                                  <a:pt x="2" y="1"/>
                                </a:cubicBezTo>
                                <a:cubicBezTo>
                                  <a:pt x="2" y="0"/>
                                  <a:pt x="4" y="0"/>
                                  <a:pt x="6" y="0"/>
                                </a:cubicBezTo>
                                <a:cubicBezTo>
                                  <a:pt x="8" y="0"/>
                                  <a:pt x="10" y="0"/>
                                  <a:pt x="10" y="1"/>
                                </a:cubicBezTo>
                                <a:cubicBezTo>
                                  <a:pt x="11" y="2"/>
                                  <a:pt x="12" y="3"/>
                                  <a:pt x="12" y="6"/>
                                </a:cubicBezTo>
                                <a:lnTo>
                                  <a:pt x="12"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8" name="Freeform 256"/>
                        <wps:cNvSpPr>
                          <a:spLocks/>
                        </wps:cNvSpPr>
                        <wps:spPr bwMode="auto">
                          <a:xfrm>
                            <a:off x="1957070" y="2732405"/>
                            <a:ext cx="39370" cy="45720"/>
                          </a:xfrm>
                          <a:custGeom>
                            <a:avLst/>
                            <a:gdLst>
                              <a:gd name="T0" fmla="*/ 58 w 58"/>
                              <a:gd name="T1" fmla="*/ 1 h 68"/>
                              <a:gd name="T2" fmla="*/ 58 w 58"/>
                              <a:gd name="T3" fmla="*/ 1 h 68"/>
                              <a:gd name="T4" fmla="*/ 58 w 58"/>
                              <a:gd name="T5" fmla="*/ 2 h 68"/>
                              <a:gd name="T6" fmla="*/ 58 w 58"/>
                              <a:gd name="T7" fmla="*/ 2 h 68"/>
                              <a:gd name="T8" fmla="*/ 58 w 58"/>
                              <a:gd name="T9" fmla="*/ 3 h 68"/>
                              <a:gd name="T10" fmla="*/ 58 w 58"/>
                              <a:gd name="T11" fmla="*/ 3 h 68"/>
                              <a:gd name="T12" fmla="*/ 34 w 58"/>
                              <a:gd name="T13" fmla="*/ 66 h 68"/>
                              <a:gd name="T14" fmla="*/ 34 w 58"/>
                              <a:gd name="T15" fmla="*/ 67 h 68"/>
                              <a:gd name="T16" fmla="*/ 33 w 58"/>
                              <a:gd name="T17" fmla="*/ 67 h 68"/>
                              <a:gd name="T18" fmla="*/ 31 w 58"/>
                              <a:gd name="T19" fmla="*/ 68 h 68"/>
                              <a:gd name="T20" fmla="*/ 29 w 58"/>
                              <a:gd name="T21" fmla="*/ 68 h 68"/>
                              <a:gd name="T22" fmla="*/ 27 w 58"/>
                              <a:gd name="T23" fmla="*/ 68 h 68"/>
                              <a:gd name="T24" fmla="*/ 25 w 58"/>
                              <a:gd name="T25" fmla="*/ 67 h 68"/>
                              <a:gd name="T26" fmla="*/ 24 w 58"/>
                              <a:gd name="T27" fmla="*/ 67 h 68"/>
                              <a:gd name="T28" fmla="*/ 24 w 58"/>
                              <a:gd name="T29" fmla="*/ 66 h 68"/>
                              <a:gd name="T30" fmla="*/ 0 w 58"/>
                              <a:gd name="T31" fmla="*/ 3 h 68"/>
                              <a:gd name="T32" fmla="*/ 0 w 58"/>
                              <a:gd name="T33" fmla="*/ 2 h 68"/>
                              <a:gd name="T34" fmla="*/ 0 w 58"/>
                              <a:gd name="T35" fmla="*/ 2 h 68"/>
                              <a:gd name="T36" fmla="*/ 0 w 58"/>
                              <a:gd name="T37" fmla="*/ 1 h 68"/>
                              <a:gd name="T38" fmla="*/ 0 w 58"/>
                              <a:gd name="T39" fmla="*/ 0 h 68"/>
                              <a:gd name="T40" fmla="*/ 1 w 58"/>
                              <a:gd name="T41" fmla="*/ 0 h 68"/>
                              <a:gd name="T42" fmla="*/ 2 w 58"/>
                              <a:gd name="T43" fmla="*/ 0 h 68"/>
                              <a:gd name="T44" fmla="*/ 4 w 58"/>
                              <a:gd name="T45" fmla="*/ 0 h 68"/>
                              <a:gd name="T46" fmla="*/ 6 w 58"/>
                              <a:gd name="T47" fmla="*/ 0 h 68"/>
                              <a:gd name="T48" fmla="*/ 8 w 58"/>
                              <a:gd name="T49" fmla="*/ 0 h 68"/>
                              <a:gd name="T50" fmla="*/ 8 w 58"/>
                              <a:gd name="T51" fmla="*/ 1 h 68"/>
                              <a:gd name="T52" fmla="*/ 9 w 58"/>
                              <a:gd name="T53" fmla="*/ 1 h 68"/>
                              <a:gd name="T54" fmla="*/ 29 w 58"/>
                              <a:gd name="T55" fmla="*/ 58 h 68"/>
                              <a:gd name="T56" fmla="*/ 29 w 58"/>
                              <a:gd name="T57" fmla="*/ 58 h 68"/>
                              <a:gd name="T58" fmla="*/ 29 w 58"/>
                              <a:gd name="T59" fmla="*/ 58 h 68"/>
                              <a:gd name="T60" fmla="*/ 49 w 58"/>
                              <a:gd name="T61" fmla="*/ 1 h 68"/>
                              <a:gd name="T62" fmla="*/ 50 w 58"/>
                              <a:gd name="T63" fmla="*/ 1 h 68"/>
                              <a:gd name="T64" fmla="*/ 50 w 58"/>
                              <a:gd name="T65" fmla="*/ 0 h 68"/>
                              <a:gd name="T66" fmla="*/ 52 w 58"/>
                              <a:gd name="T67" fmla="*/ 0 h 68"/>
                              <a:gd name="T68" fmla="*/ 54 w 58"/>
                              <a:gd name="T69" fmla="*/ 0 h 68"/>
                              <a:gd name="T70" fmla="*/ 56 w 58"/>
                              <a:gd name="T71" fmla="*/ 0 h 68"/>
                              <a:gd name="T72" fmla="*/ 57 w 58"/>
                              <a:gd name="T73" fmla="*/ 0 h 68"/>
                              <a:gd name="T74" fmla="*/ 58 w 58"/>
                              <a:gd name="T75" fmla="*/ 0 h 68"/>
                              <a:gd name="T76" fmla="*/ 58 w 58"/>
                              <a:gd name="T77" fmla="*/ 1 h 68"/>
                              <a:gd name="T78" fmla="*/ 58 w 58"/>
                              <a:gd name="T79" fmla="*/ 1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8" h="68">
                                <a:moveTo>
                                  <a:pt x="58" y="1"/>
                                </a:moveTo>
                                <a:lnTo>
                                  <a:pt x="58" y="1"/>
                                </a:lnTo>
                                <a:cubicBezTo>
                                  <a:pt x="58" y="1"/>
                                  <a:pt x="58" y="2"/>
                                  <a:pt x="58" y="2"/>
                                </a:cubicBezTo>
                                <a:cubicBezTo>
                                  <a:pt x="58" y="2"/>
                                  <a:pt x="58" y="2"/>
                                  <a:pt x="58" y="2"/>
                                </a:cubicBezTo>
                                <a:cubicBezTo>
                                  <a:pt x="58" y="2"/>
                                  <a:pt x="58" y="2"/>
                                  <a:pt x="58" y="3"/>
                                </a:cubicBezTo>
                                <a:cubicBezTo>
                                  <a:pt x="58" y="3"/>
                                  <a:pt x="58" y="3"/>
                                  <a:pt x="58" y="3"/>
                                </a:cubicBezTo>
                                <a:lnTo>
                                  <a:pt x="34" y="66"/>
                                </a:lnTo>
                                <a:cubicBezTo>
                                  <a:pt x="34" y="66"/>
                                  <a:pt x="34" y="67"/>
                                  <a:pt x="34" y="67"/>
                                </a:cubicBezTo>
                                <a:cubicBezTo>
                                  <a:pt x="33" y="67"/>
                                  <a:pt x="33" y="67"/>
                                  <a:pt x="33" y="67"/>
                                </a:cubicBezTo>
                                <a:cubicBezTo>
                                  <a:pt x="32" y="68"/>
                                  <a:pt x="32" y="68"/>
                                  <a:pt x="31" y="68"/>
                                </a:cubicBezTo>
                                <a:cubicBezTo>
                                  <a:pt x="30" y="68"/>
                                  <a:pt x="30" y="68"/>
                                  <a:pt x="29" y="68"/>
                                </a:cubicBezTo>
                                <a:cubicBezTo>
                                  <a:pt x="28" y="68"/>
                                  <a:pt x="27" y="68"/>
                                  <a:pt x="27" y="68"/>
                                </a:cubicBezTo>
                                <a:cubicBezTo>
                                  <a:pt x="26" y="68"/>
                                  <a:pt x="26" y="67"/>
                                  <a:pt x="25" y="67"/>
                                </a:cubicBezTo>
                                <a:cubicBezTo>
                                  <a:pt x="25" y="67"/>
                                  <a:pt x="24" y="67"/>
                                  <a:pt x="24" y="67"/>
                                </a:cubicBezTo>
                                <a:cubicBezTo>
                                  <a:pt x="24" y="67"/>
                                  <a:pt x="24" y="66"/>
                                  <a:pt x="24" y="66"/>
                                </a:cubicBezTo>
                                <a:lnTo>
                                  <a:pt x="0" y="3"/>
                                </a:lnTo>
                                <a:cubicBezTo>
                                  <a:pt x="0" y="3"/>
                                  <a:pt x="0" y="2"/>
                                  <a:pt x="0" y="2"/>
                                </a:cubicBezTo>
                                <a:cubicBezTo>
                                  <a:pt x="0" y="2"/>
                                  <a:pt x="0" y="2"/>
                                  <a:pt x="0" y="2"/>
                                </a:cubicBezTo>
                                <a:cubicBezTo>
                                  <a:pt x="0" y="1"/>
                                  <a:pt x="0" y="1"/>
                                  <a:pt x="0" y="1"/>
                                </a:cubicBezTo>
                                <a:cubicBezTo>
                                  <a:pt x="0" y="1"/>
                                  <a:pt x="0" y="1"/>
                                  <a:pt x="0" y="0"/>
                                </a:cubicBezTo>
                                <a:cubicBezTo>
                                  <a:pt x="0" y="0"/>
                                  <a:pt x="0" y="0"/>
                                  <a:pt x="1" y="0"/>
                                </a:cubicBezTo>
                                <a:cubicBezTo>
                                  <a:pt x="1" y="0"/>
                                  <a:pt x="1" y="0"/>
                                  <a:pt x="2" y="0"/>
                                </a:cubicBezTo>
                                <a:cubicBezTo>
                                  <a:pt x="2" y="0"/>
                                  <a:pt x="3" y="0"/>
                                  <a:pt x="4" y="0"/>
                                </a:cubicBezTo>
                                <a:cubicBezTo>
                                  <a:pt x="5" y="0"/>
                                  <a:pt x="6" y="0"/>
                                  <a:pt x="6" y="0"/>
                                </a:cubicBezTo>
                                <a:cubicBezTo>
                                  <a:pt x="7" y="0"/>
                                  <a:pt x="7" y="0"/>
                                  <a:pt x="8" y="0"/>
                                </a:cubicBezTo>
                                <a:cubicBezTo>
                                  <a:pt x="8" y="0"/>
                                  <a:pt x="8" y="0"/>
                                  <a:pt x="8" y="1"/>
                                </a:cubicBezTo>
                                <a:cubicBezTo>
                                  <a:pt x="9" y="1"/>
                                  <a:pt x="9" y="1"/>
                                  <a:pt x="9" y="1"/>
                                </a:cubicBezTo>
                                <a:lnTo>
                                  <a:pt x="29" y="58"/>
                                </a:lnTo>
                                <a:lnTo>
                                  <a:pt x="29" y="58"/>
                                </a:lnTo>
                                <a:lnTo>
                                  <a:pt x="29" y="58"/>
                                </a:lnTo>
                                <a:lnTo>
                                  <a:pt x="49" y="1"/>
                                </a:lnTo>
                                <a:cubicBezTo>
                                  <a:pt x="49" y="1"/>
                                  <a:pt x="49" y="1"/>
                                  <a:pt x="50" y="1"/>
                                </a:cubicBezTo>
                                <a:cubicBezTo>
                                  <a:pt x="50" y="0"/>
                                  <a:pt x="50" y="0"/>
                                  <a:pt x="50" y="0"/>
                                </a:cubicBezTo>
                                <a:cubicBezTo>
                                  <a:pt x="51" y="0"/>
                                  <a:pt x="51" y="0"/>
                                  <a:pt x="52" y="0"/>
                                </a:cubicBezTo>
                                <a:cubicBezTo>
                                  <a:pt x="52" y="0"/>
                                  <a:pt x="53" y="0"/>
                                  <a:pt x="54" y="0"/>
                                </a:cubicBezTo>
                                <a:cubicBezTo>
                                  <a:pt x="55" y="0"/>
                                  <a:pt x="56" y="0"/>
                                  <a:pt x="56" y="0"/>
                                </a:cubicBezTo>
                                <a:cubicBezTo>
                                  <a:pt x="57" y="0"/>
                                  <a:pt x="57" y="0"/>
                                  <a:pt x="57" y="0"/>
                                </a:cubicBezTo>
                                <a:cubicBezTo>
                                  <a:pt x="58" y="0"/>
                                  <a:pt x="58" y="0"/>
                                  <a:pt x="58" y="0"/>
                                </a:cubicBezTo>
                                <a:cubicBezTo>
                                  <a:pt x="58" y="1"/>
                                  <a:pt x="58" y="1"/>
                                  <a:pt x="58" y="1"/>
                                </a:cubicBezTo>
                                <a:lnTo>
                                  <a:pt x="58" y="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59" name="Freeform 257"/>
                        <wps:cNvSpPr>
                          <a:spLocks noEditPoints="1"/>
                        </wps:cNvSpPr>
                        <wps:spPr bwMode="auto">
                          <a:xfrm>
                            <a:off x="2007870" y="2714625"/>
                            <a:ext cx="6985" cy="63500"/>
                          </a:xfrm>
                          <a:custGeom>
                            <a:avLst/>
                            <a:gdLst>
                              <a:gd name="T0" fmla="*/ 10 w 11"/>
                              <a:gd name="T1" fmla="*/ 92 h 94"/>
                              <a:gd name="T2" fmla="*/ 10 w 11"/>
                              <a:gd name="T3" fmla="*/ 92 h 94"/>
                              <a:gd name="T4" fmla="*/ 9 w 11"/>
                              <a:gd name="T5" fmla="*/ 93 h 94"/>
                              <a:gd name="T6" fmla="*/ 9 w 11"/>
                              <a:gd name="T7" fmla="*/ 93 h 94"/>
                              <a:gd name="T8" fmla="*/ 7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7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10 w 11"/>
                              <a:gd name="T37" fmla="*/ 27 h 94"/>
                              <a:gd name="T38" fmla="*/ 10 w 11"/>
                              <a:gd name="T39" fmla="*/ 92 h 94"/>
                              <a:gd name="T40" fmla="*/ 11 w 11"/>
                              <a:gd name="T41" fmla="*/ 6 h 94"/>
                              <a:gd name="T42" fmla="*/ 11 w 11"/>
                              <a:gd name="T43" fmla="*/ 6 h 94"/>
                              <a:gd name="T44" fmla="*/ 10 w 11"/>
                              <a:gd name="T45" fmla="*/ 10 h 94"/>
                              <a:gd name="T46" fmla="*/ 5 w 11"/>
                              <a:gd name="T47" fmla="*/ 11 h 94"/>
                              <a:gd name="T48" fmla="*/ 1 w 11"/>
                              <a:gd name="T49" fmla="*/ 10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9" y="93"/>
                                </a:cubicBezTo>
                                <a:cubicBezTo>
                                  <a:pt x="9" y="93"/>
                                  <a:pt x="9" y="93"/>
                                  <a:pt x="9" y="93"/>
                                </a:cubicBezTo>
                                <a:cubicBezTo>
                                  <a:pt x="8" y="93"/>
                                  <a:pt x="8" y="93"/>
                                  <a:pt x="7" y="94"/>
                                </a:cubicBezTo>
                                <a:cubicBezTo>
                                  <a:pt x="7" y="94"/>
                                  <a:pt x="6" y="94"/>
                                  <a:pt x="5" y="94"/>
                                </a:cubicBezTo>
                                <a:cubicBezTo>
                                  <a:pt x="5" y="94"/>
                                  <a:pt x="4" y="94"/>
                                  <a:pt x="3" y="94"/>
                                </a:cubicBezTo>
                                <a:cubicBezTo>
                                  <a:pt x="3" y="93"/>
                                  <a:pt x="2" y="93"/>
                                  <a:pt x="2" y="93"/>
                                </a:cubicBezTo>
                                <a:cubicBezTo>
                                  <a:pt x="2" y="93"/>
                                  <a:pt x="1" y="93"/>
                                  <a:pt x="1" y="93"/>
                                </a:cubicBezTo>
                                <a:cubicBezTo>
                                  <a:pt x="1" y="92"/>
                                  <a:pt x="1" y="92"/>
                                  <a:pt x="1" y="92"/>
                                </a:cubicBezTo>
                                <a:lnTo>
                                  <a:pt x="1" y="27"/>
                                </a:lnTo>
                                <a:cubicBezTo>
                                  <a:pt x="1" y="27"/>
                                  <a:pt x="1" y="27"/>
                                  <a:pt x="1" y="27"/>
                                </a:cubicBezTo>
                                <a:cubicBezTo>
                                  <a:pt x="1" y="26"/>
                                  <a:pt x="2" y="26"/>
                                  <a:pt x="2" y="26"/>
                                </a:cubicBezTo>
                                <a:cubicBezTo>
                                  <a:pt x="2" y="26"/>
                                  <a:pt x="3" y="26"/>
                                  <a:pt x="3" y="26"/>
                                </a:cubicBezTo>
                                <a:cubicBezTo>
                                  <a:pt x="4" y="26"/>
                                  <a:pt x="5" y="26"/>
                                  <a:pt x="5" y="26"/>
                                </a:cubicBezTo>
                                <a:cubicBezTo>
                                  <a:pt x="6" y="26"/>
                                  <a:pt x="7" y="26"/>
                                  <a:pt x="7" y="26"/>
                                </a:cubicBezTo>
                                <a:cubicBezTo>
                                  <a:pt x="8" y="26"/>
                                  <a:pt x="8" y="26"/>
                                  <a:pt x="9" y="26"/>
                                </a:cubicBezTo>
                                <a:cubicBezTo>
                                  <a:pt x="9" y="26"/>
                                  <a:pt x="9" y="26"/>
                                  <a:pt x="9" y="27"/>
                                </a:cubicBezTo>
                                <a:cubicBezTo>
                                  <a:pt x="10" y="27"/>
                                  <a:pt x="10" y="27"/>
                                  <a:pt x="10" y="27"/>
                                </a:cubicBezTo>
                                <a:lnTo>
                                  <a:pt x="10" y="92"/>
                                </a:lnTo>
                                <a:close/>
                                <a:moveTo>
                                  <a:pt x="11" y="6"/>
                                </a:moveTo>
                                <a:lnTo>
                                  <a:pt x="11" y="6"/>
                                </a:lnTo>
                                <a:cubicBezTo>
                                  <a:pt x="11" y="8"/>
                                  <a:pt x="11" y="9"/>
                                  <a:pt x="10" y="10"/>
                                </a:cubicBezTo>
                                <a:cubicBezTo>
                                  <a:pt x="9" y="11"/>
                                  <a:pt x="7" y="11"/>
                                  <a:pt x="5" y="11"/>
                                </a:cubicBezTo>
                                <a:cubicBezTo>
                                  <a:pt x="3" y="11"/>
                                  <a:pt x="2" y="11"/>
                                  <a:pt x="1" y="10"/>
                                </a:cubicBezTo>
                                <a:cubicBezTo>
                                  <a:pt x="0" y="10"/>
                                  <a:pt x="0" y="8"/>
                                  <a:pt x="0" y="6"/>
                                </a:cubicBezTo>
                                <a:cubicBezTo>
                                  <a:pt x="0" y="3"/>
                                  <a:pt x="0" y="2"/>
                                  <a:pt x="1" y="1"/>
                                </a:cubicBezTo>
                                <a:cubicBezTo>
                                  <a:pt x="2" y="0"/>
                                  <a:pt x="3" y="0"/>
                                  <a:pt x="5" y="0"/>
                                </a:cubicBezTo>
                                <a:cubicBezTo>
                                  <a:pt x="8" y="0"/>
                                  <a:pt x="9" y="0"/>
                                  <a:pt x="10" y="1"/>
                                </a:cubicBezTo>
                                <a:cubicBezTo>
                                  <a:pt x="11" y="2"/>
                                  <a:pt x="11" y="3"/>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0" name="Freeform 258"/>
                        <wps:cNvSpPr>
                          <a:spLocks noEditPoints="1"/>
                        </wps:cNvSpPr>
                        <wps:spPr bwMode="auto">
                          <a:xfrm>
                            <a:off x="2028825" y="2710815"/>
                            <a:ext cx="37465" cy="67945"/>
                          </a:xfrm>
                          <a:custGeom>
                            <a:avLst/>
                            <a:gdLst>
                              <a:gd name="T0" fmla="*/ 56 w 56"/>
                              <a:gd name="T1" fmla="*/ 98 h 101"/>
                              <a:gd name="T2" fmla="*/ 56 w 56"/>
                              <a:gd name="T3" fmla="*/ 98 h 101"/>
                              <a:gd name="T4" fmla="*/ 56 w 56"/>
                              <a:gd name="T5" fmla="*/ 99 h 101"/>
                              <a:gd name="T6" fmla="*/ 55 w 56"/>
                              <a:gd name="T7" fmla="*/ 99 h 101"/>
                              <a:gd name="T8" fmla="*/ 54 w 56"/>
                              <a:gd name="T9" fmla="*/ 100 h 101"/>
                              <a:gd name="T10" fmla="*/ 52 w 56"/>
                              <a:gd name="T11" fmla="*/ 100 h 101"/>
                              <a:gd name="T12" fmla="*/ 50 w 56"/>
                              <a:gd name="T13" fmla="*/ 100 h 101"/>
                              <a:gd name="T14" fmla="*/ 49 w 56"/>
                              <a:gd name="T15" fmla="*/ 99 h 101"/>
                              <a:gd name="T16" fmla="*/ 48 w 56"/>
                              <a:gd name="T17" fmla="*/ 99 h 101"/>
                              <a:gd name="T18" fmla="*/ 48 w 56"/>
                              <a:gd name="T19" fmla="*/ 98 h 101"/>
                              <a:gd name="T20" fmla="*/ 48 w 56"/>
                              <a:gd name="T21" fmla="*/ 89 h 101"/>
                              <a:gd name="T22" fmla="*/ 38 w 56"/>
                              <a:gd name="T23" fmla="*/ 97 h 101"/>
                              <a:gd name="T24" fmla="*/ 26 w 56"/>
                              <a:gd name="T25" fmla="*/ 101 h 101"/>
                              <a:gd name="T26" fmla="*/ 14 w 56"/>
                              <a:gd name="T27" fmla="*/ 98 h 101"/>
                              <a:gd name="T28" fmla="*/ 6 w 56"/>
                              <a:gd name="T29" fmla="*/ 90 h 101"/>
                              <a:gd name="T30" fmla="*/ 1 w 56"/>
                              <a:gd name="T31" fmla="*/ 80 h 101"/>
                              <a:gd name="T32" fmla="*/ 0 w 56"/>
                              <a:gd name="T33" fmla="*/ 66 h 101"/>
                              <a:gd name="T34" fmla="*/ 1 w 56"/>
                              <a:gd name="T35" fmla="*/ 52 h 101"/>
                              <a:gd name="T36" fmla="*/ 7 w 56"/>
                              <a:gd name="T37" fmla="*/ 40 h 101"/>
                              <a:gd name="T38" fmla="*/ 15 w 56"/>
                              <a:gd name="T39" fmla="*/ 33 h 101"/>
                              <a:gd name="T40" fmla="*/ 27 w 56"/>
                              <a:gd name="T41" fmla="*/ 31 h 101"/>
                              <a:gd name="T42" fmla="*/ 38 w 56"/>
                              <a:gd name="T43" fmla="*/ 33 h 101"/>
                              <a:gd name="T44" fmla="*/ 48 w 56"/>
                              <a:gd name="T45" fmla="*/ 41 h 101"/>
                              <a:gd name="T46" fmla="*/ 48 w 56"/>
                              <a:gd name="T47" fmla="*/ 2 h 101"/>
                              <a:gd name="T48" fmla="*/ 48 w 56"/>
                              <a:gd name="T49" fmla="*/ 1 h 101"/>
                              <a:gd name="T50" fmla="*/ 48 w 56"/>
                              <a:gd name="T51" fmla="*/ 1 h 101"/>
                              <a:gd name="T52" fmla="*/ 50 w 56"/>
                              <a:gd name="T53" fmla="*/ 0 h 101"/>
                              <a:gd name="T54" fmla="*/ 52 w 56"/>
                              <a:gd name="T55" fmla="*/ 0 h 101"/>
                              <a:gd name="T56" fmla="*/ 54 w 56"/>
                              <a:gd name="T57" fmla="*/ 0 h 101"/>
                              <a:gd name="T58" fmla="*/ 55 w 56"/>
                              <a:gd name="T59" fmla="*/ 1 h 101"/>
                              <a:gd name="T60" fmla="*/ 56 w 56"/>
                              <a:gd name="T61" fmla="*/ 1 h 101"/>
                              <a:gd name="T62" fmla="*/ 56 w 56"/>
                              <a:gd name="T63" fmla="*/ 2 h 101"/>
                              <a:gd name="T64" fmla="*/ 56 w 56"/>
                              <a:gd name="T65" fmla="*/ 98 h 101"/>
                              <a:gd name="T66" fmla="*/ 48 w 56"/>
                              <a:gd name="T67" fmla="*/ 51 h 101"/>
                              <a:gd name="T68" fmla="*/ 48 w 56"/>
                              <a:gd name="T69" fmla="*/ 51 h 101"/>
                              <a:gd name="T70" fmla="*/ 37 w 56"/>
                              <a:gd name="T71" fmla="*/ 41 h 101"/>
                              <a:gd name="T72" fmla="*/ 27 w 56"/>
                              <a:gd name="T73" fmla="*/ 38 h 101"/>
                              <a:gd name="T74" fmla="*/ 18 w 56"/>
                              <a:gd name="T75" fmla="*/ 40 h 101"/>
                              <a:gd name="T76" fmla="*/ 13 w 56"/>
                              <a:gd name="T77" fmla="*/ 47 h 101"/>
                              <a:gd name="T78" fmla="*/ 10 w 56"/>
                              <a:gd name="T79" fmla="*/ 55 h 101"/>
                              <a:gd name="T80" fmla="*/ 9 w 56"/>
                              <a:gd name="T81" fmla="*/ 65 h 101"/>
                              <a:gd name="T82" fmla="*/ 9 w 56"/>
                              <a:gd name="T83" fmla="*/ 75 h 101"/>
                              <a:gd name="T84" fmla="*/ 12 w 56"/>
                              <a:gd name="T85" fmla="*/ 85 h 101"/>
                              <a:gd name="T86" fmla="*/ 18 w 56"/>
                              <a:gd name="T87" fmla="*/ 91 h 101"/>
                              <a:gd name="T88" fmla="*/ 26 w 56"/>
                              <a:gd name="T89" fmla="*/ 93 h 101"/>
                              <a:gd name="T90" fmla="*/ 31 w 56"/>
                              <a:gd name="T91" fmla="*/ 93 h 101"/>
                              <a:gd name="T92" fmla="*/ 36 w 56"/>
                              <a:gd name="T93" fmla="*/ 90 h 101"/>
                              <a:gd name="T94" fmla="*/ 42 w 56"/>
                              <a:gd name="T95" fmla="*/ 86 h 101"/>
                              <a:gd name="T96" fmla="*/ 48 w 56"/>
                              <a:gd name="T97" fmla="*/ 79 h 101"/>
                              <a:gd name="T98" fmla="*/ 48 w 56"/>
                              <a:gd name="T99" fmla="*/ 5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1">
                                <a:moveTo>
                                  <a:pt x="56" y="98"/>
                                </a:moveTo>
                                <a:lnTo>
                                  <a:pt x="56" y="98"/>
                                </a:lnTo>
                                <a:cubicBezTo>
                                  <a:pt x="56" y="98"/>
                                  <a:pt x="56" y="99"/>
                                  <a:pt x="56" y="99"/>
                                </a:cubicBezTo>
                                <a:cubicBezTo>
                                  <a:pt x="56" y="99"/>
                                  <a:pt x="56" y="99"/>
                                  <a:pt x="55" y="99"/>
                                </a:cubicBezTo>
                                <a:cubicBezTo>
                                  <a:pt x="55" y="99"/>
                                  <a:pt x="54" y="100"/>
                                  <a:pt x="54" y="100"/>
                                </a:cubicBezTo>
                                <a:cubicBezTo>
                                  <a:pt x="54" y="100"/>
                                  <a:pt x="53" y="100"/>
                                  <a:pt x="52" y="100"/>
                                </a:cubicBezTo>
                                <a:cubicBezTo>
                                  <a:pt x="51" y="100"/>
                                  <a:pt x="51" y="100"/>
                                  <a:pt x="50" y="100"/>
                                </a:cubicBezTo>
                                <a:cubicBezTo>
                                  <a:pt x="50" y="100"/>
                                  <a:pt x="49" y="99"/>
                                  <a:pt x="49" y="99"/>
                                </a:cubicBezTo>
                                <a:cubicBezTo>
                                  <a:pt x="49" y="99"/>
                                  <a:pt x="49" y="99"/>
                                  <a:pt x="48" y="99"/>
                                </a:cubicBezTo>
                                <a:cubicBezTo>
                                  <a:pt x="48" y="99"/>
                                  <a:pt x="48" y="98"/>
                                  <a:pt x="48" y="98"/>
                                </a:cubicBezTo>
                                <a:lnTo>
                                  <a:pt x="48" y="89"/>
                                </a:lnTo>
                                <a:cubicBezTo>
                                  <a:pt x="45" y="92"/>
                                  <a:pt x="41" y="95"/>
                                  <a:pt x="38" y="97"/>
                                </a:cubicBezTo>
                                <a:cubicBezTo>
                                  <a:pt x="34" y="99"/>
                                  <a:pt x="30" y="101"/>
                                  <a:pt x="26" y="101"/>
                                </a:cubicBezTo>
                                <a:cubicBezTo>
                                  <a:pt x="21" y="101"/>
                                  <a:pt x="17" y="100"/>
                                  <a:pt x="14" y="98"/>
                                </a:cubicBezTo>
                                <a:cubicBezTo>
                                  <a:pt x="10" y="96"/>
                                  <a:pt x="8" y="94"/>
                                  <a:pt x="6" y="90"/>
                                </a:cubicBezTo>
                                <a:cubicBezTo>
                                  <a:pt x="4" y="87"/>
                                  <a:pt x="2" y="84"/>
                                  <a:pt x="1" y="80"/>
                                </a:cubicBezTo>
                                <a:cubicBezTo>
                                  <a:pt x="0" y="75"/>
                                  <a:pt x="0" y="71"/>
                                  <a:pt x="0" y="66"/>
                                </a:cubicBezTo>
                                <a:cubicBezTo>
                                  <a:pt x="0" y="61"/>
                                  <a:pt x="0" y="56"/>
                                  <a:pt x="1" y="52"/>
                                </a:cubicBezTo>
                                <a:cubicBezTo>
                                  <a:pt x="3" y="47"/>
                                  <a:pt x="4" y="43"/>
                                  <a:pt x="7" y="40"/>
                                </a:cubicBezTo>
                                <a:cubicBezTo>
                                  <a:pt x="9" y="37"/>
                                  <a:pt x="12" y="35"/>
                                  <a:pt x="15" y="33"/>
                                </a:cubicBezTo>
                                <a:cubicBezTo>
                                  <a:pt x="19" y="32"/>
                                  <a:pt x="23" y="31"/>
                                  <a:pt x="27" y="31"/>
                                </a:cubicBezTo>
                                <a:cubicBezTo>
                                  <a:pt x="31" y="31"/>
                                  <a:pt x="35" y="32"/>
                                  <a:pt x="38" y="33"/>
                                </a:cubicBezTo>
                                <a:cubicBezTo>
                                  <a:pt x="41" y="35"/>
                                  <a:pt x="44" y="38"/>
                                  <a:pt x="48" y="41"/>
                                </a:cubicBezTo>
                                <a:lnTo>
                                  <a:pt x="48" y="2"/>
                                </a:lnTo>
                                <a:cubicBezTo>
                                  <a:pt x="48" y="2"/>
                                  <a:pt x="48" y="2"/>
                                  <a:pt x="48" y="1"/>
                                </a:cubicBezTo>
                                <a:cubicBezTo>
                                  <a:pt x="48" y="1"/>
                                  <a:pt x="48" y="1"/>
                                  <a:pt x="48" y="1"/>
                                </a:cubicBezTo>
                                <a:cubicBezTo>
                                  <a:pt x="49" y="1"/>
                                  <a:pt x="49" y="1"/>
                                  <a:pt x="50" y="0"/>
                                </a:cubicBezTo>
                                <a:cubicBezTo>
                                  <a:pt x="50" y="0"/>
                                  <a:pt x="51" y="0"/>
                                  <a:pt x="52" y="0"/>
                                </a:cubicBezTo>
                                <a:cubicBezTo>
                                  <a:pt x="53" y="0"/>
                                  <a:pt x="53" y="0"/>
                                  <a:pt x="54" y="0"/>
                                </a:cubicBezTo>
                                <a:cubicBezTo>
                                  <a:pt x="54" y="1"/>
                                  <a:pt x="55" y="1"/>
                                  <a:pt x="55" y="1"/>
                                </a:cubicBezTo>
                                <a:cubicBezTo>
                                  <a:pt x="55" y="1"/>
                                  <a:pt x="56" y="1"/>
                                  <a:pt x="56" y="1"/>
                                </a:cubicBezTo>
                                <a:cubicBezTo>
                                  <a:pt x="56" y="2"/>
                                  <a:pt x="56" y="2"/>
                                  <a:pt x="56" y="2"/>
                                </a:cubicBezTo>
                                <a:lnTo>
                                  <a:pt x="56" y="98"/>
                                </a:lnTo>
                                <a:close/>
                                <a:moveTo>
                                  <a:pt x="48" y="51"/>
                                </a:moveTo>
                                <a:lnTo>
                                  <a:pt x="48" y="51"/>
                                </a:lnTo>
                                <a:cubicBezTo>
                                  <a:pt x="44" y="47"/>
                                  <a:pt x="41" y="44"/>
                                  <a:pt x="37" y="41"/>
                                </a:cubicBezTo>
                                <a:cubicBezTo>
                                  <a:pt x="34" y="39"/>
                                  <a:pt x="30" y="38"/>
                                  <a:pt x="27" y="38"/>
                                </a:cubicBezTo>
                                <a:cubicBezTo>
                                  <a:pt x="24" y="38"/>
                                  <a:pt x="21" y="39"/>
                                  <a:pt x="18" y="40"/>
                                </a:cubicBezTo>
                                <a:cubicBezTo>
                                  <a:pt x="16" y="42"/>
                                  <a:pt x="14" y="44"/>
                                  <a:pt x="13" y="47"/>
                                </a:cubicBezTo>
                                <a:cubicBezTo>
                                  <a:pt x="11" y="49"/>
                                  <a:pt x="10" y="52"/>
                                  <a:pt x="10" y="55"/>
                                </a:cubicBezTo>
                                <a:cubicBezTo>
                                  <a:pt x="9" y="58"/>
                                  <a:pt x="9" y="62"/>
                                  <a:pt x="9" y="65"/>
                                </a:cubicBezTo>
                                <a:cubicBezTo>
                                  <a:pt x="9" y="69"/>
                                  <a:pt x="9" y="72"/>
                                  <a:pt x="9" y="75"/>
                                </a:cubicBezTo>
                                <a:cubicBezTo>
                                  <a:pt x="10" y="79"/>
                                  <a:pt x="11" y="82"/>
                                  <a:pt x="12" y="85"/>
                                </a:cubicBezTo>
                                <a:cubicBezTo>
                                  <a:pt x="14" y="87"/>
                                  <a:pt x="16" y="89"/>
                                  <a:pt x="18" y="91"/>
                                </a:cubicBezTo>
                                <a:cubicBezTo>
                                  <a:pt x="20" y="92"/>
                                  <a:pt x="23" y="93"/>
                                  <a:pt x="26" y="93"/>
                                </a:cubicBezTo>
                                <a:cubicBezTo>
                                  <a:pt x="28" y="93"/>
                                  <a:pt x="30" y="93"/>
                                  <a:pt x="31" y="93"/>
                                </a:cubicBezTo>
                                <a:cubicBezTo>
                                  <a:pt x="33" y="92"/>
                                  <a:pt x="35" y="91"/>
                                  <a:pt x="36" y="90"/>
                                </a:cubicBezTo>
                                <a:cubicBezTo>
                                  <a:pt x="38" y="89"/>
                                  <a:pt x="40" y="88"/>
                                  <a:pt x="42" y="86"/>
                                </a:cubicBezTo>
                                <a:cubicBezTo>
                                  <a:pt x="43" y="84"/>
                                  <a:pt x="45"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1" name="Freeform 259"/>
                        <wps:cNvSpPr>
                          <a:spLocks/>
                        </wps:cNvSpPr>
                        <wps:spPr bwMode="auto">
                          <a:xfrm>
                            <a:off x="2084070" y="2732405"/>
                            <a:ext cx="35560" cy="46355"/>
                          </a:xfrm>
                          <a:custGeom>
                            <a:avLst/>
                            <a:gdLst>
                              <a:gd name="T0" fmla="*/ 53 w 53"/>
                              <a:gd name="T1" fmla="*/ 66 h 69"/>
                              <a:gd name="T2" fmla="*/ 53 w 53"/>
                              <a:gd name="T3" fmla="*/ 66 h 69"/>
                              <a:gd name="T4" fmla="*/ 53 w 53"/>
                              <a:gd name="T5" fmla="*/ 67 h 69"/>
                              <a:gd name="T6" fmla="*/ 52 w 53"/>
                              <a:gd name="T7" fmla="*/ 67 h 69"/>
                              <a:gd name="T8" fmla="*/ 51 w 53"/>
                              <a:gd name="T9" fmla="*/ 68 h 69"/>
                              <a:gd name="T10" fmla="*/ 49 w 53"/>
                              <a:gd name="T11" fmla="*/ 68 h 69"/>
                              <a:gd name="T12" fmla="*/ 47 w 53"/>
                              <a:gd name="T13" fmla="*/ 68 h 69"/>
                              <a:gd name="T14" fmla="*/ 45 w 53"/>
                              <a:gd name="T15" fmla="*/ 67 h 69"/>
                              <a:gd name="T16" fmla="*/ 45 w 53"/>
                              <a:gd name="T17" fmla="*/ 67 h 69"/>
                              <a:gd name="T18" fmla="*/ 45 w 53"/>
                              <a:gd name="T19" fmla="*/ 66 h 69"/>
                              <a:gd name="T20" fmla="*/ 45 w 53"/>
                              <a:gd name="T21" fmla="*/ 57 h 69"/>
                              <a:gd name="T22" fmla="*/ 34 w 53"/>
                              <a:gd name="T23" fmla="*/ 66 h 69"/>
                              <a:gd name="T24" fmla="*/ 23 w 53"/>
                              <a:gd name="T25" fmla="*/ 69 h 69"/>
                              <a:gd name="T26" fmla="*/ 12 w 53"/>
                              <a:gd name="T27" fmla="*/ 66 h 69"/>
                              <a:gd name="T28" fmla="*/ 5 w 53"/>
                              <a:gd name="T29" fmla="*/ 61 h 69"/>
                              <a:gd name="T30" fmla="*/ 2 w 53"/>
                              <a:gd name="T31" fmla="*/ 52 h 69"/>
                              <a:gd name="T32" fmla="*/ 0 w 53"/>
                              <a:gd name="T33" fmla="*/ 40 h 69"/>
                              <a:gd name="T34" fmla="*/ 0 w 53"/>
                              <a:gd name="T35" fmla="*/ 1 h 69"/>
                              <a:gd name="T36" fmla="*/ 1 w 53"/>
                              <a:gd name="T37" fmla="*/ 1 h 69"/>
                              <a:gd name="T38" fmla="*/ 1 w 53"/>
                              <a:gd name="T39" fmla="*/ 0 h 69"/>
                              <a:gd name="T40" fmla="*/ 3 w 53"/>
                              <a:gd name="T41" fmla="*/ 0 h 69"/>
                              <a:gd name="T42" fmla="*/ 5 w 53"/>
                              <a:gd name="T43" fmla="*/ 0 h 69"/>
                              <a:gd name="T44" fmla="*/ 7 w 53"/>
                              <a:gd name="T45" fmla="*/ 0 h 69"/>
                              <a:gd name="T46" fmla="*/ 8 w 53"/>
                              <a:gd name="T47" fmla="*/ 0 h 69"/>
                              <a:gd name="T48" fmla="*/ 9 w 53"/>
                              <a:gd name="T49" fmla="*/ 1 h 69"/>
                              <a:gd name="T50" fmla="*/ 9 w 53"/>
                              <a:gd name="T51" fmla="*/ 1 h 69"/>
                              <a:gd name="T52" fmla="*/ 9 w 53"/>
                              <a:gd name="T53" fmla="*/ 40 h 69"/>
                              <a:gd name="T54" fmla="*/ 10 w 53"/>
                              <a:gd name="T55" fmla="*/ 49 h 69"/>
                              <a:gd name="T56" fmla="*/ 13 w 53"/>
                              <a:gd name="T57" fmla="*/ 56 h 69"/>
                              <a:gd name="T58" fmla="*/ 17 w 53"/>
                              <a:gd name="T59" fmla="*/ 60 h 69"/>
                              <a:gd name="T60" fmla="*/ 24 w 53"/>
                              <a:gd name="T61" fmla="*/ 61 h 69"/>
                              <a:gd name="T62" fmla="*/ 34 w 53"/>
                              <a:gd name="T63" fmla="*/ 58 h 69"/>
                              <a:gd name="T64" fmla="*/ 44 w 53"/>
                              <a:gd name="T65" fmla="*/ 48 h 69"/>
                              <a:gd name="T66" fmla="*/ 44 w 53"/>
                              <a:gd name="T67" fmla="*/ 1 h 69"/>
                              <a:gd name="T68" fmla="*/ 44 w 53"/>
                              <a:gd name="T69" fmla="*/ 1 h 69"/>
                              <a:gd name="T70" fmla="*/ 45 w 53"/>
                              <a:gd name="T71" fmla="*/ 0 h 69"/>
                              <a:gd name="T72" fmla="*/ 46 w 53"/>
                              <a:gd name="T73" fmla="*/ 0 h 69"/>
                              <a:gd name="T74" fmla="*/ 49 w 53"/>
                              <a:gd name="T75" fmla="*/ 0 h 69"/>
                              <a:gd name="T76" fmla="*/ 51 w 53"/>
                              <a:gd name="T77" fmla="*/ 0 h 69"/>
                              <a:gd name="T78" fmla="*/ 52 w 53"/>
                              <a:gd name="T79" fmla="*/ 0 h 69"/>
                              <a:gd name="T80" fmla="*/ 53 w 53"/>
                              <a:gd name="T81" fmla="*/ 1 h 69"/>
                              <a:gd name="T82" fmla="*/ 53 w 53"/>
                              <a:gd name="T83" fmla="*/ 1 h 69"/>
                              <a:gd name="T84" fmla="*/ 53 w 53"/>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3" h="69">
                                <a:moveTo>
                                  <a:pt x="53" y="66"/>
                                </a:moveTo>
                                <a:lnTo>
                                  <a:pt x="53" y="66"/>
                                </a:lnTo>
                                <a:cubicBezTo>
                                  <a:pt x="53" y="66"/>
                                  <a:pt x="53" y="66"/>
                                  <a:pt x="53" y="67"/>
                                </a:cubicBezTo>
                                <a:cubicBezTo>
                                  <a:pt x="52" y="67"/>
                                  <a:pt x="52" y="67"/>
                                  <a:pt x="52" y="67"/>
                                </a:cubicBezTo>
                                <a:cubicBezTo>
                                  <a:pt x="52" y="67"/>
                                  <a:pt x="51" y="67"/>
                                  <a:pt x="51" y="68"/>
                                </a:cubicBezTo>
                                <a:cubicBezTo>
                                  <a:pt x="50" y="68"/>
                                  <a:pt x="49" y="68"/>
                                  <a:pt x="49" y="68"/>
                                </a:cubicBezTo>
                                <a:cubicBezTo>
                                  <a:pt x="48" y="68"/>
                                  <a:pt x="47" y="68"/>
                                  <a:pt x="47" y="68"/>
                                </a:cubicBezTo>
                                <a:cubicBezTo>
                                  <a:pt x="46" y="67"/>
                                  <a:pt x="46" y="67"/>
                                  <a:pt x="45" y="67"/>
                                </a:cubicBezTo>
                                <a:cubicBezTo>
                                  <a:pt x="45" y="67"/>
                                  <a:pt x="45" y="67"/>
                                  <a:pt x="45" y="67"/>
                                </a:cubicBezTo>
                                <a:cubicBezTo>
                                  <a:pt x="45" y="66"/>
                                  <a:pt x="45" y="66"/>
                                  <a:pt x="45" y="66"/>
                                </a:cubicBezTo>
                                <a:lnTo>
                                  <a:pt x="45" y="57"/>
                                </a:lnTo>
                                <a:cubicBezTo>
                                  <a:pt x="41" y="61"/>
                                  <a:pt x="37" y="64"/>
                                  <a:pt x="34" y="66"/>
                                </a:cubicBezTo>
                                <a:cubicBezTo>
                                  <a:pt x="30" y="68"/>
                                  <a:pt x="27" y="69"/>
                                  <a:pt x="23" y="69"/>
                                </a:cubicBezTo>
                                <a:cubicBezTo>
                                  <a:pt x="19" y="69"/>
                                  <a:pt x="15" y="68"/>
                                  <a:pt x="12" y="66"/>
                                </a:cubicBezTo>
                                <a:cubicBezTo>
                                  <a:pt x="10" y="65"/>
                                  <a:pt x="7" y="63"/>
                                  <a:pt x="5" y="61"/>
                                </a:cubicBezTo>
                                <a:cubicBezTo>
                                  <a:pt x="4" y="58"/>
                                  <a:pt x="2" y="55"/>
                                  <a:pt x="2" y="52"/>
                                </a:cubicBezTo>
                                <a:cubicBezTo>
                                  <a:pt x="1" y="49"/>
                                  <a:pt x="0" y="45"/>
                                  <a:pt x="0" y="40"/>
                                </a:cubicBezTo>
                                <a:lnTo>
                                  <a:pt x="0" y="1"/>
                                </a:lnTo>
                                <a:cubicBezTo>
                                  <a:pt x="0" y="1"/>
                                  <a:pt x="0" y="1"/>
                                  <a:pt x="1" y="1"/>
                                </a:cubicBezTo>
                                <a:cubicBezTo>
                                  <a:pt x="1" y="0"/>
                                  <a:pt x="1" y="0"/>
                                  <a:pt x="1" y="0"/>
                                </a:cubicBezTo>
                                <a:cubicBezTo>
                                  <a:pt x="2" y="0"/>
                                  <a:pt x="2" y="0"/>
                                  <a:pt x="3" y="0"/>
                                </a:cubicBezTo>
                                <a:cubicBezTo>
                                  <a:pt x="3" y="0"/>
                                  <a:pt x="4" y="0"/>
                                  <a:pt x="5" y="0"/>
                                </a:cubicBezTo>
                                <a:cubicBezTo>
                                  <a:pt x="5" y="0"/>
                                  <a:pt x="6" y="0"/>
                                  <a:pt x="7" y="0"/>
                                </a:cubicBezTo>
                                <a:cubicBezTo>
                                  <a:pt x="7" y="0"/>
                                  <a:pt x="8" y="0"/>
                                  <a:pt x="8" y="0"/>
                                </a:cubicBezTo>
                                <a:cubicBezTo>
                                  <a:pt x="8" y="0"/>
                                  <a:pt x="9" y="0"/>
                                  <a:pt x="9" y="1"/>
                                </a:cubicBezTo>
                                <a:cubicBezTo>
                                  <a:pt x="9" y="1"/>
                                  <a:pt x="9" y="1"/>
                                  <a:pt x="9" y="1"/>
                                </a:cubicBezTo>
                                <a:lnTo>
                                  <a:pt x="9" y="40"/>
                                </a:lnTo>
                                <a:cubicBezTo>
                                  <a:pt x="9" y="44"/>
                                  <a:pt x="9" y="47"/>
                                  <a:pt x="10" y="49"/>
                                </a:cubicBezTo>
                                <a:cubicBezTo>
                                  <a:pt x="10" y="52"/>
                                  <a:pt x="11" y="54"/>
                                  <a:pt x="13" y="56"/>
                                </a:cubicBezTo>
                                <a:cubicBezTo>
                                  <a:pt x="14" y="58"/>
                                  <a:pt x="15" y="59"/>
                                  <a:pt x="17" y="60"/>
                                </a:cubicBezTo>
                                <a:cubicBezTo>
                                  <a:pt x="19" y="61"/>
                                  <a:pt x="22" y="61"/>
                                  <a:pt x="24" y="61"/>
                                </a:cubicBezTo>
                                <a:cubicBezTo>
                                  <a:pt x="27" y="61"/>
                                  <a:pt x="31" y="60"/>
                                  <a:pt x="34" y="58"/>
                                </a:cubicBezTo>
                                <a:cubicBezTo>
                                  <a:pt x="37" y="56"/>
                                  <a:pt x="41" y="52"/>
                                  <a:pt x="44" y="48"/>
                                </a:cubicBezTo>
                                <a:lnTo>
                                  <a:pt x="44" y="1"/>
                                </a:lnTo>
                                <a:cubicBezTo>
                                  <a:pt x="44" y="1"/>
                                  <a:pt x="44" y="1"/>
                                  <a:pt x="44" y="1"/>
                                </a:cubicBezTo>
                                <a:cubicBezTo>
                                  <a:pt x="45" y="0"/>
                                  <a:pt x="45" y="0"/>
                                  <a:pt x="45" y="0"/>
                                </a:cubicBezTo>
                                <a:cubicBezTo>
                                  <a:pt x="45" y="0"/>
                                  <a:pt x="46" y="0"/>
                                  <a:pt x="46" y="0"/>
                                </a:cubicBezTo>
                                <a:cubicBezTo>
                                  <a:pt x="47" y="0"/>
                                  <a:pt x="48" y="0"/>
                                  <a:pt x="49" y="0"/>
                                </a:cubicBezTo>
                                <a:cubicBezTo>
                                  <a:pt x="49" y="0"/>
                                  <a:pt x="50" y="0"/>
                                  <a:pt x="51" y="0"/>
                                </a:cubicBezTo>
                                <a:cubicBezTo>
                                  <a:pt x="51" y="0"/>
                                  <a:pt x="52" y="0"/>
                                  <a:pt x="52" y="0"/>
                                </a:cubicBezTo>
                                <a:cubicBezTo>
                                  <a:pt x="52" y="0"/>
                                  <a:pt x="52" y="0"/>
                                  <a:pt x="53" y="1"/>
                                </a:cubicBezTo>
                                <a:cubicBezTo>
                                  <a:pt x="53" y="1"/>
                                  <a:pt x="53" y="1"/>
                                  <a:pt x="53" y="1"/>
                                </a:cubicBezTo>
                                <a:lnTo>
                                  <a:pt x="53"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2" name="Freeform 260"/>
                        <wps:cNvSpPr>
                          <a:spLocks noEditPoints="1"/>
                        </wps:cNvSpPr>
                        <wps:spPr bwMode="auto">
                          <a:xfrm>
                            <a:off x="2135505" y="2731770"/>
                            <a:ext cx="33655" cy="46990"/>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3 w 50"/>
                              <a:gd name="T13" fmla="*/ 68 h 70"/>
                              <a:gd name="T14" fmla="*/ 42 w 50"/>
                              <a:gd name="T15" fmla="*/ 67 h 70"/>
                              <a:gd name="T16" fmla="*/ 42 w 50"/>
                              <a:gd name="T17" fmla="*/ 60 h 70"/>
                              <a:gd name="T18" fmla="*/ 32 w 50"/>
                              <a:gd name="T19" fmla="*/ 67 h 70"/>
                              <a:gd name="T20" fmla="*/ 22 w 50"/>
                              <a:gd name="T21" fmla="*/ 70 h 70"/>
                              <a:gd name="T22" fmla="*/ 13 w 50"/>
                              <a:gd name="T23" fmla="*/ 68 h 70"/>
                              <a:gd name="T24" fmla="*/ 6 w 50"/>
                              <a:gd name="T25" fmla="*/ 64 h 70"/>
                              <a:gd name="T26" fmla="*/ 1 w 50"/>
                              <a:gd name="T27" fmla="*/ 58 h 70"/>
                              <a:gd name="T28" fmla="*/ 0 w 50"/>
                              <a:gd name="T29" fmla="*/ 51 h 70"/>
                              <a:gd name="T30" fmla="*/ 2 w 50"/>
                              <a:gd name="T31" fmla="*/ 41 h 70"/>
                              <a:gd name="T32" fmla="*/ 8 w 50"/>
                              <a:gd name="T33" fmla="*/ 35 h 70"/>
                              <a:gd name="T34" fmla="*/ 18 w 50"/>
                              <a:gd name="T35" fmla="*/ 31 h 70"/>
                              <a:gd name="T36" fmla="*/ 31 w 50"/>
                              <a:gd name="T37" fmla="*/ 29 h 70"/>
                              <a:gd name="T38" fmla="*/ 41 w 50"/>
                              <a:gd name="T39" fmla="*/ 29 h 70"/>
                              <a:gd name="T40" fmla="*/ 41 w 50"/>
                              <a:gd name="T41" fmla="*/ 24 h 70"/>
                              <a:gd name="T42" fmla="*/ 40 w 50"/>
                              <a:gd name="T43" fmla="*/ 17 h 70"/>
                              <a:gd name="T44" fmla="*/ 37 w 50"/>
                              <a:gd name="T45" fmla="*/ 11 h 70"/>
                              <a:gd name="T46" fmla="*/ 32 w 50"/>
                              <a:gd name="T47" fmla="*/ 8 h 70"/>
                              <a:gd name="T48" fmla="*/ 25 w 50"/>
                              <a:gd name="T49" fmla="*/ 7 h 70"/>
                              <a:gd name="T50" fmla="*/ 17 w 50"/>
                              <a:gd name="T51" fmla="*/ 8 h 70"/>
                              <a:gd name="T52" fmla="*/ 11 w 50"/>
                              <a:gd name="T53" fmla="*/ 10 h 70"/>
                              <a:gd name="T54" fmla="*/ 7 w 50"/>
                              <a:gd name="T55" fmla="*/ 13 h 70"/>
                              <a:gd name="T56" fmla="*/ 5 w 50"/>
                              <a:gd name="T57" fmla="*/ 14 h 70"/>
                              <a:gd name="T58" fmla="*/ 4 w 50"/>
                              <a:gd name="T59" fmla="*/ 14 h 70"/>
                              <a:gd name="T60" fmla="*/ 3 w 50"/>
                              <a:gd name="T61" fmla="*/ 13 h 70"/>
                              <a:gd name="T62" fmla="*/ 3 w 50"/>
                              <a:gd name="T63" fmla="*/ 12 h 70"/>
                              <a:gd name="T64" fmla="*/ 3 w 50"/>
                              <a:gd name="T65" fmla="*/ 11 h 70"/>
                              <a:gd name="T66" fmla="*/ 3 w 50"/>
                              <a:gd name="T67" fmla="*/ 8 h 70"/>
                              <a:gd name="T68" fmla="*/ 4 w 50"/>
                              <a:gd name="T69" fmla="*/ 6 h 70"/>
                              <a:gd name="T70" fmla="*/ 7 w 50"/>
                              <a:gd name="T71" fmla="*/ 4 h 70"/>
                              <a:gd name="T72" fmla="*/ 13 w 50"/>
                              <a:gd name="T73" fmla="*/ 2 h 70"/>
                              <a:gd name="T74" fmla="*/ 19 w 50"/>
                              <a:gd name="T75" fmla="*/ 0 h 70"/>
                              <a:gd name="T76" fmla="*/ 26 w 50"/>
                              <a:gd name="T77" fmla="*/ 0 h 70"/>
                              <a:gd name="T78" fmla="*/ 37 w 50"/>
                              <a:gd name="T79" fmla="*/ 1 h 70"/>
                              <a:gd name="T80" fmla="*/ 44 w 50"/>
                              <a:gd name="T81" fmla="*/ 6 h 70"/>
                              <a:gd name="T82" fmla="*/ 48 w 50"/>
                              <a:gd name="T83" fmla="*/ 13 h 70"/>
                              <a:gd name="T84" fmla="*/ 50 w 50"/>
                              <a:gd name="T85" fmla="*/ 23 h 70"/>
                              <a:gd name="T86" fmla="*/ 50 w 50"/>
                              <a:gd name="T87" fmla="*/ 67 h 70"/>
                              <a:gd name="T88" fmla="*/ 41 w 50"/>
                              <a:gd name="T89" fmla="*/ 36 h 70"/>
                              <a:gd name="T90" fmla="*/ 41 w 50"/>
                              <a:gd name="T91" fmla="*/ 36 h 70"/>
                              <a:gd name="T92" fmla="*/ 29 w 50"/>
                              <a:gd name="T93" fmla="*/ 36 h 70"/>
                              <a:gd name="T94" fmla="*/ 20 w 50"/>
                              <a:gd name="T95" fmla="*/ 37 h 70"/>
                              <a:gd name="T96" fmla="*/ 14 w 50"/>
                              <a:gd name="T97" fmla="*/ 40 h 70"/>
                              <a:gd name="T98" fmla="*/ 10 w 50"/>
                              <a:gd name="T99" fmla="*/ 44 h 70"/>
                              <a:gd name="T100" fmla="*/ 9 w 50"/>
                              <a:gd name="T101" fmla="*/ 50 h 70"/>
                              <a:gd name="T102" fmla="*/ 12 w 50"/>
                              <a:gd name="T103" fmla="*/ 59 h 70"/>
                              <a:gd name="T104" fmla="*/ 22 w 50"/>
                              <a:gd name="T105" fmla="*/ 62 h 70"/>
                              <a:gd name="T106" fmla="*/ 32 w 50"/>
                              <a:gd name="T107" fmla="*/ 60 h 70"/>
                              <a:gd name="T108" fmla="*/ 41 w 50"/>
                              <a:gd name="T109" fmla="*/ 52 h 70"/>
                              <a:gd name="T110" fmla="*/ 41 w 50"/>
                              <a:gd name="T111" fmla="*/ 36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7"/>
                                  <a:pt x="49" y="68"/>
                                  <a:pt x="49" y="68"/>
                                </a:cubicBezTo>
                                <a:cubicBezTo>
                                  <a:pt x="49" y="68"/>
                                  <a:pt x="48" y="68"/>
                                  <a:pt x="48" y="69"/>
                                </a:cubicBezTo>
                                <a:cubicBezTo>
                                  <a:pt x="47" y="69"/>
                                  <a:pt x="47" y="69"/>
                                  <a:pt x="46" y="69"/>
                                </a:cubicBezTo>
                                <a:cubicBezTo>
                                  <a:pt x="45" y="69"/>
                                  <a:pt x="44" y="69"/>
                                  <a:pt x="44" y="69"/>
                                </a:cubicBezTo>
                                <a:cubicBezTo>
                                  <a:pt x="43" y="68"/>
                                  <a:pt x="43" y="68"/>
                                  <a:pt x="43" y="68"/>
                                </a:cubicBezTo>
                                <a:cubicBezTo>
                                  <a:pt x="42" y="68"/>
                                  <a:pt x="42" y="67"/>
                                  <a:pt x="42" y="67"/>
                                </a:cubicBezTo>
                                <a:lnTo>
                                  <a:pt x="42" y="60"/>
                                </a:lnTo>
                                <a:cubicBezTo>
                                  <a:pt x="39" y="63"/>
                                  <a:pt x="36" y="65"/>
                                  <a:pt x="32" y="67"/>
                                </a:cubicBezTo>
                                <a:cubicBezTo>
                                  <a:pt x="29" y="69"/>
                                  <a:pt x="25" y="70"/>
                                  <a:pt x="22" y="70"/>
                                </a:cubicBezTo>
                                <a:cubicBezTo>
                                  <a:pt x="18" y="70"/>
                                  <a:pt x="15" y="69"/>
                                  <a:pt x="13" y="68"/>
                                </a:cubicBezTo>
                                <a:cubicBezTo>
                                  <a:pt x="10" y="67"/>
                                  <a:pt x="8" y="66"/>
                                  <a:pt x="6" y="64"/>
                                </a:cubicBezTo>
                                <a:cubicBezTo>
                                  <a:pt x="4" y="63"/>
                                  <a:pt x="2" y="61"/>
                                  <a:pt x="1" y="58"/>
                                </a:cubicBezTo>
                                <a:cubicBezTo>
                                  <a:pt x="0" y="56"/>
                                  <a:pt x="0" y="54"/>
                                  <a:pt x="0" y="51"/>
                                </a:cubicBezTo>
                                <a:cubicBezTo>
                                  <a:pt x="0" y="47"/>
                                  <a:pt x="1" y="44"/>
                                  <a:pt x="2" y="41"/>
                                </a:cubicBezTo>
                                <a:cubicBezTo>
                                  <a:pt x="4" y="39"/>
                                  <a:pt x="6" y="36"/>
                                  <a:pt x="8" y="35"/>
                                </a:cubicBezTo>
                                <a:cubicBezTo>
                                  <a:pt x="11" y="33"/>
                                  <a:pt x="14" y="32"/>
                                  <a:pt x="18" y="31"/>
                                </a:cubicBezTo>
                                <a:cubicBezTo>
                                  <a:pt x="22" y="30"/>
                                  <a:pt x="26" y="29"/>
                                  <a:pt x="31" y="29"/>
                                </a:cubicBezTo>
                                <a:lnTo>
                                  <a:pt x="41" y="29"/>
                                </a:lnTo>
                                <a:lnTo>
                                  <a:pt x="41" y="24"/>
                                </a:lnTo>
                                <a:cubicBezTo>
                                  <a:pt x="41" y="21"/>
                                  <a:pt x="41" y="19"/>
                                  <a:pt x="40" y="17"/>
                                </a:cubicBezTo>
                                <a:cubicBezTo>
                                  <a:pt x="40" y="14"/>
                                  <a:pt x="39" y="13"/>
                                  <a:pt x="37" y="11"/>
                                </a:cubicBezTo>
                                <a:cubicBezTo>
                                  <a:pt x="36" y="10"/>
                                  <a:pt x="35" y="9"/>
                                  <a:pt x="32" y="8"/>
                                </a:cubicBezTo>
                                <a:cubicBezTo>
                                  <a:pt x="30" y="7"/>
                                  <a:pt x="28" y="7"/>
                                  <a:pt x="25" y="7"/>
                                </a:cubicBezTo>
                                <a:cubicBezTo>
                                  <a:pt x="22" y="7"/>
                                  <a:pt x="20" y="7"/>
                                  <a:pt x="17" y="8"/>
                                </a:cubicBezTo>
                                <a:cubicBezTo>
                                  <a:pt x="15" y="9"/>
                                  <a:pt x="13" y="10"/>
                                  <a:pt x="11" y="10"/>
                                </a:cubicBezTo>
                                <a:cubicBezTo>
                                  <a:pt x="10" y="11"/>
                                  <a:pt x="8" y="12"/>
                                  <a:pt x="7" y="13"/>
                                </a:cubicBezTo>
                                <a:cubicBezTo>
                                  <a:pt x="6" y="13"/>
                                  <a:pt x="5" y="14"/>
                                  <a:pt x="5" y="14"/>
                                </a:cubicBezTo>
                                <a:cubicBezTo>
                                  <a:pt x="4" y="14"/>
                                  <a:pt x="4" y="14"/>
                                  <a:pt x="4" y="14"/>
                                </a:cubicBezTo>
                                <a:cubicBezTo>
                                  <a:pt x="4" y="13"/>
                                  <a:pt x="3" y="13"/>
                                  <a:pt x="3" y="13"/>
                                </a:cubicBezTo>
                                <a:cubicBezTo>
                                  <a:pt x="3" y="13"/>
                                  <a:pt x="3" y="12"/>
                                  <a:pt x="3" y="12"/>
                                </a:cubicBezTo>
                                <a:cubicBezTo>
                                  <a:pt x="3" y="12"/>
                                  <a:pt x="3" y="11"/>
                                  <a:pt x="3" y="11"/>
                                </a:cubicBezTo>
                                <a:cubicBezTo>
                                  <a:pt x="3" y="10"/>
                                  <a:pt x="3" y="9"/>
                                  <a:pt x="3" y="8"/>
                                </a:cubicBezTo>
                                <a:cubicBezTo>
                                  <a:pt x="3" y="8"/>
                                  <a:pt x="4" y="7"/>
                                  <a:pt x="4" y="6"/>
                                </a:cubicBezTo>
                                <a:cubicBezTo>
                                  <a:pt x="5" y="6"/>
                                  <a:pt x="6" y="5"/>
                                  <a:pt x="7" y="4"/>
                                </a:cubicBezTo>
                                <a:cubicBezTo>
                                  <a:pt x="9" y="3"/>
                                  <a:pt x="11" y="3"/>
                                  <a:pt x="13" y="2"/>
                                </a:cubicBezTo>
                                <a:cubicBezTo>
                                  <a:pt x="15" y="1"/>
                                  <a:pt x="17" y="1"/>
                                  <a:pt x="19" y="0"/>
                                </a:cubicBezTo>
                                <a:cubicBezTo>
                                  <a:pt x="21" y="0"/>
                                  <a:pt x="24" y="0"/>
                                  <a:pt x="26" y="0"/>
                                </a:cubicBezTo>
                                <a:cubicBezTo>
                                  <a:pt x="30" y="0"/>
                                  <a:pt x="34" y="0"/>
                                  <a:pt x="37" y="1"/>
                                </a:cubicBezTo>
                                <a:cubicBezTo>
                                  <a:pt x="40" y="2"/>
                                  <a:pt x="42" y="4"/>
                                  <a:pt x="44" y="6"/>
                                </a:cubicBezTo>
                                <a:cubicBezTo>
                                  <a:pt x="46" y="8"/>
                                  <a:pt x="48" y="10"/>
                                  <a:pt x="48" y="13"/>
                                </a:cubicBezTo>
                                <a:cubicBezTo>
                                  <a:pt x="49" y="16"/>
                                  <a:pt x="50" y="20"/>
                                  <a:pt x="50" y="23"/>
                                </a:cubicBezTo>
                                <a:lnTo>
                                  <a:pt x="50" y="67"/>
                                </a:lnTo>
                                <a:close/>
                                <a:moveTo>
                                  <a:pt x="41" y="36"/>
                                </a:moveTo>
                                <a:lnTo>
                                  <a:pt x="41" y="36"/>
                                </a:lnTo>
                                <a:lnTo>
                                  <a:pt x="29" y="36"/>
                                </a:lnTo>
                                <a:cubicBezTo>
                                  <a:pt x="26" y="36"/>
                                  <a:pt x="23" y="37"/>
                                  <a:pt x="20" y="37"/>
                                </a:cubicBezTo>
                                <a:cubicBezTo>
                                  <a:pt x="18" y="38"/>
                                  <a:pt x="16" y="39"/>
                                  <a:pt x="14" y="40"/>
                                </a:cubicBezTo>
                                <a:cubicBezTo>
                                  <a:pt x="12" y="41"/>
                                  <a:pt x="11" y="43"/>
                                  <a:pt x="10" y="44"/>
                                </a:cubicBezTo>
                                <a:cubicBezTo>
                                  <a:pt x="9" y="46"/>
                                  <a:pt x="9" y="48"/>
                                  <a:pt x="9" y="50"/>
                                </a:cubicBezTo>
                                <a:cubicBezTo>
                                  <a:pt x="9" y="54"/>
                                  <a:pt x="10" y="57"/>
                                  <a:pt x="12" y="59"/>
                                </a:cubicBezTo>
                                <a:cubicBezTo>
                                  <a:pt x="15" y="61"/>
                                  <a:pt x="18" y="62"/>
                                  <a:pt x="22" y="62"/>
                                </a:cubicBezTo>
                                <a:cubicBezTo>
                                  <a:pt x="26" y="62"/>
                                  <a:pt x="29" y="61"/>
                                  <a:pt x="32" y="60"/>
                                </a:cubicBezTo>
                                <a:cubicBezTo>
                                  <a:pt x="35" y="58"/>
                                  <a:pt x="38" y="55"/>
                                  <a:pt x="41" y="52"/>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3" name="Freeform 261"/>
                        <wps:cNvSpPr>
                          <a:spLocks/>
                        </wps:cNvSpPr>
                        <wps:spPr bwMode="auto">
                          <a:xfrm>
                            <a:off x="2186940" y="2710815"/>
                            <a:ext cx="5715" cy="67310"/>
                          </a:xfrm>
                          <a:custGeom>
                            <a:avLst/>
                            <a:gdLst>
                              <a:gd name="T0" fmla="*/ 8 w 8"/>
                              <a:gd name="T1" fmla="*/ 98 h 100"/>
                              <a:gd name="T2" fmla="*/ 8 w 8"/>
                              <a:gd name="T3" fmla="*/ 98 h 100"/>
                              <a:gd name="T4" fmla="*/ 8 w 8"/>
                              <a:gd name="T5" fmla="*/ 99 h 100"/>
                              <a:gd name="T6" fmla="*/ 7 w 8"/>
                              <a:gd name="T7" fmla="*/ 99 h 100"/>
                              <a:gd name="T8" fmla="*/ 6 w 8"/>
                              <a:gd name="T9" fmla="*/ 100 h 100"/>
                              <a:gd name="T10" fmla="*/ 4 w 8"/>
                              <a:gd name="T11" fmla="*/ 100 h 100"/>
                              <a:gd name="T12" fmla="*/ 2 w 8"/>
                              <a:gd name="T13" fmla="*/ 100 h 100"/>
                              <a:gd name="T14" fmla="*/ 1 w 8"/>
                              <a:gd name="T15" fmla="*/ 99 h 100"/>
                              <a:gd name="T16" fmla="*/ 0 w 8"/>
                              <a:gd name="T17" fmla="*/ 99 h 100"/>
                              <a:gd name="T18" fmla="*/ 0 w 8"/>
                              <a:gd name="T19" fmla="*/ 98 h 100"/>
                              <a:gd name="T20" fmla="*/ 0 w 8"/>
                              <a:gd name="T21" fmla="*/ 2 h 100"/>
                              <a:gd name="T22" fmla="*/ 0 w 8"/>
                              <a:gd name="T23" fmla="*/ 1 h 100"/>
                              <a:gd name="T24" fmla="*/ 1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9"/>
                                </a:cubicBezTo>
                                <a:cubicBezTo>
                                  <a:pt x="8" y="99"/>
                                  <a:pt x="8" y="99"/>
                                  <a:pt x="7" y="99"/>
                                </a:cubicBezTo>
                                <a:cubicBezTo>
                                  <a:pt x="7" y="99"/>
                                  <a:pt x="6" y="99"/>
                                  <a:pt x="6" y="100"/>
                                </a:cubicBezTo>
                                <a:cubicBezTo>
                                  <a:pt x="5" y="100"/>
                                  <a:pt x="5" y="100"/>
                                  <a:pt x="4" y="100"/>
                                </a:cubicBezTo>
                                <a:cubicBezTo>
                                  <a:pt x="3" y="100"/>
                                  <a:pt x="2" y="100"/>
                                  <a:pt x="2" y="100"/>
                                </a:cubicBezTo>
                                <a:cubicBezTo>
                                  <a:pt x="1" y="99"/>
                                  <a:pt x="1" y="99"/>
                                  <a:pt x="1" y="99"/>
                                </a:cubicBezTo>
                                <a:cubicBezTo>
                                  <a:pt x="0" y="99"/>
                                  <a:pt x="0" y="99"/>
                                  <a:pt x="0" y="99"/>
                                </a:cubicBezTo>
                                <a:cubicBezTo>
                                  <a:pt x="0" y="98"/>
                                  <a:pt x="0" y="98"/>
                                  <a:pt x="0" y="98"/>
                                </a:cubicBezTo>
                                <a:lnTo>
                                  <a:pt x="0" y="2"/>
                                </a:lnTo>
                                <a:cubicBezTo>
                                  <a:pt x="0" y="1"/>
                                  <a:pt x="0" y="1"/>
                                  <a:pt x="0" y="1"/>
                                </a:cubicBezTo>
                                <a:cubicBezTo>
                                  <a:pt x="0" y="1"/>
                                  <a:pt x="0" y="1"/>
                                  <a:pt x="1" y="0"/>
                                </a:cubicBezTo>
                                <a:cubicBezTo>
                                  <a:pt x="1" y="0"/>
                                  <a:pt x="1" y="0"/>
                                  <a:pt x="2" y="0"/>
                                </a:cubicBezTo>
                                <a:cubicBezTo>
                                  <a:pt x="2" y="0"/>
                                  <a:pt x="3" y="0"/>
                                  <a:pt x="4" y="0"/>
                                </a:cubicBezTo>
                                <a:cubicBezTo>
                                  <a:pt x="5" y="0"/>
                                  <a:pt x="5" y="0"/>
                                  <a:pt x="6" y="0"/>
                                </a:cubicBezTo>
                                <a:cubicBezTo>
                                  <a:pt x="6" y="0"/>
                                  <a:pt x="7" y="0"/>
                                  <a:pt x="7" y="0"/>
                                </a:cubicBezTo>
                                <a:cubicBezTo>
                                  <a:pt x="8" y="1"/>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4" name="Freeform 262"/>
                        <wps:cNvSpPr>
                          <a:spLocks/>
                        </wps:cNvSpPr>
                        <wps:spPr bwMode="auto">
                          <a:xfrm>
                            <a:off x="2223770" y="2747645"/>
                            <a:ext cx="50165" cy="5715"/>
                          </a:xfrm>
                          <a:custGeom>
                            <a:avLst/>
                            <a:gdLst>
                              <a:gd name="T0" fmla="*/ 74 w 74"/>
                              <a:gd name="T1" fmla="*/ 4 h 8"/>
                              <a:gd name="T2" fmla="*/ 74 w 74"/>
                              <a:gd name="T3" fmla="*/ 4 h 8"/>
                              <a:gd name="T4" fmla="*/ 74 w 74"/>
                              <a:gd name="T5" fmla="*/ 7 h 8"/>
                              <a:gd name="T6" fmla="*/ 72 w 74"/>
                              <a:gd name="T7" fmla="*/ 8 h 8"/>
                              <a:gd name="T8" fmla="*/ 3 w 74"/>
                              <a:gd name="T9" fmla="*/ 8 h 8"/>
                              <a:gd name="T10" fmla="*/ 1 w 74"/>
                              <a:gd name="T11" fmla="*/ 7 h 8"/>
                              <a:gd name="T12" fmla="*/ 0 w 74"/>
                              <a:gd name="T13" fmla="*/ 4 h 8"/>
                              <a:gd name="T14" fmla="*/ 1 w 74"/>
                              <a:gd name="T15" fmla="*/ 1 h 8"/>
                              <a:gd name="T16" fmla="*/ 3 w 74"/>
                              <a:gd name="T17" fmla="*/ 0 h 8"/>
                              <a:gd name="T18" fmla="*/ 72 w 74"/>
                              <a:gd name="T19" fmla="*/ 0 h 8"/>
                              <a:gd name="T20" fmla="*/ 73 w 74"/>
                              <a:gd name="T21" fmla="*/ 0 h 8"/>
                              <a:gd name="T22" fmla="*/ 74 w 74"/>
                              <a:gd name="T23" fmla="*/ 1 h 8"/>
                              <a:gd name="T24" fmla="*/ 74 w 74"/>
                              <a:gd name="T25" fmla="*/ 2 h 8"/>
                              <a:gd name="T26" fmla="*/ 74 w 74"/>
                              <a:gd name="T27" fmla="*/ 4 h 8"/>
                              <a:gd name="T28" fmla="*/ 74 w 74"/>
                              <a:gd name="T29" fmla="*/ 4 h 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4" h="8">
                                <a:moveTo>
                                  <a:pt x="74" y="4"/>
                                </a:moveTo>
                                <a:lnTo>
                                  <a:pt x="74" y="4"/>
                                </a:lnTo>
                                <a:cubicBezTo>
                                  <a:pt x="74" y="5"/>
                                  <a:pt x="74" y="6"/>
                                  <a:pt x="74" y="7"/>
                                </a:cubicBezTo>
                                <a:cubicBezTo>
                                  <a:pt x="73" y="8"/>
                                  <a:pt x="73" y="8"/>
                                  <a:pt x="72" y="8"/>
                                </a:cubicBezTo>
                                <a:lnTo>
                                  <a:pt x="3" y="8"/>
                                </a:lnTo>
                                <a:cubicBezTo>
                                  <a:pt x="2" y="8"/>
                                  <a:pt x="1" y="8"/>
                                  <a:pt x="1" y="7"/>
                                </a:cubicBezTo>
                                <a:cubicBezTo>
                                  <a:pt x="1" y="6"/>
                                  <a:pt x="0" y="5"/>
                                  <a:pt x="0" y="4"/>
                                </a:cubicBezTo>
                                <a:cubicBezTo>
                                  <a:pt x="0" y="3"/>
                                  <a:pt x="1" y="2"/>
                                  <a:pt x="1" y="1"/>
                                </a:cubicBezTo>
                                <a:cubicBezTo>
                                  <a:pt x="1" y="1"/>
                                  <a:pt x="2" y="0"/>
                                  <a:pt x="3" y="0"/>
                                </a:cubicBezTo>
                                <a:lnTo>
                                  <a:pt x="72" y="0"/>
                                </a:lnTo>
                                <a:cubicBezTo>
                                  <a:pt x="72" y="0"/>
                                  <a:pt x="72" y="0"/>
                                  <a:pt x="73" y="0"/>
                                </a:cubicBezTo>
                                <a:cubicBezTo>
                                  <a:pt x="73" y="1"/>
                                  <a:pt x="73" y="1"/>
                                  <a:pt x="74" y="1"/>
                                </a:cubicBezTo>
                                <a:cubicBezTo>
                                  <a:pt x="74" y="1"/>
                                  <a:pt x="74" y="2"/>
                                  <a:pt x="74" y="2"/>
                                </a:cubicBezTo>
                                <a:cubicBezTo>
                                  <a:pt x="74" y="3"/>
                                  <a:pt x="74" y="3"/>
                                  <a:pt x="74" y="4"/>
                                </a:cubicBezTo>
                                <a:lnTo>
                                  <a:pt x="74" y="4"/>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5" name="Freeform 263"/>
                        <wps:cNvSpPr>
                          <a:spLocks noEditPoints="1"/>
                        </wps:cNvSpPr>
                        <wps:spPr bwMode="auto">
                          <a:xfrm>
                            <a:off x="2307590" y="2731770"/>
                            <a:ext cx="37465" cy="62865"/>
                          </a:xfrm>
                          <a:custGeom>
                            <a:avLst/>
                            <a:gdLst>
                              <a:gd name="T0" fmla="*/ 56 w 56"/>
                              <a:gd name="T1" fmla="*/ 34 h 94"/>
                              <a:gd name="T2" fmla="*/ 56 w 56"/>
                              <a:gd name="T3" fmla="*/ 34 h 94"/>
                              <a:gd name="T4" fmla="*/ 55 w 56"/>
                              <a:gd name="T5" fmla="*/ 49 h 94"/>
                              <a:gd name="T6" fmla="*/ 49 w 56"/>
                              <a:gd name="T7" fmla="*/ 60 h 94"/>
                              <a:gd name="T8" fmla="*/ 40 w 56"/>
                              <a:gd name="T9" fmla="*/ 67 h 94"/>
                              <a:gd name="T10" fmla="*/ 29 w 56"/>
                              <a:gd name="T11" fmla="*/ 70 h 94"/>
                              <a:gd name="T12" fmla="*/ 23 w 56"/>
                              <a:gd name="T13" fmla="*/ 69 h 94"/>
                              <a:gd name="T14" fmla="*/ 18 w 56"/>
                              <a:gd name="T15" fmla="*/ 67 h 94"/>
                              <a:gd name="T16" fmla="*/ 14 w 56"/>
                              <a:gd name="T17" fmla="*/ 64 h 94"/>
                              <a:gd name="T18" fmla="*/ 9 w 56"/>
                              <a:gd name="T19" fmla="*/ 59 h 94"/>
                              <a:gd name="T20" fmla="*/ 9 w 56"/>
                              <a:gd name="T21" fmla="*/ 92 h 94"/>
                              <a:gd name="T22" fmla="*/ 8 w 56"/>
                              <a:gd name="T23" fmla="*/ 93 h 94"/>
                              <a:gd name="T24" fmla="*/ 8 w 56"/>
                              <a:gd name="T25" fmla="*/ 94 h 94"/>
                              <a:gd name="T26" fmla="*/ 6 w 56"/>
                              <a:gd name="T27" fmla="*/ 94 h 94"/>
                              <a:gd name="T28" fmla="*/ 4 w 56"/>
                              <a:gd name="T29" fmla="*/ 94 h 94"/>
                              <a:gd name="T30" fmla="*/ 2 w 56"/>
                              <a:gd name="T31" fmla="*/ 94 h 94"/>
                              <a:gd name="T32" fmla="*/ 1 w 56"/>
                              <a:gd name="T33" fmla="*/ 94 h 94"/>
                              <a:gd name="T34" fmla="*/ 0 w 56"/>
                              <a:gd name="T35" fmla="*/ 93 h 94"/>
                              <a:gd name="T36" fmla="*/ 0 w 56"/>
                              <a:gd name="T37" fmla="*/ 92 h 94"/>
                              <a:gd name="T38" fmla="*/ 0 w 56"/>
                              <a:gd name="T39" fmla="*/ 2 h 94"/>
                              <a:gd name="T40" fmla="*/ 0 w 56"/>
                              <a:gd name="T41" fmla="*/ 2 h 94"/>
                              <a:gd name="T42" fmla="*/ 1 w 56"/>
                              <a:gd name="T43" fmla="*/ 1 h 94"/>
                              <a:gd name="T44" fmla="*/ 2 w 56"/>
                              <a:gd name="T45" fmla="*/ 1 h 94"/>
                              <a:gd name="T46" fmla="*/ 4 w 56"/>
                              <a:gd name="T47" fmla="*/ 1 h 94"/>
                              <a:gd name="T48" fmla="*/ 6 w 56"/>
                              <a:gd name="T49" fmla="*/ 1 h 94"/>
                              <a:gd name="T50" fmla="*/ 7 w 56"/>
                              <a:gd name="T51" fmla="*/ 1 h 94"/>
                              <a:gd name="T52" fmla="*/ 8 w 56"/>
                              <a:gd name="T53" fmla="*/ 2 h 94"/>
                              <a:gd name="T54" fmla="*/ 8 w 56"/>
                              <a:gd name="T55" fmla="*/ 2 h 94"/>
                              <a:gd name="T56" fmla="*/ 8 w 56"/>
                              <a:gd name="T57" fmla="*/ 12 h 94"/>
                              <a:gd name="T58" fmla="*/ 14 w 56"/>
                              <a:gd name="T59" fmla="*/ 6 h 94"/>
                              <a:gd name="T60" fmla="*/ 19 w 56"/>
                              <a:gd name="T61" fmla="*/ 3 h 94"/>
                              <a:gd name="T62" fmla="*/ 25 w 56"/>
                              <a:gd name="T63" fmla="*/ 0 h 94"/>
                              <a:gd name="T64" fmla="*/ 31 w 56"/>
                              <a:gd name="T65" fmla="*/ 0 h 94"/>
                              <a:gd name="T66" fmla="*/ 42 w 56"/>
                              <a:gd name="T67" fmla="*/ 2 h 94"/>
                              <a:gd name="T68" fmla="*/ 50 w 56"/>
                              <a:gd name="T69" fmla="*/ 10 h 94"/>
                              <a:gd name="T70" fmla="*/ 55 w 56"/>
                              <a:gd name="T71" fmla="*/ 21 h 94"/>
                              <a:gd name="T72" fmla="*/ 56 w 56"/>
                              <a:gd name="T73" fmla="*/ 34 h 94"/>
                              <a:gd name="T74" fmla="*/ 56 w 56"/>
                              <a:gd name="T75" fmla="*/ 34 h 94"/>
                              <a:gd name="T76" fmla="*/ 47 w 56"/>
                              <a:gd name="T77" fmla="*/ 35 h 94"/>
                              <a:gd name="T78" fmla="*/ 47 w 56"/>
                              <a:gd name="T79" fmla="*/ 35 h 94"/>
                              <a:gd name="T80" fmla="*/ 47 w 56"/>
                              <a:gd name="T81" fmla="*/ 25 h 94"/>
                              <a:gd name="T82" fmla="*/ 44 w 56"/>
                              <a:gd name="T83" fmla="*/ 16 h 94"/>
                              <a:gd name="T84" fmla="*/ 38 w 56"/>
                              <a:gd name="T85" fmla="*/ 9 h 94"/>
                              <a:gd name="T86" fmla="*/ 30 w 56"/>
                              <a:gd name="T87" fmla="*/ 7 h 94"/>
                              <a:gd name="T88" fmla="*/ 25 w 56"/>
                              <a:gd name="T89" fmla="*/ 8 h 94"/>
                              <a:gd name="T90" fmla="*/ 20 w 56"/>
                              <a:gd name="T91" fmla="*/ 10 h 94"/>
                              <a:gd name="T92" fmla="*/ 14 w 56"/>
                              <a:gd name="T93" fmla="*/ 14 h 94"/>
                              <a:gd name="T94" fmla="*/ 9 w 56"/>
                              <a:gd name="T95" fmla="*/ 21 h 94"/>
                              <a:gd name="T96" fmla="*/ 9 w 56"/>
                              <a:gd name="T97" fmla="*/ 49 h 94"/>
                              <a:gd name="T98" fmla="*/ 19 w 56"/>
                              <a:gd name="T99" fmla="*/ 59 h 94"/>
                              <a:gd name="T100" fmla="*/ 29 w 56"/>
                              <a:gd name="T101" fmla="*/ 62 h 94"/>
                              <a:gd name="T102" fmla="*/ 37 w 56"/>
                              <a:gd name="T103" fmla="*/ 60 h 94"/>
                              <a:gd name="T104" fmla="*/ 43 w 56"/>
                              <a:gd name="T105" fmla="*/ 54 h 94"/>
                              <a:gd name="T106" fmla="*/ 46 w 56"/>
                              <a:gd name="T107" fmla="*/ 45 h 94"/>
                              <a:gd name="T108" fmla="*/ 47 w 56"/>
                              <a:gd name="T109" fmla="*/ 35 h 94"/>
                              <a:gd name="T110" fmla="*/ 47 w 56"/>
                              <a:gd name="T111" fmla="*/ 35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6" h="94">
                                <a:moveTo>
                                  <a:pt x="56" y="34"/>
                                </a:moveTo>
                                <a:lnTo>
                                  <a:pt x="56" y="34"/>
                                </a:lnTo>
                                <a:cubicBezTo>
                                  <a:pt x="56" y="39"/>
                                  <a:pt x="56" y="44"/>
                                  <a:pt x="55" y="49"/>
                                </a:cubicBezTo>
                                <a:cubicBezTo>
                                  <a:pt x="53" y="53"/>
                                  <a:pt x="52" y="57"/>
                                  <a:pt x="49" y="60"/>
                                </a:cubicBezTo>
                                <a:cubicBezTo>
                                  <a:pt x="47" y="63"/>
                                  <a:pt x="44" y="65"/>
                                  <a:pt x="40" y="67"/>
                                </a:cubicBezTo>
                                <a:cubicBezTo>
                                  <a:pt x="37" y="69"/>
                                  <a:pt x="33" y="70"/>
                                  <a:pt x="29" y="70"/>
                                </a:cubicBezTo>
                                <a:cubicBezTo>
                                  <a:pt x="27" y="70"/>
                                  <a:pt x="25" y="69"/>
                                  <a:pt x="23" y="69"/>
                                </a:cubicBezTo>
                                <a:cubicBezTo>
                                  <a:pt x="22" y="69"/>
                                  <a:pt x="20" y="68"/>
                                  <a:pt x="18" y="67"/>
                                </a:cubicBezTo>
                                <a:cubicBezTo>
                                  <a:pt x="17" y="66"/>
                                  <a:pt x="15" y="65"/>
                                  <a:pt x="14" y="64"/>
                                </a:cubicBezTo>
                                <a:cubicBezTo>
                                  <a:pt x="12" y="63"/>
                                  <a:pt x="10" y="61"/>
                                  <a:pt x="9" y="59"/>
                                </a:cubicBezTo>
                                <a:lnTo>
                                  <a:pt x="9" y="92"/>
                                </a:lnTo>
                                <a:cubicBezTo>
                                  <a:pt x="9" y="93"/>
                                  <a:pt x="8" y="93"/>
                                  <a:pt x="8" y="93"/>
                                </a:cubicBezTo>
                                <a:cubicBezTo>
                                  <a:pt x="8" y="93"/>
                                  <a:pt x="8" y="94"/>
                                  <a:pt x="8" y="94"/>
                                </a:cubicBezTo>
                                <a:cubicBezTo>
                                  <a:pt x="7" y="94"/>
                                  <a:pt x="7" y="94"/>
                                  <a:pt x="6" y="94"/>
                                </a:cubicBezTo>
                                <a:cubicBezTo>
                                  <a:pt x="6" y="94"/>
                                  <a:pt x="5" y="94"/>
                                  <a:pt x="4" y="94"/>
                                </a:cubicBezTo>
                                <a:cubicBezTo>
                                  <a:pt x="3" y="94"/>
                                  <a:pt x="3" y="94"/>
                                  <a:pt x="2" y="94"/>
                                </a:cubicBezTo>
                                <a:cubicBezTo>
                                  <a:pt x="2" y="94"/>
                                  <a:pt x="1" y="94"/>
                                  <a:pt x="1" y="94"/>
                                </a:cubicBezTo>
                                <a:cubicBezTo>
                                  <a:pt x="1" y="94"/>
                                  <a:pt x="0" y="93"/>
                                  <a:pt x="0" y="93"/>
                                </a:cubicBezTo>
                                <a:cubicBezTo>
                                  <a:pt x="0" y="93"/>
                                  <a:pt x="0" y="93"/>
                                  <a:pt x="0" y="92"/>
                                </a:cubicBezTo>
                                <a:lnTo>
                                  <a:pt x="0" y="2"/>
                                </a:lnTo>
                                <a:cubicBezTo>
                                  <a:pt x="0" y="2"/>
                                  <a:pt x="0" y="2"/>
                                  <a:pt x="0" y="2"/>
                                </a:cubicBezTo>
                                <a:cubicBezTo>
                                  <a:pt x="0" y="1"/>
                                  <a:pt x="1" y="1"/>
                                  <a:pt x="1" y="1"/>
                                </a:cubicBezTo>
                                <a:cubicBezTo>
                                  <a:pt x="1" y="1"/>
                                  <a:pt x="2" y="1"/>
                                  <a:pt x="2" y="1"/>
                                </a:cubicBezTo>
                                <a:cubicBezTo>
                                  <a:pt x="3" y="1"/>
                                  <a:pt x="3" y="1"/>
                                  <a:pt x="4" y="1"/>
                                </a:cubicBezTo>
                                <a:cubicBezTo>
                                  <a:pt x="5" y="1"/>
                                  <a:pt x="5" y="1"/>
                                  <a:pt x="6" y="1"/>
                                </a:cubicBezTo>
                                <a:cubicBezTo>
                                  <a:pt x="6" y="1"/>
                                  <a:pt x="7" y="1"/>
                                  <a:pt x="7" y="1"/>
                                </a:cubicBezTo>
                                <a:cubicBezTo>
                                  <a:pt x="7" y="1"/>
                                  <a:pt x="7" y="1"/>
                                  <a:pt x="8" y="2"/>
                                </a:cubicBezTo>
                                <a:cubicBezTo>
                                  <a:pt x="8" y="2"/>
                                  <a:pt x="8" y="2"/>
                                  <a:pt x="8" y="2"/>
                                </a:cubicBezTo>
                                <a:lnTo>
                                  <a:pt x="8" y="12"/>
                                </a:lnTo>
                                <a:cubicBezTo>
                                  <a:pt x="10" y="10"/>
                                  <a:pt x="12" y="8"/>
                                  <a:pt x="14" y="6"/>
                                </a:cubicBezTo>
                                <a:cubicBezTo>
                                  <a:pt x="15" y="5"/>
                                  <a:pt x="17" y="4"/>
                                  <a:pt x="19" y="3"/>
                                </a:cubicBezTo>
                                <a:cubicBezTo>
                                  <a:pt x="21" y="2"/>
                                  <a:pt x="23" y="1"/>
                                  <a:pt x="25" y="0"/>
                                </a:cubicBezTo>
                                <a:cubicBezTo>
                                  <a:pt x="26" y="0"/>
                                  <a:pt x="28" y="0"/>
                                  <a:pt x="31" y="0"/>
                                </a:cubicBezTo>
                                <a:cubicBezTo>
                                  <a:pt x="35" y="0"/>
                                  <a:pt x="39" y="1"/>
                                  <a:pt x="42" y="2"/>
                                </a:cubicBezTo>
                                <a:cubicBezTo>
                                  <a:pt x="46" y="4"/>
                                  <a:pt x="48" y="7"/>
                                  <a:pt x="50" y="10"/>
                                </a:cubicBezTo>
                                <a:cubicBezTo>
                                  <a:pt x="53" y="13"/>
                                  <a:pt x="54" y="16"/>
                                  <a:pt x="55" y="21"/>
                                </a:cubicBezTo>
                                <a:cubicBezTo>
                                  <a:pt x="56" y="25"/>
                                  <a:pt x="56" y="29"/>
                                  <a:pt x="56" y="34"/>
                                </a:cubicBezTo>
                                <a:lnTo>
                                  <a:pt x="56" y="34"/>
                                </a:lnTo>
                                <a:close/>
                                <a:moveTo>
                                  <a:pt x="47" y="35"/>
                                </a:moveTo>
                                <a:lnTo>
                                  <a:pt x="47" y="35"/>
                                </a:lnTo>
                                <a:cubicBezTo>
                                  <a:pt x="47" y="31"/>
                                  <a:pt x="47" y="28"/>
                                  <a:pt x="47" y="25"/>
                                </a:cubicBezTo>
                                <a:cubicBezTo>
                                  <a:pt x="46" y="21"/>
                                  <a:pt x="45" y="18"/>
                                  <a:pt x="44" y="16"/>
                                </a:cubicBezTo>
                                <a:cubicBezTo>
                                  <a:pt x="42" y="13"/>
                                  <a:pt x="41" y="11"/>
                                  <a:pt x="38" y="9"/>
                                </a:cubicBezTo>
                                <a:cubicBezTo>
                                  <a:pt x="36" y="8"/>
                                  <a:pt x="33" y="7"/>
                                  <a:pt x="30" y="7"/>
                                </a:cubicBezTo>
                                <a:cubicBezTo>
                                  <a:pt x="28" y="7"/>
                                  <a:pt x="26" y="7"/>
                                  <a:pt x="25" y="8"/>
                                </a:cubicBezTo>
                                <a:cubicBezTo>
                                  <a:pt x="23" y="8"/>
                                  <a:pt x="21" y="9"/>
                                  <a:pt x="20" y="10"/>
                                </a:cubicBezTo>
                                <a:cubicBezTo>
                                  <a:pt x="18" y="11"/>
                                  <a:pt x="16" y="13"/>
                                  <a:pt x="14" y="14"/>
                                </a:cubicBezTo>
                                <a:cubicBezTo>
                                  <a:pt x="13" y="16"/>
                                  <a:pt x="11" y="18"/>
                                  <a:pt x="9" y="21"/>
                                </a:cubicBezTo>
                                <a:lnTo>
                                  <a:pt x="9" y="49"/>
                                </a:lnTo>
                                <a:cubicBezTo>
                                  <a:pt x="12" y="53"/>
                                  <a:pt x="16" y="56"/>
                                  <a:pt x="19" y="59"/>
                                </a:cubicBezTo>
                                <a:cubicBezTo>
                                  <a:pt x="22" y="61"/>
                                  <a:pt x="25" y="62"/>
                                  <a:pt x="29" y="62"/>
                                </a:cubicBezTo>
                                <a:cubicBezTo>
                                  <a:pt x="32" y="62"/>
                                  <a:pt x="35" y="61"/>
                                  <a:pt x="37" y="60"/>
                                </a:cubicBezTo>
                                <a:cubicBezTo>
                                  <a:pt x="40" y="58"/>
                                  <a:pt x="42" y="56"/>
                                  <a:pt x="43" y="54"/>
                                </a:cubicBezTo>
                                <a:cubicBezTo>
                                  <a:pt x="45" y="51"/>
                                  <a:pt x="46" y="48"/>
                                  <a:pt x="46" y="45"/>
                                </a:cubicBezTo>
                                <a:cubicBezTo>
                                  <a:pt x="47" y="42"/>
                                  <a:pt x="47" y="38"/>
                                  <a:pt x="47" y="35"/>
                                </a:cubicBezTo>
                                <a:lnTo>
                                  <a:pt x="47"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6" name="Freeform 264"/>
                        <wps:cNvSpPr>
                          <a:spLocks/>
                        </wps:cNvSpPr>
                        <wps:spPr bwMode="auto">
                          <a:xfrm>
                            <a:off x="2360930" y="2710815"/>
                            <a:ext cx="34925" cy="67310"/>
                          </a:xfrm>
                          <a:custGeom>
                            <a:avLst/>
                            <a:gdLst>
                              <a:gd name="T0" fmla="*/ 52 w 52"/>
                              <a:gd name="T1" fmla="*/ 98 h 100"/>
                              <a:gd name="T2" fmla="*/ 52 w 52"/>
                              <a:gd name="T3" fmla="*/ 98 h 100"/>
                              <a:gd name="T4" fmla="*/ 52 w 52"/>
                              <a:gd name="T5" fmla="*/ 99 h 100"/>
                              <a:gd name="T6" fmla="*/ 51 w 52"/>
                              <a:gd name="T7" fmla="*/ 99 h 100"/>
                              <a:gd name="T8" fmla="*/ 50 w 52"/>
                              <a:gd name="T9" fmla="*/ 100 h 100"/>
                              <a:gd name="T10" fmla="*/ 48 w 52"/>
                              <a:gd name="T11" fmla="*/ 100 h 100"/>
                              <a:gd name="T12" fmla="*/ 46 w 52"/>
                              <a:gd name="T13" fmla="*/ 100 h 100"/>
                              <a:gd name="T14" fmla="*/ 44 w 52"/>
                              <a:gd name="T15" fmla="*/ 99 h 100"/>
                              <a:gd name="T16" fmla="*/ 44 w 52"/>
                              <a:gd name="T17" fmla="*/ 99 h 100"/>
                              <a:gd name="T18" fmla="*/ 44 w 52"/>
                              <a:gd name="T19" fmla="*/ 98 h 100"/>
                              <a:gd name="T20" fmla="*/ 44 w 52"/>
                              <a:gd name="T21" fmla="*/ 60 h 100"/>
                              <a:gd name="T22" fmla="*/ 43 w 52"/>
                              <a:gd name="T23" fmla="*/ 50 h 100"/>
                              <a:gd name="T24" fmla="*/ 40 w 52"/>
                              <a:gd name="T25" fmla="*/ 43 h 100"/>
                              <a:gd name="T26" fmla="*/ 35 w 52"/>
                              <a:gd name="T27" fmla="*/ 39 h 100"/>
                              <a:gd name="T28" fmla="*/ 28 w 52"/>
                              <a:gd name="T29" fmla="*/ 38 h 100"/>
                              <a:gd name="T30" fmla="*/ 19 w 52"/>
                              <a:gd name="T31" fmla="*/ 41 h 100"/>
                              <a:gd name="T32" fmla="*/ 8 w 52"/>
                              <a:gd name="T33" fmla="*/ 52 h 100"/>
                              <a:gd name="T34" fmla="*/ 8 w 52"/>
                              <a:gd name="T35" fmla="*/ 98 h 100"/>
                              <a:gd name="T36" fmla="*/ 8 w 52"/>
                              <a:gd name="T37" fmla="*/ 99 h 100"/>
                              <a:gd name="T38" fmla="*/ 7 w 52"/>
                              <a:gd name="T39" fmla="*/ 99 h 100"/>
                              <a:gd name="T40" fmla="*/ 6 w 52"/>
                              <a:gd name="T41" fmla="*/ 100 h 100"/>
                              <a:gd name="T42" fmla="*/ 4 w 52"/>
                              <a:gd name="T43" fmla="*/ 100 h 100"/>
                              <a:gd name="T44" fmla="*/ 2 w 52"/>
                              <a:gd name="T45" fmla="*/ 100 h 100"/>
                              <a:gd name="T46" fmla="*/ 1 w 52"/>
                              <a:gd name="T47" fmla="*/ 99 h 100"/>
                              <a:gd name="T48" fmla="*/ 0 w 52"/>
                              <a:gd name="T49" fmla="*/ 99 h 100"/>
                              <a:gd name="T50" fmla="*/ 0 w 52"/>
                              <a:gd name="T51" fmla="*/ 98 h 100"/>
                              <a:gd name="T52" fmla="*/ 0 w 52"/>
                              <a:gd name="T53" fmla="*/ 2 h 100"/>
                              <a:gd name="T54" fmla="*/ 0 w 52"/>
                              <a:gd name="T55" fmla="*/ 1 h 100"/>
                              <a:gd name="T56" fmla="*/ 1 w 52"/>
                              <a:gd name="T57" fmla="*/ 0 h 100"/>
                              <a:gd name="T58" fmla="*/ 2 w 52"/>
                              <a:gd name="T59" fmla="*/ 0 h 100"/>
                              <a:gd name="T60" fmla="*/ 4 w 52"/>
                              <a:gd name="T61" fmla="*/ 0 h 100"/>
                              <a:gd name="T62" fmla="*/ 6 w 52"/>
                              <a:gd name="T63" fmla="*/ 0 h 100"/>
                              <a:gd name="T64" fmla="*/ 7 w 52"/>
                              <a:gd name="T65" fmla="*/ 0 h 100"/>
                              <a:gd name="T66" fmla="*/ 8 w 52"/>
                              <a:gd name="T67" fmla="*/ 1 h 100"/>
                              <a:gd name="T68" fmla="*/ 8 w 52"/>
                              <a:gd name="T69" fmla="*/ 2 h 100"/>
                              <a:gd name="T70" fmla="*/ 8 w 52"/>
                              <a:gd name="T71" fmla="*/ 42 h 100"/>
                              <a:gd name="T72" fmla="*/ 19 w 52"/>
                              <a:gd name="T73" fmla="*/ 33 h 100"/>
                              <a:gd name="T74" fmla="*/ 29 w 52"/>
                              <a:gd name="T75" fmla="*/ 31 h 100"/>
                              <a:gd name="T76" fmla="*/ 40 w 52"/>
                              <a:gd name="T77" fmla="*/ 33 h 100"/>
                              <a:gd name="T78" fmla="*/ 47 w 52"/>
                              <a:gd name="T79" fmla="*/ 39 h 100"/>
                              <a:gd name="T80" fmla="*/ 51 w 52"/>
                              <a:gd name="T81" fmla="*/ 47 h 100"/>
                              <a:gd name="T82" fmla="*/ 52 w 52"/>
                              <a:gd name="T83" fmla="*/ 59 h 100"/>
                              <a:gd name="T84" fmla="*/ 52 w 52"/>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100">
                                <a:moveTo>
                                  <a:pt x="52" y="98"/>
                                </a:moveTo>
                                <a:lnTo>
                                  <a:pt x="52" y="98"/>
                                </a:lnTo>
                                <a:cubicBezTo>
                                  <a:pt x="52" y="98"/>
                                  <a:pt x="52" y="98"/>
                                  <a:pt x="52" y="99"/>
                                </a:cubicBezTo>
                                <a:cubicBezTo>
                                  <a:pt x="52" y="99"/>
                                  <a:pt x="51" y="99"/>
                                  <a:pt x="51" y="99"/>
                                </a:cubicBezTo>
                                <a:cubicBezTo>
                                  <a:pt x="51" y="99"/>
                                  <a:pt x="50" y="99"/>
                                  <a:pt x="50" y="100"/>
                                </a:cubicBezTo>
                                <a:cubicBezTo>
                                  <a:pt x="49" y="100"/>
                                  <a:pt x="49" y="100"/>
                                  <a:pt x="48" y="100"/>
                                </a:cubicBezTo>
                                <a:cubicBezTo>
                                  <a:pt x="47" y="100"/>
                                  <a:pt x="46" y="100"/>
                                  <a:pt x="46" y="100"/>
                                </a:cubicBezTo>
                                <a:cubicBezTo>
                                  <a:pt x="45" y="99"/>
                                  <a:pt x="45" y="99"/>
                                  <a:pt x="44" y="99"/>
                                </a:cubicBezTo>
                                <a:cubicBezTo>
                                  <a:pt x="44" y="99"/>
                                  <a:pt x="44" y="99"/>
                                  <a:pt x="44" y="99"/>
                                </a:cubicBezTo>
                                <a:cubicBezTo>
                                  <a:pt x="44" y="98"/>
                                  <a:pt x="44" y="98"/>
                                  <a:pt x="44" y="98"/>
                                </a:cubicBezTo>
                                <a:lnTo>
                                  <a:pt x="44" y="60"/>
                                </a:lnTo>
                                <a:cubicBezTo>
                                  <a:pt x="44" y="56"/>
                                  <a:pt x="43" y="52"/>
                                  <a:pt x="43" y="50"/>
                                </a:cubicBezTo>
                                <a:cubicBezTo>
                                  <a:pt x="42" y="47"/>
                                  <a:pt x="41" y="45"/>
                                  <a:pt x="40" y="43"/>
                                </a:cubicBezTo>
                                <a:cubicBezTo>
                                  <a:pt x="39" y="42"/>
                                  <a:pt x="37" y="40"/>
                                  <a:pt x="35" y="39"/>
                                </a:cubicBezTo>
                                <a:cubicBezTo>
                                  <a:pt x="33" y="38"/>
                                  <a:pt x="31" y="38"/>
                                  <a:pt x="28" y="38"/>
                                </a:cubicBezTo>
                                <a:cubicBezTo>
                                  <a:pt x="25" y="38"/>
                                  <a:pt x="22" y="39"/>
                                  <a:pt x="19" y="41"/>
                                </a:cubicBezTo>
                                <a:cubicBezTo>
                                  <a:pt x="15" y="44"/>
                                  <a:pt x="12" y="47"/>
                                  <a:pt x="8" y="52"/>
                                </a:cubicBezTo>
                                <a:lnTo>
                                  <a:pt x="8" y="98"/>
                                </a:lnTo>
                                <a:cubicBezTo>
                                  <a:pt x="8" y="98"/>
                                  <a:pt x="8" y="98"/>
                                  <a:pt x="8" y="99"/>
                                </a:cubicBezTo>
                                <a:cubicBezTo>
                                  <a:pt x="8" y="99"/>
                                  <a:pt x="8" y="99"/>
                                  <a:pt x="7" y="99"/>
                                </a:cubicBezTo>
                                <a:cubicBezTo>
                                  <a:pt x="7" y="99"/>
                                  <a:pt x="7" y="99"/>
                                  <a:pt x="6" y="100"/>
                                </a:cubicBezTo>
                                <a:cubicBezTo>
                                  <a:pt x="5" y="100"/>
                                  <a:pt x="5" y="100"/>
                                  <a:pt x="4" y="100"/>
                                </a:cubicBezTo>
                                <a:cubicBezTo>
                                  <a:pt x="3" y="100"/>
                                  <a:pt x="2" y="100"/>
                                  <a:pt x="2" y="100"/>
                                </a:cubicBezTo>
                                <a:cubicBezTo>
                                  <a:pt x="1" y="99"/>
                                  <a:pt x="1" y="99"/>
                                  <a:pt x="1" y="99"/>
                                </a:cubicBezTo>
                                <a:cubicBezTo>
                                  <a:pt x="0" y="99"/>
                                  <a:pt x="0" y="99"/>
                                  <a:pt x="0" y="99"/>
                                </a:cubicBezTo>
                                <a:cubicBezTo>
                                  <a:pt x="0" y="98"/>
                                  <a:pt x="0" y="98"/>
                                  <a:pt x="0" y="98"/>
                                </a:cubicBezTo>
                                <a:lnTo>
                                  <a:pt x="0" y="2"/>
                                </a:lnTo>
                                <a:cubicBezTo>
                                  <a:pt x="0" y="1"/>
                                  <a:pt x="0" y="1"/>
                                  <a:pt x="0" y="1"/>
                                </a:cubicBezTo>
                                <a:cubicBezTo>
                                  <a:pt x="0" y="1"/>
                                  <a:pt x="0" y="1"/>
                                  <a:pt x="1" y="0"/>
                                </a:cubicBezTo>
                                <a:cubicBezTo>
                                  <a:pt x="1" y="0"/>
                                  <a:pt x="1" y="0"/>
                                  <a:pt x="2" y="0"/>
                                </a:cubicBezTo>
                                <a:cubicBezTo>
                                  <a:pt x="2" y="0"/>
                                  <a:pt x="3" y="0"/>
                                  <a:pt x="4" y="0"/>
                                </a:cubicBezTo>
                                <a:cubicBezTo>
                                  <a:pt x="5" y="0"/>
                                  <a:pt x="5" y="0"/>
                                  <a:pt x="6" y="0"/>
                                </a:cubicBezTo>
                                <a:cubicBezTo>
                                  <a:pt x="7" y="0"/>
                                  <a:pt x="7" y="0"/>
                                  <a:pt x="7" y="0"/>
                                </a:cubicBezTo>
                                <a:cubicBezTo>
                                  <a:pt x="8" y="1"/>
                                  <a:pt x="8" y="1"/>
                                  <a:pt x="8" y="1"/>
                                </a:cubicBezTo>
                                <a:cubicBezTo>
                                  <a:pt x="8" y="1"/>
                                  <a:pt x="8" y="1"/>
                                  <a:pt x="8" y="2"/>
                                </a:cubicBezTo>
                                <a:lnTo>
                                  <a:pt x="8" y="42"/>
                                </a:lnTo>
                                <a:cubicBezTo>
                                  <a:pt x="12" y="38"/>
                                  <a:pt x="15" y="35"/>
                                  <a:pt x="19" y="33"/>
                                </a:cubicBezTo>
                                <a:cubicBezTo>
                                  <a:pt x="22" y="32"/>
                                  <a:pt x="26" y="31"/>
                                  <a:pt x="29" y="31"/>
                                </a:cubicBezTo>
                                <a:cubicBezTo>
                                  <a:pt x="34" y="31"/>
                                  <a:pt x="37" y="31"/>
                                  <a:pt x="40" y="33"/>
                                </a:cubicBezTo>
                                <a:cubicBezTo>
                                  <a:pt x="43" y="34"/>
                                  <a:pt x="45" y="36"/>
                                  <a:pt x="47" y="39"/>
                                </a:cubicBezTo>
                                <a:cubicBezTo>
                                  <a:pt x="49" y="41"/>
                                  <a:pt x="50" y="44"/>
                                  <a:pt x="51" y="47"/>
                                </a:cubicBezTo>
                                <a:cubicBezTo>
                                  <a:pt x="52" y="50"/>
                                  <a:pt x="52" y="54"/>
                                  <a:pt x="52" y="59"/>
                                </a:cubicBezTo>
                                <a:lnTo>
                                  <a:pt x="52"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7" name="Freeform 265"/>
                        <wps:cNvSpPr>
                          <a:spLocks/>
                        </wps:cNvSpPr>
                        <wps:spPr bwMode="auto">
                          <a:xfrm>
                            <a:off x="2407920" y="2732405"/>
                            <a:ext cx="40005" cy="62230"/>
                          </a:xfrm>
                          <a:custGeom>
                            <a:avLst/>
                            <a:gdLst>
                              <a:gd name="T0" fmla="*/ 35 w 59"/>
                              <a:gd name="T1" fmla="*/ 67 h 93"/>
                              <a:gd name="T2" fmla="*/ 35 w 59"/>
                              <a:gd name="T3" fmla="*/ 67 h 93"/>
                              <a:gd name="T4" fmla="*/ 26 w 59"/>
                              <a:gd name="T5" fmla="*/ 91 h 93"/>
                              <a:gd name="T6" fmla="*/ 24 w 59"/>
                              <a:gd name="T7" fmla="*/ 93 h 93"/>
                              <a:gd name="T8" fmla="*/ 20 w 59"/>
                              <a:gd name="T9" fmla="*/ 93 h 93"/>
                              <a:gd name="T10" fmla="*/ 18 w 59"/>
                              <a:gd name="T11" fmla="*/ 93 h 93"/>
                              <a:gd name="T12" fmla="*/ 17 w 59"/>
                              <a:gd name="T13" fmla="*/ 93 h 93"/>
                              <a:gd name="T14" fmla="*/ 16 w 59"/>
                              <a:gd name="T15" fmla="*/ 92 h 93"/>
                              <a:gd name="T16" fmla="*/ 17 w 59"/>
                              <a:gd name="T17" fmla="*/ 90 h 93"/>
                              <a:gd name="T18" fmla="*/ 26 w 59"/>
                              <a:gd name="T19" fmla="*/ 67 h 93"/>
                              <a:gd name="T20" fmla="*/ 25 w 59"/>
                              <a:gd name="T21" fmla="*/ 67 h 93"/>
                              <a:gd name="T22" fmla="*/ 24 w 59"/>
                              <a:gd name="T23" fmla="*/ 66 h 93"/>
                              <a:gd name="T24" fmla="*/ 1 w 59"/>
                              <a:gd name="T25" fmla="*/ 3 h 93"/>
                              <a:gd name="T26" fmla="*/ 0 w 59"/>
                              <a:gd name="T27" fmla="*/ 1 h 93"/>
                              <a:gd name="T28" fmla="*/ 1 w 59"/>
                              <a:gd name="T29" fmla="*/ 0 h 93"/>
                              <a:gd name="T30" fmla="*/ 2 w 59"/>
                              <a:gd name="T31" fmla="*/ 0 h 93"/>
                              <a:gd name="T32" fmla="*/ 4 w 59"/>
                              <a:gd name="T33" fmla="*/ 0 h 93"/>
                              <a:gd name="T34" fmla="*/ 7 w 59"/>
                              <a:gd name="T35" fmla="*/ 0 h 93"/>
                              <a:gd name="T36" fmla="*/ 8 w 59"/>
                              <a:gd name="T37" fmla="*/ 0 h 93"/>
                              <a:gd name="T38" fmla="*/ 9 w 59"/>
                              <a:gd name="T39" fmla="*/ 1 h 93"/>
                              <a:gd name="T40" fmla="*/ 10 w 59"/>
                              <a:gd name="T41" fmla="*/ 1 h 93"/>
                              <a:gd name="T42" fmla="*/ 30 w 59"/>
                              <a:gd name="T43" fmla="*/ 58 h 93"/>
                              <a:gd name="T44" fmla="*/ 30 w 59"/>
                              <a:gd name="T45" fmla="*/ 58 h 93"/>
                              <a:gd name="T46" fmla="*/ 50 w 59"/>
                              <a:gd name="T47" fmla="*/ 1 h 93"/>
                              <a:gd name="T48" fmla="*/ 51 w 59"/>
                              <a:gd name="T49" fmla="*/ 0 h 93"/>
                              <a:gd name="T50" fmla="*/ 53 w 59"/>
                              <a:gd name="T51" fmla="*/ 0 h 93"/>
                              <a:gd name="T52" fmla="*/ 55 w 59"/>
                              <a:gd name="T53" fmla="*/ 0 h 93"/>
                              <a:gd name="T54" fmla="*/ 57 w 59"/>
                              <a:gd name="T55" fmla="*/ 0 h 93"/>
                              <a:gd name="T56" fmla="*/ 59 w 59"/>
                              <a:gd name="T57" fmla="*/ 0 h 93"/>
                              <a:gd name="T58" fmla="*/ 59 w 59"/>
                              <a:gd name="T59" fmla="*/ 1 h 93"/>
                              <a:gd name="T60" fmla="*/ 59 w 59"/>
                              <a:gd name="T61" fmla="*/ 3 h 93"/>
                              <a:gd name="T62" fmla="*/ 35 w 59"/>
                              <a:gd name="T63" fmla="*/ 67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9" h="93">
                                <a:moveTo>
                                  <a:pt x="35" y="67"/>
                                </a:moveTo>
                                <a:lnTo>
                                  <a:pt x="35" y="67"/>
                                </a:lnTo>
                                <a:lnTo>
                                  <a:pt x="26" y="91"/>
                                </a:lnTo>
                                <a:cubicBezTo>
                                  <a:pt x="25" y="92"/>
                                  <a:pt x="25" y="92"/>
                                  <a:pt x="24" y="93"/>
                                </a:cubicBezTo>
                                <a:cubicBezTo>
                                  <a:pt x="23" y="93"/>
                                  <a:pt x="22" y="93"/>
                                  <a:pt x="20" y="93"/>
                                </a:cubicBezTo>
                                <a:cubicBezTo>
                                  <a:pt x="20" y="93"/>
                                  <a:pt x="19" y="93"/>
                                  <a:pt x="18" y="93"/>
                                </a:cubicBezTo>
                                <a:cubicBezTo>
                                  <a:pt x="18" y="93"/>
                                  <a:pt x="17" y="93"/>
                                  <a:pt x="17" y="93"/>
                                </a:cubicBezTo>
                                <a:cubicBezTo>
                                  <a:pt x="17" y="92"/>
                                  <a:pt x="16" y="92"/>
                                  <a:pt x="16" y="92"/>
                                </a:cubicBezTo>
                                <a:cubicBezTo>
                                  <a:pt x="16" y="91"/>
                                  <a:pt x="16" y="91"/>
                                  <a:pt x="17" y="90"/>
                                </a:cubicBezTo>
                                <a:lnTo>
                                  <a:pt x="26" y="67"/>
                                </a:lnTo>
                                <a:cubicBezTo>
                                  <a:pt x="25" y="67"/>
                                  <a:pt x="25" y="67"/>
                                  <a:pt x="25" y="67"/>
                                </a:cubicBezTo>
                                <a:cubicBezTo>
                                  <a:pt x="25" y="66"/>
                                  <a:pt x="24" y="66"/>
                                  <a:pt x="24" y="66"/>
                                </a:cubicBezTo>
                                <a:lnTo>
                                  <a:pt x="1" y="3"/>
                                </a:lnTo>
                                <a:cubicBezTo>
                                  <a:pt x="1" y="2"/>
                                  <a:pt x="0" y="1"/>
                                  <a:pt x="0" y="1"/>
                                </a:cubicBezTo>
                                <a:cubicBezTo>
                                  <a:pt x="0" y="1"/>
                                  <a:pt x="1" y="0"/>
                                  <a:pt x="1" y="0"/>
                                </a:cubicBezTo>
                                <a:cubicBezTo>
                                  <a:pt x="1" y="0"/>
                                  <a:pt x="2" y="0"/>
                                  <a:pt x="2" y="0"/>
                                </a:cubicBezTo>
                                <a:cubicBezTo>
                                  <a:pt x="3" y="0"/>
                                  <a:pt x="3" y="0"/>
                                  <a:pt x="4" y="0"/>
                                </a:cubicBezTo>
                                <a:cubicBezTo>
                                  <a:pt x="6" y="0"/>
                                  <a:pt x="6" y="0"/>
                                  <a:pt x="7" y="0"/>
                                </a:cubicBezTo>
                                <a:cubicBezTo>
                                  <a:pt x="8" y="0"/>
                                  <a:pt x="8" y="0"/>
                                  <a:pt x="8" y="0"/>
                                </a:cubicBezTo>
                                <a:cubicBezTo>
                                  <a:pt x="9" y="0"/>
                                  <a:pt x="9" y="0"/>
                                  <a:pt x="9" y="1"/>
                                </a:cubicBezTo>
                                <a:cubicBezTo>
                                  <a:pt x="9" y="1"/>
                                  <a:pt x="10" y="1"/>
                                  <a:pt x="10" y="1"/>
                                </a:cubicBezTo>
                                <a:lnTo>
                                  <a:pt x="30" y="58"/>
                                </a:lnTo>
                                <a:lnTo>
                                  <a:pt x="30" y="58"/>
                                </a:lnTo>
                                <a:lnTo>
                                  <a:pt x="50" y="1"/>
                                </a:lnTo>
                                <a:cubicBezTo>
                                  <a:pt x="50" y="1"/>
                                  <a:pt x="51" y="0"/>
                                  <a:pt x="51" y="0"/>
                                </a:cubicBezTo>
                                <a:cubicBezTo>
                                  <a:pt x="51" y="0"/>
                                  <a:pt x="52" y="0"/>
                                  <a:pt x="53" y="0"/>
                                </a:cubicBezTo>
                                <a:cubicBezTo>
                                  <a:pt x="53" y="0"/>
                                  <a:pt x="54" y="0"/>
                                  <a:pt x="55" y="0"/>
                                </a:cubicBezTo>
                                <a:cubicBezTo>
                                  <a:pt x="56" y="0"/>
                                  <a:pt x="57" y="0"/>
                                  <a:pt x="57" y="0"/>
                                </a:cubicBezTo>
                                <a:cubicBezTo>
                                  <a:pt x="58" y="0"/>
                                  <a:pt x="58" y="0"/>
                                  <a:pt x="59" y="0"/>
                                </a:cubicBezTo>
                                <a:cubicBezTo>
                                  <a:pt x="59" y="0"/>
                                  <a:pt x="59" y="1"/>
                                  <a:pt x="59" y="1"/>
                                </a:cubicBezTo>
                                <a:cubicBezTo>
                                  <a:pt x="59" y="2"/>
                                  <a:pt x="59" y="2"/>
                                  <a:pt x="59" y="3"/>
                                </a:cubicBezTo>
                                <a:lnTo>
                                  <a:pt x="35"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8" name="Freeform 266"/>
                        <wps:cNvSpPr>
                          <a:spLocks/>
                        </wps:cNvSpPr>
                        <wps:spPr bwMode="auto">
                          <a:xfrm>
                            <a:off x="2456180" y="2731770"/>
                            <a:ext cx="29210" cy="46990"/>
                          </a:xfrm>
                          <a:custGeom>
                            <a:avLst/>
                            <a:gdLst>
                              <a:gd name="T0" fmla="*/ 44 w 44"/>
                              <a:gd name="T1" fmla="*/ 50 h 70"/>
                              <a:gd name="T2" fmla="*/ 37 w 44"/>
                              <a:gd name="T3" fmla="*/ 64 h 70"/>
                              <a:gd name="T4" fmla="*/ 20 w 44"/>
                              <a:gd name="T5" fmla="*/ 70 h 70"/>
                              <a:gd name="T6" fmla="*/ 8 w 44"/>
                              <a:gd name="T7" fmla="*/ 68 h 70"/>
                              <a:gd name="T8" fmla="*/ 2 w 44"/>
                              <a:gd name="T9" fmla="*/ 64 h 70"/>
                              <a:gd name="T10" fmla="*/ 0 w 44"/>
                              <a:gd name="T11" fmla="*/ 60 h 70"/>
                              <a:gd name="T12" fmla="*/ 1 w 44"/>
                              <a:gd name="T13" fmla="*/ 57 h 70"/>
                              <a:gd name="T14" fmla="*/ 2 w 44"/>
                              <a:gd name="T15" fmla="*/ 56 h 70"/>
                              <a:gd name="T16" fmla="*/ 8 w 44"/>
                              <a:gd name="T17" fmla="*/ 59 h 70"/>
                              <a:gd name="T18" fmla="*/ 21 w 44"/>
                              <a:gd name="T19" fmla="*/ 62 h 70"/>
                              <a:gd name="T20" fmla="*/ 31 w 44"/>
                              <a:gd name="T21" fmla="*/ 59 h 70"/>
                              <a:gd name="T22" fmla="*/ 35 w 44"/>
                              <a:gd name="T23" fmla="*/ 50 h 70"/>
                              <a:gd name="T24" fmla="*/ 30 w 44"/>
                              <a:gd name="T25" fmla="*/ 42 h 70"/>
                              <a:gd name="T26" fmla="*/ 19 w 44"/>
                              <a:gd name="T27" fmla="*/ 37 h 70"/>
                              <a:gd name="T28" fmla="*/ 8 w 44"/>
                              <a:gd name="T29" fmla="*/ 30 h 70"/>
                              <a:gd name="T30" fmla="*/ 2 w 44"/>
                              <a:gd name="T31" fmla="*/ 18 h 70"/>
                              <a:gd name="T32" fmla="*/ 8 w 44"/>
                              <a:gd name="T33" fmla="*/ 5 h 70"/>
                              <a:gd name="T34" fmla="*/ 24 w 44"/>
                              <a:gd name="T35" fmla="*/ 0 h 70"/>
                              <a:gd name="T36" fmla="*/ 34 w 44"/>
                              <a:gd name="T37" fmla="*/ 1 h 70"/>
                              <a:gd name="T38" fmla="*/ 39 w 44"/>
                              <a:gd name="T39" fmla="*/ 4 h 70"/>
                              <a:gd name="T40" fmla="*/ 41 w 44"/>
                              <a:gd name="T41" fmla="*/ 6 h 70"/>
                              <a:gd name="T42" fmla="*/ 41 w 44"/>
                              <a:gd name="T43" fmla="*/ 8 h 70"/>
                              <a:gd name="T44" fmla="*/ 40 w 44"/>
                              <a:gd name="T45" fmla="*/ 11 h 70"/>
                              <a:gd name="T46" fmla="*/ 39 w 44"/>
                              <a:gd name="T47" fmla="*/ 12 h 70"/>
                              <a:gd name="T48" fmla="*/ 34 w 44"/>
                              <a:gd name="T49" fmla="*/ 9 h 70"/>
                              <a:gd name="T50" fmla="*/ 24 w 44"/>
                              <a:gd name="T51" fmla="*/ 7 h 70"/>
                              <a:gd name="T52" fmla="*/ 14 w 44"/>
                              <a:gd name="T53" fmla="*/ 10 h 70"/>
                              <a:gd name="T54" fmla="*/ 11 w 44"/>
                              <a:gd name="T55" fmla="*/ 17 h 70"/>
                              <a:gd name="T56" fmla="*/ 16 w 44"/>
                              <a:gd name="T57" fmla="*/ 26 h 70"/>
                              <a:gd name="T58" fmla="*/ 27 w 44"/>
                              <a:gd name="T59" fmla="*/ 32 h 70"/>
                              <a:gd name="T60" fmla="*/ 39 w 44"/>
                              <a:gd name="T61" fmla="*/ 38 h 70"/>
                              <a:gd name="T62" fmla="*/ 44 w 44"/>
                              <a:gd name="T63" fmla="*/ 50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44" h="70">
                                <a:moveTo>
                                  <a:pt x="44" y="50"/>
                                </a:moveTo>
                                <a:lnTo>
                                  <a:pt x="44" y="50"/>
                                </a:lnTo>
                                <a:cubicBezTo>
                                  <a:pt x="44" y="53"/>
                                  <a:pt x="43" y="56"/>
                                  <a:pt x="42" y="58"/>
                                </a:cubicBezTo>
                                <a:cubicBezTo>
                                  <a:pt x="41" y="60"/>
                                  <a:pt x="39" y="63"/>
                                  <a:pt x="37" y="64"/>
                                </a:cubicBezTo>
                                <a:cubicBezTo>
                                  <a:pt x="35" y="66"/>
                                  <a:pt x="33" y="67"/>
                                  <a:pt x="30" y="68"/>
                                </a:cubicBezTo>
                                <a:cubicBezTo>
                                  <a:pt x="27" y="69"/>
                                  <a:pt x="24" y="70"/>
                                  <a:pt x="20" y="70"/>
                                </a:cubicBezTo>
                                <a:cubicBezTo>
                                  <a:pt x="18" y="70"/>
                                  <a:pt x="16" y="69"/>
                                  <a:pt x="14" y="69"/>
                                </a:cubicBezTo>
                                <a:cubicBezTo>
                                  <a:pt x="12" y="69"/>
                                  <a:pt x="10" y="68"/>
                                  <a:pt x="8" y="68"/>
                                </a:cubicBezTo>
                                <a:cubicBezTo>
                                  <a:pt x="7" y="67"/>
                                  <a:pt x="5" y="67"/>
                                  <a:pt x="4" y="66"/>
                                </a:cubicBezTo>
                                <a:cubicBezTo>
                                  <a:pt x="3" y="65"/>
                                  <a:pt x="2" y="65"/>
                                  <a:pt x="2" y="64"/>
                                </a:cubicBezTo>
                                <a:cubicBezTo>
                                  <a:pt x="1" y="64"/>
                                  <a:pt x="1" y="63"/>
                                  <a:pt x="1" y="62"/>
                                </a:cubicBezTo>
                                <a:cubicBezTo>
                                  <a:pt x="0" y="62"/>
                                  <a:pt x="0" y="61"/>
                                  <a:pt x="0" y="60"/>
                                </a:cubicBezTo>
                                <a:cubicBezTo>
                                  <a:pt x="0" y="59"/>
                                  <a:pt x="0" y="58"/>
                                  <a:pt x="0" y="58"/>
                                </a:cubicBezTo>
                                <a:cubicBezTo>
                                  <a:pt x="0" y="58"/>
                                  <a:pt x="1" y="57"/>
                                  <a:pt x="1" y="57"/>
                                </a:cubicBezTo>
                                <a:cubicBezTo>
                                  <a:pt x="1" y="56"/>
                                  <a:pt x="1" y="56"/>
                                  <a:pt x="1" y="56"/>
                                </a:cubicBezTo>
                                <a:cubicBezTo>
                                  <a:pt x="2" y="56"/>
                                  <a:pt x="2" y="56"/>
                                  <a:pt x="2" y="56"/>
                                </a:cubicBezTo>
                                <a:cubicBezTo>
                                  <a:pt x="3" y="56"/>
                                  <a:pt x="3" y="56"/>
                                  <a:pt x="4" y="57"/>
                                </a:cubicBezTo>
                                <a:cubicBezTo>
                                  <a:pt x="5" y="57"/>
                                  <a:pt x="7" y="58"/>
                                  <a:pt x="8" y="59"/>
                                </a:cubicBezTo>
                                <a:cubicBezTo>
                                  <a:pt x="10" y="60"/>
                                  <a:pt x="11" y="60"/>
                                  <a:pt x="13" y="61"/>
                                </a:cubicBezTo>
                                <a:cubicBezTo>
                                  <a:pt x="15" y="62"/>
                                  <a:pt x="18" y="62"/>
                                  <a:pt x="21" y="62"/>
                                </a:cubicBezTo>
                                <a:cubicBezTo>
                                  <a:pt x="23" y="62"/>
                                  <a:pt x="25" y="62"/>
                                  <a:pt x="27" y="61"/>
                                </a:cubicBezTo>
                                <a:cubicBezTo>
                                  <a:pt x="28" y="61"/>
                                  <a:pt x="30" y="60"/>
                                  <a:pt x="31" y="59"/>
                                </a:cubicBezTo>
                                <a:cubicBezTo>
                                  <a:pt x="33" y="58"/>
                                  <a:pt x="34" y="57"/>
                                  <a:pt x="34" y="56"/>
                                </a:cubicBezTo>
                                <a:cubicBezTo>
                                  <a:pt x="35" y="54"/>
                                  <a:pt x="35" y="52"/>
                                  <a:pt x="35" y="50"/>
                                </a:cubicBezTo>
                                <a:cubicBezTo>
                                  <a:pt x="35" y="48"/>
                                  <a:pt x="35" y="47"/>
                                  <a:pt x="34" y="45"/>
                                </a:cubicBezTo>
                                <a:cubicBezTo>
                                  <a:pt x="33" y="44"/>
                                  <a:pt x="32" y="43"/>
                                  <a:pt x="30" y="42"/>
                                </a:cubicBezTo>
                                <a:cubicBezTo>
                                  <a:pt x="29" y="41"/>
                                  <a:pt x="27" y="40"/>
                                  <a:pt x="25" y="39"/>
                                </a:cubicBezTo>
                                <a:cubicBezTo>
                                  <a:pt x="23" y="38"/>
                                  <a:pt x="21" y="37"/>
                                  <a:pt x="19" y="37"/>
                                </a:cubicBezTo>
                                <a:cubicBezTo>
                                  <a:pt x="17" y="36"/>
                                  <a:pt x="15" y="35"/>
                                  <a:pt x="13" y="34"/>
                                </a:cubicBezTo>
                                <a:cubicBezTo>
                                  <a:pt x="11" y="33"/>
                                  <a:pt x="9" y="32"/>
                                  <a:pt x="8" y="30"/>
                                </a:cubicBezTo>
                                <a:cubicBezTo>
                                  <a:pt x="6" y="29"/>
                                  <a:pt x="5" y="27"/>
                                  <a:pt x="4" y="25"/>
                                </a:cubicBezTo>
                                <a:cubicBezTo>
                                  <a:pt x="3" y="23"/>
                                  <a:pt x="2" y="21"/>
                                  <a:pt x="2" y="18"/>
                                </a:cubicBezTo>
                                <a:cubicBezTo>
                                  <a:pt x="2" y="16"/>
                                  <a:pt x="3" y="13"/>
                                  <a:pt x="4" y="11"/>
                                </a:cubicBezTo>
                                <a:cubicBezTo>
                                  <a:pt x="5" y="9"/>
                                  <a:pt x="6" y="7"/>
                                  <a:pt x="8" y="5"/>
                                </a:cubicBezTo>
                                <a:cubicBezTo>
                                  <a:pt x="10" y="4"/>
                                  <a:pt x="12" y="2"/>
                                  <a:pt x="15" y="1"/>
                                </a:cubicBezTo>
                                <a:cubicBezTo>
                                  <a:pt x="17" y="0"/>
                                  <a:pt x="21" y="0"/>
                                  <a:pt x="24" y="0"/>
                                </a:cubicBezTo>
                                <a:cubicBezTo>
                                  <a:pt x="26" y="0"/>
                                  <a:pt x="28" y="0"/>
                                  <a:pt x="29" y="0"/>
                                </a:cubicBezTo>
                                <a:cubicBezTo>
                                  <a:pt x="31" y="0"/>
                                  <a:pt x="32" y="1"/>
                                  <a:pt x="34" y="1"/>
                                </a:cubicBezTo>
                                <a:cubicBezTo>
                                  <a:pt x="35" y="2"/>
                                  <a:pt x="36" y="2"/>
                                  <a:pt x="37" y="3"/>
                                </a:cubicBezTo>
                                <a:cubicBezTo>
                                  <a:pt x="38" y="3"/>
                                  <a:pt x="39" y="3"/>
                                  <a:pt x="39" y="4"/>
                                </a:cubicBezTo>
                                <a:cubicBezTo>
                                  <a:pt x="40" y="4"/>
                                  <a:pt x="40" y="5"/>
                                  <a:pt x="40" y="5"/>
                                </a:cubicBezTo>
                                <a:cubicBezTo>
                                  <a:pt x="40" y="5"/>
                                  <a:pt x="40" y="5"/>
                                  <a:pt x="41" y="6"/>
                                </a:cubicBezTo>
                                <a:cubicBezTo>
                                  <a:pt x="41" y="6"/>
                                  <a:pt x="41" y="6"/>
                                  <a:pt x="41" y="7"/>
                                </a:cubicBezTo>
                                <a:cubicBezTo>
                                  <a:pt x="41" y="7"/>
                                  <a:pt x="41" y="8"/>
                                  <a:pt x="41" y="8"/>
                                </a:cubicBezTo>
                                <a:cubicBezTo>
                                  <a:pt x="41" y="9"/>
                                  <a:pt x="41" y="9"/>
                                  <a:pt x="41" y="10"/>
                                </a:cubicBezTo>
                                <a:cubicBezTo>
                                  <a:pt x="41" y="10"/>
                                  <a:pt x="40" y="11"/>
                                  <a:pt x="40" y="11"/>
                                </a:cubicBezTo>
                                <a:cubicBezTo>
                                  <a:pt x="40" y="11"/>
                                  <a:pt x="40" y="11"/>
                                  <a:pt x="40" y="12"/>
                                </a:cubicBezTo>
                                <a:cubicBezTo>
                                  <a:pt x="40" y="12"/>
                                  <a:pt x="39" y="12"/>
                                  <a:pt x="39" y="12"/>
                                </a:cubicBezTo>
                                <a:cubicBezTo>
                                  <a:pt x="39" y="12"/>
                                  <a:pt x="38" y="12"/>
                                  <a:pt x="37" y="11"/>
                                </a:cubicBezTo>
                                <a:cubicBezTo>
                                  <a:pt x="37" y="11"/>
                                  <a:pt x="36" y="10"/>
                                  <a:pt x="34" y="9"/>
                                </a:cubicBezTo>
                                <a:cubicBezTo>
                                  <a:pt x="33" y="9"/>
                                  <a:pt x="32" y="8"/>
                                  <a:pt x="30" y="8"/>
                                </a:cubicBezTo>
                                <a:cubicBezTo>
                                  <a:pt x="28" y="7"/>
                                  <a:pt x="26" y="7"/>
                                  <a:pt x="24" y="7"/>
                                </a:cubicBezTo>
                                <a:cubicBezTo>
                                  <a:pt x="22" y="7"/>
                                  <a:pt x="20" y="7"/>
                                  <a:pt x="18" y="8"/>
                                </a:cubicBezTo>
                                <a:cubicBezTo>
                                  <a:pt x="16" y="8"/>
                                  <a:pt x="15" y="9"/>
                                  <a:pt x="14" y="10"/>
                                </a:cubicBezTo>
                                <a:cubicBezTo>
                                  <a:pt x="13" y="11"/>
                                  <a:pt x="12" y="12"/>
                                  <a:pt x="12" y="13"/>
                                </a:cubicBezTo>
                                <a:cubicBezTo>
                                  <a:pt x="11" y="14"/>
                                  <a:pt x="11" y="16"/>
                                  <a:pt x="11" y="17"/>
                                </a:cubicBezTo>
                                <a:cubicBezTo>
                                  <a:pt x="11" y="19"/>
                                  <a:pt x="11" y="21"/>
                                  <a:pt x="12" y="23"/>
                                </a:cubicBezTo>
                                <a:cubicBezTo>
                                  <a:pt x="13" y="24"/>
                                  <a:pt x="14" y="25"/>
                                  <a:pt x="16" y="26"/>
                                </a:cubicBezTo>
                                <a:cubicBezTo>
                                  <a:pt x="17" y="27"/>
                                  <a:pt x="19" y="28"/>
                                  <a:pt x="21" y="29"/>
                                </a:cubicBezTo>
                                <a:cubicBezTo>
                                  <a:pt x="23" y="30"/>
                                  <a:pt x="25" y="31"/>
                                  <a:pt x="27" y="32"/>
                                </a:cubicBezTo>
                                <a:cubicBezTo>
                                  <a:pt x="29" y="32"/>
                                  <a:pt x="31" y="33"/>
                                  <a:pt x="33" y="34"/>
                                </a:cubicBezTo>
                                <a:cubicBezTo>
                                  <a:pt x="35" y="35"/>
                                  <a:pt x="37" y="36"/>
                                  <a:pt x="39" y="38"/>
                                </a:cubicBezTo>
                                <a:cubicBezTo>
                                  <a:pt x="40" y="39"/>
                                  <a:pt x="42" y="41"/>
                                  <a:pt x="43" y="43"/>
                                </a:cubicBezTo>
                                <a:cubicBezTo>
                                  <a:pt x="43" y="45"/>
                                  <a:pt x="44" y="47"/>
                                  <a:pt x="44" y="50"/>
                                </a:cubicBezTo>
                                <a:lnTo>
                                  <a:pt x="44" y="5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69" name="Freeform 267"/>
                        <wps:cNvSpPr>
                          <a:spLocks noEditPoints="1"/>
                        </wps:cNvSpPr>
                        <wps:spPr bwMode="auto">
                          <a:xfrm>
                            <a:off x="2498725" y="2714625"/>
                            <a:ext cx="7620" cy="63500"/>
                          </a:xfrm>
                          <a:custGeom>
                            <a:avLst/>
                            <a:gdLst>
                              <a:gd name="T0" fmla="*/ 10 w 11"/>
                              <a:gd name="T1" fmla="*/ 92 h 94"/>
                              <a:gd name="T2" fmla="*/ 10 w 11"/>
                              <a:gd name="T3" fmla="*/ 92 h 94"/>
                              <a:gd name="T4" fmla="*/ 10 w 11"/>
                              <a:gd name="T5" fmla="*/ 93 h 94"/>
                              <a:gd name="T6" fmla="*/ 9 w 11"/>
                              <a:gd name="T7" fmla="*/ 93 h 94"/>
                              <a:gd name="T8" fmla="*/ 8 w 11"/>
                              <a:gd name="T9" fmla="*/ 94 h 94"/>
                              <a:gd name="T10" fmla="*/ 6 w 11"/>
                              <a:gd name="T11" fmla="*/ 94 h 94"/>
                              <a:gd name="T12" fmla="*/ 4 w 11"/>
                              <a:gd name="T13" fmla="*/ 94 h 94"/>
                              <a:gd name="T14" fmla="*/ 2 w 11"/>
                              <a:gd name="T15" fmla="*/ 93 h 94"/>
                              <a:gd name="T16" fmla="*/ 2 w 11"/>
                              <a:gd name="T17" fmla="*/ 93 h 94"/>
                              <a:gd name="T18" fmla="*/ 1 w 11"/>
                              <a:gd name="T19" fmla="*/ 92 h 94"/>
                              <a:gd name="T20" fmla="*/ 1 w 11"/>
                              <a:gd name="T21" fmla="*/ 27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7 h 94"/>
                              <a:gd name="T38" fmla="*/ 10 w 11"/>
                              <a:gd name="T39" fmla="*/ 92 h 94"/>
                              <a:gd name="T40" fmla="*/ 11 w 11"/>
                              <a:gd name="T41" fmla="*/ 6 h 94"/>
                              <a:gd name="T42" fmla="*/ 11 w 11"/>
                              <a:gd name="T43" fmla="*/ 6 h 94"/>
                              <a:gd name="T44" fmla="*/ 10 w 11"/>
                              <a:gd name="T45" fmla="*/ 10 h 94"/>
                              <a:gd name="T46" fmla="*/ 5 w 11"/>
                              <a:gd name="T47" fmla="*/ 11 h 94"/>
                              <a:gd name="T48" fmla="*/ 1 w 11"/>
                              <a:gd name="T49" fmla="*/ 10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10" y="93"/>
                                </a:cubicBezTo>
                                <a:cubicBezTo>
                                  <a:pt x="9" y="93"/>
                                  <a:pt x="9" y="93"/>
                                  <a:pt x="9" y="93"/>
                                </a:cubicBezTo>
                                <a:cubicBezTo>
                                  <a:pt x="9" y="93"/>
                                  <a:pt x="8" y="93"/>
                                  <a:pt x="8" y="94"/>
                                </a:cubicBezTo>
                                <a:cubicBezTo>
                                  <a:pt x="7" y="94"/>
                                  <a:pt x="6" y="94"/>
                                  <a:pt x="6" y="94"/>
                                </a:cubicBezTo>
                                <a:cubicBezTo>
                                  <a:pt x="5" y="94"/>
                                  <a:pt x="4" y="94"/>
                                  <a:pt x="4" y="94"/>
                                </a:cubicBezTo>
                                <a:cubicBezTo>
                                  <a:pt x="3" y="93"/>
                                  <a:pt x="3" y="93"/>
                                  <a:pt x="2" y="93"/>
                                </a:cubicBezTo>
                                <a:cubicBezTo>
                                  <a:pt x="2" y="93"/>
                                  <a:pt x="2" y="93"/>
                                  <a:pt x="2" y="93"/>
                                </a:cubicBezTo>
                                <a:cubicBezTo>
                                  <a:pt x="1" y="92"/>
                                  <a:pt x="1" y="92"/>
                                  <a:pt x="1" y="92"/>
                                </a:cubicBezTo>
                                <a:lnTo>
                                  <a:pt x="1" y="27"/>
                                </a:lnTo>
                                <a:cubicBezTo>
                                  <a:pt x="1" y="27"/>
                                  <a:pt x="1" y="27"/>
                                  <a:pt x="2" y="27"/>
                                </a:cubicBezTo>
                                <a:cubicBezTo>
                                  <a:pt x="2" y="26"/>
                                  <a:pt x="2" y="26"/>
                                  <a:pt x="2" y="26"/>
                                </a:cubicBezTo>
                                <a:cubicBezTo>
                                  <a:pt x="3" y="26"/>
                                  <a:pt x="3" y="26"/>
                                  <a:pt x="4" y="26"/>
                                </a:cubicBezTo>
                                <a:cubicBezTo>
                                  <a:pt x="4" y="26"/>
                                  <a:pt x="5" y="26"/>
                                  <a:pt x="6" y="26"/>
                                </a:cubicBezTo>
                                <a:cubicBezTo>
                                  <a:pt x="6" y="26"/>
                                  <a:pt x="7" y="26"/>
                                  <a:pt x="8" y="26"/>
                                </a:cubicBezTo>
                                <a:cubicBezTo>
                                  <a:pt x="8" y="26"/>
                                  <a:pt x="9" y="26"/>
                                  <a:pt x="9" y="26"/>
                                </a:cubicBezTo>
                                <a:cubicBezTo>
                                  <a:pt x="9" y="26"/>
                                  <a:pt x="9" y="26"/>
                                  <a:pt x="10" y="27"/>
                                </a:cubicBezTo>
                                <a:cubicBezTo>
                                  <a:pt x="10" y="27"/>
                                  <a:pt x="10" y="27"/>
                                  <a:pt x="10" y="27"/>
                                </a:cubicBezTo>
                                <a:lnTo>
                                  <a:pt x="10" y="92"/>
                                </a:lnTo>
                                <a:close/>
                                <a:moveTo>
                                  <a:pt x="11" y="6"/>
                                </a:moveTo>
                                <a:lnTo>
                                  <a:pt x="11" y="6"/>
                                </a:lnTo>
                                <a:cubicBezTo>
                                  <a:pt x="11" y="8"/>
                                  <a:pt x="11" y="9"/>
                                  <a:pt x="10" y="10"/>
                                </a:cubicBezTo>
                                <a:cubicBezTo>
                                  <a:pt x="9" y="11"/>
                                  <a:pt x="8" y="11"/>
                                  <a:pt x="5" y="11"/>
                                </a:cubicBezTo>
                                <a:cubicBezTo>
                                  <a:pt x="3" y="11"/>
                                  <a:pt x="2" y="11"/>
                                  <a:pt x="1" y="10"/>
                                </a:cubicBezTo>
                                <a:cubicBezTo>
                                  <a:pt x="0" y="10"/>
                                  <a:pt x="0" y="8"/>
                                  <a:pt x="0" y="6"/>
                                </a:cubicBezTo>
                                <a:cubicBezTo>
                                  <a:pt x="0" y="3"/>
                                  <a:pt x="0" y="2"/>
                                  <a:pt x="1" y="1"/>
                                </a:cubicBezTo>
                                <a:cubicBezTo>
                                  <a:pt x="2" y="0"/>
                                  <a:pt x="3" y="0"/>
                                  <a:pt x="6" y="0"/>
                                </a:cubicBezTo>
                                <a:cubicBezTo>
                                  <a:pt x="8" y="0"/>
                                  <a:pt x="9" y="0"/>
                                  <a:pt x="10" y="1"/>
                                </a:cubicBezTo>
                                <a:cubicBezTo>
                                  <a:pt x="11" y="2"/>
                                  <a:pt x="11" y="3"/>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0" name="Freeform 268"/>
                        <wps:cNvSpPr>
                          <a:spLocks/>
                        </wps:cNvSpPr>
                        <wps:spPr bwMode="auto">
                          <a:xfrm>
                            <a:off x="2519045" y="2731770"/>
                            <a:ext cx="33655" cy="46990"/>
                          </a:xfrm>
                          <a:custGeom>
                            <a:avLst/>
                            <a:gdLst>
                              <a:gd name="T0" fmla="*/ 50 w 50"/>
                              <a:gd name="T1" fmla="*/ 57 h 70"/>
                              <a:gd name="T2" fmla="*/ 50 w 50"/>
                              <a:gd name="T3" fmla="*/ 57 h 70"/>
                              <a:gd name="T4" fmla="*/ 50 w 50"/>
                              <a:gd name="T5" fmla="*/ 59 h 70"/>
                              <a:gd name="T6" fmla="*/ 50 w 50"/>
                              <a:gd name="T7" fmla="*/ 60 h 70"/>
                              <a:gd name="T8" fmla="*/ 50 w 50"/>
                              <a:gd name="T9" fmla="*/ 61 h 70"/>
                              <a:gd name="T10" fmla="*/ 48 w 50"/>
                              <a:gd name="T11" fmla="*/ 62 h 70"/>
                              <a:gd name="T12" fmla="*/ 45 w 50"/>
                              <a:gd name="T13" fmla="*/ 65 h 70"/>
                              <a:gd name="T14" fmla="*/ 40 w 50"/>
                              <a:gd name="T15" fmla="*/ 67 h 70"/>
                              <a:gd name="T16" fmla="*/ 35 w 50"/>
                              <a:gd name="T17" fmla="*/ 69 h 70"/>
                              <a:gd name="T18" fmla="*/ 28 w 50"/>
                              <a:gd name="T19" fmla="*/ 70 h 70"/>
                              <a:gd name="T20" fmla="*/ 16 w 50"/>
                              <a:gd name="T21" fmla="*/ 67 h 70"/>
                              <a:gd name="T22" fmla="*/ 8 w 50"/>
                              <a:gd name="T23" fmla="*/ 61 h 70"/>
                              <a:gd name="T24" fmla="*/ 2 w 50"/>
                              <a:gd name="T25" fmla="*/ 50 h 70"/>
                              <a:gd name="T26" fmla="*/ 0 w 50"/>
                              <a:gd name="T27" fmla="*/ 35 h 70"/>
                              <a:gd name="T28" fmla="*/ 3 w 50"/>
                              <a:gd name="T29" fmla="*/ 19 h 70"/>
                              <a:gd name="T30" fmla="*/ 9 w 50"/>
                              <a:gd name="T31" fmla="*/ 8 h 70"/>
                              <a:gd name="T32" fmla="*/ 18 w 50"/>
                              <a:gd name="T33" fmla="*/ 2 h 70"/>
                              <a:gd name="T34" fmla="*/ 29 w 50"/>
                              <a:gd name="T35" fmla="*/ 0 h 70"/>
                              <a:gd name="T36" fmla="*/ 35 w 50"/>
                              <a:gd name="T37" fmla="*/ 0 h 70"/>
                              <a:gd name="T38" fmla="*/ 41 w 50"/>
                              <a:gd name="T39" fmla="*/ 2 h 70"/>
                              <a:gd name="T40" fmla="*/ 45 w 50"/>
                              <a:gd name="T41" fmla="*/ 4 h 70"/>
                              <a:gd name="T42" fmla="*/ 48 w 50"/>
                              <a:gd name="T43" fmla="*/ 6 h 70"/>
                              <a:gd name="T44" fmla="*/ 49 w 50"/>
                              <a:gd name="T45" fmla="*/ 8 h 70"/>
                              <a:gd name="T46" fmla="*/ 50 w 50"/>
                              <a:gd name="T47" fmla="*/ 9 h 70"/>
                              <a:gd name="T48" fmla="*/ 50 w 50"/>
                              <a:gd name="T49" fmla="*/ 10 h 70"/>
                              <a:gd name="T50" fmla="*/ 50 w 50"/>
                              <a:gd name="T51" fmla="*/ 12 h 70"/>
                              <a:gd name="T52" fmla="*/ 49 w 50"/>
                              <a:gd name="T53" fmla="*/ 15 h 70"/>
                              <a:gd name="T54" fmla="*/ 48 w 50"/>
                              <a:gd name="T55" fmla="*/ 15 h 70"/>
                              <a:gd name="T56" fmla="*/ 46 w 50"/>
                              <a:gd name="T57" fmla="*/ 14 h 70"/>
                              <a:gd name="T58" fmla="*/ 42 w 50"/>
                              <a:gd name="T59" fmla="*/ 11 h 70"/>
                              <a:gd name="T60" fmla="*/ 36 w 50"/>
                              <a:gd name="T61" fmla="*/ 8 h 70"/>
                              <a:gd name="T62" fmla="*/ 29 w 50"/>
                              <a:gd name="T63" fmla="*/ 7 h 70"/>
                              <a:gd name="T64" fmla="*/ 14 w 50"/>
                              <a:gd name="T65" fmla="*/ 14 h 70"/>
                              <a:gd name="T66" fmla="*/ 9 w 50"/>
                              <a:gd name="T67" fmla="*/ 35 h 70"/>
                              <a:gd name="T68" fmla="*/ 11 w 50"/>
                              <a:gd name="T69" fmla="*/ 47 h 70"/>
                              <a:gd name="T70" fmla="*/ 15 w 50"/>
                              <a:gd name="T71" fmla="*/ 55 h 70"/>
                              <a:gd name="T72" fmla="*/ 21 w 50"/>
                              <a:gd name="T73" fmla="*/ 60 h 70"/>
                              <a:gd name="T74" fmla="*/ 29 w 50"/>
                              <a:gd name="T75" fmla="*/ 62 h 70"/>
                              <a:gd name="T76" fmla="*/ 36 w 50"/>
                              <a:gd name="T77" fmla="*/ 61 h 70"/>
                              <a:gd name="T78" fmla="*/ 42 w 50"/>
                              <a:gd name="T79" fmla="*/ 58 h 70"/>
                              <a:gd name="T80" fmla="*/ 46 w 50"/>
                              <a:gd name="T81" fmla="*/ 55 h 70"/>
                              <a:gd name="T82" fmla="*/ 49 w 50"/>
                              <a:gd name="T83" fmla="*/ 53 h 70"/>
                              <a:gd name="T84" fmla="*/ 49 w 50"/>
                              <a:gd name="T85" fmla="*/ 54 h 70"/>
                              <a:gd name="T86" fmla="*/ 50 w 50"/>
                              <a:gd name="T87" fmla="*/ 54 h 70"/>
                              <a:gd name="T88" fmla="*/ 50 w 50"/>
                              <a:gd name="T89" fmla="*/ 56 h 70"/>
                              <a:gd name="T90" fmla="*/ 50 w 50"/>
                              <a:gd name="T91" fmla="*/ 57 h 70"/>
                              <a:gd name="T92" fmla="*/ 50 w 50"/>
                              <a:gd name="T93" fmla="*/ 57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70">
                                <a:moveTo>
                                  <a:pt x="50" y="57"/>
                                </a:moveTo>
                                <a:lnTo>
                                  <a:pt x="50" y="57"/>
                                </a:lnTo>
                                <a:cubicBezTo>
                                  <a:pt x="50" y="58"/>
                                  <a:pt x="50" y="58"/>
                                  <a:pt x="50" y="59"/>
                                </a:cubicBezTo>
                                <a:cubicBezTo>
                                  <a:pt x="50" y="59"/>
                                  <a:pt x="50" y="60"/>
                                  <a:pt x="50" y="60"/>
                                </a:cubicBezTo>
                                <a:cubicBezTo>
                                  <a:pt x="50" y="60"/>
                                  <a:pt x="50" y="61"/>
                                  <a:pt x="50" y="61"/>
                                </a:cubicBezTo>
                                <a:cubicBezTo>
                                  <a:pt x="49" y="61"/>
                                  <a:pt x="49" y="62"/>
                                  <a:pt x="48" y="62"/>
                                </a:cubicBezTo>
                                <a:cubicBezTo>
                                  <a:pt x="48" y="63"/>
                                  <a:pt x="47" y="64"/>
                                  <a:pt x="45" y="65"/>
                                </a:cubicBezTo>
                                <a:cubicBezTo>
                                  <a:pt x="44" y="66"/>
                                  <a:pt x="42" y="66"/>
                                  <a:pt x="40" y="67"/>
                                </a:cubicBezTo>
                                <a:cubicBezTo>
                                  <a:pt x="39" y="68"/>
                                  <a:pt x="37" y="68"/>
                                  <a:pt x="35" y="69"/>
                                </a:cubicBezTo>
                                <a:cubicBezTo>
                                  <a:pt x="33" y="69"/>
                                  <a:pt x="30" y="70"/>
                                  <a:pt x="28" y="70"/>
                                </a:cubicBezTo>
                                <a:cubicBezTo>
                                  <a:pt x="24" y="70"/>
                                  <a:pt x="20" y="69"/>
                                  <a:pt x="16" y="67"/>
                                </a:cubicBezTo>
                                <a:cubicBezTo>
                                  <a:pt x="13" y="66"/>
                                  <a:pt x="10" y="64"/>
                                  <a:pt x="8" y="61"/>
                                </a:cubicBezTo>
                                <a:cubicBezTo>
                                  <a:pt x="5" y="58"/>
                                  <a:pt x="3" y="54"/>
                                  <a:pt x="2" y="50"/>
                                </a:cubicBezTo>
                                <a:cubicBezTo>
                                  <a:pt x="1" y="46"/>
                                  <a:pt x="0" y="41"/>
                                  <a:pt x="0" y="35"/>
                                </a:cubicBezTo>
                                <a:cubicBezTo>
                                  <a:pt x="0" y="29"/>
                                  <a:pt x="1" y="24"/>
                                  <a:pt x="3" y="19"/>
                                </a:cubicBezTo>
                                <a:cubicBezTo>
                                  <a:pt x="4" y="15"/>
                                  <a:pt x="6" y="11"/>
                                  <a:pt x="9" y="8"/>
                                </a:cubicBezTo>
                                <a:cubicBezTo>
                                  <a:pt x="11" y="5"/>
                                  <a:pt x="15" y="3"/>
                                  <a:pt x="18" y="2"/>
                                </a:cubicBezTo>
                                <a:cubicBezTo>
                                  <a:pt x="22" y="0"/>
                                  <a:pt x="25" y="0"/>
                                  <a:pt x="29" y="0"/>
                                </a:cubicBezTo>
                                <a:cubicBezTo>
                                  <a:pt x="31" y="0"/>
                                  <a:pt x="33" y="0"/>
                                  <a:pt x="35" y="0"/>
                                </a:cubicBezTo>
                                <a:cubicBezTo>
                                  <a:pt x="37" y="1"/>
                                  <a:pt x="39" y="1"/>
                                  <a:pt x="41" y="2"/>
                                </a:cubicBezTo>
                                <a:cubicBezTo>
                                  <a:pt x="42" y="3"/>
                                  <a:pt x="44" y="3"/>
                                  <a:pt x="45" y="4"/>
                                </a:cubicBezTo>
                                <a:cubicBezTo>
                                  <a:pt x="46" y="5"/>
                                  <a:pt x="47" y="6"/>
                                  <a:pt x="48" y="6"/>
                                </a:cubicBezTo>
                                <a:cubicBezTo>
                                  <a:pt x="49" y="7"/>
                                  <a:pt x="49" y="7"/>
                                  <a:pt x="49" y="8"/>
                                </a:cubicBezTo>
                                <a:cubicBezTo>
                                  <a:pt x="49" y="8"/>
                                  <a:pt x="50" y="8"/>
                                  <a:pt x="50" y="9"/>
                                </a:cubicBezTo>
                                <a:cubicBezTo>
                                  <a:pt x="50" y="9"/>
                                  <a:pt x="50" y="10"/>
                                  <a:pt x="50" y="10"/>
                                </a:cubicBezTo>
                                <a:cubicBezTo>
                                  <a:pt x="50" y="10"/>
                                  <a:pt x="50" y="11"/>
                                  <a:pt x="50" y="12"/>
                                </a:cubicBezTo>
                                <a:cubicBezTo>
                                  <a:pt x="50" y="13"/>
                                  <a:pt x="50" y="14"/>
                                  <a:pt x="49" y="15"/>
                                </a:cubicBezTo>
                                <a:cubicBezTo>
                                  <a:pt x="49" y="15"/>
                                  <a:pt x="49" y="15"/>
                                  <a:pt x="48" y="15"/>
                                </a:cubicBezTo>
                                <a:cubicBezTo>
                                  <a:pt x="47" y="15"/>
                                  <a:pt x="47" y="15"/>
                                  <a:pt x="46" y="14"/>
                                </a:cubicBezTo>
                                <a:cubicBezTo>
                                  <a:pt x="45" y="13"/>
                                  <a:pt x="43" y="12"/>
                                  <a:pt x="42" y="11"/>
                                </a:cubicBezTo>
                                <a:cubicBezTo>
                                  <a:pt x="40" y="10"/>
                                  <a:pt x="39" y="9"/>
                                  <a:pt x="36" y="8"/>
                                </a:cubicBezTo>
                                <a:cubicBezTo>
                                  <a:pt x="34" y="8"/>
                                  <a:pt x="32" y="7"/>
                                  <a:pt x="29" y="7"/>
                                </a:cubicBezTo>
                                <a:cubicBezTo>
                                  <a:pt x="22" y="7"/>
                                  <a:pt x="18" y="10"/>
                                  <a:pt x="14" y="14"/>
                                </a:cubicBezTo>
                                <a:cubicBezTo>
                                  <a:pt x="11" y="19"/>
                                  <a:pt x="9" y="26"/>
                                  <a:pt x="9" y="35"/>
                                </a:cubicBezTo>
                                <a:cubicBezTo>
                                  <a:pt x="9" y="39"/>
                                  <a:pt x="10" y="43"/>
                                  <a:pt x="11" y="47"/>
                                </a:cubicBezTo>
                                <a:cubicBezTo>
                                  <a:pt x="12" y="50"/>
                                  <a:pt x="13" y="53"/>
                                  <a:pt x="15" y="55"/>
                                </a:cubicBezTo>
                                <a:cubicBezTo>
                                  <a:pt x="16" y="57"/>
                                  <a:pt x="18" y="59"/>
                                  <a:pt x="21" y="60"/>
                                </a:cubicBezTo>
                                <a:cubicBezTo>
                                  <a:pt x="23" y="61"/>
                                  <a:pt x="26" y="62"/>
                                  <a:pt x="29" y="62"/>
                                </a:cubicBezTo>
                                <a:cubicBezTo>
                                  <a:pt x="32" y="62"/>
                                  <a:pt x="34" y="62"/>
                                  <a:pt x="36" y="61"/>
                                </a:cubicBezTo>
                                <a:cubicBezTo>
                                  <a:pt x="39" y="60"/>
                                  <a:pt x="41" y="59"/>
                                  <a:pt x="42" y="58"/>
                                </a:cubicBezTo>
                                <a:cubicBezTo>
                                  <a:pt x="44" y="57"/>
                                  <a:pt x="45" y="56"/>
                                  <a:pt x="46" y="55"/>
                                </a:cubicBezTo>
                                <a:cubicBezTo>
                                  <a:pt x="47" y="54"/>
                                  <a:pt x="48" y="53"/>
                                  <a:pt x="49" y="53"/>
                                </a:cubicBezTo>
                                <a:cubicBezTo>
                                  <a:pt x="49" y="53"/>
                                  <a:pt x="49" y="53"/>
                                  <a:pt x="49" y="54"/>
                                </a:cubicBezTo>
                                <a:cubicBezTo>
                                  <a:pt x="50" y="54"/>
                                  <a:pt x="50" y="54"/>
                                  <a:pt x="50" y="54"/>
                                </a:cubicBezTo>
                                <a:cubicBezTo>
                                  <a:pt x="50" y="55"/>
                                  <a:pt x="50" y="55"/>
                                  <a:pt x="50" y="56"/>
                                </a:cubicBezTo>
                                <a:cubicBezTo>
                                  <a:pt x="50" y="56"/>
                                  <a:pt x="50" y="57"/>
                                  <a:pt x="50" y="57"/>
                                </a:cubicBezTo>
                                <a:lnTo>
                                  <a:pt x="50" y="5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1" name="Freeform 269"/>
                        <wps:cNvSpPr>
                          <a:spLocks noEditPoints="1"/>
                        </wps:cNvSpPr>
                        <wps:spPr bwMode="auto">
                          <a:xfrm>
                            <a:off x="2563495" y="2731770"/>
                            <a:ext cx="33655" cy="46990"/>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2 w 50"/>
                              <a:gd name="T13" fmla="*/ 68 h 70"/>
                              <a:gd name="T14" fmla="*/ 42 w 50"/>
                              <a:gd name="T15" fmla="*/ 67 h 70"/>
                              <a:gd name="T16" fmla="*/ 42 w 50"/>
                              <a:gd name="T17" fmla="*/ 60 h 70"/>
                              <a:gd name="T18" fmla="*/ 32 w 50"/>
                              <a:gd name="T19" fmla="*/ 67 h 70"/>
                              <a:gd name="T20" fmla="*/ 22 w 50"/>
                              <a:gd name="T21" fmla="*/ 70 h 70"/>
                              <a:gd name="T22" fmla="*/ 12 w 50"/>
                              <a:gd name="T23" fmla="*/ 68 h 70"/>
                              <a:gd name="T24" fmla="*/ 6 w 50"/>
                              <a:gd name="T25" fmla="*/ 64 h 70"/>
                              <a:gd name="T26" fmla="*/ 1 w 50"/>
                              <a:gd name="T27" fmla="*/ 58 h 70"/>
                              <a:gd name="T28" fmla="*/ 0 w 50"/>
                              <a:gd name="T29" fmla="*/ 51 h 70"/>
                              <a:gd name="T30" fmla="*/ 2 w 50"/>
                              <a:gd name="T31" fmla="*/ 41 h 70"/>
                              <a:gd name="T32" fmla="*/ 8 w 50"/>
                              <a:gd name="T33" fmla="*/ 35 h 70"/>
                              <a:gd name="T34" fmla="*/ 18 w 50"/>
                              <a:gd name="T35" fmla="*/ 31 h 70"/>
                              <a:gd name="T36" fmla="*/ 31 w 50"/>
                              <a:gd name="T37" fmla="*/ 29 h 70"/>
                              <a:gd name="T38" fmla="*/ 41 w 50"/>
                              <a:gd name="T39" fmla="*/ 29 h 70"/>
                              <a:gd name="T40" fmla="*/ 41 w 50"/>
                              <a:gd name="T41" fmla="*/ 24 h 70"/>
                              <a:gd name="T42" fmla="*/ 40 w 50"/>
                              <a:gd name="T43" fmla="*/ 17 h 70"/>
                              <a:gd name="T44" fmla="*/ 37 w 50"/>
                              <a:gd name="T45" fmla="*/ 11 h 70"/>
                              <a:gd name="T46" fmla="*/ 32 w 50"/>
                              <a:gd name="T47" fmla="*/ 8 h 70"/>
                              <a:gd name="T48" fmla="*/ 25 w 50"/>
                              <a:gd name="T49" fmla="*/ 7 h 70"/>
                              <a:gd name="T50" fmla="*/ 17 w 50"/>
                              <a:gd name="T51" fmla="*/ 8 h 70"/>
                              <a:gd name="T52" fmla="*/ 11 w 50"/>
                              <a:gd name="T53" fmla="*/ 10 h 70"/>
                              <a:gd name="T54" fmla="*/ 7 w 50"/>
                              <a:gd name="T55" fmla="*/ 13 h 70"/>
                              <a:gd name="T56" fmla="*/ 5 w 50"/>
                              <a:gd name="T57" fmla="*/ 14 h 70"/>
                              <a:gd name="T58" fmla="*/ 4 w 50"/>
                              <a:gd name="T59" fmla="*/ 14 h 70"/>
                              <a:gd name="T60" fmla="*/ 3 w 50"/>
                              <a:gd name="T61" fmla="*/ 13 h 70"/>
                              <a:gd name="T62" fmla="*/ 3 w 50"/>
                              <a:gd name="T63" fmla="*/ 12 h 70"/>
                              <a:gd name="T64" fmla="*/ 3 w 50"/>
                              <a:gd name="T65" fmla="*/ 11 h 70"/>
                              <a:gd name="T66" fmla="*/ 3 w 50"/>
                              <a:gd name="T67" fmla="*/ 8 h 70"/>
                              <a:gd name="T68" fmla="*/ 4 w 50"/>
                              <a:gd name="T69" fmla="*/ 6 h 70"/>
                              <a:gd name="T70" fmla="*/ 7 w 50"/>
                              <a:gd name="T71" fmla="*/ 4 h 70"/>
                              <a:gd name="T72" fmla="*/ 13 w 50"/>
                              <a:gd name="T73" fmla="*/ 2 h 70"/>
                              <a:gd name="T74" fmla="*/ 19 w 50"/>
                              <a:gd name="T75" fmla="*/ 0 h 70"/>
                              <a:gd name="T76" fmla="*/ 26 w 50"/>
                              <a:gd name="T77" fmla="*/ 0 h 70"/>
                              <a:gd name="T78" fmla="*/ 37 w 50"/>
                              <a:gd name="T79" fmla="*/ 1 h 70"/>
                              <a:gd name="T80" fmla="*/ 44 w 50"/>
                              <a:gd name="T81" fmla="*/ 6 h 70"/>
                              <a:gd name="T82" fmla="*/ 48 w 50"/>
                              <a:gd name="T83" fmla="*/ 13 h 70"/>
                              <a:gd name="T84" fmla="*/ 50 w 50"/>
                              <a:gd name="T85" fmla="*/ 23 h 70"/>
                              <a:gd name="T86" fmla="*/ 50 w 50"/>
                              <a:gd name="T87" fmla="*/ 67 h 70"/>
                              <a:gd name="T88" fmla="*/ 41 w 50"/>
                              <a:gd name="T89" fmla="*/ 36 h 70"/>
                              <a:gd name="T90" fmla="*/ 41 w 50"/>
                              <a:gd name="T91" fmla="*/ 36 h 70"/>
                              <a:gd name="T92" fmla="*/ 29 w 50"/>
                              <a:gd name="T93" fmla="*/ 36 h 70"/>
                              <a:gd name="T94" fmla="*/ 20 w 50"/>
                              <a:gd name="T95" fmla="*/ 37 h 70"/>
                              <a:gd name="T96" fmla="*/ 14 w 50"/>
                              <a:gd name="T97" fmla="*/ 40 h 70"/>
                              <a:gd name="T98" fmla="*/ 10 w 50"/>
                              <a:gd name="T99" fmla="*/ 44 h 70"/>
                              <a:gd name="T100" fmla="*/ 9 w 50"/>
                              <a:gd name="T101" fmla="*/ 50 h 70"/>
                              <a:gd name="T102" fmla="*/ 12 w 50"/>
                              <a:gd name="T103" fmla="*/ 59 h 70"/>
                              <a:gd name="T104" fmla="*/ 22 w 50"/>
                              <a:gd name="T105" fmla="*/ 62 h 70"/>
                              <a:gd name="T106" fmla="*/ 32 w 50"/>
                              <a:gd name="T107" fmla="*/ 60 h 70"/>
                              <a:gd name="T108" fmla="*/ 41 w 50"/>
                              <a:gd name="T109" fmla="*/ 52 h 70"/>
                              <a:gd name="T110" fmla="*/ 41 w 50"/>
                              <a:gd name="T111" fmla="*/ 36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7"/>
                                  <a:pt x="49" y="68"/>
                                  <a:pt x="49" y="68"/>
                                </a:cubicBezTo>
                                <a:cubicBezTo>
                                  <a:pt x="49" y="68"/>
                                  <a:pt x="48" y="68"/>
                                  <a:pt x="48" y="69"/>
                                </a:cubicBezTo>
                                <a:cubicBezTo>
                                  <a:pt x="47" y="69"/>
                                  <a:pt x="47" y="69"/>
                                  <a:pt x="46" y="69"/>
                                </a:cubicBezTo>
                                <a:cubicBezTo>
                                  <a:pt x="45" y="69"/>
                                  <a:pt x="44" y="69"/>
                                  <a:pt x="44" y="69"/>
                                </a:cubicBezTo>
                                <a:cubicBezTo>
                                  <a:pt x="43" y="68"/>
                                  <a:pt x="43" y="68"/>
                                  <a:pt x="42" y="68"/>
                                </a:cubicBezTo>
                                <a:cubicBezTo>
                                  <a:pt x="42" y="68"/>
                                  <a:pt x="42" y="67"/>
                                  <a:pt x="42" y="67"/>
                                </a:cubicBezTo>
                                <a:lnTo>
                                  <a:pt x="42" y="60"/>
                                </a:lnTo>
                                <a:cubicBezTo>
                                  <a:pt x="39" y="63"/>
                                  <a:pt x="36" y="65"/>
                                  <a:pt x="32" y="67"/>
                                </a:cubicBezTo>
                                <a:cubicBezTo>
                                  <a:pt x="29" y="69"/>
                                  <a:pt x="25" y="70"/>
                                  <a:pt x="22" y="70"/>
                                </a:cubicBezTo>
                                <a:cubicBezTo>
                                  <a:pt x="18" y="70"/>
                                  <a:pt x="15" y="69"/>
                                  <a:pt x="12" y="68"/>
                                </a:cubicBezTo>
                                <a:cubicBezTo>
                                  <a:pt x="10" y="67"/>
                                  <a:pt x="8" y="66"/>
                                  <a:pt x="6" y="64"/>
                                </a:cubicBezTo>
                                <a:cubicBezTo>
                                  <a:pt x="4" y="63"/>
                                  <a:pt x="2" y="61"/>
                                  <a:pt x="1" y="58"/>
                                </a:cubicBezTo>
                                <a:cubicBezTo>
                                  <a:pt x="0" y="56"/>
                                  <a:pt x="0" y="54"/>
                                  <a:pt x="0" y="51"/>
                                </a:cubicBezTo>
                                <a:cubicBezTo>
                                  <a:pt x="0" y="47"/>
                                  <a:pt x="1" y="44"/>
                                  <a:pt x="2" y="41"/>
                                </a:cubicBezTo>
                                <a:cubicBezTo>
                                  <a:pt x="4" y="39"/>
                                  <a:pt x="6" y="36"/>
                                  <a:pt x="8" y="35"/>
                                </a:cubicBezTo>
                                <a:cubicBezTo>
                                  <a:pt x="11" y="33"/>
                                  <a:pt x="14" y="32"/>
                                  <a:pt x="18" y="31"/>
                                </a:cubicBezTo>
                                <a:cubicBezTo>
                                  <a:pt x="22" y="30"/>
                                  <a:pt x="26" y="29"/>
                                  <a:pt x="31" y="29"/>
                                </a:cubicBezTo>
                                <a:lnTo>
                                  <a:pt x="41" y="29"/>
                                </a:lnTo>
                                <a:lnTo>
                                  <a:pt x="41" y="24"/>
                                </a:lnTo>
                                <a:cubicBezTo>
                                  <a:pt x="41" y="21"/>
                                  <a:pt x="41" y="19"/>
                                  <a:pt x="40" y="17"/>
                                </a:cubicBezTo>
                                <a:cubicBezTo>
                                  <a:pt x="40" y="14"/>
                                  <a:pt x="39" y="13"/>
                                  <a:pt x="37" y="11"/>
                                </a:cubicBezTo>
                                <a:cubicBezTo>
                                  <a:pt x="36" y="10"/>
                                  <a:pt x="35" y="9"/>
                                  <a:pt x="32" y="8"/>
                                </a:cubicBezTo>
                                <a:cubicBezTo>
                                  <a:pt x="30" y="7"/>
                                  <a:pt x="28" y="7"/>
                                  <a:pt x="25" y="7"/>
                                </a:cubicBezTo>
                                <a:cubicBezTo>
                                  <a:pt x="22" y="7"/>
                                  <a:pt x="20" y="7"/>
                                  <a:pt x="17" y="8"/>
                                </a:cubicBezTo>
                                <a:cubicBezTo>
                                  <a:pt x="15" y="9"/>
                                  <a:pt x="13" y="10"/>
                                  <a:pt x="11" y="10"/>
                                </a:cubicBezTo>
                                <a:cubicBezTo>
                                  <a:pt x="10" y="11"/>
                                  <a:pt x="8" y="12"/>
                                  <a:pt x="7" y="13"/>
                                </a:cubicBezTo>
                                <a:cubicBezTo>
                                  <a:pt x="6" y="13"/>
                                  <a:pt x="5" y="14"/>
                                  <a:pt x="5" y="14"/>
                                </a:cubicBezTo>
                                <a:cubicBezTo>
                                  <a:pt x="4" y="14"/>
                                  <a:pt x="4" y="14"/>
                                  <a:pt x="4" y="14"/>
                                </a:cubicBezTo>
                                <a:cubicBezTo>
                                  <a:pt x="4" y="13"/>
                                  <a:pt x="3" y="13"/>
                                  <a:pt x="3" y="13"/>
                                </a:cubicBezTo>
                                <a:cubicBezTo>
                                  <a:pt x="3" y="13"/>
                                  <a:pt x="3" y="12"/>
                                  <a:pt x="3" y="12"/>
                                </a:cubicBezTo>
                                <a:cubicBezTo>
                                  <a:pt x="3" y="12"/>
                                  <a:pt x="3" y="11"/>
                                  <a:pt x="3" y="11"/>
                                </a:cubicBezTo>
                                <a:cubicBezTo>
                                  <a:pt x="3" y="10"/>
                                  <a:pt x="3" y="9"/>
                                  <a:pt x="3" y="8"/>
                                </a:cubicBezTo>
                                <a:cubicBezTo>
                                  <a:pt x="3" y="8"/>
                                  <a:pt x="4" y="7"/>
                                  <a:pt x="4" y="6"/>
                                </a:cubicBezTo>
                                <a:cubicBezTo>
                                  <a:pt x="5" y="6"/>
                                  <a:pt x="6" y="5"/>
                                  <a:pt x="7" y="4"/>
                                </a:cubicBezTo>
                                <a:cubicBezTo>
                                  <a:pt x="9" y="3"/>
                                  <a:pt x="11" y="3"/>
                                  <a:pt x="13" y="2"/>
                                </a:cubicBezTo>
                                <a:cubicBezTo>
                                  <a:pt x="15" y="1"/>
                                  <a:pt x="17" y="1"/>
                                  <a:pt x="19" y="0"/>
                                </a:cubicBezTo>
                                <a:cubicBezTo>
                                  <a:pt x="21" y="0"/>
                                  <a:pt x="24" y="0"/>
                                  <a:pt x="26" y="0"/>
                                </a:cubicBezTo>
                                <a:cubicBezTo>
                                  <a:pt x="30" y="0"/>
                                  <a:pt x="34" y="0"/>
                                  <a:pt x="37" y="1"/>
                                </a:cubicBezTo>
                                <a:cubicBezTo>
                                  <a:pt x="40" y="2"/>
                                  <a:pt x="42" y="4"/>
                                  <a:pt x="44" y="6"/>
                                </a:cubicBezTo>
                                <a:cubicBezTo>
                                  <a:pt x="46" y="8"/>
                                  <a:pt x="48" y="10"/>
                                  <a:pt x="48" y="13"/>
                                </a:cubicBezTo>
                                <a:cubicBezTo>
                                  <a:pt x="49" y="16"/>
                                  <a:pt x="50" y="20"/>
                                  <a:pt x="50" y="23"/>
                                </a:cubicBezTo>
                                <a:lnTo>
                                  <a:pt x="50" y="67"/>
                                </a:lnTo>
                                <a:close/>
                                <a:moveTo>
                                  <a:pt x="41" y="36"/>
                                </a:moveTo>
                                <a:lnTo>
                                  <a:pt x="41" y="36"/>
                                </a:lnTo>
                                <a:lnTo>
                                  <a:pt x="29" y="36"/>
                                </a:lnTo>
                                <a:cubicBezTo>
                                  <a:pt x="26" y="36"/>
                                  <a:pt x="23" y="37"/>
                                  <a:pt x="20" y="37"/>
                                </a:cubicBezTo>
                                <a:cubicBezTo>
                                  <a:pt x="18" y="38"/>
                                  <a:pt x="16" y="39"/>
                                  <a:pt x="14" y="40"/>
                                </a:cubicBezTo>
                                <a:cubicBezTo>
                                  <a:pt x="12" y="41"/>
                                  <a:pt x="11" y="43"/>
                                  <a:pt x="10" y="44"/>
                                </a:cubicBezTo>
                                <a:cubicBezTo>
                                  <a:pt x="9" y="46"/>
                                  <a:pt x="9" y="48"/>
                                  <a:pt x="9" y="50"/>
                                </a:cubicBezTo>
                                <a:cubicBezTo>
                                  <a:pt x="9" y="54"/>
                                  <a:pt x="10" y="57"/>
                                  <a:pt x="12" y="59"/>
                                </a:cubicBezTo>
                                <a:cubicBezTo>
                                  <a:pt x="15" y="61"/>
                                  <a:pt x="18" y="62"/>
                                  <a:pt x="22" y="62"/>
                                </a:cubicBezTo>
                                <a:cubicBezTo>
                                  <a:pt x="26" y="62"/>
                                  <a:pt x="29" y="61"/>
                                  <a:pt x="32" y="60"/>
                                </a:cubicBezTo>
                                <a:cubicBezTo>
                                  <a:pt x="35" y="58"/>
                                  <a:pt x="38" y="55"/>
                                  <a:pt x="41" y="52"/>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2" name="Freeform 270"/>
                        <wps:cNvSpPr>
                          <a:spLocks/>
                        </wps:cNvSpPr>
                        <wps:spPr bwMode="auto">
                          <a:xfrm>
                            <a:off x="2614930" y="2710815"/>
                            <a:ext cx="5715" cy="67310"/>
                          </a:xfrm>
                          <a:custGeom>
                            <a:avLst/>
                            <a:gdLst>
                              <a:gd name="T0" fmla="*/ 8 w 8"/>
                              <a:gd name="T1" fmla="*/ 98 h 100"/>
                              <a:gd name="T2" fmla="*/ 8 w 8"/>
                              <a:gd name="T3" fmla="*/ 98 h 100"/>
                              <a:gd name="T4" fmla="*/ 8 w 8"/>
                              <a:gd name="T5" fmla="*/ 99 h 100"/>
                              <a:gd name="T6" fmla="*/ 7 w 8"/>
                              <a:gd name="T7" fmla="*/ 99 h 100"/>
                              <a:gd name="T8" fmla="*/ 6 w 8"/>
                              <a:gd name="T9" fmla="*/ 100 h 100"/>
                              <a:gd name="T10" fmla="*/ 4 w 8"/>
                              <a:gd name="T11" fmla="*/ 100 h 100"/>
                              <a:gd name="T12" fmla="*/ 2 w 8"/>
                              <a:gd name="T13" fmla="*/ 100 h 100"/>
                              <a:gd name="T14" fmla="*/ 0 w 8"/>
                              <a:gd name="T15" fmla="*/ 99 h 100"/>
                              <a:gd name="T16" fmla="*/ 0 w 8"/>
                              <a:gd name="T17" fmla="*/ 99 h 100"/>
                              <a:gd name="T18" fmla="*/ 0 w 8"/>
                              <a:gd name="T19" fmla="*/ 98 h 100"/>
                              <a:gd name="T20" fmla="*/ 0 w 8"/>
                              <a:gd name="T21" fmla="*/ 2 h 100"/>
                              <a:gd name="T22" fmla="*/ 0 w 8"/>
                              <a:gd name="T23" fmla="*/ 1 h 100"/>
                              <a:gd name="T24" fmla="*/ 0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9"/>
                                </a:cubicBezTo>
                                <a:cubicBezTo>
                                  <a:pt x="8" y="99"/>
                                  <a:pt x="7" y="99"/>
                                  <a:pt x="7" y="99"/>
                                </a:cubicBezTo>
                                <a:cubicBezTo>
                                  <a:pt x="7" y="99"/>
                                  <a:pt x="6" y="99"/>
                                  <a:pt x="6" y="100"/>
                                </a:cubicBezTo>
                                <a:cubicBezTo>
                                  <a:pt x="5" y="100"/>
                                  <a:pt x="5" y="100"/>
                                  <a:pt x="4" y="100"/>
                                </a:cubicBezTo>
                                <a:cubicBezTo>
                                  <a:pt x="3" y="100"/>
                                  <a:pt x="2" y="100"/>
                                  <a:pt x="2" y="100"/>
                                </a:cubicBezTo>
                                <a:cubicBezTo>
                                  <a:pt x="1" y="99"/>
                                  <a:pt x="1" y="99"/>
                                  <a:pt x="0" y="99"/>
                                </a:cubicBezTo>
                                <a:cubicBezTo>
                                  <a:pt x="0" y="99"/>
                                  <a:pt x="0" y="99"/>
                                  <a:pt x="0" y="99"/>
                                </a:cubicBezTo>
                                <a:cubicBezTo>
                                  <a:pt x="0" y="98"/>
                                  <a:pt x="0" y="98"/>
                                  <a:pt x="0" y="98"/>
                                </a:cubicBezTo>
                                <a:lnTo>
                                  <a:pt x="0" y="2"/>
                                </a:lnTo>
                                <a:cubicBezTo>
                                  <a:pt x="0" y="1"/>
                                  <a:pt x="0" y="1"/>
                                  <a:pt x="0" y="1"/>
                                </a:cubicBezTo>
                                <a:cubicBezTo>
                                  <a:pt x="0" y="1"/>
                                  <a:pt x="0" y="1"/>
                                  <a:pt x="0" y="0"/>
                                </a:cubicBezTo>
                                <a:cubicBezTo>
                                  <a:pt x="1" y="0"/>
                                  <a:pt x="1" y="0"/>
                                  <a:pt x="2" y="0"/>
                                </a:cubicBezTo>
                                <a:cubicBezTo>
                                  <a:pt x="2" y="0"/>
                                  <a:pt x="3" y="0"/>
                                  <a:pt x="4" y="0"/>
                                </a:cubicBezTo>
                                <a:cubicBezTo>
                                  <a:pt x="5" y="0"/>
                                  <a:pt x="5" y="0"/>
                                  <a:pt x="6" y="0"/>
                                </a:cubicBezTo>
                                <a:cubicBezTo>
                                  <a:pt x="6" y="0"/>
                                  <a:pt x="7" y="0"/>
                                  <a:pt x="7" y="0"/>
                                </a:cubicBezTo>
                                <a:cubicBezTo>
                                  <a:pt x="7" y="1"/>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3" name="Freeform 271"/>
                        <wps:cNvSpPr>
                          <a:spLocks/>
                        </wps:cNvSpPr>
                        <wps:spPr bwMode="auto">
                          <a:xfrm>
                            <a:off x="2660650" y="2710815"/>
                            <a:ext cx="34925" cy="67310"/>
                          </a:xfrm>
                          <a:custGeom>
                            <a:avLst/>
                            <a:gdLst>
                              <a:gd name="T0" fmla="*/ 52 w 52"/>
                              <a:gd name="T1" fmla="*/ 98 h 100"/>
                              <a:gd name="T2" fmla="*/ 52 w 52"/>
                              <a:gd name="T3" fmla="*/ 98 h 100"/>
                              <a:gd name="T4" fmla="*/ 52 w 52"/>
                              <a:gd name="T5" fmla="*/ 99 h 100"/>
                              <a:gd name="T6" fmla="*/ 52 w 52"/>
                              <a:gd name="T7" fmla="*/ 99 h 100"/>
                              <a:gd name="T8" fmla="*/ 50 w 52"/>
                              <a:gd name="T9" fmla="*/ 100 h 100"/>
                              <a:gd name="T10" fmla="*/ 48 w 52"/>
                              <a:gd name="T11" fmla="*/ 100 h 100"/>
                              <a:gd name="T12" fmla="*/ 46 w 52"/>
                              <a:gd name="T13" fmla="*/ 100 h 100"/>
                              <a:gd name="T14" fmla="*/ 45 w 52"/>
                              <a:gd name="T15" fmla="*/ 99 h 100"/>
                              <a:gd name="T16" fmla="*/ 44 w 52"/>
                              <a:gd name="T17" fmla="*/ 99 h 100"/>
                              <a:gd name="T18" fmla="*/ 44 w 52"/>
                              <a:gd name="T19" fmla="*/ 98 h 100"/>
                              <a:gd name="T20" fmla="*/ 44 w 52"/>
                              <a:gd name="T21" fmla="*/ 60 h 100"/>
                              <a:gd name="T22" fmla="*/ 43 w 52"/>
                              <a:gd name="T23" fmla="*/ 50 h 100"/>
                              <a:gd name="T24" fmla="*/ 40 w 52"/>
                              <a:gd name="T25" fmla="*/ 43 h 100"/>
                              <a:gd name="T26" fmla="*/ 36 w 52"/>
                              <a:gd name="T27" fmla="*/ 39 h 100"/>
                              <a:gd name="T28" fmla="*/ 29 w 52"/>
                              <a:gd name="T29" fmla="*/ 38 h 100"/>
                              <a:gd name="T30" fmla="*/ 19 w 52"/>
                              <a:gd name="T31" fmla="*/ 41 h 100"/>
                              <a:gd name="T32" fmla="*/ 9 w 52"/>
                              <a:gd name="T33" fmla="*/ 52 h 100"/>
                              <a:gd name="T34" fmla="*/ 9 w 52"/>
                              <a:gd name="T35" fmla="*/ 98 h 100"/>
                              <a:gd name="T36" fmla="*/ 8 w 52"/>
                              <a:gd name="T37" fmla="*/ 99 h 100"/>
                              <a:gd name="T38" fmla="*/ 8 w 52"/>
                              <a:gd name="T39" fmla="*/ 99 h 100"/>
                              <a:gd name="T40" fmla="*/ 6 w 52"/>
                              <a:gd name="T41" fmla="*/ 100 h 100"/>
                              <a:gd name="T42" fmla="*/ 4 w 52"/>
                              <a:gd name="T43" fmla="*/ 100 h 100"/>
                              <a:gd name="T44" fmla="*/ 2 w 52"/>
                              <a:gd name="T45" fmla="*/ 100 h 100"/>
                              <a:gd name="T46" fmla="*/ 1 w 52"/>
                              <a:gd name="T47" fmla="*/ 99 h 100"/>
                              <a:gd name="T48" fmla="*/ 0 w 52"/>
                              <a:gd name="T49" fmla="*/ 99 h 100"/>
                              <a:gd name="T50" fmla="*/ 0 w 52"/>
                              <a:gd name="T51" fmla="*/ 98 h 100"/>
                              <a:gd name="T52" fmla="*/ 0 w 52"/>
                              <a:gd name="T53" fmla="*/ 2 h 100"/>
                              <a:gd name="T54" fmla="*/ 0 w 52"/>
                              <a:gd name="T55" fmla="*/ 1 h 100"/>
                              <a:gd name="T56" fmla="*/ 1 w 52"/>
                              <a:gd name="T57" fmla="*/ 0 h 100"/>
                              <a:gd name="T58" fmla="*/ 2 w 52"/>
                              <a:gd name="T59" fmla="*/ 0 h 100"/>
                              <a:gd name="T60" fmla="*/ 4 w 52"/>
                              <a:gd name="T61" fmla="*/ 0 h 100"/>
                              <a:gd name="T62" fmla="*/ 6 w 52"/>
                              <a:gd name="T63" fmla="*/ 0 h 100"/>
                              <a:gd name="T64" fmla="*/ 8 w 52"/>
                              <a:gd name="T65" fmla="*/ 0 h 100"/>
                              <a:gd name="T66" fmla="*/ 8 w 52"/>
                              <a:gd name="T67" fmla="*/ 1 h 100"/>
                              <a:gd name="T68" fmla="*/ 9 w 52"/>
                              <a:gd name="T69" fmla="*/ 2 h 100"/>
                              <a:gd name="T70" fmla="*/ 9 w 52"/>
                              <a:gd name="T71" fmla="*/ 42 h 100"/>
                              <a:gd name="T72" fmla="*/ 19 w 52"/>
                              <a:gd name="T73" fmla="*/ 33 h 100"/>
                              <a:gd name="T74" fmla="*/ 30 w 52"/>
                              <a:gd name="T75" fmla="*/ 31 h 100"/>
                              <a:gd name="T76" fmla="*/ 40 w 52"/>
                              <a:gd name="T77" fmla="*/ 33 h 100"/>
                              <a:gd name="T78" fmla="*/ 47 w 52"/>
                              <a:gd name="T79" fmla="*/ 39 h 100"/>
                              <a:gd name="T80" fmla="*/ 51 w 52"/>
                              <a:gd name="T81" fmla="*/ 47 h 100"/>
                              <a:gd name="T82" fmla="*/ 52 w 52"/>
                              <a:gd name="T83" fmla="*/ 59 h 100"/>
                              <a:gd name="T84" fmla="*/ 52 w 52"/>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100">
                                <a:moveTo>
                                  <a:pt x="52" y="98"/>
                                </a:moveTo>
                                <a:lnTo>
                                  <a:pt x="52" y="98"/>
                                </a:lnTo>
                                <a:cubicBezTo>
                                  <a:pt x="52" y="98"/>
                                  <a:pt x="52" y="98"/>
                                  <a:pt x="52" y="99"/>
                                </a:cubicBezTo>
                                <a:cubicBezTo>
                                  <a:pt x="52" y="99"/>
                                  <a:pt x="52" y="99"/>
                                  <a:pt x="52" y="99"/>
                                </a:cubicBezTo>
                                <a:cubicBezTo>
                                  <a:pt x="51" y="99"/>
                                  <a:pt x="51" y="99"/>
                                  <a:pt x="50" y="100"/>
                                </a:cubicBezTo>
                                <a:cubicBezTo>
                                  <a:pt x="50" y="100"/>
                                  <a:pt x="49" y="100"/>
                                  <a:pt x="48" y="100"/>
                                </a:cubicBezTo>
                                <a:cubicBezTo>
                                  <a:pt x="47" y="100"/>
                                  <a:pt x="47" y="100"/>
                                  <a:pt x="46" y="100"/>
                                </a:cubicBezTo>
                                <a:cubicBezTo>
                                  <a:pt x="46" y="99"/>
                                  <a:pt x="45" y="99"/>
                                  <a:pt x="45" y="99"/>
                                </a:cubicBezTo>
                                <a:cubicBezTo>
                                  <a:pt x="45" y="99"/>
                                  <a:pt x="44" y="99"/>
                                  <a:pt x="44" y="99"/>
                                </a:cubicBezTo>
                                <a:cubicBezTo>
                                  <a:pt x="44" y="98"/>
                                  <a:pt x="44" y="98"/>
                                  <a:pt x="44" y="98"/>
                                </a:cubicBezTo>
                                <a:lnTo>
                                  <a:pt x="44" y="60"/>
                                </a:lnTo>
                                <a:cubicBezTo>
                                  <a:pt x="44" y="56"/>
                                  <a:pt x="44" y="52"/>
                                  <a:pt x="43" y="50"/>
                                </a:cubicBezTo>
                                <a:cubicBezTo>
                                  <a:pt x="42" y="47"/>
                                  <a:pt x="41" y="45"/>
                                  <a:pt x="40" y="43"/>
                                </a:cubicBezTo>
                                <a:cubicBezTo>
                                  <a:pt x="39" y="42"/>
                                  <a:pt x="37" y="40"/>
                                  <a:pt x="36" y="39"/>
                                </a:cubicBezTo>
                                <a:cubicBezTo>
                                  <a:pt x="34" y="38"/>
                                  <a:pt x="31" y="38"/>
                                  <a:pt x="29" y="38"/>
                                </a:cubicBezTo>
                                <a:cubicBezTo>
                                  <a:pt x="26" y="38"/>
                                  <a:pt x="22" y="39"/>
                                  <a:pt x="19" y="41"/>
                                </a:cubicBezTo>
                                <a:cubicBezTo>
                                  <a:pt x="16" y="44"/>
                                  <a:pt x="12" y="47"/>
                                  <a:pt x="9" y="52"/>
                                </a:cubicBezTo>
                                <a:lnTo>
                                  <a:pt x="9" y="98"/>
                                </a:lnTo>
                                <a:cubicBezTo>
                                  <a:pt x="9" y="98"/>
                                  <a:pt x="9" y="98"/>
                                  <a:pt x="8" y="99"/>
                                </a:cubicBezTo>
                                <a:cubicBezTo>
                                  <a:pt x="8" y="99"/>
                                  <a:pt x="8" y="99"/>
                                  <a:pt x="8" y="99"/>
                                </a:cubicBezTo>
                                <a:cubicBezTo>
                                  <a:pt x="7" y="99"/>
                                  <a:pt x="7" y="99"/>
                                  <a:pt x="6" y="100"/>
                                </a:cubicBezTo>
                                <a:cubicBezTo>
                                  <a:pt x="6" y="100"/>
                                  <a:pt x="5" y="100"/>
                                  <a:pt x="4" y="100"/>
                                </a:cubicBezTo>
                                <a:cubicBezTo>
                                  <a:pt x="4" y="100"/>
                                  <a:pt x="3" y="100"/>
                                  <a:pt x="2" y="100"/>
                                </a:cubicBezTo>
                                <a:cubicBezTo>
                                  <a:pt x="2" y="99"/>
                                  <a:pt x="1" y="99"/>
                                  <a:pt x="1" y="99"/>
                                </a:cubicBezTo>
                                <a:cubicBezTo>
                                  <a:pt x="1" y="99"/>
                                  <a:pt x="0" y="99"/>
                                  <a:pt x="0" y="99"/>
                                </a:cubicBezTo>
                                <a:cubicBezTo>
                                  <a:pt x="0" y="98"/>
                                  <a:pt x="0" y="98"/>
                                  <a:pt x="0" y="98"/>
                                </a:cubicBezTo>
                                <a:lnTo>
                                  <a:pt x="0" y="2"/>
                                </a:lnTo>
                                <a:cubicBezTo>
                                  <a:pt x="0" y="1"/>
                                  <a:pt x="0" y="1"/>
                                  <a:pt x="0" y="1"/>
                                </a:cubicBezTo>
                                <a:cubicBezTo>
                                  <a:pt x="0" y="1"/>
                                  <a:pt x="1" y="1"/>
                                  <a:pt x="1" y="0"/>
                                </a:cubicBezTo>
                                <a:cubicBezTo>
                                  <a:pt x="1" y="0"/>
                                  <a:pt x="2" y="0"/>
                                  <a:pt x="2" y="0"/>
                                </a:cubicBezTo>
                                <a:cubicBezTo>
                                  <a:pt x="3" y="0"/>
                                  <a:pt x="4" y="0"/>
                                  <a:pt x="4" y="0"/>
                                </a:cubicBezTo>
                                <a:cubicBezTo>
                                  <a:pt x="5" y="0"/>
                                  <a:pt x="6" y="0"/>
                                  <a:pt x="6" y="0"/>
                                </a:cubicBezTo>
                                <a:cubicBezTo>
                                  <a:pt x="7" y="0"/>
                                  <a:pt x="7" y="0"/>
                                  <a:pt x="8" y="0"/>
                                </a:cubicBezTo>
                                <a:cubicBezTo>
                                  <a:pt x="8" y="1"/>
                                  <a:pt x="8" y="1"/>
                                  <a:pt x="8" y="1"/>
                                </a:cubicBezTo>
                                <a:cubicBezTo>
                                  <a:pt x="9" y="1"/>
                                  <a:pt x="9" y="1"/>
                                  <a:pt x="9" y="2"/>
                                </a:cubicBezTo>
                                <a:lnTo>
                                  <a:pt x="9" y="42"/>
                                </a:lnTo>
                                <a:cubicBezTo>
                                  <a:pt x="12" y="38"/>
                                  <a:pt x="16" y="35"/>
                                  <a:pt x="19" y="33"/>
                                </a:cubicBezTo>
                                <a:cubicBezTo>
                                  <a:pt x="23" y="32"/>
                                  <a:pt x="26" y="31"/>
                                  <a:pt x="30" y="31"/>
                                </a:cubicBezTo>
                                <a:cubicBezTo>
                                  <a:pt x="34" y="31"/>
                                  <a:pt x="37" y="31"/>
                                  <a:pt x="40" y="33"/>
                                </a:cubicBezTo>
                                <a:cubicBezTo>
                                  <a:pt x="43" y="34"/>
                                  <a:pt x="46" y="36"/>
                                  <a:pt x="47" y="39"/>
                                </a:cubicBezTo>
                                <a:cubicBezTo>
                                  <a:pt x="49" y="41"/>
                                  <a:pt x="50" y="44"/>
                                  <a:pt x="51" y="47"/>
                                </a:cubicBezTo>
                                <a:cubicBezTo>
                                  <a:pt x="52" y="50"/>
                                  <a:pt x="52" y="54"/>
                                  <a:pt x="52" y="59"/>
                                </a:cubicBezTo>
                                <a:lnTo>
                                  <a:pt x="52"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4" name="Freeform 272"/>
                        <wps:cNvSpPr>
                          <a:spLocks noEditPoints="1"/>
                        </wps:cNvSpPr>
                        <wps:spPr bwMode="auto">
                          <a:xfrm>
                            <a:off x="2711450" y="2731770"/>
                            <a:ext cx="38100" cy="46990"/>
                          </a:xfrm>
                          <a:custGeom>
                            <a:avLst/>
                            <a:gdLst>
                              <a:gd name="T0" fmla="*/ 57 w 57"/>
                              <a:gd name="T1" fmla="*/ 31 h 70"/>
                              <a:gd name="T2" fmla="*/ 57 w 57"/>
                              <a:gd name="T3" fmla="*/ 31 h 70"/>
                              <a:gd name="T4" fmla="*/ 56 w 57"/>
                              <a:gd name="T5" fmla="*/ 35 h 70"/>
                              <a:gd name="T6" fmla="*/ 53 w 57"/>
                              <a:gd name="T7" fmla="*/ 36 h 70"/>
                              <a:gd name="T8" fmla="*/ 9 w 57"/>
                              <a:gd name="T9" fmla="*/ 36 h 70"/>
                              <a:gd name="T10" fmla="*/ 11 w 57"/>
                              <a:gd name="T11" fmla="*/ 47 h 70"/>
                              <a:gd name="T12" fmla="*/ 14 w 57"/>
                              <a:gd name="T13" fmla="*/ 55 h 70"/>
                              <a:gd name="T14" fmla="*/ 22 w 57"/>
                              <a:gd name="T15" fmla="*/ 60 h 70"/>
                              <a:gd name="T16" fmla="*/ 32 w 57"/>
                              <a:gd name="T17" fmla="*/ 62 h 70"/>
                              <a:gd name="T18" fmla="*/ 40 w 57"/>
                              <a:gd name="T19" fmla="*/ 61 h 70"/>
                              <a:gd name="T20" fmla="*/ 46 w 57"/>
                              <a:gd name="T21" fmla="*/ 60 h 70"/>
                              <a:gd name="T22" fmla="*/ 51 w 57"/>
                              <a:gd name="T23" fmla="*/ 58 h 70"/>
                              <a:gd name="T24" fmla="*/ 53 w 57"/>
                              <a:gd name="T25" fmla="*/ 57 h 70"/>
                              <a:gd name="T26" fmla="*/ 54 w 57"/>
                              <a:gd name="T27" fmla="*/ 57 h 70"/>
                              <a:gd name="T28" fmla="*/ 54 w 57"/>
                              <a:gd name="T29" fmla="*/ 58 h 70"/>
                              <a:gd name="T30" fmla="*/ 55 w 57"/>
                              <a:gd name="T31" fmla="*/ 59 h 70"/>
                              <a:gd name="T32" fmla="*/ 55 w 57"/>
                              <a:gd name="T33" fmla="*/ 61 h 70"/>
                              <a:gd name="T34" fmla="*/ 55 w 57"/>
                              <a:gd name="T35" fmla="*/ 62 h 70"/>
                              <a:gd name="T36" fmla="*/ 55 w 57"/>
                              <a:gd name="T37" fmla="*/ 63 h 70"/>
                              <a:gd name="T38" fmla="*/ 54 w 57"/>
                              <a:gd name="T39" fmla="*/ 63 h 70"/>
                              <a:gd name="T40" fmla="*/ 54 w 57"/>
                              <a:gd name="T41" fmla="*/ 64 h 70"/>
                              <a:gd name="T42" fmla="*/ 52 w 57"/>
                              <a:gd name="T43" fmla="*/ 65 h 70"/>
                              <a:gd name="T44" fmla="*/ 47 w 57"/>
                              <a:gd name="T45" fmla="*/ 67 h 70"/>
                              <a:gd name="T46" fmla="*/ 40 w 57"/>
                              <a:gd name="T47" fmla="*/ 69 h 70"/>
                              <a:gd name="T48" fmla="*/ 31 w 57"/>
                              <a:gd name="T49" fmla="*/ 70 h 70"/>
                              <a:gd name="T50" fmla="*/ 18 w 57"/>
                              <a:gd name="T51" fmla="*/ 67 h 70"/>
                              <a:gd name="T52" fmla="*/ 8 w 57"/>
                              <a:gd name="T53" fmla="*/ 61 h 70"/>
                              <a:gd name="T54" fmla="*/ 2 w 57"/>
                              <a:gd name="T55" fmla="*/ 50 h 70"/>
                              <a:gd name="T56" fmla="*/ 0 w 57"/>
                              <a:gd name="T57" fmla="*/ 35 h 70"/>
                              <a:gd name="T58" fmla="*/ 2 w 57"/>
                              <a:gd name="T59" fmla="*/ 20 h 70"/>
                              <a:gd name="T60" fmla="*/ 8 w 57"/>
                              <a:gd name="T61" fmla="*/ 9 h 70"/>
                              <a:gd name="T62" fmla="*/ 18 w 57"/>
                              <a:gd name="T63" fmla="*/ 2 h 70"/>
                              <a:gd name="T64" fmla="*/ 30 w 57"/>
                              <a:gd name="T65" fmla="*/ 0 h 70"/>
                              <a:gd name="T66" fmla="*/ 43 w 57"/>
                              <a:gd name="T67" fmla="*/ 2 h 70"/>
                              <a:gd name="T68" fmla="*/ 51 w 57"/>
                              <a:gd name="T69" fmla="*/ 9 h 70"/>
                              <a:gd name="T70" fmla="*/ 56 w 57"/>
                              <a:gd name="T71" fmla="*/ 18 h 70"/>
                              <a:gd name="T72" fmla="*/ 57 w 57"/>
                              <a:gd name="T73" fmla="*/ 30 h 70"/>
                              <a:gd name="T74" fmla="*/ 57 w 57"/>
                              <a:gd name="T75" fmla="*/ 31 h 70"/>
                              <a:gd name="T76" fmla="*/ 49 w 57"/>
                              <a:gd name="T77" fmla="*/ 29 h 70"/>
                              <a:gd name="T78" fmla="*/ 49 w 57"/>
                              <a:gd name="T79" fmla="*/ 29 h 70"/>
                              <a:gd name="T80" fmla="*/ 44 w 57"/>
                              <a:gd name="T81" fmla="*/ 13 h 70"/>
                              <a:gd name="T82" fmla="*/ 30 w 57"/>
                              <a:gd name="T83" fmla="*/ 7 h 70"/>
                              <a:gd name="T84" fmla="*/ 21 w 57"/>
                              <a:gd name="T85" fmla="*/ 9 h 70"/>
                              <a:gd name="T86" fmla="*/ 15 w 57"/>
                              <a:gd name="T87" fmla="*/ 14 h 70"/>
                              <a:gd name="T88" fmla="*/ 11 w 57"/>
                              <a:gd name="T89" fmla="*/ 21 h 70"/>
                              <a:gd name="T90" fmla="*/ 9 w 57"/>
                              <a:gd name="T91" fmla="*/ 29 h 70"/>
                              <a:gd name="T92" fmla="*/ 49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1"/>
                                </a:moveTo>
                                <a:lnTo>
                                  <a:pt x="57" y="31"/>
                                </a:lnTo>
                                <a:cubicBezTo>
                                  <a:pt x="57" y="33"/>
                                  <a:pt x="57" y="34"/>
                                  <a:pt x="56" y="35"/>
                                </a:cubicBezTo>
                                <a:cubicBezTo>
                                  <a:pt x="55" y="35"/>
                                  <a:pt x="54" y="36"/>
                                  <a:pt x="53" y="36"/>
                                </a:cubicBezTo>
                                <a:lnTo>
                                  <a:pt x="9" y="36"/>
                                </a:lnTo>
                                <a:cubicBezTo>
                                  <a:pt x="9" y="40"/>
                                  <a:pt x="10" y="43"/>
                                  <a:pt x="11" y="47"/>
                                </a:cubicBezTo>
                                <a:cubicBezTo>
                                  <a:pt x="11" y="50"/>
                                  <a:pt x="13" y="53"/>
                                  <a:pt x="14" y="55"/>
                                </a:cubicBezTo>
                                <a:cubicBezTo>
                                  <a:pt x="16" y="57"/>
                                  <a:pt x="19" y="59"/>
                                  <a:pt x="22" y="60"/>
                                </a:cubicBezTo>
                                <a:cubicBezTo>
                                  <a:pt x="24" y="61"/>
                                  <a:pt x="28" y="62"/>
                                  <a:pt x="32" y="62"/>
                                </a:cubicBezTo>
                                <a:cubicBezTo>
                                  <a:pt x="35" y="62"/>
                                  <a:pt x="38" y="62"/>
                                  <a:pt x="40" y="61"/>
                                </a:cubicBezTo>
                                <a:cubicBezTo>
                                  <a:pt x="43" y="61"/>
                                  <a:pt x="45" y="60"/>
                                  <a:pt x="46" y="60"/>
                                </a:cubicBezTo>
                                <a:cubicBezTo>
                                  <a:pt x="48" y="59"/>
                                  <a:pt x="50" y="58"/>
                                  <a:pt x="51" y="58"/>
                                </a:cubicBezTo>
                                <a:cubicBezTo>
                                  <a:pt x="52" y="57"/>
                                  <a:pt x="53" y="57"/>
                                  <a:pt x="53" y="57"/>
                                </a:cubicBezTo>
                                <a:cubicBezTo>
                                  <a:pt x="53" y="57"/>
                                  <a:pt x="54" y="57"/>
                                  <a:pt x="54" y="57"/>
                                </a:cubicBezTo>
                                <a:cubicBezTo>
                                  <a:pt x="54" y="57"/>
                                  <a:pt x="54" y="58"/>
                                  <a:pt x="54" y="58"/>
                                </a:cubicBezTo>
                                <a:cubicBezTo>
                                  <a:pt x="55" y="58"/>
                                  <a:pt x="55" y="59"/>
                                  <a:pt x="55" y="59"/>
                                </a:cubicBezTo>
                                <a:cubicBezTo>
                                  <a:pt x="55" y="60"/>
                                  <a:pt x="55" y="60"/>
                                  <a:pt x="55" y="61"/>
                                </a:cubicBezTo>
                                <a:cubicBezTo>
                                  <a:pt x="55" y="61"/>
                                  <a:pt x="55" y="62"/>
                                  <a:pt x="55" y="62"/>
                                </a:cubicBezTo>
                                <a:cubicBezTo>
                                  <a:pt x="55" y="62"/>
                                  <a:pt x="55" y="62"/>
                                  <a:pt x="55" y="63"/>
                                </a:cubicBezTo>
                                <a:cubicBezTo>
                                  <a:pt x="55" y="63"/>
                                  <a:pt x="54" y="63"/>
                                  <a:pt x="54" y="63"/>
                                </a:cubicBezTo>
                                <a:cubicBezTo>
                                  <a:pt x="54" y="64"/>
                                  <a:pt x="54" y="64"/>
                                  <a:pt x="54" y="64"/>
                                </a:cubicBezTo>
                                <a:cubicBezTo>
                                  <a:pt x="54" y="64"/>
                                  <a:pt x="53" y="65"/>
                                  <a:pt x="52" y="65"/>
                                </a:cubicBezTo>
                                <a:cubicBezTo>
                                  <a:pt x="50" y="66"/>
                                  <a:pt x="49" y="67"/>
                                  <a:pt x="47" y="67"/>
                                </a:cubicBezTo>
                                <a:cubicBezTo>
                                  <a:pt x="45" y="68"/>
                                  <a:pt x="42" y="68"/>
                                  <a:pt x="40" y="69"/>
                                </a:cubicBezTo>
                                <a:cubicBezTo>
                                  <a:pt x="37" y="69"/>
                                  <a:pt x="34" y="70"/>
                                  <a:pt x="31" y="70"/>
                                </a:cubicBezTo>
                                <a:cubicBezTo>
                                  <a:pt x="26" y="70"/>
                                  <a:pt x="22" y="69"/>
                                  <a:pt x="18" y="67"/>
                                </a:cubicBezTo>
                                <a:cubicBezTo>
                                  <a:pt x="14" y="66"/>
                                  <a:pt x="11" y="64"/>
                                  <a:pt x="8" y="61"/>
                                </a:cubicBezTo>
                                <a:cubicBezTo>
                                  <a:pt x="6" y="58"/>
                                  <a:pt x="4" y="54"/>
                                  <a:pt x="2" y="50"/>
                                </a:cubicBezTo>
                                <a:cubicBezTo>
                                  <a:pt x="1" y="45"/>
                                  <a:pt x="0" y="40"/>
                                  <a:pt x="0" y="35"/>
                                </a:cubicBezTo>
                                <a:cubicBezTo>
                                  <a:pt x="0" y="29"/>
                                  <a:pt x="1" y="24"/>
                                  <a:pt x="2" y="20"/>
                                </a:cubicBezTo>
                                <a:cubicBezTo>
                                  <a:pt x="4" y="16"/>
                                  <a:pt x="6" y="12"/>
                                  <a:pt x="8" y="9"/>
                                </a:cubicBezTo>
                                <a:cubicBezTo>
                                  <a:pt x="11" y="6"/>
                                  <a:pt x="14" y="4"/>
                                  <a:pt x="18" y="2"/>
                                </a:cubicBezTo>
                                <a:cubicBezTo>
                                  <a:pt x="22" y="1"/>
                                  <a:pt x="26" y="0"/>
                                  <a:pt x="30" y="0"/>
                                </a:cubicBezTo>
                                <a:cubicBezTo>
                                  <a:pt x="35" y="0"/>
                                  <a:pt x="39" y="1"/>
                                  <a:pt x="43" y="2"/>
                                </a:cubicBezTo>
                                <a:cubicBezTo>
                                  <a:pt x="46" y="4"/>
                                  <a:pt x="49" y="6"/>
                                  <a:pt x="51" y="9"/>
                                </a:cubicBezTo>
                                <a:cubicBezTo>
                                  <a:pt x="53" y="11"/>
                                  <a:pt x="55" y="15"/>
                                  <a:pt x="56" y="18"/>
                                </a:cubicBezTo>
                                <a:cubicBezTo>
                                  <a:pt x="57" y="22"/>
                                  <a:pt x="57" y="26"/>
                                  <a:pt x="57" y="30"/>
                                </a:cubicBezTo>
                                <a:lnTo>
                                  <a:pt x="57" y="31"/>
                                </a:lnTo>
                                <a:close/>
                                <a:moveTo>
                                  <a:pt x="49" y="29"/>
                                </a:moveTo>
                                <a:lnTo>
                                  <a:pt x="49" y="29"/>
                                </a:lnTo>
                                <a:cubicBezTo>
                                  <a:pt x="49" y="22"/>
                                  <a:pt x="47" y="17"/>
                                  <a:pt x="44" y="13"/>
                                </a:cubicBezTo>
                                <a:cubicBezTo>
                                  <a:pt x="41" y="9"/>
                                  <a:pt x="36" y="7"/>
                                  <a:pt x="30" y="7"/>
                                </a:cubicBezTo>
                                <a:cubicBezTo>
                                  <a:pt x="26" y="7"/>
                                  <a:pt x="24" y="8"/>
                                  <a:pt x="21" y="9"/>
                                </a:cubicBezTo>
                                <a:cubicBezTo>
                                  <a:pt x="19" y="10"/>
                                  <a:pt x="17" y="12"/>
                                  <a:pt x="15" y="14"/>
                                </a:cubicBezTo>
                                <a:cubicBezTo>
                                  <a:pt x="13" y="16"/>
                                  <a:pt x="12" y="18"/>
                                  <a:pt x="11" y="21"/>
                                </a:cubicBezTo>
                                <a:cubicBezTo>
                                  <a:pt x="10" y="23"/>
                                  <a:pt x="10" y="26"/>
                                  <a:pt x="9"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5" name="Freeform 273"/>
                        <wps:cNvSpPr>
                          <a:spLocks noEditPoints="1"/>
                        </wps:cNvSpPr>
                        <wps:spPr bwMode="auto">
                          <a:xfrm>
                            <a:off x="2762250" y="2731770"/>
                            <a:ext cx="33655" cy="46990"/>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3 w 50"/>
                              <a:gd name="T13" fmla="*/ 68 h 70"/>
                              <a:gd name="T14" fmla="*/ 42 w 50"/>
                              <a:gd name="T15" fmla="*/ 67 h 70"/>
                              <a:gd name="T16" fmla="*/ 42 w 50"/>
                              <a:gd name="T17" fmla="*/ 60 h 70"/>
                              <a:gd name="T18" fmla="*/ 33 w 50"/>
                              <a:gd name="T19" fmla="*/ 67 h 70"/>
                              <a:gd name="T20" fmla="*/ 22 w 50"/>
                              <a:gd name="T21" fmla="*/ 70 h 70"/>
                              <a:gd name="T22" fmla="*/ 13 w 50"/>
                              <a:gd name="T23" fmla="*/ 68 h 70"/>
                              <a:gd name="T24" fmla="*/ 6 w 50"/>
                              <a:gd name="T25" fmla="*/ 64 h 70"/>
                              <a:gd name="T26" fmla="*/ 2 w 50"/>
                              <a:gd name="T27" fmla="*/ 58 h 70"/>
                              <a:gd name="T28" fmla="*/ 0 w 50"/>
                              <a:gd name="T29" fmla="*/ 51 h 70"/>
                              <a:gd name="T30" fmla="*/ 2 w 50"/>
                              <a:gd name="T31" fmla="*/ 41 h 70"/>
                              <a:gd name="T32" fmla="*/ 9 w 50"/>
                              <a:gd name="T33" fmla="*/ 35 h 70"/>
                              <a:gd name="T34" fmla="*/ 18 w 50"/>
                              <a:gd name="T35" fmla="*/ 31 h 70"/>
                              <a:gd name="T36" fmla="*/ 31 w 50"/>
                              <a:gd name="T37" fmla="*/ 29 h 70"/>
                              <a:gd name="T38" fmla="*/ 41 w 50"/>
                              <a:gd name="T39" fmla="*/ 29 h 70"/>
                              <a:gd name="T40" fmla="*/ 41 w 50"/>
                              <a:gd name="T41" fmla="*/ 24 h 70"/>
                              <a:gd name="T42" fmla="*/ 41 w 50"/>
                              <a:gd name="T43" fmla="*/ 17 h 70"/>
                              <a:gd name="T44" fmla="*/ 38 w 50"/>
                              <a:gd name="T45" fmla="*/ 11 h 70"/>
                              <a:gd name="T46" fmla="*/ 33 w 50"/>
                              <a:gd name="T47" fmla="*/ 8 h 70"/>
                              <a:gd name="T48" fmla="*/ 25 w 50"/>
                              <a:gd name="T49" fmla="*/ 7 h 70"/>
                              <a:gd name="T50" fmla="*/ 18 w 50"/>
                              <a:gd name="T51" fmla="*/ 8 h 70"/>
                              <a:gd name="T52" fmla="*/ 12 w 50"/>
                              <a:gd name="T53" fmla="*/ 10 h 70"/>
                              <a:gd name="T54" fmla="*/ 7 w 50"/>
                              <a:gd name="T55" fmla="*/ 13 h 70"/>
                              <a:gd name="T56" fmla="*/ 5 w 50"/>
                              <a:gd name="T57" fmla="*/ 14 h 70"/>
                              <a:gd name="T58" fmla="*/ 4 w 50"/>
                              <a:gd name="T59" fmla="*/ 14 h 70"/>
                              <a:gd name="T60" fmla="*/ 4 w 50"/>
                              <a:gd name="T61" fmla="*/ 13 h 70"/>
                              <a:gd name="T62" fmla="*/ 3 w 50"/>
                              <a:gd name="T63" fmla="*/ 12 h 70"/>
                              <a:gd name="T64" fmla="*/ 3 w 50"/>
                              <a:gd name="T65" fmla="*/ 11 h 70"/>
                              <a:gd name="T66" fmla="*/ 3 w 50"/>
                              <a:gd name="T67" fmla="*/ 8 h 70"/>
                              <a:gd name="T68" fmla="*/ 4 w 50"/>
                              <a:gd name="T69" fmla="*/ 6 h 70"/>
                              <a:gd name="T70" fmla="*/ 8 w 50"/>
                              <a:gd name="T71" fmla="*/ 4 h 70"/>
                              <a:gd name="T72" fmla="*/ 13 w 50"/>
                              <a:gd name="T73" fmla="*/ 2 h 70"/>
                              <a:gd name="T74" fmla="*/ 19 w 50"/>
                              <a:gd name="T75" fmla="*/ 0 h 70"/>
                              <a:gd name="T76" fmla="*/ 26 w 50"/>
                              <a:gd name="T77" fmla="*/ 0 h 70"/>
                              <a:gd name="T78" fmla="*/ 37 w 50"/>
                              <a:gd name="T79" fmla="*/ 1 h 70"/>
                              <a:gd name="T80" fmla="*/ 45 w 50"/>
                              <a:gd name="T81" fmla="*/ 6 h 70"/>
                              <a:gd name="T82" fmla="*/ 49 w 50"/>
                              <a:gd name="T83" fmla="*/ 13 h 70"/>
                              <a:gd name="T84" fmla="*/ 50 w 50"/>
                              <a:gd name="T85" fmla="*/ 23 h 70"/>
                              <a:gd name="T86" fmla="*/ 50 w 50"/>
                              <a:gd name="T87" fmla="*/ 67 h 70"/>
                              <a:gd name="T88" fmla="*/ 41 w 50"/>
                              <a:gd name="T89" fmla="*/ 36 h 70"/>
                              <a:gd name="T90" fmla="*/ 41 w 50"/>
                              <a:gd name="T91" fmla="*/ 36 h 70"/>
                              <a:gd name="T92" fmla="*/ 30 w 50"/>
                              <a:gd name="T93" fmla="*/ 36 h 70"/>
                              <a:gd name="T94" fmla="*/ 21 w 50"/>
                              <a:gd name="T95" fmla="*/ 37 h 70"/>
                              <a:gd name="T96" fmla="*/ 14 w 50"/>
                              <a:gd name="T97" fmla="*/ 40 h 70"/>
                              <a:gd name="T98" fmla="*/ 10 w 50"/>
                              <a:gd name="T99" fmla="*/ 44 h 70"/>
                              <a:gd name="T100" fmla="*/ 9 w 50"/>
                              <a:gd name="T101" fmla="*/ 50 h 70"/>
                              <a:gd name="T102" fmla="*/ 13 w 50"/>
                              <a:gd name="T103" fmla="*/ 59 h 70"/>
                              <a:gd name="T104" fmla="*/ 23 w 50"/>
                              <a:gd name="T105" fmla="*/ 62 h 70"/>
                              <a:gd name="T106" fmla="*/ 32 w 50"/>
                              <a:gd name="T107" fmla="*/ 60 h 70"/>
                              <a:gd name="T108" fmla="*/ 41 w 50"/>
                              <a:gd name="T109" fmla="*/ 52 h 70"/>
                              <a:gd name="T110" fmla="*/ 41 w 50"/>
                              <a:gd name="T111" fmla="*/ 36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7"/>
                                  <a:pt x="50" y="68"/>
                                  <a:pt x="49" y="68"/>
                                </a:cubicBezTo>
                                <a:cubicBezTo>
                                  <a:pt x="49" y="68"/>
                                  <a:pt x="49" y="68"/>
                                  <a:pt x="48" y="69"/>
                                </a:cubicBezTo>
                                <a:cubicBezTo>
                                  <a:pt x="48" y="69"/>
                                  <a:pt x="47" y="69"/>
                                  <a:pt x="46" y="69"/>
                                </a:cubicBezTo>
                                <a:cubicBezTo>
                                  <a:pt x="45" y="69"/>
                                  <a:pt x="45" y="69"/>
                                  <a:pt x="44" y="69"/>
                                </a:cubicBezTo>
                                <a:cubicBezTo>
                                  <a:pt x="44" y="68"/>
                                  <a:pt x="43" y="68"/>
                                  <a:pt x="43" y="68"/>
                                </a:cubicBezTo>
                                <a:cubicBezTo>
                                  <a:pt x="42" y="68"/>
                                  <a:pt x="42" y="67"/>
                                  <a:pt x="42" y="67"/>
                                </a:cubicBezTo>
                                <a:lnTo>
                                  <a:pt x="42" y="60"/>
                                </a:lnTo>
                                <a:cubicBezTo>
                                  <a:pt x="39" y="63"/>
                                  <a:pt x="36" y="65"/>
                                  <a:pt x="33" y="67"/>
                                </a:cubicBezTo>
                                <a:cubicBezTo>
                                  <a:pt x="29" y="69"/>
                                  <a:pt x="26" y="70"/>
                                  <a:pt x="22" y="70"/>
                                </a:cubicBezTo>
                                <a:cubicBezTo>
                                  <a:pt x="18" y="70"/>
                                  <a:pt x="15" y="69"/>
                                  <a:pt x="13" y="68"/>
                                </a:cubicBezTo>
                                <a:cubicBezTo>
                                  <a:pt x="10" y="67"/>
                                  <a:pt x="8" y="66"/>
                                  <a:pt x="6" y="64"/>
                                </a:cubicBezTo>
                                <a:cubicBezTo>
                                  <a:pt x="4" y="63"/>
                                  <a:pt x="3" y="61"/>
                                  <a:pt x="2" y="58"/>
                                </a:cubicBezTo>
                                <a:cubicBezTo>
                                  <a:pt x="1" y="56"/>
                                  <a:pt x="0" y="54"/>
                                  <a:pt x="0" y="51"/>
                                </a:cubicBezTo>
                                <a:cubicBezTo>
                                  <a:pt x="0" y="47"/>
                                  <a:pt x="1" y="44"/>
                                  <a:pt x="2" y="41"/>
                                </a:cubicBezTo>
                                <a:cubicBezTo>
                                  <a:pt x="4" y="39"/>
                                  <a:pt x="6" y="36"/>
                                  <a:pt x="9" y="35"/>
                                </a:cubicBezTo>
                                <a:cubicBezTo>
                                  <a:pt x="11" y="33"/>
                                  <a:pt x="15" y="32"/>
                                  <a:pt x="18" y="31"/>
                                </a:cubicBezTo>
                                <a:cubicBezTo>
                                  <a:pt x="22" y="30"/>
                                  <a:pt x="26" y="29"/>
                                  <a:pt x="31" y="29"/>
                                </a:cubicBezTo>
                                <a:lnTo>
                                  <a:pt x="41" y="29"/>
                                </a:lnTo>
                                <a:lnTo>
                                  <a:pt x="41" y="24"/>
                                </a:lnTo>
                                <a:cubicBezTo>
                                  <a:pt x="41" y="21"/>
                                  <a:pt x="41" y="19"/>
                                  <a:pt x="41" y="17"/>
                                </a:cubicBezTo>
                                <a:cubicBezTo>
                                  <a:pt x="40" y="14"/>
                                  <a:pt x="39" y="13"/>
                                  <a:pt x="38" y="11"/>
                                </a:cubicBezTo>
                                <a:cubicBezTo>
                                  <a:pt x="36" y="10"/>
                                  <a:pt x="35" y="9"/>
                                  <a:pt x="33" y="8"/>
                                </a:cubicBezTo>
                                <a:cubicBezTo>
                                  <a:pt x="31" y="7"/>
                                  <a:pt x="28" y="7"/>
                                  <a:pt x="25" y="7"/>
                                </a:cubicBezTo>
                                <a:cubicBezTo>
                                  <a:pt x="22" y="7"/>
                                  <a:pt x="20" y="7"/>
                                  <a:pt x="18" y="8"/>
                                </a:cubicBezTo>
                                <a:cubicBezTo>
                                  <a:pt x="15" y="9"/>
                                  <a:pt x="13" y="10"/>
                                  <a:pt x="12" y="10"/>
                                </a:cubicBezTo>
                                <a:cubicBezTo>
                                  <a:pt x="10" y="11"/>
                                  <a:pt x="8" y="12"/>
                                  <a:pt x="7" y="13"/>
                                </a:cubicBezTo>
                                <a:cubicBezTo>
                                  <a:pt x="6" y="13"/>
                                  <a:pt x="5" y="14"/>
                                  <a:pt x="5" y="14"/>
                                </a:cubicBezTo>
                                <a:cubicBezTo>
                                  <a:pt x="5" y="14"/>
                                  <a:pt x="4" y="14"/>
                                  <a:pt x="4" y="14"/>
                                </a:cubicBezTo>
                                <a:cubicBezTo>
                                  <a:pt x="4" y="13"/>
                                  <a:pt x="4" y="13"/>
                                  <a:pt x="4" y="13"/>
                                </a:cubicBezTo>
                                <a:cubicBezTo>
                                  <a:pt x="3" y="13"/>
                                  <a:pt x="3" y="12"/>
                                  <a:pt x="3" y="12"/>
                                </a:cubicBezTo>
                                <a:cubicBezTo>
                                  <a:pt x="3" y="12"/>
                                  <a:pt x="3" y="11"/>
                                  <a:pt x="3" y="11"/>
                                </a:cubicBezTo>
                                <a:cubicBezTo>
                                  <a:pt x="3" y="10"/>
                                  <a:pt x="3" y="9"/>
                                  <a:pt x="3" y="8"/>
                                </a:cubicBezTo>
                                <a:cubicBezTo>
                                  <a:pt x="3" y="8"/>
                                  <a:pt x="4" y="7"/>
                                  <a:pt x="4" y="6"/>
                                </a:cubicBezTo>
                                <a:cubicBezTo>
                                  <a:pt x="5" y="6"/>
                                  <a:pt x="6" y="5"/>
                                  <a:pt x="8" y="4"/>
                                </a:cubicBezTo>
                                <a:cubicBezTo>
                                  <a:pt x="9" y="3"/>
                                  <a:pt x="11" y="3"/>
                                  <a:pt x="13" y="2"/>
                                </a:cubicBezTo>
                                <a:cubicBezTo>
                                  <a:pt x="15" y="1"/>
                                  <a:pt x="17" y="1"/>
                                  <a:pt x="19" y="0"/>
                                </a:cubicBezTo>
                                <a:cubicBezTo>
                                  <a:pt x="21" y="0"/>
                                  <a:pt x="24" y="0"/>
                                  <a:pt x="26" y="0"/>
                                </a:cubicBezTo>
                                <a:cubicBezTo>
                                  <a:pt x="30" y="0"/>
                                  <a:pt x="34" y="0"/>
                                  <a:pt x="37" y="1"/>
                                </a:cubicBezTo>
                                <a:cubicBezTo>
                                  <a:pt x="40" y="2"/>
                                  <a:pt x="43" y="4"/>
                                  <a:pt x="45" y="6"/>
                                </a:cubicBezTo>
                                <a:cubicBezTo>
                                  <a:pt x="46" y="8"/>
                                  <a:pt x="48" y="10"/>
                                  <a:pt x="49" y="13"/>
                                </a:cubicBezTo>
                                <a:cubicBezTo>
                                  <a:pt x="49" y="16"/>
                                  <a:pt x="50" y="20"/>
                                  <a:pt x="50" y="23"/>
                                </a:cubicBezTo>
                                <a:lnTo>
                                  <a:pt x="50" y="67"/>
                                </a:lnTo>
                                <a:close/>
                                <a:moveTo>
                                  <a:pt x="41" y="36"/>
                                </a:moveTo>
                                <a:lnTo>
                                  <a:pt x="41" y="36"/>
                                </a:lnTo>
                                <a:lnTo>
                                  <a:pt x="30" y="36"/>
                                </a:lnTo>
                                <a:cubicBezTo>
                                  <a:pt x="26" y="36"/>
                                  <a:pt x="23" y="37"/>
                                  <a:pt x="21" y="37"/>
                                </a:cubicBezTo>
                                <a:cubicBezTo>
                                  <a:pt x="18" y="38"/>
                                  <a:pt x="16" y="39"/>
                                  <a:pt x="14" y="40"/>
                                </a:cubicBezTo>
                                <a:cubicBezTo>
                                  <a:pt x="12" y="41"/>
                                  <a:pt x="11" y="43"/>
                                  <a:pt x="10" y="44"/>
                                </a:cubicBezTo>
                                <a:cubicBezTo>
                                  <a:pt x="10" y="46"/>
                                  <a:pt x="9" y="48"/>
                                  <a:pt x="9" y="50"/>
                                </a:cubicBezTo>
                                <a:cubicBezTo>
                                  <a:pt x="9" y="54"/>
                                  <a:pt x="10" y="57"/>
                                  <a:pt x="13" y="59"/>
                                </a:cubicBezTo>
                                <a:cubicBezTo>
                                  <a:pt x="15" y="61"/>
                                  <a:pt x="18" y="62"/>
                                  <a:pt x="23" y="62"/>
                                </a:cubicBezTo>
                                <a:cubicBezTo>
                                  <a:pt x="26" y="62"/>
                                  <a:pt x="29" y="61"/>
                                  <a:pt x="32" y="60"/>
                                </a:cubicBezTo>
                                <a:cubicBezTo>
                                  <a:pt x="35" y="58"/>
                                  <a:pt x="38" y="55"/>
                                  <a:pt x="41" y="52"/>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6" name="Freeform 274"/>
                        <wps:cNvSpPr>
                          <a:spLocks/>
                        </wps:cNvSpPr>
                        <wps:spPr bwMode="auto">
                          <a:xfrm>
                            <a:off x="2813685" y="2710815"/>
                            <a:ext cx="5715" cy="67310"/>
                          </a:xfrm>
                          <a:custGeom>
                            <a:avLst/>
                            <a:gdLst>
                              <a:gd name="T0" fmla="*/ 8 w 8"/>
                              <a:gd name="T1" fmla="*/ 98 h 100"/>
                              <a:gd name="T2" fmla="*/ 8 w 8"/>
                              <a:gd name="T3" fmla="*/ 98 h 100"/>
                              <a:gd name="T4" fmla="*/ 8 w 8"/>
                              <a:gd name="T5" fmla="*/ 99 h 100"/>
                              <a:gd name="T6" fmla="*/ 7 w 8"/>
                              <a:gd name="T7" fmla="*/ 99 h 100"/>
                              <a:gd name="T8" fmla="*/ 6 w 8"/>
                              <a:gd name="T9" fmla="*/ 100 h 100"/>
                              <a:gd name="T10" fmla="*/ 4 w 8"/>
                              <a:gd name="T11" fmla="*/ 100 h 100"/>
                              <a:gd name="T12" fmla="*/ 2 w 8"/>
                              <a:gd name="T13" fmla="*/ 100 h 100"/>
                              <a:gd name="T14" fmla="*/ 1 w 8"/>
                              <a:gd name="T15" fmla="*/ 99 h 100"/>
                              <a:gd name="T16" fmla="*/ 0 w 8"/>
                              <a:gd name="T17" fmla="*/ 99 h 100"/>
                              <a:gd name="T18" fmla="*/ 0 w 8"/>
                              <a:gd name="T19" fmla="*/ 98 h 100"/>
                              <a:gd name="T20" fmla="*/ 0 w 8"/>
                              <a:gd name="T21" fmla="*/ 2 h 100"/>
                              <a:gd name="T22" fmla="*/ 0 w 8"/>
                              <a:gd name="T23" fmla="*/ 1 h 100"/>
                              <a:gd name="T24" fmla="*/ 1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9"/>
                                </a:cubicBezTo>
                                <a:cubicBezTo>
                                  <a:pt x="8" y="99"/>
                                  <a:pt x="8" y="99"/>
                                  <a:pt x="7" y="99"/>
                                </a:cubicBezTo>
                                <a:cubicBezTo>
                                  <a:pt x="7" y="99"/>
                                  <a:pt x="7" y="99"/>
                                  <a:pt x="6" y="100"/>
                                </a:cubicBezTo>
                                <a:cubicBezTo>
                                  <a:pt x="6" y="100"/>
                                  <a:pt x="5" y="100"/>
                                  <a:pt x="4" y="100"/>
                                </a:cubicBezTo>
                                <a:cubicBezTo>
                                  <a:pt x="3" y="100"/>
                                  <a:pt x="3" y="100"/>
                                  <a:pt x="2" y="100"/>
                                </a:cubicBezTo>
                                <a:cubicBezTo>
                                  <a:pt x="1" y="99"/>
                                  <a:pt x="1" y="99"/>
                                  <a:pt x="1" y="99"/>
                                </a:cubicBezTo>
                                <a:cubicBezTo>
                                  <a:pt x="0" y="99"/>
                                  <a:pt x="0" y="99"/>
                                  <a:pt x="0" y="99"/>
                                </a:cubicBezTo>
                                <a:cubicBezTo>
                                  <a:pt x="0" y="98"/>
                                  <a:pt x="0" y="98"/>
                                  <a:pt x="0" y="98"/>
                                </a:cubicBezTo>
                                <a:lnTo>
                                  <a:pt x="0" y="2"/>
                                </a:lnTo>
                                <a:cubicBezTo>
                                  <a:pt x="0" y="1"/>
                                  <a:pt x="0" y="1"/>
                                  <a:pt x="0" y="1"/>
                                </a:cubicBezTo>
                                <a:cubicBezTo>
                                  <a:pt x="0" y="1"/>
                                  <a:pt x="0" y="1"/>
                                  <a:pt x="1" y="0"/>
                                </a:cubicBezTo>
                                <a:cubicBezTo>
                                  <a:pt x="1" y="0"/>
                                  <a:pt x="1" y="0"/>
                                  <a:pt x="2" y="0"/>
                                </a:cubicBezTo>
                                <a:cubicBezTo>
                                  <a:pt x="3" y="0"/>
                                  <a:pt x="3" y="0"/>
                                  <a:pt x="4" y="0"/>
                                </a:cubicBezTo>
                                <a:cubicBezTo>
                                  <a:pt x="5" y="0"/>
                                  <a:pt x="6" y="0"/>
                                  <a:pt x="6" y="0"/>
                                </a:cubicBezTo>
                                <a:cubicBezTo>
                                  <a:pt x="7" y="0"/>
                                  <a:pt x="7" y="0"/>
                                  <a:pt x="7" y="0"/>
                                </a:cubicBezTo>
                                <a:cubicBezTo>
                                  <a:pt x="8" y="1"/>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7" name="Freeform 275"/>
                        <wps:cNvSpPr>
                          <a:spLocks/>
                        </wps:cNvSpPr>
                        <wps:spPr bwMode="auto">
                          <a:xfrm>
                            <a:off x="2830830" y="2720340"/>
                            <a:ext cx="26670" cy="57785"/>
                          </a:xfrm>
                          <a:custGeom>
                            <a:avLst/>
                            <a:gdLst>
                              <a:gd name="T0" fmla="*/ 40 w 40"/>
                              <a:gd name="T1" fmla="*/ 80 h 86"/>
                              <a:gd name="T2" fmla="*/ 40 w 40"/>
                              <a:gd name="T3" fmla="*/ 80 h 86"/>
                              <a:gd name="T4" fmla="*/ 40 w 40"/>
                              <a:gd name="T5" fmla="*/ 82 h 86"/>
                              <a:gd name="T6" fmla="*/ 39 w 40"/>
                              <a:gd name="T7" fmla="*/ 84 h 86"/>
                              <a:gd name="T8" fmla="*/ 37 w 40"/>
                              <a:gd name="T9" fmla="*/ 85 h 86"/>
                              <a:gd name="T10" fmla="*/ 35 w 40"/>
                              <a:gd name="T11" fmla="*/ 86 h 86"/>
                              <a:gd name="T12" fmla="*/ 32 w 40"/>
                              <a:gd name="T13" fmla="*/ 86 h 86"/>
                              <a:gd name="T14" fmla="*/ 29 w 40"/>
                              <a:gd name="T15" fmla="*/ 86 h 86"/>
                              <a:gd name="T16" fmla="*/ 21 w 40"/>
                              <a:gd name="T17" fmla="*/ 85 h 86"/>
                              <a:gd name="T18" fmla="*/ 15 w 40"/>
                              <a:gd name="T19" fmla="*/ 81 h 86"/>
                              <a:gd name="T20" fmla="*/ 12 w 40"/>
                              <a:gd name="T21" fmla="*/ 75 h 86"/>
                              <a:gd name="T22" fmla="*/ 11 w 40"/>
                              <a:gd name="T23" fmla="*/ 65 h 86"/>
                              <a:gd name="T24" fmla="*/ 11 w 40"/>
                              <a:gd name="T25" fmla="*/ 25 h 86"/>
                              <a:gd name="T26" fmla="*/ 2 w 40"/>
                              <a:gd name="T27" fmla="*/ 25 h 86"/>
                              <a:gd name="T28" fmla="*/ 0 w 40"/>
                              <a:gd name="T29" fmla="*/ 24 h 86"/>
                              <a:gd name="T30" fmla="*/ 0 w 40"/>
                              <a:gd name="T31" fmla="*/ 22 h 86"/>
                              <a:gd name="T32" fmla="*/ 0 w 40"/>
                              <a:gd name="T33" fmla="*/ 20 h 86"/>
                              <a:gd name="T34" fmla="*/ 0 w 40"/>
                              <a:gd name="T35" fmla="*/ 19 h 86"/>
                              <a:gd name="T36" fmla="*/ 1 w 40"/>
                              <a:gd name="T37" fmla="*/ 18 h 86"/>
                              <a:gd name="T38" fmla="*/ 2 w 40"/>
                              <a:gd name="T39" fmla="*/ 18 h 86"/>
                              <a:gd name="T40" fmla="*/ 11 w 40"/>
                              <a:gd name="T41" fmla="*/ 18 h 86"/>
                              <a:gd name="T42" fmla="*/ 11 w 40"/>
                              <a:gd name="T43" fmla="*/ 2 h 86"/>
                              <a:gd name="T44" fmla="*/ 12 w 40"/>
                              <a:gd name="T45" fmla="*/ 1 h 86"/>
                              <a:gd name="T46" fmla="*/ 12 w 40"/>
                              <a:gd name="T47" fmla="*/ 1 h 86"/>
                              <a:gd name="T48" fmla="*/ 14 w 40"/>
                              <a:gd name="T49" fmla="*/ 0 h 86"/>
                              <a:gd name="T50" fmla="*/ 16 w 40"/>
                              <a:gd name="T51" fmla="*/ 0 h 86"/>
                              <a:gd name="T52" fmla="*/ 18 w 40"/>
                              <a:gd name="T53" fmla="*/ 0 h 86"/>
                              <a:gd name="T54" fmla="*/ 19 w 40"/>
                              <a:gd name="T55" fmla="*/ 1 h 86"/>
                              <a:gd name="T56" fmla="*/ 20 w 40"/>
                              <a:gd name="T57" fmla="*/ 1 h 86"/>
                              <a:gd name="T58" fmla="*/ 20 w 40"/>
                              <a:gd name="T59" fmla="*/ 2 h 86"/>
                              <a:gd name="T60" fmla="*/ 20 w 40"/>
                              <a:gd name="T61" fmla="*/ 18 h 86"/>
                              <a:gd name="T62" fmla="*/ 38 w 40"/>
                              <a:gd name="T63" fmla="*/ 18 h 86"/>
                              <a:gd name="T64" fmla="*/ 39 w 40"/>
                              <a:gd name="T65" fmla="*/ 18 h 86"/>
                              <a:gd name="T66" fmla="*/ 39 w 40"/>
                              <a:gd name="T67" fmla="*/ 19 h 86"/>
                              <a:gd name="T68" fmla="*/ 40 w 40"/>
                              <a:gd name="T69" fmla="*/ 20 h 86"/>
                              <a:gd name="T70" fmla="*/ 40 w 40"/>
                              <a:gd name="T71" fmla="*/ 22 h 86"/>
                              <a:gd name="T72" fmla="*/ 39 w 40"/>
                              <a:gd name="T73" fmla="*/ 24 h 86"/>
                              <a:gd name="T74" fmla="*/ 38 w 40"/>
                              <a:gd name="T75" fmla="*/ 25 h 86"/>
                              <a:gd name="T76" fmla="*/ 20 w 40"/>
                              <a:gd name="T77" fmla="*/ 25 h 86"/>
                              <a:gd name="T78" fmla="*/ 20 w 40"/>
                              <a:gd name="T79" fmla="*/ 64 h 86"/>
                              <a:gd name="T80" fmla="*/ 22 w 40"/>
                              <a:gd name="T81" fmla="*/ 75 h 86"/>
                              <a:gd name="T82" fmla="*/ 30 w 40"/>
                              <a:gd name="T83" fmla="*/ 79 h 86"/>
                              <a:gd name="T84" fmla="*/ 33 w 40"/>
                              <a:gd name="T85" fmla="*/ 79 h 86"/>
                              <a:gd name="T86" fmla="*/ 35 w 40"/>
                              <a:gd name="T87" fmla="*/ 78 h 86"/>
                              <a:gd name="T88" fmla="*/ 37 w 40"/>
                              <a:gd name="T89" fmla="*/ 77 h 86"/>
                              <a:gd name="T90" fmla="*/ 38 w 40"/>
                              <a:gd name="T91" fmla="*/ 77 h 86"/>
                              <a:gd name="T92" fmla="*/ 39 w 40"/>
                              <a:gd name="T93" fmla="*/ 77 h 86"/>
                              <a:gd name="T94" fmla="*/ 39 w 40"/>
                              <a:gd name="T95" fmla="*/ 77 h 86"/>
                              <a:gd name="T96" fmla="*/ 40 w 40"/>
                              <a:gd name="T97" fmla="*/ 78 h 86"/>
                              <a:gd name="T98" fmla="*/ 40 w 40"/>
                              <a:gd name="T99" fmla="*/ 80 h 86"/>
                              <a:gd name="T100" fmla="*/ 40 w 40"/>
                              <a:gd name="T101" fmla="*/ 8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40" h="86">
                                <a:moveTo>
                                  <a:pt x="40" y="80"/>
                                </a:moveTo>
                                <a:lnTo>
                                  <a:pt x="40" y="80"/>
                                </a:lnTo>
                                <a:cubicBezTo>
                                  <a:pt x="40" y="81"/>
                                  <a:pt x="40" y="82"/>
                                  <a:pt x="40" y="82"/>
                                </a:cubicBezTo>
                                <a:cubicBezTo>
                                  <a:pt x="39" y="83"/>
                                  <a:pt x="39" y="84"/>
                                  <a:pt x="39" y="84"/>
                                </a:cubicBezTo>
                                <a:cubicBezTo>
                                  <a:pt x="38" y="84"/>
                                  <a:pt x="38" y="85"/>
                                  <a:pt x="37" y="85"/>
                                </a:cubicBezTo>
                                <a:cubicBezTo>
                                  <a:pt x="37" y="85"/>
                                  <a:pt x="36" y="85"/>
                                  <a:pt x="35" y="86"/>
                                </a:cubicBezTo>
                                <a:cubicBezTo>
                                  <a:pt x="34" y="86"/>
                                  <a:pt x="33" y="86"/>
                                  <a:pt x="32" y="86"/>
                                </a:cubicBezTo>
                                <a:cubicBezTo>
                                  <a:pt x="31" y="86"/>
                                  <a:pt x="30" y="86"/>
                                  <a:pt x="29" y="86"/>
                                </a:cubicBezTo>
                                <a:cubicBezTo>
                                  <a:pt x="26" y="86"/>
                                  <a:pt x="23" y="86"/>
                                  <a:pt x="21" y="85"/>
                                </a:cubicBezTo>
                                <a:cubicBezTo>
                                  <a:pt x="19" y="84"/>
                                  <a:pt x="17" y="83"/>
                                  <a:pt x="15" y="81"/>
                                </a:cubicBezTo>
                                <a:cubicBezTo>
                                  <a:pt x="14" y="79"/>
                                  <a:pt x="13" y="77"/>
                                  <a:pt x="12" y="75"/>
                                </a:cubicBezTo>
                                <a:cubicBezTo>
                                  <a:pt x="12" y="72"/>
                                  <a:pt x="11" y="69"/>
                                  <a:pt x="11" y="65"/>
                                </a:cubicBezTo>
                                <a:lnTo>
                                  <a:pt x="11" y="25"/>
                                </a:lnTo>
                                <a:lnTo>
                                  <a:pt x="2" y="25"/>
                                </a:lnTo>
                                <a:cubicBezTo>
                                  <a:pt x="1" y="25"/>
                                  <a:pt x="1" y="25"/>
                                  <a:pt x="0" y="24"/>
                                </a:cubicBezTo>
                                <a:cubicBezTo>
                                  <a:pt x="0" y="24"/>
                                  <a:pt x="0" y="23"/>
                                  <a:pt x="0" y="22"/>
                                </a:cubicBezTo>
                                <a:cubicBezTo>
                                  <a:pt x="0" y="21"/>
                                  <a:pt x="0" y="20"/>
                                  <a:pt x="0" y="20"/>
                                </a:cubicBezTo>
                                <a:cubicBezTo>
                                  <a:pt x="0" y="19"/>
                                  <a:pt x="0" y="19"/>
                                  <a:pt x="0" y="19"/>
                                </a:cubicBezTo>
                                <a:cubicBezTo>
                                  <a:pt x="0" y="18"/>
                                  <a:pt x="1" y="18"/>
                                  <a:pt x="1" y="18"/>
                                </a:cubicBezTo>
                                <a:cubicBezTo>
                                  <a:pt x="1" y="18"/>
                                  <a:pt x="1" y="18"/>
                                  <a:pt x="2" y="18"/>
                                </a:cubicBezTo>
                                <a:lnTo>
                                  <a:pt x="11" y="18"/>
                                </a:lnTo>
                                <a:lnTo>
                                  <a:pt x="11" y="2"/>
                                </a:lnTo>
                                <a:cubicBezTo>
                                  <a:pt x="11" y="2"/>
                                  <a:pt x="11" y="2"/>
                                  <a:pt x="12" y="1"/>
                                </a:cubicBezTo>
                                <a:cubicBezTo>
                                  <a:pt x="12" y="1"/>
                                  <a:pt x="12" y="1"/>
                                  <a:pt x="12" y="1"/>
                                </a:cubicBezTo>
                                <a:cubicBezTo>
                                  <a:pt x="13" y="0"/>
                                  <a:pt x="13" y="0"/>
                                  <a:pt x="14" y="0"/>
                                </a:cubicBezTo>
                                <a:cubicBezTo>
                                  <a:pt x="14" y="0"/>
                                  <a:pt x="15" y="0"/>
                                  <a:pt x="16" y="0"/>
                                </a:cubicBezTo>
                                <a:cubicBezTo>
                                  <a:pt x="16" y="0"/>
                                  <a:pt x="17" y="0"/>
                                  <a:pt x="18" y="0"/>
                                </a:cubicBezTo>
                                <a:cubicBezTo>
                                  <a:pt x="18" y="0"/>
                                  <a:pt x="19" y="0"/>
                                  <a:pt x="19" y="1"/>
                                </a:cubicBezTo>
                                <a:cubicBezTo>
                                  <a:pt x="19" y="1"/>
                                  <a:pt x="20" y="1"/>
                                  <a:pt x="20" y="1"/>
                                </a:cubicBezTo>
                                <a:cubicBezTo>
                                  <a:pt x="20" y="2"/>
                                  <a:pt x="20" y="2"/>
                                  <a:pt x="20" y="2"/>
                                </a:cubicBezTo>
                                <a:lnTo>
                                  <a:pt x="20" y="18"/>
                                </a:lnTo>
                                <a:lnTo>
                                  <a:pt x="38" y="18"/>
                                </a:lnTo>
                                <a:cubicBezTo>
                                  <a:pt x="38" y="18"/>
                                  <a:pt x="38" y="18"/>
                                  <a:pt x="39" y="18"/>
                                </a:cubicBezTo>
                                <a:cubicBezTo>
                                  <a:pt x="39" y="18"/>
                                  <a:pt x="39" y="18"/>
                                  <a:pt x="39" y="19"/>
                                </a:cubicBezTo>
                                <a:cubicBezTo>
                                  <a:pt x="39" y="19"/>
                                  <a:pt x="40" y="19"/>
                                  <a:pt x="40" y="20"/>
                                </a:cubicBezTo>
                                <a:cubicBezTo>
                                  <a:pt x="40" y="20"/>
                                  <a:pt x="40" y="21"/>
                                  <a:pt x="40" y="22"/>
                                </a:cubicBezTo>
                                <a:cubicBezTo>
                                  <a:pt x="40" y="23"/>
                                  <a:pt x="40" y="24"/>
                                  <a:pt x="39" y="24"/>
                                </a:cubicBezTo>
                                <a:cubicBezTo>
                                  <a:pt x="39" y="25"/>
                                  <a:pt x="38" y="25"/>
                                  <a:pt x="38" y="25"/>
                                </a:cubicBezTo>
                                <a:lnTo>
                                  <a:pt x="20" y="25"/>
                                </a:lnTo>
                                <a:lnTo>
                                  <a:pt x="20" y="64"/>
                                </a:lnTo>
                                <a:cubicBezTo>
                                  <a:pt x="20" y="69"/>
                                  <a:pt x="21" y="73"/>
                                  <a:pt x="22" y="75"/>
                                </a:cubicBezTo>
                                <a:cubicBezTo>
                                  <a:pt x="23" y="78"/>
                                  <a:pt x="26" y="79"/>
                                  <a:pt x="30" y="79"/>
                                </a:cubicBezTo>
                                <a:cubicBezTo>
                                  <a:pt x="31" y="79"/>
                                  <a:pt x="32" y="79"/>
                                  <a:pt x="33" y="79"/>
                                </a:cubicBezTo>
                                <a:cubicBezTo>
                                  <a:pt x="34" y="79"/>
                                  <a:pt x="34" y="78"/>
                                  <a:pt x="35" y="78"/>
                                </a:cubicBezTo>
                                <a:cubicBezTo>
                                  <a:pt x="36" y="78"/>
                                  <a:pt x="37" y="77"/>
                                  <a:pt x="37" y="77"/>
                                </a:cubicBezTo>
                                <a:cubicBezTo>
                                  <a:pt x="38" y="77"/>
                                  <a:pt x="38" y="77"/>
                                  <a:pt x="38" y="77"/>
                                </a:cubicBezTo>
                                <a:cubicBezTo>
                                  <a:pt x="39" y="77"/>
                                  <a:pt x="39" y="77"/>
                                  <a:pt x="39" y="77"/>
                                </a:cubicBezTo>
                                <a:cubicBezTo>
                                  <a:pt x="39" y="77"/>
                                  <a:pt x="39" y="77"/>
                                  <a:pt x="39" y="77"/>
                                </a:cubicBezTo>
                                <a:cubicBezTo>
                                  <a:pt x="40" y="78"/>
                                  <a:pt x="40" y="78"/>
                                  <a:pt x="40" y="78"/>
                                </a:cubicBezTo>
                                <a:cubicBezTo>
                                  <a:pt x="40" y="79"/>
                                  <a:pt x="40" y="79"/>
                                  <a:pt x="40" y="80"/>
                                </a:cubicBezTo>
                                <a:lnTo>
                                  <a:pt x="40" y="80"/>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8" name="Freeform 276"/>
                        <wps:cNvSpPr>
                          <a:spLocks/>
                        </wps:cNvSpPr>
                        <wps:spPr bwMode="auto">
                          <a:xfrm>
                            <a:off x="2870200" y="2710815"/>
                            <a:ext cx="34925" cy="67310"/>
                          </a:xfrm>
                          <a:custGeom>
                            <a:avLst/>
                            <a:gdLst>
                              <a:gd name="T0" fmla="*/ 52 w 52"/>
                              <a:gd name="T1" fmla="*/ 98 h 100"/>
                              <a:gd name="T2" fmla="*/ 52 w 52"/>
                              <a:gd name="T3" fmla="*/ 98 h 100"/>
                              <a:gd name="T4" fmla="*/ 52 w 52"/>
                              <a:gd name="T5" fmla="*/ 99 h 100"/>
                              <a:gd name="T6" fmla="*/ 52 w 52"/>
                              <a:gd name="T7" fmla="*/ 99 h 100"/>
                              <a:gd name="T8" fmla="*/ 50 w 52"/>
                              <a:gd name="T9" fmla="*/ 100 h 100"/>
                              <a:gd name="T10" fmla="*/ 48 w 52"/>
                              <a:gd name="T11" fmla="*/ 100 h 100"/>
                              <a:gd name="T12" fmla="*/ 46 w 52"/>
                              <a:gd name="T13" fmla="*/ 100 h 100"/>
                              <a:gd name="T14" fmla="*/ 45 w 52"/>
                              <a:gd name="T15" fmla="*/ 99 h 100"/>
                              <a:gd name="T16" fmla="*/ 44 w 52"/>
                              <a:gd name="T17" fmla="*/ 99 h 100"/>
                              <a:gd name="T18" fmla="*/ 44 w 52"/>
                              <a:gd name="T19" fmla="*/ 98 h 100"/>
                              <a:gd name="T20" fmla="*/ 44 w 52"/>
                              <a:gd name="T21" fmla="*/ 60 h 100"/>
                              <a:gd name="T22" fmla="*/ 43 w 52"/>
                              <a:gd name="T23" fmla="*/ 50 h 100"/>
                              <a:gd name="T24" fmla="*/ 40 w 52"/>
                              <a:gd name="T25" fmla="*/ 43 h 100"/>
                              <a:gd name="T26" fmla="*/ 35 w 52"/>
                              <a:gd name="T27" fmla="*/ 39 h 100"/>
                              <a:gd name="T28" fmla="*/ 29 w 52"/>
                              <a:gd name="T29" fmla="*/ 38 h 100"/>
                              <a:gd name="T30" fmla="*/ 19 w 52"/>
                              <a:gd name="T31" fmla="*/ 41 h 100"/>
                              <a:gd name="T32" fmla="*/ 9 w 52"/>
                              <a:gd name="T33" fmla="*/ 52 h 100"/>
                              <a:gd name="T34" fmla="*/ 9 w 52"/>
                              <a:gd name="T35" fmla="*/ 98 h 100"/>
                              <a:gd name="T36" fmla="*/ 8 w 52"/>
                              <a:gd name="T37" fmla="*/ 99 h 100"/>
                              <a:gd name="T38" fmla="*/ 8 w 52"/>
                              <a:gd name="T39" fmla="*/ 99 h 100"/>
                              <a:gd name="T40" fmla="*/ 6 w 52"/>
                              <a:gd name="T41" fmla="*/ 100 h 100"/>
                              <a:gd name="T42" fmla="*/ 4 w 52"/>
                              <a:gd name="T43" fmla="*/ 100 h 100"/>
                              <a:gd name="T44" fmla="*/ 2 w 52"/>
                              <a:gd name="T45" fmla="*/ 100 h 100"/>
                              <a:gd name="T46" fmla="*/ 1 w 52"/>
                              <a:gd name="T47" fmla="*/ 99 h 100"/>
                              <a:gd name="T48" fmla="*/ 0 w 52"/>
                              <a:gd name="T49" fmla="*/ 99 h 100"/>
                              <a:gd name="T50" fmla="*/ 0 w 52"/>
                              <a:gd name="T51" fmla="*/ 98 h 100"/>
                              <a:gd name="T52" fmla="*/ 0 w 52"/>
                              <a:gd name="T53" fmla="*/ 2 h 100"/>
                              <a:gd name="T54" fmla="*/ 0 w 52"/>
                              <a:gd name="T55" fmla="*/ 1 h 100"/>
                              <a:gd name="T56" fmla="*/ 1 w 52"/>
                              <a:gd name="T57" fmla="*/ 0 h 100"/>
                              <a:gd name="T58" fmla="*/ 2 w 52"/>
                              <a:gd name="T59" fmla="*/ 0 h 100"/>
                              <a:gd name="T60" fmla="*/ 4 w 52"/>
                              <a:gd name="T61" fmla="*/ 0 h 100"/>
                              <a:gd name="T62" fmla="*/ 6 w 52"/>
                              <a:gd name="T63" fmla="*/ 0 h 100"/>
                              <a:gd name="T64" fmla="*/ 8 w 52"/>
                              <a:gd name="T65" fmla="*/ 0 h 100"/>
                              <a:gd name="T66" fmla="*/ 8 w 52"/>
                              <a:gd name="T67" fmla="*/ 1 h 100"/>
                              <a:gd name="T68" fmla="*/ 9 w 52"/>
                              <a:gd name="T69" fmla="*/ 2 h 100"/>
                              <a:gd name="T70" fmla="*/ 9 w 52"/>
                              <a:gd name="T71" fmla="*/ 42 h 100"/>
                              <a:gd name="T72" fmla="*/ 19 w 52"/>
                              <a:gd name="T73" fmla="*/ 33 h 100"/>
                              <a:gd name="T74" fmla="*/ 30 w 52"/>
                              <a:gd name="T75" fmla="*/ 31 h 100"/>
                              <a:gd name="T76" fmla="*/ 40 w 52"/>
                              <a:gd name="T77" fmla="*/ 33 h 100"/>
                              <a:gd name="T78" fmla="*/ 47 w 52"/>
                              <a:gd name="T79" fmla="*/ 39 h 100"/>
                              <a:gd name="T80" fmla="*/ 51 w 52"/>
                              <a:gd name="T81" fmla="*/ 47 h 100"/>
                              <a:gd name="T82" fmla="*/ 52 w 52"/>
                              <a:gd name="T83" fmla="*/ 59 h 100"/>
                              <a:gd name="T84" fmla="*/ 52 w 52"/>
                              <a:gd name="T85"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100">
                                <a:moveTo>
                                  <a:pt x="52" y="98"/>
                                </a:moveTo>
                                <a:lnTo>
                                  <a:pt x="52" y="98"/>
                                </a:lnTo>
                                <a:cubicBezTo>
                                  <a:pt x="52" y="98"/>
                                  <a:pt x="52" y="98"/>
                                  <a:pt x="52" y="99"/>
                                </a:cubicBezTo>
                                <a:cubicBezTo>
                                  <a:pt x="52" y="99"/>
                                  <a:pt x="52" y="99"/>
                                  <a:pt x="52" y="99"/>
                                </a:cubicBezTo>
                                <a:cubicBezTo>
                                  <a:pt x="51" y="99"/>
                                  <a:pt x="51" y="99"/>
                                  <a:pt x="50" y="100"/>
                                </a:cubicBezTo>
                                <a:cubicBezTo>
                                  <a:pt x="50" y="100"/>
                                  <a:pt x="49" y="100"/>
                                  <a:pt x="48" y="100"/>
                                </a:cubicBezTo>
                                <a:cubicBezTo>
                                  <a:pt x="47" y="100"/>
                                  <a:pt x="47" y="100"/>
                                  <a:pt x="46" y="100"/>
                                </a:cubicBezTo>
                                <a:cubicBezTo>
                                  <a:pt x="46" y="99"/>
                                  <a:pt x="45" y="99"/>
                                  <a:pt x="45" y="99"/>
                                </a:cubicBezTo>
                                <a:cubicBezTo>
                                  <a:pt x="45" y="99"/>
                                  <a:pt x="44" y="99"/>
                                  <a:pt x="44" y="99"/>
                                </a:cubicBezTo>
                                <a:cubicBezTo>
                                  <a:pt x="44" y="98"/>
                                  <a:pt x="44" y="98"/>
                                  <a:pt x="44" y="98"/>
                                </a:cubicBezTo>
                                <a:lnTo>
                                  <a:pt x="44" y="60"/>
                                </a:lnTo>
                                <a:cubicBezTo>
                                  <a:pt x="44" y="56"/>
                                  <a:pt x="44" y="52"/>
                                  <a:pt x="43" y="50"/>
                                </a:cubicBezTo>
                                <a:cubicBezTo>
                                  <a:pt x="42" y="47"/>
                                  <a:pt x="41" y="45"/>
                                  <a:pt x="40" y="43"/>
                                </a:cubicBezTo>
                                <a:cubicBezTo>
                                  <a:pt x="39" y="42"/>
                                  <a:pt x="37" y="40"/>
                                  <a:pt x="35" y="39"/>
                                </a:cubicBezTo>
                                <a:cubicBezTo>
                                  <a:pt x="34" y="38"/>
                                  <a:pt x="31" y="38"/>
                                  <a:pt x="29" y="38"/>
                                </a:cubicBezTo>
                                <a:cubicBezTo>
                                  <a:pt x="25" y="38"/>
                                  <a:pt x="22" y="39"/>
                                  <a:pt x="19" y="41"/>
                                </a:cubicBezTo>
                                <a:cubicBezTo>
                                  <a:pt x="16" y="44"/>
                                  <a:pt x="12" y="47"/>
                                  <a:pt x="9" y="52"/>
                                </a:cubicBezTo>
                                <a:lnTo>
                                  <a:pt x="9" y="98"/>
                                </a:lnTo>
                                <a:cubicBezTo>
                                  <a:pt x="9" y="98"/>
                                  <a:pt x="9" y="98"/>
                                  <a:pt x="8" y="99"/>
                                </a:cubicBezTo>
                                <a:cubicBezTo>
                                  <a:pt x="8" y="99"/>
                                  <a:pt x="8" y="99"/>
                                  <a:pt x="8" y="99"/>
                                </a:cubicBezTo>
                                <a:cubicBezTo>
                                  <a:pt x="7" y="99"/>
                                  <a:pt x="7" y="99"/>
                                  <a:pt x="6" y="100"/>
                                </a:cubicBezTo>
                                <a:cubicBezTo>
                                  <a:pt x="6" y="100"/>
                                  <a:pt x="5" y="100"/>
                                  <a:pt x="4" y="100"/>
                                </a:cubicBezTo>
                                <a:cubicBezTo>
                                  <a:pt x="3" y="100"/>
                                  <a:pt x="3" y="100"/>
                                  <a:pt x="2" y="100"/>
                                </a:cubicBezTo>
                                <a:cubicBezTo>
                                  <a:pt x="2" y="99"/>
                                  <a:pt x="1" y="99"/>
                                  <a:pt x="1" y="99"/>
                                </a:cubicBezTo>
                                <a:cubicBezTo>
                                  <a:pt x="1" y="99"/>
                                  <a:pt x="0" y="99"/>
                                  <a:pt x="0" y="99"/>
                                </a:cubicBezTo>
                                <a:cubicBezTo>
                                  <a:pt x="0" y="98"/>
                                  <a:pt x="0" y="98"/>
                                  <a:pt x="0" y="98"/>
                                </a:cubicBezTo>
                                <a:lnTo>
                                  <a:pt x="0" y="2"/>
                                </a:lnTo>
                                <a:cubicBezTo>
                                  <a:pt x="0" y="1"/>
                                  <a:pt x="0" y="1"/>
                                  <a:pt x="0" y="1"/>
                                </a:cubicBezTo>
                                <a:cubicBezTo>
                                  <a:pt x="0" y="1"/>
                                  <a:pt x="1" y="1"/>
                                  <a:pt x="1" y="0"/>
                                </a:cubicBezTo>
                                <a:cubicBezTo>
                                  <a:pt x="1" y="0"/>
                                  <a:pt x="2" y="0"/>
                                  <a:pt x="2" y="0"/>
                                </a:cubicBezTo>
                                <a:cubicBezTo>
                                  <a:pt x="3" y="0"/>
                                  <a:pt x="3" y="0"/>
                                  <a:pt x="4" y="0"/>
                                </a:cubicBezTo>
                                <a:cubicBezTo>
                                  <a:pt x="5" y="0"/>
                                  <a:pt x="6" y="0"/>
                                  <a:pt x="6" y="0"/>
                                </a:cubicBezTo>
                                <a:cubicBezTo>
                                  <a:pt x="7" y="0"/>
                                  <a:pt x="7" y="0"/>
                                  <a:pt x="8" y="0"/>
                                </a:cubicBezTo>
                                <a:cubicBezTo>
                                  <a:pt x="8" y="1"/>
                                  <a:pt x="8" y="1"/>
                                  <a:pt x="8" y="1"/>
                                </a:cubicBezTo>
                                <a:cubicBezTo>
                                  <a:pt x="9" y="1"/>
                                  <a:pt x="9" y="1"/>
                                  <a:pt x="9" y="2"/>
                                </a:cubicBezTo>
                                <a:lnTo>
                                  <a:pt x="9" y="42"/>
                                </a:lnTo>
                                <a:cubicBezTo>
                                  <a:pt x="12" y="38"/>
                                  <a:pt x="16" y="35"/>
                                  <a:pt x="19" y="33"/>
                                </a:cubicBezTo>
                                <a:cubicBezTo>
                                  <a:pt x="23" y="32"/>
                                  <a:pt x="26" y="31"/>
                                  <a:pt x="30" y="31"/>
                                </a:cubicBezTo>
                                <a:cubicBezTo>
                                  <a:pt x="34" y="31"/>
                                  <a:pt x="37" y="31"/>
                                  <a:pt x="40" y="33"/>
                                </a:cubicBezTo>
                                <a:cubicBezTo>
                                  <a:pt x="43" y="34"/>
                                  <a:pt x="46" y="36"/>
                                  <a:pt x="47" y="39"/>
                                </a:cubicBezTo>
                                <a:cubicBezTo>
                                  <a:pt x="49" y="41"/>
                                  <a:pt x="50" y="44"/>
                                  <a:pt x="51" y="47"/>
                                </a:cubicBezTo>
                                <a:cubicBezTo>
                                  <a:pt x="52" y="50"/>
                                  <a:pt x="52" y="54"/>
                                  <a:pt x="52" y="59"/>
                                </a:cubicBezTo>
                                <a:lnTo>
                                  <a:pt x="52"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79" name="Freeform 277"/>
                        <wps:cNvSpPr>
                          <a:spLocks/>
                        </wps:cNvSpPr>
                        <wps:spPr bwMode="auto">
                          <a:xfrm>
                            <a:off x="2918460" y="2768600"/>
                            <a:ext cx="13970" cy="22860"/>
                          </a:xfrm>
                          <a:custGeom>
                            <a:avLst/>
                            <a:gdLst>
                              <a:gd name="T0" fmla="*/ 20 w 20"/>
                              <a:gd name="T1" fmla="*/ 5 h 34"/>
                              <a:gd name="T2" fmla="*/ 20 w 20"/>
                              <a:gd name="T3" fmla="*/ 5 h 34"/>
                              <a:gd name="T4" fmla="*/ 20 w 20"/>
                              <a:gd name="T5" fmla="*/ 8 h 34"/>
                              <a:gd name="T6" fmla="*/ 20 w 20"/>
                              <a:gd name="T7" fmla="*/ 11 h 34"/>
                              <a:gd name="T8" fmla="*/ 18 w 20"/>
                              <a:gd name="T9" fmla="*/ 14 h 34"/>
                              <a:gd name="T10" fmla="*/ 17 w 20"/>
                              <a:gd name="T11" fmla="*/ 17 h 34"/>
                              <a:gd name="T12" fmla="*/ 7 w 20"/>
                              <a:gd name="T13" fmla="*/ 32 h 34"/>
                              <a:gd name="T14" fmla="*/ 6 w 20"/>
                              <a:gd name="T15" fmla="*/ 33 h 34"/>
                              <a:gd name="T16" fmla="*/ 5 w 20"/>
                              <a:gd name="T17" fmla="*/ 33 h 34"/>
                              <a:gd name="T18" fmla="*/ 4 w 20"/>
                              <a:gd name="T19" fmla="*/ 34 h 34"/>
                              <a:gd name="T20" fmla="*/ 2 w 20"/>
                              <a:gd name="T21" fmla="*/ 34 h 34"/>
                              <a:gd name="T22" fmla="*/ 1 w 20"/>
                              <a:gd name="T23" fmla="*/ 34 h 34"/>
                              <a:gd name="T24" fmla="*/ 0 w 20"/>
                              <a:gd name="T25" fmla="*/ 34 h 34"/>
                              <a:gd name="T26" fmla="*/ 0 w 20"/>
                              <a:gd name="T27" fmla="*/ 33 h 34"/>
                              <a:gd name="T28" fmla="*/ 0 w 20"/>
                              <a:gd name="T29" fmla="*/ 32 h 34"/>
                              <a:gd name="T30" fmla="*/ 10 w 20"/>
                              <a:gd name="T31" fmla="*/ 13 h 34"/>
                              <a:gd name="T32" fmla="*/ 10 w 20"/>
                              <a:gd name="T33" fmla="*/ 5 h 34"/>
                              <a:gd name="T34" fmla="*/ 10 w 20"/>
                              <a:gd name="T35" fmla="*/ 2 h 34"/>
                              <a:gd name="T36" fmla="*/ 11 w 20"/>
                              <a:gd name="T37" fmla="*/ 1 h 34"/>
                              <a:gd name="T38" fmla="*/ 13 w 20"/>
                              <a:gd name="T39" fmla="*/ 0 h 34"/>
                              <a:gd name="T40" fmla="*/ 15 w 20"/>
                              <a:gd name="T41" fmla="*/ 0 h 34"/>
                              <a:gd name="T42" fmla="*/ 17 w 20"/>
                              <a:gd name="T43" fmla="*/ 0 h 34"/>
                              <a:gd name="T44" fmla="*/ 19 w 20"/>
                              <a:gd name="T45" fmla="*/ 1 h 34"/>
                              <a:gd name="T46" fmla="*/ 20 w 20"/>
                              <a:gd name="T47" fmla="*/ 2 h 34"/>
                              <a:gd name="T48" fmla="*/ 20 w 20"/>
                              <a:gd name="T49" fmla="*/ 5 h 34"/>
                              <a:gd name="T50" fmla="*/ 20 w 20"/>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0" h="34">
                                <a:moveTo>
                                  <a:pt x="20" y="5"/>
                                </a:moveTo>
                                <a:lnTo>
                                  <a:pt x="20" y="5"/>
                                </a:lnTo>
                                <a:cubicBezTo>
                                  <a:pt x="20" y="6"/>
                                  <a:pt x="20" y="7"/>
                                  <a:pt x="20" y="8"/>
                                </a:cubicBezTo>
                                <a:cubicBezTo>
                                  <a:pt x="20" y="9"/>
                                  <a:pt x="20" y="10"/>
                                  <a:pt x="20" y="11"/>
                                </a:cubicBezTo>
                                <a:cubicBezTo>
                                  <a:pt x="19" y="12"/>
                                  <a:pt x="19" y="13"/>
                                  <a:pt x="18" y="14"/>
                                </a:cubicBezTo>
                                <a:cubicBezTo>
                                  <a:pt x="18" y="15"/>
                                  <a:pt x="17" y="16"/>
                                  <a:pt x="17" y="17"/>
                                </a:cubicBezTo>
                                <a:lnTo>
                                  <a:pt x="7" y="32"/>
                                </a:lnTo>
                                <a:cubicBezTo>
                                  <a:pt x="6" y="32"/>
                                  <a:pt x="6" y="33"/>
                                  <a:pt x="6" y="33"/>
                                </a:cubicBezTo>
                                <a:cubicBezTo>
                                  <a:pt x="6" y="33"/>
                                  <a:pt x="5" y="33"/>
                                  <a:pt x="5" y="33"/>
                                </a:cubicBezTo>
                                <a:cubicBezTo>
                                  <a:pt x="5" y="34"/>
                                  <a:pt x="4" y="34"/>
                                  <a:pt x="4" y="34"/>
                                </a:cubicBezTo>
                                <a:cubicBezTo>
                                  <a:pt x="3" y="34"/>
                                  <a:pt x="3" y="34"/>
                                  <a:pt x="2" y="34"/>
                                </a:cubicBezTo>
                                <a:cubicBezTo>
                                  <a:pt x="2" y="34"/>
                                  <a:pt x="1" y="34"/>
                                  <a:pt x="1" y="34"/>
                                </a:cubicBezTo>
                                <a:cubicBezTo>
                                  <a:pt x="0" y="34"/>
                                  <a:pt x="0" y="34"/>
                                  <a:pt x="0" y="34"/>
                                </a:cubicBezTo>
                                <a:cubicBezTo>
                                  <a:pt x="0" y="33"/>
                                  <a:pt x="0" y="33"/>
                                  <a:pt x="0" y="33"/>
                                </a:cubicBezTo>
                                <a:cubicBezTo>
                                  <a:pt x="0" y="33"/>
                                  <a:pt x="0" y="33"/>
                                  <a:pt x="0" y="32"/>
                                </a:cubicBezTo>
                                <a:lnTo>
                                  <a:pt x="10" y="13"/>
                                </a:lnTo>
                                <a:lnTo>
                                  <a:pt x="10" y="5"/>
                                </a:lnTo>
                                <a:cubicBezTo>
                                  <a:pt x="10" y="4"/>
                                  <a:pt x="10" y="3"/>
                                  <a:pt x="10" y="2"/>
                                </a:cubicBezTo>
                                <a:cubicBezTo>
                                  <a:pt x="10" y="2"/>
                                  <a:pt x="11" y="1"/>
                                  <a:pt x="11" y="1"/>
                                </a:cubicBezTo>
                                <a:cubicBezTo>
                                  <a:pt x="11" y="0"/>
                                  <a:pt x="12" y="0"/>
                                  <a:pt x="13" y="0"/>
                                </a:cubicBezTo>
                                <a:cubicBezTo>
                                  <a:pt x="13" y="0"/>
                                  <a:pt x="14" y="0"/>
                                  <a:pt x="15" y="0"/>
                                </a:cubicBezTo>
                                <a:cubicBezTo>
                                  <a:pt x="16" y="0"/>
                                  <a:pt x="17" y="0"/>
                                  <a:pt x="17" y="0"/>
                                </a:cubicBezTo>
                                <a:cubicBezTo>
                                  <a:pt x="18" y="0"/>
                                  <a:pt x="19" y="0"/>
                                  <a:pt x="19" y="1"/>
                                </a:cubicBezTo>
                                <a:cubicBezTo>
                                  <a:pt x="19" y="1"/>
                                  <a:pt x="20" y="2"/>
                                  <a:pt x="20" y="2"/>
                                </a:cubicBezTo>
                                <a:cubicBezTo>
                                  <a:pt x="20" y="3"/>
                                  <a:pt x="20" y="4"/>
                                  <a:pt x="20" y="5"/>
                                </a:cubicBezTo>
                                <a:lnTo>
                                  <a:pt x="20"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0" name="Freeform 278"/>
                        <wps:cNvSpPr>
                          <a:spLocks/>
                        </wps:cNvSpPr>
                        <wps:spPr bwMode="auto">
                          <a:xfrm>
                            <a:off x="1929130" y="2818130"/>
                            <a:ext cx="33655" cy="67310"/>
                          </a:xfrm>
                          <a:custGeom>
                            <a:avLst/>
                            <a:gdLst>
                              <a:gd name="T0" fmla="*/ 50 w 50"/>
                              <a:gd name="T1" fmla="*/ 98 h 100"/>
                              <a:gd name="T2" fmla="*/ 50 w 50"/>
                              <a:gd name="T3" fmla="*/ 98 h 100"/>
                              <a:gd name="T4" fmla="*/ 49 w 50"/>
                              <a:gd name="T5" fmla="*/ 99 h 100"/>
                              <a:gd name="T6" fmla="*/ 49 w 50"/>
                              <a:gd name="T7" fmla="*/ 99 h 100"/>
                              <a:gd name="T8" fmla="*/ 47 w 50"/>
                              <a:gd name="T9" fmla="*/ 100 h 100"/>
                              <a:gd name="T10" fmla="*/ 45 w 50"/>
                              <a:gd name="T11" fmla="*/ 100 h 100"/>
                              <a:gd name="T12" fmla="*/ 43 w 50"/>
                              <a:gd name="T13" fmla="*/ 100 h 100"/>
                              <a:gd name="T14" fmla="*/ 41 w 50"/>
                              <a:gd name="T15" fmla="*/ 99 h 100"/>
                              <a:gd name="T16" fmla="*/ 40 w 50"/>
                              <a:gd name="T17" fmla="*/ 99 h 100"/>
                              <a:gd name="T18" fmla="*/ 39 w 50"/>
                              <a:gd name="T19" fmla="*/ 98 h 100"/>
                              <a:gd name="T20" fmla="*/ 9 w 50"/>
                              <a:gd name="T21" fmla="*/ 61 h 100"/>
                              <a:gd name="T22" fmla="*/ 9 w 50"/>
                              <a:gd name="T23" fmla="*/ 98 h 100"/>
                              <a:gd name="T24" fmla="*/ 9 w 50"/>
                              <a:gd name="T25" fmla="*/ 99 h 100"/>
                              <a:gd name="T26" fmla="*/ 8 w 50"/>
                              <a:gd name="T27" fmla="*/ 99 h 100"/>
                              <a:gd name="T28" fmla="*/ 7 w 50"/>
                              <a:gd name="T29" fmla="*/ 100 h 100"/>
                              <a:gd name="T30" fmla="*/ 5 w 50"/>
                              <a:gd name="T31" fmla="*/ 100 h 100"/>
                              <a:gd name="T32" fmla="*/ 3 w 50"/>
                              <a:gd name="T33" fmla="*/ 100 h 100"/>
                              <a:gd name="T34" fmla="*/ 1 w 50"/>
                              <a:gd name="T35" fmla="*/ 99 h 100"/>
                              <a:gd name="T36" fmla="*/ 1 w 50"/>
                              <a:gd name="T37" fmla="*/ 99 h 100"/>
                              <a:gd name="T38" fmla="*/ 0 w 50"/>
                              <a:gd name="T39" fmla="*/ 98 h 100"/>
                              <a:gd name="T40" fmla="*/ 0 w 50"/>
                              <a:gd name="T41" fmla="*/ 2 h 100"/>
                              <a:gd name="T42" fmla="*/ 1 w 50"/>
                              <a:gd name="T43" fmla="*/ 1 h 100"/>
                              <a:gd name="T44" fmla="*/ 1 w 50"/>
                              <a:gd name="T45" fmla="*/ 0 h 100"/>
                              <a:gd name="T46" fmla="*/ 3 w 50"/>
                              <a:gd name="T47" fmla="*/ 0 h 100"/>
                              <a:gd name="T48" fmla="*/ 5 w 50"/>
                              <a:gd name="T49" fmla="*/ 0 h 100"/>
                              <a:gd name="T50" fmla="*/ 7 w 50"/>
                              <a:gd name="T51" fmla="*/ 0 h 100"/>
                              <a:gd name="T52" fmla="*/ 8 w 50"/>
                              <a:gd name="T53" fmla="*/ 0 h 100"/>
                              <a:gd name="T54" fmla="*/ 9 w 50"/>
                              <a:gd name="T55" fmla="*/ 1 h 100"/>
                              <a:gd name="T56" fmla="*/ 9 w 50"/>
                              <a:gd name="T57" fmla="*/ 2 h 100"/>
                              <a:gd name="T58" fmla="*/ 9 w 50"/>
                              <a:gd name="T59" fmla="*/ 61 h 100"/>
                              <a:gd name="T60" fmla="*/ 36 w 50"/>
                              <a:gd name="T61" fmla="*/ 34 h 100"/>
                              <a:gd name="T62" fmla="*/ 37 w 50"/>
                              <a:gd name="T63" fmla="*/ 33 h 100"/>
                              <a:gd name="T64" fmla="*/ 39 w 50"/>
                              <a:gd name="T65" fmla="*/ 32 h 100"/>
                              <a:gd name="T66" fmla="*/ 40 w 50"/>
                              <a:gd name="T67" fmla="*/ 32 h 100"/>
                              <a:gd name="T68" fmla="*/ 42 w 50"/>
                              <a:gd name="T69" fmla="*/ 32 h 100"/>
                              <a:gd name="T70" fmla="*/ 44 w 50"/>
                              <a:gd name="T71" fmla="*/ 32 h 100"/>
                              <a:gd name="T72" fmla="*/ 46 w 50"/>
                              <a:gd name="T73" fmla="*/ 32 h 100"/>
                              <a:gd name="T74" fmla="*/ 47 w 50"/>
                              <a:gd name="T75" fmla="*/ 32 h 100"/>
                              <a:gd name="T76" fmla="*/ 47 w 50"/>
                              <a:gd name="T77" fmla="*/ 33 h 100"/>
                              <a:gd name="T78" fmla="*/ 47 w 50"/>
                              <a:gd name="T79" fmla="*/ 35 h 100"/>
                              <a:gd name="T80" fmla="*/ 45 w 50"/>
                              <a:gd name="T81" fmla="*/ 36 h 100"/>
                              <a:gd name="T82" fmla="*/ 19 w 50"/>
                              <a:gd name="T83" fmla="*/ 61 h 100"/>
                              <a:gd name="T84" fmla="*/ 48 w 50"/>
                              <a:gd name="T85" fmla="*/ 95 h 100"/>
                              <a:gd name="T86" fmla="*/ 49 w 50"/>
                              <a:gd name="T87" fmla="*/ 97 h 100"/>
                              <a:gd name="T88" fmla="*/ 50 w 50"/>
                              <a:gd name="T89" fmla="*/ 98 h 100"/>
                              <a:gd name="T90" fmla="*/ 50 w 50"/>
                              <a:gd name="T91"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50" h="100">
                                <a:moveTo>
                                  <a:pt x="50" y="98"/>
                                </a:moveTo>
                                <a:lnTo>
                                  <a:pt x="50" y="98"/>
                                </a:lnTo>
                                <a:cubicBezTo>
                                  <a:pt x="50" y="98"/>
                                  <a:pt x="50" y="98"/>
                                  <a:pt x="49" y="99"/>
                                </a:cubicBezTo>
                                <a:cubicBezTo>
                                  <a:pt x="49" y="99"/>
                                  <a:pt x="49" y="99"/>
                                  <a:pt x="49" y="99"/>
                                </a:cubicBezTo>
                                <a:cubicBezTo>
                                  <a:pt x="48" y="99"/>
                                  <a:pt x="48" y="99"/>
                                  <a:pt x="47" y="100"/>
                                </a:cubicBezTo>
                                <a:cubicBezTo>
                                  <a:pt x="47" y="100"/>
                                  <a:pt x="46" y="100"/>
                                  <a:pt x="45" y="100"/>
                                </a:cubicBezTo>
                                <a:cubicBezTo>
                                  <a:pt x="44" y="100"/>
                                  <a:pt x="43" y="100"/>
                                  <a:pt x="43" y="100"/>
                                </a:cubicBezTo>
                                <a:cubicBezTo>
                                  <a:pt x="42" y="100"/>
                                  <a:pt x="42" y="99"/>
                                  <a:pt x="41" y="99"/>
                                </a:cubicBezTo>
                                <a:cubicBezTo>
                                  <a:pt x="41" y="99"/>
                                  <a:pt x="40" y="99"/>
                                  <a:pt x="40" y="99"/>
                                </a:cubicBezTo>
                                <a:cubicBezTo>
                                  <a:pt x="40" y="99"/>
                                  <a:pt x="39" y="98"/>
                                  <a:pt x="39" y="98"/>
                                </a:cubicBezTo>
                                <a:lnTo>
                                  <a:pt x="9" y="61"/>
                                </a:lnTo>
                                <a:lnTo>
                                  <a:pt x="9" y="98"/>
                                </a:lnTo>
                                <a:cubicBezTo>
                                  <a:pt x="9" y="98"/>
                                  <a:pt x="9" y="98"/>
                                  <a:pt x="9" y="99"/>
                                </a:cubicBezTo>
                                <a:cubicBezTo>
                                  <a:pt x="9" y="99"/>
                                  <a:pt x="8" y="99"/>
                                  <a:pt x="8" y="99"/>
                                </a:cubicBezTo>
                                <a:cubicBezTo>
                                  <a:pt x="8" y="99"/>
                                  <a:pt x="7" y="99"/>
                                  <a:pt x="7" y="100"/>
                                </a:cubicBezTo>
                                <a:cubicBezTo>
                                  <a:pt x="6" y="100"/>
                                  <a:pt x="5" y="100"/>
                                  <a:pt x="5" y="100"/>
                                </a:cubicBezTo>
                                <a:cubicBezTo>
                                  <a:pt x="4" y="100"/>
                                  <a:pt x="3" y="100"/>
                                  <a:pt x="3" y="100"/>
                                </a:cubicBezTo>
                                <a:cubicBezTo>
                                  <a:pt x="2" y="99"/>
                                  <a:pt x="2" y="99"/>
                                  <a:pt x="1" y="99"/>
                                </a:cubicBezTo>
                                <a:cubicBezTo>
                                  <a:pt x="1" y="99"/>
                                  <a:pt x="1" y="99"/>
                                  <a:pt x="1" y="99"/>
                                </a:cubicBezTo>
                                <a:cubicBezTo>
                                  <a:pt x="0" y="98"/>
                                  <a:pt x="0" y="98"/>
                                  <a:pt x="0" y="98"/>
                                </a:cubicBezTo>
                                <a:lnTo>
                                  <a:pt x="0" y="2"/>
                                </a:lnTo>
                                <a:cubicBezTo>
                                  <a:pt x="0" y="1"/>
                                  <a:pt x="0" y="1"/>
                                  <a:pt x="1" y="1"/>
                                </a:cubicBezTo>
                                <a:cubicBezTo>
                                  <a:pt x="1" y="1"/>
                                  <a:pt x="1" y="1"/>
                                  <a:pt x="1" y="0"/>
                                </a:cubicBezTo>
                                <a:cubicBezTo>
                                  <a:pt x="2" y="0"/>
                                  <a:pt x="2" y="0"/>
                                  <a:pt x="3" y="0"/>
                                </a:cubicBezTo>
                                <a:cubicBezTo>
                                  <a:pt x="3" y="0"/>
                                  <a:pt x="4" y="0"/>
                                  <a:pt x="5" y="0"/>
                                </a:cubicBezTo>
                                <a:cubicBezTo>
                                  <a:pt x="5" y="0"/>
                                  <a:pt x="6" y="0"/>
                                  <a:pt x="7" y="0"/>
                                </a:cubicBezTo>
                                <a:cubicBezTo>
                                  <a:pt x="7" y="0"/>
                                  <a:pt x="8" y="0"/>
                                  <a:pt x="8" y="0"/>
                                </a:cubicBezTo>
                                <a:cubicBezTo>
                                  <a:pt x="8" y="1"/>
                                  <a:pt x="9" y="1"/>
                                  <a:pt x="9" y="1"/>
                                </a:cubicBezTo>
                                <a:cubicBezTo>
                                  <a:pt x="9" y="1"/>
                                  <a:pt x="9" y="1"/>
                                  <a:pt x="9" y="2"/>
                                </a:cubicBezTo>
                                <a:lnTo>
                                  <a:pt x="9" y="61"/>
                                </a:lnTo>
                                <a:lnTo>
                                  <a:pt x="36" y="34"/>
                                </a:lnTo>
                                <a:cubicBezTo>
                                  <a:pt x="36" y="33"/>
                                  <a:pt x="37" y="33"/>
                                  <a:pt x="37" y="33"/>
                                </a:cubicBezTo>
                                <a:cubicBezTo>
                                  <a:pt x="38" y="32"/>
                                  <a:pt x="38" y="32"/>
                                  <a:pt x="39" y="32"/>
                                </a:cubicBezTo>
                                <a:cubicBezTo>
                                  <a:pt x="39" y="32"/>
                                  <a:pt x="40" y="32"/>
                                  <a:pt x="40" y="32"/>
                                </a:cubicBezTo>
                                <a:cubicBezTo>
                                  <a:pt x="41" y="32"/>
                                  <a:pt x="42" y="32"/>
                                  <a:pt x="42" y="32"/>
                                </a:cubicBezTo>
                                <a:cubicBezTo>
                                  <a:pt x="43" y="32"/>
                                  <a:pt x="44" y="32"/>
                                  <a:pt x="44" y="32"/>
                                </a:cubicBezTo>
                                <a:cubicBezTo>
                                  <a:pt x="45" y="32"/>
                                  <a:pt x="45" y="32"/>
                                  <a:pt x="46" y="32"/>
                                </a:cubicBezTo>
                                <a:cubicBezTo>
                                  <a:pt x="46" y="32"/>
                                  <a:pt x="47" y="32"/>
                                  <a:pt x="47" y="32"/>
                                </a:cubicBezTo>
                                <a:cubicBezTo>
                                  <a:pt x="47" y="33"/>
                                  <a:pt x="47" y="33"/>
                                  <a:pt x="47" y="33"/>
                                </a:cubicBezTo>
                                <a:cubicBezTo>
                                  <a:pt x="47" y="34"/>
                                  <a:pt x="47" y="34"/>
                                  <a:pt x="47" y="35"/>
                                </a:cubicBezTo>
                                <a:cubicBezTo>
                                  <a:pt x="46" y="35"/>
                                  <a:pt x="46" y="36"/>
                                  <a:pt x="45" y="36"/>
                                </a:cubicBezTo>
                                <a:lnTo>
                                  <a:pt x="19" y="61"/>
                                </a:lnTo>
                                <a:lnTo>
                                  <a:pt x="48" y="95"/>
                                </a:lnTo>
                                <a:cubicBezTo>
                                  <a:pt x="49" y="96"/>
                                  <a:pt x="49" y="96"/>
                                  <a:pt x="49" y="97"/>
                                </a:cubicBezTo>
                                <a:cubicBezTo>
                                  <a:pt x="49" y="97"/>
                                  <a:pt x="50" y="97"/>
                                  <a:pt x="50" y="98"/>
                                </a:cubicBezTo>
                                <a:lnTo>
                                  <a:pt x="50"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1" name="Freeform 279"/>
                        <wps:cNvSpPr>
                          <a:spLocks/>
                        </wps:cNvSpPr>
                        <wps:spPr bwMode="auto">
                          <a:xfrm>
                            <a:off x="1974850" y="2839085"/>
                            <a:ext cx="34925" cy="46355"/>
                          </a:xfrm>
                          <a:custGeom>
                            <a:avLst/>
                            <a:gdLst>
                              <a:gd name="T0" fmla="*/ 52 w 52"/>
                              <a:gd name="T1" fmla="*/ 67 h 69"/>
                              <a:gd name="T2" fmla="*/ 52 w 52"/>
                              <a:gd name="T3" fmla="*/ 67 h 69"/>
                              <a:gd name="T4" fmla="*/ 52 w 52"/>
                              <a:gd name="T5" fmla="*/ 68 h 69"/>
                              <a:gd name="T6" fmla="*/ 51 w 52"/>
                              <a:gd name="T7" fmla="*/ 68 h 69"/>
                              <a:gd name="T8" fmla="*/ 50 w 52"/>
                              <a:gd name="T9" fmla="*/ 69 h 69"/>
                              <a:gd name="T10" fmla="*/ 48 w 52"/>
                              <a:gd name="T11" fmla="*/ 69 h 69"/>
                              <a:gd name="T12" fmla="*/ 46 w 52"/>
                              <a:gd name="T13" fmla="*/ 69 h 69"/>
                              <a:gd name="T14" fmla="*/ 45 w 52"/>
                              <a:gd name="T15" fmla="*/ 68 h 69"/>
                              <a:gd name="T16" fmla="*/ 44 w 52"/>
                              <a:gd name="T17" fmla="*/ 68 h 69"/>
                              <a:gd name="T18" fmla="*/ 44 w 52"/>
                              <a:gd name="T19" fmla="*/ 67 h 69"/>
                              <a:gd name="T20" fmla="*/ 44 w 52"/>
                              <a:gd name="T21" fmla="*/ 29 h 69"/>
                              <a:gd name="T22" fmla="*/ 43 w 52"/>
                              <a:gd name="T23" fmla="*/ 19 h 69"/>
                              <a:gd name="T24" fmla="*/ 40 w 52"/>
                              <a:gd name="T25" fmla="*/ 12 h 69"/>
                              <a:gd name="T26" fmla="*/ 35 w 52"/>
                              <a:gd name="T27" fmla="*/ 8 h 69"/>
                              <a:gd name="T28" fmla="*/ 29 w 52"/>
                              <a:gd name="T29" fmla="*/ 7 h 69"/>
                              <a:gd name="T30" fmla="*/ 19 w 52"/>
                              <a:gd name="T31" fmla="*/ 10 h 69"/>
                              <a:gd name="T32" fmla="*/ 8 w 52"/>
                              <a:gd name="T33" fmla="*/ 21 h 69"/>
                              <a:gd name="T34" fmla="*/ 8 w 52"/>
                              <a:gd name="T35" fmla="*/ 67 h 69"/>
                              <a:gd name="T36" fmla="*/ 8 w 52"/>
                              <a:gd name="T37" fmla="*/ 68 h 69"/>
                              <a:gd name="T38" fmla="*/ 8 w 52"/>
                              <a:gd name="T39" fmla="*/ 68 h 69"/>
                              <a:gd name="T40" fmla="*/ 6 w 52"/>
                              <a:gd name="T41" fmla="*/ 69 h 69"/>
                              <a:gd name="T42" fmla="*/ 4 w 52"/>
                              <a:gd name="T43" fmla="*/ 69 h 69"/>
                              <a:gd name="T44" fmla="*/ 2 w 52"/>
                              <a:gd name="T45" fmla="*/ 69 h 69"/>
                              <a:gd name="T46" fmla="*/ 1 w 52"/>
                              <a:gd name="T47" fmla="*/ 68 h 69"/>
                              <a:gd name="T48" fmla="*/ 0 w 52"/>
                              <a:gd name="T49" fmla="*/ 68 h 69"/>
                              <a:gd name="T50" fmla="*/ 0 w 52"/>
                              <a:gd name="T51" fmla="*/ 67 h 69"/>
                              <a:gd name="T52" fmla="*/ 0 w 52"/>
                              <a:gd name="T53" fmla="*/ 2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2 h 69"/>
                              <a:gd name="T70" fmla="*/ 8 w 52"/>
                              <a:gd name="T71" fmla="*/ 11 h 69"/>
                              <a:gd name="T72" fmla="*/ 19 w 52"/>
                              <a:gd name="T73" fmla="*/ 3 h 69"/>
                              <a:gd name="T74" fmla="*/ 30 w 52"/>
                              <a:gd name="T75" fmla="*/ 0 h 69"/>
                              <a:gd name="T76" fmla="*/ 40 w 52"/>
                              <a:gd name="T77" fmla="*/ 2 h 69"/>
                              <a:gd name="T78" fmla="*/ 47 w 52"/>
                              <a:gd name="T79" fmla="*/ 8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7"/>
                                  <a:pt x="52" y="68"/>
                                </a:cubicBezTo>
                                <a:cubicBezTo>
                                  <a:pt x="52" y="68"/>
                                  <a:pt x="52" y="68"/>
                                  <a:pt x="51" y="68"/>
                                </a:cubicBezTo>
                                <a:cubicBezTo>
                                  <a:pt x="51" y="68"/>
                                  <a:pt x="51" y="68"/>
                                  <a:pt x="50" y="69"/>
                                </a:cubicBezTo>
                                <a:cubicBezTo>
                                  <a:pt x="50" y="69"/>
                                  <a:pt x="49" y="69"/>
                                  <a:pt x="48" y="69"/>
                                </a:cubicBezTo>
                                <a:cubicBezTo>
                                  <a:pt x="47" y="69"/>
                                  <a:pt x="47" y="69"/>
                                  <a:pt x="46" y="69"/>
                                </a:cubicBezTo>
                                <a:cubicBezTo>
                                  <a:pt x="45" y="68"/>
                                  <a:pt x="45" y="68"/>
                                  <a:pt x="45" y="68"/>
                                </a:cubicBezTo>
                                <a:cubicBezTo>
                                  <a:pt x="44" y="68"/>
                                  <a:pt x="44" y="68"/>
                                  <a:pt x="44" y="68"/>
                                </a:cubicBezTo>
                                <a:cubicBezTo>
                                  <a:pt x="44" y="67"/>
                                  <a:pt x="44" y="67"/>
                                  <a:pt x="44" y="67"/>
                                </a:cubicBezTo>
                                <a:lnTo>
                                  <a:pt x="44" y="29"/>
                                </a:lnTo>
                                <a:cubicBezTo>
                                  <a:pt x="44" y="25"/>
                                  <a:pt x="44" y="21"/>
                                  <a:pt x="43" y="19"/>
                                </a:cubicBezTo>
                                <a:cubicBezTo>
                                  <a:pt x="42" y="16"/>
                                  <a:pt x="41" y="14"/>
                                  <a:pt x="40" y="12"/>
                                </a:cubicBezTo>
                                <a:cubicBezTo>
                                  <a:pt x="39" y="11"/>
                                  <a:pt x="37" y="9"/>
                                  <a:pt x="35" y="8"/>
                                </a:cubicBezTo>
                                <a:cubicBezTo>
                                  <a:pt x="33" y="7"/>
                                  <a:pt x="31" y="7"/>
                                  <a:pt x="29" y="7"/>
                                </a:cubicBezTo>
                                <a:cubicBezTo>
                                  <a:pt x="25" y="7"/>
                                  <a:pt x="22" y="8"/>
                                  <a:pt x="19" y="10"/>
                                </a:cubicBezTo>
                                <a:cubicBezTo>
                                  <a:pt x="16" y="13"/>
                                  <a:pt x="12" y="16"/>
                                  <a:pt x="8" y="21"/>
                                </a:cubicBezTo>
                                <a:lnTo>
                                  <a:pt x="8" y="67"/>
                                </a:lnTo>
                                <a:cubicBezTo>
                                  <a:pt x="8" y="67"/>
                                  <a:pt x="8" y="67"/>
                                  <a:pt x="8" y="68"/>
                                </a:cubicBezTo>
                                <a:cubicBezTo>
                                  <a:pt x="8" y="68"/>
                                  <a:pt x="8" y="68"/>
                                  <a:pt x="8" y="68"/>
                                </a:cubicBezTo>
                                <a:cubicBezTo>
                                  <a:pt x="7" y="68"/>
                                  <a:pt x="7" y="68"/>
                                  <a:pt x="6" y="69"/>
                                </a:cubicBezTo>
                                <a:cubicBezTo>
                                  <a:pt x="6" y="69"/>
                                  <a:pt x="5" y="69"/>
                                  <a:pt x="4" y="69"/>
                                </a:cubicBezTo>
                                <a:cubicBezTo>
                                  <a:pt x="3" y="69"/>
                                  <a:pt x="3" y="69"/>
                                  <a:pt x="2" y="69"/>
                                </a:cubicBezTo>
                                <a:cubicBezTo>
                                  <a:pt x="2" y="68"/>
                                  <a:pt x="1" y="68"/>
                                  <a:pt x="1" y="68"/>
                                </a:cubicBezTo>
                                <a:cubicBezTo>
                                  <a:pt x="1" y="68"/>
                                  <a:pt x="0" y="68"/>
                                  <a:pt x="0" y="68"/>
                                </a:cubicBezTo>
                                <a:cubicBezTo>
                                  <a:pt x="0" y="67"/>
                                  <a:pt x="0" y="67"/>
                                  <a:pt x="0" y="67"/>
                                </a:cubicBezTo>
                                <a:lnTo>
                                  <a:pt x="0" y="2"/>
                                </a:lnTo>
                                <a:cubicBezTo>
                                  <a:pt x="0" y="2"/>
                                  <a:pt x="0" y="2"/>
                                  <a:pt x="0" y="2"/>
                                </a:cubicBezTo>
                                <a:cubicBezTo>
                                  <a:pt x="0" y="1"/>
                                  <a:pt x="1" y="1"/>
                                  <a:pt x="1" y="1"/>
                                </a:cubicBezTo>
                                <a:cubicBezTo>
                                  <a:pt x="1" y="1"/>
                                  <a:pt x="2" y="1"/>
                                  <a:pt x="2" y="1"/>
                                </a:cubicBezTo>
                                <a:cubicBezTo>
                                  <a:pt x="3" y="1"/>
                                  <a:pt x="3" y="1"/>
                                  <a:pt x="4" y="1"/>
                                </a:cubicBezTo>
                                <a:cubicBezTo>
                                  <a:pt x="5" y="1"/>
                                  <a:pt x="6" y="1"/>
                                  <a:pt x="6" y="1"/>
                                </a:cubicBezTo>
                                <a:cubicBezTo>
                                  <a:pt x="7" y="1"/>
                                  <a:pt x="7" y="1"/>
                                  <a:pt x="7" y="1"/>
                                </a:cubicBezTo>
                                <a:cubicBezTo>
                                  <a:pt x="8" y="1"/>
                                  <a:pt x="8" y="1"/>
                                  <a:pt x="8" y="2"/>
                                </a:cubicBezTo>
                                <a:cubicBezTo>
                                  <a:pt x="8" y="2"/>
                                  <a:pt x="8" y="2"/>
                                  <a:pt x="8" y="2"/>
                                </a:cubicBezTo>
                                <a:lnTo>
                                  <a:pt x="8" y="11"/>
                                </a:lnTo>
                                <a:cubicBezTo>
                                  <a:pt x="12" y="7"/>
                                  <a:pt x="15" y="4"/>
                                  <a:pt x="19" y="3"/>
                                </a:cubicBezTo>
                                <a:cubicBezTo>
                                  <a:pt x="23" y="1"/>
                                  <a:pt x="26" y="0"/>
                                  <a:pt x="30" y="0"/>
                                </a:cubicBezTo>
                                <a:cubicBezTo>
                                  <a:pt x="34" y="0"/>
                                  <a:pt x="37" y="0"/>
                                  <a:pt x="40" y="2"/>
                                </a:cubicBezTo>
                                <a:cubicBezTo>
                                  <a:pt x="43" y="3"/>
                                  <a:pt x="46" y="5"/>
                                  <a:pt x="47" y="8"/>
                                </a:cubicBezTo>
                                <a:cubicBezTo>
                                  <a:pt x="49" y="10"/>
                                  <a:pt x="50" y="13"/>
                                  <a:pt x="51" y="16"/>
                                </a:cubicBezTo>
                                <a:cubicBezTo>
                                  <a:pt x="52" y="19"/>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2" name="Freeform 280"/>
                        <wps:cNvSpPr>
                          <a:spLocks noEditPoints="1"/>
                        </wps:cNvSpPr>
                        <wps:spPr bwMode="auto">
                          <a:xfrm>
                            <a:off x="2025015" y="2839085"/>
                            <a:ext cx="41910" cy="46990"/>
                          </a:xfrm>
                          <a:custGeom>
                            <a:avLst/>
                            <a:gdLst>
                              <a:gd name="T0" fmla="*/ 62 w 62"/>
                              <a:gd name="T1" fmla="*/ 34 h 70"/>
                              <a:gd name="T2" fmla="*/ 62 w 62"/>
                              <a:gd name="T3" fmla="*/ 34 h 70"/>
                              <a:gd name="T4" fmla="*/ 60 w 62"/>
                              <a:gd name="T5" fmla="*/ 48 h 70"/>
                              <a:gd name="T6" fmla="*/ 54 w 62"/>
                              <a:gd name="T7" fmla="*/ 59 h 70"/>
                              <a:gd name="T8" fmla="*/ 44 w 62"/>
                              <a:gd name="T9" fmla="*/ 67 h 70"/>
                              <a:gd name="T10" fmla="*/ 30 w 62"/>
                              <a:gd name="T11" fmla="*/ 70 h 70"/>
                              <a:gd name="T12" fmla="*/ 17 w 62"/>
                              <a:gd name="T13" fmla="*/ 67 h 70"/>
                              <a:gd name="T14" fmla="*/ 7 w 62"/>
                              <a:gd name="T15" fmla="*/ 60 h 70"/>
                              <a:gd name="T16" fmla="*/ 2 w 62"/>
                              <a:gd name="T17" fmla="*/ 49 h 70"/>
                              <a:gd name="T18" fmla="*/ 0 w 62"/>
                              <a:gd name="T19" fmla="*/ 35 h 70"/>
                              <a:gd name="T20" fmla="*/ 2 w 62"/>
                              <a:gd name="T21" fmla="*/ 21 h 70"/>
                              <a:gd name="T22" fmla="*/ 8 w 62"/>
                              <a:gd name="T23" fmla="*/ 10 h 70"/>
                              <a:gd name="T24" fmla="*/ 18 w 62"/>
                              <a:gd name="T25" fmla="*/ 2 h 70"/>
                              <a:gd name="T26" fmla="*/ 31 w 62"/>
                              <a:gd name="T27" fmla="*/ 0 h 70"/>
                              <a:gd name="T28" fmla="*/ 45 w 62"/>
                              <a:gd name="T29" fmla="*/ 2 h 70"/>
                              <a:gd name="T30" fmla="*/ 54 w 62"/>
                              <a:gd name="T31" fmla="*/ 9 h 70"/>
                              <a:gd name="T32" fmla="*/ 60 w 62"/>
                              <a:gd name="T33" fmla="*/ 20 h 70"/>
                              <a:gd name="T34" fmla="*/ 62 w 62"/>
                              <a:gd name="T35" fmla="*/ 34 h 70"/>
                              <a:gd name="T36" fmla="*/ 62 w 62"/>
                              <a:gd name="T37" fmla="*/ 34 h 70"/>
                              <a:gd name="T38" fmla="*/ 53 w 62"/>
                              <a:gd name="T39" fmla="*/ 35 h 70"/>
                              <a:gd name="T40" fmla="*/ 53 w 62"/>
                              <a:gd name="T41" fmla="*/ 35 h 70"/>
                              <a:gd name="T42" fmla="*/ 52 w 62"/>
                              <a:gd name="T43" fmla="*/ 24 h 70"/>
                              <a:gd name="T44" fmla="*/ 48 w 62"/>
                              <a:gd name="T45" fmla="*/ 15 h 70"/>
                              <a:gd name="T46" fmla="*/ 41 w 62"/>
                              <a:gd name="T47" fmla="*/ 9 h 70"/>
                              <a:gd name="T48" fmla="*/ 31 w 62"/>
                              <a:gd name="T49" fmla="*/ 7 h 70"/>
                              <a:gd name="T50" fmla="*/ 21 w 62"/>
                              <a:gd name="T51" fmla="*/ 9 h 70"/>
                              <a:gd name="T52" fmla="*/ 14 w 62"/>
                              <a:gd name="T53" fmla="*/ 15 h 70"/>
                              <a:gd name="T54" fmla="*/ 10 w 62"/>
                              <a:gd name="T55" fmla="*/ 24 h 70"/>
                              <a:gd name="T56" fmla="*/ 9 w 62"/>
                              <a:gd name="T57" fmla="*/ 34 h 70"/>
                              <a:gd name="T58" fmla="*/ 10 w 62"/>
                              <a:gd name="T59" fmla="*/ 45 h 70"/>
                              <a:gd name="T60" fmla="*/ 13 w 62"/>
                              <a:gd name="T61" fmla="*/ 54 h 70"/>
                              <a:gd name="T62" fmla="*/ 20 w 62"/>
                              <a:gd name="T63" fmla="*/ 60 h 70"/>
                              <a:gd name="T64" fmla="*/ 31 w 62"/>
                              <a:gd name="T65" fmla="*/ 62 h 70"/>
                              <a:gd name="T66" fmla="*/ 41 w 62"/>
                              <a:gd name="T67" fmla="*/ 60 h 70"/>
                              <a:gd name="T68" fmla="*/ 48 w 62"/>
                              <a:gd name="T69" fmla="*/ 54 h 70"/>
                              <a:gd name="T70" fmla="*/ 51 w 62"/>
                              <a:gd name="T71" fmla="*/ 46 h 70"/>
                              <a:gd name="T72" fmla="*/ 53 w 62"/>
                              <a:gd name="T73" fmla="*/ 35 h 70"/>
                              <a:gd name="T74" fmla="*/ 53 w 62"/>
                              <a:gd name="T75" fmla="*/ 35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62" h="70">
                                <a:moveTo>
                                  <a:pt x="62" y="34"/>
                                </a:moveTo>
                                <a:lnTo>
                                  <a:pt x="62" y="34"/>
                                </a:lnTo>
                                <a:cubicBezTo>
                                  <a:pt x="62" y="39"/>
                                  <a:pt x="61" y="44"/>
                                  <a:pt x="60" y="48"/>
                                </a:cubicBezTo>
                                <a:cubicBezTo>
                                  <a:pt x="58" y="52"/>
                                  <a:pt x="56" y="56"/>
                                  <a:pt x="54" y="59"/>
                                </a:cubicBezTo>
                                <a:cubicBezTo>
                                  <a:pt x="51" y="63"/>
                                  <a:pt x="48" y="65"/>
                                  <a:pt x="44" y="67"/>
                                </a:cubicBezTo>
                                <a:cubicBezTo>
                                  <a:pt x="40" y="69"/>
                                  <a:pt x="35" y="70"/>
                                  <a:pt x="30" y="70"/>
                                </a:cubicBezTo>
                                <a:cubicBezTo>
                                  <a:pt x="25" y="70"/>
                                  <a:pt x="21" y="69"/>
                                  <a:pt x="17" y="67"/>
                                </a:cubicBezTo>
                                <a:cubicBezTo>
                                  <a:pt x="13" y="66"/>
                                  <a:pt x="10" y="63"/>
                                  <a:pt x="7" y="60"/>
                                </a:cubicBezTo>
                                <a:cubicBezTo>
                                  <a:pt x="5" y="57"/>
                                  <a:pt x="3" y="54"/>
                                  <a:pt x="2" y="49"/>
                                </a:cubicBezTo>
                                <a:cubicBezTo>
                                  <a:pt x="0" y="45"/>
                                  <a:pt x="0" y="40"/>
                                  <a:pt x="0" y="35"/>
                                </a:cubicBezTo>
                                <a:cubicBezTo>
                                  <a:pt x="0" y="30"/>
                                  <a:pt x="0" y="25"/>
                                  <a:pt x="2" y="21"/>
                                </a:cubicBezTo>
                                <a:cubicBezTo>
                                  <a:pt x="3" y="17"/>
                                  <a:pt x="5" y="13"/>
                                  <a:pt x="8" y="10"/>
                                </a:cubicBezTo>
                                <a:cubicBezTo>
                                  <a:pt x="10" y="7"/>
                                  <a:pt x="14" y="4"/>
                                  <a:pt x="18" y="2"/>
                                </a:cubicBezTo>
                                <a:cubicBezTo>
                                  <a:pt x="22" y="1"/>
                                  <a:pt x="26" y="0"/>
                                  <a:pt x="31" y="0"/>
                                </a:cubicBezTo>
                                <a:cubicBezTo>
                                  <a:pt x="36" y="0"/>
                                  <a:pt x="41" y="1"/>
                                  <a:pt x="45" y="2"/>
                                </a:cubicBezTo>
                                <a:cubicBezTo>
                                  <a:pt x="48" y="4"/>
                                  <a:pt x="52" y="6"/>
                                  <a:pt x="54" y="9"/>
                                </a:cubicBezTo>
                                <a:cubicBezTo>
                                  <a:pt x="57" y="12"/>
                                  <a:pt x="59" y="15"/>
                                  <a:pt x="60" y="20"/>
                                </a:cubicBezTo>
                                <a:cubicBezTo>
                                  <a:pt x="61" y="24"/>
                                  <a:pt x="62" y="29"/>
                                  <a:pt x="62" y="34"/>
                                </a:cubicBezTo>
                                <a:lnTo>
                                  <a:pt x="62" y="34"/>
                                </a:lnTo>
                                <a:close/>
                                <a:moveTo>
                                  <a:pt x="53" y="35"/>
                                </a:moveTo>
                                <a:lnTo>
                                  <a:pt x="53" y="35"/>
                                </a:lnTo>
                                <a:cubicBezTo>
                                  <a:pt x="53" y="31"/>
                                  <a:pt x="52" y="28"/>
                                  <a:pt x="52" y="24"/>
                                </a:cubicBezTo>
                                <a:cubicBezTo>
                                  <a:pt x="51" y="21"/>
                                  <a:pt x="50" y="18"/>
                                  <a:pt x="48" y="15"/>
                                </a:cubicBezTo>
                                <a:cubicBezTo>
                                  <a:pt x="46" y="13"/>
                                  <a:pt x="44" y="11"/>
                                  <a:pt x="41" y="9"/>
                                </a:cubicBezTo>
                                <a:cubicBezTo>
                                  <a:pt x="39" y="8"/>
                                  <a:pt x="35" y="7"/>
                                  <a:pt x="31" y="7"/>
                                </a:cubicBezTo>
                                <a:cubicBezTo>
                                  <a:pt x="27" y="7"/>
                                  <a:pt x="24" y="8"/>
                                  <a:pt x="21" y="9"/>
                                </a:cubicBezTo>
                                <a:cubicBezTo>
                                  <a:pt x="18" y="11"/>
                                  <a:pt x="16" y="13"/>
                                  <a:pt x="14" y="15"/>
                                </a:cubicBezTo>
                                <a:cubicBezTo>
                                  <a:pt x="12" y="17"/>
                                  <a:pt x="11" y="20"/>
                                  <a:pt x="10" y="24"/>
                                </a:cubicBezTo>
                                <a:cubicBezTo>
                                  <a:pt x="9" y="27"/>
                                  <a:pt x="9" y="31"/>
                                  <a:pt x="9" y="34"/>
                                </a:cubicBezTo>
                                <a:cubicBezTo>
                                  <a:pt x="9" y="38"/>
                                  <a:pt x="9" y="42"/>
                                  <a:pt x="10" y="45"/>
                                </a:cubicBezTo>
                                <a:cubicBezTo>
                                  <a:pt x="11" y="48"/>
                                  <a:pt x="12" y="51"/>
                                  <a:pt x="13" y="54"/>
                                </a:cubicBezTo>
                                <a:cubicBezTo>
                                  <a:pt x="15" y="56"/>
                                  <a:pt x="17" y="58"/>
                                  <a:pt x="20" y="60"/>
                                </a:cubicBezTo>
                                <a:cubicBezTo>
                                  <a:pt x="23" y="61"/>
                                  <a:pt x="26" y="62"/>
                                  <a:pt x="31" y="62"/>
                                </a:cubicBezTo>
                                <a:cubicBezTo>
                                  <a:pt x="34" y="62"/>
                                  <a:pt x="38" y="61"/>
                                  <a:pt x="41" y="60"/>
                                </a:cubicBezTo>
                                <a:cubicBezTo>
                                  <a:pt x="43" y="59"/>
                                  <a:pt x="46" y="57"/>
                                  <a:pt x="48" y="54"/>
                                </a:cubicBezTo>
                                <a:cubicBezTo>
                                  <a:pt x="49" y="52"/>
                                  <a:pt x="51" y="49"/>
                                  <a:pt x="51" y="46"/>
                                </a:cubicBezTo>
                                <a:cubicBezTo>
                                  <a:pt x="52" y="42"/>
                                  <a:pt x="53" y="39"/>
                                  <a:pt x="53" y="35"/>
                                </a:cubicBezTo>
                                <a:lnTo>
                                  <a:pt x="53"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3" name="Freeform 281"/>
                        <wps:cNvSpPr>
                          <a:spLocks/>
                        </wps:cNvSpPr>
                        <wps:spPr bwMode="auto">
                          <a:xfrm>
                            <a:off x="2077085" y="2839720"/>
                            <a:ext cx="62230" cy="45720"/>
                          </a:xfrm>
                          <a:custGeom>
                            <a:avLst/>
                            <a:gdLst>
                              <a:gd name="T0" fmla="*/ 93 w 93"/>
                              <a:gd name="T1" fmla="*/ 1 h 68"/>
                              <a:gd name="T2" fmla="*/ 93 w 93"/>
                              <a:gd name="T3" fmla="*/ 1 h 68"/>
                              <a:gd name="T4" fmla="*/ 93 w 93"/>
                              <a:gd name="T5" fmla="*/ 2 h 68"/>
                              <a:gd name="T6" fmla="*/ 93 w 93"/>
                              <a:gd name="T7" fmla="*/ 3 h 68"/>
                              <a:gd name="T8" fmla="*/ 73 w 93"/>
                              <a:gd name="T9" fmla="*/ 66 h 68"/>
                              <a:gd name="T10" fmla="*/ 72 w 93"/>
                              <a:gd name="T11" fmla="*/ 67 h 68"/>
                              <a:gd name="T12" fmla="*/ 71 w 93"/>
                              <a:gd name="T13" fmla="*/ 67 h 68"/>
                              <a:gd name="T14" fmla="*/ 70 w 93"/>
                              <a:gd name="T15" fmla="*/ 68 h 68"/>
                              <a:gd name="T16" fmla="*/ 67 w 93"/>
                              <a:gd name="T17" fmla="*/ 68 h 68"/>
                              <a:gd name="T18" fmla="*/ 65 w 93"/>
                              <a:gd name="T19" fmla="*/ 68 h 68"/>
                              <a:gd name="T20" fmla="*/ 63 w 93"/>
                              <a:gd name="T21" fmla="*/ 67 h 68"/>
                              <a:gd name="T22" fmla="*/ 62 w 93"/>
                              <a:gd name="T23" fmla="*/ 67 h 68"/>
                              <a:gd name="T24" fmla="*/ 61 w 93"/>
                              <a:gd name="T25" fmla="*/ 66 h 68"/>
                              <a:gd name="T26" fmla="*/ 46 w 93"/>
                              <a:gd name="T27" fmla="*/ 15 h 68"/>
                              <a:gd name="T28" fmla="*/ 46 w 93"/>
                              <a:gd name="T29" fmla="*/ 14 h 68"/>
                              <a:gd name="T30" fmla="*/ 46 w 93"/>
                              <a:gd name="T31" fmla="*/ 15 h 68"/>
                              <a:gd name="T32" fmla="*/ 32 w 93"/>
                              <a:gd name="T33" fmla="*/ 66 h 68"/>
                              <a:gd name="T34" fmla="*/ 31 w 93"/>
                              <a:gd name="T35" fmla="*/ 67 h 68"/>
                              <a:gd name="T36" fmla="*/ 30 w 93"/>
                              <a:gd name="T37" fmla="*/ 67 h 68"/>
                              <a:gd name="T38" fmla="*/ 28 w 93"/>
                              <a:gd name="T39" fmla="*/ 68 h 68"/>
                              <a:gd name="T40" fmla="*/ 26 w 93"/>
                              <a:gd name="T41" fmla="*/ 68 h 68"/>
                              <a:gd name="T42" fmla="*/ 24 w 93"/>
                              <a:gd name="T43" fmla="*/ 68 h 68"/>
                              <a:gd name="T44" fmla="*/ 22 w 93"/>
                              <a:gd name="T45" fmla="*/ 67 h 68"/>
                              <a:gd name="T46" fmla="*/ 21 w 93"/>
                              <a:gd name="T47" fmla="*/ 67 h 68"/>
                              <a:gd name="T48" fmla="*/ 20 w 93"/>
                              <a:gd name="T49" fmla="*/ 66 h 68"/>
                              <a:gd name="T50" fmla="*/ 1 w 93"/>
                              <a:gd name="T51" fmla="*/ 3 h 68"/>
                              <a:gd name="T52" fmla="*/ 0 w 93"/>
                              <a:gd name="T53" fmla="*/ 2 h 68"/>
                              <a:gd name="T54" fmla="*/ 0 w 93"/>
                              <a:gd name="T55" fmla="*/ 1 h 68"/>
                              <a:gd name="T56" fmla="*/ 0 w 93"/>
                              <a:gd name="T57" fmla="*/ 0 h 68"/>
                              <a:gd name="T58" fmla="*/ 1 w 93"/>
                              <a:gd name="T59" fmla="*/ 0 h 68"/>
                              <a:gd name="T60" fmla="*/ 2 w 93"/>
                              <a:gd name="T61" fmla="*/ 0 h 68"/>
                              <a:gd name="T62" fmla="*/ 4 w 93"/>
                              <a:gd name="T63" fmla="*/ 0 h 68"/>
                              <a:gd name="T64" fmla="*/ 7 w 93"/>
                              <a:gd name="T65" fmla="*/ 0 h 68"/>
                              <a:gd name="T66" fmla="*/ 8 w 93"/>
                              <a:gd name="T67" fmla="*/ 0 h 68"/>
                              <a:gd name="T68" fmla="*/ 9 w 93"/>
                              <a:gd name="T69" fmla="*/ 1 h 68"/>
                              <a:gd name="T70" fmla="*/ 9 w 93"/>
                              <a:gd name="T71" fmla="*/ 1 h 68"/>
                              <a:gd name="T72" fmla="*/ 26 w 93"/>
                              <a:gd name="T73" fmla="*/ 58 h 68"/>
                              <a:gd name="T74" fmla="*/ 26 w 93"/>
                              <a:gd name="T75" fmla="*/ 58 h 68"/>
                              <a:gd name="T76" fmla="*/ 26 w 93"/>
                              <a:gd name="T77" fmla="*/ 58 h 68"/>
                              <a:gd name="T78" fmla="*/ 42 w 93"/>
                              <a:gd name="T79" fmla="*/ 1 h 68"/>
                              <a:gd name="T80" fmla="*/ 42 w 93"/>
                              <a:gd name="T81" fmla="*/ 1 h 68"/>
                              <a:gd name="T82" fmla="*/ 43 w 93"/>
                              <a:gd name="T83" fmla="*/ 0 h 68"/>
                              <a:gd name="T84" fmla="*/ 44 w 93"/>
                              <a:gd name="T85" fmla="*/ 0 h 68"/>
                              <a:gd name="T86" fmla="*/ 46 w 93"/>
                              <a:gd name="T87" fmla="*/ 0 h 68"/>
                              <a:gd name="T88" fmla="*/ 48 w 93"/>
                              <a:gd name="T89" fmla="*/ 0 h 68"/>
                              <a:gd name="T90" fmla="*/ 50 w 93"/>
                              <a:gd name="T91" fmla="*/ 0 h 68"/>
                              <a:gd name="T92" fmla="*/ 50 w 93"/>
                              <a:gd name="T93" fmla="*/ 1 h 68"/>
                              <a:gd name="T94" fmla="*/ 51 w 93"/>
                              <a:gd name="T95" fmla="*/ 1 h 68"/>
                              <a:gd name="T96" fmla="*/ 67 w 93"/>
                              <a:gd name="T97" fmla="*/ 58 h 68"/>
                              <a:gd name="T98" fmla="*/ 68 w 93"/>
                              <a:gd name="T99" fmla="*/ 58 h 68"/>
                              <a:gd name="T100" fmla="*/ 68 w 93"/>
                              <a:gd name="T101" fmla="*/ 58 h 68"/>
                              <a:gd name="T102" fmla="*/ 85 w 93"/>
                              <a:gd name="T103" fmla="*/ 1 h 68"/>
                              <a:gd name="T104" fmla="*/ 85 w 93"/>
                              <a:gd name="T105" fmla="*/ 1 h 68"/>
                              <a:gd name="T106" fmla="*/ 86 w 93"/>
                              <a:gd name="T107" fmla="*/ 0 h 68"/>
                              <a:gd name="T108" fmla="*/ 87 w 93"/>
                              <a:gd name="T109" fmla="*/ 0 h 68"/>
                              <a:gd name="T110" fmla="*/ 89 w 93"/>
                              <a:gd name="T111" fmla="*/ 0 h 68"/>
                              <a:gd name="T112" fmla="*/ 91 w 93"/>
                              <a:gd name="T113" fmla="*/ 0 h 68"/>
                              <a:gd name="T114" fmla="*/ 92 w 93"/>
                              <a:gd name="T115" fmla="*/ 0 h 68"/>
                              <a:gd name="T116" fmla="*/ 93 w 93"/>
                              <a:gd name="T117" fmla="*/ 0 h 68"/>
                              <a:gd name="T118" fmla="*/ 93 w 93"/>
                              <a:gd name="T119" fmla="*/ 1 h 68"/>
                              <a:gd name="T120" fmla="*/ 93 w 93"/>
                              <a:gd name="T121" fmla="*/ 1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93" h="68">
                                <a:moveTo>
                                  <a:pt x="93" y="1"/>
                                </a:moveTo>
                                <a:lnTo>
                                  <a:pt x="93" y="1"/>
                                </a:lnTo>
                                <a:cubicBezTo>
                                  <a:pt x="93" y="1"/>
                                  <a:pt x="93" y="2"/>
                                  <a:pt x="93" y="2"/>
                                </a:cubicBezTo>
                                <a:cubicBezTo>
                                  <a:pt x="93" y="2"/>
                                  <a:pt x="93" y="3"/>
                                  <a:pt x="93" y="3"/>
                                </a:cubicBezTo>
                                <a:lnTo>
                                  <a:pt x="73" y="66"/>
                                </a:lnTo>
                                <a:cubicBezTo>
                                  <a:pt x="73" y="66"/>
                                  <a:pt x="73" y="67"/>
                                  <a:pt x="72" y="67"/>
                                </a:cubicBezTo>
                                <a:cubicBezTo>
                                  <a:pt x="72" y="67"/>
                                  <a:pt x="72" y="67"/>
                                  <a:pt x="71" y="67"/>
                                </a:cubicBezTo>
                                <a:cubicBezTo>
                                  <a:pt x="71" y="68"/>
                                  <a:pt x="70" y="68"/>
                                  <a:pt x="70" y="68"/>
                                </a:cubicBezTo>
                                <a:cubicBezTo>
                                  <a:pt x="69" y="68"/>
                                  <a:pt x="68" y="68"/>
                                  <a:pt x="67" y="68"/>
                                </a:cubicBezTo>
                                <a:cubicBezTo>
                                  <a:pt x="66" y="68"/>
                                  <a:pt x="65" y="68"/>
                                  <a:pt x="65" y="68"/>
                                </a:cubicBezTo>
                                <a:cubicBezTo>
                                  <a:pt x="64" y="68"/>
                                  <a:pt x="63" y="67"/>
                                  <a:pt x="63" y="67"/>
                                </a:cubicBezTo>
                                <a:cubicBezTo>
                                  <a:pt x="62" y="67"/>
                                  <a:pt x="62" y="67"/>
                                  <a:pt x="62" y="67"/>
                                </a:cubicBezTo>
                                <a:cubicBezTo>
                                  <a:pt x="61" y="67"/>
                                  <a:pt x="61" y="66"/>
                                  <a:pt x="61" y="66"/>
                                </a:cubicBezTo>
                                <a:lnTo>
                                  <a:pt x="46" y="15"/>
                                </a:lnTo>
                                <a:lnTo>
                                  <a:pt x="46" y="14"/>
                                </a:lnTo>
                                <a:lnTo>
                                  <a:pt x="46" y="15"/>
                                </a:lnTo>
                                <a:lnTo>
                                  <a:pt x="32" y="66"/>
                                </a:lnTo>
                                <a:cubicBezTo>
                                  <a:pt x="32" y="66"/>
                                  <a:pt x="32" y="67"/>
                                  <a:pt x="31" y="67"/>
                                </a:cubicBezTo>
                                <a:cubicBezTo>
                                  <a:pt x="31" y="67"/>
                                  <a:pt x="31" y="67"/>
                                  <a:pt x="30" y="67"/>
                                </a:cubicBezTo>
                                <a:cubicBezTo>
                                  <a:pt x="30" y="68"/>
                                  <a:pt x="29" y="68"/>
                                  <a:pt x="28" y="68"/>
                                </a:cubicBezTo>
                                <a:cubicBezTo>
                                  <a:pt x="28" y="68"/>
                                  <a:pt x="27" y="68"/>
                                  <a:pt x="26" y="68"/>
                                </a:cubicBezTo>
                                <a:cubicBezTo>
                                  <a:pt x="25" y="68"/>
                                  <a:pt x="24" y="68"/>
                                  <a:pt x="24" y="68"/>
                                </a:cubicBezTo>
                                <a:cubicBezTo>
                                  <a:pt x="23" y="68"/>
                                  <a:pt x="22" y="67"/>
                                  <a:pt x="22" y="67"/>
                                </a:cubicBezTo>
                                <a:cubicBezTo>
                                  <a:pt x="21" y="67"/>
                                  <a:pt x="21" y="67"/>
                                  <a:pt x="21" y="67"/>
                                </a:cubicBezTo>
                                <a:cubicBezTo>
                                  <a:pt x="21" y="67"/>
                                  <a:pt x="20" y="66"/>
                                  <a:pt x="20" y="66"/>
                                </a:cubicBezTo>
                                <a:lnTo>
                                  <a:pt x="1" y="3"/>
                                </a:lnTo>
                                <a:cubicBezTo>
                                  <a:pt x="0" y="3"/>
                                  <a:pt x="0" y="2"/>
                                  <a:pt x="0" y="2"/>
                                </a:cubicBezTo>
                                <a:cubicBezTo>
                                  <a:pt x="0" y="2"/>
                                  <a:pt x="0" y="1"/>
                                  <a:pt x="0" y="1"/>
                                </a:cubicBezTo>
                                <a:cubicBezTo>
                                  <a:pt x="0" y="1"/>
                                  <a:pt x="0" y="1"/>
                                  <a:pt x="0" y="0"/>
                                </a:cubicBezTo>
                                <a:cubicBezTo>
                                  <a:pt x="0" y="0"/>
                                  <a:pt x="1" y="0"/>
                                  <a:pt x="1" y="0"/>
                                </a:cubicBezTo>
                                <a:cubicBezTo>
                                  <a:pt x="1" y="0"/>
                                  <a:pt x="2" y="0"/>
                                  <a:pt x="2" y="0"/>
                                </a:cubicBezTo>
                                <a:cubicBezTo>
                                  <a:pt x="3" y="0"/>
                                  <a:pt x="3" y="0"/>
                                  <a:pt x="4" y="0"/>
                                </a:cubicBezTo>
                                <a:cubicBezTo>
                                  <a:pt x="5" y="0"/>
                                  <a:pt x="6" y="0"/>
                                  <a:pt x="7" y="0"/>
                                </a:cubicBezTo>
                                <a:cubicBezTo>
                                  <a:pt x="7" y="0"/>
                                  <a:pt x="8" y="0"/>
                                  <a:pt x="8" y="0"/>
                                </a:cubicBezTo>
                                <a:cubicBezTo>
                                  <a:pt x="8" y="0"/>
                                  <a:pt x="9" y="0"/>
                                  <a:pt x="9" y="1"/>
                                </a:cubicBezTo>
                                <a:cubicBezTo>
                                  <a:pt x="9" y="1"/>
                                  <a:pt x="9" y="1"/>
                                  <a:pt x="9" y="1"/>
                                </a:cubicBezTo>
                                <a:lnTo>
                                  <a:pt x="26" y="58"/>
                                </a:lnTo>
                                <a:lnTo>
                                  <a:pt x="26" y="58"/>
                                </a:lnTo>
                                <a:lnTo>
                                  <a:pt x="26" y="58"/>
                                </a:lnTo>
                                <a:lnTo>
                                  <a:pt x="42" y="1"/>
                                </a:lnTo>
                                <a:cubicBezTo>
                                  <a:pt x="42" y="1"/>
                                  <a:pt x="42" y="1"/>
                                  <a:pt x="42" y="1"/>
                                </a:cubicBezTo>
                                <a:cubicBezTo>
                                  <a:pt x="42" y="0"/>
                                  <a:pt x="43" y="0"/>
                                  <a:pt x="43" y="0"/>
                                </a:cubicBezTo>
                                <a:cubicBezTo>
                                  <a:pt x="43" y="0"/>
                                  <a:pt x="44" y="0"/>
                                  <a:pt x="44" y="0"/>
                                </a:cubicBezTo>
                                <a:cubicBezTo>
                                  <a:pt x="45" y="0"/>
                                  <a:pt x="46" y="0"/>
                                  <a:pt x="46" y="0"/>
                                </a:cubicBezTo>
                                <a:cubicBezTo>
                                  <a:pt x="47" y="0"/>
                                  <a:pt x="48" y="0"/>
                                  <a:pt x="48" y="0"/>
                                </a:cubicBezTo>
                                <a:cubicBezTo>
                                  <a:pt x="49" y="0"/>
                                  <a:pt x="49" y="0"/>
                                  <a:pt x="50" y="0"/>
                                </a:cubicBezTo>
                                <a:cubicBezTo>
                                  <a:pt x="50" y="0"/>
                                  <a:pt x="50" y="0"/>
                                  <a:pt x="50" y="1"/>
                                </a:cubicBezTo>
                                <a:cubicBezTo>
                                  <a:pt x="51" y="1"/>
                                  <a:pt x="51" y="1"/>
                                  <a:pt x="51" y="1"/>
                                </a:cubicBezTo>
                                <a:lnTo>
                                  <a:pt x="67" y="58"/>
                                </a:lnTo>
                                <a:lnTo>
                                  <a:pt x="68" y="58"/>
                                </a:lnTo>
                                <a:lnTo>
                                  <a:pt x="68" y="58"/>
                                </a:lnTo>
                                <a:lnTo>
                                  <a:pt x="85" y="1"/>
                                </a:lnTo>
                                <a:cubicBezTo>
                                  <a:pt x="85" y="1"/>
                                  <a:pt x="85" y="1"/>
                                  <a:pt x="85" y="1"/>
                                </a:cubicBezTo>
                                <a:cubicBezTo>
                                  <a:pt x="85" y="0"/>
                                  <a:pt x="85" y="0"/>
                                  <a:pt x="86" y="0"/>
                                </a:cubicBezTo>
                                <a:cubicBezTo>
                                  <a:pt x="86" y="0"/>
                                  <a:pt x="87" y="0"/>
                                  <a:pt x="87" y="0"/>
                                </a:cubicBezTo>
                                <a:cubicBezTo>
                                  <a:pt x="88" y="0"/>
                                  <a:pt x="88" y="0"/>
                                  <a:pt x="89" y="0"/>
                                </a:cubicBezTo>
                                <a:cubicBezTo>
                                  <a:pt x="90" y="0"/>
                                  <a:pt x="91" y="0"/>
                                  <a:pt x="91" y="0"/>
                                </a:cubicBezTo>
                                <a:cubicBezTo>
                                  <a:pt x="92" y="0"/>
                                  <a:pt x="92" y="0"/>
                                  <a:pt x="92" y="0"/>
                                </a:cubicBezTo>
                                <a:cubicBezTo>
                                  <a:pt x="93" y="0"/>
                                  <a:pt x="93" y="0"/>
                                  <a:pt x="93" y="0"/>
                                </a:cubicBezTo>
                                <a:cubicBezTo>
                                  <a:pt x="93" y="1"/>
                                  <a:pt x="93" y="1"/>
                                  <a:pt x="93" y="1"/>
                                </a:cubicBezTo>
                                <a:lnTo>
                                  <a:pt x="93" y="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4" name="Freeform 282"/>
                        <wps:cNvSpPr>
                          <a:spLocks/>
                        </wps:cNvSpPr>
                        <wps:spPr bwMode="auto">
                          <a:xfrm>
                            <a:off x="2153920" y="2818130"/>
                            <a:ext cx="5715" cy="67310"/>
                          </a:xfrm>
                          <a:custGeom>
                            <a:avLst/>
                            <a:gdLst>
                              <a:gd name="T0" fmla="*/ 8 w 8"/>
                              <a:gd name="T1" fmla="*/ 98 h 100"/>
                              <a:gd name="T2" fmla="*/ 8 w 8"/>
                              <a:gd name="T3" fmla="*/ 98 h 100"/>
                              <a:gd name="T4" fmla="*/ 8 w 8"/>
                              <a:gd name="T5" fmla="*/ 99 h 100"/>
                              <a:gd name="T6" fmla="*/ 7 w 8"/>
                              <a:gd name="T7" fmla="*/ 99 h 100"/>
                              <a:gd name="T8" fmla="*/ 6 w 8"/>
                              <a:gd name="T9" fmla="*/ 100 h 100"/>
                              <a:gd name="T10" fmla="*/ 4 w 8"/>
                              <a:gd name="T11" fmla="*/ 100 h 100"/>
                              <a:gd name="T12" fmla="*/ 2 w 8"/>
                              <a:gd name="T13" fmla="*/ 100 h 100"/>
                              <a:gd name="T14" fmla="*/ 1 w 8"/>
                              <a:gd name="T15" fmla="*/ 99 h 100"/>
                              <a:gd name="T16" fmla="*/ 0 w 8"/>
                              <a:gd name="T17" fmla="*/ 99 h 100"/>
                              <a:gd name="T18" fmla="*/ 0 w 8"/>
                              <a:gd name="T19" fmla="*/ 98 h 100"/>
                              <a:gd name="T20" fmla="*/ 0 w 8"/>
                              <a:gd name="T21" fmla="*/ 2 h 100"/>
                              <a:gd name="T22" fmla="*/ 0 w 8"/>
                              <a:gd name="T23" fmla="*/ 1 h 100"/>
                              <a:gd name="T24" fmla="*/ 1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9"/>
                                </a:cubicBezTo>
                                <a:cubicBezTo>
                                  <a:pt x="8" y="99"/>
                                  <a:pt x="8" y="99"/>
                                  <a:pt x="7" y="99"/>
                                </a:cubicBezTo>
                                <a:cubicBezTo>
                                  <a:pt x="7" y="99"/>
                                  <a:pt x="7" y="99"/>
                                  <a:pt x="6" y="100"/>
                                </a:cubicBezTo>
                                <a:cubicBezTo>
                                  <a:pt x="5" y="100"/>
                                  <a:pt x="5" y="100"/>
                                  <a:pt x="4" y="100"/>
                                </a:cubicBezTo>
                                <a:cubicBezTo>
                                  <a:pt x="3" y="100"/>
                                  <a:pt x="2" y="100"/>
                                  <a:pt x="2" y="100"/>
                                </a:cubicBezTo>
                                <a:cubicBezTo>
                                  <a:pt x="1" y="99"/>
                                  <a:pt x="1" y="99"/>
                                  <a:pt x="1" y="99"/>
                                </a:cubicBezTo>
                                <a:cubicBezTo>
                                  <a:pt x="0" y="99"/>
                                  <a:pt x="0" y="99"/>
                                  <a:pt x="0" y="99"/>
                                </a:cubicBezTo>
                                <a:cubicBezTo>
                                  <a:pt x="0" y="98"/>
                                  <a:pt x="0" y="98"/>
                                  <a:pt x="0" y="98"/>
                                </a:cubicBezTo>
                                <a:lnTo>
                                  <a:pt x="0" y="2"/>
                                </a:lnTo>
                                <a:cubicBezTo>
                                  <a:pt x="0" y="1"/>
                                  <a:pt x="0" y="1"/>
                                  <a:pt x="0" y="1"/>
                                </a:cubicBezTo>
                                <a:cubicBezTo>
                                  <a:pt x="0" y="1"/>
                                  <a:pt x="0" y="1"/>
                                  <a:pt x="1" y="0"/>
                                </a:cubicBezTo>
                                <a:cubicBezTo>
                                  <a:pt x="1" y="0"/>
                                  <a:pt x="1" y="0"/>
                                  <a:pt x="2" y="0"/>
                                </a:cubicBezTo>
                                <a:cubicBezTo>
                                  <a:pt x="2" y="0"/>
                                  <a:pt x="3" y="0"/>
                                  <a:pt x="4" y="0"/>
                                </a:cubicBezTo>
                                <a:cubicBezTo>
                                  <a:pt x="5" y="0"/>
                                  <a:pt x="5" y="0"/>
                                  <a:pt x="6" y="0"/>
                                </a:cubicBezTo>
                                <a:cubicBezTo>
                                  <a:pt x="7" y="0"/>
                                  <a:pt x="7" y="0"/>
                                  <a:pt x="7" y="0"/>
                                </a:cubicBezTo>
                                <a:cubicBezTo>
                                  <a:pt x="8" y="1"/>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5" name="Freeform 283"/>
                        <wps:cNvSpPr>
                          <a:spLocks noEditPoints="1"/>
                        </wps:cNvSpPr>
                        <wps:spPr bwMode="auto">
                          <a:xfrm>
                            <a:off x="2173605" y="2839085"/>
                            <a:ext cx="38100" cy="46990"/>
                          </a:xfrm>
                          <a:custGeom>
                            <a:avLst/>
                            <a:gdLst>
                              <a:gd name="T0" fmla="*/ 57 w 57"/>
                              <a:gd name="T1" fmla="*/ 31 h 70"/>
                              <a:gd name="T2" fmla="*/ 57 w 57"/>
                              <a:gd name="T3" fmla="*/ 31 h 70"/>
                              <a:gd name="T4" fmla="*/ 56 w 57"/>
                              <a:gd name="T5" fmla="*/ 35 h 70"/>
                              <a:gd name="T6" fmla="*/ 53 w 57"/>
                              <a:gd name="T7" fmla="*/ 36 h 70"/>
                              <a:gd name="T8" fmla="*/ 9 w 57"/>
                              <a:gd name="T9" fmla="*/ 36 h 70"/>
                              <a:gd name="T10" fmla="*/ 10 w 57"/>
                              <a:gd name="T11" fmla="*/ 47 h 70"/>
                              <a:gd name="T12" fmla="*/ 14 w 57"/>
                              <a:gd name="T13" fmla="*/ 55 h 70"/>
                              <a:gd name="T14" fmla="*/ 21 w 57"/>
                              <a:gd name="T15" fmla="*/ 60 h 70"/>
                              <a:gd name="T16" fmla="*/ 32 w 57"/>
                              <a:gd name="T17" fmla="*/ 62 h 70"/>
                              <a:gd name="T18" fmla="*/ 40 w 57"/>
                              <a:gd name="T19" fmla="*/ 61 h 70"/>
                              <a:gd name="T20" fmla="*/ 46 w 57"/>
                              <a:gd name="T21" fmla="*/ 60 h 70"/>
                              <a:gd name="T22" fmla="*/ 51 w 57"/>
                              <a:gd name="T23" fmla="*/ 58 h 70"/>
                              <a:gd name="T24" fmla="*/ 53 w 57"/>
                              <a:gd name="T25" fmla="*/ 57 h 70"/>
                              <a:gd name="T26" fmla="*/ 54 w 57"/>
                              <a:gd name="T27" fmla="*/ 57 h 70"/>
                              <a:gd name="T28" fmla="*/ 54 w 57"/>
                              <a:gd name="T29" fmla="*/ 58 h 70"/>
                              <a:gd name="T30" fmla="*/ 55 w 57"/>
                              <a:gd name="T31" fmla="*/ 59 h 70"/>
                              <a:gd name="T32" fmla="*/ 55 w 57"/>
                              <a:gd name="T33" fmla="*/ 61 h 70"/>
                              <a:gd name="T34" fmla="*/ 55 w 57"/>
                              <a:gd name="T35" fmla="*/ 62 h 70"/>
                              <a:gd name="T36" fmla="*/ 54 w 57"/>
                              <a:gd name="T37" fmla="*/ 63 h 70"/>
                              <a:gd name="T38" fmla="*/ 54 w 57"/>
                              <a:gd name="T39" fmla="*/ 63 h 70"/>
                              <a:gd name="T40" fmla="*/ 54 w 57"/>
                              <a:gd name="T41" fmla="*/ 64 h 70"/>
                              <a:gd name="T42" fmla="*/ 51 w 57"/>
                              <a:gd name="T43" fmla="*/ 65 h 70"/>
                              <a:gd name="T44" fmla="*/ 47 w 57"/>
                              <a:gd name="T45" fmla="*/ 67 h 70"/>
                              <a:gd name="T46" fmla="*/ 40 w 57"/>
                              <a:gd name="T47" fmla="*/ 69 h 70"/>
                              <a:gd name="T48" fmla="*/ 31 w 57"/>
                              <a:gd name="T49" fmla="*/ 70 h 70"/>
                              <a:gd name="T50" fmla="*/ 18 w 57"/>
                              <a:gd name="T51" fmla="*/ 67 h 70"/>
                              <a:gd name="T52" fmla="*/ 8 w 57"/>
                              <a:gd name="T53" fmla="*/ 61 h 70"/>
                              <a:gd name="T54" fmla="*/ 2 w 57"/>
                              <a:gd name="T55" fmla="*/ 50 h 70"/>
                              <a:gd name="T56" fmla="*/ 0 w 57"/>
                              <a:gd name="T57" fmla="*/ 35 h 70"/>
                              <a:gd name="T58" fmla="*/ 2 w 57"/>
                              <a:gd name="T59" fmla="*/ 20 h 70"/>
                              <a:gd name="T60" fmla="*/ 8 w 57"/>
                              <a:gd name="T61" fmla="*/ 9 h 70"/>
                              <a:gd name="T62" fmla="*/ 18 w 57"/>
                              <a:gd name="T63" fmla="*/ 2 h 70"/>
                              <a:gd name="T64" fmla="*/ 30 w 57"/>
                              <a:gd name="T65" fmla="*/ 0 h 70"/>
                              <a:gd name="T66" fmla="*/ 42 w 57"/>
                              <a:gd name="T67" fmla="*/ 2 h 70"/>
                              <a:gd name="T68" fmla="*/ 51 w 57"/>
                              <a:gd name="T69" fmla="*/ 9 h 70"/>
                              <a:gd name="T70" fmla="*/ 56 w 57"/>
                              <a:gd name="T71" fmla="*/ 18 h 70"/>
                              <a:gd name="T72" fmla="*/ 57 w 57"/>
                              <a:gd name="T73" fmla="*/ 30 h 70"/>
                              <a:gd name="T74" fmla="*/ 57 w 57"/>
                              <a:gd name="T75" fmla="*/ 31 h 70"/>
                              <a:gd name="T76" fmla="*/ 48 w 57"/>
                              <a:gd name="T77" fmla="*/ 29 h 70"/>
                              <a:gd name="T78" fmla="*/ 48 w 57"/>
                              <a:gd name="T79" fmla="*/ 29 h 70"/>
                              <a:gd name="T80" fmla="*/ 44 w 57"/>
                              <a:gd name="T81" fmla="*/ 13 h 70"/>
                              <a:gd name="T82" fmla="*/ 29 w 57"/>
                              <a:gd name="T83" fmla="*/ 7 h 70"/>
                              <a:gd name="T84" fmla="*/ 21 w 57"/>
                              <a:gd name="T85" fmla="*/ 9 h 70"/>
                              <a:gd name="T86" fmla="*/ 15 w 57"/>
                              <a:gd name="T87" fmla="*/ 14 h 70"/>
                              <a:gd name="T88" fmla="*/ 11 w 57"/>
                              <a:gd name="T89" fmla="*/ 21 h 70"/>
                              <a:gd name="T90" fmla="*/ 9 w 57"/>
                              <a:gd name="T91" fmla="*/ 29 h 70"/>
                              <a:gd name="T92" fmla="*/ 48 w 57"/>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70">
                                <a:moveTo>
                                  <a:pt x="57" y="31"/>
                                </a:moveTo>
                                <a:lnTo>
                                  <a:pt x="57" y="31"/>
                                </a:lnTo>
                                <a:cubicBezTo>
                                  <a:pt x="57" y="33"/>
                                  <a:pt x="57" y="34"/>
                                  <a:pt x="56" y="35"/>
                                </a:cubicBezTo>
                                <a:cubicBezTo>
                                  <a:pt x="55" y="35"/>
                                  <a:pt x="54" y="36"/>
                                  <a:pt x="53" y="36"/>
                                </a:cubicBezTo>
                                <a:lnTo>
                                  <a:pt x="9" y="36"/>
                                </a:lnTo>
                                <a:cubicBezTo>
                                  <a:pt x="9" y="40"/>
                                  <a:pt x="10" y="43"/>
                                  <a:pt x="10" y="47"/>
                                </a:cubicBezTo>
                                <a:cubicBezTo>
                                  <a:pt x="11" y="50"/>
                                  <a:pt x="12" y="53"/>
                                  <a:pt x="14" y="55"/>
                                </a:cubicBezTo>
                                <a:cubicBezTo>
                                  <a:pt x="16" y="57"/>
                                  <a:pt x="18" y="59"/>
                                  <a:pt x="21" y="60"/>
                                </a:cubicBezTo>
                                <a:cubicBezTo>
                                  <a:pt x="24" y="61"/>
                                  <a:pt x="28" y="62"/>
                                  <a:pt x="32" y="62"/>
                                </a:cubicBezTo>
                                <a:cubicBezTo>
                                  <a:pt x="35" y="62"/>
                                  <a:pt x="38" y="62"/>
                                  <a:pt x="40" y="61"/>
                                </a:cubicBezTo>
                                <a:cubicBezTo>
                                  <a:pt x="42" y="61"/>
                                  <a:pt x="45" y="60"/>
                                  <a:pt x="46" y="60"/>
                                </a:cubicBezTo>
                                <a:cubicBezTo>
                                  <a:pt x="48" y="59"/>
                                  <a:pt x="49" y="58"/>
                                  <a:pt x="51" y="58"/>
                                </a:cubicBezTo>
                                <a:cubicBezTo>
                                  <a:pt x="52" y="57"/>
                                  <a:pt x="52" y="57"/>
                                  <a:pt x="53" y="57"/>
                                </a:cubicBezTo>
                                <a:cubicBezTo>
                                  <a:pt x="53" y="57"/>
                                  <a:pt x="53" y="57"/>
                                  <a:pt x="54" y="57"/>
                                </a:cubicBezTo>
                                <a:cubicBezTo>
                                  <a:pt x="54" y="57"/>
                                  <a:pt x="54" y="58"/>
                                  <a:pt x="54" y="58"/>
                                </a:cubicBezTo>
                                <a:cubicBezTo>
                                  <a:pt x="54" y="58"/>
                                  <a:pt x="55" y="59"/>
                                  <a:pt x="55" y="59"/>
                                </a:cubicBezTo>
                                <a:cubicBezTo>
                                  <a:pt x="55" y="60"/>
                                  <a:pt x="55" y="60"/>
                                  <a:pt x="55" y="61"/>
                                </a:cubicBezTo>
                                <a:cubicBezTo>
                                  <a:pt x="55" y="61"/>
                                  <a:pt x="55" y="62"/>
                                  <a:pt x="55" y="62"/>
                                </a:cubicBezTo>
                                <a:cubicBezTo>
                                  <a:pt x="55" y="62"/>
                                  <a:pt x="55" y="62"/>
                                  <a:pt x="54" y="63"/>
                                </a:cubicBezTo>
                                <a:cubicBezTo>
                                  <a:pt x="54" y="63"/>
                                  <a:pt x="54" y="63"/>
                                  <a:pt x="54" y="63"/>
                                </a:cubicBezTo>
                                <a:cubicBezTo>
                                  <a:pt x="54" y="64"/>
                                  <a:pt x="54" y="64"/>
                                  <a:pt x="54" y="64"/>
                                </a:cubicBezTo>
                                <a:cubicBezTo>
                                  <a:pt x="53" y="64"/>
                                  <a:pt x="53" y="65"/>
                                  <a:pt x="51" y="65"/>
                                </a:cubicBezTo>
                                <a:cubicBezTo>
                                  <a:pt x="50" y="66"/>
                                  <a:pt x="49" y="67"/>
                                  <a:pt x="47" y="67"/>
                                </a:cubicBezTo>
                                <a:cubicBezTo>
                                  <a:pt x="45" y="68"/>
                                  <a:pt x="42" y="68"/>
                                  <a:pt x="40" y="69"/>
                                </a:cubicBezTo>
                                <a:cubicBezTo>
                                  <a:pt x="37" y="69"/>
                                  <a:pt x="34" y="70"/>
                                  <a:pt x="31" y="70"/>
                                </a:cubicBezTo>
                                <a:cubicBezTo>
                                  <a:pt x="26" y="70"/>
                                  <a:pt x="22" y="69"/>
                                  <a:pt x="18" y="67"/>
                                </a:cubicBezTo>
                                <a:cubicBezTo>
                                  <a:pt x="14" y="66"/>
                                  <a:pt x="11" y="64"/>
                                  <a:pt x="8" y="61"/>
                                </a:cubicBezTo>
                                <a:cubicBezTo>
                                  <a:pt x="5" y="58"/>
                                  <a:pt x="4" y="54"/>
                                  <a:pt x="2" y="50"/>
                                </a:cubicBezTo>
                                <a:cubicBezTo>
                                  <a:pt x="1" y="45"/>
                                  <a:pt x="0" y="40"/>
                                  <a:pt x="0" y="35"/>
                                </a:cubicBezTo>
                                <a:cubicBezTo>
                                  <a:pt x="0" y="29"/>
                                  <a:pt x="1" y="24"/>
                                  <a:pt x="2" y="20"/>
                                </a:cubicBezTo>
                                <a:cubicBezTo>
                                  <a:pt x="4" y="16"/>
                                  <a:pt x="6" y="12"/>
                                  <a:pt x="8" y="9"/>
                                </a:cubicBezTo>
                                <a:cubicBezTo>
                                  <a:pt x="11" y="6"/>
                                  <a:pt x="14" y="4"/>
                                  <a:pt x="18" y="2"/>
                                </a:cubicBezTo>
                                <a:cubicBezTo>
                                  <a:pt x="21" y="1"/>
                                  <a:pt x="25" y="0"/>
                                  <a:pt x="30" y="0"/>
                                </a:cubicBezTo>
                                <a:cubicBezTo>
                                  <a:pt x="35" y="0"/>
                                  <a:pt x="39" y="1"/>
                                  <a:pt x="42" y="2"/>
                                </a:cubicBezTo>
                                <a:cubicBezTo>
                                  <a:pt x="46" y="4"/>
                                  <a:pt x="49" y="6"/>
                                  <a:pt x="51" y="9"/>
                                </a:cubicBezTo>
                                <a:cubicBezTo>
                                  <a:pt x="53" y="11"/>
                                  <a:pt x="55" y="15"/>
                                  <a:pt x="56" y="18"/>
                                </a:cubicBezTo>
                                <a:cubicBezTo>
                                  <a:pt x="57" y="22"/>
                                  <a:pt x="57" y="26"/>
                                  <a:pt x="57" y="30"/>
                                </a:cubicBezTo>
                                <a:lnTo>
                                  <a:pt x="57" y="31"/>
                                </a:lnTo>
                                <a:close/>
                                <a:moveTo>
                                  <a:pt x="48" y="29"/>
                                </a:moveTo>
                                <a:lnTo>
                                  <a:pt x="48" y="29"/>
                                </a:lnTo>
                                <a:cubicBezTo>
                                  <a:pt x="49" y="22"/>
                                  <a:pt x="47" y="17"/>
                                  <a:pt x="44" y="13"/>
                                </a:cubicBezTo>
                                <a:cubicBezTo>
                                  <a:pt x="40" y="9"/>
                                  <a:pt x="36" y="7"/>
                                  <a:pt x="29" y="7"/>
                                </a:cubicBezTo>
                                <a:cubicBezTo>
                                  <a:pt x="26" y="7"/>
                                  <a:pt x="23" y="8"/>
                                  <a:pt x="21" y="9"/>
                                </a:cubicBezTo>
                                <a:cubicBezTo>
                                  <a:pt x="18" y="10"/>
                                  <a:pt x="16" y="12"/>
                                  <a:pt x="15" y="14"/>
                                </a:cubicBezTo>
                                <a:cubicBezTo>
                                  <a:pt x="13" y="16"/>
                                  <a:pt x="12" y="18"/>
                                  <a:pt x="11" y="21"/>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6" name="Freeform 284"/>
                        <wps:cNvSpPr>
                          <a:spLocks noEditPoints="1"/>
                        </wps:cNvSpPr>
                        <wps:spPr bwMode="auto">
                          <a:xfrm>
                            <a:off x="2225040" y="2818130"/>
                            <a:ext cx="37465" cy="67945"/>
                          </a:xfrm>
                          <a:custGeom>
                            <a:avLst/>
                            <a:gdLst>
                              <a:gd name="T0" fmla="*/ 56 w 56"/>
                              <a:gd name="T1" fmla="*/ 98 h 101"/>
                              <a:gd name="T2" fmla="*/ 56 w 56"/>
                              <a:gd name="T3" fmla="*/ 98 h 101"/>
                              <a:gd name="T4" fmla="*/ 56 w 56"/>
                              <a:gd name="T5" fmla="*/ 99 h 101"/>
                              <a:gd name="T6" fmla="*/ 56 w 56"/>
                              <a:gd name="T7" fmla="*/ 99 h 101"/>
                              <a:gd name="T8" fmla="*/ 54 w 56"/>
                              <a:gd name="T9" fmla="*/ 100 h 101"/>
                              <a:gd name="T10" fmla="*/ 53 w 56"/>
                              <a:gd name="T11" fmla="*/ 100 h 101"/>
                              <a:gd name="T12" fmla="*/ 51 w 56"/>
                              <a:gd name="T13" fmla="*/ 100 h 101"/>
                              <a:gd name="T14" fmla="*/ 50 w 56"/>
                              <a:gd name="T15" fmla="*/ 99 h 101"/>
                              <a:gd name="T16" fmla="*/ 49 w 56"/>
                              <a:gd name="T17" fmla="*/ 99 h 101"/>
                              <a:gd name="T18" fmla="*/ 49 w 56"/>
                              <a:gd name="T19" fmla="*/ 98 h 101"/>
                              <a:gd name="T20" fmla="*/ 49 w 56"/>
                              <a:gd name="T21" fmla="*/ 89 h 101"/>
                              <a:gd name="T22" fmla="*/ 38 w 56"/>
                              <a:gd name="T23" fmla="*/ 97 h 101"/>
                              <a:gd name="T24" fmla="*/ 26 w 56"/>
                              <a:gd name="T25" fmla="*/ 101 h 101"/>
                              <a:gd name="T26" fmla="*/ 14 w 56"/>
                              <a:gd name="T27" fmla="*/ 98 h 101"/>
                              <a:gd name="T28" fmla="*/ 6 w 56"/>
                              <a:gd name="T29" fmla="*/ 90 h 101"/>
                              <a:gd name="T30" fmla="*/ 2 w 56"/>
                              <a:gd name="T31" fmla="*/ 80 h 101"/>
                              <a:gd name="T32" fmla="*/ 0 w 56"/>
                              <a:gd name="T33" fmla="*/ 66 h 101"/>
                              <a:gd name="T34" fmla="*/ 2 w 56"/>
                              <a:gd name="T35" fmla="*/ 52 h 101"/>
                              <a:gd name="T36" fmla="*/ 7 w 56"/>
                              <a:gd name="T37" fmla="*/ 40 h 101"/>
                              <a:gd name="T38" fmla="*/ 16 w 56"/>
                              <a:gd name="T39" fmla="*/ 33 h 101"/>
                              <a:gd name="T40" fmla="*/ 28 w 56"/>
                              <a:gd name="T41" fmla="*/ 31 h 101"/>
                              <a:gd name="T42" fmla="*/ 38 w 56"/>
                              <a:gd name="T43" fmla="*/ 33 h 101"/>
                              <a:gd name="T44" fmla="*/ 48 w 56"/>
                              <a:gd name="T45" fmla="*/ 41 h 101"/>
                              <a:gd name="T46" fmla="*/ 48 w 56"/>
                              <a:gd name="T47" fmla="*/ 2 h 101"/>
                              <a:gd name="T48" fmla="*/ 48 w 56"/>
                              <a:gd name="T49" fmla="*/ 1 h 101"/>
                              <a:gd name="T50" fmla="*/ 49 w 56"/>
                              <a:gd name="T51" fmla="*/ 1 h 101"/>
                              <a:gd name="T52" fmla="*/ 50 w 56"/>
                              <a:gd name="T53" fmla="*/ 0 h 101"/>
                              <a:gd name="T54" fmla="*/ 52 w 56"/>
                              <a:gd name="T55" fmla="*/ 0 h 101"/>
                              <a:gd name="T56" fmla="*/ 54 w 56"/>
                              <a:gd name="T57" fmla="*/ 0 h 101"/>
                              <a:gd name="T58" fmla="*/ 56 w 56"/>
                              <a:gd name="T59" fmla="*/ 1 h 101"/>
                              <a:gd name="T60" fmla="*/ 56 w 56"/>
                              <a:gd name="T61" fmla="*/ 1 h 101"/>
                              <a:gd name="T62" fmla="*/ 56 w 56"/>
                              <a:gd name="T63" fmla="*/ 2 h 101"/>
                              <a:gd name="T64" fmla="*/ 56 w 56"/>
                              <a:gd name="T65" fmla="*/ 98 h 101"/>
                              <a:gd name="T66" fmla="*/ 48 w 56"/>
                              <a:gd name="T67" fmla="*/ 51 h 101"/>
                              <a:gd name="T68" fmla="*/ 48 w 56"/>
                              <a:gd name="T69" fmla="*/ 51 h 101"/>
                              <a:gd name="T70" fmla="*/ 38 w 56"/>
                              <a:gd name="T71" fmla="*/ 41 h 101"/>
                              <a:gd name="T72" fmla="*/ 27 w 56"/>
                              <a:gd name="T73" fmla="*/ 38 h 101"/>
                              <a:gd name="T74" fmla="*/ 19 w 56"/>
                              <a:gd name="T75" fmla="*/ 40 h 101"/>
                              <a:gd name="T76" fmla="*/ 13 w 56"/>
                              <a:gd name="T77" fmla="*/ 47 h 101"/>
                              <a:gd name="T78" fmla="*/ 10 w 56"/>
                              <a:gd name="T79" fmla="*/ 55 h 101"/>
                              <a:gd name="T80" fmla="*/ 9 w 56"/>
                              <a:gd name="T81" fmla="*/ 65 h 101"/>
                              <a:gd name="T82" fmla="*/ 10 w 56"/>
                              <a:gd name="T83" fmla="*/ 75 h 101"/>
                              <a:gd name="T84" fmla="*/ 13 w 56"/>
                              <a:gd name="T85" fmla="*/ 85 h 101"/>
                              <a:gd name="T86" fmla="*/ 18 w 56"/>
                              <a:gd name="T87" fmla="*/ 91 h 101"/>
                              <a:gd name="T88" fmla="*/ 27 w 56"/>
                              <a:gd name="T89" fmla="*/ 93 h 101"/>
                              <a:gd name="T90" fmla="*/ 32 w 56"/>
                              <a:gd name="T91" fmla="*/ 93 h 101"/>
                              <a:gd name="T92" fmla="*/ 37 w 56"/>
                              <a:gd name="T93" fmla="*/ 90 h 101"/>
                              <a:gd name="T94" fmla="*/ 42 w 56"/>
                              <a:gd name="T95" fmla="*/ 86 h 101"/>
                              <a:gd name="T96" fmla="*/ 48 w 56"/>
                              <a:gd name="T97" fmla="*/ 79 h 101"/>
                              <a:gd name="T98" fmla="*/ 48 w 56"/>
                              <a:gd name="T99" fmla="*/ 5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1">
                                <a:moveTo>
                                  <a:pt x="56" y="98"/>
                                </a:moveTo>
                                <a:lnTo>
                                  <a:pt x="56" y="98"/>
                                </a:lnTo>
                                <a:cubicBezTo>
                                  <a:pt x="56" y="98"/>
                                  <a:pt x="56" y="99"/>
                                  <a:pt x="56" y="99"/>
                                </a:cubicBezTo>
                                <a:cubicBezTo>
                                  <a:pt x="56" y="99"/>
                                  <a:pt x="56" y="99"/>
                                  <a:pt x="56" y="99"/>
                                </a:cubicBezTo>
                                <a:cubicBezTo>
                                  <a:pt x="55" y="99"/>
                                  <a:pt x="55" y="100"/>
                                  <a:pt x="54" y="100"/>
                                </a:cubicBezTo>
                                <a:cubicBezTo>
                                  <a:pt x="54" y="100"/>
                                  <a:pt x="53" y="100"/>
                                  <a:pt x="53" y="100"/>
                                </a:cubicBezTo>
                                <a:cubicBezTo>
                                  <a:pt x="52" y="100"/>
                                  <a:pt x="51" y="100"/>
                                  <a:pt x="51" y="100"/>
                                </a:cubicBezTo>
                                <a:cubicBezTo>
                                  <a:pt x="50" y="100"/>
                                  <a:pt x="50" y="99"/>
                                  <a:pt x="50" y="99"/>
                                </a:cubicBezTo>
                                <a:cubicBezTo>
                                  <a:pt x="49" y="99"/>
                                  <a:pt x="49" y="99"/>
                                  <a:pt x="49" y="99"/>
                                </a:cubicBezTo>
                                <a:cubicBezTo>
                                  <a:pt x="49" y="99"/>
                                  <a:pt x="49" y="98"/>
                                  <a:pt x="49" y="98"/>
                                </a:cubicBezTo>
                                <a:lnTo>
                                  <a:pt x="49" y="89"/>
                                </a:lnTo>
                                <a:cubicBezTo>
                                  <a:pt x="45" y="92"/>
                                  <a:pt x="42" y="95"/>
                                  <a:pt x="38" y="97"/>
                                </a:cubicBezTo>
                                <a:cubicBezTo>
                                  <a:pt x="34" y="99"/>
                                  <a:pt x="30" y="101"/>
                                  <a:pt x="26" y="101"/>
                                </a:cubicBezTo>
                                <a:cubicBezTo>
                                  <a:pt x="21" y="101"/>
                                  <a:pt x="17" y="100"/>
                                  <a:pt x="14" y="98"/>
                                </a:cubicBezTo>
                                <a:cubicBezTo>
                                  <a:pt x="11" y="96"/>
                                  <a:pt x="8" y="94"/>
                                  <a:pt x="6" y="90"/>
                                </a:cubicBezTo>
                                <a:cubicBezTo>
                                  <a:pt x="4" y="87"/>
                                  <a:pt x="3" y="84"/>
                                  <a:pt x="2" y="80"/>
                                </a:cubicBezTo>
                                <a:cubicBezTo>
                                  <a:pt x="1" y="75"/>
                                  <a:pt x="0" y="71"/>
                                  <a:pt x="0" y="66"/>
                                </a:cubicBezTo>
                                <a:cubicBezTo>
                                  <a:pt x="0" y="61"/>
                                  <a:pt x="1" y="56"/>
                                  <a:pt x="2" y="52"/>
                                </a:cubicBezTo>
                                <a:cubicBezTo>
                                  <a:pt x="3" y="47"/>
                                  <a:pt x="5" y="43"/>
                                  <a:pt x="7" y="40"/>
                                </a:cubicBezTo>
                                <a:cubicBezTo>
                                  <a:pt x="10" y="37"/>
                                  <a:pt x="12" y="35"/>
                                  <a:pt x="16" y="33"/>
                                </a:cubicBezTo>
                                <a:cubicBezTo>
                                  <a:pt x="19" y="32"/>
                                  <a:pt x="23" y="31"/>
                                  <a:pt x="28" y="31"/>
                                </a:cubicBezTo>
                                <a:cubicBezTo>
                                  <a:pt x="32" y="31"/>
                                  <a:pt x="35" y="32"/>
                                  <a:pt x="38" y="33"/>
                                </a:cubicBezTo>
                                <a:cubicBezTo>
                                  <a:pt x="42" y="35"/>
                                  <a:pt x="45" y="38"/>
                                  <a:pt x="48" y="41"/>
                                </a:cubicBezTo>
                                <a:lnTo>
                                  <a:pt x="48" y="2"/>
                                </a:lnTo>
                                <a:cubicBezTo>
                                  <a:pt x="48" y="2"/>
                                  <a:pt x="48" y="2"/>
                                  <a:pt x="48" y="1"/>
                                </a:cubicBezTo>
                                <a:cubicBezTo>
                                  <a:pt x="48" y="1"/>
                                  <a:pt x="48" y="1"/>
                                  <a:pt x="49" y="1"/>
                                </a:cubicBezTo>
                                <a:cubicBezTo>
                                  <a:pt x="49" y="1"/>
                                  <a:pt x="50" y="1"/>
                                  <a:pt x="50" y="0"/>
                                </a:cubicBezTo>
                                <a:cubicBezTo>
                                  <a:pt x="51" y="0"/>
                                  <a:pt x="51" y="0"/>
                                  <a:pt x="52" y="0"/>
                                </a:cubicBezTo>
                                <a:cubicBezTo>
                                  <a:pt x="53" y="0"/>
                                  <a:pt x="54" y="0"/>
                                  <a:pt x="54" y="0"/>
                                </a:cubicBezTo>
                                <a:cubicBezTo>
                                  <a:pt x="55" y="1"/>
                                  <a:pt x="55" y="1"/>
                                  <a:pt x="56" y="1"/>
                                </a:cubicBezTo>
                                <a:cubicBezTo>
                                  <a:pt x="56" y="1"/>
                                  <a:pt x="56" y="1"/>
                                  <a:pt x="56" y="1"/>
                                </a:cubicBezTo>
                                <a:cubicBezTo>
                                  <a:pt x="56" y="2"/>
                                  <a:pt x="56" y="2"/>
                                  <a:pt x="56" y="2"/>
                                </a:cubicBezTo>
                                <a:lnTo>
                                  <a:pt x="56" y="98"/>
                                </a:lnTo>
                                <a:close/>
                                <a:moveTo>
                                  <a:pt x="48" y="51"/>
                                </a:moveTo>
                                <a:lnTo>
                                  <a:pt x="48" y="51"/>
                                </a:lnTo>
                                <a:cubicBezTo>
                                  <a:pt x="44" y="47"/>
                                  <a:pt x="41" y="44"/>
                                  <a:pt x="38" y="41"/>
                                </a:cubicBezTo>
                                <a:cubicBezTo>
                                  <a:pt x="34" y="39"/>
                                  <a:pt x="31" y="38"/>
                                  <a:pt x="27" y="38"/>
                                </a:cubicBezTo>
                                <a:cubicBezTo>
                                  <a:pt x="24" y="38"/>
                                  <a:pt x="21" y="39"/>
                                  <a:pt x="19" y="40"/>
                                </a:cubicBezTo>
                                <a:cubicBezTo>
                                  <a:pt x="17" y="42"/>
                                  <a:pt x="15" y="44"/>
                                  <a:pt x="13" y="47"/>
                                </a:cubicBezTo>
                                <a:cubicBezTo>
                                  <a:pt x="12" y="49"/>
                                  <a:pt x="11" y="52"/>
                                  <a:pt x="10" y="55"/>
                                </a:cubicBezTo>
                                <a:cubicBezTo>
                                  <a:pt x="9" y="58"/>
                                  <a:pt x="9" y="62"/>
                                  <a:pt x="9" y="65"/>
                                </a:cubicBezTo>
                                <a:cubicBezTo>
                                  <a:pt x="9" y="69"/>
                                  <a:pt x="9" y="72"/>
                                  <a:pt x="10" y="75"/>
                                </a:cubicBezTo>
                                <a:cubicBezTo>
                                  <a:pt x="10" y="79"/>
                                  <a:pt x="11" y="82"/>
                                  <a:pt x="13" y="85"/>
                                </a:cubicBezTo>
                                <a:cubicBezTo>
                                  <a:pt x="14" y="87"/>
                                  <a:pt x="16" y="89"/>
                                  <a:pt x="18" y="91"/>
                                </a:cubicBezTo>
                                <a:cubicBezTo>
                                  <a:pt x="21" y="92"/>
                                  <a:pt x="23" y="93"/>
                                  <a:pt x="27" y="93"/>
                                </a:cubicBezTo>
                                <a:cubicBezTo>
                                  <a:pt x="29" y="93"/>
                                  <a:pt x="30" y="93"/>
                                  <a:pt x="32" y="93"/>
                                </a:cubicBezTo>
                                <a:cubicBezTo>
                                  <a:pt x="33" y="92"/>
                                  <a:pt x="35" y="91"/>
                                  <a:pt x="37" y="90"/>
                                </a:cubicBezTo>
                                <a:cubicBezTo>
                                  <a:pt x="39" y="89"/>
                                  <a:pt x="40" y="88"/>
                                  <a:pt x="42" y="86"/>
                                </a:cubicBezTo>
                                <a:cubicBezTo>
                                  <a:pt x="44" y="84"/>
                                  <a:pt x="46"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7" name="Freeform 285"/>
                        <wps:cNvSpPr>
                          <a:spLocks noEditPoints="1"/>
                        </wps:cNvSpPr>
                        <wps:spPr bwMode="auto">
                          <a:xfrm>
                            <a:off x="2276475" y="2839085"/>
                            <a:ext cx="39370" cy="63500"/>
                          </a:xfrm>
                          <a:custGeom>
                            <a:avLst/>
                            <a:gdLst>
                              <a:gd name="T0" fmla="*/ 59 w 59"/>
                              <a:gd name="T1" fmla="*/ 5 h 94"/>
                              <a:gd name="T2" fmla="*/ 56 w 59"/>
                              <a:gd name="T3" fmla="*/ 8 h 94"/>
                              <a:gd name="T4" fmla="*/ 50 w 59"/>
                              <a:gd name="T5" fmla="*/ 15 h 94"/>
                              <a:gd name="T6" fmla="*/ 50 w 59"/>
                              <a:gd name="T7" fmla="*/ 32 h 94"/>
                              <a:gd name="T8" fmla="*/ 37 w 59"/>
                              <a:gd name="T9" fmla="*/ 44 h 94"/>
                              <a:gd name="T10" fmla="*/ 19 w 59"/>
                              <a:gd name="T11" fmla="*/ 44 h 94"/>
                              <a:gd name="T12" fmla="*/ 11 w 59"/>
                              <a:gd name="T13" fmla="*/ 44 h 94"/>
                              <a:gd name="T14" fmla="*/ 12 w 59"/>
                              <a:gd name="T15" fmla="*/ 53 h 94"/>
                              <a:gd name="T16" fmla="*/ 37 w 59"/>
                              <a:gd name="T17" fmla="*/ 56 h 94"/>
                              <a:gd name="T18" fmla="*/ 52 w 59"/>
                              <a:gd name="T19" fmla="*/ 60 h 94"/>
                              <a:gd name="T20" fmla="*/ 58 w 59"/>
                              <a:gd name="T21" fmla="*/ 73 h 94"/>
                              <a:gd name="T22" fmla="*/ 51 w 59"/>
                              <a:gd name="T23" fmla="*/ 88 h 94"/>
                              <a:gd name="T24" fmla="*/ 28 w 59"/>
                              <a:gd name="T25" fmla="*/ 94 h 94"/>
                              <a:gd name="T26" fmla="*/ 6 w 59"/>
                              <a:gd name="T27" fmla="*/ 89 h 94"/>
                              <a:gd name="T28" fmla="*/ 0 w 59"/>
                              <a:gd name="T29" fmla="*/ 77 h 94"/>
                              <a:gd name="T30" fmla="*/ 2 w 59"/>
                              <a:gd name="T31" fmla="*/ 68 h 94"/>
                              <a:gd name="T32" fmla="*/ 9 w 59"/>
                              <a:gd name="T33" fmla="*/ 61 h 94"/>
                              <a:gd name="T34" fmla="*/ 2 w 59"/>
                              <a:gd name="T35" fmla="*/ 50 h 94"/>
                              <a:gd name="T36" fmla="*/ 8 w 59"/>
                              <a:gd name="T37" fmla="*/ 37 h 94"/>
                              <a:gd name="T38" fmla="*/ 4 w 59"/>
                              <a:gd name="T39" fmla="*/ 23 h 94"/>
                              <a:gd name="T40" fmla="*/ 10 w 59"/>
                              <a:gd name="T41" fmla="*/ 6 h 94"/>
                              <a:gd name="T42" fmla="*/ 28 w 59"/>
                              <a:gd name="T43" fmla="*/ 0 h 94"/>
                              <a:gd name="T44" fmla="*/ 37 w 59"/>
                              <a:gd name="T45" fmla="*/ 1 h 94"/>
                              <a:gd name="T46" fmla="*/ 58 w 59"/>
                              <a:gd name="T47" fmla="*/ 2 h 94"/>
                              <a:gd name="T48" fmla="*/ 59 w 59"/>
                              <a:gd name="T49" fmla="*/ 5 h 94"/>
                              <a:gd name="T50" fmla="*/ 43 w 59"/>
                              <a:gd name="T51" fmla="*/ 22 h 94"/>
                              <a:gd name="T52" fmla="*/ 27 w 59"/>
                              <a:gd name="T53" fmla="*/ 7 h 94"/>
                              <a:gd name="T54" fmla="*/ 16 w 59"/>
                              <a:gd name="T55" fmla="*/ 12 h 94"/>
                              <a:gd name="T56" fmla="*/ 12 w 59"/>
                              <a:gd name="T57" fmla="*/ 23 h 94"/>
                              <a:gd name="T58" fmla="*/ 28 w 59"/>
                              <a:gd name="T59" fmla="*/ 38 h 94"/>
                              <a:gd name="T60" fmla="*/ 39 w 59"/>
                              <a:gd name="T61" fmla="*/ 34 h 94"/>
                              <a:gd name="T62" fmla="*/ 43 w 59"/>
                              <a:gd name="T63" fmla="*/ 22 h 94"/>
                              <a:gd name="T64" fmla="*/ 50 w 59"/>
                              <a:gd name="T65" fmla="*/ 73 h 94"/>
                              <a:gd name="T66" fmla="*/ 46 w 59"/>
                              <a:gd name="T67" fmla="*/ 66 h 94"/>
                              <a:gd name="T68" fmla="*/ 17 w 59"/>
                              <a:gd name="T69" fmla="*/ 63 h 94"/>
                              <a:gd name="T70" fmla="*/ 10 w 59"/>
                              <a:gd name="T71" fmla="*/ 70 h 94"/>
                              <a:gd name="T72" fmla="*/ 8 w 59"/>
                              <a:gd name="T73" fmla="*/ 77 h 94"/>
                              <a:gd name="T74" fmla="*/ 28 w 59"/>
                              <a:gd name="T75" fmla="*/ 87 h 94"/>
                              <a:gd name="T76" fmla="*/ 45 w 59"/>
                              <a:gd name="T77" fmla="*/ 83 h 94"/>
                              <a:gd name="T78" fmla="*/ 50 w 59"/>
                              <a:gd name="T79" fmla="*/ 73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9" h="94">
                                <a:moveTo>
                                  <a:pt x="59" y="5"/>
                                </a:moveTo>
                                <a:lnTo>
                                  <a:pt x="59" y="5"/>
                                </a:lnTo>
                                <a:cubicBezTo>
                                  <a:pt x="59" y="6"/>
                                  <a:pt x="59" y="7"/>
                                  <a:pt x="58" y="7"/>
                                </a:cubicBezTo>
                                <a:cubicBezTo>
                                  <a:pt x="58" y="8"/>
                                  <a:pt x="57" y="8"/>
                                  <a:pt x="56" y="8"/>
                                </a:cubicBezTo>
                                <a:lnTo>
                                  <a:pt x="46" y="8"/>
                                </a:lnTo>
                                <a:cubicBezTo>
                                  <a:pt x="48" y="10"/>
                                  <a:pt x="50" y="12"/>
                                  <a:pt x="50" y="15"/>
                                </a:cubicBezTo>
                                <a:cubicBezTo>
                                  <a:pt x="51" y="17"/>
                                  <a:pt x="52" y="20"/>
                                  <a:pt x="52" y="22"/>
                                </a:cubicBezTo>
                                <a:cubicBezTo>
                                  <a:pt x="52" y="26"/>
                                  <a:pt x="51" y="29"/>
                                  <a:pt x="50" y="32"/>
                                </a:cubicBezTo>
                                <a:cubicBezTo>
                                  <a:pt x="49" y="35"/>
                                  <a:pt x="47" y="37"/>
                                  <a:pt x="45" y="39"/>
                                </a:cubicBezTo>
                                <a:cubicBezTo>
                                  <a:pt x="43" y="41"/>
                                  <a:pt x="40" y="43"/>
                                  <a:pt x="37" y="44"/>
                                </a:cubicBezTo>
                                <a:cubicBezTo>
                                  <a:pt x="34" y="45"/>
                                  <a:pt x="31" y="45"/>
                                  <a:pt x="28" y="45"/>
                                </a:cubicBezTo>
                                <a:cubicBezTo>
                                  <a:pt x="25" y="45"/>
                                  <a:pt x="22" y="45"/>
                                  <a:pt x="19" y="44"/>
                                </a:cubicBezTo>
                                <a:cubicBezTo>
                                  <a:pt x="17" y="43"/>
                                  <a:pt x="15" y="42"/>
                                  <a:pt x="13" y="41"/>
                                </a:cubicBezTo>
                                <a:cubicBezTo>
                                  <a:pt x="12" y="42"/>
                                  <a:pt x="11" y="43"/>
                                  <a:pt x="11" y="44"/>
                                </a:cubicBezTo>
                                <a:cubicBezTo>
                                  <a:pt x="10" y="46"/>
                                  <a:pt x="10" y="47"/>
                                  <a:pt x="10" y="49"/>
                                </a:cubicBezTo>
                                <a:cubicBezTo>
                                  <a:pt x="10" y="51"/>
                                  <a:pt x="11" y="52"/>
                                  <a:pt x="12" y="53"/>
                                </a:cubicBezTo>
                                <a:cubicBezTo>
                                  <a:pt x="14" y="55"/>
                                  <a:pt x="16" y="55"/>
                                  <a:pt x="19" y="55"/>
                                </a:cubicBezTo>
                                <a:lnTo>
                                  <a:pt x="37" y="56"/>
                                </a:lnTo>
                                <a:cubicBezTo>
                                  <a:pt x="40" y="56"/>
                                  <a:pt x="42" y="57"/>
                                  <a:pt x="45" y="57"/>
                                </a:cubicBezTo>
                                <a:cubicBezTo>
                                  <a:pt x="48" y="58"/>
                                  <a:pt x="50" y="59"/>
                                  <a:pt x="52" y="60"/>
                                </a:cubicBezTo>
                                <a:cubicBezTo>
                                  <a:pt x="54" y="62"/>
                                  <a:pt x="55" y="64"/>
                                  <a:pt x="56" y="66"/>
                                </a:cubicBezTo>
                                <a:cubicBezTo>
                                  <a:pt x="58" y="68"/>
                                  <a:pt x="58" y="70"/>
                                  <a:pt x="58" y="73"/>
                                </a:cubicBezTo>
                                <a:cubicBezTo>
                                  <a:pt x="58" y="76"/>
                                  <a:pt x="58" y="78"/>
                                  <a:pt x="56" y="81"/>
                                </a:cubicBezTo>
                                <a:cubicBezTo>
                                  <a:pt x="55" y="84"/>
                                  <a:pt x="53" y="86"/>
                                  <a:pt x="51" y="88"/>
                                </a:cubicBezTo>
                                <a:cubicBezTo>
                                  <a:pt x="48" y="90"/>
                                  <a:pt x="45" y="91"/>
                                  <a:pt x="42" y="93"/>
                                </a:cubicBezTo>
                                <a:cubicBezTo>
                                  <a:pt x="38" y="94"/>
                                  <a:pt x="33" y="94"/>
                                  <a:pt x="28" y="94"/>
                                </a:cubicBezTo>
                                <a:cubicBezTo>
                                  <a:pt x="23" y="94"/>
                                  <a:pt x="19" y="94"/>
                                  <a:pt x="15" y="93"/>
                                </a:cubicBezTo>
                                <a:cubicBezTo>
                                  <a:pt x="12" y="92"/>
                                  <a:pt x="9" y="91"/>
                                  <a:pt x="6" y="89"/>
                                </a:cubicBezTo>
                                <a:cubicBezTo>
                                  <a:pt x="4" y="88"/>
                                  <a:pt x="2" y="86"/>
                                  <a:pt x="1" y="84"/>
                                </a:cubicBezTo>
                                <a:cubicBezTo>
                                  <a:pt x="0" y="82"/>
                                  <a:pt x="0" y="80"/>
                                  <a:pt x="0" y="77"/>
                                </a:cubicBezTo>
                                <a:cubicBezTo>
                                  <a:pt x="0" y="75"/>
                                  <a:pt x="0" y="74"/>
                                  <a:pt x="0" y="72"/>
                                </a:cubicBezTo>
                                <a:cubicBezTo>
                                  <a:pt x="1" y="71"/>
                                  <a:pt x="1" y="70"/>
                                  <a:pt x="2" y="68"/>
                                </a:cubicBezTo>
                                <a:cubicBezTo>
                                  <a:pt x="3" y="67"/>
                                  <a:pt x="4" y="66"/>
                                  <a:pt x="5" y="64"/>
                                </a:cubicBezTo>
                                <a:cubicBezTo>
                                  <a:pt x="6" y="63"/>
                                  <a:pt x="8" y="62"/>
                                  <a:pt x="9" y="61"/>
                                </a:cubicBezTo>
                                <a:cubicBezTo>
                                  <a:pt x="7" y="59"/>
                                  <a:pt x="5" y="58"/>
                                  <a:pt x="4" y="56"/>
                                </a:cubicBezTo>
                                <a:cubicBezTo>
                                  <a:pt x="3" y="54"/>
                                  <a:pt x="2" y="52"/>
                                  <a:pt x="2" y="50"/>
                                </a:cubicBezTo>
                                <a:cubicBezTo>
                                  <a:pt x="2" y="48"/>
                                  <a:pt x="3" y="45"/>
                                  <a:pt x="4" y="43"/>
                                </a:cubicBezTo>
                                <a:cubicBezTo>
                                  <a:pt x="5" y="40"/>
                                  <a:pt x="6" y="38"/>
                                  <a:pt x="8" y="37"/>
                                </a:cubicBezTo>
                                <a:cubicBezTo>
                                  <a:pt x="7" y="35"/>
                                  <a:pt x="6" y="33"/>
                                  <a:pt x="5" y="31"/>
                                </a:cubicBezTo>
                                <a:cubicBezTo>
                                  <a:pt x="4" y="29"/>
                                  <a:pt x="4" y="26"/>
                                  <a:pt x="4" y="23"/>
                                </a:cubicBezTo>
                                <a:cubicBezTo>
                                  <a:pt x="4" y="19"/>
                                  <a:pt x="4" y="16"/>
                                  <a:pt x="5" y="13"/>
                                </a:cubicBezTo>
                                <a:cubicBezTo>
                                  <a:pt x="7" y="10"/>
                                  <a:pt x="8" y="8"/>
                                  <a:pt x="10" y="6"/>
                                </a:cubicBezTo>
                                <a:cubicBezTo>
                                  <a:pt x="12" y="4"/>
                                  <a:pt x="15" y="2"/>
                                  <a:pt x="18" y="1"/>
                                </a:cubicBezTo>
                                <a:cubicBezTo>
                                  <a:pt x="21" y="0"/>
                                  <a:pt x="24" y="0"/>
                                  <a:pt x="28" y="0"/>
                                </a:cubicBezTo>
                                <a:cubicBezTo>
                                  <a:pt x="30" y="0"/>
                                  <a:pt x="31" y="0"/>
                                  <a:pt x="33" y="0"/>
                                </a:cubicBezTo>
                                <a:cubicBezTo>
                                  <a:pt x="35" y="0"/>
                                  <a:pt x="36" y="1"/>
                                  <a:pt x="37" y="1"/>
                                </a:cubicBezTo>
                                <a:lnTo>
                                  <a:pt x="56" y="1"/>
                                </a:lnTo>
                                <a:cubicBezTo>
                                  <a:pt x="57" y="1"/>
                                  <a:pt x="58" y="1"/>
                                  <a:pt x="58" y="2"/>
                                </a:cubicBezTo>
                                <a:cubicBezTo>
                                  <a:pt x="59" y="2"/>
                                  <a:pt x="59" y="3"/>
                                  <a:pt x="59" y="5"/>
                                </a:cubicBezTo>
                                <a:lnTo>
                                  <a:pt x="59" y="5"/>
                                </a:lnTo>
                                <a:close/>
                                <a:moveTo>
                                  <a:pt x="43" y="22"/>
                                </a:moveTo>
                                <a:lnTo>
                                  <a:pt x="43" y="22"/>
                                </a:lnTo>
                                <a:cubicBezTo>
                                  <a:pt x="43" y="18"/>
                                  <a:pt x="41" y="14"/>
                                  <a:pt x="39" y="11"/>
                                </a:cubicBezTo>
                                <a:cubicBezTo>
                                  <a:pt x="36" y="8"/>
                                  <a:pt x="32" y="7"/>
                                  <a:pt x="27" y="7"/>
                                </a:cubicBezTo>
                                <a:cubicBezTo>
                                  <a:pt x="25" y="7"/>
                                  <a:pt x="23" y="7"/>
                                  <a:pt x="21" y="8"/>
                                </a:cubicBezTo>
                                <a:cubicBezTo>
                                  <a:pt x="19" y="9"/>
                                  <a:pt x="17" y="10"/>
                                  <a:pt x="16" y="12"/>
                                </a:cubicBezTo>
                                <a:cubicBezTo>
                                  <a:pt x="15" y="13"/>
                                  <a:pt x="14" y="15"/>
                                  <a:pt x="13" y="17"/>
                                </a:cubicBezTo>
                                <a:cubicBezTo>
                                  <a:pt x="13" y="19"/>
                                  <a:pt x="12" y="21"/>
                                  <a:pt x="12" y="23"/>
                                </a:cubicBezTo>
                                <a:cubicBezTo>
                                  <a:pt x="12" y="28"/>
                                  <a:pt x="14" y="31"/>
                                  <a:pt x="16" y="34"/>
                                </a:cubicBezTo>
                                <a:cubicBezTo>
                                  <a:pt x="19" y="37"/>
                                  <a:pt x="23" y="38"/>
                                  <a:pt x="28" y="38"/>
                                </a:cubicBezTo>
                                <a:cubicBezTo>
                                  <a:pt x="30" y="38"/>
                                  <a:pt x="32" y="38"/>
                                  <a:pt x="34" y="37"/>
                                </a:cubicBezTo>
                                <a:cubicBezTo>
                                  <a:pt x="36" y="36"/>
                                  <a:pt x="38" y="35"/>
                                  <a:pt x="39" y="34"/>
                                </a:cubicBezTo>
                                <a:cubicBezTo>
                                  <a:pt x="40" y="32"/>
                                  <a:pt x="41" y="30"/>
                                  <a:pt x="42" y="28"/>
                                </a:cubicBezTo>
                                <a:cubicBezTo>
                                  <a:pt x="43" y="27"/>
                                  <a:pt x="43" y="25"/>
                                  <a:pt x="43" y="22"/>
                                </a:cubicBezTo>
                                <a:lnTo>
                                  <a:pt x="43" y="22"/>
                                </a:lnTo>
                                <a:close/>
                                <a:moveTo>
                                  <a:pt x="50" y="73"/>
                                </a:moveTo>
                                <a:lnTo>
                                  <a:pt x="50" y="73"/>
                                </a:lnTo>
                                <a:cubicBezTo>
                                  <a:pt x="50" y="70"/>
                                  <a:pt x="48" y="68"/>
                                  <a:pt x="46" y="66"/>
                                </a:cubicBezTo>
                                <a:cubicBezTo>
                                  <a:pt x="43" y="64"/>
                                  <a:pt x="40" y="64"/>
                                  <a:pt x="36" y="63"/>
                                </a:cubicBezTo>
                                <a:lnTo>
                                  <a:pt x="17" y="63"/>
                                </a:lnTo>
                                <a:cubicBezTo>
                                  <a:pt x="15" y="64"/>
                                  <a:pt x="14" y="65"/>
                                  <a:pt x="13" y="67"/>
                                </a:cubicBezTo>
                                <a:cubicBezTo>
                                  <a:pt x="12" y="68"/>
                                  <a:pt x="11" y="69"/>
                                  <a:pt x="10" y="70"/>
                                </a:cubicBezTo>
                                <a:cubicBezTo>
                                  <a:pt x="9" y="71"/>
                                  <a:pt x="9" y="72"/>
                                  <a:pt x="9" y="73"/>
                                </a:cubicBezTo>
                                <a:cubicBezTo>
                                  <a:pt x="8" y="74"/>
                                  <a:pt x="8" y="75"/>
                                  <a:pt x="8" y="77"/>
                                </a:cubicBezTo>
                                <a:cubicBezTo>
                                  <a:pt x="8" y="80"/>
                                  <a:pt x="10" y="83"/>
                                  <a:pt x="14" y="84"/>
                                </a:cubicBezTo>
                                <a:cubicBezTo>
                                  <a:pt x="17" y="86"/>
                                  <a:pt x="22" y="87"/>
                                  <a:pt x="28" y="87"/>
                                </a:cubicBezTo>
                                <a:cubicBezTo>
                                  <a:pt x="32" y="87"/>
                                  <a:pt x="36" y="87"/>
                                  <a:pt x="38" y="86"/>
                                </a:cubicBezTo>
                                <a:cubicBezTo>
                                  <a:pt x="41" y="85"/>
                                  <a:pt x="43" y="84"/>
                                  <a:pt x="45" y="83"/>
                                </a:cubicBezTo>
                                <a:cubicBezTo>
                                  <a:pt x="47" y="82"/>
                                  <a:pt x="48" y="80"/>
                                  <a:pt x="49" y="78"/>
                                </a:cubicBezTo>
                                <a:cubicBezTo>
                                  <a:pt x="49" y="77"/>
                                  <a:pt x="50" y="75"/>
                                  <a:pt x="50" y="73"/>
                                </a:cubicBezTo>
                                <a:lnTo>
                                  <a:pt x="50" y="73"/>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8" name="Freeform 286"/>
                        <wps:cNvSpPr>
                          <a:spLocks noEditPoints="1"/>
                        </wps:cNvSpPr>
                        <wps:spPr bwMode="auto">
                          <a:xfrm>
                            <a:off x="2326005" y="2839085"/>
                            <a:ext cx="39370" cy="46990"/>
                          </a:xfrm>
                          <a:custGeom>
                            <a:avLst/>
                            <a:gdLst>
                              <a:gd name="T0" fmla="*/ 58 w 58"/>
                              <a:gd name="T1" fmla="*/ 31 h 70"/>
                              <a:gd name="T2" fmla="*/ 58 w 58"/>
                              <a:gd name="T3" fmla="*/ 31 h 70"/>
                              <a:gd name="T4" fmla="*/ 56 w 58"/>
                              <a:gd name="T5" fmla="*/ 35 h 70"/>
                              <a:gd name="T6" fmla="*/ 54 w 58"/>
                              <a:gd name="T7" fmla="*/ 36 h 70"/>
                              <a:gd name="T8" fmla="*/ 10 w 58"/>
                              <a:gd name="T9" fmla="*/ 36 h 70"/>
                              <a:gd name="T10" fmla="*/ 11 w 58"/>
                              <a:gd name="T11" fmla="*/ 47 h 70"/>
                              <a:gd name="T12" fmla="*/ 15 w 58"/>
                              <a:gd name="T13" fmla="*/ 55 h 70"/>
                              <a:gd name="T14" fmla="*/ 22 w 58"/>
                              <a:gd name="T15" fmla="*/ 60 h 70"/>
                              <a:gd name="T16" fmla="*/ 32 w 58"/>
                              <a:gd name="T17" fmla="*/ 62 h 70"/>
                              <a:gd name="T18" fmla="*/ 40 w 58"/>
                              <a:gd name="T19" fmla="*/ 61 h 70"/>
                              <a:gd name="T20" fmla="*/ 47 w 58"/>
                              <a:gd name="T21" fmla="*/ 60 h 70"/>
                              <a:gd name="T22" fmla="*/ 51 w 58"/>
                              <a:gd name="T23" fmla="*/ 58 h 70"/>
                              <a:gd name="T24" fmla="*/ 53 w 58"/>
                              <a:gd name="T25" fmla="*/ 57 h 70"/>
                              <a:gd name="T26" fmla="*/ 54 w 58"/>
                              <a:gd name="T27" fmla="*/ 57 h 70"/>
                              <a:gd name="T28" fmla="*/ 55 w 58"/>
                              <a:gd name="T29" fmla="*/ 58 h 70"/>
                              <a:gd name="T30" fmla="*/ 55 w 58"/>
                              <a:gd name="T31" fmla="*/ 59 h 70"/>
                              <a:gd name="T32" fmla="*/ 55 w 58"/>
                              <a:gd name="T33" fmla="*/ 61 h 70"/>
                              <a:gd name="T34" fmla="*/ 55 w 58"/>
                              <a:gd name="T35" fmla="*/ 62 h 70"/>
                              <a:gd name="T36" fmla="*/ 55 w 58"/>
                              <a:gd name="T37" fmla="*/ 63 h 70"/>
                              <a:gd name="T38" fmla="*/ 54 w 58"/>
                              <a:gd name="T39" fmla="*/ 63 h 70"/>
                              <a:gd name="T40" fmla="*/ 54 w 58"/>
                              <a:gd name="T41" fmla="*/ 64 h 70"/>
                              <a:gd name="T42" fmla="*/ 52 w 58"/>
                              <a:gd name="T43" fmla="*/ 65 h 70"/>
                              <a:gd name="T44" fmla="*/ 47 w 58"/>
                              <a:gd name="T45" fmla="*/ 67 h 70"/>
                              <a:gd name="T46" fmla="*/ 40 w 58"/>
                              <a:gd name="T47" fmla="*/ 69 h 70"/>
                              <a:gd name="T48" fmla="*/ 31 w 58"/>
                              <a:gd name="T49" fmla="*/ 70 h 70"/>
                              <a:gd name="T50" fmla="*/ 18 w 58"/>
                              <a:gd name="T51" fmla="*/ 67 h 70"/>
                              <a:gd name="T52" fmla="*/ 8 w 58"/>
                              <a:gd name="T53" fmla="*/ 61 h 70"/>
                              <a:gd name="T54" fmla="*/ 2 w 58"/>
                              <a:gd name="T55" fmla="*/ 50 h 70"/>
                              <a:gd name="T56" fmla="*/ 0 w 58"/>
                              <a:gd name="T57" fmla="*/ 35 h 70"/>
                              <a:gd name="T58" fmla="*/ 3 w 58"/>
                              <a:gd name="T59" fmla="*/ 20 h 70"/>
                              <a:gd name="T60" fmla="*/ 9 w 58"/>
                              <a:gd name="T61" fmla="*/ 9 h 70"/>
                              <a:gd name="T62" fmla="*/ 18 w 58"/>
                              <a:gd name="T63" fmla="*/ 2 h 70"/>
                              <a:gd name="T64" fmla="*/ 30 w 58"/>
                              <a:gd name="T65" fmla="*/ 0 h 70"/>
                              <a:gd name="T66" fmla="*/ 43 w 58"/>
                              <a:gd name="T67" fmla="*/ 2 h 70"/>
                              <a:gd name="T68" fmla="*/ 51 w 58"/>
                              <a:gd name="T69" fmla="*/ 9 h 70"/>
                              <a:gd name="T70" fmla="*/ 56 w 58"/>
                              <a:gd name="T71" fmla="*/ 18 h 70"/>
                              <a:gd name="T72" fmla="*/ 58 w 58"/>
                              <a:gd name="T73" fmla="*/ 30 h 70"/>
                              <a:gd name="T74" fmla="*/ 58 w 58"/>
                              <a:gd name="T75" fmla="*/ 31 h 70"/>
                              <a:gd name="T76" fmla="*/ 49 w 58"/>
                              <a:gd name="T77" fmla="*/ 29 h 70"/>
                              <a:gd name="T78" fmla="*/ 49 w 58"/>
                              <a:gd name="T79" fmla="*/ 29 h 70"/>
                              <a:gd name="T80" fmla="*/ 44 w 58"/>
                              <a:gd name="T81" fmla="*/ 13 h 70"/>
                              <a:gd name="T82" fmla="*/ 30 w 58"/>
                              <a:gd name="T83" fmla="*/ 7 h 70"/>
                              <a:gd name="T84" fmla="*/ 21 w 58"/>
                              <a:gd name="T85" fmla="*/ 9 h 70"/>
                              <a:gd name="T86" fmla="*/ 15 w 58"/>
                              <a:gd name="T87" fmla="*/ 14 h 70"/>
                              <a:gd name="T88" fmla="*/ 11 w 58"/>
                              <a:gd name="T89" fmla="*/ 21 h 70"/>
                              <a:gd name="T90" fmla="*/ 10 w 58"/>
                              <a:gd name="T91" fmla="*/ 29 h 70"/>
                              <a:gd name="T92" fmla="*/ 49 w 58"/>
                              <a:gd name="T93" fmla="*/ 29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8" h="70">
                                <a:moveTo>
                                  <a:pt x="58" y="31"/>
                                </a:moveTo>
                                <a:lnTo>
                                  <a:pt x="58" y="31"/>
                                </a:lnTo>
                                <a:cubicBezTo>
                                  <a:pt x="58" y="33"/>
                                  <a:pt x="57" y="34"/>
                                  <a:pt x="56" y="35"/>
                                </a:cubicBezTo>
                                <a:cubicBezTo>
                                  <a:pt x="55" y="35"/>
                                  <a:pt x="54" y="36"/>
                                  <a:pt x="54" y="36"/>
                                </a:cubicBezTo>
                                <a:lnTo>
                                  <a:pt x="10" y="36"/>
                                </a:lnTo>
                                <a:cubicBezTo>
                                  <a:pt x="10" y="40"/>
                                  <a:pt x="10" y="43"/>
                                  <a:pt x="11" y="47"/>
                                </a:cubicBezTo>
                                <a:cubicBezTo>
                                  <a:pt x="11" y="50"/>
                                  <a:pt x="13" y="53"/>
                                  <a:pt x="15" y="55"/>
                                </a:cubicBezTo>
                                <a:cubicBezTo>
                                  <a:pt x="16" y="57"/>
                                  <a:pt x="19" y="59"/>
                                  <a:pt x="22" y="60"/>
                                </a:cubicBezTo>
                                <a:cubicBezTo>
                                  <a:pt x="25" y="61"/>
                                  <a:pt x="28" y="62"/>
                                  <a:pt x="32" y="62"/>
                                </a:cubicBezTo>
                                <a:cubicBezTo>
                                  <a:pt x="35" y="62"/>
                                  <a:pt x="38" y="62"/>
                                  <a:pt x="40" y="61"/>
                                </a:cubicBezTo>
                                <a:cubicBezTo>
                                  <a:pt x="43" y="61"/>
                                  <a:pt x="45" y="60"/>
                                  <a:pt x="47" y="60"/>
                                </a:cubicBezTo>
                                <a:cubicBezTo>
                                  <a:pt x="48" y="59"/>
                                  <a:pt x="50" y="58"/>
                                  <a:pt x="51" y="58"/>
                                </a:cubicBezTo>
                                <a:cubicBezTo>
                                  <a:pt x="52" y="57"/>
                                  <a:pt x="53" y="57"/>
                                  <a:pt x="53" y="57"/>
                                </a:cubicBezTo>
                                <a:cubicBezTo>
                                  <a:pt x="54" y="57"/>
                                  <a:pt x="54" y="57"/>
                                  <a:pt x="54" y="57"/>
                                </a:cubicBezTo>
                                <a:cubicBezTo>
                                  <a:pt x="54" y="57"/>
                                  <a:pt x="54" y="58"/>
                                  <a:pt x="55" y="58"/>
                                </a:cubicBezTo>
                                <a:cubicBezTo>
                                  <a:pt x="55" y="58"/>
                                  <a:pt x="55" y="59"/>
                                  <a:pt x="55" y="59"/>
                                </a:cubicBezTo>
                                <a:cubicBezTo>
                                  <a:pt x="55" y="60"/>
                                  <a:pt x="55" y="60"/>
                                  <a:pt x="55" y="61"/>
                                </a:cubicBezTo>
                                <a:cubicBezTo>
                                  <a:pt x="55" y="61"/>
                                  <a:pt x="55" y="62"/>
                                  <a:pt x="55" y="62"/>
                                </a:cubicBezTo>
                                <a:cubicBezTo>
                                  <a:pt x="55" y="62"/>
                                  <a:pt x="55" y="62"/>
                                  <a:pt x="55" y="63"/>
                                </a:cubicBezTo>
                                <a:cubicBezTo>
                                  <a:pt x="55" y="63"/>
                                  <a:pt x="55" y="63"/>
                                  <a:pt x="54" y="63"/>
                                </a:cubicBezTo>
                                <a:cubicBezTo>
                                  <a:pt x="54" y="64"/>
                                  <a:pt x="54" y="64"/>
                                  <a:pt x="54" y="64"/>
                                </a:cubicBezTo>
                                <a:cubicBezTo>
                                  <a:pt x="54" y="64"/>
                                  <a:pt x="53" y="65"/>
                                  <a:pt x="52" y="65"/>
                                </a:cubicBezTo>
                                <a:cubicBezTo>
                                  <a:pt x="50" y="66"/>
                                  <a:pt x="49" y="67"/>
                                  <a:pt x="47" y="67"/>
                                </a:cubicBezTo>
                                <a:cubicBezTo>
                                  <a:pt x="45" y="68"/>
                                  <a:pt x="42" y="68"/>
                                  <a:pt x="40" y="69"/>
                                </a:cubicBezTo>
                                <a:cubicBezTo>
                                  <a:pt x="37" y="69"/>
                                  <a:pt x="34" y="70"/>
                                  <a:pt x="31" y="70"/>
                                </a:cubicBezTo>
                                <a:cubicBezTo>
                                  <a:pt x="26" y="70"/>
                                  <a:pt x="22" y="69"/>
                                  <a:pt x="18" y="67"/>
                                </a:cubicBezTo>
                                <a:cubicBezTo>
                                  <a:pt x="14" y="66"/>
                                  <a:pt x="11" y="64"/>
                                  <a:pt x="8" y="61"/>
                                </a:cubicBezTo>
                                <a:cubicBezTo>
                                  <a:pt x="6" y="58"/>
                                  <a:pt x="4" y="54"/>
                                  <a:pt x="2" y="50"/>
                                </a:cubicBezTo>
                                <a:cubicBezTo>
                                  <a:pt x="1" y="45"/>
                                  <a:pt x="0" y="40"/>
                                  <a:pt x="0" y="35"/>
                                </a:cubicBezTo>
                                <a:cubicBezTo>
                                  <a:pt x="0" y="29"/>
                                  <a:pt x="1" y="24"/>
                                  <a:pt x="3" y="20"/>
                                </a:cubicBezTo>
                                <a:cubicBezTo>
                                  <a:pt x="4" y="16"/>
                                  <a:pt x="6" y="12"/>
                                  <a:pt x="9" y="9"/>
                                </a:cubicBezTo>
                                <a:cubicBezTo>
                                  <a:pt x="11" y="6"/>
                                  <a:pt x="14" y="4"/>
                                  <a:pt x="18" y="2"/>
                                </a:cubicBezTo>
                                <a:cubicBezTo>
                                  <a:pt x="22" y="1"/>
                                  <a:pt x="26" y="0"/>
                                  <a:pt x="30" y="0"/>
                                </a:cubicBezTo>
                                <a:cubicBezTo>
                                  <a:pt x="35" y="0"/>
                                  <a:pt x="39" y="1"/>
                                  <a:pt x="43" y="2"/>
                                </a:cubicBezTo>
                                <a:cubicBezTo>
                                  <a:pt x="46" y="4"/>
                                  <a:pt x="49" y="6"/>
                                  <a:pt x="51" y="9"/>
                                </a:cubicBezTo>
                                <a:cubicBezTo>
                                  <a:pt x="53" y="11"/>
                                  <a:pt x="55" y="15"/>
                                  <a:pt x="56" y="18"/>
                                </a:cubicBezTo>
                                <a:cubicBezTo>
                                  <a:pt x="57" y="22"/>
                                  <a:pt x="58" y="26"/>
                                  <a:pt x="58" y="30"/>
                                </a:cubicBezTo>
                                <a:lnTo>
                                  <a:pt x="58" y="31"/>
                                </a:lnTo>
                                <a:close/>
                                <a:moveTo>
                                  <a:pt x="49" y="29"/>
                                </a:moveTo>
                                <a:lnTo>
                                  <a:pt x="49" y="29"/>
                                </a:lnTo>
                                <a:cubicBezTo>
                                  <a:pt x="49" y="22"/>
                                  <a:pt x="47" y="17"/>
                                  <a:pt x="44" y="13"/>
                                </a:cubicBezTo>
                                <a:cubicBezTo>
                                  <a:pt x="41" y="9"/>
                                  <a:pt x="36" y="7"/>
                                  <a:pt x="30" y="7"/>
                                </a:cubicBezTo>
                                <a:cubicBezTo>
                                  <a:pt x="26" y="7"/>
                                  <a:pt x="24" y="8"/>
                                  <a:pt x="21" y="9"/>
                                </a:cubicBezTo>
                                <a:cubicBezTo>
                                  <a:pt x="19" y="10"/>
                                  <a:pt x="17" y="12"/>
                                  <a:pt x="15" y="14"/>
                                </a:cubicBezTo>
                                <a:cubicBezTo>
                                  <a:pt x="13" y="16"/>
                                  <a:pt x="12" y="18"/>
                                  <a:pt x="11" y="21"/>
                                </a:cubicBezTo>
                                <a:cubicBezTo>
                                  <a:pt x="10" y="23"/>
                                  <a:pt x="10" y="26"/>
                                  <a:pt x="10"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89" name="Freeform 287"/>
                        <wps:cNvSpPr>
                          <a:spLocks/>
                        </wps:cNvSpPr>
                        <wps:spPr bwMode="auto">
                          <a:xfrm>
                            <a:off x="2375535" y="2875915"/>
                            <a:ext cx="13335" cy="22860"/>
                          </a:xfrm>
                          <a:custGeom>
                            <a:avLst/>
                            <a:gdLst>
                              <a:gd name="T0" fmla="*/ 20 w 20"/>
                              <a:gd name="T1" fmla="*/ 5 h 34"/>
                              <a:gd name="T2" fmla="*/ 20 w 20"/>
                              <a:gd name="T3" fmla="*/ 5 h 34"/>
                              <a:gd name="T4" fmla="*/ 20 w 20"/>
                              <a:gd name="T5" fmla="*/ 8 h 34"/>
                              <a:gd name="T6" fmla="*/ 19 w 20"/>
                              <a:gd name="T7" fmla="*/ 11 h 34"/>
                              <a:gd name="T8" fmla="*/ 18 w 20"/>
                              <a:gd name="T9" fmla="*/ 14 h 34"/>
                              <a:gd name="T10" fmla="*/ 17 w 20"/>
                              <a:gd name="T11" fmla="*/ 17 h 34"/>
                              <a:gd name="T12" fmla="*/ 7 w 20"/>
                              <a:gd name="T13" fmla="*/ 32 h 34"/>
                              <a:gd name="T14" fmla="*/ 6 w 20"/>
                              <a:gd name="T15" fmla="*/ 33 h 34"/>
                              <a:gd name="T16" fmla="*/ 5 w 20"/>
                              <a:gd name="T17" fmla="*/ 33 h 34"/>
                              <a:gd name="T18" fmla="*/ 4 w 20"/>
                              <a:gd name="T19" fmla="*/ 34 h 34"/>
                              <a:gd name="T20" fmla="*/ 2 w 20"/>
                              <a:gd name="T21" fmla="*/ 34 h 34"/>
                              <a:gd name="T22" fmla="*/ 1 w 20"/>
                              <a:gd name="T23" fmla="*/ 34 h 34"/>
                              <a:gd name="T24" fmla="*/ 0 w 20"/>
                              <a:gd name="T25" fmla="*/ 34 h 34"/>
                              <a:gd name="T26" fmla="*/ 0 w 20"/>
                              <a:gd name="T27" fmla="*/ 33 h 34"/>
                              <a:gd name="T28" fmla="*/ 0 w 20"/>
                              <a:gd name="T29" fmla="*/ 32 h 34"/>
                              <a:gd name="T30" fmla="*/ 10 w 20"/>
                              <a:gd name="T31" fmla="*/ 13 h 34"/>
                              <a:gd name="T32" fmla="*/ 10 w 20"/>
                              <a:gd name="T33" fmla="*/ 5 h 34"/>
                              <a:gd name="T34" fmla="*/ 10 w 20"/>
                              <a:gd name="T35" fmla="*/ 2 h 34"/>
                              <a:gd name="T36" fmla="*/ 11 w 20"/>
                              <a:gd name="T37" fmla="*/ 1 h 34"/>
                              <a:gd name="T38" fmla="*/ 13 w 20"/>
                              <a:gd name="T39" fmla="*/ 0 h 34"/>
                              <a:gd name="T40" fmla="*/ 15 w 20"/>
                              <a:gd name="T41" fmla="*/ 0 h 34"/>
                              <a:gd name="T42" fmla="*/ 17 w 20"/>
                              <a:gd name="T43" fmla="*/ 0 h 34"/>
                              <a:gd name="T44" fmla="*/ 19 w 20"/>
                              <a:gd name="T45" fmla="*/ 1 h 34"/>
                              <a:gd name="T46" fmla="*/ 20 w 20"/>
                              <a:gd name="T47" fmla="*/ 2 h 34"/>
                              <a:gd name="T48" fmla="*/ 20 w 20"/>
                              <a:gd name="T49" fmla="*/ 5 h 34"/>
                              <a:gd name="T50" fmla="*/ 20 w 20"/>
                              <a:gd name="T51" fmla="*/ 5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20" h="34">
                                <a:moveTo>
                                  <a:pt x="20" y="5"/>
                                </a:moveTo>
                                <a:lnTo>
                                  <a:pt x="20" y="5"/>
                                </a:lnTo>
                                <a:cubicBezTo>
                                  <a:pt x="20" y="6"/>
                                  <a:pt x="20" y="7"/>
                                  <a:pt x="20" y="8"/>
                                </a:cubicBezTo>
                                <a:cubicBezTo>
                                  <a:pt x="20" y="9"/>
                                  <a:pt x="20" y="10"/>
                                  <a:pt x="19" y="11"/>
                                </a:cubicBezTo>
                                <a:cubicBezTo>
                                  <a:pt x="19" y="12"/>
                                  <a:pt x="19" y="13"/>
                                  <a:pt x="18" y="14"/>
                                </a:cubicBezTo>
                                <a:cubicBezTo>
                                  <a:pt x="18" y="15"/>
                                  <a:pt x="17" y="16"/>
                                  <a:pt x="17" y="17"/>
                                </a:cubicBezTo>
                                <a:lnTo>
                                  <a:pt x="7" y="32"/>
                                </a:lnTo>
                                <a:cubicBezTo>
                                  <a:pt x="6" y="32"/>
                                  <a:pt x="6" y="33"/>
                                  <a:pt x="6" y="33"/>
                                </a:cubicBezTo>
                                <a:cubicBezTo>
                                  <a:pt x="6" y="33"/>
                                  <a:pt x="5" y="33"/>
                                  <a:pt x="5" y="33"/>
                                </a:cubicBezTo>
                                <a:cubicBezTo>
                                  <a:pt x="5" y="34"/>
                                  <a:pt x="4" y="34"/>
                                  <a:pt x="4" y="34"/>
                                </a:cubicBezTo>
                                <a:cubicBezTo>
                                  <a:pt x="3" y="34"/>
                                  <a:pt x="3" y="34"/>
                                  <a:pt x="2" y="34"/>
                                </a:cubicBezTo>
                                <a:cubicBezTo>
                                  <a:pt x="1" y="34"/>
                                  <a:pt x="1" y="34"/>
                                  <a:pt x="1" y="34"/>
                                </a:cubicBezTo>
                                <a:cubicBezTo>
                                  <a:pt x="0" y="34"/>
                                  <a:pt x="0" y="34"/>
                                  <a:pt x="0" y="34"/>
                                </a:cubicBezTo>
                                <a:cubicBezTo>
                                  <a:pt x="0" y="33"/>
                                  <a:pt x="0" y="33"/>
                                  <a:pt x="0" y="33"/>
                                </a:cubicBezTo>
                                <a:cubicBezTo>
                                  <a:pt x="0" y="33"/>
                                  <a:pt x="0" y="33"/>
                                  <a:pt x="0" y="32"/>
                                </a:cubicBezTo>
                                <a:lnTo>
                                  <a:pt x="10" y="13"/>
                                </a:lnTo>
                                <a:lnTo>
                                  <a:pt x="10" y="5"/>
                                </a:lnTo>
                                <a:cubicBezTo>
                                  <a:pt x="10" y="4"/>
                                  <a:pt x="10" y="3"/>
                                  <a:pt x="10" y="2"/>
                                </a:cubicBezTo>
                                <a:cubicBezTo>
                                  <a:pt x="10" y="2"/>
                                  <a:pt x="10" y="1"/>
                                  <a:pt x="11" y="1"/>
                                </a:cubicBezTo>
                                <a:cubicBezTo>
                                  <a:pt x="11" y="0"/>
                                  <a:pt x="12" y="0"/>
                                  <a:pt x="13" y="0"/>
                                </a:cubicBezTo>
                                <a:cubicBezTo>
                                  <a:pt x="13" y="0"/>
                                  <a:pt x="14" y="0"/>
                                  <a:pt x="15" y="0"/>
                                </a:cubicBezTo>
                                <a:cubicBezTo>
                                  <a:pt x="16" y="0"/>
                                  <a:pt x="17" y="0"/>
                                  <a:pt x="17" y="0"/>
                                </a:cubicBezTo>
                                <a:cubicBezTo>
                                  <a:pt x="18" y="0"/>
                                  <a:pt x="19" y="0"/>
                                  <a:pt x="19" y="1"/>
                                </a:cubicBezTo>
                                <a:cubicBezTo>
                                  <a:pt x="19" y="1"/>
                                  <a:pt x="20" y="2"/>
                                  <a:pt x="20" y="2"/>
                                </a:cubicBezTo>
                                <a:cubicBezTo>
                                  <a:pt x="20" y="3"/>
                                  <a:pt x="20" y="4"/>
                                  <a:pt x="20" y="5"/>
                                </a:cubicBezTo>
                                <a:lnTo>
                                  <a:pt x="20"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0" name="Freeform 288"/>
                        <wps:cNvSpPr>
                          <a:spLocks noEditPoints="1"/>
                        </wps:cNvSpPr>
                        <wps:spPr bwMode="auto">
                          <a:xfrm>
                            <a:off x="2428240" y="2822575"/>
                            <a:ext cx="7620" cy="62865"/>
                          </a:xfrm>
                          <a:custGeom>
                            <a:avLst/>
                            <a:gdLst>
                              <a:gd name="T0" fmla="*/ 9 w 11"/>
                              <a:gd name="T1" fmla="*/ 92 h 94"/>
                              <a:gd name="T2" fmla="*/ 9 w 11"/>
                              <a:gd name="T3" fmla="*/ 92 h 94"/>
                              <a:gd name="T4" fmla="*/ 9 w 11"/>
                              <a:gd name="T5" fmla="*/ 93 h 94"/>
                              <a:gd name="T6" fmla="*/ 9 w 11"/>
                              <a:gd name="T7" fmla="*/ 93 h 94"/>
                              <a:gd name="T8" fmla="*/ 7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7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9 w 11"/>
                              <a:gd name="T37" fmla="*/ 27 h 94"/>
                              <a:gd name="T38" fmla="*/ 9 w 11"/>
                              <a:gd name="T39" fmla="*/ 92 h 94"/>
                              <a:gd name="T40" fmla="*/ 11 w 11"/>
                              <a:gd name="T41" fmla="*/ 6 h 94"/>
                              <a:gd name="T42" fmla="*/ 11 w 11"/>
                              <a:gd name="T43" fmla="*/ 6 h 94"/>
                              <a:gd name="T44" fmla="*/ 10 w 11"/>
                              <a:gd name="T45" fmla="*/ 10 h 94"/>
                              <a:gd name="T46" fmla="*/ 5 w 11"/>
                              <a:gd name="T47" fmla="*/ 11 h 94"/>
                              <a:gd name="T48" fmla="*/ 1 w 11"/>
                              <a:gd name="T49" fmla="*/ 10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9" y="92"/>
                                </a:moveTo>
                                <a:lnTo>
                                  <a:pt x="9" y="92"/>
                                </a:lnTo>
                                <a:cubicBezTo>
                                  <a:pt x="9" y="92"/>
                                  <a:pt x="9" y="92"/>
                                  <a:pt x="9" y="93"/>
                                </a:cubicBezTo>
                                <a:cubicBezTo>
                                  <a:pt x="9" y="93"/>
                                  <a:pt x="9" y="93"/>
                                  <a:pt x="9" y="93"/>
                                </a:cubicBezTo>
                                <a:cubicBezTo>
                                  <a:pt x="8" y="93"/>
                                  <a:pt x="8" y="93"/>
                                  <a:pt x="7" y="94"/>
                                </a:cubicBezTo>
                                <a:cubicBezTo>
                                  <a:pt x="7" y="94"/>
                                  <a:pt x="6" y="94"/>
                                  <a:pt x="5" y="94"/>
                                </a:cubicBezTo>
                                <a:cubicBezTo>
                                  <a:pt x="4" y="94"/>
                                  <a:pt x="4" y="94"/>
                                  <a:pt x="3" y="94"/>
                                </a:cubicBezTo>
                                <a:cubicBezTo>
                                  <a:pt x="3" y="93"/>
                                  <a:pt x="2" y="93"/>
                                  <a:pt x="2" y="93"/>
                                </a:cubicBezTo>
                                <a:cubicBezTo>
                                  <a:pt x="2" y="93"/>
                                  <a:pt x="1" y="93"/>
                                  <a:pt x="1" y="93"/>
                                </a:cubicBezTo>
                                <a:cubicBezTo>
                                  <a:pt x="1" y="92"/>
                                  <a:pt x="1" y="92"/>
                                  <a:pt x="1" y="92"/>
                                </a:cubicBezTo>
                                <a:lnTo>
                                  <a:pt x="1" y="27"/>
                                </a:lnTo>
                                <a:cubicBezTo>
                                  <a:pt x="1" y="27"/>
                                  <a:pt x="1" y="27"/>
                                  <a:pt x="1" y="27"/>
                                </a:cubicBezTo>
                                <a:cubicBezTo>
                                  <a:pt x="1" y="26"/>
                                  <a:pt x="2" y="26"/>
                                  <a:pt x="2" y="26"/>
                                </a:cubicBezTo>
                                <a:cubicBezTo>
                                  <a:pt x="2" y="26"/>
                                  <a:pt x="3" y="26"/>
                                  <a:pt x="3" y="26"/>
                                </a:cubicBezTo>
                                <a:cubicBezTo>
                                  <a:pt x="4" y="26"/>
                                  <a:pt x="4" y="26"/>
                                  <a:pt x="5" y="26"/>
                                </a:cubicBezTo>
                                <a:cubicBezTo>
                                  <a:pt x="6" y="26"/>
                                  <a:pt x="7" y="26"/>
                                  <a:pt x="7" y="26"/>
                                </a:cubicBezTo>
                                <a:cubicBezTo>
                                  <a:pt x="8" y="26"/>
                                  <a:pt x="8" y="26"/>
                                  <a:pt x="9" y="26"/>
                                </a:cubicBezTo>
                                <a:cubicBezTo>
                                  <a:pt x="9" y="26"/>
                                  <a:pt x="9" y="26"/>
                                  <a:pt x="9" y="27"/>
                                </a:cubicBezTo>
                                <a:cubicBezTo>
                                  <a:pt x="9" y="27"/>
                                  <a:pt x="9" y="27"/>
                                  <a:pt x="9" y="27"/>
                                </a:cubicBezTo>
                                <a:lnTo>
                                  <a:pt x="9" y="92"/>
                                </a:lnTo>
                                <a:close/>
                                <a:moveTo>
                                  <a:pt x="11" y="6"/>
                                </a:moveTo>
                                <a:lnTo>
                                  <a:pt x="11" y="6"/>
                                </a:lnTo>
                                <a:cubicBezTo>
                                  <a:pt x="11" y="8"/>
                                  <a:pt x="10" y="9"/>
                                  <a:pt x="10" y="10"/>
                                </a:cubicBezTo>
                                <a:cubicBezTo>
                                  <a:pt x="9" y="11"/>
                                  <a:pt x="7" y="11"/>
                                  <a:pt x="5" y="11"/>
                                </a:cubicBezTo>
                                <a:cubicBezTo>
                                  <a:pt x="3" y="11"/>
                                  <a:pt x="2" y="11"/>
                                  <a:pt x="1" y="10"/>
                                </a:cubicBezTo>
                                <a:cubicBezTo>
                                  <a:pt x="0" y="10"/>
                                  <a:pt x="0" y="8"/>
                                  <a:pt x="0" y="6"/>
                                </a:cubicBezTo>
                                <a:cubicBezTo>
                                  <a:pt x="0" y="3"/>
                                  <a:pt x="0" y="2"/>
                                  <a:pt x="1" y="1"/>
                                </a:cubicBezTo>
                                <a:cubicBezTo>
                                  <a:pt x="2" y="0"/>
                                  <a:pt x="3" y="0"/>
                                  <a:pt x="5" y="0"/>
                                </a:cubicBezTo>
                                <a:cubicBezTo>
                                  <a:pt x="7" y="0"/>
                                  <a:pt x="9" y="0"/>
                                  <a:pt x="10" y="1"/>
                                </a:cubicBezTo>
                                <a:cubicBezTo>
                                  <a:pt x="10" y="2"/>
                                  <a:pt x="11" y="3"/>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1" name="Freeform 289"/>
                        <wps:cNvSpPr>
                          <a:spLocks/>
                        </wps:cNvSpPr>
                        <wps:spPr bwMode="auto">
                          <a:xfrm>
                            <a:off x="2451735" y="2839085"/>
                            <a:ext cx="34925" cy="46355"/>
                          </a:xfrm>
                          <a:custGeom>
                            <a:avLst/>
                            <a:gdLst>
                              <a:gd name="T0" fmla="*/ 52 w 52"/>
                              <a:gd name="T1" fmla="*/ 67 h 69"/>
                              <a:gd name="T2" fmla="*/ 52 w 52"/>
                              <a:gd name="T3" fmla="*/ 67 h 69"/>
                              <a:gd name="T4" fmla="*/ 52 w 52"/>
                              <a:gd name="T5" fmla="*/ 68 h 69"/>
                              <a:gd name="T6" fmla="*/ 51 w 52"/>
                              <a:gd name="T7" fmla="*/ 68 h 69"/>
                              <a:gd name="T8" fmla="*/ 50 w 52"/>
                              <a:gd name="T9" fmla="*/ 69 h 69"/>
                              <a:gd name="T10" fmla="*/ 48 w 52"/>
                              <a:gd name="T11" fmla="*/ 69 h 69"/>
                              <a:gd name="T12" fmla="*/ 46 w 52"/>
                              <a:gd name="T13" fmla="*/ 69 h 69"/>
                              <a:gd name="T14" fmla="*/ 45 w 52"/>
                              <a:gd name="T15" fmla="*/ 68 h 69"/>
                              <a:gd name="T16" fmla="*/ 44 w 52"/>
                              <a:gd name="T17" fmla="*/ 68 h 69"/>
                              <a:gd name="T18" fmla="*/ 44 w 52"/>
                              <a:gd name="T19" fmla="*/ 67 h 69"/>
                              <a:gd name="T20" fmla="*/ 44 w 52"/>
                              <a:gd name="T21" fmla="*/ 29 h 69"/>
                              <a:gd name="T22" fmla="*/ 43 w 52"/>
                              <a:gd name="T23" fmla="*/ 19 h 69"/>
                              <a:gd name="T24" fmla="*/ 40 w 52"/>
                              <a:gd name="T25" fmla="*/ 12 h 69"/>
                              <a:gd name="T26" fmla="*/ 35 w 52"/>
                              <a:gd name="T27" fmla="*/ 8 h 69"/>
                              <a:gd name="T28" fmla="*/ 29 w 52"/>
                              <a:gd name="T29" fmla="*/ 7 h 69"/>
                              <a:gd name="T30" fmla="*/ 19 w 52"/>
                              <a:gd name="T31" fmla="*/ 10 h 69"/>
                              <a:gd name="T32" fmla="*/ 8 w 52"/>
                              <a:gd name="T33" fmla="*/ 21 h 69"/>
                              <a:gd name="T34" fmla="*/ 8 w 52"/>
                              <a:gd name="T35" fmla="*/ 67 h 69"/>
                              <a:gd name="T36" fmla="*/ 8 w 52"/>
                              <a:gd name="T37" fmla="*/ 68 h 69"/>
                              <a:gd name="T38" fmla="*/ 7 w 52"/>
                              <a:gd name="T39" fmla="*/ 68 h 69"/>
                              <a:gd name="T40" fmla="*/ 6 w 52"/>
                              <a:gd name="T41" fmla="*/ 69 h 69"/>
                              <a:gd name="T42" fmla="*/ 4 w 52"/>
                              <a:gd name="T43" fmla="*/ 69 h 69"/>
                              <a:gd name="T44" fmla="*/ 2 w 52"/>
                              <a:gd name="T45" fmla="*/ 69 h 69"/>
                              <a:gd name="T46" fmla="*/ 1 w 52"/>
                              <a:gd name="T47" fmla="*/ 68 h 69"/>
                              <a:gd name="T48" fmla="*/ 0 w 52"/>
                              <a:gd name="T49" fmla="*/ 68 h 69"/>
                              <a:gd name="T50" fmla="*/ 0 w 52"/>
                              <a:gd name="T51" fmla="*/ 67 h 69"/>
                              <a:gd name="T52" fmla="*/ 0 w 52"/>
                              <a:gd name="T53" fmla="*/ 2 h 69"/>
                              <a:gd name="T54" fmla="*/ 0 w 52"/>
                              <a:gd name="T55" fmla="*/ 2 h 69"/>
                              <a:gd name="T56" fmla="*/ 1 w 52"/>
                              <a:gd name="T57" fmla="*/ 1 h 69"/>
                              <a:gd name="T58" fmla="*/ 2 w 52"/>
                              <a:gd name="T59" fmla="*/ 1 h 69"/>
                              <a:gd name="T60" fmla="*/ 4 w 52"/>
                              <a:gd name="T61" fmla="*/ 1 h 69"/>
                              <a:gd name="T62" fmla="*/ 6 w 52"/>
                              <a:gd name="T63" fmla="*/ 1 h 69"/>
                              <a:gd name="T64" fmla="*/ 7 w 52"/>
                              <a:gd name="T65" fmla="*/ 1 h 69"/>
                              <a:gd name="T66" fmla="*/ 8 w 52"/>
                              <a:gd name="T67" fmla="*/ 2 h 69"/>
                              <a:gd name="T68" fmla="*/ 8 w 52"/>
                              <a:gd name="T69" fmla="*/ 2 h 69"/>
                              <a:gd name="T70" fmla="*/ 8 w 52"/>
                              <a:gd name="T71" fmla="*/ 11 h 69"/>
                              <a:gd name="T72" fmla="*/ 19 w 52"/>
                              <a:gd name="T73" fmla="*/ 3 h 69"/>
                              <a:gd name="T74" fmla="*/ 29 w 52"/>
                              <a:gd name="T75" fmla="*/ 0 h 69"/>
                              <a:gd name="T76" fmla="*/ 40 w 52"/>
                              <a:gd name="T77" fmla="*/ 2 h 69"/>
                              <a:gd name="T78" fmla="*/ 47 w 52"/>
                              <a:gd name="T79" fmla="*/ 8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7"/>
                                  <a:pt x="52" y="68"/>
                                </a:cubicBezTo>
                                <a:cubicBezTo>
                                  <a:pt x="52" y="68"/>
                                  <a:pt x="52" y="68"/>
                                  <a:pt x="51" y="68"/>
                                </a:cubicBezTo>
                                <a:cubicBezTo>
                                  <a:pt x="51" y="68"/>
                                  <a:pt x="51" y="68"/>
                                  <a:pt x="50" y="69"/>
                                </a:cubicBezTo>
                                <a:cubicBezTo>
                                  <a:pt x="49" y="69"/>
                                  <a:pt x="49" y="69"/>
                                  <a:pt x="48" y="69"/>
                                </a:cubicBezTo>
                                <a:cubicBezTo>
                                  <a:pt x="47" y="69"/>
                                  <a:pt x="46" y="69"/>
                                  <a:pt x="46" y="69"/>
                                </a:cubicBezTo>
                                <a:cubicBezTo>
                                  <a:pt x="45" y="68"/>
                                  <a:pt x="45" y="68"/>
                                  <a:pt x="45" y="68"/>
                                </a:cubicBezTo>
                                <a:cubicBezTo>
                                  <a:pt x="44" y="68"/>
                                  <a:pt x="44" y="68"/>
                                  <a:pt x="44" y="68"/>
                                </a:cubicBezTo>
                                <a:cubicBezTo>
                                  <a:pt x="44" y="67"/>
                                  <a:pt x="44" y="67"/>
                                  <a:pt x="44" y="67"/>
                                </a:cubicBezTo>
                                <a:lnTo>
                                  <a:pt x="44" y="29"/>
                                </a:lnTo>
                                <a:cubicBezTo>
                                  <a:pt x="44" y="25"/>
                                  <a:pt x="43" y="21"/>
                                  <a:pt x="43" y="19"/>
                                </a:cubicBezTo>
                                <a:cubicBezTo>
                                  <a:pt x="42" y="16"/>
                                  <a:pt x="41" y="14"/>
                                  <a:pt x="40" y="12"/>
                                </a:cubicBezTo>
                                <a:cubicBezTo>
                                  <a:pt x="39" y="11"/>
                                  <a:pt x="37" y="9"/>
                                  <a:pt x="35" y="8"/>
                                </a:cubicBezTo>
                                <a:cubicBezTo>
                                  <a:pt x="33" y="7"/>
                                  <a:pt x="31" y="7"/>
                                  <a:pt x="29" y="7"/>
                                </a:cubicBezTo>
                                <a:cubicBezTo>
                                  <a:pt x="25" y="7"/>
                                  <a:pt x="22" y="8"/>
                                  <a:pt x="19" y="10"/>
                                </a:cubicBezTo>
                                <a:cubicBezTo>
                                  <a:pt x="15" y="13"/>
                                  <a:pt x="12" y="16"/>
                                  <a:pt x="8" y="21"/>
                                </a:cubicBezTo>
                                <a:lnTo>
                                  <a:pt x="8" y="67"/>
                                </a:lnTo>
                                <a:cubicBezTo>
                                  <a:pt x="8" y="67"/>
                                  <a:pt x="8" y="67"/>
                                  <a:pt x="8" y="68"/>
                                </a:cubicBezTo>
                                <a:cubicBezTo>
                                  <a:pt x="8" y="68"/>
                                  <a:pt x="8" y="68"/>
                                  <a:pt x="7" y="68"/>
                                </a:cubicBezTo>
                                <a:cubicBezTo>
                                  <a:pt x="7" y="68"/>
                                  <a:pt x="7" y="68"/>
                                  <a:pt x="6" y="69"/>
                                </a:cubicBezTo>
                                <a:cubicBezTo>
                                  <a:pt x="6" y="69"/>
                                  <a:pt x="5" y="69"/>
                                  <a:pt x="4" y="69"/>
                                </a:cubicBezTo>
                                <a:cubicBezTo>
                                  <a:pt x="3" y="69"/>
                                  <a:pt x="3" y="69"/>
                                  <a:pt x="2" y="69"/>
                                </a:cubicBezTo>
                                <a:cubicBezTo>
                                  <a:pt x="1" y="68"/>
                                  <a:pt x="1" y="68"/>
                                  <a:pt x="1" y="68"/>
                                </a:cubicBezTo>
                                <a:cubicBezTo>
                                  <a:pt x="0" y="68"/>
                                  <a:pt x="0" y="68"/>
                                  <a:pt x="0" y="68"/>
                                </a:cubicBezTo>
                                <a:cubicBezTo>
                                  <a:pt x="0" y="67"/>
                                  <a:pt x="0" y="67"/>
                                  <a:pt x="0" y="67"/>
                                </a:cubicBezTo>
                                <a:lnTo>
                                  <a:pt x="0" y="2"/>
                                </a:lnTo>
                                <a:cubicBezTo>
                                  <a:pt x="0" y="2"/>
                                  <a:pt x="0" y="2"/>
                                  <a:pt x="0" y="2"/>
                                </a:cubicBezTo>
                                <a:cubicBezTo>
                                  <a:pt x="0" y="1"/>
                                  <a:pt x="0" y="1"/>
                                  <a:pt x="1" y="1"/>
                                </a:cubicBezTo>
                                <a:cubicBezTo>
                                  <a:pt x="1" y="1"/>
                                  <a:pt x="1" y="1"/>
                                  <a:pt x="2" y="1"/>
                                </a:cubicBezTo>
                                <a:cubicBezTo>
                                  <a:pt x="2" y="1"/>
                                  <a:pt x="3" y="1"/>
                                  <a:pt x="4" y="1"/>
                                </a:cubicBezTo>
                                <a:cubicBezTo>
                                  <a:pt x="5" y="1"/>
                                  <a:pt x="5" y="1"/>
                                  <a:pt x="6" y="1"/>
                                </a:cubicBezTo>
                                <a:cubicBezTo>
                                  <a:pt x="6" y="1"/>
                                  <a:pt x="7" y="1"/>
                                  <a:pt x="7" y="1"/>
                                </a:cubicBezTo>
                                <a:cubicBezTo>
                                  <a:pt x="7" y="1"/>
                                  <a:pt x="8" y="1"/>
                                  <a:pt x="8" y="2"/>
                                </a:cubicBezTo>
                                <a:cubicBezTo>
                                  <a:pt x="8" y="2"/>
                                  <a:pt x="8" y="2"/>
                                  <a:pt x="8" y="2"/>
                                </a:cubicBezTo>
                                <a:lnTo>
                                  <a:pt x="8" y="11"/>
                                </a:lnTo>
                                <a:cubicBezTo>
                                  <a:pt x="12" y="7"/>
                                  <a:pt x="15" y="4"/>
                                  <a:pt x="19" y="3"/>
                                </a:cubicBezTo>
                                <a:cubicBezTo>
                                  <a:pt x="22" y="1"/>
                                  <a:pt x="26" y="0"/>
                                  <a:pt x="29" y="0"/>
                                </a:cubicBezTo>
                                <a:cubicBezTo>
                                  <a:pt x="34" y="0"/>
                                  <a:pt x="37" y="0"/>
                                  <a:pt x="40" y="2"/>
                                </a:cubicBezTo>
                                <a:cubicBezTo>
                                  <a:pt x="43" y="3"/>
                                  <a:pt x="45" y="5"/>
                                  <a:pt x="47" y="8"/>
                                </a:cubicBezTo>
                                <a:cubicBezTo>
                                  <a:pt x="49" y="10"/>
                                  <a:pt x="50" y="13"/>
                                  <a:pt x="51" y="16"/>
                                </a:cubicBezTo>
                                <a:cubicBezTo>
                                  <a:pt x="52" y="19"/>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2" name="Freeform 290"/>
                        <wps:cNvSpPr>
                          <a:spLocks noEditPoints="1"/>
                        </wps:cNvSpPr>
                        <wps:spPr bwMode="auto">
                          <a:xfrm>
                            <a:off x="2502535" y="2818130"/>
                            <a:ext cx="38100" cy="67945"/>
                          </a:xfrm>
                          <a:custGeom>
                            <a:avLst/>
                            <a:gdLst>
                              <a:gd name="T0" fmla="*/ 57 w 57"/>
                              <a:gd name="T1" fmla="*/ 98 h 101"/>
                              <a:gd name="T2" fmla="*/ 57 w 57"/>
                              <a:gd name="T3" fmla="*/ 98 h 101"/>
                              <a:gd name="T4" fmla="*/ 56 w 57"/>
                              <a:gd name="T5" fmla="*/ 99 h 101"/>
                              <a:gd name="T6" fmla="*/ 56 w 57"/>
                              <a:gd name="T7" fmla="*/ 99 h 101"/>
                              <a:gd name="T8" fmla="*/ 55 w 57"/>
                              <a:gd name="T9" fmla="*/ 100 h 101"/>
                              <a:gd name="T10" fmla="*/ 53 w 57"/>
                              <a:gd name="T11" fmla="*/ 100 h 101"/>
                              <a:gd name="T12" fmla="*/ 51 w 57"/>
                              <a:gd name="T13" fmla="*/ 100 h 101"/>
                              <a:gd name="T14" fmla="*/ 50 w 57"/>
                              <a:gd name="T15" fmla="*/ 99 h 101"/>
                              <a:gd name="T16" fmla="*/ 49 w 57"/>
                              <a:gd name="T17" fmla="*/ 99 h 101"/>
                              <a:gd name="T18" fmla="*/ 49 w 57"/>
                              <a:gd name="T19" fmla="*/ 98 h 101"/>
                              <a:gd name="T20" fmla="*/ 49 w 57"/>
                              <a:gd name="T21" fmla="*/ 89 h 101"/>
                              <a:gd name="T22" fmla="*/ 38 w 57"/>
                              <a:gd name="T23" fmla="*/ 97 h 101"/>
                              <a:gd name="T24" fmla="*/ 26 w 57"/>
                              <a:gd name="T25" fmla="*/ 101 h 101"/>
                              <a:gd name="T26" fmla="*/ 14 w 57"/>
                              <a:gd name="T27" fmla="*/ 98 h 101"/>
                              <a:gd name="T28" fmla="*/ 6 w 57"/>
                              <a:gd name="T29" fmla="*/ 90 h 101"/>
                              <a:gd name="T30" fmla="*/ 2 w 57"/>
                              <a:gd name="T31" fmla="*/ 80 h 101"/>
                              <a:gd name="T32" fmla="*/ 0 w 57"/>
                              <a:gd name="T33" fmla="*/ 66 h 101"/>
                              <a:gd name="T34" fmla="*/ 2 w 57"/>
                              <a:gd name="T35" fmla="*/ 52 h 101"/>
                              <a:gd name="T36" fmla="*/ 7 w 57"/>
                              <a:gd name="T37" fmla="*/ 40 h 101"/>
                              <a:gd name="T38" fmla="*/ 16 w 57"/>
                              <a:gd name="T39" fmla="*/ 33 h 101"/>
                              <a:gd name="T40" fmla="*/ 28 w 57"/>
                              <a:gd name="T41" fmla="*/ 31 h 101"/>
                              <a:gd name="T42" fmla="*/ 38 w 57"/>
                              <a:gd name="T43" fmla="*/ 33 h 101"/>
                              <a:gd name="T44" fmla="*/ 48 w 57"/>
                              <a:gd name="T45" fmla="*/ 41 h 101"/>
                              <a:gd name="T46" fmla="*/ 48 w 57"/>
                              <a:gd name="T47" fmla="*/ 2 h 101"/>
                              <a:gd name="T48" fmla="*/ 48 w 57"/>
                              <a:gd name="T49" fmla="*/ 1 h 101"/>
                              <a:gd name="T50" fmla="*/ 49 w 57"/>
                              <a:gd name="T51" fmla="*/ 1 h 101"/>
                              <a:gd name="T52" fmla="*/ 50 w 57"/>
                              <a:gd name="T53" fmla="*/ 0 h 101"/>
                              <a:gd name="T54" fmla="*/ 52 w 57"/>
                              <a:gd name="T55" fmla="*/ 0 h 101"/>
                              <a:gd name="T56" fmla="*/ 54 w 57"/>
                              <a:gd name="T57" fmla="*/ 0 h 101"/>
                              <a:gd name="T58" fmla="*/ 56 w 57"/>
                              <a:gd name="T59" fmla="*/ 1 h 101"/>
                              <a:gd name="T60" fmla="*/ 56 w 57"/>
                              <a:gd name="T61" fmla="*/ 1 h 101"/>
                              <a:gd name="T62" fmla="*/ 57 w 57"/>
                              <a:gd name="T63" fmla="*/ 2 h 101"/>
                              <a:gd name="T64" fmla="*/ 57 w 57"/>
                              <a:gd name="T65" fmla="*/ 98 h 101"/>
                              <a:gd name="T66" fmla="*/ 48 w 57"/>
                              <a:gd name="T67" fmla="*/ 51 h 101"/>
                              <a:gd name="T68" fmla="*/ 48 w 57"/>
                              <a:gd name="T69" fmla="*/ 51 h 101"/>
                              <a:gd name="T70" fmla="*/ 38 w 57"/>
                              <a:gd name="T71" fmla="*/ 41 h 101"/>
                              <a:gd name="T72" fmla="*/ 27 w 57"/>
                              <a:gd name="T73" fmla="*/ 38 h 101"/>
                              <a:gd name="T74" fmla="*/ 19 w 57"/>
                              <a:gd name="T75" fmla="*/ 40 h 101"/>
                              <a:gd name="T76" fmla="*/ 13 w 57"/>
                              <a:gd name="T77" fmla="*/ 47 h 101"/>
                              <a:gd name="T78" fmla="*/ 10 w 57"/>
                              <a:gd name="T79" fmla="*/ 55 h 101"/>
                              <a:gd name="T80" fmla="*/ 9 w 57"/>
                              <a:gd name="T81" fmla="*/ 65 h 101"/>
                              <a:gd name="T82" fmla="*/ 10 w 57"/>
                              <a:gd name="T83" fmla="*/ 75 h 101"/>
                              <a:gd name="T84" fmla="*/ 13 w 57"/>
                              <a:gd name="T85" fmla="*/ 85 h 101"/>
                              <a:gd name="T86" fmla="*/ 18 w 57"/>
                              <a:gd name="T87" fmla="*/ 91 h 101"/>
                              <a:gd name="T88" fmla="*/ 27 w 57"/>
                              <a:gd name="T89" fmla="*/ 93 h 101"/>
                              <a:gd name="T90" fmla="*/ 32 w 57"/>
                              <a:gd name="T91" fmla="*/ 93 h 101"/>
                              <a:gd name="T92" fmla="*/ 37 w 57"/>
                              <a:gd name="T93" fmla="*/ 90 h 101"/>
                              <a:gd name="T94" fmla="*/ 42 w 57"/>
                              <a:gd name="T95" fmla="*/ 86 h 101"/>
                              <a:gd name="T96" fmla="*/ 48 w 57"/>
                              <a:gd name="T97" fmla="*/ 79 h 101"/>
                              <a:gd name="T98" fmla="*/ 48 w 57"/>
                              <a:gd name="T99" fmla="*/ 5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7" h="101">
                                <a:moveTo>
                                  <a:pt x="57" y="98"/>
                                </a:moveTo>
                                <a:lnTo>
                                  <a:pt x="57" y="98"/>
                                </a:lnTo>
                                <a:cubicBezTo>
                                  <a:pt x="57" y="98"/>
                                  <a:pt x="56" y="99"/>
                                  <a:pt x="56" y="99"/>
                                </a:cubicBezTo>
                                <a:cubicBezTo>
                                  <a:pt x="56" y="99"/>
                                  <a:pt x="56" y="99"/>
                                  <a:pt x="56" y="99"/>
                                </a:cubicBezTo>
                                <a:cubicBezTo>
                                  <a:pt x="55" y="99"/>
                                  <a:pt x="55" y="100"/>
                                  <a:pt x="55" y="100"/>
                                </a:cubicBezTo>
                                <a:cubicBezTo>
                                  <a:pt x="54" y="100"/>
                                  <a:pt x="53" y="100"/>
                                  <a:pt x="53" y="100"/>
                                </a:cubicBezTo>
                                <a:cubicBezTo>
                                  <a:pt x="52" y="100"/>
                                  <a:pt x="51" y="100"/>
                                  <a:pt x="51" y="100"/>
                                </a:cubicBezTo>
                                <a:cubicBezTo>
                                  <a:pt x="50" y="100"/>
                                  <a:pt x="50" y="99"/>
                                  <a:pt x="50" y="99"/>
                                </a:cubicBezTo>
                                <a:cubicBezTo>
                                  <a:pt x="49" y="99"/>
                                  <a:pt x="49" y="99"/>
                                  <a:pt x="49" y="99"/>
                                </a:cubicBezTo>
                                <a:cubicBezTo>
                                  <a:pt x="49" y="99"/>
                                  <a:pt x="49" y="98"/>
                                  <a:pt x="49" y="98"/>
                                </a:cubicBezTo>
                                <a:lnTo>
                                  <a:pt x="49" y="89"/>
                                </a:lnTo>
                                <a:cubicBezTo>
                                  <a:pt x="45" y="92"/>
                                  <a:pt x="42" y="95"/>
                                  <a:pt x="38" y="97"/>
                                </a:cubicBezTo>
                                <a:cubicBezTo>
                                  <a:pt x="34" y="99"/>
                                  <a:pt x="30" y="101"/>
                                  <a:pt x="26" y="101"/>
                                </a:cubicBezTo>
                                <a:cubicBezTo>
                                  <a:pt x="21" y="101"/>
                                  <a:pt x="17" y="100"/>
                                  <a:pt x="14" y="98"/>
                                </a:cubicBezTo>
                                <a:cubicBezTo>
                                  <a:pt x="11" y="96"/>
                                  <a:pt x="8" y="94"/>
                                  <a:pt x="6" y="90"/>
                                </a:cubicBezTo>
                                <a:cubicBezTo>
                                  <a:pt x="4" y="87"/>
                                  <a:pt x="3" y="84"/>
                                  <a:pt x="2" y="80"/>
                                </a:cubicBezTo>
                                <a:cubicBezTo>
                                  <a:pt x="1" y="75"/>
                                  <a:pt x="0" y="71"/>
                                  <a:pt x="0" y="66"/>
                                </a:cubicBezTo>
                                <a:cubicBezTo>
                                  <a:pt x="0" y="61"/>
                                  <a:pt x="1" y="56"/>
                                  <a:pt x="2" y="52"/>
                                </a:cubicBezTo>
                                <a:cubicBezTo>
                                  <a:pt x="3" y="47"/>
                                  <a:pt x="5" y="43"/>
                                  <a:pt x="7" y="40"/>
                                </a:cubicBezTo>
                                <a:cubicBezTo>
                                  <a:pt x="10" y="37"/>
                                  <a:pt x="12" y="35"/>
                                  <a:pt x="16" y="33"/>
                                </a:cubicBezTo>
                                <a:cubicBezTo>
                                  <a:pt x="19" y="32"/>
                                  <a:pt x="23" y="31"/>
                                  <a:pt x="28" y="31"/>
                                </a:cubicBezTo>
                                <a:cubicBezTo>
                                  <a:pt x="32" y="31"/>
                                  <a:pt x="35" y="32"/>
                                  <a:pt x="38" y="33"/>
                                </a:cubicBezTo>
                                <a:cubicBezTo>
                                  <a:pt x="42" y="35"/>
                                  <a:pt x="45" y="38"/>
                                  <a:pt x="48" y="41"/>
                                </a:cubicBezTo>
                                <a:lnTo>
                                  <a:pt x="48" y="2"/>
                                </a:lnTo>
                                <a:cubicBezTo>
                                  <a:pt x="48" y="2"/>
                                  <a:pt x="48" y="2"/>
                                  <a:pt x="48" y="1"/>
                                </a:cubicBezTo>
                                <a:cubicBezTo>
                                  <a:pt x="48" y="1"/>
                                  <a:pt x="49" y="1"/>
                                  <a:pt x="49" y="1"/>
                                </a:cubicBezTo>
                                <a:cubicBezTo>
                                  <a:pt x="49" y="1"/>
                                  <a:pt x="50" y="1"/>
                                  <a:pt x="50" y="0"/>
                                </a:cubicBezTo>
                                <a:cubicBezTo>
                                  <a:pt x="51" y="0"/>
                                  <a:pt x="51" y="0"/>
                                  <a:pt x="52" y="0"/>
                                </a:cubicBezTo>
                                <a:cubicBezTo>
                                  <a:pt x="53" y="0"/>
                                  <a:pt x="54" y="0"/>
                                  <a:pt x="54" y="0"/>
                                </a:cubicBezTo>
                                <a:cubicBezTo>
                                  <a:pt x="55" y="1"/>
                                  <a:pt x="55" y="1"/>
                                  <a:pt x="56" y="1"/>
                                </a:cubicBezTo>
                                <a:cubicBezTo>
                                  <a:pt x="56" y="1"/>
                                  <a:pt x="56" y="1"/>
                                  <a:pt x="56" y="1"/>
                                </a:cubicBezTo>
                                <a:cubicBezTo>
                                  <a:pt x="56" y="2"/>
                                  <a:pt x="57" y="2"/>
                                  <a:pt x="57" y="2"/>
                                </a:cubicBezTo>
                                <a:lnTo>
                                  <a:pt x="57" y="98"/>
                                </a:lnTo>
                                <a:close/>
                                <a:moveTo>
                                  <a:pt x="48" y="51"/>
                                </a:moveTo>
                                <a:lnTo>
                                  <a:pt x="48" y="51"/>
                                </a:lnTo>
                                <a:cubicBezTo>
                                  <a:pt x="44" y="47"/>
                                  <a:pt x="41" y="44"/>
                                  <a:pt x="38" y="41"/>
                                </a:cubicBezTo>
                                <a:cubicBezTo>
                                  <a:pt x="34" y="39"/>
                                  <a:pt x="31" y="38"/>
                                  <a:pt x="27" y="38"/>
                                </a:cubicBezTo>
                                <a:cubicBezTo>
                                  <a:pt x="24" y="38"/>
                                  <a:pt x="21" y="39"/>
                                  <a:pt x="19" y="40"/>
                                </a:cubicBezTo>
                                <a:cubicBezTo>
                                  <a:pt x="17" y="42"/>
                                  <a:pt x="15" y="44"/>
                                  <a:pt x="13" y="47"/>
                                </a:cubicBezTo>
                                <a:cubicBezTo>
                                  <a:pt x="12" y="49"/>
                                  <a:pt x="11" y="52"/>
                                  <a:pt x="10" y="55"/>
                                </a:cubicBezTo>
                                <a:cubicBezTo>
                                  <a:pt x="9" y="58"/>
                                  <a:pt x="9" y="62"/>
                                  <a:pt x="9" y="65"/>
                                </a:cubicBezTo>
                                <a:cubicBezTo>
                                  <a:pt x="9" y="69"/>
                                  <a:pt x="9" y="72"/>
                                  <a:pt x="10" y="75"/>
                                </a:cubicBezTo>
                                <a:cubicBezTo>
                                  <a:pt x="10" y="79"/>
                                  <a:pt x="11" y="82"/>
                                  <a:pt x="13" y="85"/>
                                </a:cubicBezTo>
                                <a:cubicBezTo>
                                  <a:pt x="14" y="87"/>
                                  <a:pt x="16" y="89"/>
                                  <a:pt x="18" y="91"/>
                                </a:cubicBezTo>
                                <a:cubicBezTo>
                                  <a:pt x="21" y="92"/>
                                  <a:pt x="23" y="93"/>
                                  <a:pt x="27" y="93"/>
                                </a:cubicBezTo>
                                <a:cubicBezTo>
                                  <a:pt x="29" y="93"/>
                                  <a:pt x="30" y="93"/>
                                  <a:pt x="32" y="93"/>
                                </a:cubicBezTo>
                                <a:cubicBezTo>
                                  <a:pt x="33" y="92"/>
                                  <a:pt x="35" y="91"/>
                                  <a:pt x="37" y="90"/>
                                </a:cubicBezTo>
                                <a:cubicBezTo>
                                  <a:pt x="39" y="89"/>
                                  <a:pt x="40" y="88"/>
                                  <a:pt x="42" y="86"/>
                                </a:cubicBezTo>
                                <a:cubicBezTo>
                                  <a:pt x="44" y="84"/>
                                  <a:pt x="46"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3" name="Freeform 291"/>
                        <wps:cNvSpPr>
                          <a:spLocks noEditPoints="1"/>
                        </wps:cNvSpPr>
                        <wps:spPr bwMode="auto">
                          <a:xfrm>
                            <a:off x="2557780" y="2822575"/>
                            <a:ext cx="7620" cy="62865"/>
                          </a:xfrm>
                          <a:custGeom>
                            <a:avLst/>
                            <a:gdLst>
                              <a:gd name="T0" fmla="*/ 10 w 11"/>
                              <a:gd name="T1" fmla="*/ 92 h 94"/>
                              <a:gd name="T2" fmla="*/ 10 w 11"/>
                              <a:gd name="T3" fmla="*/ 92 h 94"/>
                              <a:gd name="T4" fmla="*/ 9 w 11"/>
                              <a:gd name="T5" fmla="*/ 93 h 94"/>
                              <a:gd name="T6" fmla="*/ 9 w 11"/>
                              <a:gd name="T7" fmla="*/ 93 h 94"/>
                              <a:gd name="T8" fmla="*/ 7 w 11"/>
                              <a:gd name="T9" fmla="*/ 94 h 94"/>
                              <a:gd name="T10" fmla="*/ 5 w 11"/>
                              <a:gd name="T11" fmla="*/ 94 h 94"/>
                              <a:gd name="T12" fmla="*/ 3 w 11"/>
                              <a:gd name="T13" fmla="*/ 94 h 94"/>
                              <a:gd name="T14" fmla="*/ 2 w 11"/>
                              <a:gd name="T15" fmla="*/ 93 h 94"/>
                              <a:gd name="T16" fmla="*/ 1 w 11"/>
                              <a:gd name="T17" fmla="*/ 93 h 94"/>
                              <a:gd name="T18" fmla="*/ 1 w 11"/>
                              <a:gd name="T19" fmla="*/ 92 h 94"/>
                              <a:gd name="T20" fmla="*/ 1 w 11"/>
                              <a:gd name="T21" fmla="*/ 27 h 94"/>
                              <a:gd name="T22" fmla="*/ 1 w 11"/>
                              <a:gd name="T23" fmla="*/ 27 h 94"/>
                              <a:gd name="T24" fmla="*/ 2 w 11"/>
                              <a:gd name="T25" fmla="*/ 26 h 94"/>
                              <a:gd name="T26" fmla="*/ 3 w 11"/>
                              <a:gd name="T27" fmla="*/ 26 h 94"/>
                              <a:gd name="T28" fmla="*/ 5 w 11"/>
                              <a:gd name="T29" fmla="*/ 26 h 94"/>
                              <a:gd name="T30" fmla="*/ 7 w 11"/>
                              <a:gd name="T31" fmla="*/ 26 h 94"/>
                              <a:gd name="T32" fmla="*/ 9 w 11"/>
                              <a:gd name="T33" fmla="*/ 26 h 94"/>
                              <a:gd name="T34" fmla="*/ 9 w 11"/>
                              <a:gd name="T35" fmla="*/ 27 h 94"/>
                              <a:gd name="T36" fmla="*/ 10 w 11"/>
                              <a:gd name="T37" fmla="*/ 27 h 94"/>
                              <a:gd name="T38" fmla="*/ 10 w 11"/>
                              <a:gd name="T39" fmla="*/ 92 h 94"/>
                              <a:gd name="T40" fmla="*/ 11 w 11"/>
                              <a:gd name="T41" fmla="*/ 6 h 94"/>
                              <a:gd name="T42" fmla="*/ 11 w 11"/>
                              <a:gd name="T43" fmla="*/ 6 h 94"/>
                              <a:gd name="T44" fmla="*/ 10 w 11"/>
                              <a:gd name="T45" fmla="*/ 10 h 94"/>
                              <a:gd name="T46" fmla="*/ 5 w 11"/>
                              <a:gd name="T47" fmla="*/ 11 h 94"/>
                              <a:gd name="T48" fmla="*/ 1 w 11"/>
                              <a:gd name="T49" fmla="*/ 10 h 94"/>
                              <a:gd name="T50" fmla="*/ 0 w 11"/>
                              <a:gd name="T51" fmla="*/ 6 h 94"/>
                              <a:gd name="T52" fmla="*/ 1 w 11"/>
                              <a:gd name="T53" fmla="*/ 1 h 94"/>
                              <a:gd name="T54" fmla="*/ 5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9" y="93"/>
                                </a:cubicBezTo>
                                <a:cubicBezTo>
                                  <a:pt x="9" y="93"/>
                                  <a:pt x="9" y="93"/>
                                  <a:pt x="9" y="93"/>
                                </a:cubicBezTo>
                                <a:cubicBezTo>
                                  <a:pt x="8" y="93"/>
                                  <a:pt x="8" y="93"/>
                                  <a:pt x="7" y="94"/>
                                </a:cubicBezTo>
                                <a:cubicBezTo>
                                  <a:pt x="7" y="94"/>
                                  <a:pt x="6" y="94"/>
                                  <a:pt x="5" y="94"/>
                                </a:cubicBezTo>
                                <a:cubicBezTo>
                                  <a:pt x="4" y="94"/>
                                  <a:pt x="4" y="94"/>
                                  <a:pt x="3" y="94"/>
                                </a:cubicBezTo>
                                <a:cubicBezTo>
                                  <a:pt x="3" y="93"/>
                                  <a:pt x="2" y="93"/>
                                  <a:pt x="2" y="93"/>
                                </a:cubicBezTo>
                                <a:cubicBezTo>
                                  <a:pt x="2" y="93"/>
                                  <a:pt x="1" y="93"/>
                                  <a:pt x="1" y="93"/>
                                </a:cubicBezTo>
                                <a:cubicBezTo>
                                  <a:pt x="1" y="92"/>
                                  <a:pt x="1" y="92"/>
                                  <a:pt x="1" y="92"/>
                                </a:cubicBezTo>
                                <a:lnTo>
                                  <a:pt x="1" y="27"/>
                                </a:lnTo>
                                <a:cubicBezTo>
                                  <a:pt x="1" y="27"/>
                                  <a:pt x="1" y="27"/>
                                  <a:pt x="1" y="27"/>
                                </a:cubicBezTo>
                                <a:cubicBezTo>
                                  <a:pt x="1" y="26"/>
                                  <a:pt x="2" y="26"/>
                                  <a:pt x="2" y="26"/>
                                </a:cubicBezTo>
                                <a:cubicBezTo>
                                  <a:pt x="2" y="26"/>
                                  <a:pt x="3" y="26"/>
                                  <a:pt x="3" y="26"/>
                                </a:cubicBezTo>
                                <a:cubicBezTo>
                                  <a:pt x="4" y="26"/>
                                  <a:pt x="4" y="26"/>
                                  <a:pt x="5" y="26"/>
                                </a:cubicBezTo>
                                <a:cubicBezTo>
                                  <a:pt x="6" y="26"/>
                                  <a:pt x="7" y="26"/>
                                  <a:pt x="7" y="26"/>
                                </a:cubicBezTo>
                                <a:cubicBezTo>
                                  <a:pt x="8" y="26"/>
                                  <a:pt x="8" y="26"/>
                                  <a:pt x="9" y="26"/>
                                </a:cubicBezTo>
                                <a:cubicBezTo>
                                  <a:pt x="9" y="26"/>
                                  <a:pt x="9" y="26"/>
                                  <a:pt x="9" y="27"/>
                                </a:cubicBezTo>
                                <a:cubicBezTo>
                                  <a:pt x="10" y="27"/>
                                  <a:pt x="10" y="27"/>
                                  <a:pt x="10" y="27"/>
                                </a:cubicBezTo>
                                <a:lnTo>
                                  <a:pt x="10" y="92"/>
                                </a:lnTo>
                                <a:close/>
                                <a:moveTo>
                                  <a:pt x="11" y="6"/>
                                </a:moveTo>
                                <a:lnTo>
                                  <a:pt x="11" y="6"/>
                                </a:lnTo>
                                <a:cubicBezTo>
                                  <a:pt x="11" y="8"/>
                                  <a:pt x="10" y="9"/>
                                  <a:pt x="10" y="10"/>
                                </a:cubicBezTo>
                                <a:cubicBezTo>
                                  <a:pt x="9" y="11"/>
                                  <a:pt x="7" y="11"/>
                                  <a:pt x="5" y="11"/>
                                </a:cubicBezTo>
                                <a:cubicBezTo>
                                  <a:pt x="3" y="11"/>
                                  <a:pt x="2" y="11"/>
                                  <a:pt x="1" y="10"/>
                                </a:cubicBezTo>
                                <a:cubicBezTo>
                                  <a:pt x="0" y="10"/>
                                  <a:pt x="0" y="8"/>
                                  <a:pt x="0" y="6"/>
                                </a:cubicBezTo>
                                <a:cubicBezTo>
                                  <a:pt x="0" y="3"/>
                                  <a:pt x="0" y="2"/>
                                  <a:pt x="1" y="1"/>
                                </a:cubicBezTo>
                                <a:cubicBezTo>
                                  <a:pt x="2" y="0"/>
                                  <a:pt x="3" y="0"/>
                                  <a:pt x="5" y="0"/>
                                </a:cubicBezTo>
                                <a:cubicBezTo>
                                  <a:pt x="7" y="0"/>
                                  <a:pt x="9" y="0"/>
                                  <a:pt x="10" y="1"/>
                                </a:cubicBezTo>
                                <a:cubicBezTo>
                                  <a:pt x="10" y="2"/>
                                  <a:pt x="11" y="3"/>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4" name="Freeform 292"/>
                        <wps:cNvSpPr>
                          <a:spLocks/>
                        </wps:cNvSpPr>
                        <wps:spPr bwMode="auto">
                          <a:xfrm>
                            <a:off x="2575560" y="2839720"/>
                            <a:ext cx="38735" cy="45720"/>
                          </a:xfrm>
                          <a:custGeom>
                            <a:avLst/>
                            <a:gdLst>
                              <a:gd name="T0" fmla="*/ 58 w 58"/>
                              <a:gd name="T1" fmla="*/ 1 h 68"/>
                              <a:gd name="T2" fmla="*/ 58 w 58"/>
                              <a:gd name="T3" fmla="*/ 1 h 68"/>
                              <a:gd name="T4" fmla="*/ 58 w 58"/>
                              <a:gd name="T5" fmla="*/ 2 h 68"/>
                              <a:gd name="T6" fmla="*/ 58 w 58"/>
                              <a:gd name="T7" fmla="*/ 2 h 68"/>
                              <a:gd name="T8" fmla="*/ 58 w 58"/>
                              <a:gd name="T9" fmla="*/ 3 h 68"/>
                              <a:gd name="T10" fmla="*/ 58 w 58"/>
                              <a:gd name="T11" fmla="*/ 3 h 68"/>
                              <a:gd name="T12" fmla="*/ 35 w 58"/>
                              <a:gd name="T13" fmla="*/ 66 h 68"/>
                              <a:gd name="T14" fmla="*/ 34 w 58"/>
                              <a:gd name="T15" fmla="*/ 67 h 68"/>
                              <a:gd name="T16" fmla="*/ 33 w 58"/>
                              <a:gd name="T17" fmla="*/ 67 h 68"/>
                              <a:gd name="T18" fmla="*/ 31 w 58"/>
                              <a:gd name="T19" fmla="*/ 68 h 68"/>
                              <a:gd name="T20" fmla="*/ 29 w 58"/>
                              <a:gd name="T21" fmla="*/ 68 h 68"/>
                              <a:gd name="T22" fmla="*/ 27 w 58"/>
                              <a:gd name="T23" fmla="*/ 68 h 68"/>
                              <a:gd name="T24" fmla="*/ 26 w 58"/>
                              <a:gd name="T25" fmla="*/ 67 h 68"/>
                              <a:gd name="T26" fmla="*/ 25 w 58"/>
                              <a:gd name="T27" fmla="*/ 67 h 68"/>
                              <a:gd name="T28" fmla="*/ 24 w 58"/>
                              <a:gd name="T29" fmla="*/ 66 h 68"/>
                              <a:gd name="T30" fmla="*/ 0 w 58"/>
                              <a:gd name="T31" fmla="*/ 3 h 68"/>
                              <a:gd name="T32" fmla="*/ 0 w 58"/>
                              <a:gd name="T33" fmla="*/ 2 h 68"/>
                              <a:gd name="T34" fmla="*/ 0 w 58"/>
                              <a:gd name="T35" fmla="*/ 2 h 68"/>
                              <a:gd name="T36" fmla="*/ 0 w 58"/>
                              <a:gd name="T37" fmla="*/ 1 h 68"/>
                              <a:gd name="T38" fmla="*/ 0 w 58"/>
                              <a:gd name="T39" fmla="*/ 0 h 68"/>
                              <a:gd name="T40" fmla="*/ 1 w 58"/>
                              <a:gd name="T41" fmla="*/ 0 h 68"/>
                              <a:gd name="T42" fmla="*/ 2 w 58"/>
                              <a:gd name="T43" fmla="*/ 0 h 68"/>
                              <a:gd name="T44" fmla="*/ 4 w 58"/>
                              <a:gd name="T45" fmla="*/ 0 h 68"/>
                              <a:gd name="T46" fmla="*/ 7 w 58"/>
                              <a:gd name="T47" fmla="*/ 0 h 68"/>
                              <a:gd name="T48" fmla="*/ 8 w 58"/>
                              <a:gd name="T49" fmla="*/ 0 h 68"/>
                              <a:gd name="T50" fmla="*/ 9 w 58"/>
                              <a:gd name="T51" fmla="*/ 1 h 68"/>
                              <a:gd name="T52" fmla="*/ 9 w 58"/>
                              <a:gd name="T53" fmla="*/ 1 h 68"/>
                              <a:gd name="T54" fmla="*/ 29 w 58"/>
                              <a:gd name="T55" fmla="*/ 58 h 68"/>
                              <a:gd name="T56" fmla="*/ 30 w 58"/>
                              <a:gd name="T57" fmla="*/ 58 h 68"/>
                              <a:gd name="T58" fmla="*/ 30 w 58"/>
                              <a:gd name="T59" fmla="*/ 58 h 68"/>
                              <a:gd name="T60" fmla="*/ 50 w 58"/>
                              <a:gd name="T61" fmla="*/ 1 h 68"/>
                              <a:gd name="T62" fmla="*/ 50 w 58"/>
                              <a:gd name="T63" fmla="*/ 1 h 68"/>
                              <a:gd name="T64" fmla="*/ 51 w 58"/>
                              <a:gd name="T65" fmla="*/ 0 h 68"/>
                              <a:gd name="T66" fmla="*/ 52 w 58"/>
                              <a:gd name="T67" fmla="*/ 0 h 68"/>
                              <a:gd name="T68" fmla="*/ 55 w 58"/>
                              <a:gd name="T69" fmla="*/ 0 h 68"/>
                              <a:gd name="T70" fmla="*/ 56 w 58"/>
                              <a:gd name="T71" fmla="*/ 0 h 68"/>
                              <a:gd name="T72" fmla="*/ 58 w 58"/>
                              <a:gd name="T73" fmla="*/ 0 h 68"/>
                              <a:gd name="T74" fmla="*/ 58 w 58"/>
                              <a:gd name="T75" fmla="*/ 0 h 68"/>
                              <a:gd name="T76" fmla="*/ 58 w 58"/>
                              <a:gd name="T77" fmla="*/ 1 h 68"/>
                              <a:gd name="T78" fmla="*/ 58 w 58"/>
                              <a:gd name="T79" fmla="*/ 1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58" h="68">
                                <a:moveTo>
                                  <a:pt x="58" y="1"/>
                                </a:moveTo>
                                <a:lnTo>
                                  <a:pt x="58" y="1"/>
                                </a:lnTo>
                                <a:cubicBezTo>
                                  <a:pt x="58" y="1"/>
                                  <a:pt x="58" y="2"/>
                                  <a:pt x="58" y="2"/>
                                </a:cubicBezTo>
                                <a:cubicBezTo>
                                  <a:pt x="58" y="2"/>
                                  <a:pt x="58" y="2"/>
                                  <a:pt x="58" y="2"/>
                                </a:cubicBezTo>
                                <a:cubicBezTo>
                                  <a:pt x="58" y="2"/>
                                  <a:pt x="58" y="2"/>
                                  <a:pt x="58" y="3"/>
                                </a:cubicBezTo>
                                <a:cubicBezTo>
                                  <a:pt x="58" y="3"/>
                                  <a:pt x="58" y="3"/>
                                  <a:pt x="58" y="3"/>
                                </a:cubicBezTo>
                                <a:lnTo>
                                  <a:pt x="35" y="66"/>
                                </a:lnTo>
                                <a:cubicBezTo>
                                  <a:pt x="34" y="66"/>
                                  <a:pt x="34" y="67"/>
                                  <a:pt x="34" y="67"/>
                                </a:cubicBezTo>
                                <a:cubicBezTo>
                                  <a:pt x="34" y="67"/>
                                  <a:pt x="33" y="67"/>
                                  <a:pt x="33" y="67"/>
                                </a:cubicBezTo>
                                <a:cubicBezTo>
                                  <a:pt x="32" y="68"/>
                                  <a:pt x="32" y="68"/>
                                  <a:pt x="31" y="68"/>
                                </a:cubicBezTo>
                                <a:cubicBezTo>
                                  <a:pt x="31" y="68"/>
                                  <a:pt x="30" y="68"/>
                                  <a:pt x="29" y="68"/>
                                </a:cubicBezTo>
                                <a:cubicBezTo>
                                  <a:pt x="28" y="68"/>
                                  <a:pt x="28" y="68"/>
                                  <a:pt x="27" y="68"/>
                                </a:cubicBezTo>
                                <a:cubicBezTo>
                                  <a:pt x="27" y="68"/>
                                  <a:pt x="26" y="67"/>
                                  <a:pt x="26" y="67"/>
                                </a:cubicBezTo>
                                <a:cubicBezTo>
                                  <a:pt x="25" y="67"/>
                                  <a:pt x="25" y="67"/>
                                  <a:pt x="25" y="67"/>
                                </a:cubicBezTo>
                                <a:cubicBezTo>
                                  <a:pt x="24" y="67"/>
                                  <a:pt x="24" y="66"/>
                                  <a:pt x="24" y="66"/>
                                </a:cubicBezTo>
                                <a:lnTo>
                                  <a:pt x="0" y="3"/>
                                </a:lnTo>
                                <a:cubicBezTo>
                                  <a:pt x="0" y="3"/>
                                  <a:pt x="0" y="2"/>
                                  <a:pt x="0" y="2"/>
                                </a:cubicBezTo>
                                <a:cubicBezTo>
                                  <a:pt x="0" y="2"/>
                                  <a:pt x="0" y="2"/>
                                  <a:pt x="0" y="2"/>
                                </a:cubicBezTo>
                                <a:cubicBezTo>
                                  <a:pt x="0" y="1"/>
                                  <a:pt x="0" y="1"/>
                                  <a:pt x="0" y="1"/>
                                </a:cubicBezTo>
                                <a:cubicBezTo>
                                  <a:pt x="0" y="1"/>
                                  <a:pt x="0" y="1"/>
                                  <a:pt x="0" y="0"/>
                                </a:cubicBezTo>
                                <a:cubicBezTo>
                                  <a:pt x="0" y="0"/>
                                  <a:pt x="1" y="0"/>
                                  <a:pt x="1" y="0"/>
                                </a:cubicBezTo>
                                <a:cubicBezTo>
                                  <a:pt x="1" y="0"/>
                                  <a:pt x="2" y="0"/>
                                  <a:pt x="2" y="0"/>
                                </a:cubicBezTo>
                                <a:cubicBezTo>
                                  <a:pt x="3" y="0"/>
                                  <a:pt x="3" y="0"/>
                                  <a:pt x="4" y="0"/>
                                </a:cubicBezTo>
                                <a:cubicBezTo>
                                  <a:pt x="5" y="0"/>
                                  <a:pt x="6" y="0"/>
                                  <a:pt x="7" y="0"/>
                                </a:cubicBezTo>
                                <a:cubicBezTo>
                                  <a:pt x="7" y="0"/>
                                  <a:pt x="8" y="0"/>
                                  <a:pt x="8" y="0"/>
                                </a:cubicBezTo>
                                <a:cubicBezTo>
                                  <a:pt x="8" y="0"/>
                                  <a:pt x="9" y="0"/>
                                  <a:pt x="9" y="1"/>
                                </a:cubicBezTo>
                                <a:cubicBezTo>
                                  <a:pt x="9" y="1"/>
                                  <a:pt x="9" y="1"/>
                                  <a:pt x="9" y="1"/>
                                </a:cubicBezTo>
                                <a:lnTo>
                                  <a:pt x="29" y="58"/>
                                </a:lnTo>
                                <a:lnTo>
                                  <a:pt x="30" y="58"/>
                                </a:lnTo>
                                <a:lnTo>
                                  <a:pt x="30" y="58"/>
                                </a:lnTo>
                                <a:lnTo>
                                  <a:pt x="50" y="1"/>
                                </a:lnTo>
                                <a:cubicBezTo>
                                  <a:pt x="50" y="1"/>
                                  <a:pt x="50" y="1"/>
                                  <a:pt x="50" y="1"/>
                                </a:cubicBezTo>
                                <a:cubicBezTo>
                                  <a:pt x="50" y="0"/>
                                  <a:pt x="50" y="0"/>
                                  <a:pt x="51" y="0"/>
                                </a:cubicBezTo>
                                <a:cubicBezTo>
                                  <a:pt x="51" y="0"/>
                                  <a:pt x="52" y="0"/>
                                  <a:pt x="52" y="0"/>
                                </a:cubicBezTo>
                                <a:cubicBezTo>
                                  <a:pt x="53" y="0"/>
                                  <a:pt x="54" y="0"/>
                                  <a:pt x="55" y="0"/>
                                </a:cubicBezTo>
                                <a:cubicBezTo>
                                  <a:pt x="55" y="0"/>
                                  <a:pt x="56" y="0"/>
                                  <a:pt x="56" y="0"/>
                                </a:cubicBezTo>
                                <a:cubicBezTo>
                                  <a:pt x="57" y="0"/>
                                  <a:pt x="57" y="0"/>
                                  <a:pt x="58" y="0"/>
                                </a:cubicBezTo>
                                <a:cubicBezTo>
                                  <a:pt x="58" y="0"/>
                                  <a:pt x="58" y="0"/>
                                  <a:pt x="58" y="0"/>
                                </a:cubicBezTo>
                                <a:cubicBezTo>
                                  <a:pt x="58" y="1"/>
                                  <a:pt x="58" y="1"/>
                                  <a:pt x="58" y="1"/>
                                </a:cubicBezTo>
                                <a:lnTo>
                                  <a:pt x="58" y="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5" name="Freeform 293"/>
                        <wps:cNvSpPr>
                          <a:spLocks noEditPoints="1"/>
                        </wps:cNvSpPr>
                        <wps:spPr bwMode="auto">
                          <a:xfrm>
                            <a:off x="2625725" y="2822575"/>
                            <a:ext cx="7620" cy="62865"/>
                          </a:xfrm>
                          <a:custGeom>
                            <a:avLst/>
                            <a:gdLst>
                              <a:gd name="T0" fmla="*/ 10 w 11"/>
                              <a:gd name="T1" fmla="*/ 92 h 94"/>
                              <a:gd name="T2" fmla="*/ 10 w 11"/>
                              <a:gd name="T3" fmla="*/ 92 h 94"/>
                              <a:gd name="T4" fmla="*/ 10 w 11"/>
                              <a:gd name="T5" fmla="*/ 93 h 94"/>
                              <a:gd name="T6" fmla="*/ 9 w 11"/>
                              <a:gd name="T7" fmla="*/ 93 h 94"/>
                              <a:gd name="T8" fmla="*/ 8 w 11"/>
                              <a:gd name="T9" fmla="*/ 94 h 94"/>
                              <a:gd name="T10" fmla="*/ 6 w 11"/>
                              <a:gd name="T11" fmla="*/ 94 h 94"/>
                              <a:gd name="T12" fmla="*/ 4 w 11"/>
                              <a:gd name="T13" fmla="*/ 94 h 94"/>
                              <a:gd name="T14" fmla="*/ 2 w 11"/>
                              <a:gd name="T15" fmla="*/ 93 h 94"/>
                              <a:gd name="T16" fmla="*/ 2 w 11"/>
                              <a:gd name="T17" fmla="*/ 93 h 94"/>
                              <a:gd name="T18" fmla="*/ 1 w 11"/>
                              <a:gd name="T19" fmla="*/ 92 h 94"/>
                              <a:gd name="T20" fmla="*/ 1 w 11"/>
                              <a:gd name="T21" fmla="*/ 27 h 94"/>
                              <a:gd name="T22" fmla="*/ 2 w 11"/>
                              <a:gd name="T23" fmla="*/ 27 h 94"/>
                              <a:gd name="T24" fmla="*/ 2 w 11"/>
                              <a:gd name="T25" fmla="*/ 26 h 94"/>
                              <a:gd name="T26" fmla="*/ 4 w 11"/>
                              <a:gd name="T27" fmla="*/ 26 h 94"/>
                              <a:gd name="T28" fmla="*/ 6 w 11"/>
                              <a:gd name="T29" fmla="*/ 26 h 94"/>
                              <a:gd name="T30" fmla="*/ 8 w 11"/>
                              <a:gd name="T31" fmla="*/ 26 h 94"/>
                              <a:gd name="T32" fmla="*/ 9 w 11"/>
                              <a:gd name="T33" fmla="*/ 26 h 94"/>
                              <a:gd name="T34" fmla="*/ 10 w 11"/>
                              <a:gd name="T35" fmla="*/ 27 h 94"/>
                              <a:gd name="T36" fmla="*/ 10 w 11"/>
                              <a:gd name="T37" fmla="*/ 27 h 94"/>
                              <a:gd name="T38" fmla="*/ 10 w 11"/>
                              <a:gd name="T39" fmla="*/ 92 h 94"/>
                              <a:gd name="T40" fmla="*/ 11 w 11"/>
                              <a:gd name="T41" fmla="*/ 6 h 94"/>
                              <a:gd name="T42" fmla="*/ 11 w 11"/>
                              <a:gd name="T43" fmla="*/ 6 h 94"/>
                              <a:gd name="T44" fmla="*/ 10 w 11"/>
                              <a:gd name="T45" fmla="*/ 10 h 94"/>
                              <a:gd name="T46" fmla="*/ 6 w 11"/>
                              <a:gd name="T47" fmla="*/ 11 h 94"/>
                              <a:gd name="T48" fmla="*/ 1 w 11"/>
                              <a:gd name="T49" fmla="*/ 10 h 94"/>
                              <a:gd name="T50" fmla="*/ 0 w 11"/>
                              <a:gd name="T51" fmla="*/ 6 h 94"/>
                              <a:gd name="T52" fmla="*/ 1 w 11"/>
                              <a:gd name="T53" fmla="*/ 1 h 94"/>
                              <a:gd name="T54" fmla="*/ 6 w 11"/>
                              <a:gd name="T55" fmla="*/ 0 h 94"/>
                              <a:gd name="T56" fmla="*/ 10 w 11"/>
                              <a:gd name="T57" fmla="*/ 1 h 94"/>
                              <a:gd name="T58" fmla="*/ 11 w 11"/>
                              <a:gd name="T59" fmla="*/ 6 h 94"/>
                              <a:gd name="T60" fmla="*/ 11 w 11"/>
                              <a:gd name="T61" fmla="*/ 6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1" h="94">
                                <a:moveTo>
                                  <a:pt x="10" y="92"/>
                                </a:moveTo>
                                <a:lnTo>
                                  <a:pt x="10" y="92"/>
                                </a:lnTo>
                                <a:cubicBezTo>
                                  <a:pt x="10" y="92"/>
                                  <a:pt x="10" y="92"/>
                                  <a:pt x="10" y="93"/>
                                </a:cubicBezTo>
                                <a:cubicBezTo>
                                  <a:pt x="10" y="93"/>
                                  <a:pt x="9" y="93"/>
                                  <a:pt x="9" y="93"/>
                                </a:cubicBezTo>
                                <a:cubicBezTo>
                                  <a:pt x="9" y="93"/>
                                  <a:pt x="8" y="93"/>
                                  <a:pt x="8" y="94"/>
                                </a:cubicBezTo>
                                <a:cubicBezTo>
                                  <a:pt x="7" y="94"/>
                                  <a:pt x="6" y="94"/>
                                  <a:pt x="6" y="94"/>
                                </a:cubicBezTo>
                                <a:cubicBezTo>
                                  <a:pt x="5" y="94"/>
                                  <a:pt x="4" y="94"/>
                                  <a:pt x="4" y="94"/>
                                </a:cubicBezTo>
                                <a:cubicBezTo>
                                  <a:pt x="3" y="93"/>
                                  <a:pt x="3" y="93"/>
                                  <a:pt x="2" y="93"/>
                                </a:cubicBezTo>
                                <a:cubicBezTo>
                                  <a:pt x="2" y="93"/>
                                  <a:pt x="2" y="93"/>
                                  <a:pt x="2" y="93"/>
                                </a:cubicBezTo>
                                <a:cubicBezTo>
                                  <a:pt x="1" y="92"/>
                                  <a:pt x="1" y="92"/>
                                  <a:pt x="1" y="92"/>
                                </a:cubicBezTo>
                                <a:lnTo>
                                  <a:pt x="1" y="27"/>
                                </a:lnTo>
                                <a:cubicBezTo>
                                  <a:pt x="1" y="27"/>
                                  <a:pt x="1" y="27"/>
                                  <a:pt x="2" y="27"/>
                                </a:cubicBezTo>
                                <a:cubicBezTo>
                                  <a:pt x="2" y="26"/>
                                  <a:pt x="2" y="26"/>
                                  <a:pt x="2" y="26"/>
                                </a:cubicBezTo>
                                <a:cubicBezTo>
                                  <a:pt x="3" y="26"/>
                                  <a:pt x="3" y="26"/>
                                  <a:pt x="4" y="26"/>
                                </a:cubicBezTo>
                                <a:cubicBezTo>
                                  <a:pt x="4" y="26"/>
                                  <a:pt x="5" y="26"/>
                                  <a:pt x="6" y="26"/>
                                </a:cubicBezTo>
                                <a:cubicBezTo>
                                  <a:pt x="6" y="26"/>
                                  <a:pt x="7" y="26"/>
                                  <a:pt x="8" y="26"/>
                                </a:cubicBezTo>
                                <a:cubicBezTo>
                                  <a:pt x="8" y="26"/>
                                  <a:pt x="9" y="26"/>
                                  <a:pt x="9" y="26"/>
                                </a:cubicBezTo>
                                <a:cubicBezTo>
                                  <a:pt x="9" y="26"/>
                                  <a:pt x="10" y="26"/>
                                  <a:pt x="10" y="27"/>
                                </a:cubicBezTo>
                                <a:cubicBezTo>
                                  <a:pt x="10" y="27"/>
                                  <a:pt x="10" y="27"/>
                                  <a:pt x="10" y="27"/>
                                </a:cubicBezTo>
                                <a:lnTo>
                                  <a:pt x="10" y="92"/>
                                </a:lnTo>
                                <a:close/>
                                <a:moveTo>
                                  <a:pt x="11" y="6"/>
                                </a:moveTo>
                                <a:lnTo>
                                  <a:pt x="11" y="6"/>
                                </a:lnTo>
                                <a:cubicBezTo>
                                  <a:pt x="11" y="8"/>
                                  <a:pt x="11" y="9"/>
                                  <a:pt x="10" y="10"/>
                                </a:cubicBezTo>
                                <a:cubicBezTo>
                                  <a:pt x="9" y="11"/>
                                  <a:pt x="8" y="11"/>
                                  <a:pt x="6" y="11"/>
                                </a:cubicBezTo>
                                <a:cubicBezTo>
                                  <a:pt x="3" y="11"/>
                                  <a:pt x="2" y="11"/>
                                  <a:pt x="1" y="10"/>
                                </a:cubicBezTo>
                                <a:cubicBezTo>
                                  <a:pt x="0" y="10"/>
                                  <a:pt x="0" y="8"/>
                                  <a:pt x="0" y="6"/>
                                </a:cubicBezTo>
                                <a:cubicBezTo>
                                  <a:pt x="0" y="3"/>
                                  <a:pt x="0" y="2"/>
                                  <a:pt x="1" y="1"/>
                                </a:cubicBezTo>
                                <a:cubicBezTo>
                                  <a:pt x="2" y="0"/>
                                  <a:pt x="4" y="0"/>
                                  <a:pt x="6" y="0"/>
                                </a:cubicBezTo>
                                <a:cubicBezTo>
                                  <a:pt x="8" y="0"/>
                                  <a:pt x="9" y="0"/>
                                  <a:pt x="10" y="1"/>
                                </a:cubicBezTo>
                                <a:cubicBezTo>
                                  <a:pt x="11" y="2"/>
                                  <a:pt x="11" y="3"/>
                                  <a:pt x="11" y="6"/>
                                </a:cubicBezTo>
                                <a:lnTo>
                                  <a:pt x="11" y="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6" name="Freeform 294"/>
                        <wps:cNvSpPr>
                          <a:spLocks noEditPoints="1"/>
                        </wps:cNvSpPr>
                        <wps:spPr bwMode="auto">
                          <a:xfrm>
                            <a:off x="2646680" y="2818130"/>
                            <a:ext cx="37465" cy="67945"/>
                          </a:xfrm>
                          <a:custGeom>
                            <a:avLst/>
                            <a:gdLst>
                              <a:gd name="T0" fmla="*/ 56 w 56"/>
                              <a:gd name="T1" fmla="*/ 98 h 101"/>
                              <a:gd name="T2" fmla="*/ 56 w 56"/>
                              <a:gd name="T3" fmla="*/ 98 h 101"/>
                              <a:gd name="T4" fmla="*/ 56 w 56"/>
                              <a:gd name="T5" fmla="*/ 99 h 101"/>
                              <a:gd name="T6" fmla="*/ 56 w 56"/>
                              <a:gd name="T7" fmla="*/ 99 h 101"/>
                              <a:gd name="T8" fmla="*/ 54 w 56"/>
                              <a:gd name="T9" fmla="*/ 100 h 101"/>
                              <a:gd name="T10" fmla="*/ 53 w 56"/>
                              <a:gd name="T11" fmla="*/ 100 h 101"/>
                              <a:gd name="T12" fmla="*/ 51 w 56"/>
                              <a:gd name="T13" fmla="*/ 100 h 101"/>
                              <a:gd name="T14" fmla="*/ 49 w 56"/>
                              <a:gd name="T15" fmla="*/ 99 h 101"/>
                              <a:gd name="T16" fmla="*/ 49 w 56"/>
                              <a:gd name="T17" fmla="*/ 99 h 101"/>
                              <a:gd name="T18" fmla="*/ 48 w 56"/>
                              <a:gd name="T19" fmla="*/ 98 h 101"/>
                              <a:gd name="T20" fmla="*/ 48 w 56"/>
                              <a:gd name="T21" fmla="*/ 89 h 101"/>
                              <a:gd name="T22" fmla="*/ 38 w 56"/>
                              <a:gd name="T23" fmla="*/ 97 h 101"/>
                              <a:gd name="T24" fmla="*/ 26 w 56"/>
                              <a:gd name="T25" fmla="*/ 101 h 101"/>
                              <a:gd name="T26" fmla="*/ 14 w 56"/>
                              <a:gd name="T27" fmla="*/ 98 h 101"/>
                              <a:gd name="T28" fmla="*/ 6 w 56"/>
                              <a:gd name="T29" fmla="*/ 90 h 101"/>
                              <a:gd name="T30" fmla="*/ 1 w 56"/>
                              <a:gd name="T31" fmla="*/ 80 h 101"/>
                              <a:gd name="T32" fmla="*/ 0 w 56"/>
                              <a:gd name="T33" fmla="*/ 66 h 101"/>
                              <a:gd name="T34" fmla="*/ 2 w 56"/>
                              <a:gd name="T35" fmla="*/ 52 h 101"/>
                              <a:gd name="T36" fmla="*/ 7 w 56"/>
                              <a:gd name="T37" fmla="*/ 40 h 101"/>
                              <a:gd name="T38" fmla="*/ 16 w 56"/>
                              <a:gd name="T39" fmla="*/ 33 h 101"/>
                              <a:gd name="T40" fmla="*/ 28 w 56"/>
                              <a:gd name="T41" fmla="*/ 31 h 101"/>
                              <a:gd name="T42" fmla="*/ 38 w 56"/>
                              <a:gd name="T43" fmla="*/ 33 h 101"/>
                              <a:gd name="T44" fmla="*/ 48 w 56"/>
                              <a:gd name="T45" fmla="*/ 41 h 101"/>
                              <a:gd name="T46" fmla="*/ 48 w 56"/>
                              <a:gd name="T47" fmla="*/ 2 h 101"/>
                              <a:gd name="T48" fmla="*/ 48 w 56"/>
                              <a:gd name="T49" fmla="*/ 1 h 101"/>
                              <a:gd name="T50" fmla="*/ 49 w 56"/>
                              <a:gd name="T51" fmla="*/ 1 h 101"/>
                              <a:gd name="T52" fmla="*/ 50 w 56"/>
                              <a:gd name="T53" fmla="*/ 0 h 101"/>
                              <a:gd name="T54" fmla="*/ 52 w 56"/>
                              <a:gd name="T55" fmla="*/ 0 h 101"/>
                              <a:gd name="T56" fmla="*/ 54 w 56"/>
                              <a:gd name="T57" fmla="*/ 0 h 101"/>
                              <a:gd name="T58" fmla="*/ 55 w 56"/>
                              <a:gd name="T59" fmla="*/ 1 h 101"/>
                              <a:gd name="T60" fmla="*/ 56 w 56"/>
                              <a:gd name="T61" fmla="*/ 1 h 101"/>
                              <a:gd name="T62" fmla="*/ 56 w 56"/>
                              <a:gd name="T63" fmla="*/ 2 h 101"/>
                              <a:gd name="T64" fmla="*/ 56 w 56"/>
                              <a:gd name="T65" fmla="*/ 98 h 101"/>
                              <a:gd name="T66" fmla="*/ 48 w 56"/>
                              <a:gd name="T67" fmla="*/ 51 h 101"/>
                              <a:gd name="T68" fmla="*/ 48 w 56"/>
                              <a:gd name="T69" fmla="*/ 51 h 101"/>
                              <a:gd name="T70" fmla="*/ 38 w 56"/>
                              <a:gd name="T71" fmla="*/ 41 h 101"/>
                              <a:gd name="T72" fmla="*/ 27 w 56"/>
                              <a:gd name="T73" fmla="*/ 38 h 101"/>
                              <a:gd name="T74" fmla="*/ 19 w 56"/>
                              <a:gd name="T75" fmla="*/ 40 h 101"/>
                              <a:gd name="T76" fmla="*/ 13 w 56"/>
                              <a:gd name="T77" fmla="*/ 47 h 101"/>
                              <a:gd name="T78" fmla="*/ 10 w 56"/>
                              <a:gd name="T79" fmla="*/ 55 h 101"/>
                              <a:gd name="T80" fmla="*/ 9 w 56"/>
                              <a:gd name="T81" fmla="*/ 65 h 101"/>
                              <a:gd name="T82" fmla="*/ 10 w 56"/>
                              <a:gd name="T83" fmla="*/ 75 h 101"/>
                              <a:gd name="T84" fmla="*/ 13 w 56"/>
                              <a:gd name="T85" fmla="*/ 85 h 101"/>
                              <a:gd name="T86" fmla="*/ 18 w 56"/>
                              <a:gd name="T87" fmla="*/ 91 h 101"/>
                              <a:gd name="T88" fmla="*/ 27 w 56"/>
                              <a:gd name="T89" fmla="*/ 93 h 101"/>
                              <a:gd name="T90" fmla="*/ 32 w 56"/>
                              <a:gd name="T91" fmla="*/ 93 h 101"/>
                              <a:gd name="T92" fmla="*/ 37 w 56"/>
                              <a:gd name="T93" fmla="*/ 90 h 101"/>
                              <a:gd name="T94" fmla="*/ 42 w 56"/>
                              <a:gd name="T95" fmla="*/ 86 h 101"/>
                              <a:gd name="T96" fmla="*/ 48 w 56"/>
                              <a:gd name="T97" fmla="*/ 79 h 101"/>
                              <a:gd name="T98" fmla="*/ 48 w 56"/>
                              <a:gd name="T99" fmla="*/ 5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6" h="101">
                                <a:moveTo>
                                  <a:pt x="56" y="98"/>
                                </a:moveTo>
                                <a:lnTo>
                                  <a:pt x="56" y="98"/>
                                </a:lnTo>
                                <a:cubicBezTo>
                                  <a:pt x="56" y="98"/>
                                  <a:pt x="56" y="99"/>
                                  <a:pt x="56" y="99"/>
                                </a:cubicBezTo>
                                <a:cubicBezTo>
                                  <a:pt x="56" y="99"/>
                                  <a:pt x="56" y="99"/>
                                  <a:pt x="56" y="99"/>
                                </a:cubicBezTo>
                                <a:cubicBezTo>
                                  <a:pt x="55" y="99"/>
                                  <a:pt x="55" y="100"/>
                                  <a:pt x="54" y="100"/>
                                </a:cubicBezTo>
                                <a:cubicBezTo>
                                  <a:pt x="54" y="100"/>
                                  <a:pt x="53" y="100"/>
                                  <a:pt x="53" y="100"/>
                                </a:cubicBezTo>
                                <a:cubicBezTo>
                                  <a:pt x="52" y="100"/>
                                  <a:pt x="51" y="100"/>
                                  <a:pt x="51" y="100"/>
                                </a:cubicBezTo>
                                <a:cubicBezTo>
                                  <a:pt x="50" y="100"/>
                                  <a:pt x="50" y="99"/>
                                  <a:pt x="49" y="99"/>
                                </a:cubicBezTo>
                                <a:cubicBezTo>
                                  <a:pt x="49" y="99"/>
                                  <a:pt x="49" y="99"/>
                                  <a:pt x="49" y="99"/>
                                </a:cubicBezTo>
                                <a:cubicBezTo>
                                  <a:pt x="49" y="99"/>
                                  <a:pt x="48" y="98"/>
                                  <a:pt x="48" y="98"/>
                                </a:cubicBezTo>
                                <a:lnTo>
                                  <a:pt x="48" y="89"/>
                                </a:lnTo>
                                <a:cubicBezTo>
                                  <a:pt x="45" y="92"/>
                                  <a:pt x="42" y="95"/>
                                  <a:pt x="38" y="97"/>
                                </a:cubicBezTo>
                                <a:cubicBezTo>
                                  <a:pt x="34" y="99"/>
                                  <a:pt x="30" y="101"/>
                                  <a:pt x="26" y="101"/>
                                </a:cubicBezTo>
                                <a:cubicBezTo>
                                  <a:pt x="21" y="101"/>
                                  <a:pt x="17" y="100"/>
                                  <a:pt x="14" y="98"/>
                                </a:cubicBezTo>
                                <a:cubicBezTo>
                                  <a:pt x="11" y="96"/>
                                  <a:pt x="8" y="94"/>
                                  <a:pt x="6" y="90"/>
                                </a:cubicBezTo>
                                <a:cubicBezTo>
                                  <a:pt x="4" y="87"/>
                                  <a:pt x="2" y="84"/>
                                  <a:pt x="1" y="80"/>
                                </a:cubicBezTo>
                                <a:cubicBezTo>
                                  <a:pt x="0" y="75"/>
                                  <a:pt x="0" y="71"/>
                                  <a:pt x="0" y="66"/>
                                </a:cubicBezTo>
                                <a:cubicBezTo>
                                  <a:pt x="0" y="61"/>
                                  <a:pt x="1" y="56"/>
                                  <a:pt x="2" y="52"/>
                                </a:cubicBezTo>
                                <a:cubicBezTo>
                                  <a:pt x="3" y="47"/>
                                  <a:pt x="5" y="43"/>
                                  <a:pt x="7" y="40"/>
                                </a:cubicBezTo>
                                <a:cubicBezTo>
                                  <a:pt x="9" y="37"/>
                                  <a:pt x="12" y="35"/>
                                  <a:pt x="16" y="33"/>
                                </a:cubicBezTo>
                                <a:cubicBezTo>
                                  <a:pt x="19" y="32"/>
                                  <a:pt x="23" y="31"/>
                                  <a:pt x="28" y="31"/>
                                </a:cubicBezTo>
                                <a:cubicBezTo>
                                  <a:pt x="31" y="31"/>
                                  <a:pt x="35" y="32"/>
                                  <a:pt x="38" y="33"/>
                                </a:cubicBezTo>
                                <a:cubicBezTo>
                                  <a:pt x="42" y="35"/>
                                  <a:pt x="45" y="38"/>
                                  <a:pt x="48" y="41"/>
                                </a:cubicBezTo>
                                <a:lnTo>
                                  <a:pt x="48" y="2"/>
                                </a:lnTo>
                                <a:cubicBezTo>
                                  <a:pt x="48" y="2"/>
                                  <a:pt x="48" y="2"/>
                                  <a:pt x="48" y="1"/>
                                </a:cubicBezTo>
                                <a:cubicBezTo>
                                  <a:pt x="48" y="1"/>
                                  <a:pt x="48" y="1"/>
                                  <a:pt x="49" y="1"/>
                                </a:cubicBezTo>
                                <a:cubicBezTo>
                                  <a:pt x="49" y="1"/>
                                  <a:pt x="49" y="1"/>
                                  <a:pt x="50" y="0"/>
                                </a:cubicBezTo>
                                <a:cubicBezTo>
                                  <a:pt x="51" y="0"/>
                                  <a:pt x="51" y="0"/>
                                  <a:pt x="52" y="0"/>
                                </a:cubicBezTo>
                                <a:cubicBezTo>
                                  <a:pt x="53" y="0"/>
                                  <a:pt x="54" y="0"/>
                                  <a:pt x="54" y="0"/>
                                </a:cubicBezTo>
                                <a:cubicBezTo>
                                  <a:pt x="55" y="1"/>
                                  <a:pt x="55" y="1"/>
                                  <a:pt x="55" y="1"/>
                                </a:cubicBezTo>
                                <a:cubicBezTo>
                                  <a:pt x="56" y="1"/>
                                  <a:pt x="56" y="1"/>
                                  <a:pt x="56" y="1"/>
                                </a:cubicBezTo>
                                <a:cubicBezTo>
                                  <a:pt x="56" y="2"/>
                                  <a:pt x="56" y="2"/>
                                  <a:pt x="56" y="2"/>
                                </a:cubicBezTo>
                                <a:lnTo>
                                  <a:pt x="56" y="98"/>
                                </a:lnTo>
                                <a:close/>
                                <a:moveTo>
                                  <a:pt x="48" y="51"/>
                                </a:moveTo>
                                <a:lnTo>
                                  <a:pt x="48" y="51"/>
                                </a:lnTo>
                                <a:cubicBezTo>
                                  <a:pt x="44" y="47"/>
                                  <a:pt x="41" y="44"/>
                                  <a:pt x="38" y="41"/>
                                </a:cubicBezTo>
                                <a:cubicBezTo>
                                  <a:pt x="34" y="39"/>
                                  <a:pt x="31" y="38"/>
                                  <a:pt x="27" y="38"/>
                                </a:cubicBezTo>
                                <a:cubicBezTo>
                                  <a:pt x="24" y="38"/>
                                  <a:pt x="21" y="39"/>
                                  <a:pt x="19" y="40"/>
                                </a:cubicBezTo>
                                <a:cubicBezTo>
                                  <a:pt x="16" y="42"/>
                                  <a:pt x="15" y="44"/>
                                  <a:pt x="13" y="47"/>
                                </a:cubicBezTo>
                                <a:cubicBezTo>
                                  <a:pt x="12" y="49"/>
                                  <a:pt x="11" y="52"/>
                                  <a:pt x="10" y="55"/>
                                </a:cubicBezTo>
                                <a:cubicBezTo>
                                  <a:pt x="9" y="58"/>
                                  <a:pt x="9" y="62"/>
                                  <a:pt x="9" y="65"/>
                                </a:cubicBezTo>
                                <a:cubicBezTo>
                                  <a:pt x="9" y="69"/>
                                  <a:pt x="9" y="72"/>
                                  <a:pt x="10" y="75"/>
                                </a:cubicBezTo>
                                <a:cubicBezTo>
                                  <a:pt x="10" y="79"/>
                                  <a:pt x="11" y="82"/>
                                  <a:pt x="13" y="85"/>
                                </a:cubicBezTo>
                                <a:cubicBezTo>
                                  <a:pt x="14" y="87"/>
                                  <a:pt x="16" y="89"/>
                                  <a:pt x="18" y="91"/>
                                </a:cubicBezTo>
                                <a:cubicBezTo>
                                  <a:pt x="20" y="92"/>
                                  <a:pt x="23" y="93"/>
                                  <a:pt x="27" y="93"/>
                                </a:cubicBezTo>
                                <a:cubicBezTo>
                                  <a:pt x="28" y="93"/>
                                  <a:pt x="30" y="93"/>
                                  <a:pt x="32" y="93"/>
                                </a:cubicBezTo>
                                <a:cubicBezTo>
                                  <a:pt x="33" y="92"/>
                                  <a:pt x="35" y="91"/>
                                  <a:pt x="37" y="90"/>
                                </a:cubicBezTo>
                                <a:cubicBezTo>
                                  <a:pt x="38" y="89"/>
                                  <a:pt x="40" y="88"/>
                                  <a:pt x="42" y="86"/>
                                </a:cubicBezTo>
                                <a:cubicBezTo>
                                  <a:pt x="44" y="84"/>
                                  <a:pt x="46" y="82"/>
                                  <a:pt x="48" y="79"/>
                                </a:cubicBezTo>
                                <a:lnTo>
                                  <a:pt x="48" y="51"/>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7" name="Freeform 295"/>
                        <wps:cNvSpPr>
                          <a:spLocks/>
                        </wps:cNvSpPr>
                        <wps:spPr bwMode="auto">
                          <a:xfrm>
                            <a:off x="2703195" y="2839720"/>
                            <a:ext cx="34925" cy="46355"/>
                          </a:xfrm>
                          <a:custGeom>
                            <a:avLst/>
                            <a:gdLst>
                              <a:gd name="T0" fmla="*/ 52 w 52"/>
                              <a:gd name="T1" fmla="*/ 66 h 69"/>
                              <a:gd name="T2" fmla="*/ 52 w 52"/>
                              <a:gd name="T3" fmla="*/ 66 h 69"/>
                              <a:gd name="T4" fmla="*/ 52 w 52"/>
                              <a:gd name="T5" fmla="*/ 67 h 69"/>
                              <a:gd name="T6" fmla="*/ 51 w 52"/>
                              <a:gd name="T7" fmla="*/ 67 h 69"/>
                              <a:gd name="T8" fmla="*/ 50 w 52"/>
                              <a:gd name="T9" fmla="*/ 68 h 69"/>
                              <a:gd name="T10" fmla="*/ 48 w 52"/>
                              <a:gd name="T11" fmla="*/ 68 h 69"/>
                              <a:gd name="T12" fmla="*/ 46 w 52"/>
                              <a:gd name="T13" fmla="*/ 68 h 69"/>
                              <a:gd name="T14" fmla="*/ 45 w 52"/>
                              <a:gd name="T15" fmla="*/ 67 h 69"/>
                              <a:gd name="T16" fmla="*/ 44 w 52"/>
                              <a:gd name="T17" fmla="*/ 67 h 69"/>
                              <a:gd name="T18" fmla="*/ 44 w 52"/>
                              <a:gd name="T19" fmla="*/ 66 h 69"/>
                              <a:gd name="T20" fmla="*/ 44 w 52"/>
                              <a:gd name="T21" fmla="*/ 57 h 69"/>
                              <a:gd name="T22" fmla="*/ 33 w 52"/>
                              <a:gd name="T23" fmla="*/ 66 h 69"/>
                              <a:gd name="T24" fmla="*/ 22 w 52"/>
                              <a:gd name="T25" fmla="*/ 69 h 69"/>
                              <a:gd name="T26" fmla="*/ 12 w 52"/>
                              <a:gd name="T27" fmla="*/ 66 h 69"/>
                              <a:gd name="T28" fmla="*/ 5 w 52"/>
                              <a:gd name="T29" fmla="*/ 61 h 69"/>
                              <a:gd name="T30" fmla="*/ 1 w 52"/>
                              <a:gd name="T31" fmla="*/ 52 h 69"/>
                              <a:gd name="T32" fmla="*/ 0 w 52"/>
                              <a:gd name="T33" fmla="*/ 40 h 69"/>
                              <a:gd name="T34" fmla="*/ 0 w 52"/>
                              <a:gd name="T35" fmla="*/ 1 h 69"/>
                              <a:gd name="T36" fmla="*/ 0 w 52"/>
                              <a:gd name="T37" fmla="*/ 1 h 69"/>
                              <a:gd name="T38" fmla="*/ 0 w 52"/>
                              <a:gd name="T39" fmla="*/ 0 h 69"/>
                              <a:gd name="T40" fmla="*/ 2 w 52"/>
                              <a:gd name="T41" fmla="*/ 0 h 69"/>
                              <a:gd name="T42" fmla="*/ 4 w 52"/>
                              <a:gd name="T43" fmla="*/ 0 h 69"/>
                              <a:gd name="T44" fmla="*/ 6 w 52"/>
                              <a:gd name="T45" fmla="*/ 0 h 69"/>
                              <a:gd name="T46" fmla="*/ 7 w 52"/>
                              <a:gd name="T47" fmla="*/ 0 h 69"/>
                              <a:gd name="T48" fmla="*/ 8 w 52"/>
                              <a:gd name="T49" fmla="*/ 1 h 69"/>
                              <a:gd name="T50" fmla="*/ 8 w 52"/>
                              <a:gd name="T51" fmla="*/ 1 h 69"/>
                              <a:gd name="T52" fmla="*/ 8 w 52"/>
                              <a:gd name="T53" fmla="*/ 40 h 69"/>
                              <a:gd name="T54" fmla="*/ 9 w 52"/>
                              <a:gd name="T55" fmla="*/ 49 h 69"/>
                              <a:gd name="T56" fmla="*/ 12 w 52"/>
                              <a:gd name="T57" fmla="*/ 56 h 69"/>
                              <a:gd name="T58" fmla="*/ 17 w 52"/>
                              <a:gd name="T59" fmla="*/ 60 h 69"/>
                              <a:gd name="T60" fmla="*/ 23 w 52"/>
                              <a:gd name="T61" fmla="*/ 61 h 69"/>
                              <a:gd name="T62" fmla="*/ 33 w 52"/>
                              <a:gd name="T63" fmla="*/ 58 h 69"/>
                              <a:gd name="T64" fmla="*/ 43 w 52"/>
                              <a:gd name="T65" fmla="*/ 48 h 69"/>
                              <a:gd name="T66" fmla="*/ 43 w 52"/>
                              <a:gd name="T67" fmla="*/ 1 h 69"/>
                              <a:gd name="T68" fmla="*/ 44 w 52"/>
                              <a:gd name="T69" fmla="*/ 1 h 69"/>
                              <a:gd name="T70" fmla="*/ 44 w 52"/>
                              <a:gd name="T71" fmla="*/ 0 h 69"/>
                              <a:gd name="T72" fmla="*/ 46 w 52"/>
                              <a:gd name="T73" fmla="*/ 0 h 69"/>
                              <a:gd name="T74" fmla="*/ 48 w 52"/>
                              <a:gd name="T75" fmla="*/ 0 h 69"/>
                              <a:gd name="T76" fmla="*/ 50 w 52"/>
                              <a:gd name="T77" fmla="*/ 0 h 69"/>
                              <a:gd name="T78" fmla="*/ 51 w 52"/>
                              <a:gd name="T79" fmla="*/ 0 h 69"/>
                              <a:gd name="T80" fmla="*/ 52 w 52"/>
                              <a:gd name="T81" fmla="*/ 1 h 69"/>
                              <a:gd name="T82" fmla="*/ 52 w 52"/>
                              <a:gd name="T83" fmla="*/ 1 h 69"/>
                              <a:gd name="T84" fmla="*/ 52 w 52"/>
                              <a:gd name="T85" fmla="*/ 66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6"/>
                                </a:moveTo>
                                <a:lnTo>
                                  <a:pt x="52" y="66"/>
                                </a:lnTo>
                                <a:cubicBezTo>
                                  <a:pt x="52" y="66"/>
                                  <a:pt x="52" y="66"/>
                                  <a:pt x="52" y="67"/>
                                </a:cubicBezTo>
                                <a:cubicBezTo>
                                  <a:pt x="52" y="67"/>
                                  <a:pt x="51" y="67"/>
                                  <a:pt x="51" y="67"/>
                                </a:cubicBezTo>
                                <a:cubicBezTo>
                                  <a:pt x="51" y="67"/>
                                  <a:pt x="50" y="67"/>
                                  <a:pt x="50" y="68"/>
                                </a:cubicBezTo>
                                <a:cubicBezTo>
                                  <a:pt x="49" y="68"/>
                                  <a:pt x="49" y="68"/>
                                  <a:pt x="48" y="68"/>
                                </a:cubicBezTo>
                                <a:cubicBezTo>
                                  <a:pt x="47" y="68"/>
                                  <a:pt x="46" y="68"/>
                                  <a:pt x="46" y="68"/>
                                </a:cubicBezTo>
                                <a:cubicBezTo>
                                  <a:pt x="45" y="67"/>
                                  <a:pt x="45" y="67"/>
                                  <a:pt x="45" y="67"/>
                                </a:cubicBezTo>
                                <a:cubicBezTo>
                                  <a:pt x="44" y="67"/>
                                  <a:pt x="44" y="67"/>
                                  <a:pt x="44" y="67"/>
                                </a:cubicBezTo>
                                <a:cubicBezTo>
                                  <a:pt x="44" y="66"/>
                                  <a:pt x="44" y="66"/>
                                  <a:pt x="44" y="66"/>
                                </a:cubicBezTo>
                                <a:lnTo>
                                  <a:pt x="44" y="57"/>
                                </a:lnTo>
                                <a:cubicBezTo>
                                  <a:pt x="40" y="61"/>
                                  <a:pt x="36" y="64"/>
                                  <a:pt x="33" y="66"/>
                                </a:cubicBezTo>
                                <a:cubicBezTo>
                                  <a:pt x="29" y="68"/>
                                  <a:pt x="26" y="69"/>
                                  <a:pt x="22" y="69"/>
                                </a:cubicBezTo>
                                <a:cubicBezTo>
                                  <a:pt x="18" y="69"/>
                                  <a:pt x="15" y="68"/>
                                  <a:pt x="12" y="66"/>
                                </a:cubicBezTo>
                                <a:cubicBezTo>
                                  <a:pt x="9" y="65"/>
                                  <a:pt x="6" y="63"/>
                                  <a:pt x="5" y="61"/>
                                </a:cubicBezTo>
                                <a:cubicBezTo>
                                  <a:pt x="3" y="58"/>
                                  <a:pt x="2" y="55"/>
                                  <a:pt x="1" y="52"/>
                                </a:cubicBezTo>
                                <a:cubicBezTo>
                                  <a:pt x="0" y="49"/>
                                  <a:pt x="0" y="45"/>
                                  <a:pt x="0" y="40"/>
                                </a:cubicBezTo>
                                <a:lnTo>
                                  <a:pt x="0" y="1"/>
                                </a:lnTo>
                                <a:cubicBezTo>
                                  <a:pt x="0" y="1"/>
                                  <a:pt x="0" y="1"/>
                                  <a:pt x="0" y="1"/>
                                </a:cubicBezTo>
                                <a:cubicBezTo>
                                  <a:pt x="0" y="0"/>
                                  <a:pt x="0" y="0"/>
                                  <a:pt x="0" y="0"/>
                                </a:cubicBezTo>
                                <a:cubicBezTo>
                                  <a:pt x="1" y="0"/>
                                  <a:pt x="1" y="0"/>
                                  <a:pt x="2" y="0"/>
                                </a:cubicBezTo>
                                <a:cubicBezTo>
                                  <a:pt x="2" y="0"/>
                                  <a:pt x="3" y="0"/>
                                  <a:pt x="4" y="0"/>
                                </a:cubicBezTo>
                                <a:cubicBezTo>
                                  <a:pt x="5" y="0"/>
                                  <a:pt x="5" y="0"/>
                                  <a:pt x="6" y="0"/>
                                </a:cubicBezTo>
                                <a:cubicBezTo>
                                  <a:pt x="6" y="0"/>
                                  <a:pt x="7" y="0"/>
                                  <a:pt x="7" y="0"/>
                                </a:cubicBezTo>
                                <a:cubicBezTo>
                                  <a:pt x="8" y="0"/>
                                  <a:pt x="8" y="0"/>
                                  <a:pt x="8" y="1"/>
                                </a:cubicBezTo>
                                <a:cubicBezTo>
                                  <a:pt x="8" y="1"/>
                                  <a:pt x="8" y="1"/>
                                  <a:pt x="8" y="1"/>
                                </a:cubicBezTo>
                                <a:lnTo>
                                  <a:pt x="8" y="40"/>
                                </a:lnTo>
                                <a:cubicBezTo>
                                  <a:pt x="8" y="44"/>
                                  <a:pt x="8" y="47"/>
                                  <a:pt x="9" y="49"/>
                                </a:cubicBezTo>
                                <a:cubicBezTo>
                                  <a:pt x="10" y="52"/>
                                  <a:pt x="11" y="54"/>
                                  <a:pt x="12" y="56"/>
                                </a:cubicBezTo>
                                <a:cubicBezTo>
                                  <a:pt x="13" y="58"/>
                                  <a:pt x="15" y="59"/>
                                  <a:pt x="17" y="60"/>
                                </a:cubicBezTo>
                                <a:cubicBezTo>
                                  <a:pt x="18" y="61"/>
                                  <a:pt x="21" y="61"/>
                                  <a:pt x="23" y="61"/>
                                </a:cubicBezTo>
                                <a:cubicBezTo>
                                  <a:pt x="27" y="61"/>
                                  <a:pt x="30" y="60"/>
                                  <a:pt x="33" y="58"/>
                                </a:cubicBezTo>
                                <a:cubicBezTo>
                                  <a:pt x="36" y="56"/>
                                  <a:pt x="40" y="52"/>
                                  <a:pt x="43" y="48"/>
                                </a:cubicBezTo>
                                <a:lnTo>
                                  <a:pt x="43" y="1"/>
                                </a:lnTo>
                                <a:cubicBezTo>
                                  <a:pt x="43" y="1"/>
                                  <a:pt x="44" y="1"/>
                                  <a:pt x="44" y="1"/>
                                </a:cubicBezTo>
                                <a:cubicBezTo>
                                  <a:pt x="44" y="0"/>
                                  <a:pt x="44" y="0"/>
                                  <a:pt x="44" y="0"/>
                                </a:cubicBezTo>
                                <a:cubicBezTo>
                                  <a:pt x="45" y="0"/>
                                  <a:pt x="45" y="0"/>
                                  <a:pt x="46" y="0"/>
                                </a:cubicBezTo>
                                <a:cubicBezTo>
                                  <a:pt x="46" y="0"/>
                                  <a:pt x="47" y="0"/>
                                  <a:pt x="48" y="0"/>
                                </a:cubicBezTo>
                                <a:cubicBezTo>
                                  <a:pt x="49" y="0"/>
                                  <a:pt x="49" y="0"/>
                                  <a:pt x="50" y="0"/>
                                </a:cubicBezTo>
                                <a:cubicBezTo>
                                  <a:pt x="50" y="0"/>
                                  <a:pt x="51" y="0"/>
                                  <a:pt x="51" y="0"/>
                                </a:cubicBezTo>
                                <a:cubicBezTo>
                                  <a:pt x="51" y="0"/>
                                  <a:pt x="52" y="0"/>
                                  <a:pt x="52" y="1"/>
                                </a:cubicBezTo>
                                <a:cubicBezTo>
                                  <a:pt x="52" y="1"/>
                                  <a:pt x="52" y="1"/>
                                  <a:pt x="52" y="1"/>
                                </a:cubicBezTo>
                                <a:lnTo>
                                  <a:pt x="52" y="6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8" name="Freeform 296"/>
                        <wps:cNvSpPr>
                          <a:spLocks noEditPoints="1"/>
                        </wps:cNvSpPr>
                        <wps:spPr bwMode="auto">
                          <a:xfrm>
                            <a:off x="2753360" y="2839085"/>
                            <a:ext cx="33655" cy="46990"/>
                          </a:xfrm>
                          <a:custGeom>
                            <a:avLst/>
                            <a:gdLst>
                              <a:gd name="T0" fmla="*/ 50 w 50"/>
                              <a:gd name="T1" fmla="*/ 67 h 70"/>
                              <a:gd name="T2" fmla="*/ 50 w 50"/>
                              <a:gd name="T3" fmla="*/ 67 h 70"/>
                              <a:gd name="T4" fmla="*/ 49 w 50"/>
                              <a:gd name="T5" fmla="*/ 68 h 70"/>
                              <a:gd name="T6" fmla="*/ 48 w 50"/>
                              <a:gd name="T7" fmla="*/ 69 h 70"/>
                              <a:gd name="T8" fmla="*/ 46 w 50"/>
                              <a:gd name="T9" fmla="*/ 69 h 70"/>
                              <a:gd name="T10" fmla="*/ 44 w 50"/>
                              <a:gd name="T11" fmla="*/ 69 h 70"/>
                              <a:gd name="T12" fmla="*/ 43 w 50"/>
                              <a:gd name="T13" fmla="*/ 68 h 70"/>
                              <a:gd name="T14" fmla="*/ 42 w 50"/>
                              <a:gd name="T15" fmla="*/ 67 h 70"/>
                              <a:gd name="T16" fmla="*/ 42 w 50"/>
                              <a:gd name="T17" fmla="*/ 60 h 70"/>
                              <a:gd name="T18" fmla="*/ 33 w 50"/>
                              <a:gd name="T19" fmla="*/ 67 h 70"/>
                              <a:gd name="T20" fmla="*/ 22 w 50"/>
                              <a:gd name="T21" fmla="*/ 70 h 70"/>
                              <a:gd name="T22" fmla="*/ 13 w 50"/>
                              <a:gd name="T23" fmla="*/ 68 h 70"/>
                              <a:gd name="T24" fmla="*/ 6 w 50"/>
                              <a:gd name="T25" fmla="*/ 64 h 70"/>
                              <a:gd name="T26" fmla="*/ 2 w 50"/>
                              <a:gd name="T27" fmla="*/ 58 h 70"/>
                              <a:gd name="T28" fmla="*/ 0 w 50"/>
                              <a:gd name="T29" fmla="*/ 51 h 70"/>
                              <a:gd name="T30" fmla="*/ 2 w 50"/>
                              <a:gd name="T31" fmla="*/ 41 h 70"/>
                              <a:gd name="T32" fmla="*/ 9 w 50"/>
                              <a:gd name="T33" fmla="*/ 35 h 70"/>
                              <a:gd name="T34" fmla="*/ 18 w 50"/>
                              <a:gd name="T35" fmla="*/ 31 h 70"/>
                              <a:gd name="T36" fmla="*/ 31 w 50"/>
                              <a:gd name="T37" fmla="*/ 29 h 70"/>
                              <a:gd name="T38" fmla="*/ 41 w 50"/>
                              <a:gd name="T39" fmla="*/ 29 h 70"/>
                              <a:gd name="T40" fmla="*/ 41 w 50"/>
                              <a:gd name="T41" fmla="*/ 24 h 70"/>
                              <a:gd name="T42" fmla="*/ 40 w 50"/>
                              <a:gd name="T43" fmla="*/ 17 h 70"/>
                              <a:gd name="T44" fmla="*/ 38 w 50"/>
                              <a:gd name="T45" fmla="*/ 11 h 70"/>
                              <a:gd name="T46" fmla="*/ 33 w 50"/>
                              <a:gd name="T47" fmla="*/ 8 h 70"/>
                              <a:gd name="T48" fmla="*/ 25 w 50"/>
                              <a:gd name="T49" fmla="*/ 7 h 70"/>
                              <a:gd name="T50" fmla="*/ 17 w 50"/>
                              <a:gd name="T51" fmla="*/ 8 h 70"/>
                              <a:gd name="T52" fmla="*/ 11 w 50"/>
                              <a:gd name="T53" fmla="*/ 10 h 70"/>
                              <a:gd name="T54" fmla="*/ 7 w 50"/>
                              <a:gd name="T55" fmla="*/ 13 h 70"/>
                              <a:gd name="T56" fmla="*/ 5 w 50"/>
                              <a:gd name="T57" fmla="*/ 14 h 70"/>
                              <a:gd name="T58" fmla="*/ 4 w 50"/>
                              <a:gd name="T59" fmla="*/ 14 h 70"/>
                              <a:gd name="T60" fmla="*/ 3 w 50"/>
                              <a:gd name="T61" fmla="*/ 13 h 70"/>
                              <a:gd name="T62" fmla="*/ 3 w 50"/>
                              <a:gd name="T63" fmla="*/ 12 h 70"/>
                              <a:gd name="T64" fmla="*/ 3 w 50"/>
                              <a:gd name="T65" fmla="*/ 11 h 70"/>
                              <a:gd name="T66" fmla="*/ 3 w 50"/>
                              <a:gd name="T67" fmla="*/ 8 h 70"/>
                              <a:gd name="T68" fmla="*/ 4 w 50"/>
                              <a:gd name="T69" fmla="*/ 6 h 70"/>
                              <a:gd name="T70" fmla="*/ 7 w 50"/>
                              <a:gd name="T71" fmla="*/ 4 h 70"/>
                              <a:gd name="T72" fmla="*/ 13 w 50"/>
                              <a:gd name="T73" fmla="*/ 2 h 70"/>
                              <a:gd name="T74" fmla="*/ 19 w 50"/>
                              <a:gd name="T75" fmla="*/ 0 h 70"/>
                              <a:gd name="T76" fmla="*/ 26 w 50"/>
                              <a:gd name="T77" fmla="*/ 0 h 70"/>
                              <a:gd name="T78" fmla="*/ 37 w 50"/>
                              <a:gd name="T79" fmla="*/ 1 h 70"/>
                              <a:gd name="T80" fmla="*/ 44 w 50"/>
                              <a:gd name="T81" fmla="*/ 6 h 70"/>
                              <a:gd name="T82" fmla="*/ 49 w 50"/>
                              <a:gd name="T83" fmla="*/ 13 h 70"/>
                              <a:gd name="T84" fmla="*/ 50 w 50"/>
                              <a:gd name="T85" fmla="*/ 23 h 70"/>
                              <a:gd name="T86" fmla="*/ 50 w 50"/>
                              <a:gd name="T87" fmla="*/ 67 h 70"/>
                              <a:gd name="T88" fmla="*/ 41 w 50"/>
                              <a:gd name="T89" fmla="*/ 36 h 70"/>
                              <a:gd name="T90" fmla="*/ 41 w 50"/>
                              <a:gd name="T91" fmla="*/ 36 h 70"/>
                              <a:gd name="T92" fmla="*/ 29 w 50"/>
                              <a:gd name="T93" fmla="*/ 36 h 70"/>
                              <a:gd name="T94" fmla="*/ 21 w 50"/>
                              <a:gd name="T95" fmla="*/ 37 h 70"/>
                              <a:gd name="T96" fmla="*/ 14 w 50"/>
                              <a:gd name="T97" fmla="*/ 40 h 70"/>
                              <a:gd name="T98" fmla="*/ 10 w 50"/>
                              <a:gd name="T99" fmla="*/ 44 h 70"/>
                              <a:gd name="T100" fmla="*/ 9 w 50"/>
                              <a:gd name="T101" fmla="*/ 50 h 70"/>
                              <a:gd name="T102" fmla="*/ 13 w 50"/>
                              <a:gd name="T103" fmla="*/ 59 h 70"/>
                              <a:gd name="T104" fmla="*/ 23 w 50"/>
                              <a:gd name="T105" fmla="*/ 62 h 70"/>
                              <a:gd name="T106" fmla="*/ 32 w 50"/>
                              <a:gd name="T107" fmla="*/ 60 h 70"/>
                              <a:gd name="T108" fmla="*/ 41 w 50"/>
                              <a:gd name="T109" fmla="*/ 52 h 70"/>
                              <a:gd name="T110" fmla="*/ 41 w 50"/>
                              <a:gd name="T111" fmla="*/ 36 h 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0" h="70">
                                <a:moveTo>
                                  <a:pt x="50" y="67"/>
                                </a:moveTo>
                                <a:lnTo>
                                  <a:pt x="50" y="67"/>
                                </a:lnTo>
                                <a:cubicBezTo>
                                  <a:pt x="50" y="67"/>
                                  <a:pt x="50" y="68"/>
                                  <a:pt x="49" y="68"/>
                                </a:cubicBezTo>
                                <a:cubicBezTo>
                                  <a:pt x="49" y="68"/>
                                  <a:pt x="49" y="68"/>
                                  <a:pt x="48" y="69"/>
                                </a:cubicBezTo>
                                <a:cubicBezTo>
                                  <a:pt x="48" y="69"/>
                                  <a:pt x="47" y="69"/>
                                  <a:pt x="46" y="69"/>
                                </a:cubicBezTo>
                                <a:cubicBezTo>
                                  <a:pt x="45" y="69"/>
                                  <a:pt x="45" y="69"/>
                                  <a:pt x="44" y="69"/>
                                </a:cubicBezTo>
                                <a:cubicBezTo>
                                  <a:pt x="43" y="68"/>
                                  <a:pt x="43" y="68"/>
                                  <a:pt x="43" y="68"/>
                                </a:cubicBezTo>
                                <a:cubicBezTo>
                                  <a:pt x="42" y="68"/>
                                  <a:pt x="42" y="67"/>
                                  <a:pt x="42" y="67"/>
                                </a:cubicBezTo>
                                <a:lnTo>
                                  <a:pt x="42" y="60"/>
                                </a:lnTo>
                                <a:cubicBezTo>
                                  <a:pt x="39" y="63"/>
                                  <a:pt x="36" y="65"/>
                                  <a:pt x="33" y="67"/>
                                </a:cubicBezTo>
                                <a:cubicBezTo>
                                  <a:pt x="29" y="69"/>
                                  <a:pt x="25" y="70"/>
                                  <a:pt x="22" y="70"/>
                                </a:cubicBezTo>
                                <a:cubicBezTo>
                                  <a:pt x="18" y="70"/>
                                  <a:pt x="15" y="69"/>
                                  <a:pt x="13" y="68"/>
                                </a:cubicBezTo>
                                <a:cubicBezTo>
                                  <a:pt x="10" y="67"/>
                                  <a:pt x="8" y="66"/>
                                  <a:pt x="6" y="64"/>
                                </a:cubicBezTo>
                                <a:cubicBezTo>
                                  <a:pt x="4" y="63"/>
                                  <a:pt x="3" y="61"/>
                                  <a:pt x="2" y="58"/>
                                </a:cubicBezTo>
                                <a:cubicBezTo>
                                  <a:pt x="1" y="56"/>
                                  <a:pt x="0" y="54"/>
                                  <a:pt x="0" y="51"/>
                                </a:cubicBezTo>
                                <a:cubicBezTo>
                                  <a:pt x="0" y="47"/>
                                  <a:pt x="1" y="44"/>
                                  <a:pt x="2" y="41"/>
                                </a:cubicBezTo>
                                <a:cubicBezTo>
                                  <a:pt x="4" y="39"/>
                                  <a:pt x="6" y="36"/>
                                  <a:pt x="9" y="35"/>
                                </a:cubicBezTo>
                                <a:cubicBezTo>
                                  <a:pt x="11" y="33"/>
                                  <a:pt x="14" y="32"/>
                                  <a:pt x="18" y="31"/>
                                </a:cubicBezTo>
                                <a:cubicBezTo>
                                  <a:pt x="22" y="30"/>
                                  <a:pt x="26" y="29"/>
                                  <a:pt x="31" y="29"/>
                                </a:cubicBezTo>
                                <a:lnTo>
                                  <a:pt x="41" y="29"/>
                                </a:lnTo>
                                <a:lnTo>
                                  <a:pt x="41" y="24"/>
                                </a:lnTo>
                                <a:cubicBezTo>
                                  <a:pt x="41" y="21"/>
                                  <a:pt x="41" y="19"/>
                                  <a:pt x="40" y="17"/>
                                </a:cubicBezTo>
                                <a:cubicBezTo>
                                  <a:pt x="40" y="14"/>
                                  <a:pt x="39" y="13"/>
                                  <a:pt x="38" y="11"/>
                                </a:cubicBezTo>
                                <a:cubicBezTo>
                                  <a:pt x="36" y="10"/>
                                  <a:pt x="35" y="9"/>
                                  <a:pt x="33" y="8"/>
                                </a:cubicBezTo>
                                <a:cubicBezTo>
                                  <a:pt x="31" y="7"/>
                                  <a:pt x="28" y="7"/>
                                  <a:pt x="25" y="7"/>
                                </a:cubicBezTo>
                                <a:cubicBezTo>
                                  <a:pt x="22" y="7"/>
                                  <a:pt x="20" y="7"/>
                                  <a:pt x="17" y="8"/>
                                </a:cubicBezTo>
                                <a:cubicBezTo>
                                  <a:pt x="15" y="9"/>
                                  <a:pt x="13" y="10"/>
                                  <a:pt x="11" y="10"/>
                                </a:cubicBezTo>
                                <a:cubicBezTo>
                                  <a:pt x="10" y="11"/>
                                  <a:pt x="8" y="12"/>
                                  <a:pt x="7" y="13"/>
                                </a:cubicBezTo>
                                <a:cubicBezTo>
                                  <a:pt x="6" y="13"/>
                                  <a:pt x="5" y="14"/>
                                  <a:pt x="5" y="14"/>
                                </a:cubicBezTo>
                                <a:cubicBezTo>
                                  <a:pt x="5" y="14"/>
                                  <a:pt x="4" y="14"/>
                                  <a:pt x="4" y="14"/>
                                </a:cubicBezTo>
                                <a:cubicBezTo>
                                  <a:pt x="4" y="13"/>
                                  <a:pt x="4" y="13"/>
                                  <a:pt x="3" y="13"/>
                                </a:cubicBezTo>
                                <a:cubicBezTo>
                                  <a:pt x="3" y="13"/>
                                  <a:pt x="3" y="12"/>
                                  <a:pt x="3" y="12"/>
                                </a:cubicBezTo>
                                <a:cubicBezTo>
                                  <a:pt x="3" y="12"/>
                                  <a:pt x="3" y="11"/>
                                  <a:pt x="3" y="11"/>
                                </a:cubicBezTo>
                                <a:cubicBezTo>
                                  <a:pt x="3" y="10"/>
                                  <a:pt x="3" y="9"/>
                                  <a:pt x="3" y="8"/>
                                </a:cubicBezTo>
                                <a:cubicBezTo>
                                  <a:pt x="3" y="8"/>
                                  <a:pt x="4" y="7"/>
                                  <a:pt x="4" y="6"/>
                                </a:cubicBezTo>
                                <a:cubicBezTo>
                                  <a:pt x="5" y="6"/>
                                  <a:pt x="6" y="5"/>
                                  <a:pt x="7" y="4"/>
                                </a:cubicBezTo>
                                <a:cubicBezTo>
                                  <a:pt x="9" y="3"/>
                                  <a:pt x="11" y="3"/>
                                  <a:pt x="13" y="2"/>
                                </a:cubicBezTo>
                                <a:cubicBezTo>
                                  <a:pt x="15" y="1"/>
                                  <a:pt x="17" y="1"/>
                                  <a:pt x="19" y="0"/>
                                </a:cubicBezTo>
                                <a:cubicBezTo>
                                  <a:pt x="21" y="0"/>
                                  <a:pt x="24" y="0"/>
                                  <a:pt x="26" y="0"/>
                                </a:cubicBezTo>
                                <a:cubicBezTo>
                                  <a:pt x="30" y="0"/>
                                  <a:pt x="34" y="0"/>
                                  <a:pt x="37" y="1"/>
                                </a:cubicBezTo>
                                <a:cubicBezTo>
                                  <a:pt x="40" y="2"/>
                                  <a:pt x="43" y="4"/>
                                  <a:pt x="44" y="6"/>
                                </a:cubicBezTo>
                                <a:cubicBezTo>
                                  <a:pt x="46" y="8"/>
                                  <a:pt x="48" y="10"/>
                                  <a:pt x="49" y="13"/>
                                </a:cubicBezTo>
                                <a:cubicBezTo>
                                  <a:pt x="49" y="16"/>
                                  <a:pt x="50" y="20"/>
                                  <a:pt x="50" y="23"/>
                                </a:cubicBezTo>
                                <a:lnTo>
                                  <a:pt x="50" y="67"/>
                                </a:lnTo>
                                <a:close/>
                                <a:moveTo>
                                  <a:pt x="41" y="36"/>
                                </a:moveTo>
                                <a:lnTo>
                                  <a:pt x="41" y="36"/>
                                </a:lnTo>
                                <a:lnTo>
                                  <a:pt x="29" y="36"/>
                                </a:lnTo>
                                <a:cubicBezTo>
                                  <a:pt x="26" y="36"/>
                                  <a:pt x="23" y="37"/>
                                  <a:pt x="21" y="37"/>
                                </a:cubicBezTo>
                                <a:cubicBezTo>
                                  <a:pt x="18" y="38"/>
                                  <a:pt x="16" y="39"/>
                                  <a:pt x="14" y="40"/>
                                </a:cubicBezTo>
                                <a:cubicBezTo>
                                  <a:pt x="12" y="41"/>
                                  <a:pt x="11" y="43"/>
                                  <a:pt x="10" y="44"/>
                                </a:cubicBezTo>
                                <a:cubicBezTo>
                                  <a:pt x="9" y="46"/>
                                  <a:pt x="9" y="48"/>
                                  <a:pt x="9" y="50"/>
                                </a:cubicBezTo>
                                <a:cubicBezTo>
                                  <a:pt x="9" y="54"/>
                                  <a:pt x="10" y="57"/>
                                  <a:pt x="13" y="59"/>
                                </a:cubicBezTo>
                                <a:cubicBezTo>
                                  <a:pt x="15" y="61"/>
                                  <a:pt x="18" y="62"/>
                                  <a:pt x="23" y="62"/>
                                </a:cubicBezTo>
                                <a:cubicBezTo>
                                  <a:pt x="26" y="62"/>
                                  <a:pt x="29" y="61"/>
                                  <a:pt x="32" y="60"/>
                                </a:cubicBezTo>
                                <a:cubicBezTo>
                                  <a:pt x="35" y="58"/>
                                  <a:pt x="38" y="55"/>
                                  <a:pt x="41" y="52"/>
                                </a:cubicBezTo>
                                <a:lnTo>
                                  <a:pt x="41" y="36"/>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299" name="Freeform 297"/>
                        <wps:cNvSpPr>
                          <a:spLocks/>
                        </wps:cNvSpPr>
                        <wps:spPr bwMode="auto">
                          <a:xfrm>
                            <a:off x="2805430" y="2818130"/>
                            <a:ext cx="5080" cy="67310"/>
                          </a:xfrm>
                          <a:custGeom>
                            <a:avLst/>
                            <a:gdLst>
                              <a:gd name="T0" fmla="*/ 8 w 8"/>
                              <a:gd name="T1" fmla="*/ 98 h 100"/>
                              <a:gd name="T2" fmla="*/ 8 w 8"/>
                              <a:gd name="T3" fmla="*/ 98 h 100"/>
                              <a:gd name="T4" fmla="*/ 8 w 8"/>
                              <a:gd name="T5" fmla="*/ 99 h 100"/>
                              <a:gd name="T6" fmla="*/ 7 w 8"/>
                              <a:gd name="T7" fmla="*/ 99 h 100"/>
                              <a:gd name="T8" fmla="*/ 6 w 8"/>
                              <a:gd name="T9" fmla="*/ 100 h 100"/>
                              <a:gd name="T10" fmla="*/ 4 w 8"/>
                              <a:gd name="T11" fmla="*/ 100 h 100"/>
                              <a:gd name="T12" fmla="*/ 2 w 8"/>
                              <a:gd name="T13" fmla="*/ 100 h 100"/>
                              <a:gd name="T14" fmla="*/ 1 w 8"/>
                              <a:gd name="T15" fmla="*/ 99 h 100"/>
                              <a:gd name="T16" fmla="*/ 0 w 8"/>
                              <a:gd name="T17" fmla="*/ 99 h 100"/>
                              <a:gd name="T18" fmla="*/ 0 w 8"/>
                              <a:gd name="T19" fmla="*/ 98 h 100"/>
                              <a:gd name="T20" fmla="*/ 0 w 8"/>
                              <a:gd name="T21" fmla="*/ 2 h 100"/>
                              <a:gd name="T22" fmla="*/ 0 w 8"/>
                              <a:gd name="T23" fmla="*/ 1 h 100"/>
                              <a:gd name="T24" fmla="*/ 1 w 8"/>
                              <a:gd name="T25" fmla="*/ 0 h 100"/>
                              <a:gd name="T26" fmla="*/ 2 w 8"/>
                              <a:gd name="T27" fmla="*/ 0 h 100"/>
                              <a:gd name="T28" fmla="*/ 4 w 8"/>
                              <a:gd name="T29" fmla="*/ 0 h 100"/>
                              <a:gd name="T30" fmla="*/ 6 w 8"/>
                              <a:gd name="T31" fmla="*/ 0 h 100"/>
                              <a:gd name="T32" fmla="*/ 7 w 8"/>
                              <a:gd name="T33" fmla="*/ 0 h 100"/>
                              <a:gd name="T34" fmla="*/ 8 w 8"/>
                              <a:gd name="T35" fmla="*/ 1 h 100"/>
                              <a:gd name="T36" fmla="*/ 8 w 8"/>
                              <a:gd name="T37" fmla="*/ 2 h 100"/>
                              <a:gd name="T38" fmla="*/ 8 w 8"/>
                              <a:gd name="T39"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8" h="100">
                                <a:moveTo>
                                  <a:pt x="8" y="98"/>
                                </a:moveTo>
                                <a:lnTo>
                                  <a:pt x="8" y="98"/>
                                </a:lnTo>
                                <a:cubicBezTo>
                                  <a:pt x="8" y="98"/>
                                  <a:pt x="8" y="98"/>
                                  <a:pt x="8" y="99"/>
                                </a:cubicBezTo>
                                <a:cubicBezTo>
                                  <a:pt x="8" y="99"/>
                                  <a:pt x="8" y="99"/>
                                  <a:pt x="7" y="99"/>
                                </a:cubicBezTo>
                                <a:cubicBezTo>
                                  <a:pt x="7" y="99"/>
                                  <a:pt x="7" y="99"/>
                                  <a:pt x="6" y="100"/>
                                </a:cubicBezTo>
                                <a:cubicBezTo>
                                  <a:pt x="5" y="100"/>
                                  <a:pt x="5" y="100"/>
                                  <a:pt x="4" y="100"/>
                                </a:cubicBezTo>
                                <a:cubicBezTo>
                                  <a:pt x="3" y="100"/>
                                  <a:pt x="2" y="100"/>
                                  <a:pt x="2" y="100"/>
                                </a:cubicBezTo>
                                <a:cubicBezTo>
                                  <a:pt x="1" y="99"/>
                                  <a:pt x="1" y="99"/>
                                  <a:pt x="1" y="99"/>
                                </a:cubicBezTo>
                                <a:cubicBezTo>
                                  <a:pt x="0" y="99"/>
                                  <a:pt x="0" y="99"/>
                                  <a:pt x="0" y="99"/>
                                </a:cubicBezTo>
                                <a:cubicBezTo>
                                  <a:pt x="0" y="98"/>
                                  <a:pt x="0" y="98"/>
                                  <a:pt x="0" y="98"/>
                                </a:cubicBezTo>
                                <a:lnTo>
                                  <a:pt x="0" y="2"/>
                                </a:lnTo>
                                <a:cubicBezTo>
                                  <a:pt x="0" y="1"/>
                                  <a:pt x="0" y="1"/>
                                  <a:pt x="0" y="1"/>
                                </a:cubicBezTo>
                                <a:cubicBezTo>
                                  <a:pt x="0" y="1"/>
                                  <a:pt x="0" y="1"/>
                                  <a:pt x="1" y="0"/>
                                </a:cubicBezTo>
                                <a:cubicBezTo>
                                  <a:pt x="1" y="0"/>
                                  <a:pt x="1" y="0"/>
                                  <a:pt x="2" y="0"/>
                                </a:cubicBezTo>
                                <a:cubicBezTo>
                                  <a:pt x="2" y="0"/>
                                  <a:pt x="3" y="0"/>
                                  <a:pt x="4" y="0"/>
                                </a:cubicBezTo>
                                <a:cubicBezTo>
                                  <a:pt x="5" y="0"/>
                                  <a:pt x="5" y="0"/>
                                  <a:pt x="6" y="0"/>
                                </a:cubicBezTo>
                                <a:cubicBezTo>
                                  <a:pt x="7" y="0"/>
                                  <a:pt x="7" y="0"/>
                                  <a:pt x="7" y="0"/>
                                </a:cubicBezTo>
                                <a:cubicBezTo>
                                  <a:pt x="8" y="1"/>
                                  <a:pt x="8" y="1"/>
                                  <a:pt x="8" y="1"/>
                                </a:cubicBezTo>
                                <a:cubicBezTo>
                                  <a:pt x="8" y="1"/>
                                  <a:pt x="8" y="1"/>
                                  <a:pt x="8" y="2"/>
                                </a:cubicBezTo>
                                <a:lnTo>
                                  <a:pt x="8" y="98"/>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0" name="Freeform 298"/>
                        <wps:cNvSpPr>
                          <a:spLocks noEditPoints="1"/>
                        </wps:cNvSpPr>
                        <wps:spPr bwMode="auto">
                          <a:xfrm>
                            <a:off x="2150110" y="2955290"/>
                            <a:ext cx="38100" cy="63500"/>
                          </a:xfrm>
                          <a:custGeom>
                            <a:avLst/>
                            <a:gdLst>
                              <a:gd name="T0" fmla="*/ 57 w 57"/>
                              <a:gd name="T1" fmla="*/ 33 h 94"/>
                              <a:gd name="T2" fmla="*/ 57 w 57"/>
                              <a:gd name="T3" fmla="*/ 33 h 94"/>
                              <a:gd name="T4" fmla="*/ 55 w 57"/>
                              <a:gd name="T5" fmla="*/ 48 h 94"/>
                              <a:gd name="T6" fmla="*/ 50 w 57"/>
                              <a:gd name="T7" fmla="*/ 60 h 94"/>
                              <a:gd name="T8" fmla="*/ 41 w 57"/>
                              <a:gd name="T9" fmla="*/ 67 h 94"/>
                              <a:gd name="T10" fmla="*/ 29 w 57"/>
                              <a:gd name="T11" fmla="*/ 69 h 94"/>
                              <a:gd name="T12" fmla="*/ 24 w 57"/>
                              <a:gd name="T13" fmla="*/ 69 h 94"/>
                              <a:gd name="T14" fmla="*/ 19 w 57"/>
                              <a:gd name="T15" fmla="*/ 67 h 94"/>
                              <a:gd name="T16" fmla="*/ 14 w 57"/>
                              <a:gd name="T17" fmla="*/ 64 h 94"/>
                              <a:gd name="T18" fmla="*/ 9 w 57"/>
                              <a:gd name="T19" fmla="*/ 59 h 94"/>
                              <a:gd name="T20" fmla="*/ 9 w 57"/>
                              <a:gd name="T21" fmla="*/ 92 h 94"/>
                              <a:gd name="T22" fmla="*/ 9 w 57"/>
                              <a:gd name="T23" fmla="*/ 93 h 94"/>
                              <a:gd name="T24" fmla="*/ 8 w 57"/>
                              <a:gd name="T25" fmla="*/ 94 h 94"/>
                              <a:gd name="T26" fmla="*/ 7 w 57"/>
                              <a:gd name="T27" fmla="*/ 94 h 94"/>
                              <a:gd name="T28" fmla="*/ 5 w 57"/>
                              <a:gd name="T29" fmla="*/ 94 h 94"/>
                              <a:gd name="T30" fmla="*/ 3 w 57"/>
                              <a:gd name="T31" fmla="*/ 94 h 94"/>
                              <a:gd name="T32" fmla="*/ 1 w 57"/>
                              <a:gd name="T33" fmla="*/ 94 h 94"/>
                              <a:gd name="T34" fmla="*/ 1 w 57"/>
                              <a:gd name="T35" fmla="*/ 93 h 94"/>
                              <a:gd name="T36" fmla="*/ 0 w 57"/>
                              <a:gd name="T37" fmla="*/ 92 h 94"/>
                              <a:gd name="T38" fmla="*/ 0 w 57"/>
                              <a:gd name="T39" fmla="*/ 2 h 94"/>
                              <a:gd name="T40" fmla="*/ 1 w 57"/>
                              <a:gd name="T41" fmla="*/ 1 h 94"/>
                              <a:gd name="T42" fmla="*/ 1 w 57"/>
                              <a:gd name="T43" fmla="*/ 1 h 94"/>
                              <a:gd name="T44" fmla="*/ 3 w 57"/>
                              <a:gd name="T45" fmla="*/ 0 h 94"/>
                              <a:gd name="T46" fmla="*/ 4 w 57"/>
                              <a:gd name="T47" fmla="*/ 0 h 94"/>
                              <a:gd name="T48" fmla="*/ 6 w 57"/>
                              <a:gd name="T49" fmla="*/ 0 h 94"/>
                              <a:gd name="T50" fmla="*/ 7 w 57"/>
                              <a:gd name="T51" fmla="*/ 1 h 94"/>
                              <a:gd name="T52" fmla="*/ 8 w 57"/>
                              <a:gd name="T53" fmla="*/ 1 h 94"/>
                              <a:gd name="T54" fmla="*/ 8 w 57"/>
                              <a:gd name="T55" fmla="*/ 2 h 94"/>
                              <a:gd name="T56" fmla="*/ 8 w 57"/>
                              <a:gd name="T57" fmla="*/ 11 h 94"/>
                              <a:gd name="T58" fmla="*/ 14 w 57"/>
                              <a:gd name="T59" fmla="*/ 6 h 94"/>
                              <a:gd name="T60" fmla="*/ 19 w 57"/>
                              <a:gd name="T61" fmla="*/ 2 h 94"/>
                              <a:gd name="T62" fmla="*/ 25 w 57"/>
                              <a:gd name="T63" fmla="*/ 0 h 94"/>
                              <a:gd name="T64" fmla="*/ 31 w 57"/>
                              <a:gd name="T65" fmla="*/ 0 h 94"/>
                              <a:gd name="T66" fmla="*/ 43 w 57"/>
                              <a:gd name="T67" fmla="*/ 2 h 94"/>
                              <a:gd name="T68" fmla="*/ 51 w 57"/>
                              <a:gd name="T69" fmla="*/ 10 h 94"/>
                              <a:gd name="T70" fmla="*/ 55 w 57"/>
                              <a:gd name="T71" fmla="*/ 20 h 94"/>
                              <a:gd name="T72" fmla="*/ 57 w 57"/>
                              <a:gd name="T73" fmla="*/ 33 h 94"/>
                              <a:gd name="T74" fmla="*/ 57 w 57"/>
                              <a:gd name="T75" fmla="*/ 33 h 94"/>
                              <a:gd name="T76" fmla="*/ 48 w 57"/>
                              <a:gd name="T77" fmla="*/ 35 h 94"/>
                              <a:gd name="T78" fmla="*/ 48 w 57"/>
                              <a:gd name="T79" fmla="*/ 35 h 94"/>
                              <a:gd name="T80" fmla="*/ 47 w 57"/>
                              <a:gd name="T81" fmla="*/ 24 h 94"/>
                              <a:gd name="T82" fmla="*/ 44 w 57"/>
                              <a:gd name="T83" fmla="*/ 15 h 94"/>
                              <a:gd name="T84" fmla="*/ 39 w 57"/>
                              <a:gd name="T85" fmla="*/ 9 h 94"/>
                              <a:gd name="T86" fmla="*/ 30 w 57"/>
                              <a:gd name="T87" fmla="*/ 7 h 94"/>
                              <a:gd name="T88" fmla="*/ 25 w 57"/>
                              <a:gd name="T89" fmla="*/ 8 h 94"/>
                              <a:gd name="T90" fmla="*/ 20 w 57"/>
                              <a:gd name="T91" fmla="*/ 10 h 94"/>
                              <a:gd name="T92" fmla="*/ 15 w 57"/>
                              <a:gd name="T93" fmla="*/ 14 h 94"/>
                              <a:gd name="T94" fmla="*/ 9 w 57"/>
                              <a:gd name="T95" fmla="*/ 21 h 94"/>
                              <a:gd name="T96" fmla="*/ 9 w 57"/>
                              <a:gd name="T97" fmla="*/ 49 h 94"/>
                              <a:gd name="T98" fmla="*/ 19 w 57"/>
                              <a:gd name="T99" fmla="*/ 59 h 94"/>
                              <a:gd name="T100" fmla="*/ 29 w 57"/>
                              <a:gd name="T101" fmla="*/ 62 h 94"/>
                              <a:gd name="T102" fmla="*/ 38 w 57"/>
                              <a:gd name="T103" fmla="*/ 60 h 94"/>
                              <a:gd name="T104" fmla="*/ 44 w 57"/>
                              <a:gd name="T105" fmla="*/ 53 h 94"/>
                              <a:gd name="T106" fmla="*/ 47 w 57"/>
                              <a:gd name="T107" fmla="*/ 45 h 94"/>
                              <a:gd name="T108" fmla="*/ 48 w 57"/>
                              <a:gd name="T109" fmla="*/ 35 h 94"/>
                              <a:gd name="T110" fmla="*/ 48 w 57"/>
                              <a:gd name="T111" fmla="*/ 35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7" h="94">
                                <a:moveTo>
                                  <a:pt x="57" y="33"/>
                                </a:moveTo>
                                <a:lnTo>
                                  <a:pt x="57" y="33"/>
                                </a:lnTo>
                                <a:cubicBezTo>
                                  <a:pt x="57" y="39"/>
                                  <a:pt x="56" y="44"/>
                                  <a:pt x="55" y="48"/>
                                </a:cubicBezTo>
                                <a:cubicBezTo>
                                  <a:pt x="54" y="53"/>
                                  <a:pt x="52" y="57"/>
                                  <a:pt x="50" y="60"/>
                                </a:cubicBezTo>
                                <a:cubicBezTo>
                                  <a:pt x="47" y="63"/>
                                  <a:pt x="44" y="65"/>
                                  <a:pt x="41" y="67"/>
                                </a:cubicBezTo>
                                <a:cubicBezTo>
                                  <a:pt x="37" y="68"/>
                                  <a:pt x="33" y="69"/>
                                  <a:pt x="29" y="69"/>
                                </a:cubicBezTo>
                                <a:cubicBezTo>
                                  <a:pt x="27" y="69"/>
                                  <a:pt x="25" y="69"/>
                                  <a:pt x="24" y="69"/>
                                </a:cubicBezTo>
                                <a:cubicBezTo>
                                  <a:pt x="22" y="68"/>
                                  <a:pt x="20" y="68"/>
                                  <a:pt x="19" y="67"/>
                                </a:cubicBezTo>
                                <a:cubicBezTo>
                                  <a:pt x="17" y="66"/>
                                  <a:pt x="16" y="65"/>
                                  <a:pt x="14" y="64"/>
                                </a:cubicBezTo>
                                <a:cubicBezTo>
                                  <a:pt x="12" y="62"/>
                                  <a:pt x="11" y="61"/>
                                  <a:pt x="9" y="59"/>
                                </a:cubicBezTo>
                                <a:lnTo>
                                  <a:pt x="9" y="92"/>
                                </a:lnTo>
                                <a:cubicBezTo>
                                  <a:pt x="9" y="93"/>
                                  <a:pt x="9" y="93"/>
                                  <a:pt x="9" y="93"/>
                                </a:cubicBezTo>
                                <a:cubicBezTo>
                                  <a:pt x="9" y="93"/>
                                  <a:pt x="8" y="93"/>
                                  <a:pt x="8" y="94"/>
                                </a:cubicBezTo>
                                <a:cubicBezTo>
                                  <a:pt x="8" y="94"/>
                                  <a:pt x="7" y="94"/>
                                  <a:pt x="7" y="94"/>
                                </a:cubicBezTo>
                                <a:cubicBezTo>
                                  <a:pt x="6" y="94"/>
                                  <a:pt x="6" y="94"/>
                                  <a:pt x="5" y="94"/>
                                </a:cubicBezTo>
                                <a:cubicBezTo>
                                  <a:pt x="4" y="94"/>
                                  <a:pt x="3" y="94"/>
                                  <a:pt x="3" y="94"/>
                                </a:cubicBezTo>
                                <a:cubicBezTo>
                                  <a:pt x="2" y="94"/>
                                  <a:pt x="2" y="94"/>
                                  <a:pt x="1" y="94"/>
                                </a:cubicBezTo>
                                <a:cubicBezTo>
                                  <a:pt x="1" y="93"/>
                                  <a:pt x="1" y="93"/>
                                  <a:pt x="1" y="93"/>
                                </a:cubicBezTo>
                                <a:cubicBezTo>
                                  <a:pt x="1" y="93"/>
                                  <a:pt x="0" y="93"/>
                                  <a:pt x="0" y="92"/>
                                </a:cubicBezTo>
                                <a:lnTo>
                                  <a:pt x="0" y="2"/>
                                </a:lnTo>
                                <a:cubicBezTo>
                                  <a:pt x="0" y="2"/>
                                  <a:pt x="1" y="2"/>
                                  <a:pt x="1" y="1"/>
                                </a:cubicBezTo>
                                <a:cubicBezTo>
                                  <a:pt x="1" y="1"/>
                                  <a:pt x="1" y="1"/>
                                  <a:pt x="1" y="1"/>
                                </a:cubicBezTo>
                                <a:cubicBezTo>
                                  <a:pt x="2" y="1"/>
                                  <a:pt x="2" y="0"/>
                                  <a:pt x="3" y="0"/>
                                </a:cubicBezTo>
                                <a:cubicBezTo>
                                  <a:pt x="3" y="0"/>
                                  <a:pt x="4" y="0"/>
                                  <a:pt x="4" y="0"/>
                                </a:cubicBezTo>
                                <a:cubicBezTo>
                                  <a:pt x="5" y="0"/>
                                  <a:pt x="6" y="0"/>
                                  <a:pt x="6" y="0"/>
                                </a:cubicBezTo>
                                <a:cubicBezTo>
                                  <a:pt x="7" y="0"/>
                                  <a:pt x="7" y="1"/>
                                  <a:pt x="7" y="1"/>
                                </a:cubicBezTo>
                                <a:cubicBezTo>
                                  <a:pt x="8" y="1"/>
                                  <a:pt x="8" y="1"/>
                                  <a:pt x="8" y="1"/>
                                </a:cubicBezTo>
                                <a:cubicBezTo>
                                  <a:pt x="8" y="2"/>
                                  <a:pt x="8" y="2"/>
                                  <a:pt x="8" y="2"/>
                                </a:cubicBezTo>
                                <a:lnTo>
                                  <a:pt x="8" y="11"/>
                                </a:lnTo>
                                <a:cubicBezTo>
                                  <a:pt x="10" y="9"/>
                                  <a:pt x="12" y="8"/>
                                  <a:pt x="14" y="6"/>
                                </a:cubicBezTo>
                                <a:cubicBezTo>
                                  <a:pt x="16" y="5"/>
                                  <a:pt x="18" y="3"/>
                                  <a:pt x="19" y="2"/>
                                </a:cubicBezTo>
                                <a:cubicBezTo>
                                  <a:pt x="21" y="1"/>
                                  <a:pt x="23" y="1"/>
                                  <a:pt x="25" y="0"/>
                                </a:cubicBezTo>
                                <a:cubicBezTo>
                                  <a:pt x="27" y="0"/>
                                  <a:pt x="29" y="0"/>
                                  <a:pt x="31" y="0"/>
                                </a:cubicBezTo>
                                <a:cubicBezTo>
                                  <a:pt x="36" y="0"/>
                                  <a:pt x="40" y="0"/>
                                  <a:pt x="43" y="2"/>
                                </a:cubicBezTo>
                                <a:cubicBezTo>
                                  <a:pt x="46" y="4"/>
                                  <a:pt x="49" y="6"/>
                                  <a:pt x="51" y="10"/>
                                </a:cubicBezTo>
                                <a:cubicBezTo>
                                  <a:pt x="53" y="13"/>
                                  <a:pt x="54" y="16"/>
                                  <a:pt x="55" y="20"/>
                                </a:cubicBezTo>
                                <a:cubicBezTo>
                                  <a:pt x="56" y="24"/>
                                  <a:pt x="57" y="29"/>
                                  <a:pt x="57" y="33"/>
                                </a:cubicBezTo>
                                <a:lnTo>
                                  <a:pt x="57" y="33"/>
                                </a:lnTo>
                                <a:close/>
                                <a:moveTo>
                                  <a:pt x="48" y="35"/>
                                </a:moveTo>
                                <a:lnTo>
                                  <a:pt x="48" y="35"/>
                                </a:lnTo>
                                <a:cubicBezTo>
                                  <a:pt x="48" y="31"/>
                                  <a:pt x="48" y="28"/>
                                  <a:pt x="47" y="24"/>
                                </a:cubicBezTo>
                                <a:cubicBezTo>
                                  <a:pt x="46" y="21"/>
                                  <a:pt x="45" y="18"/>
                                  <a:pt x="44" y="15"/>
                                </a:cubicBezTo>
                                <a:cubicBezTo>
                                  <a:pt x="43" y="13"/>
                                  <a:pt x="41" y="11"/>
                                  <a:pt x="39" y="9"/>
                                </a:cubicBezTo>
                                <a:cubicBezTo>
                                  <a:pt x="36" y="8"/>
                                  <a:pt x="34" y="7"/>
                                  <a:pt x="30" y="7"/>
                                </a:cubicBezTo>
                                <a:cubicBezTo>
                                  <a:pt x="28" y="7"/>
                                  <a:pt x="27" y="7"/>
                                  <a:pt x="25" y="8"/>
                                </a:cubicBezTo>
                                <a:cubicBezTo>
                                  <a:pt x="24" y="8"/>
                                  <a:pt x="22" y="9"/>
                                  <a:pt x="20" y="10"/>
                                </a:cubicBezTo>
                                <a:cubicBezTo>
                                  <a:pt x="18" y="11"/>
                                  <a:pt x="17" y="12"/>
                                  <a:pt x="15" y="14"/>
                                </a:cubicBezTo>
                                <a:cubicBezTo>
                                  <a:pt x="13" y="16"/>
                                  <a:pt x="11" y="18"/>
                                  <a:pt x="9" y="21"/>
                                </a:cubicBezTo>
                                <a:lnTo>
                                  <a:pt x="9" y="49"/>
                                </a:lnTo>
                                <a:cubicBezTo>
                                  <a:pt x="13" y="53"/>
                                  <a:pt x="16" y="56"/>
                                  <a:pt x="19" y="59"/>
                                </a:cubicBezTo>
                                <a:cubicBezTo>
                                  <a:pt x="22" y="61"/>
                                  <a:pt x="26" y="62"/>
                                  <a:pt x="29" y="62"/>
                                </a:cubicBezTo>
                                <a:cubicBezTo>
                                  <a:pt x="33" y="62"/>
                                  <a:pt x="36" y="61"/>
                                  <a:pt x="38" y="60"/>
                                </a:cubicBezTo>
                                <a:cubicBezTo>
                                  <a:pt x="40" y="58"/>
                                  <a:pt x="42" y="56"/>
                                  <a:pt x="44" y="53"/>
                                </a:cubicBezTo>
                                <a:cubicBezTo>
                                  <a:pt x="45" y="51"/>
                                  <a:pt x="46" y="48"/>
                                  <a:pt x="47" y="45"/>
                                </a:cubicBezTo>
                                <a:cubicBezTo>
                                  <a:pt x="48" y="41"/>
                                  <a:pt x="48" y="38"/>
                                  <a:pt x="48" y="35"/>
                                </a:cubicBezTo>
                                <a:lnTo>
                                  <a:pt x="48" y="3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1" name="Freeform 299"/>
                        <wps:cNvSpPr>
                          <a:spLocks/>
                        </wps:cNvSpPr>
                        <wps:spPr bwMode="auto">
                          <a:xfrm>
                            <a:off x="2204085" y="2955290"/>
                            <a:ext cx="24130" cy="46355"/>
                          </a:xfrm>
                          <a:custGeom>
                            <a:avLst/>
                            <a:gdLst>
                              <a:gd name="T0" fmla="*/ 36 w 36"/>
                              <a:gd name="T1" fmla="*/ 5 h 69"/>
                              <a:gd name="T2" fmla="*/ 36 w 36"/>
                              <a:gd name="T3" fmla="*/ 5 h 69"/>
                              <a:gd name="T4" fmla="*/ 36 w 36"/>
                              <a:gd name="T5" fmla="*/ 7 h 69"/>
                              <a:gd name="T6" fmla="*/ 36 w 36"/>
                              <a:gd name="T7" fmla="*/ 8 h 69"/>
                              <a:gd name="T8" fmla="*/ 35 w 36"/>
                              <a:gd name="T9" fmla="*/ 9 h 69"/>
                              <a:gd name="T10" fmla="*/ 34 w 36"/>
                              <a:gd name="T11" fmla="*/ 9 h 69"/>
                              <a:gd name="T12" fmla="*/ 33 w 36"/>
                              <a:gd name="T13" fmla="*/ 9 h 69"/>
                              <a:gd name="T14" fmla="*/ 31 w 36"/>
                              <a:gd name="T15" fmla="*/ 8 h 69"/>
                              <a:gd name="T16" fmla="*/ 29 w 36"/>
                              <a:gd name="T17" fmla="*/ 8 h 69"/>
                              <a:gd name="T18" fmla="*/ 26 w 36"/>
                              <a:gd name="T19" fmla="*/ 7 h 69"/>
                              <a:gd name="T20" fmla="*/ 22 w 36"/>
                              <a:gd name="T21" fmla="*/ 8 h 69"/>
                              <a:gd name="T22" fmla="*/ 18 w 36"/>
                              <a:gd name="T23" fmla="*/ 11 h 69"/>
                              <a:gd name="T24" fmla="*/ 14 w 36"/>
                              <a:gd name="T25" fmla="*/ 16 h 69"/>
                              <a:gd name="T26" fmla="*/ 9 w 36"/>
                              <a:gd name="T27" fmla="*/ 23 h 69"/>
                              <a:gd name="T28" fmla="*/ 9 w 36"/>
                              <a:gd name="T29" fmla="*/ 67 h 69"/>
                              <a:gd name="T30" fmla="*/ 8 w 36"/>
                              <a:gd name="T31" fmla="*/ 67 h 69"/>
                              <a:gd name="T32" fmla="*/ 8 w 36"/>
                              <a:gd name="T33" fmla="*/ 68 h 69"/>
                              <a:gd name="T34" fmla="*/ 6 w 36"/>
                              <a:gd name="T35" fmla="*/ 68 h 69"/>
                              <a:gd name="T36" fmla="*/ 4 w 36"/>
                              <a:gd name="T37" fmla="*/ 69 h 69"/>
                              <a:gd name="T38" fmla="*/ 2 w 36"/>
                              <a:gd name="T39" fmla="*/ 68 h 69"/>
                              <a:gd name="T40" fmla="*/ 1 w 36"/>
                              <a:gd name="T41" fmla="*/ 68 h 69"/>
                              <a:gd name="T42" fmla="*/ 0 w 36"/>
                              <a:gd name="T43" fmla="*/ 67 h 69"/>
                              <a:gd name="T44" fmla="*/ 0 w 36"/>
                              <a:gd name="T45" fmla="*/ 67 h 69"/>
                              <a:gd name="T46" fmla="*/ 0 w 36"/>
                              <a:gd name="T47" fmla="*/ 2 h 69"/>
                              <a:gd name="T48" fmla="*/ 0 w 36"/>
                              <a:gd name="T49" fmla="*/ 1 h 69"/>
                              <a:gd name="T50" fmla="*/ 1 w 36"/>
                              <a:gd name="T51" fmla="*/ 1 h 69"/>
                              <a:gd name="T52" fmla="*/ 2 w 36"/>
                              <a:gd name="T53" fmla="*/ 0 h 69"/>
                              <a:gd name="T54" fmla="*/ 4 w 36"/>
                              <a:gd name="T55" fmla="*/ 0 h 69"/>
                              <a:gd name="T56" fmla="*/ 6 w 36"/>
                              <a:gd name="T57" fmla="*/ 0 h 69"/>
                              <a:gd name="T58" fmla="*/ 7 w 36"/>
                              <a:gd name="T59" fmla="*/ 1 h 69"/>
                              <a:gd name="T60" fmla="*/ 8 w 36"/>
                              <a:gd name="T61" fmla="*/ 1 h 69"/>
                              <a:gd name="T62" fmla="*/ 8 w 36"/>
                              <a:gd name="T63" fmla="*/ 2 h 69"/>
                              <a:gd name="T64" fmla="*/ 8 w 36"/>
                              <a:gd name="T65" fmla="*/ 12 h 69"/>
                              <a:gd name="T66" fmla="*/ 13 w 36"/>
                              <a:gd name="T67" fmla="*/ 6 h 69"/>
                              <a:gd name="T68" fmla="*/ 18 w 36"/>
                              <a:gd name="T69" fmla="*/ 2 h 69"/>
                              <a:gd name="T70" fmla="*/ 22 w 36"/>
                              <a:gd name="T71" fmla="*/ 0 h 69"/>
                              <a:gd name="T72" fmla="*/ 26 w 36"/>
                              <a:gd name="T73" fmla="*/ 0 h 69"/>
                              <a:gd name="T74" fmla="*/ 28 w 36"/>
                              <a:gd name="T75" fmla="*/ 0 h 69"/>
                              <a:gd name="T76" fmla="*/ 31 w 36"/>
                              <a:gd name="T77" fmla="*/ 0 h 69"/>
                              <a:gd name="T78" fmla="*/ 33 w 36"/>
                              <a:gd name="T79" fmla="*/ 1 h 69"/>
                              <a:gd name="T80" fmla="*/ 35 w 36"/>
                              <a:gd name="T81" fmla="*/ 1 h 69"/>
                              <a:gd name="T82" fmla="*/ 35 w 36"/>
                              <a:gd name="T83" fmla="*/ 2 h 69"/>
                              <a:gd name="T84" fmla="*/ 36 w 36"/>
                              <a:gd name="T85" fmla="*/ 3 h 69"/>
                              <a:gd name="T86" fmla="*/ 36 w 36"/>
                              <a:gd name="T87" fmla="*/ 4 h 69"/>
                              <a:gd name="T88" fmla="*/ 36 w 36"/>
                              <a:gd name="T89" fmla="*/ 5 h 69"/>
                              <a:gd name="T90" fmla="*/ 36 w 36"/>
                              <a:gd name="T91" fmla="*/ 5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5"/>
                                </a:moveTo>
                                <a:lnTo>
                                  <a:pt x="36" y="5"/>
                                </a:lnTo>
                                <a:cubicBezTo>
                                  <a:pt x="36" y="6"/>
                                  <a:pt x="36" y="7"/>
                                  <a:pt x="36" y="7"/>
                                </a:cubicBezTo>
                                <a:cubicBezTo>
                                  <a:pt x="36" y="8"/>
                                  <a:pt x="36" y="8"/>
                                  <a:pt x="36" y="8"/>
                                </a:cubicBezTo>
                                <a:cubicBezTo>
                                  <a:pt x="35" y="9"/>
                                  <a:pt x="35" y="9"/>
                                  <a:pt x="35" y="9"/>
                                </a:cubicBezTo>
                                <a:cubicBezTo>
                                  <a:pt x="35" y="9"/>
                                  <a:pt x="35" y="9"/>
                                  <a:pt x="34" y="9"/>
                                </a:cubicBezTo>
                                <a:cubicBezTo>
                                  <a:pt x="34" y="9"/>
                                  <a:pt x="34" y="9"/>
                                  <a:pt x="33" y="9"/>
                                </a:cubicBezTo>
                                <a:cubicBezTo>
                                  <a:pt x="32" y="9"/>
                                  <a:pt x="32" y="9"/>
                                  <a:pt x="31" y="8"/>
                                </a:cubicBezTo>
                                <a:cubicBezTo>
                                  <a:pt x="30" y="8"/>
                                  <a:pt x="29" y="8"/>
                                  <a:pt x="29" y="8"/>
                                </a:cubicBezTo>
                                <a:cubicBezTo>
                                  <a:pt x="28" y="8"/>
                                  <a:pt x="27" y="7"/>
                                  <a:pt x="26" y="7"/>
                                </a:cubicBezTo>
                                <a:cubicBezTo>
                                  <a:pt x="24" y="7"/>
                                  <a:pt x="23" y="8"/>
                                  <a:pt x="22" y="8"/>
                                </a:cubicBezTo>
                                <a:cubicBezTo>
                                  <a:pt x="20" y="9"/>
                                  <a:pt x="19" y="10"/>
                                  <a:pt x="18" y="11"/>
                                </a:cubicBezTo>
                                <a:cubicBezTo>
                                  <a:pt x="16" y="12"/>
                                  <a:pt x="15" y="14"/>
                                  <a:pt x="14" y="16"/>
                                </a:cubicBezTo>
                                <a:cubicBezTo>
                                  <a:pt x="12" y="18"/>
                                  <a:pt x="10" y="20"/>
                                  <a:pt x="9" y="23"/>
                                </a:cubicBezTo>
                                <a:lnTo>
                                  <a:pt x="9" y="67"/>
                                </a:lnTo>
                                <a:cubicBezTo>
                                  <a:pt x="9" y="67"/>
                                  <a:pt x="9" y="67"/>
                                  <a:pt x="8" y="67"/>
                                </a:cubicBezTo>
                                <a:cubicBezTo>
                                  <a:pt x="8" y="68"/>
                                  <a:pt x="8" y="68"/>
                                  <a:pt x="8" y="68"/>
                                </a:cubicBezTo>
                                <a:cubicBezTo>
                                  <a:pt x="7" y="68"/>
                                  <a:pt x="7" y="68"/>
                                  <a:pt x="6" y="68"/>
                                </a:cubicBezTo>
                                <a:cubicBezTo>
                                  <a:pt x="6" y="68"/>
                                  <a:pt x="5" y="69"/>
                                  <a:pt x="4" y="69"/>
                                </a:cubicBezTo>
                                <a:cubicBezTo>
                                  <a:pt x="4" y="69"/>
                                  <a:pt x="3" y="68"/>
                                  <a:pt x="2" y="68"/>
                                </a:cubicBezTo>
                                <a:cubicBezTo>
                                  <a:pt x="2" y="68"/>
                                  <a:pt x="1" y="68"/>
                                  <a:pt x="1" y="68"/>
                                </a:cubicBezTo>
                                <a:cubicBezTo>
                                  <a:pt x="1" y="68"/>
                                  <a:pt x="0" y="68"/>
                                  <a:pt x="0" y="67"/>
                                </a:cubicBezTo>
                                <a:cubicBezTo>
                                  <a:pt x="0" y="67"/>
                                  <a:pt x="0" y="67"/>
                                  <a:pt x="0" y="67"/>
                                </a:cubicBezTo>
                                <a:lnTo>
                                  <a:pt x="0" y="2"/>
                                </a:lnTo>
                                <a:cubicBezTo>
                                  <a:pt x="0" y="2"/>
                                  <a:pt x="0" y="2"/>
                                  <a:pt x="0" y="1"/>
                                </a:cubicBezTo>
                                <a:cubicBezTo>
                                  <a:pt x="0" y="1"/>
                                  <a:pt x="1" y="1"/>
                                  <a:pt x="1" y="1"/>
                                </a:cubicBezTo>
                                <a:cubicBezTo>
                                  <a:pt x="1" y="1"/>
                                  <a:pt x="2" y="0"/>
                                  <a:pt x="2" y="0"/>
                                </a:cubicBezTo>
                                <a:cubicBezTo>
                                  <a:pt x="3" y="0"/>
                                  <a:pt x="3" y="0"/>
                                  <a:pt x="4" y="0"/>
                                </a:cubicBezTo>
                                <a:cubicBezTo>
                                  <a:pt x="5" y="0"/>
                                  <a:pt x="6" y="0"/>
                                  <a:pt x="6" y="0"/>
                                </a:cubicBezTo>
                                <a:cubicBezTo>
                                  <a:pt x="7" y="0"/>
                                  <a:pt x="7" y="1"/>
                                  <a:pt x="7" y="1"/>
                                </a:cubicBezTo>
                                <a:cubicBezTo>
                                  <a:pt x="8" y="1"/>
                                  <a:pt x="8" y="1"/>
                                  <a:pt x="8" y="1"/>
                                </a:cubicBezTo>
                                <a:cubicBezTo>
                                  <a:pt x="8" y="2"/>
                                  <a:pt x="8" y="2"/>
                                  <a:pt x="8" y="2"/>
                                </a:cubicBezTo>
                                <a:lnTo>
                                  <a:pt x="8" y="12"/>
                                </a:lnTo>
                                <a:cubicBezTo>
                                  <a:pt x="10" y="10"/>
                                  <a:pt x="12" y="7"/>
                                  <a:pt x="13" y="6"/>
                                </a:cubicBezTo>
                                <a:cubicBezTo>
                                  <a:pt x="15" y="4"/>
                                  <a:pt x="16" y="3"/>
                                  <a:pt x="18" y="2"/>
                                </a:cubicBezTo>
                                <a:cubicBezTo>
                                  <a:pt x="19" y="1"/>
                                  <a:pt x="21" y="0"/>
                                  <a:pt x="22" y="0"/>
                                </a:cubicBezTo>
                                <a:cubicBezTo>
                                  <a:pt x="23" y="0"/>
                                  <a:pt x="25" y="0"/>
                                  <a:pt x="26" y="0"/>
                                </a:cubicBezTo>
                                <a:cubicBezTo>
                                  <a:pt x="27" y="0"/>
                                  <a:pt x="27" y="0"/>
                                  <a:pt x="28" y="0"/>
                                </a:cubicBezTo>
                                <a:cubicBezTo>
                                  <a:pt x="29" y="0"/>
                                  <a:pt x="30" y="0"/>
                                  <a:pt x="31" y="0"/>
                                </a:cubicBezTo>
                                <a:cubicBezTo>
                                  <a:pt x="32" y="0"/>
                                  <a:pt x="33" y="0"/>
                                  <a:pt x="33" y="1"/>
                                </a:cubicBezTo>
                                <a:cubicBezTo>
                                  <a:pt x="34" y="1"/>
                                  <a:pt x="35" y="1"/>
                                  <a:pt x="35" y="1"/>
                                </a:cubicBezTo>
                                <a:cubicBezTo>
                                  <a:pt x="35" y="2"/>
                                  <a:pt x="35" y="2"/>
                                  <a:pt x="35" y="2"/>
                                </a:cubicBezTo>
                                <a:cubicBezTo>
                                  <a:pt x="36" y="2"/>
                                  <a:pt x="36" y="2"/>
                                  <a:pt x="36" y="3"/>
                                </a:cubicBezTo>
                                <a:cubicBezTo>
                                  <a:pt x="36" y="3"/>
                                  <a:pt x="36" y="3"/>
                                  <a:pt x="36" y="4"/>
                                </a:cubicBezTo>
                                <a:cubicBezTo>
                                  <a:pt x="36" y="4"/>
                                  <a:pt x="36" y="5"/>
                                  <a:pt x="36" y="5"/>
                                </a:cubicBezTo>
                                <a:lnTo>
                                  <a:pt x="36"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2" name="Freeform 300"/>
                        <wps:cNvSpPr>
                          <a:spLocks noEditPoints="1"/>
                        </wps:cNvSpPr>
                        <wps:spPr bwMode="auto">
                          <a:xfrm>
                            <a:off x="2236470" y="2955290"/>
                            <a:ext cx="38735" cy="46355"/>
                          </a:xfrm>
                          <a:custGeom>
                            <a:avLst/>
                            <a:gdLst>
                              <a:gd name="T0" fmla="*/ 58 w 58"/>
                              <a:gd name="T1" fmla="*/ 31 h 69"/>
                              <a:gd name="T2" fmla="*/ 58 w 58"/>
                              <a:gd name="T3" fmla="*/ 31 h 69"/>
                              <a:gd name="T4" fmla="*/ 56 w 58"/>
                              <a:gd name="T5" fmla="*/ 35 h 69"/>
                              <a:gd name="T6" fmla="*/ 54 w 58"/>
                              <a:gd name="T7" fmla="*/ 36 h 69"/>
                              <a:gd name="T8" fmla="*/ 10 w 58"/>
                              <a:gd name="T9" fmla="*/ 36 h 69"/>
                              <a:gd name="T10" fmla="*/ 11 w 58"/>
                              <a:gd name="T11" fmla="*/ 46 h 69"/>
                              <a:gd name="T12" fmla="*/ 15 w 58"/>
                              <a:gd name="T13" fmla="*/ 55 h 69"/>
                              <a:gd name="T14" fmla="*/ 22 w 58"/>
                              <a:gd name="T15" fmla="*/ 60 h 69"/>
                              <a:gd name="T16" fmla="*/ 32 w 58"/>
                              <a:gd name="T17" fmla="*/ 62 h 69"/>
                              <a:gd name="T18" fmla="*/ 40 w 58"/>
                              <a:gd name="T19" fmla="*/ 61 h 69"/>
                              <a:gd name="T20" fmla="*/ 47 w 58"/>
                              <a:gd name="T21" fmla="*/ 59 h 69"/>
                              <a:gd name="T22" fmla="*/ 51 w 58"/>
                              <a:gd name="T23" fmla="*/ 58 h 69"/>
                              <a:gd name="T24" fmla="*/ 53 w 58"/>
                              <a:gd name="T25" fmla="*/ 57 h 69"/>
                              <a:gd name="T26" fmla="*/ 54 w 58"/>
                              <a:gd name="T27" fmla="*/ 57 h 69"/>
                              <a:gd name="T28" fmla="*/ 55 w 58"/>
                              <a:gd name="T29" fmla="*/ 58 h 69"/>
                              <a:gd name="T30" fmla="*/ 55 w 58"/>
                              <a:gd name="T31" fmla="*/ 59 h 69"/>
                              <a:gd name="T32" fmla="*/ 55 w 58"/>
                              <a:gd name="T33" fmla="*/ 61 h 69"/>
                              <a:gd name="T34" fmla="*/ 55 w 58"/>
                              <a:gd name="T35" fmla="*/ 62 h 69"/>
                              <a:gd name="T36" fmla="*/ 55 w 58"/>
                              <a:gd name="T37" fmla="*/ 63 h 69"/>
                              <a:gd name="T38" fmla="*/ 55 w 58"/>
                              <a:gd name="T39" fmla="*/ 63 h 69"/>
                              <a:gd name="T40" fmla="*/ 54 w 58"/>
                              <a:gd name="T41" fmla="*/ 64 h 69"/>
                              <a:gd name="T42" fmla="*/ 52 w 58"/>
                              <a:gd name="T43" fmla="*/ 65 h 69"/>
                              <a:gd name="T44" fmla="*/ 47 w 58"/>
                              <a:gd name="T45" fmla="*/ 67 h 69"/>
                              <a:gd name="T46" fmla="*/ 40 w 58"/>
                              <a:gd name="T47" fmla="*/ 69 h 69"/>
                              <a:gd name="T48" fmla="*/ 31 w 58"/>
                              <a:gd name="T49" fmla="*/ 69 h 69"/>
                              <a:gd name="T50" fmla="*/ 18 w 58"/>
                              <a:gd name="T51" fmla="*/ 67 h 69"/>
                              <a:gd name="T52" fmla="*/ 8 w 58"/>
                              <a:gd name="T53" fmla="*/ 60 h 69"/>
                              <a:gd name="T54" fmla="*/ 3 w 58"/>
                              <a:gd name="T55" fmla="*/ 50 h 69"/>
                              <a:gd name="T56" fmla="*/ 0 w 58"/>
                              <a:gd name="T57" fmla="*/ 35 h 69"/>
                              <a:gd name="T58" fmla="*/ 3 w 58"/>
                              <a:gd name="T59" fmla="*/ 20 h 69"/>
                              <a:gd name="T60" fmla="*/ 9 w 58"/>
                              <a:gd name="T61" fmla="*/ 9 h 69"/>
                              <a:gd name="T62" fmla="*/ 18 w 58"/>
                              <a:gd name="T63" fmla="*/ 2 h 69"/>
                              <a:gd name="T64" fmla="*/ 30 w 58"/>
                              <a:gd name="T65" fmla="*/ 0 h 69"/>
                              <a:gd name="T66" fmla="*/ 43 w 58"/>
                              <a:gd name="T67" fmla="*/ 2 h 69"/>
                              <a:gd name="T68" fmla="*/ 51 w 58"/>
                              <a:gd name="T69" fmla="*/ 8 h 69"/>
                              <a:gd name="T70" fmla="*/ 56 w 58"/>
                              <a:gd name="T71" fmla="*/ 18 h 69"/>
                              <a:gd name="T72" fmla="*/ 58 w 58"/>
                              <a:gd name="T73" fmla="*/ 29 h 69"/>
                              <a:gd name="T74" fmla="*/ 58 w 58"/>
                              <a:gd name="T75" fmla="*/ 31 h 69"/>
                              <a:gd name="T76" fmla="*/ 49 w 58"/>
                              <a:gd name="T77" fmla="*/ 29 h 69"/>
                              <a:gd name="T78" fmla="*/ 49 w 58"/>
                              <a:gd name="T79" fmla="*/ 29 h 69"/>
                              <a:gd name="T80" fmla="*/ 44 w 58"/>
                              <a:gd name="T81" fmla="*/ 13 h 69"/>
                              <a:gd name="T82" fmla="*/ 30 w 58"/>
                              <a:gd name="T83" fmla="*/ 7 h 69"/>
                              <a:gd name="T84" fmla="*/ 21 w 58"/>
                              <a:gd name="T85" fmla="*/ 9 h 69"/>
                              <a:gd name="T86" fmla="*/ 15 w 58"/>
                              <a:gd name="T87" fmla="*/ 13 h 69"/>
                              <a:gd name="T88" fmla="*/ 11 w 58"/>
                              <a:gd name="T89" fmla="*/ 20 h 69"/>
                              <a:gd name="T90" fmla="*/ 10 w 58"/>
                              <a:gd name="T91" fmla="*/ 29 h 69"/>
                              <a:gd name="T92" fmla="*/ 49 w 58"/>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8" h="69">
                                <a:moveTo>
                                  <a:pt x="58" y="31"/>
                                </a:moveTo>
                                <a:lnTo>
                                  <a:pt x="58" y="31"/>
                                </a:lnTo>
                                <a:cubicBezTo>
                                  <a:pt x="58" y="33"/>
                                  <a:pt x="57" y="34"/>
                                  <a:pt x="56" y="35"/>
                                </a:cubicBezTo>
                                <a:cubicBezTo>
                                  <a:pt x="55" y="35"/>
                                  <a:pt x="54" y="36"/>
                                  <a:pt x="54" y="36"/>
                                </a:cubicBezTo>
                                <a:lnTo>
                                  <a:pt x="10" y="36"/>
                                </a:lnTo>
                                <a:cubicBezTo>
                                  <a:pt x="10" y="40"/>
                                  <a:pt x="10" y="43"/>
                                  <a:pt x="11" y="46"/>
                                </a:cubicBezTo>
                                <a:cubicBezTo>
                                  <a:pt x="12" y="50"/>
                                  <a:pt x="13" y="52"/>
                                  <a:pt x="15" y="55"/>
                                </a:cubicBezTo>
                                <a:cubicBezTo>
                                  <a:pt x="16" y="57"/>
                                  <a:pt x="19" y="59"/>
                                  <a:pt x="22" y="60"/>
                                </a:cubicBezTo>
                                <a:cubicBezTo>
                                  <a:pt x="25" y="61"/>
                                  <a:pt x="28" y="62"/>
                                  <a:pt x="32" y="62"/>
                                </a:cubicBezTo>
                                <a:cubicBezTo>
                                  <a:pt x="35" y="62"/>
                                  <a:pt x="38" y="62"/>
                                  <a:pt x="40" y="61"/>
                                </a:cubicBezTo>
                                <a:cubicBezTo>
                                  <a:pt x="43" y="61"/>
                                  <a:pt x="45" y="60"/>
                                  <a:pt x="47" y="59"/>
                                </a:cubicBezTo>
                                <a:cubicBezTo>
                                  <a:pt x="48" y="59"/>
                                  <a:pt x="50" y="58"/>
                                  <a:pt x="51" y="58"/>
                                </a:cubicBezTo>
                                <a:cubicBezTo>
                                  <a:pt x="52" y="57"/>
                                  <a:pt x="53" y="57"/>
                                  <a:pt x="53" y="57"/>
                                </a:cubicBezTo>
                                <a:cubicBezTo>
                                  <a:pt x="54" y="57"/>
                                  <a:pt x="54" y="57"/>
                                  <a:pt x="54" y="57"/>
                                </a:cubicBezTo>
                                <a:cubicBezTo>
                                  <a:pt x="54" y="57"/>
                                  <a:pt x="54" y="57"/>
                                  <a:pt x="55" y="58"/>
                                </a:cubicBezTo>
                                <a:cubicBezTo>
                                  <a:pt x="55" y="58"/>
                                  <a:pt x="55" y="58"/>
                                  <a:pt x="55" y="59"/>
                                </a:cubicBezTo>
                                <a:cubicBezTo>
                                  <a:pt x="55" y="59"/>
                                  <a:pt x="55" y="60"/>
                                  <a:pt x="55" y="61"/>
                                </a:cubicBezTo>
                                <a:cubicBezTo>
                                  <a:pt x="55" y="61"/>
                                  <a:pt x="55" y="61"/>
                                  <a:pt x="55" y="62"/>
                                </a:cubicBezTo>
                                <a:cubicBezTo>
                                  <a:pt x="55" y="62"/>
                                  <a:pt x="55" y="62"/>
                                  <a:pt x="55" y="63"/>
                                </a:cubicBezTo>
                                <a:cubicBezTo>
                                  <a:pt x="55" y="63"/>
                                  <a:pt x="55" y="63"/>
                                  <a:pt x="55" y="63"/>
                                </a:cubicBezTo>
                                <a:cubicBezTo>
                                  <a:pt x="54" y="64"/>
                                  <a:pt x="54" y="64"/>
                                  <a:pt x="54" y="64"/>
                                </a:cubicBezTo>
                                <a:cubicBezTo>
                                  <a:pt x="54" y="64"/>
                                  <a:pt x="53" y="65"/>
                                  <a:pt x="52" y="65"/>
                                </a:cubicBezTo>
                                <a:cubicBezTo>
                                  <a:pt x="50" y="66"/>
                                  <a:pt x="49" y="66"/>
                                  <a:pt x="47" y="67"/>
                                </a:cubicBezTo>
                                <a:cubicBezTo>
                                  <a:pt x="45" y="68"/>
                                  <a:pt x="43" y="68"/>
                                  <a:pt x="40" y="69"/>
                                </a:cubicBezTo>
                                <a:cubicBezTo>
                                  <a:pt x="37" y="69"/>
                                  <a:pt x="34" y="69"/>
                                  <a:pt x="31" y="69"/>
                                </a:cubicBezTo>
                                <a:cubicBezTo>
                                  <a:pt x="26" y="69"/>
                                  <a:pt x="22" y="69"/>
                                  <a:pt x="18" y="67"/>
                                </a:cubicBezTo>
                                <a:cubicBezTo>
                                  <a:pt x="14" y="66"/>
                                  <a:pt x="11" y="63"/>
                                  <a:pt x="8" y="60"/>
                                </a:cubicBezTo>
                                <a:cubicBezTo>
                                  <a:pt x="6" y="58"/>
                                  <a:pt x="4" y="54"/>
                                  <a:pt x="3" y="50"/>
                                </a:cubicBezTo>
                                <a:cubicBezTo>
                                  <a:pt x="1" y="45"/>
                                  <a:pt x="0" y="40"/>
                                  <a:pt x="0" y="35"/>
                                </a:cubicBezTo>
                                <a:cubicBezTo>
                                  <a:pt x="0" y="29"/>
                                  <a:pt x="1" y="24"/>
                                  <a:pt x="3" y="20"/>
                                </a:cubicBezTo>
                                <a:cubicBezTo>
                                  <a:pt x="4" y="16"/>
                                  <a:pt x="6" y="12"/>
                                  <a:pt x="9" y="9"/>
                                </a:cubicBezTo>
                                <a:cubicBezTo>
                                  <a:pt x="11" y="6"/>
                                  <a:pt x="14" y="4"/>
                                  <a:pt x="18" y="2"/>
                                </a:cubicBezTo>
                                <a:cubicBezTo>
                                  <a:pt x="22" y="0"/>
                                  <a:pt x="26" y="0"/>
                                  <a:pt x="30" y="0"/>
                                </a:cubicBezTo>
                                <a:cubicBezTo>
                                  <a:pt x="35" y="0"/>
                                  <a:pt x="39" y="0"/>
                                  <a:pt x="43" y="2"/>
                                </a:cubicBezTo>
                                <a:cubicBezTo>
                                  <a:pt x="46" y="4"/>
                                  <a:pt x="49" y="6"/>
                                  <a:pt x="51" y="8"/>
                                </a:cubicBezTo>
                                <a:cubicBezTo>
                                  <a:pt x="53" y="11"/>
                                  <a:pt x="55" y="14"/>
                                  <a:pt x="56" y="18"/>
                                </a:cubicBezTo>
                                <a:cubicBezTo>
                                  <a:pt x="57" y="22"/>
                                  <a:pt x="58" y="25"/>
                                  <a:pt x="58" y="29"/>
                                </a:cubicBezTo>
                                <a:lnTo>
                                  <a:pt x="58" y="31"/>
                                </a:lnTo>
                                <a:close/>
                                <a:moveTo>
                                  <a:pt x="49" y="29"/>
                                </a:moveTo>
                                <a:lnTo>
                                  <a:pt x="49" y="29"/>
                                </a:lnTo>
                                <a:cubicBezTo>
                                  <a:pt x="49" y="22"/>
                                  <a:pt x="47" y="16"/>
                                  <a:pt x="44" y="13"/>
                                </a:cubicBezTo>
                                <a:cubicBezTo>
                                  <a:pt x="41" y="9"/>
                                  <a:pt x="36" y="7"/>
                                  <a:pt x="30" y="7"/>
                                </a:cubicBezTo>
                                <a:cubicBezTo>
                                  <a:pt x="27" y="7"/>
                                  <a:pt x="24" y="7"/>
                                  <a:pt x="21" y="9"/>
                                </a:cubicBezTo>
                                <a:cubicBezTo>
                                  <a:pt x="19" y="10"/>
                                  <a:pt x="17" y="11"/>
                                  <a:pt x="15" y="13"/>
                                </a:cubicBezTo>
                                <a:cubicBezTo>
                                  <a:pt x="13" y="15"/>
                                  <a:pt x="12" y="18"/>
                                  <a:pt x="11" y="20"/>
                                </a:cubicBezTo>
                                <a:cubicBezTo>
                                  <a:pt x="10" y="23"/>
                                  <a:pt x="10" y="26"/>
                                  <a:pt x="10"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3" name="Freeform 301"/>
                        <wps:cNvSpPr>
                          <a:spLocks/>
                        </wps:cNvSpPr>
                        <wps:spPr bwMode="auto">
                          <a:xfrm>
                            <a:off x="2284730" y="2933700"/>
                            <a:ext cx="27940" cy="67945"/>
                          </a:xfrm>
                          <a:custGeom>
                            <a:avLst/>
                            <a:gdLst>
                              <a:gd name="T0" fmla="*/ 42 w 42"/>
                              <a:gd name="T1" fmla="*/ 7 h 101"/>
                              <a:gd name="T2" fmla="*/ 42 w 42"/>
                              <a:gd name="T3" fmla="*/ 7 h 101"/>
                              <a:gd name="T4" fmla="*/ 42 w 42"/>
                              <a:gd name="T5" fmla="*/ 8 h 101"/>
                              <a:gd name="T6" fmla="*/ 42 w 42"/>
                              <a:gd name="T7" fmla="*/ 9 h 101"/>
                              <a:gd name="T8" fmla="*/ 41 w 42"/>
                              <a:gd name="T9" fmla="*/ 10 h 101"/>
                              <a:gd name="T10" fmla="*/ 41 w 42"/>
                              <a:gd name="T11" fmla="*/ 10 h 101"/>
                              <a:gd name="T12" fmla="*/ 39 w 42"/>
                              <a:gd name="T13" fmla="*/ 9 h 101"/>
                              <a:gd name="T14" fmla="*/ 38 w 42"/>
                              <a:gd name="T15" fmla="*/ 9 h 101"/>
                              <a:gd name="T16" fmla="*/ 35 w 42"/>
                              <a:gd name="T17" fmla="*/ 8 h 101"/>
                              <a:gd name="T18" fmla="*/ 31 w 42"/>
                              <a:gd name="T19" fmla="*/ 8 h 101"/>
                              <a:gd name="T20" fmla="*/ 26 w 42"/>
                              <a:gd name="T21" fmla="*/ 9 h 101"/>
                              <a:gd name="T22" fmla="*/ 23 w 42"/>
                              <a:gd name="T23" fmla="*/ 12 h 101"/>
                              <a:gd name="T24" fmla="*/ 21 w 42"/>
                              <a:gd name="T25" fmla="*/ 17 h 101"/>
                              <a:gd name="T26" fmla="*/ 20 w 42"/>
                              <a:gd name="T27" fmla="*/ 25 h 101"/>
                              <a:gd name="T28" fmla="*/ 20 w 42"/>
                              <a:gd name="T29" fmla="*/ 33 h 101"/>
                              <a:gd name="T30" fmla="*/ 36 w 42"/>
                              <a:gd name="T31" fmla="*/ 33 h 101"/>
                              <a:gd name="T32" fmla="*/ 37 w 42"/>
                              <a:gd name="T33" fmla="*/ 33 h 101"/>
                              <a:gd name="T34" fmla="*/ 38 w 42"/>
                              <a:gd name="T35" fmla="*/ 34 h 101"/>
                              <a:gd name="T36" fmla="*/ 38 w 42"/>
                              <a:gd name="T37" fmla="*/ 35 h 101"/>
                              <a:gd name="T38" fmla="*/ 38 w 42"/>
                              <a:gd name="T39" fmla="*/ 36 h 101"/>
                              <a:gd name="T40" fmla="*/ 38 w 42"/>
                              <a:gd name="T41" fmla="*/ 39 h 101"/>
                              <a:gd name="T42" fmla="*/ 36 w 42"/>
                              <a:gd name="T43" fmla="*/ 40 h 101"/>
                              <a:gd name="T44" fmla="*/ 20 w 42"/>
                              <a:gd name="T45" fmla="*/ 40 h 101"/>
                              <a:gd name="T46" fmla="*/ 20 w 42"/>
                              <a:gd name="T47" fmla="*/ 99 h 101"/>
                              <a:gd name="T48" fmla="*/ 20 w 42"/>
                              <a:gd name="T49" fmla="*/ 99 h 101"/>
                              <a:gd name="T50" fmla="*/ 19 w 42"/>
                              <a:gd name="T51" fmla="*/ 100 h 101"/>
                              <a:gd name="T52" fmla="*/ 18 w 42"/>
                              <a:gd name="T53" fmla="*/ 100 h 101"/>
                              <a:gd name="T54" fmla="*/ 16 w 42"/>
                              <a:gd name="T55" fmla="*/ 101 h 101"/>
                              <a:gd name="T56" fmla="*/ 14 w 42"/>
                              <a:gd name="T57" fmla="*/ 100 h 101"/>
                              <a:gd name="T58" fmla="*/ 13 w 42"/>
                              <a:gd name="T59" fmla="*/ 100 h 101"/>
                              <a:gd name="T60" fmla="*/ 12 w 42"/>
                              <a:gd name="T61" fmla="*/ 99 h 101"/>
                              <a:gd name="T62" fmla="*/ 12 w 42"/>
                              <a:gd name="T63" fmla="*/ 99 h 101"/>
                              <a:gd name="T64" fmla="*/ 12 w 42"/>
                              <a:gd name="T65" fmla="*/ 40 h 101"/>
                              <a:gd name="T66" fmla="*/ 2 w 42"/>
                              <a:gd name="T67" fmla="*/ 40 h 101"/>
                              <a:gd name="T68" fmla="*/ 1 w 42"/>
                              <a:gd name="T69" fmla="*/ 39 h 101"/>
                              <a:gd name="T70" fmla="*/ 0 w 42"/>
                              <a:gd name="T71" fmla="*/ 36 h 101"/>
                              <a:gd name="T72" fmla="*/ 0 w 42"/>
                              <a:gd name="T73" fmla="*/ 35 h 101"/>
                              <a:gd name="T74" fmla="*/ 1 w 42"/>
                              <a:gd name="T75" fmla="*/ 34 h 101"/>
                              <a:gd name="T76" fmla="*/ 1 w 42"/>
                              <a:gd name="T77" fmla="*/ 33 h 101"/>
                              <a:gd name="T78" fmla="*/ 2 w 42"/>
                              <a:gd name="T79" fmla="*/ 33 h 101"/>
                              <a:gd name="T80" fmla="*/ 12 w 42"/>
                              <a:gd name="T81" fmla="*/ 33 h 101"/>
                              <a:gd name="T82" fmla="*/ 12 w 42"/>
                              <a:gd name="T83" fmla="*/ 25 h 101"/>
                              <a:gd name="T84" fmla="*/ 13 w 42"/>
                              <a:gd name="T85" fmla="*/ 14 h 101"/>
                              <a:gd name="T86" fmla="*/ 17 w 42"/>
                              <a:gd name="T87" fmla="*/ 6 h 101"/>
                              <a:gd name="T88" fmla="*/ 23 w 42"/>
                              <a:gd name="T89" fmla="*/ 2 h 101"/>
                              <a:gd name="T90" fmla="*/ 31 w 42"/>
                              <a:gd name="T91" fmla="*/ 0 h 101"/>
                              <a:gd name="T92" fmla="*/ 36 w 42"/>
                              <a:gd name="T93" fmla="*/ 1 h 101"/>
                              <a:gd name="T94" fmla="*/ 40 w 42"/>
                              <a:gd name="T95" fmla="*/ 2 h 101"/>
                              <a:gd name="T96" fmla="*/ 41 w 42"/>
                              <a:gd name="T97" fmla="*/ 3 h 101"/>
                              <a:gd name="T98" fmla="*/ 42 w 42"/>
                              <a:gd name="T99" fmla="*/ 4 h 101"/>
                              <a:gd name="T100" fmla="*/ 42 w 42"/>
                              <a:gd name="T101" fmla="*/ 5 h 101"/>
                              <a:gd name="T102" fmla="*/ 42 w 42"/>
                              <a:gd name="T103" fmla="*/ 7 h 101"/>
                              <a:gd name="T104" fmla="*/ 42 w 42"/>
                              <a:gd name="T105" fmla="*/ 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42" h="101">
                                <a:moveTo>
                                  <a:pt x="42" y="7"/>
                                </a:moveTo>
                                <a:lnTo>
                                  <a:pt x="42" y="7"/>
                                </a:lnTo>
                                <a:cubicBezTo>
                                  <a:pt x="42" y="7"/>
                                  <a:pt x="42" y="8"/>
                                  <a:pt x="42" y="8"/>
                                </a:cubicBezTo>
                                <a:cubicBezTo>
                                  <a:pt x="42" y="9"/>
                                  <a:pt x="42" y="9"/>
                                  <a:pt x="42" y="9"/>
                                </a:cubicBezTo>
                                <a:cubicBezTo>
                                  <a:pt x="42" y="9"/>
                                  <a:pt x="42" y="10"/>
                                  <a:pt x="41" y="10"/>
                                </a:cubicBezTo>
                                <a:cubicBezTo>
                                  <a:pt x="41" y="10"/>
                                  <a:pt x="41" y="10"/>
                                  <a:pt x="41" y="10"/>
                                </a:cubicBezTo>
                                <a:cubicBezTo>
                                  <a:pt x="40" y="10"/>
                                  <a:pt x="40" y="10"/>
                                  <a:pt x="39" y="9"/>
                                </a:cubicBezTo>
                                <a:cubicBezTo>
                                  <a:pt x="39" y="9"/>
                                  <a:pt x="38" y="9"/>
                                  <a:pt x="38" y="9"/>
                                </a:cubicBezTo>
                                <a:cubicBezTo>
                                  <a:pt x="37" y="8"/>
                                  <a:pt x="36" y="8"/>
                                  <a:pt x="35" y="8"/>
                                </a:cubicBezTo>
                                <a:cubicBezTo>
                                  <a:pt x="34" y="8"/>
                                  <a:pt x="32" y="8"/>
                                  <a:pt x="31" y="8"/>
                                </a:cubicBezTo>
                                <a:cubicBezTo>
                                  <a:pt x="29" y="8"/>
                                  <a:pt x="27" y="8"/>
                                  <a:pt x="26" y="9"/>
                                </a:cubicBezTo>
                                <a:cubicBezTo>
                                  <a:pt x="25" y="9"/>
                                  <a:pt x="23" y="10"/>
                                  <a:pt x="23" y="12"/>
                                </a:cubicBezTo>
                                <a:cubicBezTo>
                                  <a:pt x="22" y="13"/>
                                  <a:pt x="21" y="15"/>
                                  <a:pt x="21" y="17"/>
                                </a:cubicBezTo>
                                <a:cubicBezTo>
                                  <a:pt x="20" y="19"/>
                                  <a:pt x="20" y="22"/>
                                  <a:pt x="20" y="25"/>
                                </a:cubicBezTo>
                                <a:lnTo>
                                  <a:pt x="20" y="33"/>
                                </a:lnTo>
                                <a:lnTo>
                                  <a:pt x="36" y="33"/>
                                </a:lnTo>
                                <a:cubicBezTo>
                                  <a:pt x="36" y="33"/>
                                  <a:pt x="37" y="33"/>
                                  <a:pt x="37" y="33"/>
                                </a:cubicBezTo>
                                <a:cubicBezTo>
                                  <a:pt x="37" y="33"/>
                                  <a:pt x="37" y="33"/>
                                  <a:pt x="38" y="34"/>
                                </a:cubicBezTo>
                                <a:cubicBezTo>
                                  <a:pt x="38" y="34"/>
                                  <a:pt x="38" y="34"/>
                                  <a:pt x="38" y="35"/>
                                </a:cubicBezTo>
                                <a:cubicBezTo>
                                  <a:pt x="38" y="35"/>
                                  <a:pt x="38" y="36"/>
                                  <a:pt x="38" y="36"/>
                                </a:cubicBezTo>
                                <a:cubicBezTo>
                                  <a:pt x="38" y="37"/>
                                  <a:pt x="38" y="38"/>
                                  <a:pt x="38" y="39"/>
                                </a:cubicBezTo>
                                <a:cubicBezTo>
                                  <a:pt x="37" y="40"/>
                                  <a:pt x="37" y="40"/>
                                  <a:pt x="36" y="40"/>
                                </a:cubicBezTo>
                                <a:lnTo>
                                  <a:pt x="20" y="40"/>
                                </a:lnTo>
                                <a:lnTo>
                                  <a:pt x="20" y="99"/>
                                </a:lnTo>
                                <a:cubicBezTo>
                                  <a:pt x="20" y="99"/>
                                  <a:pt x="20" y="99"/>
                                  <a:pt x="20" y="99"/>
                                </a:cubicBezTo>
                                <a:cubicBezTo>
                                  <a:pt x="20" y="100"/>
                                  <a:pt x="20" y="100"/>
                                  <a:pt x="19" y="100"/>
                                </a:cubicBezTo>
                                <a:cubicBezTo>
                                  <a:pt x="19" y="100"/>
                                  <a:pt x="19" y="100"/>
                                  <a:pt x="18" y="100"/>
                                </a:cubicBezTo>
                                <a:cubicBezTo>
                                  <a:pt x="17" y="100"/>
                                  <a:pt x="17" y="101"/>
                                  <a:pt x="16" y="101"/>
                                </a:cubicBezTo>
                                <a:cubicBezTo>
                                  <a:pt x="15" y="101"/>
                                  <a:pt x="14" y="100"/>
                                  <a:pt x="14" y="100"/>
                                </a:cubicBezTo>
                                <a:cubicBezTo>
                                  <a:pt x="13" y="100"/>
                                  <a:pt x="13" y="100"/>
                                  <a:pt x="13" y="100"/>
                                </a:cubicBezTo>
                                <a:cubicBezTo>
                                  <a:pt x="12" y="100"/>
                                  <a:pt x="12" y="100"/>
                                  <a:pt x="12" y="99"/>
                                </a:cubicBezTo>
                                <a:cubicBezTo>
                                  <a:pt x="12" y="99"/>
                                  <a:pt x="12" y="99"/>
                                  <a:pt x="12" y="99"/>
                                </a:cubicBezTo>
                                <a:lnTo>
                                  <a:pt x="12" y="40"/>
                                </a:lnTo>
                                <a:lnTo>
                                  <a:pt x="2" y="40"/>
                                </a:lnTo>
                                <a:cubicBezTo>
                                  <a:pt x="1" y="40"/>
                                  <a:pt x="1" y="40"/>
                                  <a:pt x="1" y="39"/>
                                </a:cubicBezTo>
                                <a:cubicBezTo>
                                  <a:pt x="0" y="38"/>
                                  <a:pt x="0" y="37"/>
                                  <a:pt x="0" y="36"/>
                                </a:cubicBezTo>
                                <a:cubicBezTo>
                                  <a:pt x="0" y="36"/>
                                  <a:pt x="0" y="35"/>
                                  <a:pt x="0" y="35"/>
                                </a:cubicBezTo>
                                <a:cubicBezTo>
                                  <a:pt x="0" y="34"/>
                                  <a:pt x="0" y="34"/>
                                  <a:pt x="1" y="34"/>
                                </a:cubicBezTo>
                                <a:cubicBezTo>
                                  <a:pt x="1" y="33"/>
                                  <a:pt x="1" y="33"/>
                                  <a:pt x="1" y="33"/>
                                </a:cubicBezTo>
                                <a:cubicBezTo>
                                  <a:pt x="1" y="33"/>
                                  <a:pt x="2" y="33"/>
                                  <a:pt x="2" y="33"/>
                                </a:cubicBezTo>
                                <a:lnTo>
                                  <a:pt x="12" y="33"/>
                                </a:lnTo>
                                <a:lnTo>
                                  <a:pt x="12" y="25"/>
                                </a:lnTo>
                                <a:cubicBezTo>
                                  <a:pt x="12" y="21"/>
                                  <a:pt x="12" y="17"/>
                                  <a:pt x="13" y="14"/>
                                </a:cubicBezTo>
                                <a:cubicBezTo>
                                  <a:pt x="14" y="11"/>
                                  <a:pt x="15" y="8"/>
                                  <a:pt x="17" y="6"/>
                                </a:cubicBezTo>
                                <a:cubicBezTo>
                                  <a:pt x="18" y="4"/>
                                  <a:pt x="20" y="3"/>
                                  <a:pt x="23" y="2"/>
                                </a:cubicBezTo>
                                <a:cubicBezTo>
                                  <a:pt x="25" y="1"/>
                                  <a:pt x="28" y="0"/>
                                  <a:pt x="31" y="0"/>
                                </a:cubicBezTo>
                                <a:cubicBezTo>
                                  <a:pt x="33" y="0"/>
                                  <a:pt x="35" y="0"/>
                                  <a:pt x="36" y="1"/>
                                </a:cubicBezTo>
                                <a:cubicBezTo>
                                  <a:pt x="38" y="1"/>
                                  <a:pt x="39" y="1"/>
                                  <a:pt x="40" y="2"/>
                                </a:cubicBezTo>
                                <a:cubicBezTo>
                                  <a:pt x="40" y="2"/>
                                  <a:pt x="41" y="2"/>
                                  <a:pt x="41" y="3"/>
                                </a:cubicBezTo>
                                <a:cubicBezTo>
                                  <a:pt x="41" y="3"/>
                                  <a:pt x="42" y="3"/>
                                  <a:pt x="42" y="4"/>
                                </a:cubicBezTo>
                                <a:cubicBezTo>
                                  <a:pt x="42" y="4"/>
                                  <a:pt x="42" y="4"/>
                                  <a:pt x="42" y="5"/>
                                </a:cubicBezTo>
                                <a:cubicBezTo>
                                  <a:pt x="42" y="5"/>
                                  <a:pt x="42" y="6"/>
                                  <a:pt x="42" y="7"/>
                                </a:cubicBezTo>
                                <a:lnTo>
                                  <a:pt x="42" y="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4" name="Freeform 302"/>
                        <wps:cNvSpPr>
                          <a:spLocks noEditPoints="1"/>
                        </wps:cNvSpPr>
                        <wps:spPr bwMode="auto">
                          <a:xfrm>
                            <a:off x="2318385" y="2955290"/>
                            <a:ext cx="38100" cy="46355"/>
                          </a:xfrm>
                          <a:custGeom>
                            <a:avLst/>
                            <a:gdLst>
                              <a:gd name="T0" fmla="*/ 57 w 57"/>
                              <a:gd name="T1" fmla="*/ 31 h 69"/>
                              <a:gd name="T2" fmla="*/ 57 w 57"/>
                              <a:gd name="T3" fmla="*/ 31 h 69"/>
                              <a:gd name="T4" fmla="*/ 56 w 57"/>
                              <a:gd name="T5" fmla="*/ 35 h 69"/>
                              <a:gd name="T6" fmla="*/ 53 w 57"/>
                              <a:gd name="T7" fmla="*/ 36 h 69"/>
                              <a:gd name="T8" fmla="*/ 9 w 57"/>
                              <a:gd name="T9" fmla="*/ 36 h 69"/>
                              <a:gd name="T10" fmla="*/ 10 w 57"/>
                              <a:gd name="T11" fmla="*/ 46 h 69"/>
                              <a:gd name="T12" fmla="*/ 14 w 57"/>
                              <a:gd name="T13" fmla="*/ 55 h 69"/>
                              <a:gd name="T14" fmla="*/ 21 w 57"/>
                              <a:gd name="T15" fmla="*/ 60 h 69"/>
                              <a:gd name="T16" fmla="*/ 32 w 57"/>
                              <a:gd name="T17" fmla="*/ 62 h 69"/>
                              <a:gd name="T18" fmla="*/ 40 w 57"/>
                              <a:gd name="T19" fmla="*/ 61 h 69"/>
                              <a:gd name="T20" fmla="*/ 46 w 57"/>
                              <a:gd name="T21" fmla="*/ 59 h 69"/>
                              <a:gd name="T22" fmla="*/ 51 w 57"/>
                              <a:gd name="T23" fmla="*/ 58 h 69"/>
                              <a:gd name="T24" fmla="*/ 53 w 57"/>
                              <a:gd name="T25" fmla="*/ 57 h 69"/>
                              <a:gd name="T26" fmla="*/ 54 w 57"/>
                              <a:gd name="T27" fmla="*/ 57 h 69"/>
                              <a:gd name="T28" fmla="*/ 54 w 57"/>
                              <a:gd name="T29" fmla="*/ 58 h 69"/>
                              <a:gd name="T30" fmla="*/ 55 w 57"/>
                              <a:gd name="T31" fmla="*/ 59 h 69"/>
                              <a:gd name="T32" fmla="*/ 55 w 57"/>
                              <a:gd name="T33" fmla="*/ 61 h 69"/>
                              <a:gd name="T34" fmla="*/ 55 w 57"/>
                              <a:gd name="T35" fmla="*/ 62 h 69"/>
                              <a:gd name="T36" fmla="*/ 54 w 57"/>
                              <a:gd name="T37" fmla="*/ 63 h 69"/>
                              <a:gd name="T38" fmla="*/ 54 w 57"/>
                              <a:gd name="T39" fmla="*/ 63 h 69"/>
                              <a:gd name="T40" fmla="*/ 54 w 57"/>
                              <a:gd name="T41" fmla="*/ 64 h 69"/>
                              <a:gd name="T42" fmla="*/ 51 w 57"/>
                              <a:gd name="T43" fmla="*/ 65 h 69"/>
                              <a:gd name="T44" fmla="*/ 47 w 57"/>
                              <a:gd name="T45" fmla="*/ 67 h 69"/>
                              <a:gd name="T46" fmla="*/ 40 w 57"/>
                              <a:gd name="T47" fmla="*/ 69 h 69"/>
                              <a:gd name="T48" fmla="*/ 31 w 57"/>
                              <a:gd name="T49" fmla="*/ 69 h 69"/>
                              <a:gd name="T50" fmla="*/ 18 w 57"/>
                              <a:gd name="T51" fmla="*/ 67 h 69"/>
                              <a:gd name="T52" fmla="*/ 8 w 57"/>
                              <a:gd name="T53" fmla="*/ 60 h 69"/>
                              <a:gd name="T54" fmla="*/ 2 w 57"/>
                              <a:gd name="T55" fmla="*/ 50 h 69"/>
                              <a:gd name="T56" fmla="*/ 0 w 57"/>
                              <a:gd name="T57" fmla="*/ 35 h 69"/>
                              <a:gd name="T58" fmla="*/ 2 w 57"/>
                              <a:gd name="T59" fmla="*/ 20 h 69"/>
                              <a:gd name="T60" fmla="*/ 8 w 57"/>
                              <a:gd name="T61" fmla="*/ 9 h 69"/>
                              <a:gd name="T62" fmla="*/ 18 w 57"/>
                              <a:gd name="T63" fmla="*/ 2 h 69"/>
                              <a:gd name="T64" fmla="*/ 30 w 57"/>
                              <a:gd name="T65" fmla="*/ 0 h 69"/>
                              <a:gd name="T66" fmla="*/ 42 w 57"/>
                              <a:gd name="T67" fmla="*/ 2 h 69"/>
                              <a:gd name="T68" fmla="*/ 51 w 57"/>
                              <a:gd name="T69" fmla="*/ 8 h 69"/>
                              <a:gd name="T70" fmla="*/ 56 w 57"/>
                              <a:gd name="T71" fmla="*/ 18 h 69"/>
                              <a:gd name="T72" fmla="*/ 57 w 57"/>
                              <a:gd name="T73" fmla="*/ 29 h 69"/>
                              <a:gd name="T74" fmla="*/ 57 w 57"/>
                              <a:gd name="T75" fmla="*/ 31 h 69"/>
                              <a:gd name="T76" fmla="*/ 48 w 57"/>
                              <a:gd name="T77" fmla="*/ 29 h 69"/>
                              <a:gd name="T78" fmla="*/ 48 w 57"/>
                              <a:gd name="T79" fmla="*/ 29 h 69"/>
                              <a:gd name="T80" fmla="*/ 44 w 57"/>
                              <a:gd name="T81" fmla="*/ 13 h 69"/>
                              <a:gd name="T82" fmla="*/ 29 w 57"/>
                              <a:gd name="T83" fmla="*/ 7 h 69"/>
                              <a:gd name="T84" fmla="*/ 21 w 57"/>
                              <a:gd name="T85" fmla="*/ 9 h 69"/>
                              <a:gd name="T86" fmla="*/ 15 w 57"/>
                              <a:gd name="T87" fmla="*/ 13 h 69"/>
                              <a:gd name="T88" fmla="*/ 11 w 57"/>
                              <a:gd name="T89" fmla="*/ 20 h 69"/>
                              <a:gd name="T90" fmla="*/ 9 w 57"/>
                              <a:gd name="T91" fmla="*/ 29 h 69"/>
                              <a:gd name="T92" fmla="*/ 48 w 57"/>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69">
                                <a:moveTo>
                                  <a:pt x="57" y="31"/>
                                </a:moveTo>
                                <a:lnTo>
                                  <a:pt x="57" y="31"/>
                                </a:lnTo>
                                <a:cubicBezTo>
                                  <a:pt x="57" y="33"/>
                                  <a:pt x="57" y="34"/>
                                  <a:pt x="56" y="35"/>
                                </a:cubicBezTo>
                                <a:cubicBezTo>
                                  <a:pt x="55" y="35"/>
                                  <a:pt x="54" y="36"/>
                                  <a:pt x="53" y="36"/>
                                </a:cubicBezTo>
                                <a:lnTo>
                                  <a:pt x="9" y="36"/>
                                </a:lnTo>
                                <a:cubicBezTo>
                                  <a:pt x="9" y="40"/>
                                  <a:pt x="10" y="43"/>
                                  <a:pt x="10" y="46"/>
                                </a:cubicBezTo>
                                <a:cubicBezTo>
                                  <a:pt x="11" y="50"/>
                                  <a:pt x="12" y="52"/>
                                  <a:pt x="14" y="55"/>
                                </a:cubicBezTo>
                                <a:cubicBezTo>
                                  <a:pt x="16" y="57"/>
                                  <a:pt x="18" y="59"/>
                                  <a:pt x="21" y="60"/>
                                </a:cubicBezTo>
                                <a:cubicBezTo>
                                  <a:pt x="24" y="61"/>
                                  <a:pt x="28" y="62"/>
                                  <a:pt x="32" y="62"/>
                                </a:cubicBezTo>
                                <a:cubicBezTo>
                                  <a:pt x="35" y="62"/>
                                  <a:pt x="38" y="62"/>
                                  <a:pt x="40" y="61"/>
                                </a:cubicBezTo>
                                <a:cubicBezTo>
                                  <a:pt x="42" y="61"/>
                                  <a:pt x="45" y="60"/>
                                  <a:pt x="46" y="59"/>
                                </a:cubicBezTo>
                                <a:cubicBezTo>
                                  <a:pt x="48" y="59"/>
                                  <a:pt x="49" y="58"/>
                                  <a:pt x="51" y="58"/>
                                </a:cubicBezTo>
                                <a:cubicBezTo>
                                  <a:pt x="52" y="57"/>
                                  <a:pt x="52" y="57"/>
                                  <a:pt x="53" y="57"/>
                                </a:cubicBezTo>
                                <a:cubicBezTo>
                                  <a:pt x="53" y="57"/>
                                  <a:pt x="53" y="57"/>
                                  <a:pt x="54" y="57"/>
                                </a:cubicBezTo>
                                <a:cubicBezTo>
                                  <a:pt x="54" y="57"/>
                                  <a:pt x="54" y="57"/>
                                  <a:pt x="54" y="58"/>
                                </a:cubicBezTo>
                                <a:cubicBezTo>
                                  <a:pt x="54" y="58"/>
                                  <a:pt x="55" y="58"/>
                                  <a:pt x="55" y="59"/>
                                </a:cubicBezTo>
                                <a:cubicBezTo>
                                  <a:pt x="55" y="59"/>
                                  <a:pt x="55" y="60"/>
                                  <a:pt x="55" y="61"/>
                                </a:cubicBezTo>
                                <a:cubicBezTo>
                                  <a:pt x="55" y="61"/>
                                  <a:pt x="55" y="61"/>
                                  <a:pt x="55" y="62"/>
                                </a:cubicBezTo>
                                <a:cubicBezTo>
                                  <a:pt x="55" y="62"/>
                                  <a:pt x="55" y="62"/>
                                  <a:pt x="54" y="63"/>
                                </a:cubicBezTo>
                                <a:cubicBezTo>
                                  <a:pt x="54" y="63"/>
                                  <a:pt x="54" y="63"/>
                                  <a:pt x="54" y="63"/>
                                </a:cubicBezTo>
                                <a:cubicBezTo>
                                  <a:pt x="54" y="64"/>
                                  <a:pt x="54" y="64"/>
                                  <a:pt x="54" y="64"/>
                                </a:cubicBezTo>
                                <a:cubicBezTo>
                                  <a:pt x="53" y="64"/>
                                  <a:pt x="53" y="65"/>
                                  <a:pt x="51" y="65"/>
                                </a:cubicBezTo>
                                <a:cubicBezTo>
                                  <a:pt x="50" y="66"/>
                                  <a:pt x="49" y="66"/>
                                  <a:pt x="47" y="67"/>
                                </a:cubicBezTo>
                                <a:cubicBezTo>
                                  <a:pt x="45" y="68"/>
                                  <a:pt x="42" y="68"/>
                                  <a:pt x="40" y="69"/>
                                </a:cubicBezTo>
                                <a:cubicBezTo>
                                  <a:pt x="37" y="69"/>
                                  <a:pt x="34" y="69"/>
                                  <a:pt x="31" y="69"/>
                                </a:cubicBezTo>
                                <a:cubicBezTo>
                                  <a:pt x="26" y="69"/>
                                  <a:pt x="22" y="69"/>
                                  <a:pt x="18" y="67"/>
                                </a:cubicBezTo>
                                <a:cubicBezTo>
                                  <a:pt x="14" y="66"/>
                                  <a:pt x="11" y="63"/>
                                  <a:pt x="8" y="60"/>
                                </a:cubicBezTo>
                                <a:cubicBezTo>
                                  <a:pt x="5" y="58"/>
                                  <a:pt x="4" y="54"/>
                                  <a:pt x="2" y="50"/>
                                </a:cubicBezTo>
                                <a:cubicBezTo>
                                  <a:pt x="1" y="45"/>
                                  <a:pt x="0" y="40"/>
                                  <a:pt x="0" y="35"/>
                                </a:cubicBezTo>
                                <a:cubicBezTo>
                                  <a:pt x="0" y="29"/>
                                  <a:pt x="1" y="24"/>
                                  <a:pt x="2" y="20"/>
                                </a:cubicBezTo>
                                <a:cubicBezTo>
                                  <a:pt x="4" y="16"/>
                                  <a:pt x="6" y="12"/>
                                  <a:pt x="8" y="9"/>
                                </a:cubicBezTo>
                                <a:cubicBezTo>
                                  <a:pt x="11" y="6"/>
                                  <a:pt x="14" y="4"/>
                                  <a:pt x="18" y="2"/>
                                </a:cubicBezTo>
                                <a:cubicBezTo>
                                  <a:pt x="21" y="0"/>
                                  <a:pt x="25" y="0"/>
                                  <a:pt x="30" y="0"/>
                                </a:cubicBezTo>
                                <a:cubicBezTo>
                                  <a:pt x="35" y="0"/>
                                  <a:pt x="39" y="0"/>
                                  <a:pt x="42" y="2"/>
                                </a:cubicBezTo>
                                <a:cubicBezTo>
                                  <a:pt x="46" y="4"/>
                                  <a:pt x="49" y="6"/>
                                  <a:pt x="51" y="8"/>
                                </a:cubicBezTo>
                                <a:cubicBezTo>
                                  <a:pt x="53" y="11"/>
                                  <a:pt x="55" y="14"/>
                                  <a:pt x="56" y="18"/>
                                </a:cubicBezTo>
                                <a:cubicBezTo>
                                  <a:pt x="57" y="22"/>
                                  <a:pt x="57" y="25"/>
                                  <a:pt x="57" y="29"/>
                                </a:cubicBezTo>
                                <a:lnTo>
                                  <a:pt x="57" y="31"/>
                                </a:lnTo>
                                <a:close/>
                                <a:moveTo>
                                  <a:pt x="48" y="29"/>
                                </a:moveTo>
                                <a:lnTo>
                                  <a:pt x="48" y="29"/>
                                </a:lnTo>
                                <a:cubicBezTo>
                                  <a:pt x="49" y="22"/>
                                  <a:pt x="47" y="16"/>
                                  <a:pt x="44" y="13"/>
                                </a:cubicBezTo>
                                <a:cubicBezTo>
                                  <a:pt x="40" y="9"/>
                                  <a:pt x="36" y="7"/>
                                  <a:pt x="29" y="7"/>
                                </a:cubicBezTo>
                                <a:cubicBezTo>
                                  <a:pt x="26" y="7"/>
                                  <a:pt x="23" y="7"/>
                                  <a:pt x="21" y="9"/>
                                </a:cubicBezTo>
                                <a:cubicBezTo>
                                  <a:pt x="18" y="10"/>
                                  <a:pt x="16" y="11"/>
                                  <a:pt x="15" y="13"/>
                                </a:cubicBezTo>
                                <a:cubicBezTo>
                                  <a:pt x="13" y="15"/>
                                  <a:pt x="12" y="18"/>
                                  <a:pt x="11" y="20"/>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5" name="Freeform 303"/>
                        <wps:cNvSpPr>
                          <a:spLocks/>
                        </wps:cNvSpPr>
                        <wps:spPr bwMode="auto">
                          <a:xfrm>
                            <a:off x="2371725" y="2955290"/>
                            <a:ext cx="24130" cy="46355"/>
                          </a:xfrm>
                          <a:custGeom>
                            <a:avLst/>
                            <a:gdLst>
                              <a:gd name="T0" fmla="*/ 36 w 36"/>
                              <a:gd name="T1" fmla="*/ 5 h 69"/>
                              <a:gd name="T2" fmla="*/ 36 w 36"/>
                              <a:gd name="T3" fmla="*/ 5 h 69"/>
                              <a:gd name="T4" fmla="*/ 36 w 36"/>
                              <a:gd name="T5" fmla="*/ 7 h 69"/>
                              <a:gd name="T6" fmla="*/ 36 w 36"/>
                              <a:gd name="T7" fmla="*/ 8 h 69"/>
                              <a:gd name="T8" fmla="*/ 36 w 36"/>
                              <a:gd name="T9" fmla="*/ 9 h 69"/>
                              <a:gd name="T10" fmla="*/ 35 w 36"/>
                              <a:gd name="T11" fmla="*/ 9 h 69"/>
                              <a:gd name="T12" fmla="*/ 33 w 36"/>
                              <a:gd name="T13" fmla="*/ 9 h 69"/>
                              <a:gd name="T14" fmla="*/ 31 w 36"/>
                              <a:gd name="T15" fmla="*/ 8 h 69"/>
                              <a:gd name="T16" fmla="*/ 29 w 36"/>
                              <a:gd name="T17" fmla="*/ 8 h 69"/>
                              <a:gd name="T18" fmla="*/ 26 w 36"/>
                              <a:gd name="T19" fmla="*/ 7 h 69"/>
                              <a:gd name="T20" fmla="*/ 22 w 36"/>
                              <a:gd name="T21" fmla="*/ 8 h 69"/>
                              <a:gd name="T22" fmla="*/ 18 w 36"/>
                              <a:gd name="T23" fmla="*/ 11 h 69"/>
                              <a:gd name="T24" fmla="*/ 14 w 36"/>
                              <a:gd name="T25" fmla="*/ 16 h 69"/>
                              <a:gd name="T26" fmla="*/ 9 w 36"/>
                              <a:gd name="T27" fmla="*/ 23 h 69"/>
                              <a:gd name="T28" fmla="*/ 9 w 36"/>
                              <a:gd name="T29" fmla="*/ 67 h 69"/>
                              <a:gd name="T30" fmla="*/ 9 w 36"/>
                              <a:gd name="T31" fmla="*/ 67 h 69"/>
                              <a:gd name="T32" fmla="*/ 8 w 36"/>
                              <a:gd name="T33" fmla="*/ 68 h 69"/>
                              <a:gd name="T34" fmla="*/ 7 w 36"/>
                              <a:gd name="T35" fmla="*/ 68 h 69"/>
                              <a:gd name="T36" fmla="*/ 5 w 36"/>
                              <a:gd name="T37" fmla="*/ 69 h 69"/>
                              <a:gd name="T38" fmla="*/ 3 w 36"/>
                              <a:gd name="T39" fmla="*/ 68 h 69"/>
                              <a:gd name="T40" fmla="*/ 1 w 36"/>
                              <a:gd name="T41" fmla="*/ 68 h 69"/>
                              <a:gd name="T42" fmla="*/ 1 w 36"/>
                              <a:gd name="T43" fmla="*/ 67 h 69"/>
                              <a:gd name="T44" fmla="*/ 0 w 36"/>
                              <a:gd name="T45" fmla="*/ 67 h 69"/>
                              <a:gd name="T46" fmla="*/ 0 w 36"/>
                              <a:gd name="T47" fmla="*/ 2 h 69"/>
                              <a:gd name="T48" fmla="*/ 1 w 36"/>
                              <a:gd name="T49" fmla="*/ 1 h 69"/>
                              <a:gd name="T50" fmla="*/ 1 w 36"/>
                              <a:gd name="T51" fmla="*/ 1 h 69"/>
                              <a:gd name="T52" fmla="*/ 3 w 36"/>
                              <a:gd name="T53" fmla="*/ 0 h 69"/>
                              <a:gd name="T54" fmla="*/ 5 w 36"/>
                              <a:gd name="T55" fmla="*/ 0 h 69"/>
                              <a:gd name="T56" fmla="*/ 7 w 36"/>
                              <a:gd name="T57" fmla="*/ 0 h 69"/>
                              <a:gd name="T58" fmla="*/ 8 w 36"/>
                              <a:gd name="T59" fmla="*/ 1 h 69"/>
                              <a:gd name="T60" fmla="*/ 8 w 36"/>
                              <a:gd name="T61" fmla="*/ 1 h 69"/>
                              <a:gd name="T62" fmla="*/ 9 w 36"/>
                              <a:gd name="T63" fmla="*/ 2 h 69"/>
                              <a:gd name="T64" fmla="*/ 9 w 36"/>
                              <a:gd name="T65" fmla="*/ 12 h 69"/>
                              <a:gd name="T66" fmla="*/ 14 w 36"/>
                              <a:gd name="T67" fmla="*/ 6 h 69"/>
                              <a:gd name="T68" fmla="*/ 18 w 36"/>
                              <a:gd name="T69" fmla="*/ 2 h 69"/>
                              <a:gd name="T70" fmla="*/ 22 w 36"/>
                              <a:gd name="T71" fmla="*/ 0 h 69"/>
                              <a:gd name="T72" fmla="*/ 26 w 36"/>
                              <a:gd name="T73" fmla="*/ 0 h 69"/>
                              <a:gd name="T74" fmla="*/ 29 w 36"/>
                              <a:gd name="T75" fmla="*/ 0 h 69"/>
                              <a:gd name="T76" fmla="*/ 31 w 36"/>
                              <a:gd name="T77" fmla="*/ 0 h 69"/>
                              <a:gd name="T78" fmla="*/ 34 w 36"/>
                              <a:gd name="T79" fmla="*/ 1 h 69"/>
                              <a:gd name="T80" fmla="*/ 35 w 36"/>
                              <a:gd name="T81" fmla="*/ 1 h 69"/>
                              <a:gd name="T82" fmla="*/ 36 w 36"/>
                              <a:gd name="T83" fmla="*/ 2 h 69"/>
                              <a:gd name="T84" fmla="*/ 36 w 36"/>
                              <a:gd name="T85" fmla="*/ 3 h 69"/>
                              <a:gd name="T86" fmla="*/ 36 w 36"/>
                              <a:gd name="T87" fmla="*/ 4 h 69"/>
                              <a:gd name="T88" fmla="*/ 36 w 36"/>
                              <a:gd name="T89" fmla="*/ 5 h 69"/>
                              <a:gd name="T90" fmla="*/ 36 w 36"/>
                              <a:gd name="T91" fmla="*/ 5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6" h="69">
                                <a:moveTo>
                                  <a:pt x="36" y="5"/>
                                </a:moveTo>
                                <a:lnTo>
                                  <a:pt x="36" y="5"/>
                                </a:lnTo>
                                <a:cubicBezTo>
                                  <a:pt x="36" y="6"/>
                                  <a:pt x="36" y="7"/>
                                  <a:pt x="36" y="7"/>
                                </a:cubicBezTo>
                                <a:cubicBezTo>
                                  <a:pt x="36" y="8"/>
                                  <a:pt x="36" y="8"/>
                                  <a:pt x="36" y="8"/>
                                </a:cubicBezTo>
                                <a:cubicBezTo>
                                  <a:pt x="36" y="9"/>
                                  <a:pt x="36" y="9"/>
                                  <a:pt x="36" y="9"/>
                                </a:cubicBezTo>
                                <a:cubicBezTo>
                                  <a:pt x="35" y="9"/>
                                  <a:pt x="35" y="9"/>
                                  <a:pt x="35" y="9"/>
                                </a:cubicBezTo>
                                <a:cubicBezTo>
                                  <a:pt x="34" y="9"/>
                                  <a:pt x="34" y="9"/>
                                  <a:pt x="33" y="9"/>
                                </a:cubicBezTo>
                                <a:cubicBezTo>
                                  <a:pt x="33" y="9"/>
                                  <a:pt x="32" y="9"/>
                                  <a:pt x="31" y="8"/>
                                </a:cubicBezTo>
                                <a:cubicBezTo>
                                  <a:pt x="31" y="8"/>
                                  <a:pt x="30" y="8"/>
                                  <a:pt x="29" y="8"/>
                                </a:cubicBezTo>
                                <a:cubicBezTo>
                                  <a:pt x="28" y="8"/>
                                  <a:pt x="27" y="7"/>
                                  <a:pt x="26" y="7"/>
                                </a:cubicBezTo>
                                <a:cubicBezTo>
                                  <a:pt x="25" y="7"/>
                                  <a:pt x="23" y="8"/>
                                  <a:pt x="22" y="8"/>
                                </a:cubicBezTo>
                                <a:cubicBezTo>
                                  <a:pt x="21" y="9"/>
                                  <a:pt x="20" y="10"/>
                                  <a:pt x="18" y="11"/>
                                </a:cubicBezTo>
                                <a:cubicBezTo>
                                  <a:pt x="17" y="12"/>
                                  <a:pt x="15" y="14"/>
                                  <a:pt x="14" y="16"/>
                                </a:cubicBezTo>
                                <a:cubicBezTo>
                                  <a:pt x="12" y="18"/>
                                  <a:pt x="11" y="20"/>
                                  <a:pt x="9" y="23"/>
                                </a:cubicBezTo>
                                <a:lnTo>
                                  <a:pt x="9" y="67"/>
                                </a:lnTo>
                                <a:cubicBezTo>
                                  <a:pt x="9" y="67"/>
                                  <a:pt x="9" y="67"/>
                                  <a:pt x="9" y="67"/>
                                </a:cubicBezTo>
                                <a:cubicBezTo>
                                  <a:pt x="9" y="68"/>
                                  <a:pt x="8" y="68"/>
                                  <a:pt x="8" y="68"/>
                                </a:cubicBezTo>
                                <a:cubicBezTo>
                                  <a:pt x="8" y="68"/>
                                  <a:pt x="7" y="68"/>
                                  <a:pt x="7" y="68"/>
                                </a:cubicBezTo>
                                <a:cubicBezTo>
                                  <a:pt x="6" y="68"/>
                                  <a:pt x="6" y="69"/>
                                  <a:pt x="5" y="69"/>
                                </a:cubicBezTo>
                                <a:cubicBezTo>
                                  <a:pt x="4" y="69"/>
                                  <a:pt x="3" y="68"/>
                                  <a:pt x="3" y="68"/>
                                </a:cubicBezTo>
                                <a:cubicBezTo>
                                  <a:pt x="2" y="68"/>
                                  <a:pt x="2" y="68"/>
                                  <a:pt x="1" y="68"/>
                                </a:cubicBezTo>
                                <a:cubicBezTo>
                                  <a:pt x="1" y="68"/>
                                  <a:pt x="1" y="68"/>
                                  <a:pt x="1" y="67"/>
                                </a:cubicBezTo>
                                <a:cubicBezTo>
                                  <a:pt x="1" y="67"/>
                                  <a:pt x="0" y="67"/>
                                  <a:pt x="0" y="67"/>
                                </a:cubicBezTo>
                                <a:lnTo>
                                  <a:pt x="0" y="2"/>
                                </a:lnTo>
                                <a:cubicBezTo>
                                  <a:pt x="0" y="2"/>
                                  <a:pt x="1" y="2"/>
                                  <a:pt x="1" y="1"/>
                                </a:cubicBezTo>
                                <a:cubicBezTo>
                                  <a:pt x="1" y="1"/>
                                  <a:pt x="1" y="1"/>
                                  <a:pt x="1" y="1"/>
                                </a:cubicBezTo>
                                <a:cubicBezTo>
                                  <a:pt x="2" y="1"/>
                                  <a:pt x="2" y="0"/>
                                  <a:pt x="3" y="0"/>
                                </a:cubicBezTo>
                                <a:cubicBezTo>
                                  <a:pt x="3" y="0"/>
                                  <a:pt x="4" y="0"/>
                                  <a:pt x="5" y="0"/>
                                </a:cubicBezTo>
                                <a:cubicBezTo>
                                  <a:pt x="5" y="0"/>
                                  <a:pt x="6" y="0"/>
                                  <a:pt x="7" y="0"/>
                                </a:cubicBezTo>
                                <a:cubicBezTo>
                                  <a:pt x="7" y="0"/>
                                  <a:pt x="7" y="1"/>
                                  <a:pt x="8" y="1"/>
                                </a:cubicBezTo>
                                <a:cubicBezTo>
                                  <a:pt x="8" y="1"/>
                                  <a:pt x="8" y="1"/>
                                  <a:pt x="8" y="1"/>
                                </a:cubicBezTo>
                                <a:cubicBezTo>
                                  <a:pt x="8" y="2"/>
                                  <a:pt x="9" y="2"/>
                                  <a:pt x="9" y="2"/>
                                </a:cubicBezTo>
                                <a:lnTo>
                                  <a:pt x="9" y="12"/>
                                </a:lnTo>
                                <a:cubicBezTo>
                                  <a:pt x="10" y="10"/>
                                  <a:pt x="12" y="7"/>
                                  <a:pt x="14" y="6"/>
                                </a:cubicBezTo>
                                <a:cubicBezTo>
                                  <a:pt x="15" y="4"/>
                                  <a:pt x="17" y="3"/>
                                  <a:pt x="18" y="2"/>
                                </a:cubicBezTo>
                                <a:cubicBezTo>
                                  <a:pt x="20" y="1"/>
                                  <a:pt x="21" y="0"/>
                                  <a:pt x="22" y="0"/>
                                </a:cubicBezTo>
                                <a:cubicBezTo>
                                  <a:pt x="24" y="0"/>
                                  <a:pt x="25" y="0"/>
                                  <a:pt x="26" y="0"/>
                                </a:cubicBezTo>
                                <a:cubicBezTo>
                                  <a:pt x="27" y="0"/>
                                  <a:pt x="28" y="0"/>
                                  <a:pt x="29" y="0"/>
                                </a:cubicBezTo>
                                <a:cubicBezTo>
                                  <a:pt x="29" y="0"/>
                                  <a:pt x="30" y="0"/>
                                  <a:pt x="31" y="0"/>
                                </a:cubicBezTo>
                                <a:cubicBezTo>
                                  <a:pt x="32" y="0"/>
                                  <a:pt x="33" y="0"/>
                                  <a:pt x="34" y="1"/>
                                </a:cubicBezTo>
                                <a:cubicBezTo>
                                  <a:pt x="34" y="1"/>
                                  <a:pt x="35" y="1"/>
                                  <a:pt x="35" y="1"/>
                                </a:cubicBezTo>
                                <a:cubicBezTo>
                                  <a:pt x="36" y="2"/>
                                  <a:pt x="36" y="2"/>
                                  <a:pt x="36" y="2"/>
                                </a:cubicBezTo>
                                <a:cubicBezTo>
                                  <a:pt x="36" y="2"/>
                                  <a:pt x="36" y="2"/>
                                  <a:pt x="36" y="3"/>
                                </a:cubicBezTo>
                                <a:cubicBezTo>
                                  <a:pt x="36" y="3"/>
                                  <a:pt x="36" y="3"/>
                                  <a:pt x="36" y="4"/>
                                </a:cubicBezTo>
                                <a:cubicBezTo>
                                  <a:pt x="36" y="4"/>
                                  <a:pt x="36" y="5"/>
                                  <a:pt x="36" y="5"/>
                                </a:cubicBezTo>
                                <a:lnTo>
                                  <a:pt x="36" y="5"/>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6" name="Freeform 304"/>
                        <wps:cNvSpPr>
                          <a:spLocks noEditPoints="1"/>
                        </wps:cNvSpPr>
                        <wps:spPr bwMode="auto">
                          <a:xfrm>
                            <a:off x="2404745" y="2955290"/>
                            <a:ext cx="38100" cy="46355"/>
                          </a:xfrm>
                          <a:custGeom>
                            <a:avLst/>
                            <a:gdLst>
                              <a:gd name="T0" fmla="*/ 57 w 57"/>
                              <a:gd name="T1" fmla="*/ 31 h 69"/>
                              <a:gd name="T2" fmla="*/ 57 w 57"/>
                              <a:gd name="T3" fmla="*/ 31 h 69"/>
                              <a:gd name="T4" fmla="*/ 56 w 57"/>
                              <a:gd name="T5" fmla="*/ 35 h 69"/>
                              <a:gd name="T6" fmla="*/ 53 w 57"/>
                              <a:gd name="T7" fmla="*/ 36 h 69"/>
                              <a:gd name="T8" fmla="*/ 9 w 57"/>
                              <a:gd name="T9" fmla="*/ 36 h 69"/>
                              <a:gd name="T10" fmla="*/ 10 w 57"/>
                              <a:gd name="T11" fmla="*/ 46 h 69"/>
                              <a:gd name="T12" fmla="*/ 14 w 57"/>
                              <a:gd name="T13" fmla="*/ 55 h 69"/>
                              <a:gd name="T14" fmla="*/ 21 w 57"/>
                              <a:gd name="T15" fmla="*/ 60 h 69"/>
                              <a:gd name="T16" fmla="*/ 32 w 57"/>
                              <a:gd name="T17" fmla="*/ 62 h 69"/>
                              <a:gd name="T18" fmla="*/ 40 w 57"/>
                              <a:gd name="T19" fmla="*/ 61 h 69"/>
                              <a:gd name="T20" fmla="*/ 46 w 57"/>
                              <a:gd name="T21" fmla="*/ 59 h 69"/>
                              <a:gd name="T22" fmla="*/ 50 w 57"/>
                              <a:gd name="T23" fmla="*/ 58 h 69"/>
                              <a:gd name="T24" fmla="*/ 53 w 57"/>
                              <a:gd name="T25" fmla="*/ 57 h 69"/>
                              <a:gd name="T26" fmla="*/ 53 w 57"/>
                              <a:gd name="T27" fmla="*/ 57 h 69"/>
                              <a:gd name="T28" fmla="*/ 54 w 57"/>
                              <a:gd name="T29" fmla="*/ 58 h 69"/>
                              <a:gd name="T30" fmla="*/ 54 w 57"/>
                              <a:gd name="T31" fmla="*/ 59 h 69"/>
                              <a:gd name="T32" fmla="*/ 54 w 57"/>
                              <a:gd name="T33" fmla="*/ 61 h 69"/>
                              <a:gd name="T34" fmla="*/ 54 w 57"/>
                              <a:gd name="T35" fmla="*/ 62 h 69"/>
                              <a:gd name="T36" fmla="*/ 54 w 57"/>
                              <a:gd name="T37" fmla="*/ 63 h 69"/>
                              <a:gd name="T38" fmla="*/ 54 w 57"/>
                              <a:gd name="T39" fmla="*/ 63 h 69"/>
                              <a:gd name="T40" fmla="*/ 53 w 57"/>
                              <a:gd name="T41" fmla="*/ 64 h 69"/>
                              <a:gd name="T42" fmla="*/ 51 w 57"/>
                              <a:gd name="T43" fmla="*/ 65 h 69"/>
                              <a:gd name="T44" fmla="*/ 46 w 57"/>
                              <a:gd name="T45" fmla="*/ 67 h 69"/>
                              <a:gd name="T46" fmla="*/ 39 w 57"/>
                              <a:gd name="T47" fmla="*/ 69 h 69"/>
                              <a:gd name="T48" fmla="*/ 31 w 57"/>
                              <a:gd name="T49" fmla="*/ 69 h 69"/>
                              <a:gd name="T50" fmla="*/ 17 w 57"/>
                              <a:gd name="T51" fmla="*/ 67 h 69"/>
                              <a:gd name="T52" fmla="*/ 8 w 57"/>
                              <a:gd name="T53" fmla="*/ 60 h 69"/>
                              <a:gd name="T54" fmla="*/ 2 w 57"/>
                              <a:gd name="T55" fmla="*/ 50 h 69"/>
                              <a:gd name="T56" fmla="*/ 0 w 57"/>
                              <a:gd name="T57" fmla="*/ 35 h 69"/>
                              <a:gd name="T58" fmla="*/ 2 w 57"/>
                              <a:gd name="T59" fmla="*/ 20 h 69"/>
                              <a:gd name="T60" fmla="*/ 8 w 57"/>
                              <a:gd name="T61" fmla="*/ 9 h 69"/>
                              <a:gd name="T62" fmla="*/ 17 w 57"/>
                              <a:gd name="T63" fmla="*/ 2 h 69"/>
                              <a:gd name="T64" fmla="*/ 30 w 57"/>
                              <a:gd name="T65" fmla="*/ 0 h 69"/>
                              <a:gd name="T66" fmla="*/ 42 w 57"/>
                              <a:gd name="T67" fmla="*/ 2 h 69"/>
                              <a:gd name="T68" fmla="*/ 51 w 57"/>
                              <a:gd name="T69" fmla="*/ 8 h 69"/>
                              <a:gd name="T70" fmla="*/ 55 w 57"/>
                              <a:gd name="T71" fmla="*/ 18 h 69"/>
                              <a:gd name="T72" fmla="*/ 57 w 57"/>
                              <a:gd name="T73" fmla="*/ 29 h 69"/>
                              <a:gd name="T74" fmla="*/ 57 w 57"/>
                              <a:gd name="T75" fmla="*/ 31 h 69"/>
                              <a:gd name="T76" fmla="*/ 48 w 57"/>
                              <a:gd name="T77" fmla="*/ 29 h 69"/>
                              <a:gd name="T78" fmla="*/ 48 w 57"/>
                              <a:gd name="T79" fmla="*/ 29 h 69"/>
                              <a:gd name="T80" fmla="*/ 43 w 57"/>
                              <a:gd name="T81" fmla="*/ 13 h 69"/>
                              <a:gd name="T82" fmla="*/ 29 w 57"/>
                              <a:gd name="T83" fmla="*/ 7 h 69"/>
                              <a:gd name="T84" fmla="*/ 21 w 57"/>
                              <a:gd name="T85" fmla="*/ 9 h 69"/>
                              <a:gd name="T86" fmla="*/ 14 w 57"/>
                              <a:gd name="T87" fmla="*/ 13 h 69"/>
                              <a:gd name="T88" fmla="*/ 11 w 57"/>
                              <a:gd name="T89" fmla="*/ 20 h 69"/>
                              <a:gd name="T90" fmla="*/ 9 w 57"/>
                              <a:gd name="T91" fmla="*/ 29 h 69"/>
                              <a:gd name="T92" fmla="*/ 48 w 57"/>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7" h="69">
                                <a:moveTo>
                                  <a:pt x="57" y="31"/>
                                </a:moveTo>
                                <a:lnTo>
                                  <a:pt x="57" y="31"/>
                                </a:lnTo>
                                <a:cubicBezTo>
                                  <a:pt x="57" y="33"/>
                                  <a:pt x="56" y="34"/>
                                  <a:pt x="56" y="35"/>
                                </a:cubicBezTo>
                                <a:cubicBezTo>
                                  <a:pt x="55" y="35"/>
                                  <a:pt x="54" y="36"/>
                                  <a:pt x="53" y="36"/>
                                </a:cubicBezTo>
                                <a:lnTo>
                                  <a:pt x="9" y="36"/>
                                </a:lnTo>
                                <a:cubicBezTo>
                                  <a:pt x="9" y="40"/>
                                  <a:pt x="9" y="43"/>
                                  <a:pt x="10" y="46"/>
                                </a:cubicBezTo>
                                <a:cubicBezTo>
                                  <a:pt x="11" y="50"/>
                                  <a:pt x="12" y="52"/>
                                  <a:pt x="14" y="55"/>
                                </a:cubicBezTo>
                                <a:cubicBezTo>
                                  <a:pt x="16" y="57"/>
                                  <a:pt x="18" y="59"/>
                                  <a:pt x="21" y="60"/>
                                </a:cubicBezTo>
                                <a:cubicBezTo>
                                  <a:pt x="24" y="61"/>
                                  <a:pt x="28" y="62"/>
                                  <a:pt x="32" y="62"/>
                                </a:cubicBezTo>
                                <a:cubicBezTo>
                                  <a:pt x="35" y="62"/>
                                  <a:pt x="37" y="62"/>
                                  <a:pt x="40" y="61"/>
                                </a:cubicBezTo>
                                <a:cubicBezTo>
                                  <a:pt x="42" y="61"/>
                                  <a:pt x="44" y="60"/>
                                  <a:pt x="46" y="59"/>
                                </a:cubicBezTo>
                                <a:cubicBezTo>
                                  <a:pt x="48" y="59"/>
                                  <a:pt x="49" y="58"/>
                                  <a:pt x="50" y="58"/>
                                </a:cubicBezTo>
                                <a:cubicBezTo>
                                  <a:pt x="51" y="57"/>
                                  <a:pt x="52" y="57"/>
                                  <a:pt x="53" y="57"/>
                                </a:cubicBezTo>
                                <a:cubicBezTo>
                                  <a:pt x="53" y="57"/>
                                  <a:pt x="53" y="57"/>
                                  <a:pt x="53" y="57"/>
                                </a:cubicBezTo>
                                <a:cubicBezTo>
                                  <a:pt x="54" y="57"/>
                                  <a:pt x="54" y="57"/>
                                  <a:pt x="54" y="58"/>
                                </a:cubicBezTo>
                                <a:cubicBezTo>
                                  <a:pt x="54" y="58"/>
                                  <a:pt x="54" y="58"/>
                                  <a:pt x="54" y="59"/>
                                </a:cubicBezTo>
                                <a:cubicBezTo>
                                  <a:pt x="54" y="59"/>
                                  <a:pt x="54" y="60"/>
                                  <a:pt x="54" y="61"/>
                                </a:cubicBezTo>
                                <a:cubicBezTo>
                                  <a:pt x="54" y="61"/>
                                  <a:pt x="54" y="61"/>
                                  <a:pt x="54" y="62"/>
                                </a:cubicBezTo>
                                <a:cubicBezTo>
                                  <a:pt x="54" y="62"/>
                                  <a:pt x="54" y="62"/>
                                  <a:pt x="54" y="63"/>
                                </a:cubicBezTo>
                                <a:cubicBezTo>
                                  <a:pt x="54" y="63"/>
                                  <a:pt x="54" y="63"/>
                                  <a:pt x="54" y="63"/>
                                </a:cubicBezTo>
                                <a:cubicBezTo>
                                  <a:pt x="54" y="64"/>
                                  <a:pt x="54" y="64"/>
                                  <a:pt x="53" y="64"/>
                                </a:cubicBezTo>
                                <a:cubicBezTo>
                                  <a:pt x="53" y="64"/>
                                  <a:pt x="52" y="65"/>
                                  <a:pt x="51" y="65"/>
                                </a:cubicBezTo>
                                <a:cubicBezTo>
                                  <a:pt x="50" y="66"/>
                                  <a:pt x="48" y="66"/>
                                  <a:pt x="46" y="67"/>
                                </a:cubicBezTo>
                                <a:cubicBezTo>
                                  <a:pt x="44" y="68"/>
                                  <a:pt x="42" y="68"/>
                                  <a:pt x="39" y="69"/>
                                </a:cubicBezTo>
                                <a:cubicBezTo>
                                  <a:pt x="37" y="69"/>
                                  <a:pt x="34" y="69"/>
                                  <a:pt x="31" y="69"/>
                                </a:cubicBezTo>
                                <a:cubicBezTo>
                                  <a:pt x="26" y="69"/>
                                  <a:pt x="21" y="69"/>
                                  <a:pt x="17" y="67"/>
                                </a:cubicBezTo>
                                <a:cubicBezTo>
                                  <a:pt x="14" y="66"/>
                                  <a:pt x="10" y="63"/>
                                  <a:pt x="8" y="60"/>
                                </a:cubicBezTo>
                                <a:cubicBezTo>
                                  <a:pt x="5" y="58"/>
                                  <a:pt x="3" y="54"/>
                                  <a:pt x="2" y="50"/>
                                </a:cubicBezTo>
                                <a:cubicBezTo>
                                  <a:pt x="0" y="45"/>
                                  <a:pt x="0" y="40"/>
                                  <a:pt x="0" y="35"/>
                                </a:cubicBezTo>
                                <a:cubicBezTo>
                                  <a:pt x="0" y="29"/>
                                  <a:pt x="1" y="24"/>
                                  <a:pt x="2" y="20"/>
                                </a:cubicBezTo>
                                <a:cubicBezTo>
                                  <a:pt x="3" y="16"/>
                                  <a:pt x="5" y="12"/>
                                  <a:pt x="8" y="9"/>
                                </a:cubicBezTo>
                                <a:cubicBezTo>
                                  <a:pt x="11" y="6"/>
                                  <a:pt x="14" y="4"/>
                                  <a:pt x="17" y="2"/>
                                </a:cubicBezTo>
                                <a:cubicBezTo>
                                  <a:pt x="21" y="0"/>
                                  <a:pt x="25" y="0"/>
                                  <a:pt x="30" y="0"/>
                                </a:cubicBezTo>
                                <a:cubicBezTo>
                                  <a:pt x="35" y="0"/>
                                  <a:pt x="39" y="0"/>
                                  <a:pt x="42" y="2"/>
                                </a:cubicBezTo>
                                <a:cubicBezTo>
                                  <a:pt x="46" y="4"/>
                                  <a:pt x="48" y="6"/>
                                  <a:pt x="51" y="8"/>
                                </a:cubicBezTo>
                                <a:cubicBezTo>
                                  <a:pt x="53" y="11"/>
                                  <a:pt x="54" y="14"/>
                                  <a:pt x="55" y="18"/>
                                </a:cubicBezTo>
                                <a:cubicBezTo>
                                  <a:pt x="56" y="22"/>
                                  <a:pt x="57" y="25"/>
                                  <a:pt x="57" y="29"/>
                                </a:cubicBezTo>
                                <a:lnTo>
                                  <a:pt x="57" y="31"/>
                                </a:lnTo>
                                <a:close/>
                                <a:moveTo>
                                  <a:pt x="48" y="29"/>
                                </a:moveTo>
                                <a:lnTo>
                                  <a:pt x="48" y="29"/>
                                </a:lnTo>
                                <a:cubicBezTo>
                                  <a:pt x="48" y="22"/>
                                  <a:pt x="47" y="16"/>
                                  <a:pt x="43" y="13"/>
                                </a:cubicBezTo>
                                <a:cubicBezTo>
                                  <a:pt x="40" y="9"/>
                                  <a:pt x="35" y="7"/>
                                  <a:pt x="29" y="7"/>
                                </a:cubicBezTo>
                                <a:cubicBezTo>
                                  <a:pt x="26" y="7"/>
                                  <a:pt x="23" y="7"/>
                                  <a:pt x="21" y="9"/>
                                </a:cubicBezTo>
                                <a:cubicBezTo>
                                  <a:pt x="18" y="10"/>
                                  <a:pt x="16" y="11"/>
                                  <a:pt x="14" y="13"/>
                                </a:cubicBezTo>
                                <a:cubicBezTo>
                                  <a:pt x="13" y="15"/>
                                  <a:pt x="11" y="18"/>
                                  <a:pt x="11" y="20"/>
                                </a:cubicBezTo>
                                <a:cubicBezTo>
                                  <a:pt x="10" y="23"/>
                                  <a:pt x="9" y="26"/>
                                  <a:pt x="9" y="29"/>
                                </a:cubicBezTo>
                                <a:lnTo>
                                  <a:pt x="48"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7" name="Freeform 305"/>
                        <wps:cNvSpPr>
                          <a:spLocks/>
                        </wps:cNvSpPr>
                        <wps:spPr bwMode="auto">
                          <a:xfrm>
                            <a:off x="2458720" y="2955290"/>
                            <a:ext cx="34925" cy="46355"/>
                          </a:xfrm>
                          <a:custGeom>
                            <a:avLst/>
                            <a:gdLst>
                              <a:gd name="T0" fmla="*/ 52 w 52"/>
                              <a:gd name="T1" fmla="*/ 67 h 69"/>
                              <a:gd name="T2" fmla="*/ 52 w 52"/>
                              <a:gd name="T3" fmla="*/ 67 h 69"/>
                              <a:gd name="T4" fmla="*/ 52 w 52"/>
                              <a:gd name="T5" fmla="*/ 67 h 69"/>
                              <a:gd name="T6" fmla="*/ 52 w 52"/>
                              <a:gd name="T7" fmla="*/ 68 h 69"/>
                              <a:gd name="T8" fmla="*/ 50 w 52"/>
                              <a:gd name="T9" fmla="*/ 68 h 69"/>
                              <a:gd name="T10" fmla="*/ 48 w 52"/>
                              <a:gd name="T11" fmla="*/ 69 h 69"/>
                              <a:gd name="T12" fmla="*/ 46 w 52"/>
                              <a:gd name="T13" fmla="*/ 68 h 69"/>
                              <a:gd name="T14" fmla="*/ 45 w 52"/>
                              <a:gd name="T15" fmla="*/ 68 h 69"/>
                              <a:gd name="T16" fmla="*/ 44 w 52"/>
                              <a:gd name="T17" fmla="*/ 67 h 69"/>
                              <a:gd name="T18" fmla="*/ 44 w 52"/>
                              <a:gd name="T19" fmla="*/ 67 h 69"/>
                              <a:gd name="T20" fmla="*/ 44 w 52"/>
                              <a:gd name="T21" fmla="*/ 28 h 69"/>
                              <a:gd name="T22" fmla="*/ 43 w 52"/>
                              <a:gd name="T23" fmla="*/ 19 h 69"/>
                              <a:gd name="T24" fmla="*/ 40 w 52"/>
                              <a:gd name="T25" fmla="*/ 12 h 69"/>
                              <a:gd name="T26" fmla="*/ 36 w 52"/>
                              <a:gd name="T27" fmla="*/ 8 h 69"/>
                              <a:gd name="T28" fmla="*/ 29 w 52"/>
                              <a:gd name="T29" fmla="*/ 7 h 69"/>
                              <a:gd name="T30" fmla="*/ 19 w 52"/>
                              <a:gd name="T31" fmla="*/ 10 h 69"/>
                              <a:gd name="T32" fmla="*/ 9 w 52"/>
                              <a:gd name="T33" fmla="*/ 20 h 69"/>
                              <a:gd name="T34" fmla="*/ 9 w 52"/>
                              <a:gd name="T35" fmla="*/ 67 h 69"/>
                              <a:gd name="T36" fmla="*/ 8 w 52"/>
                              <a:gd name="T37" fmla="*/ 67 h 69"/>
                              <a:gd name="T38" fmla="*/ 8 w 52"/>
                              <a:gd name="T39" fmla="*/ 68 h 69"/>
                              <a:gd name="T40" fmla="*/ 6 w 52"/>
                              <a:gd name="T41" fmla="*/ 68 h 69"/>
                              <a:gd name="T42" fmla="*/ 4 w 52"/>
                              <a:gd name="T43" fmla="*/ 69 h 69"/>
                              <a:gd name="T44" fmla="*/ 2 w 52"/>
                              <a:gd name="T45" fmla="*/ 68 h 69"/>
                              <a:gd name="T46" fmla="*/ 1 w 52"/>
                              <a:gd name="T47" fmla="*/ 68 h 69"/>
                              <a:gd name="T48" fmla="*/ 0 w 52"/>
                              <a:gd name="T49" fmla="*/ 67 h 69"/>
                              <a:gd name="T50" fmla="*/ 0 w 52"/>
                              <a:gd name="T51" fmla="*/ 67 h 69"/>
                              <a:gd name="T52" fmla="*/ 0 w 52"/>
                              <a:gd name="T53" fmla="*/ 2 h 69"/>
                              <a:gd name="T54" fmla="*/ 0 w 52"/>
                              <a:gd name="T55" fmla="*/ 1 h 69"/>
                              <a:gd name="T56" fmla="*/ 1 w 52"/>
                              <a:gd name="T57" fmla="*/ 1 h 69"/>
                              <a:gd name="T58" fmla="*/ 2 w 52"/>
                              <a:gd name="T59" fmla="*/ 0 h 69"/>
                              <a:gd name="T60" fmla="*/ 4 w 52"/>
                              <a:gd name="T61" fmla="*/ 0 h 69"/>
                              <a:gd name="T62" fmla="*/ 6 w 52"/>
                              <a:gd name="T63" fmla="*/ 0 h 69"/>
                              <a:gd name="T64" fmla="*/ 7 w 52"/>
                              <a:gd name="T65" fmla="*/ 1 h 69"/>
                              <a:gd name="T66" fmla="*/ 8 w 52"/>
                              <a:gd name="T67" fmla="*/ 1 h 69"/>
                              <a:gd name="T68" fmla="*/ 8 w 52"/>
                              <a:gd name="T69" fmla="*/ 2 h 69"/>
                              <a:gd name="T70" fmla="*/ 8 w 52"/>
                              <a:gd name="T71" fmla="*/ 11 h 69"/>
                              <a:gd name="T72" fmla="*/ 19 w 52"/>
                              <a:gd name="T73" fmla="*/ 2 h 69"/>
                              <a:gd name="T74" fmla="*/ 30 w 52"/>
                              <a:gd name="T75" fmla="*/ 0 h 69"/>
                              <a:gd name="T76" fmla="*/ 40 w 52"/>
                              <a:gd name="T77" fmla="*/ 2 h 69"/>
                              <a:gd name="T78" fmla="*/ 47 w 52"/>
                              <a:gd name="T79" fmla="*/ 7 h 69"/>
                              <a:gd name="T80" fmla="*/ 51 w 52"/>
                              <a:gd name="T81" fmla="*/ 16 h 69"/>
                              <a:gd name="T82" fmla="*/ 52 w 52"/>
                              <a:gd name="T83" fmla="*/ 28 h 69"/>
                              <a:gd name="T84" fmla="*/ 52 w 52"/>
                              <a:gd name="T85" fmla="*/ 6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2" h="69">
                                <a:moveTo>
                                  <a:pt x="52" y="67"/>
                                </a:moveTo>
                                <a:lnTo>
                                  <a:pt x="52" y="67"/>
                                </a:lnTo>
                                <a:cubicBezTo>
                                  <a:pt x="52" y="67"/>
                                  <a:pt x="52" y="67"/>
                                  <a:pt x="52" y="67"/>
                                </a:cubicBezTo>
                                <a:cubicBezTo>
                                  <a:pt x="52" y="68"/>
                                  <a:pt x="52" y="68"/>
                                  <a:pt x="52" y="68"/>
                                </a:cubicBezTo>
                                <a:cubicBezTo>
                                  <a:pt x="51" y="68"/>
                                  <a:pt x="51" y="68"/>
                                  <a:pt x="50" y="68"/>
                                </a:cubicBezTo>
                                <a:cubicBezTo>
                                  <a:pt x="50" y="68"/>
                                  <a:pt x="49" y="69"/>
                                  <a:pt x="48" y="69"/>
                                </a:cubicBezTo>
                                <a:cubicBezTo>
                                  <a:pt x="47" y="69"/>
                                  <a:pt x="47" y="68"/>
                                  <a:pt x="46" y="68"/>
                                </a:cubicBezTo>
                                <a:cubicBezTo>
                                  <a:pt x="46" y="68"/>
                                  <a:pt x="45" y="68"/>
                                  <a:pt x="45" y="68"/>
                                </a:cubicBezTo>
                                <a:cubicBezTo>
                                  <a:pt x="45" y="68"/>
                                  <a:pt x="44" y="68"/>
                                  <a:pt x="44" y="67"/>
                                </a:cubicBezTo>
                                <a:cubicBezTo>
                                  <a:pt x="44" y="67"/>
                                  <a:pt x="44" y="67"/>
                                  <a:pt x="44" y="67"/>
                                </a:cubicBezTo>
                                <a:lnTo>
                                  <a:pt x="44" y="28"/>
                                </a:lnTo>
                                <a:cubicBezTo>
                                  <a:pt x="44" y="24"/>
                                  <a:pt x="44" y="21"/>
                                  <a:pt x="43" y="19"/>
                                </a:cubicBezTo>
                                <a:cubicBezTo>
                                  <a:pt x="42" y="16"/>
                                  <a:pt x="42" y="14"/>
                                  <a:pt x="40" y="12"/>
                                </a:cubicBezTo>
                                <a:cubicBezTo>
                                  <a:pt x="39" y="10"/>
                                  <a:pt x="37" y="9"/>
                                  <a:pt x="36" y="8"/>
                                </a:cubicBezTo>
                                <a:cubicBezTo>
                                  <a:pt x="34" y="7"/>
                                  <a:pt x="31" y="7"/>
                                  <a:pt x="29" y="7"/>
                                </a:cubicBezTo>
                                <a:cubicBezTo>
                                  <a:pt x="26" y="7"/>
                                  <a:pt x="22" y="8"/>
                                  <a:pt x="19" y="10"/>
                                </a:cubicBezTo>
                                <a:cubicBezTo>
                                  <a:pt x="16" y="12"/>
                                  <a:pt x="12" y="16"/>
                                  <a:pt x="9" y="20"/>
                                </a:cubicBezTo>
                                <a:lnTo>
                                  <a:pt x="9" y="67"/>
                                </a:lnTo>
                                <a:cubicBezTo>
                                  <a:pt x="9" y="67"/>
                                  <a:pt x="9" y="67"/>
                                  <a:pt x="8" y="67"/>
                                </a:cubicBezTo>
                                <a:cubicBezTo>
                                  <a:pt x="8" y="68"/>
                                  <a:pt x="8" y="68"/>
                                  <a:pt x="8" y="68"/>
                                </a:cubicBezTo>
                                <a:cubicBezTo>
                                  <a:pt x="7" y="68"/>
                                  <a:pt x="7" y="68"/>
                                  <a:pt x="6" y="68"/>
                                </a:cubicBezTo>
                                <a:cubicBezTo>
                                  <a:pt x="6" y="68"/>
                                  <a:pt x="5" y="69"/>
                                  <a:pt x="4" y="69"/>
                                </a:cubicBezTo>
                                <a:cubicBezTo>
                                  <a:pt x="4" y="69"/>
                                  <a:pt x="3" y="68"/>
                                  <a:pt x="2" y="68"/>
                                </a:cubicBezTo>
                                <a:cubicBezTo>
                                  <a:pt x="2" y="68"/>
                                  <a:pt x="1" y="68"/>
                                  <a:pt x="1" y="68"/>
                                </a:cubicBezTo>
                                <a:cubicBezTo>
                                  <a:pt x="1" y="68"/>
                                  <a:pt x="0" y="68"/>
                                  <a:pt x="0" y="67"/>
                                </a:cubicBezTo>
                                <a:cubicBezTo>
                                  <a:pt x="0" y="67"/>
                                  <a:pt x="0" y="67"/>
                                  <a:pt x="0" y="67"/>
                                </a:cubicBezTo>
                                <a:lnTo>
                                  <a:pt x="0" y="2"/>
                                </a:lnTo>
                                <a:cubicBezTo>
                                  <a:pt x="0" y="2"/>
                                  <a:pt x="0" y="2"/>
                                  <a:pt x="0" y="1"/>
                                </a:cubicBezTo>
                                <a:cubicBezTo>
                                  <a:pt x="0" y="1"/>
                                  <a:pt x="1" y="1"/>
                                  <a:pt x="1" y="1"/>
                                </a:cubicBezTo>
                                <a:cubicBezTo>
                                  <a:pt x="1" y="1"/>
                                  <a:pt x="2" y="0"/>
                                  <a:pt x="2" y="0"/>
                                </a:cubicBezTo>
                                <a:cubicBezTo>
                                  <a:pt x="3" y="0"/>
                                  <a:pt x="3" y="0"/>
                                  <a:pt x="4" y="0"/>
                                </a:cubicBezTo>
                                <a:cubicBezTo>
                                  <a:pt x="5" y="0"/>
                                  <a:pt x="6" y="0"/>
                                  <a:pt x="6" y="0"/>
                                </a:cubicBezTo>
                                <a:cubicBezTo>
                                  <a:pt x="7" y="0"/>
                                  <a:pt x="7" y="1"/>
                                  <a:pt x="7" y="1"/>
                                </a:cubicBezTo>
                                <a:cubicBezTo>
                                  <a:pt x="8" y="1"/>
                                  <a:pt x="8" y="1"/>
                                  <a:pt x="8" y="1"/>
                                </a:cubicBezTo>
                                <a:cubicBezTo>
                                  <a:pt x="8" y="2"/>
                                  <a:pt x="8" y="2"/>
                                  <a:pt x="8" y="2"/>
                                </a:cubicBezTo>
                                <a:lnTo>
                                  <a:pt x="8" y="11"/>
                                </a:lnTo>
                                <a:cubicBezTo>
                                  <a:pt x="12" y="7"/>
                                  <a:pt x="16" y="4"/>
                                  <a:pt x="19" y="2"/>
                                </a:cubicBezTo>
                                <a:cubicBezTo>
                                  <a:pt x="23" y="0"/>
                                  <a:pt x="26" y="0"/>
                                  <a:pt x="30" y="0"/>
                                </a:cubicBezTo>
                                <a:cubicBezTo>
                                  <a:pt x="34" y="0"/>
                                  <a:pt x="38" y="0"/>
                                  <a:pt x="40" y="2"/>
                                </a:cubicBezTo>
                                <a:cubicBezTo>
                                  <a:pt x="43" y="3"/>
                                  <a:pt x="46" y="5"/>
                                  <a:pt x="47" y="7"/>
                                </a:cubicBezTo>
                                <a:cubicBezTo>
                                  <a:pt x="49" y="10"/>
                                  <a:pt x="51" y="13"/>
                                  <a:pt x="51" y="16"/>
                                </a:cubicBezTo>
                                <a:cubicBezTo>
                                  <a:pt x="52" y="19"/>
                                  <a:pt x="52" y="23"/>
                                  <a:pt x="52" y="28"/>
                                </a:cubicBezTo>
                                <a:lnTo>
                                  <a:pt x="52" y="6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8" name="Freeform 306"/>
                        <wps:cNvSpPr>
                          <a:spLocks/>
                        </wps:cNvSpPr>
                        <wps:spPr bwMode="auto">
                          <a:xfrm>
                            <a:off x="2508885" y="2955290"/>
                            <a:ext cx="33655" cy="46355"/>
                          </a:xfrm>
                          <a:custGeom>
                            <a:avLst/>
                            <a:gdLst>
                              <a:gd name="T0" fmla="*/ 50 w 50"/>
                              <a:gd name="T1" fmla="*/ 57 h 69"/>
                              <a:gd name="T2" fmla="*/ 50 w 50"/>
                              <a:gd name="T3" fmla="*/ 57 h 69"/>
                              <a:gd name="T4" fmla="*/ 50 w 50"/>
                              <a:gd name="T5" fmla="*/ 59 h 69"/>
                              <a:gd name="T6" fmla="*/ 50 w 50"/>
                              <a:gd name="T7" fmla="*/ 60 h 69"/>
                              <a:gd name="T8" fmla="*/ 49 w 50"/>
                              <a:gd name="T9" fmla="*/ 61 h 69"/>
                              <a:gd name="T10" fmla="*/ 48 w 50"/>
                              <a:gd name="T11" fmla="*/ 62 h 69"/>
                              <a:gd name="T12" fmla="*/ 45 w 50"/>
                              <a:gd name="T13" fmla="*/ 64 h 69"/>
                              <a:gd name="T14" fmla="*/ 40 w 50"/>
                              <a:gd name="T15" fmla="*/ 67 h 69"/>
                              <a:gd name="T16" fmla="*/ 34 w 50"/>
                              <a:gd name="T17" fmla="*/ 69 h 69"/>
                              <a:gd name="T18" fmla="*/ 28 w 50"/>
                              <a:gd name="T19" fmla="*/ 69 h 69"/>
                              <a:gd name="T20" fmla="*/ 16 w 50"/>
                              <a:gd name="T21" fmla="*/ 67 h 69"/>
                              <a:gd name="T22" fmla="*/ 7 w 50"/>
                              <a:gd name="T23" fmla="*/ 60 h 69"/>
                              <a:gd name="T24" fmla="*/ 2 w 50"/>
                              <a:gd name="T25" fmla="*/ 50 h 69"/>
                              <a:gd name="T26" fmla="*/ 0 w 50"/>
                              <a:gd name="T27" fmla="*/ 35 h 69"/>
                              <a:gd name="T28" fmla="*/ 2 w 50"/>
                              <a:gd name="T29" fmla="*/ 19 h 69"/>
                              <a:gd name="T30" fmla="*/ 8 w 50"/>
                              <a:gd name="T31" fmla="*/ 8 h 69"/>
                              <a:gd name="T32" fmla="*/ 18 w 50"/>
                              <a:gd name="T33" fmla="*/ 2 h 69"/>
                              <a:gd name="T34" fmla="*/ 29 w 50"/>
                              <a:gd name="T35" fmla="*/ 0 h 69"/>
                              <a:gd name="T36" fmla="*/ 35 w 50"/>
                              <a:gd name="T37" fmla="*/ 0 h 69"/>
                              <a:gd name="T38" fmla="*/ 40 w 50"/>
                              <a:gd name="T39" fmla="*/ 2 h 69"/>
                              <a:gd name="T40" fmla="*/ 45 w 50"/>
                              <a:gd name="T41" fmla="*/ 4 h 69"/>
                              <a:gd name="T42" fmla="*/ 48 w 50"/>
                              <a:gd name="T43" fmla="*/ 6 h 69"/>
                              <a:gd name="T44" fmla="*/ 49 w 50"/>
                              <a:gd name="T45" fmla="*/ 8 h 69"/>
                              <a:gd name="T46" fmla="*/ 49 w 50"/>
                              <a:gd name="T47" fmla="*/ 9 h 69"/>
                              <a:gd name="T48" fmla="*/ 50 w 50"/>
                              <a:gd name="T49" fmla="*/ 10 h 69"/>
                              <a:gd name="T50" fmla="*/ 50 w 50"/>
                              <a:gd name="T51" fmla="*/ 11 h 69"/>
                              <a:gd name="T52" fmla="*/ 49 w 50"/>
                              <a:gd name="T53" fmla="*/ 14 h 69"/>
                              <a:gd name="T54" fmla="*/ 48 w 50"/>
                              <a:gd name="T55" fmla="*/ 15 h 69"/>
                              <a:gd name="T56" fmla="*/ 45 w 50"/>
                              <a:gd name="T57" fmla="*/ 14 h 69"/>
                              <a:gd name="T58" fmla="*/ 41 w 50"/>
                              <a:gd name="T59" fmla="*/ 11 h 69"/>
                              <a:gd name="T60" fmla="*/ 36 w 50"/>
                              <a:gd name="T61" fmla="*/ 8 h 69"/>
                              <a:gd name="T62" fmla="*/ 28 w 50"/>
                              <a:gd name="T63" fmla="*/ 7 h 69"/>
                              <a:gd name="T64" fmla="*/ 14 w 50"/>
                              <a:gd name="T65" fmla="*/ 14 h 69"/>
                              <a:gd name="T66" fmla="*/ 9 w 50"/>
                              <a:gd name="T67" fmla="*/ 35 h 69"/>
                              <a:gd name="T68" fmla="*/ 10 w 50"/>
                              <a:gd name="T69" fmla="*/ 47 h 69"/>
                              <a:gd name="T70" fmla="*/ 14 w 50"/>
                              <a:gd name="T71" fmla="*/ 55 h 69"/>
                              <a:gd name="T72" fmla="*/ 20 w 50"/>
                              <a:gd name="T73" fmla="*/ 60 h 69"/>
                              <a:gd name="T74" fmla="*/ 28 w 50"/>
                              <a:gd name="T75" fmla="*/ 62 h 69"/>
                              <a:gd name="T76" fmla="*/ 36 w 50"/>
                              <a:gd name="T77" fmla="*/ 60 h 69"/>
                              <a:gd name="T78" fmla="*/ 42 w 50"/>
                              <a:gd name="T79" fmla="*/ 57 h 69"/>
                              <a:gd name="T80" fmla="*/ 46 w 50"/>
                              <a:gd name="T81" fmla="*/ 54 h 69"/>
                              <a:gd name="T82" fmla="*/ 48 w 50"/>
                              <a:gd name="T83" fmla="*/ 53 h 69"/>
                              <a:gd name="T84" fmla="*/ 49 w 50"/>
                              <a:gd name="T85" fmla="*/ 53 h 69"/>
                              <a:gd name="T86" fmla="*/ 49 w 50"/>
                              <a:gd name="T87" fmla="*/ 54 h 69"/>
                              <a:gd name="T88" fmla="*/ 50 w 50"/>
                              <a:gd name="T89" fmla="*/ 55 h 69"/>
                              <a:gd name="T90" fmla="*/ 50 w 50"/>
                              <a:gd name="T91" fmla="*/ 57 h 69"/>
                              <a:gd name="T92" fmla="*/ 50 w 50"/>
                              <a:gd name="T93" fmla="*/ 57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0" h="69">
                                <a:moveTo>
                                  <a:pt x="50" y="57"/>
                                </a:moveTo>
                                <a:lnTo>
                                  <a:pt x="50" y="57"/>
                                </a:lnTo>
                                <a:cubicBezTo>
                                  <a:pt x="50" y="58"/>
                                  <a:pt x="50" y="58"/>
                                  <a:pt x="50" y="59"/>
                                </a:cubicBezTo>
                                <a:cubicBezTo>
                                  <a:pt x="50" y="59"/>
                                  <a:pt x="50" y="60"/>
                                  <a:pt x="50" y="60"/>
                                </a:cubicBezTo>
                                <a:cubicBezTo>
                                  <a:pt x="49" y="60"/>
                                  <a:pt x="49" y="60"/>
                                  <a:pt x="49" y="61"/>
                                </a:cubicBezTo>
                                <a:cubicBezTo>
                                  <a:pt x="49" y="61"/>
                                  <a:pt x="49" y="61"/>
                                  <a:pt x="48" y="62"/>
                                </a:cubicBezTo>
                                <a:cubicBezTo>
                                  <a:pt x="47" y="63"/>
                                  <a:pt x="46" y="63"/>
                                  <a:pt x="45" y="64"/>
                                </a:cubicBezTo>
                                <a:cubicBezTo>
                                  <a:pt x="43" y="65"/>
                                  <a:pt x="42" y="66"/>
                                  <a:pt x="40" y="67"/>
                                </a:cubicBezTo>
                                <a:cubicBezTo>
                                  <a:pt x="38" y="68"/>
                                  <a:pt x="36" y="68"/>
                                  <a:pt x="34" y="69"/>
                                </a:cubicBezTo>
                                <a:cubicBezTo>
                                  <a:pt x="32" y="69"/>
                                  <a:pt x="30" y="69"/>
                                  <a:pt x="28" y="69"/>
                                </a:cubicBezTo>
                                <a:cubicBezTo>
                                  <a:pt x="23" y="69"/>
                                  <a:pt x="19" y="69"/>
                                  <a:pt x="16" y="67"/>
                                </a:cubicBezTo>
                                <a:cubicBezTo>
                                  <a:pt x="12" y="66"/>
                                  <a:pt x="9" y="63"/>
                                  <a:pt x="7" y="60"/>
                                </a:cubicBezTo>
                                <a:cubicBezTo>
                                  <a:pt x="5" y="58"/>
                                  <a:pt x="3" y="54"/>
                                  <a:pt x="2" y="50"/>
                                </a:cubicBezTo>
                                <a:cubicBezTo>
                                  <a:pt x="1" y="45"/>
                                  <a:pt x="0" y="41"/>
                                  <a:pt x="0" y="35"/>
                                </a:cubicBezTo>
                                <a:cubicBezTo>
                                  <a:pt x="0" y="29"/>
                                  <a:pt x="1" y="23"/>
                                  <a:pt x="2" y="19"/>
                                </a:cubicBezTo>
                                <a:cubicBezTo>
                                  <a:pt x="4" y="14"/>
                                  <a:pt x="6" y="11"/>
                                  <a:pt x="8" y="8"/>
                                </a:cubicBezTo>
                                <a:cubicBezTo>
                                  <a:pt x="11" y="5"/>
                                  <a:pt x="14" y="3"/>
                                  <a:pt x="18" y="2"/>
                                </a:cubicBezTo>
                                <a:cubicBezTo>
                                  <a:pt x="21" y="0"/>
                                  <a:pt x="25" y="0"/>
                                  <a:pt x="29" y="0"/>
                                </a:cubicBezTo>
                                <a:cubicBezTo>
                                  <a:pt x="31" y="0"/>
                                  <a:pt x="33" y="0"/>
                                  <a:pt x="35" y="0"/>
                                </a:cubicBezTo>
                                <a:cubicBezTo>
                                  <a:pt x="37" y="1"/>
                                  <a:pt x="39" y="1"/>
                                  <a:pt x="40" y="2"/>
                                </a:cubicBezTo>
                                <a:cubicBezTo>
                                  <a:pt x="42" y="2"/>
                                  <a:pt x="43" y="3"/>
                                  <a:pt x="45" y="4"/>
                                </a:cubicBezTo>
                                <a:cubicBezTo>
                                  <a:pt x="46" y="5"/>
                                  <a:pt x="47" y="6"/>
                                  <a:pt x="48" y="6"/>
                                </a:cubicBezTo>
                                <a:cubicBezTo>
                                  <a:pt x="48" y="7"/>
                                  <a:pt x="49" y="7"/>
                                  <a:pt x="49" y="8"/>
                                </a:cubicBezTo>
                                <a:cubicBezTo>
                                  <a:pt x="49" y="8"/>
                                  <a:pt x="49" y="8"/>
                                  <a:pt x="49" y="9"/>
                                </a:cubicBezTo>
                                <a:cubicBezTo>
                                  <a:pt x="49" y="9"/>
                                  <a:pt x="49" y="9"/>
                                  <a:pt x="50" y="10"/>
                                </a:cubicBezTo>
                                <a:cubicBezTo>
                                  <a:pt x="50" y="10"/>
                                  <a:pt x="50" y="11"/>
                                  <a:pt x="50" y="11"/>
                                </a:cubicBezTo>
                                <a:cubicBezTo>
                                  <a:pt x="50" y="13"/>
                                  <a:pt x="49" y="14"/>
                                  <a:pt x="49" y="14"/>
                                </a:cubicBezTo>
                                <a:cubicBezTo>
                                  <a:pt x="49" y="15"/>
                                  <a:pt x="48" y="15"/>
                                  <a:pt x="48" y="15"/>
                                </a:cubicBezTo>
                                <a:cubicBezTo>
                                  <a:pt x="47" y="15"/>
                                  <a:pt x="46" y="15"/>
                                  <a:pt x="45" y="14"/>
                                </a:cubicBezTo>
                                <a:cubicBezTo>
                                  <a:pt x="44" y="13"/>
                                  <a:pt x="43" y="12"/>
                                  <a:pt x="41" y="11"/>
                                </a:cubicBezTo>
                                <a:cubicBezTo>
                                  <a:pt x="40" y="10"/>
                                  <a:pt x="38" y="9"/>
                                  <a:pt x="36" y="8"/>
                                </a:cubicBezTo>
                                <a:cubicBezTo>
                                  <a:pt x="34" y="7"/>
                                  <a:pt x="31" y="7"/>
                                  <a:pt x="28" y="7"/>
                                </a:cubicBezTo>
                                <a:cubicBezTo>
                                  <a:pt x="22" y="7"/>
                                  <a:pt x="17" y="9"/>
                                  <a:pt x="14" y="14"/>
                                </a:cubicBezTo>
                                <a:cubicBezTo>
                                  <a:pt x="11" y="19"/>
                                  <a:pt x="9" y="26"/>
                                  <a:pt x="9" y="35"/>
                                </a:cubicBezTo>
                                <a:cubicBezTo>
                                  <a:pt x="9" y="39"/>
                                  <a:pt x="9" y="43"/>
                                  <a:pt x="10" y="47"/>
                                </a:cubicBezTo>
                                <a:cubicBezTo>
                                  <a:pt x="11" y="50"/>
                                  <a:pt x="12" y="53"/>
                                  <a:pt x="14" y="55"/>
                                </a:cubicBezTo>
                                <a:cubicBezTo>
                                  <a:pt x="16" y="57"/>
                                  <a:pt x="18" y="59"/>
                                  <a:pt x="20" y="60"/>
                                </a:cubicBezTo>
                                <a:cubicBezTo>
                                  <a:pt x="23" y="61"/>
                                  <a:pt x="25" y="62"/>
                                  <a:pt x="28" y="62"/>
                                </a:cubicBezTo>
                                <a:cubicBezTo>
                                  <a:pt x="31" y="62"/>
                                  <a:pt x="34" y="61"/>
                                  <a:pt x="36" y="60"/>
                                </a:cubicBezTo>
                                <a:cubicBezTo>
                                  <a:pt x="38" y="60"/>
                                  <a:pt x="40" y="59"/>
                                  <a:pt x="42" y="57"/>
                                </a:cubicBezTo>
                                <a:cubicBezTo>
                                  <a:pt x="43" y="56"/>
                                  <a:pt x="45" y="55"/>
                                  <a:pt x="46" y="54"/>
                                </a:cubicBezTo>
                                <a:cubicBezTo>
                                  <a:pt x="47" y="54"/>
                                  <a:pt x="48" y="53"/>
                                  <a:pt x="48" y="53"/>
                                </a:cubicBezTo>
                                <a:cubicBezTo>
                                  <a:pt x="48" y="53"/>
                                  <a:pt x="49" y="53"/>
                                  <a:pt x="49" y="53"/>
                                </a:cubicBezTo>
                                <a:cubicBezTo>
                                  <a:pt x="49" y="53"/>
                                  <a:pt x="49" y="54"/>
                                  <a:pt x="49" y="54"/>
                                </a:cubicBezTo>
                                <a:cubicBezTo>
                                  <a:pt x="50" y="54"/>
                                  <a:pt x="50" y="55"/>
                                  <a:pt x="50" y="55"/>
                                </a:cubicBezTo>
                                <a:cubicBezTo>
                                  <a:pt x="50" y="56"/>
                                  <a:pt x="50" y="56"/>
                                  <a:pt x="50" y="57"/>
                                </a:cubicBezTo>
                                <a:lnTo>
                                  <a:pt x="50" y="57"/>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s:wsp>
                        <wps:cNvPr id="309" name="Freeform 307"/>
                        <wps:cNvSpPr>
                          <a:spLocks noEditPoints="1"/>
                        </wps:cNvSpPr>
                        <wps:spPr bwMode="auto">
                          <a:xfrm>
                            <a:off x="2552700" y="2955290"/>
                            <a:ext cx="38735" cy="46355"/>
                          </a:xfrm>
                          <a:custGeom>
                            <a:avLst/>
                            <a:gdLst>
                              <a:gd name="T0" fmla="*/ 58 w 58"/>
                              <a:gd name="T1" fmla="*/ 31 h 69"/>
                              <a:gd name="T2" fmla="*/ 58 w 58"/>
                              <a:gd name="T3" fmla="*/ 31 h 69"/>
                              <a:gd name="T4" fmla="*/ 56 w 58"/>
                              <a:gd name="T5" fmla="*/ 35 h 69"/>
                              <a:gd name="T6" fmla="*/ 54 w 58"/>
                              <a:gd name="T7" fmla="*/ 36 h 69"/>
                              <a:gd name="T8" fmla="*/ 10 w 58"/>
                              <a:gd name="T9" fmla="*/ 36 h 69"/>
                              <a:gd name="T10" fmla="*/ 11 w 58"/>
                              <a:gd name="T11" fmla="*/ 46 h 69"/>
                              <a:gd name="T12" fmla="*/ 15 w 58"/>
                              <a:gd name="T13" fmla="*/ 55 h 69"/>
                              <a:gd name="T14" fmla="*/ 22 w 58"/>
                              <a:gd name="T15" fmla="*/ 60 h 69"/>
                              <a:gd name="T16" fmla="*/ 32 w 58"/>
                              <a:gd name="T17" fmla="*/ 62 h 69"/>
                              <a:gd name="T18" fmla="*/ 40 w 58"/>
                              <a:gd name="T19" fmla="*/ 61 h 69"/>
                              <a:gd name="T20" fmla="*/ 47 w 58"/>
                              <a:gd name="T21" fmla="*/ 59 h 69"/>
                              <a:gd name="T22" fmla="*/ 51 w 58"/>
                              <a:gd name="T23" fmla="*/ 58 h 69"/>
                              <a:gd name="T24" fmla="*/ 53 w 58"/>
                              <a:gd name="T25" fmla="*/ 57 h 69"/>
                              <a:gd name="T26" fmla="*/ 54 w 58"/>
                              <a:gd name="T27" fmla="*/ 57 h 69"/>
                              <a:gd name="T28" fmla="*/ 55 w 58"/>
                              <a:gd name="T29" fmla="*/ 58 h 69"/>
                              <a:gd name="T30" fmla="*/ 55 w 58"/>
                              <a:gd name="T31" fmla="*/ 59 h 69"/>
                              <a:gd name="T32" fmla="*/ 55 w 58"/>
                              <a:gd name="T33" fmla="*/ 61 h 69"/>
                              <a:gd name="T34" fmla="*/ 55 w 58"/>
                              <a:gd name="T35" fmla="*/ 62 h 69"/>
                              <a:gd name="T36" fmla="*/ 55 w 58"/>
                              <a:gd name="T37" fmla="*/ 63 h 69"/>
                              <a:gd name="T38" fmla="*/ 55 w 58"/>
                              <a:gd name="T39" fmla="*/ 63 h 69"/>
                              <a:gd name="T40" fmla="*/ 54 w 58"/>
                              <a:gd name="T41" fmla="*/ 64 h 69"/>
                              <a:gd name="T42" fmla="*/ 52 w 58"/>
                              <a:gd name="T43" fmla="*/ 65 h 69"/>
                              <a:gd name="T44" fmla="*/ 47 w 58"/>
                              <a:gd name="T45" fmla="*/ 67 h 69"/>
                              <a:gd name="T46" fmla="*/ 40 w 58"/>
                              <a:gd name="T47" fmla="*/ 69 h 69"/>
                              <a:gd name="T48" fmla="*/ 31 w 58"/>
                              <a:gd name="T49" fmla="*/ 69 h 69"/>
                              <a:gd name="T50" fmla="*/ 18 w 58"/>
                              <a:gd name="T51" fmla="*/ 67 h 69"/>
                              <a:gd name="T52" fmla="*/ 8 w 58"/>
                              <a:gd name="T53" fmla="*/ 60 h 69"/>
                              <a:gd name="T54" fmla="*/ 3 w 58"/>
                              <a:gd name="T55" fmla="*/ 50 h 69"/>
                              <a:gd name="T56" fmla="*/ 0 w 58"/>
                              <a:gd name="T57" fmla="*/ 35 h 69"/>
                              <a:gd name="T58" fmla="*/ 3 w 58"/>
                              <a:gd name="T59" fmla="*/ 20 h 69"/>
                              <a:gd name="T60" fmla="*/ 9 w 58"/>
                              <a:gd name="T61" fmla="*/ 9 h 69"/>
                              <a:gd name="T62" fmla="*/ 18 w 58"/>
                              <a:gd name="T63" fmla="*/ 2 h 69"/>
                              <a:gd name="T64" fmla="*/ 30 w 58"/>
                              <a:gd name="T65" fmla="*/ 0 h 69"/>
                              <a:gd name="T66" fmla="*/ 43 w 58"/>
                              <a:gd name="T67" fmla="*/ 2 h 69"/>
                              <a:gd name="T68" fmla="*/ 51 w 58"/>
                              <a:gd name="T69" fmla="*/ 8 h 69"/>
                              <a:gd name="T70" fmla="*/ 56 w 58"/>
                              <a:gd name="T71" fmla="*/ 18 h 69"/>
                              <a:gd name="T72" fmla="*/ 58 w 58"/>
                              <a:gd name="T73" fmla="*/ 29 h 69"/>
                              <a:gd name="T74" fmla="*/ 58 w 58"/>
                              <a:gd name="T75" fmla="*/ 31 h 69"/>
                              <a:gd name="T76" fmla="*/ 49 w 58"/>
                              <a:gd name="T77" fmla="*/ 29 h 69"/>
                              <a:gd name="T78" fmla="*/ 49 w 58"/>
                              <a:gd name="T79" fmla="*/ 29 h 69"/>
                              <a:gd name="T80" fmla="*/ 44 w 58"/>
                              <a:gd name="T81" fmla="*/ 13 h 69"/>
                              <a:gd name="T82" fmla="*/ 30 w 58"/>
                              <a:gd name="T83" fmla="*/ 7 h 69"/>
                              <a:gd name="T84" fmla="*/ 21 w 58"/>
                              <a:gd name="T85" fmla="*/ 9 h 69"/>
                              <a:gd name="T86" fmla="*/ 15 w 58"/>
                              <a:gd name="T87" fmla="*/ 13 h 69"/>
                              <a:gd name="T88" fmla="*/ 11 w 58"/>
                              <a:gd name="T89" fmla="*/ 20 h 69"/>
                              <a:gd name="T90" fmla="*/ 10 w 58"/>
                              <a:gd name="T91" fmla="*/ 29 h 69"/>
                              <a:gd name="T92" fmla="*/ 49 w 58"/>
                              <a:gd name="T93" fmla="*/ 2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8" h="69">
                                <a:moveTo>
                                  <a:pt x="58" y="31"/>
                                </a:moveTo>
                                <a:lnTo>
                                  <a:pt x="58" y="31"/>
                                </a:lnTo>
                                <a:cubicBezTo>
                                  <a:pt x="58" y="33"/>
                                  <a:pt x="57" y="34"/>
                                  <a:pt x="56" y="35"/>
                                </a:cubicBezTo>
                                <a:cubicBezTo>
                                  <a:pt x="55" y="35"/>
                                  <a:pt x="54" y="36"/>
                                  <a:pt x="54" y="36"/>
                                </a:cubicBezTo>
                                <a:lnTo>
                                  <a:pt x="10" y="36"/>
                                </a:lnTo>
                                <a:cubicBezTo>
                                  <a:pt x="10" y="40"/>
                                  <a:pt x="10" y="43"/>
                                  <a:pt x="11" y="46"/>
                                </a:cubicBezTo>
                                <a:cubicBezTo>
                                  <a:pt x="12" y="50"/>
                                  <a:pt x="13" y="52"/>
                                  <a:pt x="15" y="55"/>
                                </a:cubicBezTo>
                                <a:cubicBezTo>
                                  <a:pt x="16" y="57"/>
                                  <a:pt x="19" y="59"/>
                                  <a:pt x="22" y="60"/>
                                </a:cubicBezTo>
                                <a:cubicBezTo>
                                  <a:pt x="25" y="61"/>
                                  <a:pt x="28" y="62"/>
                                  <a:pt x="32" y="62"/>
                                </a:cubicBezTo>
                                <a:cubicBezTo>
                                  <a:pt x="35" y="62"/>
                                  <a:pt x="38" y="62"/>
                                  <a:pt x="40" y="61"/>
                                </a:cubicBezTo>
                                <a:cubicBezTo>
                                  <a:pt x="43" y="61"/>
                                  <a:pt x="45" y="60"/>
                                  <a:pt x="47" y="59"/>
                                </a:cubicBezTo>
                                <a:cubicBezTo>
                                  <a:pt x="48" y="59"/>
                                  <a:pt x="50" y="58"/>
                                  <a:pt x="51" y="58"/>
                                </a:cubicBezTo>
                                <a:cubicBezTo>
                                  <a:pt x="52" y="57"/>
                                  <a:pt x="53" y="57"/>
                                  <a:pt x="53" y="57"/>
                                </a:cubicBezTo>
                                <a:cubicBezTo>
                                  <a:pt x="54" y="57"/>
                                  <a:pt x="54" y="57"/>
                                  <a:pt x="54" y="57"/>
                                </a:cubicBezTo>
                                <a:cubicBezTo>
                                  <a:pt x="54" y="57"/>
                                  <a:pt x="55" y="57"/>
                                  <a:pt x="55" y="58"/>
                                </a:cubicBezTo>
                                <a:cubicBezTo>
                                  <a:pt x="55" y="58"/>
                                  <a:pt x="55" y="58"/>
                                  <a:pt x="55" y="59"/>
                                </a:cubicBezTo>
                                <a:cubicBezTo>
                                  <a:pt x="55" y="59"/>
                                  <a:pt x="55" y="60"/>
                                  <a:pt x="55" y="61"/>
                                </a:cubicBezTo>
                                <a:cubicBezTo>
                                  <a:pt x="55" y="61"/>
                                  <a:pt x="55" y="61"/>
                                  <a:pt x="55" y="62"/>
                                </a:cubicBezTo>
                                <a:cubicBezTo>
                                  <a:pt x="55" y="62"/>
                                  <a:pt x="55" y="62"/>
                                  <a:pt x="55" y="63"/>
                                </a:cubicBezTo>
                                <a:cubicBezTo>
                                  <a:pt x="55" y="63"/>
                                  <a:pt x="55" y="63"/>
                                  <a:pt x="55" y="63"/>
                                </a:cubicBezTo>
                                <a:cubicBezTo>
                                  <a:pt x="54" y="64"/>
                                  <a:pt x="54" y="64"/>
                                  <a:pt x="54" y="64"/>
                                </a:cubicBezTo>
                                <a:cubicBezTo>
                                  <a:pt x="54" y="64"/>
                                  <a:pt x="53" y="65"/>
                                  <a:pt x="52" y="65"/>
                                </a:cubicBezTo>
                                <a:cubicBezTo>
                                  <a:pt x="50" y="66"/>
                                  <a:pt x="49" y="66"/>
                                  <a:pt x="47" y="67"/>
                                </a:cubicBezTo>
                                <a:cubicBezTo>
                                  <a:pt x="45" y="68"/>
                                  <a:pt x="43" y="68"/>
                                  <a:pt x="40" y="69"/>
                                </a:cubicBezTo>
                                <a:cubicBezTo>
                                  <a:pt x="37" y="69"/>
                                  <a:pt x="34" y="69"/>
                                  <a:pt x="31" y="69"/>
                                </a:cubicBezTo>
                                <a:cubicBezTo>
                                  <a:pt x="26" y="69"/>
                                  <a:pt x="22" y="69"/>
                                  <a:pt x="18" y="67"/>
                                </a:cubicBezTo>
                                <a:cubicBezTo>
                                  <a:pt x="14" y="66"/>
                                  <a:pt x="11" y="63"/>
                                  <a:pt x="8" y="60"/>
                                </a:cubicBezTo>
                                <a:cubicBezTo>
                                  <a:pt x="6" y="58"/>
                                  <a:pt x="4" y="54"/>
                                  <a:pt x="3" y="50"/>
                                </a:cubicBezTo>
                                <a:cubicBezTo>
                                  <a:pt x="1" y="45"/>
                                  <a:pt x="0" y="40"/>
                                  <a:pt x="0" y="35"/>
                                </a:cubicBezTo>
                                <a:cubicBezTo>
                                  <a:pt x="0" y="29"/>
                                  <a:pt x="1" y="24"/>
                                  <a:pt x="3" y="20"/>
                                </a:cubicBezTo>
                                <a:cubicBezTo>
                                  <a:pt x="4" y="16"/>
                                  <a:pt x="6" y="12"/>
                                  <a:pt x="9" y="9"/>
                                </a:cubicBezTo>
                                <a:cubicBezTo>
                                  <a:pt x="11" y="6"/>
                                  <a:pt x="14" y="4"/>
                                  <a:pt x="18" y="2"/>
                                </a:cubicBezTo>
                                <a:cubicBezTo>
                                  <a:pt x="22" y="0"/>
                                  <a:pt x="26" y="0"/>
                                  <a:pt x="30" y="0"/>
                                </a:cubicBezTo>
                                <a:cubicBezTo>
                                  <a:pt x="35" y="0"/>
                                  <a:pt x="39" y="0"/>
                                  <a:pt x="43" y="2"/>
                                </a:cubicBezTo>
                                <a:cubicBezTo>
                                  <a:pt x="46" y="4"/>
                                  <a:pt x="49" y="6"/>
                                  <a:pt x="51" y="8"/>
                                </a:cubicBezTo>
                                <a:cubicBezTo>
                                  <a:pt x="53" y="11"/>
                                  <a:pt x="55" y="14"/>
                                  <a:pt x="56" y="18"/>
                                </a:cubicBezTo>
                                <a:cubicBezTo>
                                  <a:pt x="57" y="22"/>
                                  <a:pt x="58" y="25"/>
                                  <a:pt x="58" y="29"/>
                                </a:cubicBezTo>
                                <a:lnTo>
                                  <a:pt x="58" y="31"/>
                                </a:lnTo>
                                <a:close/>
                                <a:moveTo>
                                  <a:pt x="49" y="29"/>
                                </a:moveTo>
                                <a:lnTo>
                                  <a:pt x="49" y="29"/>
                                </a:lnTo>
                                <a:cubicBezTo>
                                  <a:pt x="49" y="22"/>
                                  <a:pt x="47" y="16"/>
                                  <a:pt x="44" y="13"/>
                                </a:cubicBezTo>
                                <a:cubicBezTo>
                                  <a:pt x="41" y="9"/>
                                  <a:pt x="36" y="7"/>
                                  <a:pt x="30" y="7"/>
                                </a:cubicBezTo>
                                <a:cubicBezTo>
                                  <a:pt x="27" y="7"/>
                                  <a:pt x="24" y="7"/>
                                  <a:pt x="21" y="9"/>
                                </a:cubicBezTo>
                                <a:cubicBezTo>
                                  <a:pt x="19" y="10"/>
                                  <a:pt x="17" y="11"/>
                                  <a:pt x="15" y="13"/>
                                </a:cubicBezTo>
                                <a:cubicBezTo>
                                  <a:pt x="13" y="15"/>
                                  <a:pt x="12" y="18"/>
                                  <a:pt x="11" y="20"/>
                                </a:cubicBezTo>
                                <a:cubicBezTo>
                                  <a:pt x="10" y="23"/>
                                  <a:pt x="10" y="26"/>
                                  <a:pt x="10" y="29"/>
                                </a:cubicBezTo>
                                <a:lnTo>
                                  <a:pt x="49" y="29"/>
                                </a:lnTo>
                                <a:close/>
                              </a:path>
                            </a:pathLst>
                          </a:custGeom>
                          <a:solidFill>
                            <a:srgbClr val="44546A"/>
                          </a:solidFill>
                          <a:ln w="0">
                            <a:solidFill>
                              <a:srgbClr val="000000"/>
                            </a:solidFill>
                            <a:prstDash val="solid"/>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01F40C57" id="Canvas 310" o:spid="_x0000_s1026" editas="canvas" style="position:absolute;margin-left:-22.5pt;margin-top:-961.35pt;width:372.8pt;height:285.5pt;z-index:251663360" coordsize="47345,36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345;height:36258;visibility:visible;mso-wrap-style:square">
                  <v:fill o:detectmouseclick="t"/>
                  <v:path o:connecttype="none"/>
                </v:shape>
                <v:group id="Group 205" o:spid="_x0000_s1028" style="position:absolute;left:-23666;top:-4133;width:85991;height:48379" coordorigin="-3727,-651" coordsize="13542,7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5" o:spid="_x0000_s1029" style="position:absolute;left:-3727;top:-651;width:13538;height:7619;visibility:visible;mso-wrap-style:square;v-text-anchor:top" coordsize="12796,7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" path="m,l,,12796,r,7198l,7198,,xe" strokeweight="0">
                    <v:path arrowok="t" o:connecttype="custom" o:connectlocs="0,0;0,0;13538,0;13538,7619;0,7619;0,0" o:connectangles="0,0,0,0,0,0"/>
                  </v:shape>
                  <v:shape id="Freeform 6" o:spid="_x0000_s1030" style="position:absolute;left:-3727;top:-651;width:13542;height:7619;visibility:visible;mso-wrap-style:square;v-text-anchor:top" coordsize="12799,7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" path="m,l,,12799,r,7198l,7198,,xe" strokeweight="0">
                    <v:path arrowok="t" o:connecttype="custom" o:connectlocs="0,0;0,0;13542,0;13542,7619;0,7619;0,0" o:connectangles="0,0,0,0,0,0"/>
                  </v:shape>
                  <v:shape id="Freeform 7" o:spid="_x0000_s1031" style="position:absolute;left:136;top:147;width:7194;height:5441;visibility:visible;mso-wrap-style:square;v-text-anchor:top" coordsize="6800,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" path="m,2570r,c,1151,1522,,3400,,5278,,6800,1151,6800,2570v,1419,-1522,2570,-3400,2570c1522,5140,,3989,,2570r,xe" strokeweight="0">
                    <v:path arrowok="t" o:connecttype="custom" o:connectlocs="0,2721;0,2721;3597,0;7194,2721;3597,5441;0,2721;0,2721" o:connectangles="0,0,0,0,0,0,0"/>
                  </v:shape>
                  <v:shape id="Freeform 8" o:spid="_x0000_s1032" style="position:absolute;left:136;top:147;width:7194;height:5441;visibility:visible;mso-wrap-style:square;v-text-anchor:top" coordsize="6800,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" path="m,2570r,c,1151,1522,,3400,,5278,,6800,1151,6800,2570v,1419,-1522,2570,-3400,2570c1522,5140,,3989,,2570r,xe" filled="f" strokecolor="#3d4b5f" strokeweight=".7pt">
                    <v:stroke joinstyle="miter"/>
                    <v:path arrowok="t" o:connecttype="custom" o:connectlocs="0,2721;0,2721;3597,0;7194,2721;3597,5441;0,2721;0,2721" o:connectangles="0,0,0,0,0,0,0"/>
                  </v:shape>
                  <v:shape id="Freeform 9" o:spid="_x0000_s1033" style="position:absolute;left:2553;top:556;width:59;height:100;visibility:visible;mso-wrap-style:square;v-text-anchor:top" coordsize="5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" path="m55,69r,c55,73,54,76,53,80v-2,3,-4,6,-6,8c44,90,41,92,37,93v-4,1,-8,2,-12,2c22,95,19,95,17,94v-3,,-5,-1,-7,-2c8,91,6,91,5,90,3,89,2,88,2,88,1,87,1,87,1,86,,85,,84,,83,,82,,82,,81v,,1,-1,1,-1c1,80,1,79,1,79v1,,1,,1,c3,79,4,79,5,80v1,1,3,2,5,3c12,84,14,85,17,86v2,1,5,1,9,1c29,87,32,87,34,86v2,-1,4,-2,6,-4c42,81,43,79,44,77v1,-2,2,-5,2,-7c46,67,45,64,44,62,43,60,41,58,39,57,37,55,35,54,32,53,30,51,27,50,24,49,22,48,19,46,16,45,14,43,12,42,10,40,8,38,6,35,5,33,3,30,3,27,3,23v,-3,,-7,2,-9c6,11,8,8,10,6,12,4,15,3,19,2,22,1,25,,29,v2,,4,,6,1c37,1,39,2,41,2v2,1,3,2,5,2c47,5,48,6,48,6v1,1,1,1,1,1c49,7,49,8,50,8v,,,1,,1c50,9,50,10,50,11v,,,1,,1c50,13,50,13,49,14v,,,,,c49,15,48,15,48,15v,,-1,-1,-2,-1c45,13,43,12,42,11v-2,,-4,-1,-6,-2c34,8,31,8,28,8v-2,,-5,,-7,1c19,10,17,11,16,12v-2,2,-3,3,-3,5c12,19,12,21,12,22v,3,,6,2,8c15,32,16,34,18,35v2,2,5,3,7,4c28,41,31,42,33,43v3,2,6,3,8,4c44,49,46,50,48,52v2,2,4,5,5,7c54,62,55,65,55,69r,xe" fillcolor="#44546a" strokeweight="0">
                    <v:path arrowok="t" o:connecttype="custom" o:connectlocs="59,73;50,93;27,100;11,97;2,93;0,87;1,84;2,83;11,87;28,92;43,86;49,74;42,60;26,52;11,42;3,24;11,6;31,0;44,2;51,6;54,8;54,12;53,15;51,16;45,12;30,8;17,13;13,23;19,37;35,45;51,55;59,73" o:connectangles="0,0,0,0,0,0,0,0,0,0,0,0,0,0,0,0,0,0,0,0,0,0,0,0,0,0,0,0,0,0,0,0"/>
                  </v:shape>
                  <v:shape id="Freeform 10" o:spid="_x0000_s1034" style="position:absolute;left:2634;top:583;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" path="m52,66r,c52,67,52,67,52,67v,,,,-1,1c51,68,50,68,50,68v-1,,-1,,-2,c47,68,46,68,46,68v-1,,-1,,-1,c44,67,44,67,44,67v,,,,,-1l44,57v-4,4,-7,7,-11,9c30,68,26,69,23,69v-5,,-8,-1,-11,-2c9,65,7,63,5,61,3,59,2,56,1,52,,49,,45,,41l,2c,1,,1,,1,,1,,1,1,v,,,,1,c2,,3,,4,,5,,6,,6,,7,,7,,7,,8,1,8,1,8,1v,,,,,1l8,40v,4,1,7,1,10c10,52,11,54,12,56v1,2,3,3,5,4c19,61,21,62,23,62v4,,7,-1,10,-4c36,56,40,53,44,48l44,2v,-1,,-1,,-1c44,1,44,1,44,v1,,1,,2,c46,,47,,48,v1,,1,,2,c50,,51,,51,v1,1,1,1,1,1c52,1,52,1,52,2r,64xe" fillcolor="#44546a" strokeweight="0">
                    <v:path arrowok="t" o:connecttype="custom" o:connectlocs="55,70;55,70;55,71;54,72;53,72;51,72;49,72;48,72;47,71;47,70;47,60;35,70;24,73;13,71;5,65;1,55;0,43;0,2;0,1;1,0;2,0;4,0;6,0;7,0;8,1;8,2;8,42;10,53;13,59;18,63;24,66;35,61;47,51;47,2;47,1;47,0;49,0;51,0;53,0;54,0;55,1;55,2;55,70" o:connectangles="0,0,0,0,0,0,0,0,0,0,0,0,0,0,0,0,0,0,0,0,0,0,0,0,0,0,0,0,0,0,0,0,0,0,0,0,0,0,0,0,0,0,0"/>
                  </v:shape>
                  <v:shape id="Freeform 11" o:spid="_x0000_s1035" style="position:absolute;left:2718;top:582;width:60;height:101;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" path="m56,34r,c56,40,55,45,54,49v-1,4,-3,8,-5,11c47,63,44,66,40,67v-3,2,-7,3,-12,3c26,70,25,70,23,69v-2,,-3,-1,-5,-2c16,67,15,65,13,64,12,63,10,61,8,60r,33c8,93,8,93,8,94v,,,,-1,c7,94,7,95,6,95v-1,,-1,,-2,c3,95,2,95,2,95,1,95,1,94,1,94,,94,,94,,94,,93,,93,,93l,3c,2,,2,,2,,2,,1,1,1v,,,,1,c2,1,3,1,4,1v,,1,,1,c6,1,6,1,7,1v,,,1,,1c7,2,8,2,8,3r,9c10,10,11,8,13,7,15,5,17,4,19,3,20,2,22,1,24,1,26,,28,,30,v5,,9,1,12,3c45,5,48,7,50,10v2,3,4,7,5,11c56,25,56,29,56,34r,xm47,35r,c47,32,47,28,46,25v,-3,-1,-6,-3,-9c42,13,40,11,38,10,36,8,33,7,29,7v-1,,-3,1,-5,1c23,9,21,9,19,10v-1,2,-3,3,-5,5c12,16,10,19,8,21r,28c12,54,15,57,18,59v4,2,7,4,11,4c32,63,35,62,37,60v2,-1,4,-3,6,-6c44,51,45,48,46,45v1,-3,1,-6,1,-10l47,35xe" fillcolor="#44546a" strokeweight="0">
                    <v:path arrowok="t" o:connecttype="custom" o:connectlocs="60,36;60,36;58,52;53,64;43,71;30,74;25,73;19,71;14,68;9,64;9,99;9,100;8,100;6,101;4,101;2,101;1,100;0,100;0,99;0,3;0,2;1,1;2,1;4,1;5,1;8,1;8,2;9,3;9,13;14,7;20,3;26,1;32,0;45,3;54,11;59,22;60,36;60,36;50,37;50,37;49,27;46,17;41,11;31,7;26,9;20,11;15,16;9,22;9,52;19,63;31,67;40,64;46,57;49,48;50,37;50,37" o:connectangles="0,0,0,0,0,0,0,0,0,0,0,0,0,0,0,0,0,0,0,0,0,0,0,0,0,0,0,0,0,0,0,0,0,0,0,0,0,0,0,0,0,0,0,0,0,0,0,0,0,0,0,0,0,0,0,0"/>
                    <o:lock v:ext="edit" verticies="t"/>
                  </v:shape>
                  <v:shape id="Freeform 12" o:spid="_x0000_s1036" style="position:absolute;left:2798;top:582;width:60;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" path="m57,32r,c57,33,57,35,56,35v-1,1,-2,1,-3,1l9,36v,4,,8,1,11c11,50,12,53,14,55v2,3,4,4,7,6c24,62,28,62,32,62v3,,6,,8,c42,61,44,61,46,60v2,-1,3,-1,4,-2c51,58,52,57,53,57v,,,1,1,1c54,58,54,58,54,58v,1,,1,,2c54,60,55,61,55,61v,1,-1,1,-1,1c54,63,54,63,54,63v,,,1,,1c54,64,54,64,53,65v,,-1,,-2,1c50,66,48,67,46,68v-2,,-4,1,-7,1c37,70,34,70,31,70,26,70,21,69,18,68,14,66,11,64,8,61,5,58,3,54,2,50,1,46,,41,,35,,30,1,25,2,20,3,16,5,12,8,9,11,6,14,4,17,3,21,1,25,,30,v5,,9,1,12,3c46,4,48,6,51,9v2,3,3,6,4,10c57,22,57,26,57,30r,2xm48,29r,c48,22,47,17,44,13,40,9,35,7,29,7v-3,,-6,1,-8,2c18,10,16,12,15,14v-2,2,-3,4,-4,7c10,24,9,26,9,29r39,xe" fillcolor="#44546a" strokeweight="0">
                    <v:path arrowok="t" o:connecttype="custom" o:connectlocs="60,34;60,34;59,37;56,38;9,38;11,50;15,58;22,64;34,66;42,66;48,63;53,61;56,60;57,61;57,61;57,63;58,64;57,66;57,67;57,68;56,69;54,70;48,72;41,73;33,74;19,72;8,64;2,53;0,37;2,21;8,10;18,3;32,0;44,3;54,10;58,20;60,32;60,34;51,31;51,31;46,14;31,7;22,10;16,15;12,22;9,31;51,31" o:connectangles="0,0,0,0,0,0,0,0,0,0,0,0,0,0,0,0,0,0,0,0,0,0,0,0,0,0,0,0,0,0,0,0,0,0,0,0,0,0,0,0,0,0,0,0,0,0,0"/>
                    <o:lock v:ext="edit" verticies="t"/>
                  </v:shape>
                  <v:shape id="Freeform 13" o:spid="_x0000_s1037" style="position:absolute;left:2882;top:582;width:39;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" path="m36,6r,c36,7,36,7,36,8v,,,1,,1c36,9,35,10,35,10v,,,,,c34,10,34,10,33,10,33,9,32,9,31,9v-1,,-1,,-2,-1c28,8,27,8,26,8v-2,,-3,,-4,1c21,9,19,10,18,11v-1,2,-3,3,-4,5c12,18,11,21,9,24r,43c9,68,9,68,9,68v-1,,-1,,-1,1c8,69,7,69,7,69v-1,,-2,,-3,c4,69,3,69,2,69v,,-1,,-1,c1,68,1,68,,68v,,,,,-1l,3c,2,,2,,2v1,,1,,1,-1c1,1,2,1,2,1v1,,2,,2,c5,1,6,1,6,1v1,,1,,2,c8,2,8,2,8,2v,,,,,1l8,13v2,-3,4,-5,5,-7c15,5,17,3,18,3,19,2,21,1,22,1,23,,25,,26,v1,,2,,2,c29,,30,,31,1v1,,2,,3,c34,2,35,2,35,2v,,1,,1,1c36,3,36,3,36,3v,,,1,,1c36,5,36,5,36,6r,xe" fillcolor="#44546a" strokeweight="0">
                    <v:path arrowok="t" o:connecttype="custom" o:connectlocs="39,6;39,6;39,8;39,10;38,11;38,11;36,11;34,10;31,8;28,8;24,10;20,12;15,17;10,25;10,71;10,72;9,73;8,73;4,73;2,73;1,73;0,72;0,71;0,3;0,2;1,1;2,1;4,1;7,1;9,1;9,2;9,3;9,14;14,6;20,3;24,1;28,0;30,0;34,1;37,1;38,2;39,3;39,3;39,4;39,6;39,6" o:connectangles="0,0,0,0,0,0,0,0,0,0,0,0,0,0,0,0,0,0,0,0,0,0,0,0,0,0,0,0,0,0,0,0,0,0,0,0,0,0,0,0,0,0,0,0,0,0"/>
                  </v:shape>
                  <v:shape id="Freeform 14" o:spid="_x0000_s1038" style="position:absolute;left:2931;top:613;width:37;height:7;visibility:visible;mso-wrap-style:square;v-text-anchor:top" coordsize="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" path="m35,4r,c35,5,34,6,34,6v,1,-1,1,-2,1l3,7c2,7,1,7,1,6,1,6,,5,,4,,2,1,1,1,1,1,,2,,3,l32,v1,,1,,1,c34,,34,1,34,1v,,,1,,1c34,2,35,3,35,4r,xe" fillcolor="#44546a" strokeweight="0">
                    <v:path arrowok="t" o:connecttype="custom" o:connectlocs="37,4;37,4;36,6;34,7;3,7;1,6;0,4;1,1;3,0;34,0;35,0;36,1;36,2;37,4;37,4" o:connectangles="0,0,0,0,0,0,0,0,0,0,0,0,0,0,0"/>
                  </v:shape>
                  <v:shape id="Freeform 15" o:spid="_x0000_s1039" style="position:absolute;left:2982;top:582;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" path="m44,50r,c44,53,43,56,42,58v-1,3,-3,5,-5,7c35,66,33,68,30,69v-3,,-6,1,-10,1c18,70,16,70,14,69v-2,,-4,,-6,-1c7,67,5,67,4,66,3,66,2,65,2,65,1,64,1,64,1,63,,62,,61,,60,,59,,59,,58v,,1,-1,1,-1c1,57,1,57,1,56v,,1,,1,c3,56,3,56,4,57v1,1,3,2,4,2c10,60,11,61,13,61v2,1,5,1,8,1c23,62,25,62,27,62v1,-1,3,-1,4,-2c33,59,34,57,34,56v1,-2,1,-3,1,-5c35,49,35,47,34,46,33,44,32,43,30,42,29,41,27,40,25,39v-2,,-4,-1,-6,-2c17,36,15,35,13,34,11,33,9,32,8,31,6,29,5,27,4,25,3,23,2,21,2,18v,-2,1,-4,2,-6c5,9,6,8,8,6,9,4,12,3,15,2,17,1,21,,24,v2,,4,,5,1c31,1,32,1,34,2v1,,2,,3,1c38,3,39,4,39,4v1,1,1,1,1,1c40,5,40,6,40,6v1,,1,1,1,1c41,7,41,8,41,9v,,,1,,1c41,11,40,11,40,11v,1,,1,,1c40,12,39,12,39,12v,,-1,,-2,-1c37,11,36,10,34,10,33,9,32,9,30,8,28,8,26,7,24,7v-2,,-4,1,-6,1c16,9,15,9,14,10v-1,1,-2,2,-3,4c11,15,11,16,11,18v,2,,4,1,5c13,25,14,26,16,27v1,1,3,2,5,3c23,30,25,31,27,32v2,1,4,2,6,3c35,36,37,37,39,38v1,2,3,3,4,5c43,45,44,47,44,50r,xe" fillcolor="#44546a" strokeweight="0">
                    <v:path arrowok="t" o:connecttype="custom" o:connectlocs="46,53;39,69;21,74;8,72;2,69;0,63;1,60;2,59;8,62;22,66;32,63;37,54;31,44;20,39;8,33;2,19;8,6;25,0;36,2;41,4;42,6;43,10;42,12;41,13;36,11;25,7;15,11;12,19;17,29;28,34;41,40;46,53" o:connectangles="0,0,0,0,0,0,0,0,0,0,0,0,0,0,0,0,0,0,0,0,0,0,0,0,0,0,0,0,0,0,0,0"/>
                  </v:shape>
                  <v:shape id="Freeform 16" o:spid="_x0000_s1040" style="position:absolute;left:3041;top:565;width:43;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" path="m40,79r,c40,80,40,81,40,82v,,,1,-1,1c39,84,38,84,38,84v-1,1,-2,1,-3,1c34,85,34,85,33,86v-1,,-2,,-3,c26,86,24,85,21,84v-2,,-4,-2,-5,-3c15,79,14,77,13,74,12,71,12,68,12,65r,-41l2,24v,,-1,,-1,c,23,,22,,21,,20,,20,,19v,,1,-1,1,-1c1,18,1,18,1,17v1,,1,,1,l12,17,12,1v,,,,,c12,,12,,13,v,,1,,1,c15,,15,,16,v1,,2,,2,c19,,19,,19,v1,,1,,1,1c20,1,20,1,20,1r,16l38,17v1,,1,,1,c39,18,40,18,40,18v,,,1,,1c40,20,40,20,40,21v,1,,2,,3c39,24,39,24,38,24r-18,l20,63v,5,1,9,2,12c24,77,26,78,30,78v1,,2,,3,c34,78,35,78,36,77v,,1,,2,c38,76,38,76,39,76v,,,,,c40,76,40,77,40,77v,,,,,1c40,78,40,79,40,79r,xe" fillcolor="#44546a" strokeweight="0">
                    <v:path arrowok="t" o:connecttype="custom" o:connectlocs="43,84;43,84;43,87;42,88;41,89;38,90;35,91;32,91;23,89;17,86;14,78;13,69;13,25;2,25;1,25;0,22;0,20;1,19;1,18;2,18;13,18;13,1;13,1;14,0;15,0;17,0;19,0;20,0;22,1;22,1;22,18;41,18;42,18;43,19;43,20;43,22;43,25;41,25;22,25;22,67;24,79;32,83;35,83;39,81;41,81;42,80;42,80;43,81;43,83;43,84;43,84" o:connectangles="0,0,0,0,0,0,0,0,0,0,0,0,0,0,0,0,0,0,0,0,0,0,0,0,0,0,0,0,0,0,0,0,0,0,0,0,0,0,0,0,0,0,0,0,0,0,0,0,0,0,0"/>
                  </v:shape>
                  <v:shape id="Freeform 17" o:spid="_x0000_s1041" style="position:absolute;left:3105;top:582;width:37;height:73;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" path="m35,6r,c35,7,35,7,35,8v,,,1,,1c35,9,35,10,35,10v-1,,-1,,-1,c34,10,33,10,32,10,32,9,31,9,30,9v,,-1,,-2,-1c27,8,26,8,25,8v-1,,-3,,-4,1c20,9,19,10,17,11v-1,2,-2,3,-4,5c12,18,10,21,8,24r,43c8,68,8,68,8,68v,,-1,,-1,1c7,69,6,69,6,69v-1,,-1,,-2,c3,69,2,69,2,69v-1,,-1,,-2,c,68,,68,,68v,,,,,-1l,3c,2,,2,,2v,,,,,-1c1,1,1,1,2,1v,,1,,2,c4,1,5,1,6,1v,,1,,1,c7,2,7,2,7,2v1,,1,,1,1l8,13c9,10,11,8,13,6,14,5,16,3,17,3,19,2,20,1,21,1,23,,24,,26,v,,1,,2,c29,,29,,30,1v1,,2,,3,c34,2,34,2,34,2v1,,1,,1,1c35,3,35,3,35,3v,,,1,,1c35,5,35,5,35,6r,xe" fillcolor="#44546a" strokeweight="0">
                    <v:path arrowok="t" o:connecttype="custom" o:connectlocs="37,6;37,6;37,8;37,10;37,11;36,11;34,11;32,10;30,8;26,8;22,10;18,12;14,17;8,25;8,71;8,72;7,73;6,73;4,73;2,73;0,73;0,72;0,71;0,3;0,2;0,1;2,1;4,1;6,1;7,1;7,2;8,3;8,14;14,6;18,3;22,1;27,0;30,0;32,1;35,1;36,2;37,3;37,3;37,4;37,6;37,6" o:connectangles="0,0,0,0,0,0,0,0,0,0,0,0,0,0,0,0,0,0,0,0,0,0,0,0,0,0,0,0,0,0,0,0,0,0,0,0,0,0,0,0,0,0,0,0,0,0"/>
                  </v:shape>
                  <v:shape id="Freeform 18" o:spid="_x0000_s1042" style="position:absolute;left:3160;top:583;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" path="m52,66r,c52,67,52,67,52,67v,,,,,1c51,68,51,68,50,68v,,-1,,-2,c48,68,47,68,46,68v,,-1,,-1,c45,67,45,67,44,67v,,,,,-1l44,57v-3,4,-7,7,-11,9c30,68,26,69,23,69v-4,,-8,-1,-11,-2c9,65,7,63,5,61,3,59,2,56,1,52,1,49,,45,,41l,2c,1,,1,,1,,1,1,1,1,v,,1,,1,c3,,4,,4,,5,,6,,6,,7,,7,,8,v,1,,1,,1c9,1,9,1,9,2r,38c9,44,9,47,10,50v,2,1,4,2,6c14,58,15,59,17,60v2,1,4,2,7,2c27,62,30,61,34,58v3,-2,6,-5,10,-10l44,2v,-1,,-1,,-1c44,1,44,1,45,v,,1,,1,c47,,47,,48,v1,,2,,2,c51,,51,,52,v,1,,1,,1c52,1,52,1,52,2r,64xe" fillcolor="#44546a" strokeweight="0">
                    <v:path arrowok="t" o:connecttype="custom" o:connectlocs="55,70;55,70;55,71;55,72;53,72;51,72;49,72;48,72;47,71;47,70;47,60;35,70;24,73;13,71;5,65;1,55;0,43;0,2;0,1;1,0;2,0;4,0;6,0;8,0;8,1;10,2;10,42;11,53;13,59;18,63;25,66;36,61;47,51;47,2;47,1;48,0;49,0;51,0;53,0;55,0;55,1;55,2;55,70" o:connectangles="0,0,0,0,0,0,0,0,0,0,0,0,0,0,0,0,0,0,0,0,0,0,0,0,0,0,0,0,0,0,0,0,0,0,0,0,0,0,0,0,0,0,0"/>
                  </v:shape>
                  <v:shape id="Freeform 19" o:spid="_x0000_s1043" style="position:absolute;left:3239;top:58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" path="m50,58r,c50,58,50,59,50,59v,1,,1,,1c50,61,50,61,49,61v,1,,1,-1,2c48,63,47,64,45,65v-1,1,-3,2,-5,2c38,68,37,69,34,69v-2,1,-4,1,-6,1c23,70,20,69,16,68,13,66,10,64,7,61,5,58,3,55,2,50,1,46,,41,,36,,29,1,24,3,19,4,15,6,11,9,8,11,6,14,4,18,2,21,1,25,,29,v2,,4,,6,1c37,1,39,2,41,2v1,1,3,2,4,3c46,5,47,6,48,7v,,1,1,1,1c49,8,49,9,49,9v1,1,1,1,1,1c50,11,50,11,50,12v,1,,2,-1,3c49,15,48,16,48,16v-1,,-2,-1,-3,-2c44,14,43,13,42,12,40,11,38,10,36,9,34,8,31,8,28,8v-6,,-11,2,-14,7c11,19,9,26,9,35v,5,1,9,1,12c11,51,13,53,14,56v2,2,4,4,7,5c23,62,26,62,29,62v3,,5,,7,-1c38,60,40,59,42,58v2,-1,3,-2,4,-3c47,54,48,54,48,54v1,,1,,1,c49,54,50,54,50,55v,,,,,1c50,56,50,57,50,58r,xe" fillcolor="#44546a" strokeweight="0">
                    <v:path arrowok="t" o:connecttype="custom" o:connectlocs="53,61;53,61;53,62;53,63;52,64;51,67;48,69;42,71;36,73;30,74;17,72;7,64;2,53;0,38;3,20;10,8;19,2;31,0;37,1;43,2;48,5;51,7;52,8;52,10;53,11;53,13;52,16;51,17;48,15;45,13;38,10;30,8;15,16;10,37;11,50;15,59;22,64;31,66;38,64;45,61;49,58;51,57;52,57;53,58;53,59;53,61;53,61" o:connectangles="0,0,0,0,0,0,0,0,0,0,0,0,0,0,0,0,0,0,0,0,0,0,0,0,0,0,0,0,0,0,0,0,0,0,0,0,0,0,0,0,0,0,0,0,0,0,0"/>
                  </v:shape>
                  <v:shape id="Freeform 20" o:spid="_x0000_s1044" style="position:absolute;left:3304;top:565;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" path="m40,79r,c40,80,40,81,40,82v,,,1,-1,1c39,84,38,84,38,84v-1,1,-2,1,-3,1c34,85,33,85,32,86v-1,,-2,,-2,c26,86,24,85,21,84v-2,,-4,-2,-5,-3c14,79,13,77,13,74,12,71,12,68,12,65r,-41l2,24v,,-1,,-1,c,23,,22,,21,,20,,20,,19v,,,-1,1,-1c1,18,1,18,1,17v1,,1,,1,l12,17,12,1v,,,,,c12,,12,,13,v,,,,1,c15,,15,,16,v1,,2,,2,c19,,19,,19,v1,,1,,1,1c20,1,20,1,20,1r,16l38,17v,,1,,1,c39,18,40,18,40,18v,,,1,,1c40,20,40,20,40,21v,1,,2,,3c39,24,39,24,38,24r-18,l20,63v,5,1,9,2,12c24,77,26,78,30,78v1,,2,,3,c34,78,35,78,36,77v,,1,,1,c38,76,38,76,39,76v,,,,,c40,76,40,77,40,77v,,,,,1c40,78,40,79,40,79r,xe" fillcolor="#44546a" strokeweight="0">
                    <v:path arrowok="t" o:connecttype="custom" o:connectlocs="42,84;42,84;42,87;41,88;40,89;37,90;34,91;32,91;22,89;17,86;14,78;13,69;13,25;2,25;1,25;0,22;0,20;1,19;1,18;2,18;13,18;13,1;13,1;14,0;15,0;17,0;19,0;20,0;21,1;21,1;21,18;40,18;41,18;42,19;42,20;42,22;42,25;40,25;21,25;21,67;23,79;32,83;35,83;38,81;39,81;41,80;41,80;42,81;42,83;42,84;42,84" o:connectangles="0,0,0,0,0,0,0,0,0,0,0,0,0,0,0,0,0,0,0,0,0,0,0,0,0,0,0,0,0,0,0,0,0,0,0,0,0,0,0,0,0,0,0,0,0,0,0,0,0,0,0"/>
                  </v:shape>
                  <v:shape id="Freeform 21" o:spid="_x0000_s1045" style="position:absolute;left:3366;top:583;width:56;height:7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" path="m53,66r,c53,67,53,67,52,67v,,,,,1c51,68,51,68,50,68v,,-1,,-1,c48,68,47,68,46,68v,,-1,,-1,c45,67,45,67,45,67v-1,,-1,,-1,-1l44,57v-3,4,-7,7,-10,9c30,68,26,69,23,69v-4,,-8,-1,-11,-2c9,65,7,63,5,61,3,59,2,56,1,52,1,49,,45,,41l,2c,1,,1,,1,1,1,1,1,1,v,,1,,1,c3,,4,,4,,5,,6,,7,v,,1,,1,c8,1,8,1,9,1v,,,,,1l9,40v,4,,7,1,10c10,52,11,54,12,56v2,2,3,3,5,4c19,61,21,62,24,62v3,,6,-1,10,-4c37,56,40,53,44,48l44,2v,-1,,-1,,-1c44,1,45,1,45,v,,1,,1,c47,,47,,48,v1,,2,,2,c51,,51,,52,v,1,,1,,1c52,1,53,1,53,2r,64xe" fillcolor="#44546a" strokeweight="0">
                    <v:path arrowok="t" o:connecttype="custom" o:connectlocs="56,70;56,70;55,71;55,72;53,72;52,72;49,72;48,72;48,71;46,70;46,60;36,70;24,73;13,71;5,65;1,55;0,43;0,2;0,1;1,0;2,0;4,0;7,0;8,0;10,1;10,2;10,42;11,53;13,59;18,63;25,66;36,61;46,51;46,2;46,1;48,0;49,0;51,0;53,0;55,0;55,1;56,2;56,70" o:connectangles="0,0,0,0,0,0,0,0,0,0,0,0,0,0,0,0,0,0,0,0,0,0,0,0,0,0,0,0,0,0,0,0,0,0,0,0,0,0,0,0,0,0,0"/>
                  </v:shape>
                  <v:shape id="Freeform 22" o:spid="_x0000_s1046" style="position:absolute;left:3451;top:582;width:38;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" path="m36,6r,c36,7,36,7,36,8v,,,1,,1c36,9,35,10,35,10v,,,,,c34,10,34,10,33,10,32,9,32,9,31,9v-1,,-2,,-2,-1c28,8,27,8,26,8v-2,,-3,,-4,1c21,9,19,10,18,11v-1,2,-3,3,-4,5c12,18,10,21,9,24r,43c9,68,9,68,8,68v,,,,,1c7,69,7,69,6,69v,,-1,,-2,c4,69,3,69,2,69v,,-1,,-1,c1,68,,68,,68v,,,,,-1l,3c,2,,2,,2v,,1,,1,-1c1,1,2,1,2,1v1,,1,,2,c5,1,6,1,6,1v1,,1,,1,c8,2,8,2,8,2v,,,,,1l8,13v2,-3,4,-5,5,-7c15,5,16,3,18,3,19,2,21,1,22,1,23,,25,,26,v1,,2,,2,c29,,30,,31,1v1,,2,,2,c34,2,35,2,35,2v,,,,1,1c36,3,36,3,36,3v,,,1,,1c36,5,36,5,36,6r,xe" fillcolor="#44546a" strokeweight="0">
                    <v:path arrowok="t" o:connecttype="custom" o:connectlocs="38,6;38,6;38,8;38,10;37,11;37,11;35,11;33,10;31,8;27,8;23,10;19,12;15,17;10,25;10,71;8,72;8,73;6,73;4,73;2,73;1,73;0,72;0,71;0,3;0,2;1,1;2,1;4,1;6,1;7,1;8,2;8,3;8,14;14,6;19,3;23,1;27,0;30,0;33,1;35,1;37,2;38,3;38,3;38,4;38,6;38,6" o:connectangles="0,0,0,0,0,0,0,0,0,0,0,0,0,0,0,0,0,0,0,0,0,0,0,0,0,0,0,0,0,0,0,0,0,0,0,0,0,0,0,0,0,0,0,0,0,0"/>
                  </v:shape>
                  <v:shape id="Freeform 23" o:spid="_x0000_s1047" style="position:absolute;left:3502;top:582;width:52;height:74;visibility:visible;mso-wrap-style:square;v-text-anchor:top" coordsize="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" path="m49,67r,c49,68,49,68,49,68v-1,1,-1,1,-1,1c47,69,46,69,45,69v,,-1,,-2,c43,69,42,69,42,68v,,,,,-1l42,60v-3,3,-6,6,-10,7c29,69,25,70,21,70v-3,,-6,-1,-9,-1c9,68,7,66,5,65,3,63,2,61,1,59,,57,,54,,51,,47,,44,2,42,3,39,5,37,8,35v3,-2,6,-3,10,-4c22,30,26,30,30,30r11,l41,24v,-2,-1,-5,-1,-7c39,15,38,13,37,12,36,10,34,9,32,8,30,8,28,7,25,7v-3,,-6,1,-8,1c15,9,13,10,11,11,9,12,8,12,7,13,6,14,5,14,4,14v,,,,-1,c3,14,3,14,3,13v,,,,,-1c2,12,2,12,2,11,2,10,2,9,3,9,3,8,3,7,4,7,4,6,5,5,7,5,8,4,10,3,12,2v2,,4,-1,7,-1c21,,23,,25,v5,,9,1,12,2c40,3,42,4,44,6v2,2,3,5,4,8c49,17,49,20,49,24r,43xm41,37r,l29,37v-3,,-6,,-9,1c17,38,15,39,14,40v-2,2,-3,3,-4,5c9,46,8,48,8,50v,4,2,7,4,9c14,62,18,63,22,63v3,,6,-1,9,-3c34,58,37,56,41,52r,-15xe" fillcolor="#44546a" strokeweight="0">
                    <v:path arrowok="t" o:connecttype="custom" o:connectlocs="52,71;52,71;52,72;51,73;48,73;46,73;45,72;45,71;45,63;34,71;22,74;13,73;5,69;1,62;0,54;2,44;8,37;19,33;32,32;44,32;44,25;42,18;39,13;34,8;27,7;18,8;12,12;7,14;4,15;3,15;3,14;3,13;2,12;3,10;4,7;7,5;13,2;20,1;27,0;39,2;47,6;51,15;52,25;52,71;44,39;44,39;31,39;21,40;15,42;11,48;8,53;13,62;23,67;33,63;44,55;44,39" o:connectangles="0,0,0,0,0,0,0,0,0,0,0,0,0,0,0,0,0,0,0,0,0,0,0,0,0,0,0,0,0,0,0,0,0,0,0,0,0,0,0,0,0,0,0,0,0,0,0,0,0,0,0,0,0,0,0,0"/>
                    <o:lock v:ext="edit" verticies="t"/>
                  </v:shape>
                  <v:shape id="Freeform 24" o:spid="_x0000_s1048" style="position:absolute;left:3583;top:549;width:9;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" path="m9,98r,c9,99,9,99,8,99v,,,,,1c7,100,7,100,6,100v,,-1,,-2,c4,100,3,100,2,100v,,-1,,-1,c1,99,,99,,99v,,,,,-1l,2v,,,,,-1c,1,1,1,1,1v,,1,,1,-1c3,,4,,4,,5,,6,,6,,7,1,7,1,8,1v,,,,,c9,2,9,2,9,2r,96xe" fillcolor="#44546a" strokeweight="0">
                    <v:path arrowok="t" o:connecttype="custom" o:connectlocs="9,104;9,104;8,105;8,106;6,106;4,106;2,106;1,106;0,105;0,104;0,2;0,1;1,1;2,0;4,0;6,0;8,1;8,1;9,2;9,104" o:connectangles="0,0,0,0,0,0,0,0,0,0,0,0,0,0,0,0,0,0,0,0"/>
                  </v:shape>
                  <v:shape id="Freeform 25" o:spid="_x0000_s1049" style="position:absolute;left:3643;top:609;width:77;height:7;visibility:visible;mso-wrap-style:square;v-text-anchor:top" coordsize="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" path="m73,3r,c73,5,73,6,73,6,72,7,72,7,71,7l2,7c1,7,,7,,6,,6,,5,,3,,2,,1,,1,,,1,,2,l71,v,,1,,1,c72,,72,,73,1v,,,,,1c73,2,73,3,73,3r,xe" fillcolor="#44546a" strokeweight="0">
                    <v:path arrowok="t" o:connecttype="custom" o:connectlocs="77,3;77,3;77,6;75,7;2,7;0,6;0,3;0,1;2,0;75,0;76,0;77,1;77,2;77,3;77,3" o:connectangles="0,0,0,0,0,0,0,0,0,0,0,0,0,0,0"/>
                  </v:shape>
                  <v:shape id="Freeform 26" o:spid="_x0000_s1050" style="position:absolute;left:3769;top:582;width:60;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" path="m57,32r,c57,33,56,35,55,35v-1,1,-1,1,-2,1l9,36v,4,,8,1,11c11,50,12,53,14,55v2,3,4,4,7,6c24,62,27,62,32,62v3,,5,,8,c42,61,44,61,46,60v2,-1,3,-1,4,-2c51,58,52,57,52,57v1,,1,1,1,1c53,58,54,58,54,58v,1,,1,,2c54,60,54,61,54,61v,1,,1,,1c54,63,54,63,54,63v,,,1,,1c54,64,53,64,53,65v,,-1,,-2,1c50,66,48,67,46,68v-2,,-4,1,-7,1c36,70,34,70,31,70,26,70,21,69,17,68,13,66,10,64,8,61,5,58,3,54,2,50,,46,,41,,35,,30,,25,2,20,3,16,5,12,8,9,10,6,14,4,17,3,21,1,25,,30,v4,,8,1,12,3c45,4,48,6,50,9v3,3,4,6,5,10c56,22,57,26,57,30r,2xm48,29r,c48,22,47,17,43,13,40,9,35,7,29,7v-3,,-6,1,-9,2c18,10,16,12,14,14v-1,2,-3,4,-4,7c9,24,9,26,9,29r39,xe" fillcolor="#44546a" strokeweight="0">
                    <v:path arrowok="t" o:connecttype="custom" o:connectlocs="60,34;60,34;58,37;56,38;9,38;11,50;15,58;22,64;34,66;42,66;48,63;53,61;55,60;56,61;57,61;57,63;57,64;57,66;57,67;57,68;56,69;54,70;48,72;41,73;33,74;18,72;8,64;2,53;0,37;2,21;8,10;18,3;32,0;44,3;53,10;58,20;60,32;60,34;51,31;51,31;45,14;31,7;21,10;15,15;11,22;9,31;51,31" o:connectangles="0,0,0,0,0,0,0,0,0,0,0,0,0,0,0,0,0,0,0,0,0,0,0,0,0,0,0,0,0,0,0,0,0,0,0,0,0,0,0,0,0,0,0,0,0,0,0"/>
                    <o:lock v:ext="edit" verticies="t"/>
                  </v:shape>
                  <v:shape id="Freeform 27" o:spid="_x0000_s1051" style="position:absolute;left:3848;top:58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" path="m50,58r,c50,58,50,59,50,59v,1,,1,,1c50,61,49,61,49,61v,1,,1,-1,2c48,63,46,64,45,65v-1,1,-3,2,-5,2c38,68,36,69,34,69v-2,1,-4,1,-6,1c23,70,19,69,16,68,12,66,10,64,7,61,5,58,3,55,2,50,1,46,,41,,36,,29,1,24,2,19,4,15,6,11,9,8,11,6,14,4,18,2,21,1,25,,29,v2,,4,,6,1c37,1,39,2,40,2v2,1,4,2,5,3c46,5,47,6,48,7v,,1,1,1,1c49,8,49,9,49,9v,1,1,1,1,1c50,11,50,11,50,12v,1,-1,2,-1,3c49,15,48,16,48,16v-1,,-2,-1,-3,-2c44,14,43,13,42,12,40,11,38,10,36,9,34,8,31,8,28,8v-6,,-11,2,-14,7c11,19,9,26,9,35v,5,,9,1,12c11,51,13,53,14,56v2,2,4,4,6,5c23,62,26,62,29,62v2,,5,,7,-1c38,60,40,59,42,58v1,-1,3,-2,4,-3c47,54,48,54,48,54v1,,1,,1,c49,54,49,54,50,55v,,,,,1c50,56,50,57,50,58r,xe" fillcolor="#44546a" strokeweight="0">
                    <v:path arrowok="t" o:connecttype="custom" o:connectlocs="53,61;53,61;53,62;53,63;52,64;51,67;48,69;42,71;36,73;30,74;17,72;7,64;2,53;0,38;2,20;10,8;19,2;31,0;37,1;42,2;48,5;51,7;52,8;52,10;53,11;53,13;52,16;51,17;48,15;45,13;38,10;30,8;15,16;10,37;11,50;15,59;21,64;31,66;38,64;45,61;49,58;51,57;52,57;53,58;53,59;53,61;53,61" o:connectangles="0,0,0,0,0,0,0,0,0,0,0,0,0,0,0,0,0,0,0,0,0,0,0,0,0,0,0,0,0,0,0,0,0,0,0,0,0,0,0,0,0,0,0,0,0,0,0"/>
                  </v:shape>
                  <v:shape id="Freeform 28" o:spid="_x0000_s1052" style="position:absolute;left:3917;top:582;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" path="m62,34r,c62,39,62,44,60,49v-1,4,-3,8,-6,11c52,63,48,65,44,67v-4,2,-8,3,-13,3c26,70,21,69,17,68,14,66,11,64,8,61,5,58,4,54,2,50,1,46,,41,,36,,30,1,26,2,21,4,17,6,13,8,10,11,7,14,5,18,3,22,1,27,,32,v5,,9,1,13,2c49,4,52,6,55,9v2,3,4,7,5,11c62,24,62,29,62,34r,xm53,35r,c53,31,53,28,52,25,51,21,50,18,49,16,47,13,45,11,42,10,39,8,36,8,31,8v-3,,-7,,-10,2c19,11,16,13,15,15v-2,3,-4,6,-4,9c10,27,9,31,9,35v,3,1,7,1,10c11,49,12,52,14,54v2,3,4,5,7,6c24,62,27,62,31,62v4,,7,,10,-2c44,59,46,57,48,55v2,-3,3,-6,4,-9c53,43,53,39,53,35r,xe" fillcolor="#44546a" strokeweight="0">
                    <v:path arrowok="t" o:connecttype="custom" o:connectlocs="66,36;66,36;64,52;57,63;47,71;33,74;18,72;9,64;2,53;0,38;2,22;9,11;19,3;34,0;48,2;59,10;64,21;66,36;66,36;56,37;56,37;55,26;52,17;45,11;33,8;22,11;16,16;12,25;10,37;11,48;15,57;22,63;33,66;44,63;51,58;55,49;56,37;56,37" o:connectangles="0,0,0,0,0,0,0,0,0,0,0,0,0,0,0,0,0,0,0,0,0,0,0,0,0,0,0,0,0,0,0,0,0,0,0,0,0,0"/>
                    <o:lock v:ext="edit" verticies="t"/>
                  </v:shape>
                  <v:shape id="Freeform 29" o:spid="_x0000_s1053" style="position:absolute;left:4007;top:582;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" path="m52,67r,c52,68,52,68,52,68v,,,,-1,1c51,69,51,69,50,69v,,-1,,-2,c47,69,47,69,46,69v,,-1,,-1,c44,68,44,68,44,68v,,,,,-1l44,29v,-4,,-7,-1,-10c42,17,41,15,40,13,39,11,37,10,35,9,34,8,31,7,29,7v-4,,-7,1,-10,4c16,13,12,16,9,21r,46c9,68,8,68,8,68v,,,,,1c7,69,7,69,6,69v,,-1,,-2,c3,69,3,69,2,69v,,-1,,-1,c1,68,,68,,68v,,,,,-1l,3c,2,,2,,2v,,1,,1,-1c1,1,2,1,2,1v1,,1,,2,c5,1,6,1,6,1v1,,1,,1,c8,2,8,2,8,2v,,,,,1l8,12c12,8,15,5,19,3,23,1,26,,30,v4,,7,1,10,2c43,4,46,6,47,8v2,2,3,5,4,9c52,20,52,24,52,28r,39xe" fillcolor="#44546a" strokeweight="0">
                    <v:path arrowok="t" o:connecttype="custom" o:connectlocs="55,71;55,71;55,72;54,73;53,73;51,73;49,73;48,73;47,72;47,71;47,31;45,20;42,14;37,10;31,7;20,12;10,22;10,71;8,72;8,73;6,73;4,73;2,73;1,73;0,72;0,71;0,3;0,2;1,1;2,1;4,1;6,1;7,1;8,2;8,3;8,13;20,3;32,0;42,2;50,8;54,18;55,30;55,71" o:connectangles="0,0,0,0,0,0,0,0,0,0,0,0,0,0,0,0,0,0,0,0,0,0,0,0,0,0,0,0,0,0,0,0,0,0,0,0,0,0,0,0,0,0,0"/>
                  </v:shape>
                  <v:shape id="Freeform 30" o:spid="_x0000_s1054" style="position:absolute;left:4087;top:582;width:65;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" path="m62,34r,c62,39,61,44,60,49v-2,4,-4,8,-6,11c51,63,48,65,44,67v-4,2,-9,3,-14,3c25,70,21,69,17,68,13,66,10,64,7,61,5,58,3,54,2,50,1,46,,41,,36,,30,1,26,2,21,3,17,5,13,8,10,10,7,14,5,18,3,22,1,26,,31,v6,,10,1,14,2c48,4,52,6,54,9v3,3,5,7,6,11c61,24,62,29,62,34r,xm53,35r,c53,31,52,28,52,25,51,21,50,18,48,16,46,13,44,11,41,10,39,8,35,8,31,8v-4,,-7,,-10,2c18,11,16,13,14,15v-2,3,-3,6,-4,9c9,27,9,31,9,35v,3,,7,1,10c11,49,12,52,14,54v1,3,3,5,6,6c23,62,27,62,31,62v4,,7,,10,-2c43,59,46,57,48,55v1,-3,3,-6,4,-9c52,43,53,39,53,35r,xe" fillcolor="#44546a" strokeweight="0">
                    <v:path arrowok="t" o:connecttype="custom" o:connectlocs="65,36;65,36;63,52;57,63;46,71;31,74;18,72;7,64;2,53;0,38;2,22;8,11;19,3;33,0;47,2;57,10;63,21;65,36;65,36;56,37;56,37;55,26;50,17;43,11;33,8;22,11;15,16;10,25;9,37;10,48;15,57;21,63;33,66;43,63;50,58;55,49;56,37;56,37" o:connectangles="0,0,0,0,0,0,0,0,0,0,0,0,0,0,0,0,0,0,0,0,0,0,0,0,0,0,0,0,0,0,0,0,0,0,0,0,0,0"/>
                    <o:lock v:ext="edit" verticies="t"/>
                  </v:shape>
                  <v:shape id="Freeform 31" o:spid="_x0000_s1055" style="position:absolute;left:4176;top:582;width:98;height:73;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" path="m92,67r,c92,68,91,68,91,68v,,,,,1c90,69,90,69,89,69v,,-1,,-2,c86,69,86,69,85,69v,,-1,,-1,c84,68,83,68,83,68v,,,,,-1l83,28v,-3,,-6,-1,-9c82,17,81,15,80,13,79,11,77,10,75,9,73,8,71,7,69,7v-3,,-6,1,-9,4c57,13,53,16,50,21r,46c50,68,50,68,50,68v-1,,-1,,-1,1c49,69,48,69,48,69v-1,,-2,,-2,c45,69,44,69,44,69v-1,,-1,,-2,c42,68,42,68,42,68v-1,,-1,,-1,-1l41,28v,-3,,-6,,-9c40,17,39,15,38,13,37,11,35,10,33,9,32,8,30,7,27,7v-3,,-6,1,-9,4c15,13,12,16,8,21r,46c8,68,8,68,8,68v,,-1,,-1,1c7,69,6,69,6,69v-1,,-1,,-2,c3,69,2,69,2,69v-1,,-1,,-2,c,68,,68,,68v,,,,,-1l,3c,2,,2,,2v,,,,,-1c1,1,1,1,2,1v,,1,,2,c4,1,5,1,6,1v,,1,,1,c7,2,7,2,7,2v1,,1,,1,1l8,12c11,8,15,5,18,3,22,1,25,,28,v3,,5,,7,1c37,2,39,3,41,4v2,1,3,2,4,4c46,10,47,11,48,13v2,-2,4,-4,6,-6c56,5,58,4,60,3,62,2,63,1,65,1,67,,68,,70,v4,,7,1,10,2c83,4,85,6,87,8v1,2,3,5,3,9c91,20,92,23,92,27r,40xe" fillcolor="#44546a" strokeweight="0">
                    <v:path arrowok="t" o:connecttype="custom" o:connectlocs="98,71;97,73;93,73;89,73;88,71;87,20;80,10;64,12;53,71;52,73;49,73;45,73;44,71;44,20;35,10;19,12;9,71;7,73;4,73;0,73;0,71;0,2;2,1;6,1;7,2;9,13;30,0;44,4;51,14;64,3;75,0;93,8;98,29" o:connectangles="0,0,0,0,0,0,0,0,0,0,0,0,0,0,0,0,0,0,0,0,0,0,0,0,0,0,0,0,0,0,0,0,0"/>
                  </v:shape>
                  <v:shape id="Freeform 32" o:spid="_x0000_s1056" style="position:absolute;left:4302;top:556;width:13;height:99;visibility:visible;mso-wrap-style:square;v-text-anchor:top" coordsize="1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" path="m10,92r,c10,93,10,93,10,93v,,,,-1,1c9,94,9,94,8,94v,,-1,,-2,c5,94,5,94,4,94v-1,,-1,,-1,c2,93,2,93,2,93v,,,,,-1l2,28v,-1,,-1,,-1c2,27,2,27,3,26v,,,,1,c5,26,5,26,6,26v1,,2,,2,c9,26,9,26,9,26v1,1,1,1,1,1c10,27,10,27,10,28r,64xm12,6r,c12,8,11,10,10,11v,,-2,1,-4,1c4,12,2,11,2,11,1,10,,8,,6,,4,1,2,2,1,3,1,4,,6,v2,,4,1,4,1c11,2,12,4,12,6r,xe" fillcolor="#44546a" strokeweight="0">
                    <v:path arrowok="t" o:connecttype="custom" o:connectlocs="11,97;11,97;11,98;10,99;9,99;7,99;4,99;3,99;2,98;2,97;2,29;2,28;3,27;4,27;7,27;9,27;10,27;11,28;11,29;11,97;13,6;13,6;11,12;7,13;2,12;0,6;2,1;7,0;11,1;13,6;13,6" o:connectangles="0,0,0,0,0,0,0,0,0,0,0,0,0,0,0,0,0,0,0,0,0,0,0,0,0,0,0,0,0,0,0"/>
                    <o:lock v:ext="edit" verticies="t"/>
                  </v:shape>
                  <v:shape id="Freeform 33" o:spid="_x0000_s1057" style="position:absolute;left:4335;top:58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" path="m50,58r,c50,58,50,59,50,59v,1,,1,-1,1c49,61,49,61,49,61v,1,,1,-1,2c47,63,46,64,45,65v-2,1,-3,2,-5,2c38,68,36,69,34,69v-2,1,-4,1,-6,1c23,70,19,69,16,68,12,66,9,64,7,61,5,58,3,55,2,50,1,46,,41,,36,,29,1,24,2,19,4,15,6,11,8,8,11,6,14,4,18,2,21,1,25,,29,v2,,4,,6,1c37,1,39,2,40,2v2,1,3,2,5,3c46,5,47,6,47,7v1,,1,1,2,1c49,8,49,9,49,9v,1,,1,,1c49,11,49,11,49,12v,1,,2,,3c48,15,48,16,48,16v-1,,-2,-1,-3,-2c44,14,43,13,41,12,40,11,38,10,36,9,34,8,31,8,28,8v-6,,-11,2,-14,7c10,19,9,26,9,35v,5,,9,1,12c11,51,12,53,14,56v2,2,4,4,6,5c23,62,25,62,28,62v3,,6,,8,-1c38,60,40,59,42,58v1,-1,3,-2,4,-3c47,54,48,54,48,54v,,1,,1,c49,54,49,54,49,55v,,1,,1,1c50,56,50,57,50,58r,xe" fillcolor="#44546a" strokeweight="0">
                    <v:path arrowok="t" o:connecttype="custom" o:connectlocs="53,61;53,61;53,62;52,63;52,64;51,67;48,69;42,71;36,73;30,74;17,72;7,64;2,53;0,38;2,20;8,8;19,2;31,0;37,1;42,2;48,5;50,7;52,8;52,10;52,11;52,13;52,16;51,17;48,15;43,13;38,10;30,8;15,16;10,37;11,50;15,59;21,64;30,66;38,64;45,61;49,58;51,57;52,57;52,58;53,59;53,61;53,61" o:connectangles="0,0,0,0,0,0,0,0,0,0,0,0,0,0,0,0,0,0,0,0,0,0,0,0,0,0,0,0,0,0,0,0,0,0,0,0,0,0,0,0,0,0,0,0,0,0,0"/>
                  </v:shape>
                  <v:shape id="Freeform 34" o:spid="_x0000_s1058" style="position:absolute;left:4440;top:582;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" path="m44,50r,c44,53,43,56,42,58v-1,3,-3,5,-5,7c35,66,32,68,29,69v-3,,-6,1,-9,1c17,70,15,70,13,69v-2,,-3,,-5,-1c6,67,5,67,4,66,3,66,2,65,1,65,1,64,,64,,63,,62,,61,,60,,59,,59,,58v,,,-1,,-1c,57,1,57,1,56v,,,,1,c2,56,3,56,4,57v1,1,2,2,4,2c9,60,11,61,13,61v2,1,5,1,7,1c22,62,24,62,26,62v2,-1,4,-1,5,-2c32,59,33,57,34,56v1,-2,1,-3,1,-5c35,49,35,47,34,46,33,44,31,43,30,42,28,41,27,40,25,39v-2,,-4,-1,-6,-2c17,36,15,35,13,34,11,33,9,32,7,31,6,29,4,27,4,25,3,23,2,21,2,18v,-2,1,-4,1,-6c4,9,6,8,7,6,9,4,11,3,14,2,17,1,20,,24,v2,,3,,5,1c30,1,32,1,33,2v2,,3,,4,1c38,3,38,4,39,4v,1,1,1,1,1c40,5,40,6,40,6v,,,1,,1c40,7,40,8,40,9v,,,1,,1c40,11,40,11,40,11v,1,,1,-1,1c39,12,39,12,39,12v-1,,-1,,-2,-1c36,11,35,10,34,10,33,9,31,9,30,8,28,8,26,7,24,7v-3,,-5,1,-6,1c16,9,15,9,14,10v-2,1,-2,2,-3,4c11,15,10,16,10,18v,2,1,4,2,5c13,25,14,26,16,27v1,1,3,2,5,3c23,30,25,31,27,32v2,1,4,2,6,3c35,36,37,37,38,38v2,2,3,3,4,5c43,45,44,47,44,50r,xe" fillcolor="#44546a" strokeweight="0">
                    <v:path arrowok="t" o:connecttype="custom" o:connectlocs="46,53;39,69;21,74;8,72;1,69;0,63;0,60;2,59;8,62;21,66;32,63;37,54;31,44;20,39;7,33;2,19;7,6;25,0;35,2;41,4;42,6;42,10;42,12;41,13;36,11;25,7;15,11;10,19;17,29;28,34;40,40;46,53" o:connectangles="0,0,0,0,0,0,0,0,0,0,0,0,0,0,0,0,0,0,0,0,0,0,0,0,0,0,0,0,0,0,0,0"/>
                  </v:shape>
                  <v:shape id="Freeform 35" o:spid="_x0000_s1059" style="position:absolute;left:4503;top:582;width:62;height:74;visibility:visible;mso-wrap-style:square;v-text-anchor:top" coordsize="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" path="m58,32r,c58,33,57,35,56,35v-1,1,-2,1,-2,1l10,36v,4,,8,1,11c11,50,13,53,15,55v1,3,4,4,7,6c25,62,28,62,32,62v3,,6,,8,c43,61,45,61,47,60v1,-1,3,-1,4,-2c52,58,53,57,53,57v1,,1,1,1,1c54,58,54,58,55,58v,1,,1,,2c55,60,55,61,55,61v,1,,1,,1c55,63,55,63,55,63v,,,1,-1,1c54,64,54,64,54,65v,,-1,,-2,1c50,66,49,67,47,68v-2,,-5,1,-7,1c37,70,34,70,31,70v-5,,-9,-1,-13,-2c14,66,11,64,8,61,6,58,4,54,2,50,1,46,,41,,35,,30,1,25,3,20,4,16,6,12,9,9,11,6,14,4,18,3,22,1,26,,30,v5,,9,1,13,3c46,4,49,6,51,9v2,3,4,6,5,10c57,22,58,26,58,30r,2xm49,29r,c49,22,47,17,44,13,41,9,36,7,30,7v-4,,-6,1,-9,2c19,10,17,12,15,14v-2,2,-3,4,-4,7c10,24,10,26,10,29r39,xe" fillcolor="#44546a" strokeweight="0">
                    <v:path arrowok="t" o:connecttype="custom" o:connectlocs="62,34;62,34;60,37;58,38;11,38;12,50;16,58;24,64;34,66;43,66;50,63;55,61;57,60;58,61;59,61;59,63;59,64;59,66;59,67;58,68;58,69;56,70;50,72;43,73;33,74;19,72;9,64;2,53;0,37;3,21;10,10;19,3;32,0;46,3;55,10;60,20;62,32;62,34;52,31;52,31;47,14;32,7;22,10;16,15;12,22;11,31;52,31" o:connectangles="0,0,0,0,0,0,0,0,0,0,0,0,0,0,0,0,0,0,0,0,0,0,0,0,0,0,0,0,0,0,0,0,0,0,0,0,0,0,0,0,0,0,0,0,0,0,0"/>
                    <o:lock v:ext="edit" verticies="t"/>
                  </v:shape>
                  <v:shape id="Freeform 36" o:spid="_x0000_s1060" style="position:absolute;left:4580;top:565;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" path="m40,79r,c40,80,40,81,40,82v-1,,-1,1,-1,1c38,84,38,84,37,84v-1,1,-1,1,-2,1c34,85,33,85,32,86v-1,,-2,,-3,c26,86,23,85,21,84v-2,,-4,-2,-6,-3c14,79,13,77,12,74v,-3,-1,-6,-1,-9l11,24r-9,c1,24,1,24,,24,,23,,22,,21,,20,,20,,19v,,,-1,,-1c,18,1,18,1,17v,,,,1,l11,17,11,1v,,,,1,c12,,12,,12,v1,,1,,1,c14,,15,,16,v,,1,,2,c18,,19,,19,v,,,,1,1c20,1,20,1,20,1r,16l38,17v,,,,1,c39,18,39,18,39,18v,,1,1,1,1c40,20,40,20,40,21v,1,,2,-1,3c39,24,38,24,38,24r-18,l20,63v,5,1,9,2,12c23,77,26,78,30,78v1,,2,,3,c34,78,34,78,35,77v1,,1,,2,c37,76,38,76,38,76v1,,1,,1,c39,76,39,77,39,77v1,,1,,1,1c40,78,40,79,40,79r,xe" fillcolor="#44546a" strokeweight="0">
                    <v:path arrowok="t" o:connecttype="custom" o:connectlocs="42,84;42,84;42,87;41,88;39,89;37,90;34,91;30,91;22,89;16,86;13,78;12,69;12,25;2,25;0,25;0,22;0,20;0,19;1,18;2,18;12,18;12,1;13,1;13,0;14,0;17,0;19,0;20,0;21,1;21,1;21,18;40,18;41,18;41,19;42,20;42,22;41,25;40,25;21,25;21,67;23,79;32,83;35,83;37,81;39,81;40,80;41,80;41,81;42,83;42,84;42,84" o:connectangles="0,0,0,0,0,0,0,0,0,0,0,0,0,0,0,0,0,0,0,0,0,0,0,0,0,0,0,0,0,0,0,0,0,0,0,0,0,0,0,0,0,0,0,0,0,0,0,0,0,0,0"/>
                  </v:shape>
                  <v:shape id="Freeform 37" o:spid="_x0000_s1061" style="position:absolute;left:4632;top:565;width:43;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" path="m40,79r,c40,80,40,81,40,82v,,,1,-1,1c39,84,38,84,38,84v-1,1,-2,1,-3,1c34,85,33,85,32,86v-1,,-2,,-3,c26,86,24,85,21,84v-2,,-4,-2,-5,-3c14,79,13,77,13,74,12,71,12,68,12,65r,-41l2,24v-1,,-1,,-1,c,23,,22,,21,,20,,20,,19v,,,-1,1,-1c1,18,1,18,1,17v,,1,,1,l12,17,12,1v,,,,,c12,,12,,13,v,,,,1,c14,,15,,16,v1,,2,,2,c19,,19,,19,v1,,1,,1,1c20,1,20,1,20,1r,16l38,17v,,1,,1,c39,18,39,18,40,18v,,,1,,1c40,20,40,20,40,21v,1,,2,,3c39,24,39,24,38,24r-18,l20,63v,5,1,9,2,12c24,77,26,78,30,78v1,,2,,3,c34,78,35,78,36,77v,,1,,1,c38,76,38,76,39,76v,,,,,c40,76,40,77,40,77v,,,,,1c40,78,40,79,40,79r,xe" fillcolor="#44546a" strokeweight="0">
                    <v:path arrowok="t" o:connecttype="custom" o:connectlocs="43,84;43,84;43,87;42,88;41,89;38,90;34,91;31,91;23,89;17,86;14,78;13,69;13,25;2,25;1,25;0,22;0,20;1,19;1,18;2,18;13,18;13,1;13,1;14,0;15,0;17,0;19,0;20,0;22,1;22,1;22,18;41,18;42,18;43,19;43,20;43,22;43,25;41,25;22,25;22,67;24,79;32,83;35,83;39,81;40,81;42,80;42,80;43,81;43,83;43,84;43,84" o:connectangles="0,0,0,0,0,0,0,0,0,0,0,0,0,0,0,0,0,0,0,0,0,0,0,0,0,0,0,0,0,0,0,0,0,0,0,0,0,0,0,0,0,0,0,0,0,0,0,0,0,0,0"/>
                  </v:shape>
                  <v:shape id="Freeform 38" o:spid="_x0000_s1062" style="position:absolute;left:4694;top:556;width:11;height:99;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" path="m10,92r,c10,93,10,93,10,93v,,-1,,-1,1c9,94,8,94,8,94v-1,,-1,,-2,c5,94,4,94,4,94v-1,,-1,,-2,c2,93,2,93,2,93v,,,,,-1l2,28v,-1,,-1,,-1c2,27,2,27,2,26v1,,1,,2,c4,26,5,26,6,26v1,,1,,2,c8,26,9,26,9,26v,1,1,1,1,1c10,27,10,27,10,28r,64xm11,6r,c11,8,11,10,10,11v-1,,-2,1,-4,1c4,12,2,11,1,11,1,10,,8,,6,,4,1,2,1,1,2,1,4,,6,v2,,3,1,4,1c11,2,11,4,11,6r,xe" fillcolor="#44546a" strokeweight="0">
                    <v:path arrowok="t" o:connecttype="custom" o:connectlocs="10,97;10,97;10,98;9,99;8,99;6,99;4,99;2,99;2,98;2,97;2,29;2,28;2,27;4,27;6,27;8,27;9,27;10,28;10,29;10,97;11,6;11,6;10,12;6,13;1,12;0,6;1,1;6,0;10,1;11,6;11,6" o:connectangles="0,0,0,0,0,0,0,0,0,0,0,0,0,0,0,0,0,0,0,0,0,0,0,0,0,0,0,0,0,0,0"/>
                    <o:lock v:ext="edit" verticies="t"/>
                  </v:shape>
                  <v:shape id="Freeform 39" o:spid="_x0000_s1063" style="position:absolute;left:4731;top:582;width:56;height:7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" path="m53,67r,c53,68,53,68,53,68v-1,,-1,,-1,1c52,69,51,69,51,69v-1,,-2,,-2,c48,69,47,69,46,69v,,-1,,-1,c45,68,45,68,44,68v,,,,,-1l44,29v,-4,,-7,-1,-10c43,17,42,15,41,13,39,11,38,10,36,9,34,8,32,7,29,7v-3,,-7,1,-10,4c16,13,12,16,9,21r,46c9,68,9,68,9,68v,,-1,,-1,1c8,69,7,69,7,69v-1,,-2,,-2,c4,69,3,69,3,69v-1,,-1,,-2,c1,68,1,68,1,68,,68,,68,,67l,3c,2,,2,1,2v,,,,,-1c2,1,2,1,2,1v1,,2,,2,c5,1,6,1,6,1v1,,1,,2,c8,2,8,2,8,2v,,,,,1l8,12c12,8,16,5,19,3,23,1,26,,30,v4,,8,1,11,2c44,4,46,6,48,8v1,2,3,5,4,9c52,20,53,24,53,28r,39xe" fillcolor="#44546a" strokeweight="0">
                    <v:path arrowok="t" o:connecttype="custom" o:connectlocs="56,71;56,71;56,72;55,73;54,73;52,73;49,73;48,73;46,72;46,71;46,31;45,20;43,14;38,10;31,7;20,12;10,22;10,71;10,72;8,73;7,73;5,73;3,73;1,73;1,72;0,71;0,3;1,2;1,1;2,1;4,1;6,1;8,1;8,2;8,3;8,13;20,3;32,0;43,2;51,8;55,18;56,30;56,71" o:connectangles="0,0,0,0,0,0,0,0,0,0,0,0,0,0,0,0,0,0,0,0,0,0,0,0,0,0,0,0,0,0,0,0,0,0,0,0,0,0,0,0,0,0,0"/>
                  </v:shape>
                  <v:shape id="Freeform 40" o:spid="_x0000_s1064" style="position:absolute;left:4808;top:582;width:63;height:101;visibility:visible;mso-wrap-style:square;v-text-anchor:top" coordsize="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" path="m59,5r,c59,6,58,7,58,8v,,-1,,-2,l46,8v2,3,4,5,4,7c51,18,52,20,52,23v,3,-1,7,-2,9c49,35,47,38,45,40v-2,2,-5,3,-8,4c34,45,31,46,27,46v-2,,-5,-1,-8,-1c17,44,15,43,13,42v-1,1,-2,2,-2,3c10,46,10,48,10,49v,2,1,3,2,5c14,55,16,56,19,56r18,c40,57,42,57,45,58v2,,5,1,7,3c54,62,55,64,56,66v1,2,2,4,2,7c58,76,57,79,56,81v-1,3,-3,5,-5,7c48,90,45,92,42,93v-4,1,-9,2,-14,2c23,95,19,94,15,93,11,93,9,91,6,90,4,88,2,86,1,84,,82,,80,,78,,76,,74,,73,1,71,1,70,2,69,3,67,4,66,5,65,6,64,8,62,9,61,7,60,5,58,4,57,3,55,2,53,2,51v,-3,1,-6,2,-8c5,41,6,39,8,37,7,35,5,33,5,31,4,29,4,26,4,23v,-3,,-7,1,-9c7,11,8,8,10,6,12,4,15,3,18,2,21,1,24,,28,v1,,3,,5,c34,1,36,1,37,1r19,c57,1,58,2,58,2v1,1,1,2,1,3l59,5xm43,23r,c43,18,41,14,39,11,36,9,32,7,27,7v-2,,-4,1,-6,2c19,9,17,11,16,12v-1,1,-2,3,-3,5c13,19,12,21,12,23v,5,2,9,4,12c19,37,23,39,28,39v2,,4,-1,6,-2c36,37,38,35,39,34v1,-1,2,-3,3,-5c42,27,43,25,43,23r,xm50,74r,c50,71,48,68,46,66,43,65,40,64,36,64l17,63v-2,1,-3,3,-4,4c11,68,11,69,10,70,9,71,9,73,9,74,8,75,8,76,8,77v,3,2,6,6,8c17,87,22,88,28,88v4,,8,-1,10,-2c41,86,43,85,45,83v2,-1,3,-2,3,-4c49,77,50,75,50,74r,xe" fillcolor="#44546a" strokeweight="0">
                    <v:path arrowok="t" o:connecttype="custom" o:connectlocs="63,5;60,9;53,16;53,34;40,47;20,48;12,48;13,57;40,60;56,65;62,78;54,94;30,101;6,96;0,83;2,73;10,65;2,54;9,39;4,24;11,6;30,0;40,1;62,2;63,5;46,24;29,7;17,13;13,24;30,41;42,36;46,24;53,79;49,70;18,67;11,74;9,82;30,94;48,88;53,79" o:connectangles="0,0,0,0,0,0,0,0,0,0,0,0,0,0,0,0,0,0,0,0,0,0,0,0,0,0,0,0,0,0,0,0,0,0,0,0,0,0,0,0"/>
                    <o:lock v:ext="edit" verticies="t"/>
                  </v:shape>
                  <v:shape id="Freeform 41" o:spid="_x0000_s1065" style="position:absolute;left:4883;top:640;width:21;height:36;visibility:visible;mso-wrap-style:square;v-text-anchor:top" coordsize="2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" path="m20,5r,c20,6,20,8,20,9v,1,,2,,3c19,13,19,13,18,14v,1,-1,2,-1,3l7,33v,,-1,,-1,c6,34,6,34,5,34v,,-1,,-1,c3,34,3,34,2,34v,,-1,,-1,c,34,,34,,34v,,,,,-1c,33,,33,,33l10,13r,-8c10,4,10,3,10,3v,-1,1,-2,1,-2c11,1,12,1,13,v,,1,,2,c16,,17,,17,v1,1,2,1,2,1c20,1,20,2,20,3v,,,1,,2l20,5xe" fillcolor="#44546a" strokeweight="0">
                    <v:path arrowok="t" o:connecttype="custom" o:connectlocs="21,5;21,5;21,10;21,13;19,15;18,18;7,35;6,35;5,36;4,36;2,36;1,36;0,36;0,35;0,35;11,14;11,5;11,3;12,1;14,0;16,0;18,0;20,1;21,3;21,5;21,5" o:connectangles="0,0,0,0,0,0,0,0,0,0,0,0,0,0,0,0,0,0,0,0,0,0,0,0,0,0"/>
                  </v:shape>
                  <v:shape id="Freeform 42" o:spid="_x0000_s1066" style="position:absolute;left:2962;top:752;width:62;height:100;visibility:visible;mso-wrap-style:square;v-text-anchor:top" coordsize="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" path="m59,5r,c59,6,59,7,58,8v,,-1,,-1,l47,8v2,3,3,5,4,7c52,18,52,20,52,23v,3,-1,7,-2,9c49,35,47,38,45,40v-2,2,-4,3,-7,4c35,45,31,46,28,46v-3,,-6,-1,-8,-1c17,44,15,43,13,42v,1,-1,2,-2,3c10,46,10,48,10,49v,2,1,3,3,5c15,55,17,56,20,56r17,c40,57,43,57,45,58v3,,5,1,7,3c54,62,56,64,57,66v1,2,1,4,1,7c58,76,58,79,57,81v-1,3,-3,5,-6,7c49,90,46,92,42,93v-4,1,-8,2,-14,2c23,95,19,94,15,93,12,93,9,91,7,90,4,88,3,86,2,84,1,82,,80,,78,,76,,74,1,73v,-2,1,-3,2,-4c3,67,4,66,6,65v1,-1,2,-3,4,-4c7,60,5,58,4,57,3,55,2,53,2,51v,-3,1,-6,2,-8c5,41,7,39,8,37,7,35,6,33,5,31,4,29,4,26,4,23v,-3,1,-7,2,-9c7,11,9,8,11,6,13,4,15,3,18,2,21,1,24,,28,v2,,4,,5,c35,1,36,1,38,1r19,c58,1,58,2,59,2v,1,,2,,3l59,5xm43,23r,c43,18,42,14,39,11,36,9,33,7,28,7v-3,,-5,1,-7,2c19,9,18,11,16,12v-1,1,-2,3,-2,5c13,19,13,21,13,23v,5,1,9,4,12c19,37,23,39,28,39v3,,5,-1,7,-2c37,37,38,35,39,34v2,-1,3,-3,3,-5c43,27,43,25,43,23r,xm50,74r,c50,71,49,68,46,66,44,65,40,64,36,64l17,63v-2,1,-3,3,-4,4c12,68,11,69,10,70v,1,-1,3,-1,4c9,75,9,76,9,77v,3,1,6,5,8c18,87,22,88,29,88v4,,7,-1,10,-2c41,86,44,85,45,83v2,-1,3,-2,4,-4c50,77,50,75,50,74r,xe" fillcolor="#44546a" strokeweight="0">
                    <v:path arrowok="t" o:connecttype="custom" o:connectlocs="62,5;60,8;54,16;53,34;40,46;21,47;12,47;14,57;39,59;55,64;61,77;54,93;29,100;7,95;0,82;3,73;11,64;2,54;8,39;4,24;12,6;29,0;40,1;62,2;62,5;45,24;29,7;17,13;14,24;29,41;41,36;45,24;53,78;48,69;18,66;11,74;9,81;30,93;47,87;53,78" o:connectangles="0,0,0,0,0,0,0,0,0,0,0,0,0,0,0,0,0,0,0,0,0,0,0,0,0,0,0,0,0,0,0,0,0,0,0,0,0,0,0,0"/>
                    <o:lock v:ext="edit" verticies="t"/>
                  </v:shape>
                  <v:shape id="Freeform 43" o:spid="_x0000_s1067" style="position:absolute;left:3045;top:719;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" path="m9,98r,c9,99,9,99,9,99v-1,,-1,,-1,1c8,100,7,100,7,100v-1,,-2,,-3,c4,100,3,100,2,100v,,-1,,-1,c1,99,1,99,,99v,,,,,-1l,2v,,,,,-1c1,1,1,1,1,1v,,1,,1,-1c3,,4,,4,,5,,6,,7,v,1,1,1,1,1c8,1,8,1,9,1v,1,,1,,1l9,98xe" fillcolor="#44546a" strokeweight="0">
                    <v:path arrowok="t" o:connecttype="custom" o:connectlocs="10,104;10,104;10,105;9,106;8,106;4,106;2,106;1,106;0,105;0,104;0,2;0,1;1,1;2,0;4,0;8,0;9,1;10,1;10,2;10,104" o:connectangles="0,0,0,0,0,0,0,0,0,0,0,0,0,0,0,0,0,0,0,0"/>
                  </v:shape>
                  <v:shape id="Freeform 44" o:spid="_x0000_s1068" style="position:absolute;left:3076;top:752;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" path="m62,34r,c62,39,62,44,60,49v-1,4,-3,8,-6,11c52,63,48,65,44,67v-4,2,-8,3,-13,3c26,70,21,69,17,68,14,66,10,64,8,61,5,58,4,54,2,50,1,46,,41,,36,,30,1,26,2,21,4,17,6,13,8,10,11,7,14,5,18,3,22,1,27,,32,v5,,9,1,13,2c49,4,52,6,55,9v2,3,4,7,5,11c62,24,62,29,62,34r,xm53,35r,c53,31,53,28,52,25,51,21,50,18,49,16,47,13,45,11,42,10,39,8,36,8,31,8v-3,,-7,,-10,2c19,11,16,13,15,15v-2,3,-4,6,-4,9c10,27,9,31,9,35v,3,1,7,1,10c11,49,12,52,14,54v2,3,4,5,7,6c23,62,27,62,31,62v4,,7,,10,-2c44,59,46,57,48,55v2,-3,3,-6,4,-9c53,43,53,39,53,35r,xe" fillcolor="#44546a" strokeweight="0">
                    <v:path arrowok="t" o:connecttype="custom" o:connectlocs="66,36;66,36;64,52;57,63;47,71;33,74;18,72;9,64;2,53;0,38;2,22;9,11;19,3;34,0;48,2;59,10;64,21;66,36;66,36;56,37;56,37;55,26;52,17;45,11;33,8;22,11;16,16;12,25;10,37;11,48;15,57;22,63;33,66;44,63;51,58;55,49;56,37;56,37" o:connectangles="0,0,0,0,0,0,0,0,0,0,0,0,0,0,0,0,0,0,0,0,0,0,0,0,0,0,0,0,0,0,0,0,0,0,0,0,0,0"/>
                    <o:lock v:ext="edit" verticies="t"/>
                  </v:shape>
                  <v:shape id="Freeform 45" o:spid="_x0000_s1069" style="position:absolute;left:3166;top:719;width:59;height:107;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" path="m56,65r,c56,71,56,76,55,80v-2,4,-3,8,-6,11c47,94,44,97,41,98v-4,2,-8,3,-12,3c27,101,25,101,23,100v-1,,-3,-1,-5,-2c17,97,15,96,13,95,12,94,10,92,8,90r,8c8,99,8,99,8,99v-1,,-1,1,-1,1c7,100,6,100,6,100v-1,,-1,,-2,c3,100,3,100,2,100v,,-1,,-1,c1,100,,99,,99v,,,,,-1l,2v,,,,,-1c,1,1,1,1,1v,,1,,1,-1c3,,3,,4,,5,,6,,6,,7,1,7,1,8,1v,,,,,c8,2,9,2,9,2r,40c11,40,13,39,14,37v2,-1,4,-3,6,-3c22,33,23,32,25,32v2,-1,4,-1,5,-1c35,31,39,32,42,34v4,2,6,4,8,7c53,44,54,48,55,52v1,4,1,9,1,13l56,65xm47,67r,c47,63,47,59,47,56,46,53,45,50,44,47,42,44,41,42,38,41,36,39,33,38,30,38v-2,,-4,1,-5,1c23,40,21,40,20,41v-2,2,-4,3,-6,5c13,47,11,50,9,52r,28c12,85,16,88,19,90v3,2,7,4,10,4c32,94,35,93,38,91v2,-1,4,-3,5,-6c45,82,46,80,46,76v1,-3,1,-6,1,-9l47,67xe" fillcolor="#44546a" strokeweight="0">
                    <v:path arrowok="t" o:connecttype="custom" o:connectlocs="59,69;59,69;58,85;52,96;43,104;31,107;24,106;19,104;14,101;8,95;8,104;8,105;7,106;6,106;4,106;2,106;1,106;0,105;0,104;0,2;0,1;1,1;2,0;4,0;6,0;8,1;8,1;9,2;9,44;15,39;21,36;26,34;32,33;44,36;53,43;58,55;59,69;59,69;50,71;50,71;50,59;46,50;40,43;32,40;26,41;21,43;15,49;9,55;9,85;20,95;31,100;40,96;45,90;48,81;50,71;50,71" o:connectangles="0,0,0,0,0,0,0,0,0,0,0,0,0,0,0,0,0,0,0,0,0,0,0,0,0,0,0,0,0,0,0,0,0,0,0,0,0,0,0,0,0,0,0,0,0,0,0,0,0,0,0,0,0,0,0,0"/>
                    <o:lock v:ext="edit" verticies="t"/>
                  </v:shape>
                  <v:shape id="Freeform 46" o:spid="_x0000_s1070" style="position:absolute;left:3245;top:75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" path="m50,67r,c50,68,50,68,49,68v,1,,1,-1,1c48,69,47,69,46,69v-1,,-1,,-2,c44,69,43,69,43,68v,,-1,,-1,-1l42,60v-3,3,-6,6,-9,7c29,69,26,70,22,70v-3,,-6,-1,-9,-1c10,68,8,66,6,65,4,63,3,61,2,59,1,57,,54,,51,,47,1,44,2,42,4,39,6,37,9,35v2,-2,6,-3,9,-4c22,30,27,30,31,30r10,l41,24v,-2,,-5,,-7c40,15,39,13,38,12,37,10,35,9,33,8,31,8,28,7,25,7v-3,,-5,1,-7,1c15,9,13,10,12,11v-2,1,-3,1,-5,2c6,14,5,14,5,14v,,-1,,-1,c4,14,4,14,4,13v-1,,-1,,-1,-1c3,12,3,12,3,11v,-1,,-2,,-2c4,8,4,7,4,7,5,6,6,5,8,5,9,4,11,3,13,2v2,,4,-1,6,-1c22,,24,,26,v5,,8,1,11,2c40,3,43,4,45,6v2,2,3,5,4,8c50,17,50,20,50,24r,43xm41,37r,l30,37v-4,,-7,,-9,1c18,38,16,39,14,40v-1,2,-3,3,-4,5c10,46,9,48,9,50v,4,1,7,4,9c15,62,18,63,23,63v3,,6,-1,9,-3c35,58,38,56,41,52r,-15xe" fillcolor="#44546a" strokeweight="0">
                    <v:path arrowok="t" o:connecttype="custom" o:connectlocs="53,71;53,71;52,72;51,73;49,73;47,73;46,72;45,71;45,63;35,71;23,74;14,73;6,69;2,62;0,54;2,44;10,37;19,33;33,32;43,32;43,25;43,18;40,13;35,8;27,7;19,8;13,12;7,14;5,15;4,15;4,14;3,13;3,12;3,10;4,7;8,5;14,2;20,1;28,0;39,2;48,6;52,15;53,25;53,71;43,39;43,39;32,39;22,40;15,42;11,48;10,53;14,62;24,67;34,63;43,55;43,39" o:connectangles="0,0,0,0,0,0,0,0,0,0,0,0,0,0,0,0,0,0,0,0,0,0,0,0,0,0,0,0,0,0,0,0,0,0,0,0,0,0,0,0,0,0,0,0,0,0,0,0,0,0,0,0,0,0,0,0"/>
                    <o:lock v:ext="edit" verticies="t"/>
                  </v:shape>
                  <v:shape id="Freeform 47" o:spid="_x0000_s1071" style="position:absolute;left:3327;top:719;width:8;height:106;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" path="m8,98r,c8,99,8,99,8,99v,,,,-1,1c7,100,7,100,6,100v,,-1,,-2,c3,100,3,100,2,100v,,-1,,-1,c,99,,99,,99v,,,,,-1l,2v,,,,,-1c,1,,1,1,1v,,1,,1,-1c3,,3,,4,,5,,6,,6,,7,1,7,1,7,1v1,,1,,1,c8,2,8,2,8,2r,96xe" fillcolor="#44546a" strokeweight="0">
                    <v:path arrowok="t" o:connecttype="custom" o:connectlocs="8,104;8,104;8,105;7,106;6,106;4,106;2,106;1,106;0,105;0,104;0,2;0,1;1,1;2,0;4,0;6,0;7,1;8,1;8,2;8,104" o:connectangles="0,0,0,0,0,0,0,0,0,0,0,0,0,0,0,0,0,0,0,0"/>
                  </v:shape>
                  <v:shape id="Freeform 48" o:spid="_x0000_s1072" style="position:absolute;left:3399;top:719;width:56;height:106;visibility:visible;mso-wrap-style:square;v-text-anchor:top" coordsize="5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" path="m53,98r,c53,99,53,99,52,99v,,,,,1c51,100,51,100,51,100v-1,,-2,,-2,c48,100,47,100,46,100v,,-1,,-1,c45,99,45,99,44,99v,,,,,-1l44,60v,-4,,-7,-1,-10c43,48,42,46,41,44,39,42,38,41,36,40,34,39,32,38,29,38v-3,,-7,1,-10,4c16,44,12,47,9,52r,46c9,99,9,99,9,99v,,-1,,-1,1c8,100,7,100,7,100v-1,,-2,,-2,c4,100,3,100,3,100v-1,,-1,,-2,c1,99,1,99,1,99,,99,,99,,98l,2v,,,,1,-1c1,1,1,1,1,1,2,1,2,1,3,v,,1,,2,c5,,6,,7,v,1,1,1,1,1c8,1,9,1,9,1v,1,,1,,1l9,42v3,-3,7,-6,10,-8c23,32,26,31,30,31v4,,8,1,11,2c44,35,46,37,48,39v1,2,3,5,4,9c52,51,53,55,53,59r,39xe" fillcolor="#44546a" strokeweight="0">
                    <v:path arrowok="t" o:connecttype="custom" o:connectlocs="56,104;56,104;55,105;55,106;54,106;52,106;49,106;48,106;46,105;46,104;46,64;45,53;43,47;38,42;31,40;20,45;10,55;10,104;10,105;8,106;7,106;5,106;3,106;1,106;1,105;0,104;0,2;1,1;1,1;3,0;5,0;7,0;8,1;10,1;10,2;10,45;20,36;32,33;43,35;51,41;55,51;56,63;56,104" o:connectangles="0,0,0,0,0,0,0,0,0,0,0,0,0,0,0,0,0,0,0,0,0,0,0,0,0,0,0,0,0,0,0,0,0,0,0,0,0,0,0,0,0,0,0"/>
                  </v:shape>
                  <v:shape id="Freeform 49" o:spid="_x0000_s1073" style="position:absolute;left:3482;top:725;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" path="m10,92r,c10,93,9,93,9,93v,,,,,1c8,94,8,94,7,94v,,-1,,-2,c4,94,4,94,3,94v,,-1,,-1,c2,93,1,93,1,93v,,,,,-1l1,28v,-1,,-1,,-1c1,27,2,27,2,26v,,1,,1,c4,26,4,26,5,26v1,,2,,2,c8,26,8,26,9,26v,1,,1,,1c9,27,10,27,10,28r,64xm11,6r,c11,8,10,10,10,11v-1,,-3,1,-5,1c3,12,2,11,1,11,,10,,8,,6,,4,,2,1,1,2,1,3,,5,v2,,4,1,5,1c10,2,11,4,11,6r,xe" fillcolor="#44546a" strokeweight="0">
                    <v:path arrowok="t" o:connecttype="custom" o:connectlocs="11,98;11,98;10,99;10,100;8,100;5,100;3,100;2,100;1,99;1,98;1,30;1,29;2,28;3,28;5,28;8,28;10,28;10,29;11,30;11,98;12,6;12,6;11,12;5,13;1,12;0,6;1,1;5,0;11,1;12,6;12,6" o:connectangles="0,0,0,0,0,0,0,0,0,0,0,0,0,0,0,0,0,0,0,0,0,0,0,0,0,0,0,0,0,0,0"/>
                    <o:lock v:ext="edit" verticies="t"/>
                  </v:shape>
                  <v:shape id="Freeform 50" o:spid="_x0000_s1074" style="position:absolute;left:3513;top:752;width:47;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" path="m44,50r,c44,53,43,56,42,58v-1,3,-3,5,-5,7c35,66,33,68,30,69v-3,,-7,1,-10,1c18,70,16,70,14,69v-2,,-4,,-6,-1c6,67,5,67,4,66,3,66,2,65,2,65,1,64,1,64,,63,,62,,61,,60,,59,,59,,58v,,,-1,1,-1c1,57,1,57,1,56v,,1,,1,c2,56,3,56,4,57v1,1,2,2,4,2c9,60,11,61,13,61v2,1,5,1,7,1c23,62,25,62,26,62v2,-1,4,-1,5,-2c32,59,33,57,34,56v1,-2,1,-3,1,-5c35,49,35,47,34,46,33,44,32,43,30,42,29,41,27,40,25,39v-2,,-4,-1,-6,-2c17,36,15,35,13,34,11,33,9,32,7,31,6,29,5,27,4,25,3,23,2,21,2,18v,-2,1,-4,2,-6c4,9,6,8,8,6,9,4,12,3,14,2,17,1,20,,24,v2,,4,,5,1c31,1,32,1,33,2v2,,3,,4,1c38,3,39,4,39,4v1,1,1,1,1,1c40,5,40,6,40,6v,,,1,1,1c41,7,41,8,41,9v,,,1,,1c40,11,40,11,40,11v,1,,1,,1c39,12,39,12,39,12v,,-1,,-2,-1c36,11,35,10,34,10,33,9,31,9,30,8,28,8,26,7,24,7v-2,,-4,1,-6,1c16,9,15,9,14,10v-1,1,-2,2,-3,4c11,15,11,16,11,18v,2,,4,1,5c13,25,14,26,16,27v1,1,3,2,5,3c23,30,25,31,27,32v2,1,4,2,6,3c35,36,37,37,39,38v1,2,2,3,3,5c43,45,44,47,44,50r,xe" fillcolor="#44546a" strokeweight="0">
                    <v:path arrowok="t" o:connecttype="custom" o:connectlocs="47,53;40,69;21,74;9,72;2,69;0,63;1,60;2,59;9,62;21,66;33,63;37,54;32,44;20,39;7,33;2,19;9,6;26,0;35,2;42,4;43,6;44,10;43,12;42,13;36,11;26,7;15,11;12,19;17,29;29,34;42,40;47,53" o:connectangles="0,0,0,0,0,0,0,0,0,0,0,0,0,0,0,0,0,0,0,0,0,0,0,0,0,0,0,0,0,0,0,0"/>
                  </v:shape>
                  <v:shape id="Freeform 51" o:spid="_x0000_s1075" style="position:absolute;left:3572;top:735;width:43;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" path="m40,79r,c40,80,40,81,40,82v,,,1,-1,1c39,84,38,84,38,84v-1,1,-2,1,-3,1c34,85,33,85,32,86v-1,,-2,,-3,c26,86,24,85,21,84v-2,,-4,-2,-5,-3c14,79,13,77,13,74,12,71,12,68,12,65r,-41l2,24v-1,,-1,,-1,c,23,,22,,21,,20,,20,,19v,,,-1,1,-1c1,18,1,18,1,17v1,,1,,1,l12,17,12,1v,,,,,c12,,12,,13,v,,,,1,c14,,15,,16,v1,,2,,2,c19,,19,,19,v1,,1,,1,1c20,1,20,1,20,1r,16l38,17v,,1,,1,c39,18,39,18,40,18v,,,1,,1c40,20,40,20,40,21v,1,,2,,3c39,24,39,24,38,24r-18,l20,63v,5,1,9,2,12c24,77,26,78,30,78v1,,2,,3,c34,78,35,78,36,77v,,1,,1,c38,76,38,76,39,76v,,,,,c40,76,40,77,40,77v,,,,,1c40,78,40,79,40,79r,xe" fillcolor="#44546a" strokeweight="0">
                    <v:path arrowok="t" o:connecttype="custom" o:connectlocs="43,84;43,84;43,87;42,88;41,89;38,90;34,91;31,91;23,89;17,86;14,78;13,69;13,25;2,25;1,25;0,22;0,20;1,19;1,18;2,18;13,18;13,1;13,1;14,0;15,0;17,0;19,0;20,0;22,1;22,1;22,18;41,18;42,18;43,19;43,20;43,22;43,25;41,25;22,25;22,67;24,79;32,83;35,83;39,81;40,81;42,80;42,80;43,81;43,83;43,84;43,84" o:connectangles="0,0,0,0,0,0,0,0,0,0,0,0,0,0,0,0,0,0,0,0,0,0,0,0,0,0,0,0,0,0,0,0,0,0,0,0,0,0,0,0,0,0,0,0,0,0,0,0,0,0,0"/>
                  </v:shape>
                  <v:shape id="Freeform 52" o:spid="_x0000_s1076" style="position:absolute;left:3631;top:752;width:65;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" path="m62,34r,c62,39,61,44,60,49v-2,4,-4,8,-6,11c51,63,48,65,44,67v-4,2,-9,3,-14,3c25,70,21,69,17,68,13,66,10,64,7,61,5,58,3,54,2,50,,46,,41,,36,,30,,26,2,21,3,17,5,13,8,10,10,7,14,5,18,3,22,1,26,,31,v5,,10,1,14,2c48,4,52,6,54,9v3,3,4,7,6,11c61,24,62,29,62,34r,xm53,35r,c53,31,52,28,52,25,51,21,50,18,48,16,46,13,44,11,41,10,39,8,35,8,31,8v-4,,-7,,-10,2c18,11,16,13,14,15v-2,3,-3,6,-4,9c9,27,9,31,9,35v,3,,7,1,10c11,49,12,52,13,54v2,3,4,5,7,6c23,62,26,62,31,62v3,,7,,10,-2c43,59,46,57,47,55v2,-3,4,-6,4,-9c52,43,53,39,53,35r,xe" fillcolor="#44546a" strokeweight="0">
                    <v:path arrowok="t" o:connecttype="custom" o:connectlocs="65,36;65,36;63,52;57,63;46,71;31,74;18,72;7,64;2,53;0,38;2,22;8,11;19,3;33,0;47,2;57,10;63,21;65,36;65,36;56,37;56,37;55,26;50,17;43,11;33,8;22,11;15,16;10,25;9,37;10,48;14,57;21,63;33,66;43,63;49,58;53,49;56,37;56,37" o:connectangles="0,0,0,0,0,0,0,0,0,0,0,0,0,0,0,0,0,0,0,0,0,0,0,0,0,0,0,0,0,0,0,0,0,0,0,0,0,0"/>
                    <o:lock v:ext="edit" verticies="t"/>
                  </v:shape>
                  <v:shape id="Freeform 53" o:spid="_x0000_s1077" style="position:absolute;left:3720;top:752;width:37;height:73;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" path="m35,6r,c35,7,35,7,35,8v,,,1,,1c35,9,35,10,35,10v-1,,-1,,-1,c33,10,33,10,32,10,32,9,31,9,30,9v,,-1,,-2,-1c27,8,26,8,25,8v-1,,-3,,-4,1c20,9,19,10,17,11v-1,2,-3,3,-4,5c11,18,10,21,8,24r,43c8,68,8,68,8,68v,,-1,,-1,1c7,69,6,69,6,69v-1,,-1,,-2,c3,69,2,69,2,69v-1,,-1,,-2,c,68,,68,,68v,,,,,-1l,3c,2,,2,,2v,,,,,-1c1,1,1,1,2,1v,,1,,2,c4,1,5,1,6,1v,,1,,1,c7,2,7,2,7,2v1,,1,,1,1l8,13c9,10,11,8,13,6,14,5,16,3,17,3,19,2,20,1,21,1,23,,24,,26,v,,1,,2,c29,,29,,30,1v1,,2,,3,c34,2,34,2,34,2v1,,1,,1,1c35,3,35,3,35,3v,,,1,,1c35,5,35,5,35,6r,xe" fillcolor="#44546a" strokeweight="0">
                    <v:path arrowok="t" o:connecttype="custom" o:connectlocs="37,6;37,6;37,8;37,10;37,11;36,11;34,11;32,10;30,8;26,8;22,10;18,12;14,17;8,25;8,71;8,72;7,73;6,73;4,73;2,73;0,73;0,72;0,71;0,3;0,2;0,1;2,1;4,1;6,1;7,1;7,2;8,3;8,14;14,6;18,3;22,1;27,0;30,0;32,1;35,1;36,2;37,3;37,3;37,4;37,6;37,6" o:connectangles="0,0,0,0,0,0,0,0,0,0,0,0,0,0,0,0,0,0,0,0,0,0,0,0,0,0,0,0,0,0,0,0,0,0,0,0,0,0,0,0,0,0,0,0,0,0"/>
                  </v:shape>
                  <v:shape id="Freeform 54" o:spid="_x0000_s1078" style="position:absolute;left:3774;top:725;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" path="m10,92r,c10,93,10,93,10,93v-1,,-1,,-1,1c9,94,8,94,8,94v-1,,-2,,-2,c5,94,4,94,4,94v-1,,-1,,-2,c2,93,2,93,2,93v-1,,-1,,-1,-1l1,28v,-1,,-1,1,-1c2,27,2,27,2,26v1,,1,,2,c4,26,5,26,6,26v,,1,,2,c8,26,9,26,9,26v,1,,1,1,1c10,27,10,27,10,28r,64xm11,6r,c11,8,11,10,10,11v-1,,-2,1,-5,1c3,12,2,11,1,11,,10,,8,,6,,4,,2,1,1,2,1,3,,6,v2,,3,1,4,1c11,2,11,4,11,6r,xe" fillcolor="#44546a" strokeweight="0">
                    <v:path arrowok="t" o:connecttype="custom" o:connectlocs="11,98;11,98;11,99;10,100;9,100;7,100;4,100;2,100;2,99;1,98;1,30;2,29;2,28;4,28;7,28;9,28;10,28;11,29;11,30;11,98;12,6;12,6;11,12;5,13;1,12;0,6;1,1;7,0;11,1;12,6;12,6" o:connectangles="0,0,0,0,0,0,0,0,0,0,0,0,0,0,0,0,0,0,0,0,0,0,0,0,0,0,0,0,0,0,0"/>
                    <o:lock v:ext="edit" verticies="t"/>
                  </v:shape>
                  <v:shape id="Freeform 55" o:spid="_x0000_s1079" style="position:absolute;left:3806;top:75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" path="m50,58r,c50,58,50,59,50,59v,1,,1,,1c50,61,50,61,50,61v-1,1,-1,1,-2,2c48,63,47,64,45,65v-1,1,-3,2,-5,2c39,68,37,69,35,69v-3,1,-5,1,-7,1c24,70,20,69,16,68,13,66,10,64,8,61,5,58,3,55,2,50,1,46,,41,,36,,29,1,24,3,19,4,15,6,11,9,8,11,6,15,4,18,2,21,1,25,,29,v2,,4,,6,1c37,1,39,2,41,2v1,1,3,2,4,3c46,5,47,6,48,7v1,,1,1,1,1c49,8,50,9,50,9v,1,,1,,1c50,11,50,11,50,12v,1,,2,-1,3c49,15,49,16,48,16v-1,,-1,-1,-2,-2c45,14,43,13,42,12,40,11,38,10,36,9,34,8,32,8,29,8v-7,,-11,2,-15,7c11,19,9,26,9,35v,5,1,9,2,12c12,51,13,53,15,56v1,2,3,4,6,5c23,62,26,62,29,62v3,,5,,7,-1c39,60,41,59,42,58v2,-1,3,-2,4,-3c47,54,48,54,49,54v,,,,,c50,54,50,54,50,55v,,,,,1c50,56,50,57,50,58r,xe" fillcolor="#44546a" strokeweight="0">
                    <v:path arrowok="t" o:connecttype="custom" o:connectlocs="53,61;53,61;53,62;53,63;53,64;51,67;48,69;42,71;37,73;30,74;17,72;8,64;2,53;0,38;3,20;10,8;19,2;31,0;37,1;43,2;48,5;51,7;52,8;53,10;53,11;53,13;52,16;51,17;49,15;45,13;38,10;31,8;15,16;10,37;12,50;16,59;22,64;31,66;38,64;45,61;49,58;52,57;52,57;53,58;53,59;53,61;53,61" o:connectangles="0,0,0,0,0,0,0,0,0,0,0,0,0,0,0,0,0,0,0,0,0,0,0,0,0,0,0,0,0,0,0,0,0,0,0,0,0,0,0,0,0,0,0,0,0,0,0"/>
                  </v:shape>
                  <v:shape id="Freeform 56" o:spid="_x0000_s1080" style="position:absolute;left:3876;top:75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" path="m50,67r,c50,68,49,68,49,68v,1,-1,1,-1,1c47,69,47,69,46,69v-1,,-2,,-2,c43,69,43,69,42,68v,,,,,-1l42,60v-3,3,-6,6,-10,7c29,69,25,70,22,70v-4,,-7,-1,-10,-1c10,68,7,66,6,65,4,63,2,61,1,59,,57,,54,,51,,47,1,44,2,42,4,39,6,37,8,35v3,-2,6,-3,10,-4c22,30,26,30,31,30r10,l41,24v,-2,,-5,-1,-7c40,15,39,13,37,12,36,10,34,9,32,8,30,8,28,7,25,7v-3,,-5,1,-8,1c15,9,13,10,11,11v-1,1,-3,1,-4,2c6,14,5,14,5,14v-1,,-1,,-1,c4,14,3,14,3,13v,,,,,-1c3,12,3,12,3,11v,-1,,-2,,-2c3,8,3,7,4,7,5,6,6,5,7,5,9,4,11,3,12,2v2,,5,-1,7,-1c21,,23,,26,v4,,8,1,11,2c40,3,42,4,44,6v2,2,4,5,4,8c49,17,50,20,50,24r,43xm41,37r,l29,37v-3,,-6,,-9,1c18,38,16,39,14,40v-2,2,-3,3,-4,5c9,46,9,48,9,50v,4,1,7,3,9c15,62,18,63,22,63v4,,7,-1,10,-3c35,58,38,56,41,52r,-15xe" fillcolor="#44546a" strokeweight="0">
                    <v:path arrowok="t" o:connecttype="custom" o:connectlocs="53,71;53,71;52,72;51,73;49,73;47,73;45,72;45,71;45,63;34,71;23,74;13,73;6,69;1,62;0,54;2,44;8,37;19,33;33,32;43,32;43,25;42,18;39,13;34,8;27,7;18,8;12,12;7,14;5,15;4,15;3,14;3,13;3,12;3,10;4,7;7,5;13,2;20,1;28,0;39,2;47,6;51,15;53,25;53,71;43,39;43,39;31,39;21,40;15,42;11,48;10,53;13,62;23,67;34,63;43,55;43,39" o:connectangles="0,0,0,0,0,0,0,0,0,0,0,0,0,0,0,0,0,0,0,0,0,0,0,0,0,0,0,0,0,0,0,0,0,0,0,0,0,0,0,0,0,0,0,0,0,0,0,0,0,0,0,0,0,0,0,0"/>
                    <o:lock v:ext="edit" verticies="t"/>
                  </v:shape>
                  <v:shape id="Freeform 57" o:spid="_x0000_s1081" style="position:absolute;left:3956;top:719;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" path="m9,98r,c9,99,9,99,9,99v,,-1,,-1,1c8,100,7,100,7,100v-1,,-1,,-2,c4,100,3,100,3,100v-1,,-1,,-2,c1,99,1,99,1,99v,,-1,,-1,-1l,2v,,1,,1,-1c1,1,1,1,1,1,2,1,2,1,3,v,,1,,2,c6,,6,,7,v,1,1,1,1,1c8,1,9,1,9,1v,1,,1,,1l9,98xe" fillcolor="#44546a" strokeweight="0">
                    <v:path arrowok="t" o:connecttype="custom" o:connectlocs="10,104;10,104;10,105;9,106;8,106;6,106;3,106;1,106;1,105;0,104;0,2;1,1;1,1;3,0;6,0;8,0;9,1;10,1;10,2;10,104" o:connectangles="0,0,0,0,0,0,0,0,0,0,0,0,0,0,0,0,0,0,0,0"/>
                  </v:shape>
                  <v:shape id="Freeform 58" o:spid="_x0000_s1082" style="position:absolute;left:4024;top:752;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" path="m50,58r,c50,58,50,59,50,59v,1,,1,,1c50,61,50,61,49,61v,1,,1,-1,2c48,63,47,64,45,65v-1,1,-3,2,-5,2c38,68,36,69,34,69v-2,1,-4,1,-6,1c23,70,19,69,16,68,13,66,10,64,7,61,5,58,3,55,2,50,1,46,,41,,36,,29,1,24,2,19,4,15,6,11,9,8,11,6,14,4,18,2,21,1,25,,29,v2,,4,,6,1c37,1,39,2,41,2v1,1,3,2,4,3c46,5,47,6,48,7v,,1,1,1,1c49,8,49,9,49,9v1,1,1,1,1,1c50,11,50,11,50,12v,1,,2,-1,3c49,15,48,16,48,16v-1,,-2,-1,-3,-2c44,14,43,13,42,12,40,11,38,10,36,9,34,8,31,8,28,8v-6,,-11,2,-14,7c11,19,9,26,9,35v,5,,9,1,12c11,51,13,53,14,56v2,2,4,4,6,5c23,62,26,62,29,62v3,,5,,7,-1c38,60,40,59,42,58v2,-1,3,-2,4,-3c47,54,48,54,48,54v1,,1,,1,c49,54,49,54,50,55v,,,,,1c50,56,50,57,50,58r,xe" fillcolor="#44546a" strokeweight="0">
                    <v:path arrowok="t" o:connecttype="custom" o:connectlocs="53,61;53,61;53,62;53,63;52,64;51,67;48,69;42,71;36,73;30,74;17,72;7,64;2,53;0,38;2,20;10,8;19,2;31,0;37,1;43,2;48,5;51,7;52,8;52,10;53,11;53,13;52,16;51,17;48,15;45,13;38,10;30,8;15,16;10,37;11,50;15,59;21,64;31,66;38,64;45,61;49,58;51,57;52,57;53,58;53,59;53,61;53,61" o:connectangles="0,0,0,0,0,0,0,0,0,0,0,0,0,0,0,0,0,0,0,0,0,0,0,0,0,0,0,0,0,0,0,0,0,0,0,0,0,0,0,0,0,0,0,0,0,0,0"/>
                  </v:shape>
                  <v:shape id="Freeform 59" o:spid="_x0000_s1083" style="position:absolute;left:4093;top:752;width:65;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" path="m62,34r,c62,39,62,44,60,49v-1,4,-3,8,-6,11c52,63,48,65,44,67v-4,2,-8,3,-13,3c26,70,21,69,17,68,14,66,10,64,8,61,5,58,3,54,2,50,1,46,,41,,36,,30,1,26,2,21,4,17,6,13,8,10,11,7,14,5,18,3,22,1,27,,32,v5,,9,1,13,2c49,4,52,6,55,9v2,3,4,7,5,11c62,24,62,29,62,34r,xm53,35r,c53,31,53,28,52,25,51,21,50,18,49,16,47,13,45,11,42,10,39,8,36,8,31,8v-3,,-7,,-10,2c19,11,16,13,15,15v-2,3,-4,6,-4,9c10,27,9,31,9,35v,3,1,7,1,10c11,49,12,52,14,54v2,3,4,5,7,6c23,62,27,62,31,62v4,,7,,10,-2c44,59,46,57,48,55v2,-3,3,-6,4,-9c53,43,53,39,53,35r,xe" fillcolor="#44546a" strokeweight="0">
                    <v:path arrowok="t" o:connecttype="custom" o:connectlocs="65,36;65,36;63,52;57,63;46,71;33,74;18,72;8,64;2,53;0,38;2,22;8,11;19,3;34,0;47,2;58,10;63,21;65,36;65,36;56,37;56,37;55,26;51,17;44,11;33,8;22,11;16,16;12,25;9,37;10,48;15,57;22,63;33,66;43,63;50,58;55,49;56,37;56,37" o:connectangles="0,0,0,0,0,0,0,0,0,0,0,0,0,0,0,0,0,0,0,0,0,0,0,0,0,0,0,0,0,0,0,0,0,0,0,0,0,0"/>
                    <o:lock v:ext="edit" verticies="t"/>
                  </v:shape>
                  <v:shape id="Freeform 60" o:spid="_x0000_s1084" style="position:absolute;left:4183;top:752;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" path="m52,67r,c52,68,52,68,52,68v,,,,-1,1c51,69,51,69,50,69v,,-1,,-2,c47,69,47,69,46,69v,,-1,,-1,c44,68,44,68,44,68v,,,,,-1l44,29v,-4,,-7,-1,-10c42,17,41,15,40,13,39,11,37,10,35,9,33,8,31,7,29,7v-4,,-7,1,-10,4c16,13,12,16,9,21r,46c9,68,8,68,8,68v,,,,,1c7,69,7,69,6,69v,,-1,,-2,c3,69,3,69,2,69v,,-1,,-1,c1,68,,68,,68v,,,,,-1l,3c,2,,2,,2v,,1,,1,-1c1,1,2,1,2,1v1,,1,,2,c5,1,6,1,6,1v1,,1,,1,c8,2,8,2,8,2v,,,,,1l8,12c12,8,15,5,19,3,23,1,26,,30,v4,,7,1,10,2c43,4,46,6,47,8v2,2,3,5,4,9c52,20,52,24,52,28r,39xe" fillcolor="#44546a" strokeweight="0">
                    <v:path arrowok="t" o:connecttype="custom" o:connectlocs="55,71;55,71;55,72;54,73;53,73;51,73;49,73;48,73;47,72;47,71;47,31;45,20;42,14;37,10;31,7;20,12;10,22;10,71;8,72;8,73;6,73;4,73;2,73;1,73;0,72;0,71;0,3;0,2;1,1;2,1;4,1;6,1;7,1;8,2;8,3;8,13;20,3;32,0;42,2;50,8;54,18;55,30;55,71" o:connectangles="0,0,0,0,0,0,0,0,0,0,0,0,0,0,0,0,0,0,0,0,0,0,0,0,0,0,0,0,0,0,0,0,0,0,0,0,0,0,0,0,0,0,0"/>
                  </v:shape>
                  <v:shape id="Freeform 61" o:spid="_x0000_s1085" style="position:absolute;left:4258;top:735;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" path="m40,79r,c40,80,40,81,40,82v-1,,-1,1,-1,1c38,84,38,84,37,84v-1,1,-1,1,-2,1c34,85,33,85,32,86v-1,,-2,,-3,c26,86,23,85,21,84v-2,,-4,-2,-6,-3c14,79,13,77,12,74v,-3,-1,-6,-1,-9l11,24r-9,c1,24,,24,,24,,23,,22,,21,,20,,20,,19v,,,-1,,-1c,18,1,18,1,17v,,,,1,l11,17,11,1v,,,,,c12,,12,,12,v,,1,,1,c14,,15,,16,v,,1,,2,c18,,19,,19,v,,,,1,1c20,1,20,1,20,1r,16l38,17v,,,,1,c39,18,39,18,39,18v,,1,1,1,1c40,20,40,20,40,21v,1,,2,-1,3c39,24,38,24,38,24r-18,l20,63v,5,,9,2,12c23,77,26,78,30,78v1,,2,,3,c34,78,34,78,35,77v1,,1,,2,c37,76,38,76,38,76v,,1,,1,c39,76,39,77,39,77v,,1,,1,1c40,78,40,79,40,79r,xe" fillcolor="#44546a" strokeweight="0">
                    <v:path arrowok="t" o:connecttype="custom" o:connectlocs="42,84;42,84;42,87;41,88;39,89;37,90;34,91;30,91;22,89;16,86;13,78;12,69;12,25;2,25;0,25;0,22;0,20;0,19;1,18;2,18;12,18;12,1;12,1;13,0;14,0;17,0;19,0;20,0;21,1;21,1;21,18;40,18;41,18;41,19;42,20;42,22;41,25;40,25;21,25;21,67;23,79;32,83;35,83;37,81;39,81;40,80;41,80;41,81;42,83;42,84;42,84" o:connectangles="0,0,0,0,0,0,0,0,0,0,0,0,0,0,0,0,0,0,0,0,0,0,0,0,0,0,0,0,0,0,0,0,0,0,0,0,0,0,0,0,0,0,0,0,0,0,0,0,0,0,0"/>
                  </v:shape>
                  <v:shape id="Freeform 62" o:spid="_x0000_s1086" style="position:absolute;left:4316;top:752;width:60;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" path="m57,32r,c57,33,56,35,55,35v-1,1,-1,1,-2,1l9,36v,4,,8,1,11c11,50,12,53,14,55v2,3,4,4,7,6c24,62,27,62,32,62v3,,5,,8,c42,61,44,61,46,60v2,-1,3,-1,4,-2c51,58,52,57,52,57v1,,1,1,1,1c53,58,54,58,54,58v,1,,1,,2c54,60,54,61,54,61v,1,,1,,1c54,63,54,63,54,63v,,,1,,1c54,64,53,64,53,65v,,-1,,-2,1c50,66,48,67,46,68v-2,,-4,1,-7,1c36,70,34,70,31,70,26,70,21,69,17,68,13,66,10,64,8,61,5,58,3,54,2,50,,46,,41,,35,,30,,25,2,20,3,16,5,12,8,9,10,6,14,4,17,3,21,1,25,,30,v4,,8,1,12,3c45,4,48,6,50,9v3,3,4,6,5,10c56,22,57,26,57,30r,2xm48,29r,c48,22,47,17,43,13,40,9,35,7,29,7v-3,,-6,1,-9,2c18,10,16,12,14,14v-1,2,-3,4,-4,7c9,24,9,26,9,29r39,xe" fillcolor="#44546a" strokeweight="0">
                    <v:path arrowok="t" o:connecttype="custom" o:connectlocs="60,34;60,34;58,37;56,38;9,38;11,50;15,58;22,64;34,66;42,66;48,63;53,61;55,60;56,61;57,61;57,63;57,64;57,66;57,67;57,68;56,69;54,70;48,72;41,73;33,74;18,72;8,64;2,53;0,37;2,21;8,10;18,3;32,0;44,3;53,10;58,20;60,32;60,34;51,31;51,31;45,14;31,7;21,10;15,15;11,22;9,31;51,31" o:connectangles="0,0,0,0,0,0,0,0,0,0,0,0,0,0,0,0,0,0,0,0,0,0,0,0,0,0,0,0,0,0,0,0,0,0,0,0,0,0,0,0,0,0,0,0,0,0,0"/>
                    <o:lock v:ext="edit" verticies="t"/>
                  </v:shape>
                  <v:shape id="Freeform 63" o:spid="_x0000_s1087" style="position:absolute;left:4391;top:753;width:58;height:72;visibility:visible;mso-wrap-style:square;v-text-anchor:top" coordsize="5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" path="m54,65r,c54,65,55,66,55,66v,1,-1,1,-1,1c54,68,53,68,53,68v-1,,-2,,-3,c49,68,48,68,48,68v-1,,-1,,-2,c46,68,46,67,45,67v,,,,,-1l27,39,10,66v,1,,1,-1,1c9,67,9,68,9,68v-1,,-1,,-2,c6,68,6,68,5,68v-1,,-2,,-3,c2,68,1,68,1,67,,67,,67,,66v,,1,-1,1,-1l22,34,2,3c2,2,1,2,1,2,1,1,2,1,2,1,2,,3,,4,v,,1,,2,c7,,8,,9,v,,1,,1,c10,,11,1,11,1v,,,,,1l28,27,45,2v,-1,,-1,,-1c45,1,46,,46,v,,1,,1,c48,,48,,49,v1,,2,,3,c53,,53,,53,1v1,,1,,1,1c54,2,54,2,53,3l33,33,54,65xe" fillcolor="#44546a" strokeweight="0">
                    <v:path arrowok="t" o:connecttype="custom" o:connectlocs="57,69;57,69;58,70;57,71;56,72;53,72;51,72;49,72;47,71;47,70;28,41;11,70;9,71;9,72;7,72;5,72;2,72;1,71;0,70;1,69;23,36;2,3;1,2;2,1;4,0;6,0;9,0;11,0;12,1;12,2;30,29;47,2;47,1;49,0;50,0;52,0;55,0;56,1;57,2;56,3;35,35;57,69" o:connectangles="0,0,0,0,0,0,0,0,0,0,0,0,0,0,0,0,0,0,0,0,0,0,0,0,0,0,0,0,0,0,0,0,0,0,0,0,0,0,0,0,0,0"/>
                  </v:shape>
                  <v:shape id="Freeform 64" o:spid="_x0000_s1088" style="position:absolute;left:4459;top:735;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" path="m40,79r,c40,80,40,81,40,82v,,-1,1,-1,1c39,84,38,84,38,84v-1,1,-2,1,-3,1c34,85,33,85,32,86v-1,,-2,,-3,c26,86,23,85,21,84v-2,,-4,-2,-5,-3c14,79,13,77,13,74,12,71,12,68,12,65r,-41l2,24v-1,,-1,,-2,c,23,,22,,21,,20,,20,,19v,,,-1,,-1c1,18,1,18,1,17v,,1,,1,l12,17,12,1v,,,,,c12,,12,,13,v,,,,1,c14,,15,,16,v1,,1,,2,c19,,19,,19,v1,,1,,1,1c20,1,20,1,20,1r,16l38,17v,,1,,1,c39,18,39,18,40,18v,,,1,,1c40,20,40,20,40,21v,1,,2,,3c39,24,39,24,38,24r-18,l20,63v,5,1,9,2,12c24,77,26,78,30,78v1,,2,,3,c34,78,35,78,35,77v1,,2,,2,c38,76,38,76,39,76v,,,,,c39,76,40,77,40,77v,,,,,1c40,78,40,79,40,79r,xe" fillcolor="#44546a" strokeweight="0">
                    <v:path arrowok="t" o:connecttype="custom" o:connectlocs="42,84;42,84;42,87;41,88;40,89;37,90;34,91;30,91;22,89;17,86;14,78;13,69;13,25;2,25;0,25;0,22;0,20;0,19;1,18;2,18;13,18;13,1;13,1;14,0;15,0;17,0;19,0;20,0;21,1;21,1;21,18;40,18;41,18;42,19;42,20;42,22;42,25;40,25;21,25;21,67;23,79;32,83;35,83;37,81;39,81;41,80;41,80;42,81;42,83;42,84;42,84" o:connectangles="0,0,0,0,0,0,0,0,0,0,0,0,0,0,0,0,0,0,0,0,0,0,0,0,0,0,0,0,0,0,0,0,0,0,0,0,0,0,0,0,0,0,0,0,0,0,0,0,0,0,0"/>
                  </v:shape>
                  <v:shape id="Freeform 65" o:spid="_x0000_s1089" style="position:absolute;left:675;top:963;width:6116;height:4625;visibility:visible;mso-wrap-style:square;v-text-anchor:top" coordsize="5780,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" path="m,2184r,c,978,1294,,2890,,4486,,5780,978,5780,2184v,1207,-1294,2185,-2890,2185c1294,4369,,3391,,2184r,xe" strokeweight="0">
                    <v:path arrowok="t" o:connecttype="custom" o:connectlocs="0,2312;0,2312;3058,0;6116,2312;3058,4625;0,2312;0,2312" o:connectangles="0,0,0,0,0,0,0"/>
                  </v:shape>
                  <v:shape id="Freeform 66" o:spid="_x0000_s1090" style="position:absolute;left:675;top:963;width:6116;height:4625;visibility:visible;mso-wrap-style:square;v-text-anchor:top" coordsize="5780,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" path="m,2184r,c,978,1294,,2890,,4486,,5780,978,5780,2184v,1207,-1294,2185,-2890,2185c1294,4369,,3391,,2184r,xe" filled="f" strokecolor="#3d4b5f" strokeweight=".7pt">
                    <v:stroke joinstyle="miter"/>
                    <v:path arrowok="t" o:connecttype="custom" o:connectlocs="0,2312;0,2312;3058,0;6116,2312;3058,4625;0,2312;0,2312" o:connectangles="0,0,0,0,0,0,0"/>
                  </v:shape>
                  <v:shape id="Freeform 67" o:spid="_x0000_s1091" style="position:absolute;left:2669;top:1359;width:58;height:100;visibility:visible;mso-wrap-style:square;v-text-anchor:top" coordsize="5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" path="m55,68r,c55,72,54,76,53,79v-1,3,-4,6,-6,8c44,90,41,91,37,93v-3,1,-7,1,-12,1c22,94,20,94,17,93v-3,,-5,-1,-7,-1c8,91,6,90,5,89,3,88,3,88,2,87,1,87,1,86,1,85,1,85,,84,,83,,82,1,81,1,81v,-1,,-1,,-2c1,79,1,79,2,79v,-1,,-1,,-1c3,78,4,79,5,80v2,1,3,1,5,2c12,83,14,84,17,85v3,1,6,1,9,1c29,86,32,86,34,85v3,-1,5,-2,7,-3c42,80,44,78,45,76v1,-2,1,-4,1,-7c46,66,45,64,44,62,43,60,41,58,39,56,37,55,35,53,32,52,30,51,27,49,25,48,22,47,19,46,17,44,14,43,12,41,10,39,8,37,6,35,5,32,4,29,3,26,3,23,3,19,4,16,5,13,6,10,8,8,10,6,13,4,16,2,19,1,22,,26,,30,v2,,3,,5,c37,1,39,1,41,2v2,,4,1,5,2c47,4,48,5,49,5v,1,,1,1,1c50,7,50,7,50,7v,1,,1,,1c50,9,50,9,50,10v,1,,1,,2c50,12,50,13,50,13v,,-1,1,-1,1c49,14,49,14,48,14v,,-1,,-2,-1c45,12,44,12,42,11,40,10,39,9,36,9,34,8,31,7,29,7v-3,,-6,1,-8,2c19,9,17,10,16,12v-1,1,-2,3,-3,4c12,18,12,20,12,22v,3,1,5,2,7c15,31,17,33,19,35v2,1,4,3,7,4c28,40,31,41,34,43v2,1,5,2,8,4c44,48,46,50,48,52v3,2,4,4,5,7c55,61,55,65,55,68r,xe" fillcolor="#44546a" strokeweight="0">
                    <v:path arrowok="t" o:connecttype="custom" o:connectlocs="58,72;50,93;26,100;11,98;2,93;0,88;1,84;2,83;11,87;27,91;43,87;49,73;41,60;26,51;11,41;3,24;11,6;32,0;43,2;52,5;53,7;53,11;53,14;51,15;44,12;31,7;17,13;13,23;20,37;36,46;51,55;58,72" o:connectangles="0,0,0,0,0,0,0,0,0,0,0,0,0,0,0,0,0,0,0,0,0,0,0,0,0,0,0,0,0,0,0,0"/>
                  </v:shape>
                  <v:shape id="Freeform 68" o:spid="_x0000_s1092" style="position:absolute;left:2740;top:1368;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" path="m40,80r,c40,81,40,82,40,82v,1,,1,-1,2c39,84,39,84,38,85v-1,,-2,,-3,c35,86,34,86,33,86v-1,,-2,,-3,c26,86,24,86,22,85,19,84,17,83,16,81,15,79,14,77,13,74,12,72,12,69,12,65r,-40l2,25v,,-1,,-1,-1c,23,,22,,21v,,,-1,,-1c,19,1,19,1,19v,-1,,-1,,-1c2,18,2,18,2,18r10,l12,2v,,,-1,,-1c12,1,13,1,13,v,,1,,1,c15,,15,,16,v1,,2,,2,c19,,19,,20,v,1,,1,,1c20,1,20,2,20,2r,16l38,18v1,,1,,1,c39,18,40,18,40,19v,,,,,1c40,20,40,21,40,21v,1,,2,,3c39,25,39,25,38,25r-18,l20,64v,5,1,8,3,11c24,78,27,79,30,79v1,,2,,3,c34,78,35,78,36,78v1,-1,1,-1,2,-1c38,77,39,77,39,77v,,,,1,c40,77,40,77,40,77v,1,,1,,1c40,79,40,79,40,80r,xe" fillcolor="#44546a" strokeweight="0">
                    <v:path arrowok="t" o:connecttype="custom" o:connectlocs="42,85;42,85;42,87;41,89;40,90;37,90;35,91;32,91;23,90;17,86;14,78;13,69;13,26;2,26;1,25;0,22;0,21;1,20;1,19;2,19;13,19;13,2;13,1;14,0;15,0;17,0;19,0;21,0;21,1;21,2;21,19;40,19;41,19;42,20;42,21;42,22;42,25;40,26;21,26;21,68;24,79;32,84;35,84;38,83;40,81;41,81;42,81;42,81;42,83;42,85;42,85" o:connectangles="0,0,0,0,0,0,0,0,0,0,0,0,0,0,0,0,0,0,0,0,0,0,0,0,0,0,0,0,0,0,0,0,0,0,0,0,0,0,0,0,0,0,0,0,0,0,0,0,0,0,0"/>
                  </v:shape>
                  <v:shape id="Freeform 69" o:spid="_x0000_s1093" style="position:absolute;left:2803;top:1386;width:37;height:73;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" path="m35,5r,c35,6,35,7,35,7v,1,,1,,1c35,9,35,9,35,9v,,-1,,-1,c34,9,33,9,33,9v-1,,-2,,-2,-1c30,8,29,8,28,8,27,8,26,7,25,7v-1,,-2,1,-4,1c20,9,19,10,17,11v-1,1,-2,3,-4,5c12,18,10,20,8,23r,44c8,67,8,67,8,67v,1,,1,-1,1c7,68,7,68,6,68v-1,,-1,1,-2,1c3,69,2,68,2,68v-1,,-1,,-1,c,68,,68,,67v,,,,,l,2v,,,,,-1c,1,,1,1,1,1,1,1,,2,v,,1,,2,c5,,5,,6,v,,1,1,1,1c7,1,7,1,8,1v,1,,1,,1l8,12v2,-2,3,-5,5,-6c14,4,16,3,17,2,19,1,20,,22,v1,,2,,4,c26,,27,,28,v1,,2,,2,c31,,32,,33,1v1,,1,,1,c35,2,35,2,35,2v,,,,,1c35,3,35,3,35,4v,,,1,,1l35,5xe" fillcolor="#44546a" strokeweight="0">
                    <v:path arrowok="t" o:connecttype="custom" o:connectlocs="37,5;37,5;37,7;37,8;37,10;36,10;35,10;33,8;30,8;26,7;22,8;18,12;14,17;8,24;8,71;8,71;7,72;6,72;4,73;2,72;1,72;0,71;0,71;0,2;0,1;1,1;2,0;4,0;6,0;7,1;8,1;8,2;8,13;14,6;18,2;23,0;27,0;30,0;32,0;35,1;36,1;37,2;37,3;37,4;37,5;37,5" o:connectangles="0,0,0,0,0,0,0,0,0,0,0,0,0,0,0,0,0,0,0,0,0,0,0,0,0,0,0,0,0,0,0,0,0,0,0,0,0,0,0,0,0,0,0,0,0,0"/>
                  </v:shape>
                  <v:shape id="Freeform 70" o:spid="_x0000_s1094" style="position:absolute;left:2858;top:1386;width:56;height:7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" path="m53,67r,c53,67,53,67,52,67v,1,,1,,1c51,68,51,68,50,68v,,-1,1,-1,1c48,69,47,68,46,68v,,,,-1,c45,68,45,68,45,67v-1,,-1,,-1,l44,58v-3,4,-7,7,-10,9c30,68,27,69,23,69v-4,,-8,,-11,-2c9,66,7,64,5,61,3,59,2,56,1,53,1,50,,46,,41l,2v,,,,,-1c1,1,1,1,1,1,1,1,2,,2,,3,,4,,4,,5,,6,,7,v,,1,1,1,1c8,1,8,1,9,1v,1,,1,,1l9,40v,4,,8,1,10c10,53,11,55,12,57v2,1,3,3,5,4c19,62,21,62,24,62v3,,6,-1,10,-3c37,56,40,53,44,48l44,2v,,,,,-1c44,1,45,1,45,1v,,1,-1,1,-1c47,,48,,48,v1,,2,,2,c51,,51,1,52,1v,,,,,c53,2,53,2,53,2r,65xe" fillcolor="#44546a" strokeweight="0">
                    <v:path arrowok="t" o:connecttype="custom" o:connectlocs="56,71;56,71;55,71;55,72;53,72;52,73;49,72;48,72;48,71;46,71;46,61;36,71;24,73;13,71;5,65;1,56;0,43;0,2;0,1;1,1;2,0;4,0;7,0;8,1;10,1;10,2;10,42;11,53;13,60;18,65;25,66;36,62;46,51;46,2;46,1;48,1;49,0;51,0;53,0;55,1;55,1;56,2;56,71" o:connectangles="0,0,0,0,0,0,0,0,0,0,0,0,0,0,0,0,0,0,0,0,0,0,0,0,0,0,0,0,0,0,0,0,0,0,0,0,0,0,0,0,0,0,0"/>
                  </v:shape>
                  <v:shape id="Freeform 71" o:spid="_x0000_s1095" style="position:absolute;left:2938;top:1386;width:52;height:73;visibility:visible;mso-wrap-style:square;v-text-anchor:top" coordsize="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" path="m50,57r,c50,58,50,58,50,59v,,,1,,1c50,60,50,60,50,61v-1,,-1,,-2,1c48,63,47,63,45,64v-1,1,-3,2,-5,3c39,68,37,68,35,69v-3,,-5,,-7,c24,69,20,69,16,67,13,66,10,63,8,60,5,58,3,54,2,50,1,45,,41,,35,,29,1,23,3,19,4,14,6,11,9,8,11,5,15,3,18,2,21,,25,,29,v2,,4,,6,c37,1,39,1,41,2v1,,3,1,4,2c46,5,47,6,48,6v1,1,1,1,1,2c49,8,50,8,50,9v,,,,,1c50,10,50,11,50,11v,2,,3,-1,3c49,15,49,15,48,15v-1,,-1,,-2,-1c45,13,43,12,42,11,40,10,38,9,36,8,34,7,32,7,29,7,22,7,18,9,14,14,11,19,9,26,9,35v,4,1,8,2,12c12,50,13,53,15,55v1,2,3,4,6,5c23,61,26,62,29,62v3,,5,-1,7,-2c39,60,41,59,42,57v2,-1,3,-2,4,-3c47,54,48,53,49,53v,,,,,c50,53,50,54,50,54v,,,1,,1c50,56,50,56,50,57r,xe" fillcolor="#44546a" strokeweight="0">
                    <v:path arrowok="t" o:connecttype="custom" o:connectlocs="52,60;52,60;52,62;52,63;52,65;50,66;47,68;42,71;36,73;29,73;17,71;8,63;2,53;0,37;3,20;9,8;19,2;30,0;36,0;43,2;47,4;50,6;51,8;52,10;52,11;52,12;51,15;50,16;48,15;44,12;37,8;30,7;15,15;9,37;11,50;16,58;22,63;30,66;37,63;44,60;48,57;51,56;51,56;52,57;52,58;52,60;52,60" o:connectangles="0,0,0,0,0,0,0,0,0,0,0,0,0,0,0,0,0,0,0,0,0,0,0,0,0,0,0,0,0,0,0,0,0,0,0,0,0,0,0,0,0,0,0,0,0,0,0"/>
                  </v:shape>
                  <v:shape id="Freeform 72" o:spid="_x0000_s1096" style="position:absolute;left:3002;top:1368;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" path="m40,80r,c40,81,40,82,40,82v,1,,1,-1,2c39,84,39,84,38,85v-1,,-2,,-3,c35,86,34,86,33,86v-1,,-2,,-3,c26,86,24,86,22,85,19,84,17,83,16,81,15,79,14,77,13,74,12,72,12,69,12,65r,-40l2,25v,,-1,,-1,-1c,23,,22,,21v,,,-1,,-1c,19,1,19,1,19v,-1,,-1,,-1c2,18,2,18,2,18r10,l12,2v,,,-1,,-1c12,1,13,1,13,v,,1,,1,c15,,15,,16,v1,,2,,2,c19,,19,,20,v,1,,1,,1c20,1,20,2,20,2r,16l38,18v1,,1,,1,c39,18,40,18,40,19v,,,,,1c40,20,40,21,40,21v,1,,2,,3c39,25,39,25,38,25r-18,l20,64v,5,1,8,3,11c24,78,27,79,30,79v1,,2,,3,c34,78,35,78,36,78v1,-1,1,-1,2,-1c38,77,39,77,39,77v,,,,1,c40,77,40,77,40,77v,1,,1,,1c40,79,40,79,40,80r,xe" fillcolor="#44546a" strokeweight="0">
                    <v:path arrowok="t" o:connecttype="custom" o:connectlocs="42,85;42,85;42,87;41,89;40,90;37,90;35,91;32,91;23,90;17,86;14,78;13,69;13,26;2,26;1,25;0,22;0,21;1,20;1,19;2,19;13,19;13,2;13,1;14,0;15,0;17,0;19,0;21,0;21,1;21,2;21,19;40,19;41,19;42,20;42,21;42,22;42,25;40,26;21,26;21,68;24,79;32,84;35,84;38,83;40,81;41,81;42,81;42,81;42,83;42,85;42,85" o:connectangles="0,0,0,0,0,0,0,0,0,0,0,0,0,0,0,0,0,0,0,0,0,0,0,0,0,0,0,0,0,0,0,0,0,0,0,0,0,0,0,0,0,0,0,0,0,0,0,0,0,0,0"/>
                  </v:shape>
                  <v:shape id="Freeform 73" o:spid="_x0000_s1097" style="position:absolute;left:3064;top:1386;width:57;height:7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" path="m53,67r,c53,67,53,67,53,67v-1,1,-1,1,-1,1c52,68,51,68,51,68v-1,,-2,1,-2,1c48,69,47,68,47,68v-1,,-1,,-2,c45,68,45,68,45,67v,,,,,l45,58v-4,4,-8,7,-11,9c30,68,27,69,23,69v-4,,-8,,-11,-2c10,66,7,64,5,61,4,59,2,56,2,53,1,50,,46,,41l,2v,,,,1,-1c1,1,1,1,1,1,2,1,2,,3,v,,1,,2,c5,,6,,7,v,,1,1,1,1c8,1,9,1,9,1v,1,,1,,1l9,40v,4,,8,1,10c10,53,11,55,13,57v1,1,2,3,4,4c19,62,22,62,24,62v3,,7,-1,10,-3c37,56,41,53,44,48l44,2v,,,,,-1c45,1,45,1,45,1v,,1,-1,1,-1c47,,48,,49,v,,1,,2,c51,,52,1,52,1v,,,,1,c53,2,53,2,53,2r,65xe" fillcolor="#44546a" strokeweight="0">
                    <v:path arrowok="t" o:connecttype="custom" o:connectlocs="57,71;57,71;57,71;56,72;55,72;53,73;51,72;48,72;48,71;48,71;48,61;37,71;25,73;13,71;5,65;2,56;0,43;0,2;1,1;1,1;3,0;5,0;8,0;9,1;10,1;10,2;10,42;11,53;14,60;18,65;26,66;37,62;47,51;47,2;47,1;48,1;49,0;53,0;55,0;56,1;57,1;57,2;57,71" o:connectangles="0,0,0,0,0,0,0,0,0,0,0,0,0,0,0,0,0,0,0,0,0,0,0,0,0,0,0,0,0,0,0,0,0,0,0,0,0,0,0,0,0,0,0"/>
                  </v:shape>
                  <v:shape id="Freeform 74" o:spid="_x0000_s1098" style="position:absolute;left:3149;top:1386;width:38;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" path="m36,5r,c36,6,36,7,36,7v,1,,1,,1c36,9,36,9,35,9v,,,,,c34,9,34,9,33,9v,,-1,,-2,-1c30,8,30,8,29,8,28,8,27,7,26,7v-2,,-3,1,-4,1c21,9,19,10,18,11v-1,1,-3,3,-4,5c12,18,11,20,9,23r,44c9,67,9,67,9,67,8,68,8,68,8,68v,,-1,,-1,c6,68,5,69,5,69,4,69,3,68,3,68v-1,,-1,,-2,c1,68,1,68,1,67,,67,,67,,67l,2v,,,,1,-1c1,1,1,1,1,1,2,1,2,,2,,3,,4,,4,,5,,6,,6,,7,,7,1,8,1v,,,,,c8,2,8,2,8,2r,10c10,10,12,7,14,6,15,4,17,3,18,2,19,1,21,,22,v2,,3,,4,c27,,28,,29,v,,1,,2,c32,,33,,34,1v,,1,,1,c35,2,36,2,36,2v,,,,,1c36,3,36,3,36,4v,,,1,,1l36,5xe" fillcolor="#44546a" strokeweight="0">
                    <v:path arrowok="t" o:connecttype="custom" o:connectlocs="38,5;38,5;38,7;38,8;37,10;37,10;35,10;33,8;31,8;27,7;23,8;19,12;15,17;10,24;10,71;10,71;8,72;7,72;5,73;3,72;1,72;1,71;0,71;0,2;1,1;1,1;2,0;4,0;6,0;8,1;8,1;8,2;8,13;15,6;19,2;23,0;27,0;31,0;33,0;36,1;37,1;38,2;38,3;38,4;38,5;38,5" o:connectangles="0,0,0,0,0,0,0,0,0,0,0,0,0,0,0,0,0,0,0,0,0,0,0,0,0,0,0,0,0,0,0,0,0,0,0,0,0,0,0,0,0,0,0,0,0,0"/>
                  </v:shape>
                  <v:shape id="Freeform 75" o:spid="_x0000_s1099" style="position:absolute;left:3201;top:1386;width:52;height:73;visibility:visible;mso-wrap-style:square;v-text-anchor:top" coordsize="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" path="m49,67r,c49,67,49,68,49,68v,,-1,,-1,c47,68,47,69,46,69v-1,,-2,-1,-2,-1c43,68,43,68,42,68v,,,-1,,-1l42,59v-3,4,-6,6,-10,8c29,68,25,69,21,69v-3,,-6,,-9,-1c10,67,7,66,5,64,4,63,2,61,1,58,,56,,53,,50,,47,,44,2,41,3,38,5,36,8,35v3,-2,6,-4,10,-4c22,30,26,29,31,29r10,l41,24v,-3,,-5,-1,-8c39,14,39,13,37,11,36,10,34,9,32,8,30,7,28,7,25,7v-3,,-6,,-8,1c15,9,13,9,11,10,9,11,8,12,7,12,6,13,5,13,4,13v,,,,,c3,13,3,13,3,13v,,,-1,,-1c3,11,3,11,3,10,3,9,3,9,3,8,3,7,3,7,4,6,5,6,6,5,7,4,9,3,10,3,12,2,14,1,16,1,19,v2,,4,,7,c30,,34,,37,1v3,1,5,3,7,5c46,8,47,10,48,13v1,3,1,6,1,10l49,67xm41,36r,l29,36v-3,,-6,1,-9,1c18,38,15,39,14,40v-2,1,-3,2,-4,4c9,46,9,48,9,50v,4,1,7,3,9c15,61,18,62,22,62v4,,7,-1,10,-3c35,58,38,55,41,51r,-15xe" fillcolor="#44546a" strokeweight="0">
                    <v:path arrowok="t" o:connecttype="custom" o:connectlocs="52,71;52,71;52,72;51,72;49,73;47,72;45,72;45,71;45,62;34,71;22,73;13,72;5,68;1,61;0,53;2,43;8,37;19,33;33,31;44,31;44,25;42,17;39,12;34,8;27,7;18,8;12,11;7,13;4,14;4,14;3,14;3,13;3,11;3,8;4,6;7,4;13,2;20,0;28,0;39,1;47,6;51,14;52,24;52,71;44,38;44,38;31,38;21,39;15,42;11,47;10,53;13,62;23,66;34,62;44,54;44,38" o:connectangles="0,0,0,0,0,0,0,0,0,0,0,0,0,0,0,0,0,0,0,0,0,0,0,0,0,0,0,0,0,0,0,0,0,0,0,0,0,0,0,0,0,0,0,0,0,0,0,0,0,0,0,0,0,0,0,0"/>
                    <o:lock v:ext="edit" verticies="t"/>
                  </v:shape>
                  <v:shape id="Freeform 76" o:spid="_x0000_s1100" style="position:absolute;left:3281;top:1353;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" path="m9,98r,c9,98,9,98,9,98v,1,-1,1,-1,1c8,99,7,99,7,99v-1,,-2,1,-2,1c4,100,3,99,3,99v-1,,-1,,-2,c1,99,1,99,1,98,,98,,98,,98l,2c,1,,1,1,1,1,1,1,,1,,2,,2,,3,v,,1,,2,c5,,6,,7,v,,1,,1,c8,,9,1,9,1v,,,,,1l9,98xe" fillcolor="#44546a" strokeweight="0">
                    <v:path arrowok="t" o:connecttype="custom" o:connectlocs="10,104;10,104;10,104;9,105;8,105;6,106;3,105;1,105;1,104;0,104;0,2;1,1;1,0;3,0;6,0;8,0;9,0;10,1;10,2;10,104" o:connectangles="0,0,0,0,0,0,0,0,0,0,0,0,0,0,0,0,0,0,0,0"/>
                  </v:shape>
                  <v:shape id="Freeform 77" o:spid="_x0000_s1101" style="position:absolute;left:3342;top:1411;width:77;height:8;visibility:visible;mso-wrap-style:square;v-text-anchor:top" coordsize="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" path="m73,4r,c73,5,73,6,73,7,72,8,72,8,71,8l2,8c1,8,1,8,,7,,6,,5,,4,,3,,2,,1,1,,1,,2,l71,v,,1,,1,c72,,72,1,73,1v,,,1,,1c73,3,73,3,73,4r,xe" fillcolor="#44546a" strokeweight="0">
                    <v:path arrowok="t" o:connecttype="custom" o:connectlocs="77,4;77,4;77,7;75,8;2,8;0,7;0,4;0,1;2,0;75,0;76,0;77,1;77,2;77,4;77,4" o:connectangles="0,0,0,0,0,0,0,0,0,0,0,0,0,0,0"/>
                  </v:shape>
                  <v:shape id="Freeform 78" o:spid="_x0000_s1102" style="position:absolute;left:3472;top:1353;width:9;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" path="m9,98r,c9,98,9,98,9,98,8,99,8,99,8,99v,,-1,,-1,c6,99,5,100,4,100v,,-1,-1,-2,-1c2,99,1,99,1,99v,,,,-1,-1c,98,,98,,98l,2c,1,,1,,1,1,1,1,,1,v,,1,,1,c3,,4,,4,,5,,6,,7,v,,1,,1,c8,,8,1,9,1v,,,,,1l9,98xe" fillcolor="#44546a" strokeweight="0">
                    <v:path arrowok="t" o:connecttype="custom" o:connectlocs="9,104;9,104;9,104;8,105;7,105;4,106;2,105;1,105;0,104;0,104;0,2;0,1;1,0;2,0;4,0;7,0;8,0;9,1;9,2;9,104" o:connectangles="0,0,0,0,0,0,0,0,0,0,0,0,0,0,0,0,0,0,0,0"/>
                  </v:shape>
                  <v:shape id="Freeform 79" o:spid="_x0000_s1103" style="position:absolute;left:3504;top:1386;width:51;height:73;visibility:visible;mso-wrap-style:square;v-text-anchor:top" coordsize="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" path="m49,67r,c49,67,49,68,49,68v,,-1,,-1,c47,68,46,69,46,69v-1,,-2,-1,-2,-1c43,68,43,68,42,68v,,,-1,,-1l42,59v-3,4,-6,6,-10,8c29,68,25,69,21,69v-3,,-6,,-9,-1c10,67,7,66,5,64,4,63,2,61,1,58,,56,,53,,50,,47,,44,2,41,3,38,5,36,8,35v3,-2,6,-4,10,-4c22,30,26,29,31,29r10,l41,24v,-3,,-5,-1,-8c39,14,38,13,37,11,36,10,34,9,32,8,30,7,28,7,25,7v-3,,-6,,-8,1c15,9,13,9,11,10,9,11,8,12,7,12,6,13,5,13,4,13v,,,,,c3,13,3,13,3,13v,,,-1,,-1c3,11,3,11,3,10,3,9,3,9,3,8,3,7,3,7,4,6,4,6,5,5,7,4,9,3,10,3,12,2,14,1,16,1,19,v2,,4,,6,c30,,34,,37,1v3,1,5,3,7,5c46,8,47,10,48,13v1,3,1,6,1,10l49,67xm41,36r,l29,36v-3,,-6,1,-9,1c18,38,15,39,14,40v-2,1,-3,2,-4,4c9,46,9,48,9,50v,4,1,7,3,9c14,61,18,62,22,62v3,,7,-1,10,-3c34,58,38,55,41,51r,-15xe" fillcolor="#44546a" strokeweight="0">
                    <v:path arrowok="t" o:connecttype="custom" o:connectlocs="51,71;51,71;51,72;50,72;48,73;46,72;44,72;44,71;44,62;33,71;22,73;12,72;5,68;1,61;0,53;2,43;8,37;19,33;32,31;43,31;43,25;42,17;39,12;33,8;26,7;18,8;11,11;7,13;4,14;4,14;3,14;3,13;3,11;3,8;4,6;7,4;12,2;20,0;26,0;39,1;46,6;50,14;51,24;51,71;43,38;43,38;30,38;21,39;15,42;10,47;9,53;12,62;23,66;33,62;43,54;43,38" o:connectangles="0,0,0,0,0,0,0,0,0,0,0,0,0,0,0,0,0,0,0,0,0,0,0,0,0,0,0,0,0,0,0,0,0,0,0,0,0,0,0,0,0,0,0,0,0,0,0,0,0,0,0,0,0,0,0,0"/>
                    <o:lock v:ext="edit" verticies="t"/>
                  </v:shape>
                  <v:shape id="Freeform 80" o:spid="_x0000_s1104" style="position:absolute;left:3577;top:1386;width:98;height:73;visibility:visible;mso-wrap-style:square;v-text-anchor:top" coordsize="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" path="m93,2r,c93,2,93,3,93,3v,,,,,1l73,67v-1,,-1,,-1,1c72,68,71,68,71,68v,,-1,,-2,c69,68,68,69,67,69v-1,,-2,-1,-3,-1c64,68,63,68,63,68v-1,,-1,,-2,c61,67,61,67,61,67l46,16r,-1l46,16,32,67v,,-1,,-1,1c31,68,30,68,30,68v-1,,-1,,-2,c27,68,27,69,26,69v-1,,-2,-1,-3,-1c23,68,22,68,22,68v-1,,-1,,-1,c20,67,20,67,20,67l,4c,4,,3,,3,,3,,2,,2,,2,,1,,1v,,,,1,c1,1,2,,2,,3,,3,,4,,5,,6,,6,,7,,7,1,8,1v,,,,,c9,2,9,2,9,2l26,58r,1l26,58,42,2v,,,,,-1c42,1,42,1,43,1v,,,-1,1,-1c45,,45,,46,v1,,2,,2,c49,,49,1,49,1v1,,1,,1,c50,2,50,2,50,2l67,58r,1l67,58,84,2v,,1,,1,-1c85,1,85,1,85,1,86,1,86,,87,v,,1,,2,c90,,91,,91,v,,1,1,1,1c92,1,93,1,93,1v,,,1,,1l93,2xe" fillcolor="#44546a" strokeweight="0">
                    <v:path arrowok="t" o:connecttype="custom" o:connectlocs="98,2;98,2;98,3;98,4;77,71;76,72;75,72;73,72;71,73;67,72;66,72;64,72;64,71;48,17;48,16;48,17;34,71;33,72;32,72;30,72;27,73;24,72;23,72;22,72;21,71;0,4;0,3;0,2;0,1;1,1;2,0;4,0;6,0;8,1;8,1;9,2;27,61;27,62;27,61;44,2;44,1;45,1;46,0;48,0;51,0;52,1;53,1;53,2;71,61;71,62;71,61;89,2;90,1;90,1;92,0;94,0;96,0;97,1;98,1;98,2;98,2" o:connectangles="0,0,0,0,0,0,0,0,0,0,0,0,0,0,0,0,0,0,0,0,0,0,0,0,0,0,0,0,0,0,0,0,0,0,0,0,0,0,0,0,0,0,0,0,0,0,0,0,0,0,0,0,0,0,0,0,0,0,0,0,0"/>
                  </v:shape>
                  <v:shape id="Freeform 81" o:spid="_x0000_s1105" style="position:absolute;left:3692;top:1386;width:45;height:73;visibility:visible;mso-wrap-style:square;v-text-anchor:top" coordsize="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" path="m43,49r,c43,53,43,55,42,58v-1,2,-3,4,-5,6c35,66,32,67,29,68v-3,1,-6,1,-10,1c17,69,15,69,13,69,11,68,9,68,8,67,6,67,5,66,4,66,2,65,2,65,1,64,1,64,,63,,62v,,,-1,,-3c,59,,58,,58,,57,,57,,57,,56,,56,1,56v,,,,,c2,56,3,56,4,57v1,,2,1,3,2c9,60,11,60,13,61v2,1,4,1,7,1c22,62,24,62,26,61v2,,3,-1,5,-2c32,58,33,57,34,55v1,-1,1,-3,1,-5c35,48,34,46,33,45v,-1,-2,-2,-3,-4c28,40,26,40,24,39,22,38,20,37,18,36v-2,,-4,-1,-6,-2c10,33,9,31,7,30,5,29,4,27,3,25,2,23,2,20,2,18v,-3,,-5,1,-7c4,9,5,7,7,5,9,4,11,2,14,1,17,,20,,24,v1,,3,,5,c30,,32,1,33,1v1,,2,1,3,1c37,3,38,3,39,4v,,,,1,1c40,5,40,5,40,5v,1,,1,,1c40,7,40,7,40,8v,1,,1,,1c40,10,40,10,40,11v,,-1,,-1,c39,12,39,12,38,12v,,-1,-1,-1,-1c36,10,35,10,34,9,33,9,31,8,29,7v-1,,-3,,-6,c21,7,19,7,18,7v-2,1,-4,2,-5,3c12,11,11,12,11,13v-1,1,-1,3,-1,4c10,19,11,21,12,22v,2,2,3,3,4c17,27,19,28,21,29v2,1,4,2,6,2c29,32,31,33,33,34v2,1,4,2,5,4c40,39,41,41,42,43v1,1,1,4,1,6l43,49xe" fillcolor="#44546a" strokeweight="0">
                    <v:path arrowok="t" o:connecttype="custom" o:connectlocs="45,52;39,68;20,73;8,71;1,68;0,62;0,60;1,59;7,62;21,66;32,62;37,53;31,43;19,38;7,32;2,19;7,5;25,0;35,1;41,4;42,5;42,8;42,12;40,13;36,10;24,7;14,11;10,18;16,28;28,33;40,40;45,52" o:connectangles="0,0,0,0,0,0,0,0,0,0,0,0,0,0,0,0,0,0,0,0,0,0,0,0,0,0,0,0,0,0,0,0"/>
                  </v:shape>
                  <v:shape id="Freeform 82" o:spid="_x0000_s1106" style="position:absolute;left:3751;top:1444;width:22;height:36;visibility:visible;mso-wrap-style:square;v-text-anchor:top" coordsize="2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" path="m21,4r,c21,6,21,7,21,8v,1,,2,-1,3c20,12,20,13,19,14v,1,-1,2,-1,3l8,32v-1,,-1,1,-1,1c7,33,6,33,6,33v,,-1,1,-1,1c4,34,4,34,3,34v-1,,-1,,-1,c1,34,1,33,1,33v,,,,,c,33,1,32,1,32l11,12r,-8c11,3,11,3,11,2v,-1,,-1,1,-2c12,,13,,14,v,,1,,2,c17,,18,,18,v1,,2,,2,c20,1,21,1,21,2v,1,,1,,2l21,4xe" fillcolor="#44546a" strokeweight="0">
                    <v:path arrowok="t" o:connecttype="custom" o:connectlocs="22,4;22,4;22,8;21,12;20,15;19,18;8,34;7,35;6,35;5,36;3,36;2,36;1,35;1,35;1,34;12,13;12,4;12,2;13,0;15,0;17,0;19,0;21,0;22,2;22,4;22,4" o:connectangles="0,0,0,0,0,0,0,0,0,0,0,0,0,0,0,0,0,0,0,0,0,0,0,0,0,0"/>
                  </v:shape>
                  <v:shape id="Freeform 83" o:spid="_x0000_s1107" style="position:absolute;left:3837;top:1386;width:59;height:99;visibility:visible;mso-wrap-style:square;v-text-anchor:top" coordsize="5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" path="m56,33r,c56,39,56,44,54,48v-1,5,-3,9,-5,12c47,63,44,65,40,67v-3,1,-7,2,-12,2c27,69,25,69,23,69,21,68,20,68,18,67,17,66,15,65,13,64,12,62,10,61,8,59r,33c8,93,8,93,8,93v,,,,,1c7,94,7,94,6,94v,,-1,,-2,c3,94,3,94,2,94v,,-1,,-1,c,93,,93,,93v,,,,,-1l,2v,,,,,-1c,1,,1,1,1,1,1,1,,2,v,,1,,2,c5,,5,,6,v,,,1,1,1c7,1,7,1,8,1v,1,,1,,1l8,11c10,9,12,8,13,6,15,5,17,3,19,2,21,1,22,1,24,v2,,4,,6,c35,,39,,42,2v4,2,6,4,8,8c52,13,54,16,55,20v1,4,1,9,1,13l56,33xm47,35r,c47,31,47,28,47,24,46,21,45,18,44,15,42,13,40,11,38,9,36,8,33,7,30,7v-2,,-4,,-5,1c23,8,21,9,20,10v-2,1,-4,2,-6,4c12,16,10,18,8,21r,28c12,53,15,56,19,59v3,2,6,3,10,3c32,62,35,61,37,60v3,-2,5,-4,6,-7c45,51,46,48,46,45v1,-4,1,-7,1,-10l47,35xe" fillcolor="#44546a" strokeweight="0">
                    <v:path arrowok="t" o:connecttype="custom" o:connectlocs="59,35;59,35;57,51;52,63;42,71;30,73;24,73;19,71;14,67;8,62;8,97;8,98;8,99;6,99;4,99;2,99;1,99;0,98;0,97;0,2;0,1;1,1;2,0;4,0;6,0;7,1;8,1;8,2;8,12;14,6;20,2;25,0;32,0;44,2;53,11;58,21;59,35;59,35;50,37;50,37;50,25;46,16;40,9;32,7;26,8;21,11;15,15;8,22;8,52;20,62;31,65;39,63;45,56;48,47;50,37;50,37" o:connectangles="0,0,0,0,0,0,0,0,0,0,0,0,0,0,0,0,0,0,0,0,0,0,0,0,0,0,0,0,0,0,0,0,0,0,0,0,0,0,0,0,0,0,0,0,0,0,0,0,0,0,0,0,0,0,0,0"/>
                    <o:lock v:ext="edit" verticies="t"/>
                  </v:shape>
                  <v:shape id="Freeform 84" o:spid="_x0000_s1108" style="position:absolute;left:3916;top:1386;width:66;height:73;visibility:visible;mso-wrap-style:square;v-text-anchor:top" coordsize="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" path="m62,34r,c62,39,61,44,60,48v-2,4,-4,8,-6,11c51,62,48,65,44,67v-4,1,-9,2,-14,2c25,69,21,69,17,67,13,65,10,63,7,60,5,57,3,54,2,49,,45,,40,,35,,30,,25,2,21,3,16,5,13,8,10,10,6,14,4,18,2,21,,26,,31,v5,,10,,14,2c48,3,52,6,54,9v3,3,4,6,6,10c61,24,62,28,62,34r,xm53,35r,c53,31,52,27,52,24,51,21,50,18,48,15,46,13,44,11,41,9,39,8,35,7,31,7,27,7,24,8,21,9v-3,1,-5,3,-7,6c12,17,11,20,10,23,9,27,9,30,9,34v,4,,7,1,11c11,48,12,51,13,54v2,2,4,4,7,6c23,61,26,62,31,62v3,,7,-1,10,-2c43,58,46,56,47,54v2,-2,4,-5,4,-9c52,42,53,38,53,35r,xe" fillcolor="#44546a" strokeweight="0">
                    <v:path arrowok="t" o:connecttype="custom" o:connectlocs="66,36;66,36;64,51;57,62;47,71;32,73;18,71;7,63;2,52;0,37;2,22;9,11;19,2;33,0;48,2;57,10;64,20;66,36;66,36;56,37;56,37;55,25;51,16;44,10;33,7;22,10;15,16;11,24;10,36;11,48;14,57;21,63;33,66;44,63;50,57;54,48;56,37;56,37" o:connectangles="0,0,0,0,0,0,0,0,0,0,0,0,0,0,0,0,0,0,0,0,0,0,0,0,0,0,0,0,0,0,0,0,0,0,0,0,0,0"/>
                    <o:lock v:ext="edit" verticies="t"/>
                  </v:shape>
                  <v:shape id="Freeform 85" o:spid="_x0000_s1109" style="position:absolute;left:4006;top:1353;width:9;height:106;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" path="m8,98r,c8,98,8,98,8,98v,1,-1,1,-1,1c7,99,6,99,6,99v-1,,-1,1,-2,1c3,100,2,99,2,99v-1,,-1,,-2,c,99,,99,,98v,,,,,l,2c,1,,1,,1,,1,,,,,1,,1,,2,v,,1,,2,c5,,5,,6,v,,1,,1,c7,,8,1,8,1v,,,,,1l8,98xe" fillcolor="#44546a" strokeweight="0">
                    <v:path arrowok="t" o:connecttype="custom" o:connectlocs="9,104;9,104;9,104;8,105;7,105;5,106;2,105;0,105;0,104;0,104;0,2;0,1;0,0;2,0;5,0;7,0;8,0;9,1;9,2;9,104" o:connectangles="0,0,0,0,0,0,0,0,0,0,0,0,0,0,0,0,0,0,0,0"/>
                  </v:shape>
                  <v:shape id="Freeform 86" o:spid="_x0000_s1110" style="position:absolute;left:4040;top:1359;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" path="m10,92r,c10,92,10,92,10,92,9,93,9,93,9,93v,,-1,,-1,c7,93,6,94,6,94,5,94,4,93,4,93v-1,,-1,,-2,c2,93,2,93,2,92v-1,,-1,,-1,l1,27v,,,,1,-1c2,26,2,26,2,26v1,,1,-1,2,-1c4,25,5,25,6,25v,,1,,2,c8,25,9,26,9,26v,,,,1,c10,27,10,27,10,27r,65xm11,5r,c11,8,11,9,10,10,9,11,8,11,6,11v-3,,-4,,-5,-1c,9,,8,,5,,3,,2,1,1,2,,3,,6,v2,,3,,4,1c11,2,11,3,11,5r,xe" fillcolor="#44546a" strokeweight="0">
                    <v:path arrowok="t" o:connecttype="custom" o:connectlocs="11,98;11,98;11,98;10,99;9,99;7,100;4,99;2,99;2,98;1,98;1,29;2,28;2,28;4,27;7,27;9,27;10,28;11,28;11,29;11,98;12,5;12,5;11,11;7,12;1,11;0,5;1,1;7,0;11,1;12,5;12,5" o:connectangles="0,0,0,0,0,0,0,0,0,0,0,0,0,0,0,0,0,0,0,0,0,0,0,0,0,0,0,0,0,0,0"/>
                    <o:lock v:ext="edit" verticies="t"/>
                  </v:shape>
                  <v:shape id="Freeform 87" o:spid="_x0000_s1111" style="position:absolute;left:4072;top:1386;width:53;height:73;visibility:visible;mso-wrap-style:square;v-text-anchor:top" coordsize="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" path="m50,57r,c50,58,50,58,50,59v,,,1,,1c50,60,50,60,50,61v-1,,-1,,-2,1c48,63,47,63,45,64v-1,1,-3,2,-5,3c39,68,37,68,35,69v-2,,-5,,-7,c24,69,20,69,16,67,13,66,10,63,8,60,5,58,3,54,2,50,1,45,,41,,35,,29,1,23,3,19,4,14,6,11,9,8,11,5,15,3,18,2,22,,25,,29,v2,,4,,6,c37,1,39,1,41,2v1,,3,1,4,2c46,5,47,6,48,6v1,1,1,1,1,2c49,8,50,8,50,9v,,,,,1c50,10,50,11,50,11v,2,,3,-1,3c49,15,49,15,48,15v-1,,-1,,-2,-1c45,13,43,12,42,11,40,10,39,9,36,8,34,7,32,7,29,7,22,7,18,9,14,14,11,19,9,26,9,35v,4,1,8,2,12c12,50,13,53,15,55v1,2,3,4,6,5c23,61,26,62,29,62v3,,5,-1,7,-2c39,60,41,59,42,57v2,-1,3,-2,4,-3c47,54,48,53,49,53v,,,,,c50,53,50,54,50,54v,,,1,,1c50,56,50,56,50,57r,xe" fillcolor="#44546a" strokeweight="0">
                    <v:path arrowok="t" o:connecttype="custom" o:connectlocs="53,60;53,60;53,62;53,63;53,65;51,66;48,68;42,71;37,73;30,73;17,71;8,63;2,53;0,37;3,20;10,8;19,2;31,0;37,0;43,2;48,4;51,6;52,8;53,10;53,11;53,12;52,15;51,16;49,15;45,12;38,8;31,7;15,15;10,37;12,50;16,58;22,63;31,66;38,63;45,60;49,57;52,56;52,56;53,57;53,58;53,60;53,60" o:connectangles="0,0,0,0,0,0,0,0,0,0,0,0,0,0,0,0,0,0,0,0,0,0,0,0,0,0,0,0,0,0,0,0,0,0,0,0,0,0,0,0,0,0,0,0,0,0,0"/>
                  </v:shape>
                  <v:shape id="Freeform 88" o:spid="_x0000_s1112" style="position:absolute;left:4145;top:1359;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" path="m10,92r,c10,92,10,92,10,92v,1,-1,1,-1,1c9,93,8,93,8,93v-1,,-1,1,-2,1c5,94,4,93,4,93v-1,,-1,,-2,c2,93,2,93,2,92v,,-1,,-1,l1,27v,,1,,1,-1c2,26,2,26,2,26v1,,1,-1,2,-1c4,25,5,25,6,25v1,,1,,2,c8,25,9,26,9,26v,,1,,1,c10,27,10,27,10,27r,65xm11,5r,c11,8,11,9,10,10,9,11,8,11,6,11v-2,,-4,,-5,-1c1,9,,8,,5,,3,1,2,1,1,2,,4,,6,v2,,3,,4,1c11,2,11,3,11,5r,xe" fillcolor="#44546a" strokeweight="0">
                    <v:path arrowok="t" o:connecttype="custom" o:connectlocs="10,98;10,98;10,98;9,99;8,99;6,100;4,99;2,99;2,98;1,98;1,29;2,28;2,28;4,27;6,27;8,27;9,28;10,28;10,29;10,98;11,5;11,5;10,11;6,12;1,11;0,5;1,1;6,0;10,1;11,5;11,5" o:connectangles="0,0,0,0,0,0,0,0,0,0,0,0,0,0,0,0,0,0,0,0,0,0,0,0,0,0,0,0,0,0,0"/>
                    <o:lock v:ext="edit" verticies="t"/>
                  </v:shape>
                  <v:shape id="Freeform 89" o:spid="_x0000_s1113" style="position:absolute;left:4178;top:1386;width:60;height:73;visibility:visible;mso-wrap-style:square;v-text-anchor:top" coordsize="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" path="m57,31r,c57,33,57,34,56,35v-1,,-2,1,-3,1l9,36v,4,,7,1,10c11,50,12,52,14,55v2,2,4,4,7,5c24,61,28,62,32,62v3,,5,,8,-1c42,61,44,60,46,59v2,,3,-1,4,-1c51,57,52,57,53,57v,,,,,c54,57,54,57,54,58v,,,,,1c54,59,54,60,54,61v,,,,,1c54,62,54,62,54,63v,,,,,c54,64,54,64,53,64v,,-1,1,-2,1c50,66,48,66,46,67v-2,1,-4,1,-7,2c37,69,34,69,31,69v-5,,-10,,-13,-2c14,66,10,63,8,60,5,58,3,54,2,50,1,45,,40,,35,,29,1,24,2,20,3,16,5,12,8,9,11,6,14,4,17,2,21,,25,,30,v5,,9,,12,2c46,4,48,6,51,8v2,3,3,6,4,10c56,22,57,25,57,29r,2xm48,29r,c48,22,47,16,43,13,40,9,35,7,29,7v-3,,-6,,-8,2c18,10,16,11,14,13v-1,2,-3,5,-3,7c10,23,9,26,9,29r39,xe" fillcolor="#44546a" strokeweight="0">
                    <v:path arrowok="t" o:connecttype="custom" o:connectlocs="60,33;60,33;59,37;56,38;9,38;11,49;15,58;22,63;34,66;42,65;48,62;53,61;56,60;56,60;57,61;57,62;57,65;57,66;57,67;57,67;56,68;54,69;48,71;41,73;33,73;19,71;8,63;2,53;0,37;2,21;8,10;18,2;32,0;44,2;54,8;58,19;60,31;60,33;51,31;51,31;45,14;31,7;22,10;15,14;12,21;9,31;51,31" o:connectangles="0,0,0,0,0,0,0,0,0,0,0,0,0,0,0,0,0,0,0,0,0,0,0,0,0,0,0,0,0,0,0,0,0,0,0,0,0,0,0,0,0,0,0,0,0,0,0"/>
                    <o:lock v:ext="edit" verticies="t"/>
                  </v:shape>
                  <v:shape id="Freeform 90" o:spid="_x0000_s1114" style="position:absolute;left:4256;top:1386;width:46;height:73;visibility:visible;mso-wrap-style:square;v-text-anchor:top" coordsize="4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" path="m44,49r,c44,53,44,55,42,58v-1,2,-2,4,-5,6c35,66,33,67,30,68v-3,1,-6,1,-10,1c18,69,16,69,14,69,12,68,10,68,8,67,7,67,5,66,4,66,3,65,2,65,2,64,1,64,1,63,1,62,,62,,61,,59v,,,-1,,-1c1,57,1,57,1,57v,-1,,-1,,-1c2,56,2,56,2,56v1,,1,,2,1c5,57,7,58,8,59v2,1,3,1,6,2c16,62,18,62,21,62v2,,4,,6,-1c28,61,30,60,31,59v2,-1,3,-2,3,-4c35,54,36,52,36,50v,-2,-1,-4,-2,-5c33,44,32,43,30,41,29,40,27,40,25,39,23,38,21,37,19,36v-2,,-4,-1,-6,-2c11,33,9,31,8,30,6,29,5,27,4,25,3,23,3,20,3,18v,-3,,-5,1,-7c5,9,6,7,8,5,10,4,12,2,15,1,17,,21,,25,v1,,3,,4,c31,,32,1,34,1v1,,2,1,3,1c38,3,39,3,39,4v1,,1,,1,1c40,5,41,5,41,5v,1,,1,,1c41,7,41,7,41,8v,1,,1,,1c41,10,41,10,40,11v,,,,,c40,12,39,12,39,12v,,-1,-1,-2,-1c37,10,36,10,34,9,33,9,32,8,30,7v-2,,-4,,-6,c22,7,20,7,18,7v-1,1,-3,2,-4,3c13,11,12,12,12,13v-1,1,-1,3,-1,4c11,19,11,21,12,22v1,2,2,3,4,4c18,27,19,28,21,29v2,1,4,2,6,2c29,32,32,33,34,34v2,1,3,2,5,4c40,39,42,41,43,43v1,1,1,4,1,6l44,49xe" fillcolor="#44546a" strokeweight="0">
                    <v:path arrowok="t" o:connecttype="custom" o:connectlocs="46,52;39,68;21,73;8,71;2,68;0,62;1,60;2,59;8,62;22,66;32,62;38,53;31,43;20,38;8,32;3,19;8,5;26,0;36,1;41,4;43,5;43,8;42,12;41,13;36,10;25,7;15,11;12,18;17,28;28,33;41,40;46,52" o:connectangles="0,0,0,0,0,0,0,0,0,0,0,0,0,0,0,0,0,0,0,0,0,0,0,0,0,0,0,0,0,0,0,0"/>
                  </v:shape>
                  <v:shape id="Freeform 91" o:spid="_x0000_s1115" style="position:absolute;left:4316;top:1444;width:22;height:36;visibility:visible;mso-wrap-style:square;v-text-anchor:top" coordsize="2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" path="m21,4r,c21,6,21,7,21,8v,1,-1,2,-1,3c20,12,19,13,19,14v,1,-1,2,-2,3l7,32v,,,1,,1c6,33,6,33,6,33v-1,,-1,1,-2,1c4,34,3,34,3,34v-1,,-1,,-2,c1,34,1,33,1,33,,33,,33,,33v,,,-1,,-1l10,12r,-8c10,3,10,3,11,2v,-1,,-1,1,-2c12,,13,,13,v1,,2,,3,c17,,17,,18,v1,,1,,2,c20,1,20,1,21,2v,1,,1,,2l21,4xe" fillcolor="#44546a" strokeweight="0">
                    <v:path arrowok="t" o:connecttype="custom" o:connectlocs="22,4;22,4;22,8;21,12;20,15;18,18;7,34;7,35;6,35;4,36;3,36;1,36;1,35;0,35;0,34;10,13;10,4;12,2;13,0;14,0;17,0;19,0;21,0;22,2;22,4;22,4" o:connectangles="0,0,0,0,0,0,0,0,0,0,0,0,0,0,0,0,0,0,0,0,0,0,0,0,0,0"/>
                  </v:shape>
                  <v:shape id="Freeform 92" o:spid="_x0000_s1116" style="position:absolute;left:4402;top:1353;width:55;height:106;visibility:visible;mso-wrap-style:square;v-text-anchor:top" coordsize="5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" path="m52,98r,c52,98,52,98,52,98v,1,-1,1,-1,1c51,99,50,99,50,99v-1,,-1,1,-2,1c47,100,46,99,46,99v-1,,-1,,-2,c44,99,44,99,44,98v,,,,,l44,59v,-4,-1,-7,-1,-9c42,47,41,45,40,43,39,41,37,40,35,39,33,38,31,38,28,38v-3,,-6,1,-10,3c15,43,12,47,8,51r,47c8,98,8,98,8,98v,1,,1,-1,1c7,99,7,99,6,99v-1,,-1,1,-2,1c3,100,2,99,2,99v-1,,-1,,-1,c,99,,99,,98v,,,,,l,2c,1,,1,,1,,1,,,1,v,,,,1,c2,,3,,4,,5,,5,,6,,7,,7,,7,,8,,8,1,8,1v,,,,,1l8,42v4,-4,7,-7,11,-9c22,31,26,31,29,31v4,,8,,11,2c43,34,45,36,47,38v2,3,3,6,4,9c52,50,52,54,52,59r,39xe" fillcolor="#44546a" strokeweight="0">
                    <v:path arrowok="t" o:connecttype="custom" o:connectlocs="55,104;55,104;55,104;54,105;53,105;51,106;49,105;47,105;47,104;47,104;47,63;45,53;42,46;37,41;30,40;19,43;8,54;8,104;8,104;7,105;6,105;4,106;2,105;1,105;0,104;0,104;0,2;0,1;1,0;2,0;4,0;6,0;7,0;8,1;8,2;8,45;20,35;31,33;42,35;50,40;54,50;55,63;55,104" o:connectangles="0,0,0,0,0,0,0,0,0,0,0,0,0,0,0,0,0,0,0,0,0,0,0,0,0,0,0,0,0,0,0,0,0,0,0,0,0,0,0,0,0,0,0"/>
                  </v:shape>
                  <v:shape id="Freeform 93" o:spid="_x0000_s1117" style="position:absolute;left:4481;top:1386;width:60;height:73;visibility:visible;mso-wrap-style:square;v-text-anchor:top" coordsize="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" path="m57,31r,c57,33,56,34,56,35v-1,,-2,1,-3,1l9,36v,4,,7,1,10c11,50,12,52,14,55v2,2,4,4,7,5c24,61,28,62,32,62v3,,5,,8,-1c42,61,44,60,46,59v2,,3,-1,4,-1c51,57,52,57,53,57v,,,,,c54,57,54,57,54,58v,,,,,1c54,59,54,60,54,61v,,,,,1c54,62,54,62,54,63v,,,,,c54,64,54,64,53,64v,,-1,1,-2,1c50,66,48,66,46,67v-2,1,-4,1,-7,2c37,69,34,69,31,69v-5,,-10,,-14,-2c14,66,10,63,8,60,5,58,3,54,2,50,,45,,40,,35,,29,1,24,2,20,3,16,5,12,8,9,11,6,14,4,17,2,21,,25,,30,v5,,9,,12,2c46,4,48,6,51,8v2,3,3,6,4,10c56,22,57,25,57,29r,2xm48,29r,c48,22,47,16,43,13,40,9,35,7,29,7v-3,,-6,,-8,2c18,10,16,11,14,13v-1,2,-3,5,-3,7c10,23,9,26,9,29r39,xe" fillcolor="#44546a" strokeweight="0">
                    <v:path arrowok="t" o:connecttype="custom" o:connectlocs="60,33;60,33;59,37;56,38;9,38;11,49;15,58;22,63;34,66;42,65;48,62;53,61;56,60;56,60;57,61;57,62;57,65;57,66;57,67;57,67;56,68;54,69;48,71;41,73;33,73;18,71;8,63;2,53;0,37;2,21;8,10;18,2;32,0;44,2;54,8;58,19;60,31;60,33;51,31;51,31;45,14;31,7;22,10;15,14;12,21;9,31;51,31" o:connectangles="0,0,0,0,0,0,0,0,0,0,0,0,0,0,0,0,0,0,0,0,0,0,0,0,0,0,0,0,0,0,0,0,0,0,0,0,0,0,0,0,0,0,0,0,0,0,0"/>
                    <o:lock v:ext="edit" verticies="t"/>
                  </v:shape>
                  <v:shape id="Freeform 94" o:spid="_x0000_s1118" style="position:absolute;left:4562;top:1386;width:51;height:73;visibility:visible;mso-wrap-style:square;v-text-anchor:top" coordsize="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" path="m49,67r,c49,67,49,68,49,68v,,-1,,-1,c47,68,46,69,46,69v-1,,-2,-1,-2,-1c43,68,43,68,42,68v,,,-1,,-1l42,59v-3,4,-6,6,-10,8c29,68,25,69,21,69v-3,,-6,,-9,-1c10,67,7,66,5,64,4,63,2,61,1,58,,56,,53,,50,,47,,44,2,41,3,38,5,36,8,35v3,-2,6,-4,10,-4c22,30,26,29,31,29r10,l41,24v,-3,,-5,-1,-8c39,14,38,13,37,11,36,10,34,9,32,8,30,7,28,7,25,7v-3,,-6,,-8,1c15,9,13,9,11,10,9,11,8,12,7,12,6,13,5,13,4,13v,,,,,c3,13,3,13,3,13v,,,-1,,-1c3,11,3,11,3,10,3,9,3,9,3,8,3,7,3,7,4,6,4,6,6,5,7,4,9,3,10,3,12,2,14,1,16,1,19,v2,,4,,7,c30,,34,,37,1v3,1,5,3,7,5c46,8,47,10,48,13v1,3,1,6,1,10l49,67xm41,36r,l29,36v-3,,-6,1,-9,1c18,38,15,39,14,40v-2,1,-3,2,-4,4c9,46,9,48,9,50v,4,1,7,3,9c14,61,18,62,22,62v3,,7,-1,10,-3c34,58,38,55,41,51r,-15xe" fillcolor="#44546a" strokeweight="0">
                    <v:path arrowok="t" o:connecttype="custom" o:connectlocs="51,71;51,71;51,72;50,72;48,73;46,72;44,72;44,71;44,62;33,71;22,73;12,72;5,68;1,61;0,53;2,43;8,37;19,33;32,31;43,31;43,25;42,17;39,12;33,8;26,7;18,8;11,11;7,13;4,14;4,14;3,14;3,13;3,11;3,8;4,6;7,4;12,2;20,0;27,0;39,1;46,6;50,14;51,24;51,71;43,38;43,38;30,38;21,39;15,42;10,47;9,53;12,62;23,66;33,62;43,54;43,38" o:connectangles="0,0,0,0,0,0,0,0,0,0,0,0,0,0,0,0,0,0,0,0,0,0,0,0,0,0,0,0,0,0,0,0,0,0,0,0,0,0,0,0,0,0,0,0,0,0,0,0,0,0,0,0,0,0,0,0"/>
                    <o:lock v:ext="edit" verticies="t"/>
                  </v:shape>
                  <v:shape id="Freeform 95" o:spid="_x0000_s1119" style="position:absolute;left:4642;top:1353;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" path="m9,98r,c9,98,9,98,9,98,8,99,8,99,8,99v,,-1,,-1,c6,99,5,100,4,100v,,-1,-1,-2,-1c2,99,1,99,1,99v,,,,-1,-1c,98,,98,,98l,2c,1,,1,,1,1,1,1,,1,v,,1,,1,c3,,4,,4,,5,,6,,7,v,,1,,1,c8,,8,1,9,1v,,,,,1l9,98xe" fillcolor="#44546a" strokeweight="0">
                    <v:path arrowok="t" o:connecttype="custom" o:connectlocs="10,104;10,104;10,104;9,105;8,105;4,106;2,105;1,105;0,104;0,104;0,2;0,1;1,0;2,0;4,0;8,0;9,0;10,1;10,2;10,104" o:connectangles="0,0,0,0,0,0,0,0,0,0,0,0,0,0,0,0,0,0,0,0"/>
                  </v:shape>
                  <v:shape id="Freeform 96" o:spid="_x0000_s1120" style="position:absolute;left:4668;top:1368;width:43;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" path="m40,80r,c40,81,40,82,40,82v,1,,1,-1,2c39,84,38,84,38,85v-1,,-2,,-3,c34,86,33,86,32,86v-1,,-2,,-3,c26,86,24,86,21,85,19,84,17,83,16,81,14,79,13,77,13,74,12,72,12,69,12,65r,-40l2,25v-1,,-1,,-1,-1c,23,,22,,21v,,,-1,,-1c,19,,19,1,19v,-1,,-1,,-1c2,18,2,18,2,18r10,l12,2v,,,-1,,-1c12,1,12,1,13,v,,,,1,c14,,15,,16,v1,,2,,2,c19,,19,,19,v1,1,1,1,1,1c20,1,20,2,20,2r,16l38,18v,,1,,1,c39,18,39,18,40,19v,,,,,1c40,20,40,21,40,21v,1,,2,,3c39,25,39,25,38,25r-18,l20,64v,5,1,8,2,11c24,78,26,79,30,79v1,,2,,3,c34,78,35,78,36,78v,-1,1,-1,1,-1c38,77,38,77,39,77v,,,,,c40,77,40,77,40,77v,1,,1,,1c40,79,40,79,40,80r,xe" fillcolor="#44546a" strokeweight="0">
                    <v:path arrowok="t" o:connecttype="custom" o:connectlocs="43,85;43,85;43,87;42,89;41,90;38,90;34,91;31,91;23,90;17,86;14,78;13,69;13,26;2,26;1,25;0,22;0,21;1,20;1,19;2,19;13,19;13,2;13,1;14,0;15,0;17,0;19,0;20,0;22,1;22,2;22,19;41,19;42,19;43,20;43,21;43,22;43,25;41,26;22,26;22,68;24,79;32,84;35,84;39,83;40,81;42,81;42,81;43,81;43,83;43,85;43,85" o:connectangles="0,0,0,0,0,0,0,0,0,0,0,0,0,0,0,0,0,0,0,0,0,0,0,0,0,0,0,0,0,0,0,0,0,0,0,0,0,0,0,0,0,0,0,0,0,0,0,0,0,0,0"/>
                  </v:shape>
                  <v:shape id="Freeform 97" o:spid="_x0000_s1121" style="position:absolute;left:4732;top:1353;width:55;height:106;visibility:visible;mso-wrap-style:square;v-text-anchor:top" coordsize="5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" path="m52,98r,c52,98,52,98,52,98v,1,-1,1,-1,1c51,99,50,99,50,99v-1,,-2,1,-2,1c47,100,46,99,46,99v-1,,-1,,-2,c44,99,44,99,44,98v-1,,-1,,-1,l43,59v,-4,,-7,-1,-9c42,47,41,45,40,43,38,41,37,40,35,39,33,38,31,38,28,38v-3,,-6,1,-10,3c15,43,12,47,8,51r,47c8,98,8,98,8,98v,1,-1,1,-1,1c7,99,6,99,6,99v-1,,-1,1,-2,1c3,100,2,99,2,99v-1,,-1,,-2,c,99,,99,,98v,,,,,l,2c,1,,1,,1,,1,,,,,1,,1,,2,v,,1,,2,c5,,5,,6,v,,1,,1,c7,,8,1,8,1v,,,,,1l8,42v4,-4,7,-7,11,-9c22,31,26,31,29,31v4,,8,,11,2c43,34,45,36,47,38v2,3,3,6,4,9c51,50,52,54,52,59r,39xe" fillcolor="#44546a" strokeweight="0">
                    <v:path arrowok="t" o:connecttype="custom" o:connectlocs="55,104;55,104;55,104;54,105;53,105;51,106;49,105;47,105;47,104;45,104;45,63;44,53;42,46;37,41;30,40;19,43;8,54;8,104;8,104;7,105;6,105;4,106;2,105;0,105;0,104;0,104;0,2;0,1;0,0;2,0;4,0;6,0;7,0;8,1;8,2;8,45;20,35;31,33;42,35;50,40;54,50;55,63;55,104" o:connectangles="0,0,0,0,0,0,0,0,0,0,0,0,0,0,0,0,0,0,0,0,0,0,0,0,0,0,0,0,0,0,0,0,0,0,0,0,0,0,0,0,0,0,0"/>
                  </v:shape>
                  <v:shape id="Freeform 98" o:spid="_x0000_s1122" style="position:absolute;left:3479;top:1555;width:47;height:73;visibility:visible;mso-wrap-style:square;v-text-anchor:top" coordsize="4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" path="m44,49r,c44,53,43,55,42,58v-1,2,-3,4,-5,6c35,66,32,67,29,68v-3,1,-6,1,-9,1c17,69,15,69,13,69,11,68,9,68,8,67,6,67,5,66,4,66,3,65,2,65,1,64,1,64,,63,,62v,,,-1,,-3c,59,,58,,58,,57,,57,,57,,56,1,56,1,56v,,,,1,c2,56,3,56,4,57v1,,2,1,4,2c9,60,11,60,13,61v2,1,4,1,7,1c22,62,24,62,26,61v2,,4,-1,5,-2c32,58,33,57,34,55v1,-1,1,-3,1,-5c35,48,35,46,34,45,33,44,31,43,30,41,28,40,27,40,25,39,23,38,21,37,19,36v-2,,-5,-1,-6,-2c11,33,9,31,7,30,6,29,4,27,3,25,3,23,2,20,2,18v,-3,,-5,1,-7c4,9,6,7,7,5,9,4,11,2,14,1,17,,20,,24,v2,,3,,5,c30,,32,1,33,1v1,,3,1,4,1c38,3,38,3,39,4v,,1,,1,1c40,5,40,5,40,5v,1,,1,,1c40,7,40,7,40,8v,1,,1,,1c40,10,40,10,40,11v,,,,-1,c39,12,39,12,39,12v-1,,-1,-1,-2,-1c36,10,35,10,34,9,33,9,31,8,30,7v-2,,-4,,-6,c21,7,19,7,18,7v-2,1,-3,2,-4,3c12,11,12,12,11,13v,1,-1,3,-1,4c10,19,11,21,12,22v1,2,2,3,3,4c17,27,19,28,21,29v2,1,4,2,6,2c29,32,31,33,33,34v2,1,4,2,5,4c40,39,41,41,42,43v1,1,2,4,2,6l44,49xe" fillcolor="#44546a" strokeweight="0">
                    <v:path arrowok="t" o:connecttype="custom" o:connectlocs="47,52;40,68;21,73;9,71;1,68;0,62;0,60;2,59;9,62;21,66;33,62;37,53;32,43;20,38;7,32;2,19;7,5;26,0;35,1;42,4;43,5;43,8;43,12;42,13;36,10;26,7;15,11;11,18;16,28;29,33;41,40;47,52" o:connectangles="0,0,0,0,0,0,0,0,0,0,0,0,0,0,0,0,0,0,0,0,0,0,0,0,0,0,0,0,0,0,0,0"/>
                  </v:shape>
                  <v:shape id="Freeform 99" o:spid="_x0000_s1123" style="position:absolute;left:3538;top:1555;width:62;height:99;visibility:visible;mso-wrap-style:square;v-text-anchor:top" coordsize="5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" path="m34,68r,l25,92v,1,-1,1,-1,2c23,94,22,94,20,94v-1,,-2,,-2,c17,94,17,94,16,93v,,,,,-1c16,92,16,92,16,91l25,68v,,,,-1,-1c24,67,24,67,24,66l,3c,3,,2,,2,,1,,1,,1,1,1,1,,2,v,,1,,2,c5,,6,,6,,7,,8,1,8,1v,,1,,1,c9,2,9,2,9,2l29,58r1,l49,2v1,,1,-1,1,-1c51,1,51,,52,v1,,1,,2,c55,,56,,57,v,1,1,1,1,1c58,1,58,2,58,2v,,,1,,1l34,68xe" fillcolor="#44546a" strokeweight="0">
                    <v:path arrowok="t" o:connecttype="custom" o:connectlocs="36,72;36,72;27,97;26,99;21,99;19,99;17,98;17,97;17,96;27,72;26,71;26,70;0,3;0,2;0,1;2,0;4,0;6,0;9,1;10,1;10,2;31,61;32,61;52,2;53,1;56,0;58,0;61,0;62,1;62,2;62,3;36,72" o:connectangles="0,0,0,0,0,0,0,0,0,0,0,0,0,0,0,0,0,0,0,0,0,0,0,0,0,0,0,0,0,0,0,0"/>
                  </v:shape>
                  <v:shape id="Freeform 100" o:spid="_x0000_s1124" style="position:absolute;left:3614;top:1555;width:45;height:73;visibility:visible;mso-wrap-style:square;v-text-anchor:top" coordsize="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" path="m43,49r,c43,53,43,55,42,58v-1,2,-3,4,-5,6c35,66,32,67,29,68v-3,1,-6,1,-9,1c17,69,15,69,13,69,11,68,9,68,8,67,6,67,5,66,4,66,3,65,2,65,1,64,1,64,,63,,62v,,,-1,,-3c,59,,58,,58,,57,,57,,57,,56,1,56,1,56v,,,,1,c2,56,3,56,4,57v1,,2,1,4,2c9,60,11,60,13,61v2,1,4,1,7,1c22,62,24,62,26,61v2,,3,-1,5,-2c32,58,33,57,34,55v1,-1,1,-3,1,-5c35,48,34,46,34,45,33,44,31,43,30,41,28,40,27,40,25,39,23,38,21,37,18,36v-2,,-4,-1,-6,-2c10,33,9,31,7,30,6,29,4,27,3,25,2,23,2,20,2,18v,-3,,-5,1,-7c4,9,5,7,7,5,9,4,11,2,14,1,17,,20,,24,v2,,3,,5,c30,,32,1,33,1v1,,3,1,3,1c37,3,38,3,39,4v,,,,1,1c40,5,40,5,40,5v,1,,1,,1c40,7,40,7,40,8v,1,,1,,1c40,10,40,10,40,11v,,,,-1,c39,12,39,12,39,12v-1,,-1,-1,-2,-1c36,10,35,10,34,9,33,9,31,8,29,7v-1,,-3,,-5,c21,7,19,7,18,7v-2,1,-3,2,-5,3c12,11,12,12,11,13v-1,1,-1,3,-1,4c10,19,11,21,12,22v1,2,2,3,3,4c17,27,19,28,21,29v2,1,4,2,6,2c29,32,31,33,33,34v2,1,4,2,5,4c40,39,41,41,42,43v1,1,1,4,1,6l43,49xe" fillcolor="#44546a" strokeweight="0">
                    <v:path arrowok="t" o:connecttype="custom" o:connectlocs="45,52;39,68;21,73;8,71;1,68;0,62;0,60;2,59;8,62;21,66;32,62;37,53;31,43;19,38;7,32;2,19;7,5;25,0;35,1;41,4;42,5;42,8;42,12;41,13;36,10;25,7;14,11;10,18;16,28;28,33;40,40;45,52" o:connectangles="0,0,0,0,0,0,0,0,0,0,0,0,0,0,0,0,0,0,0,0,0,0,0,0,0,0,0,0,0,0,0,0"/>
                  </v:shape>
                  <v:shape id="Freeform 101" o:spid="_x0000_s1125" style="position:absolute;left:3673;top:1537;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" path="m40,80r,c40,81,40,82,40,82v-1,1,-1,1,-1,2c38,84,38,84,37,85v,,-1,,-2,c34,86,33,86,32,86v-1,,-2,,-3,c26,86,23,86,21,85,19,84,17,83,16,81,14,79,13,77,12,74v,-2,-1,-5,-1,-9l11,25r-9,c1,25,1,25,,24,,23,,22,,21v,,,-1,,-1c,19,,19,,19,,18,1,18,1,18v,,,,1,l11,18,11,2v,,,-1,1,-1c12,1,12,1,12,v1,,1,,2,c14,,15,,16,v,,1,,2,c18,,19,,19,v,1,1,1,1,1c20,1,20,2,20,2r,16l38,18v,,,,1,c39,18,39,18,39,19v,,1,,1,1c40,20,40,21,40,21v,1,,2,-1,3c39,25,38,25,38,25r-18,l20,64v,5,1,8,2,11c23,78,26,79,30,79v1,,2,,3,c34,78,35,78,35,78v1,-1,2,-1,2,-1c38,77,38,77,38,77v1,,1,,1,c39,77,39,77,39,77v1,1,1,1,1,1c40,79,40,79,40,80r,xe" fillcolor="#44546a" strokeweight="0">
                    <v:path arrowok="t" o:connecttype="custom" o:connectlocs="42,85;42,85;42,87;41,89;39,90;37,90;34,91;30,91;22,90;17,86;13,78;12,69;12,26;2,26;0,25;0,22;0,21;0,20;1,19;2,19;12,19;12,2;13,1;13,0;15,0;17,0;19,0;20,0;21,1;21,2;21,19;40,19;41,19;41,20;42,21;42,22;41,25;40,26;21,26;21,68;23,79;32,84;35,84;37,83;39,81;40,81;41,81;41,81;42,83;42,85;42,85" o:connectangles="0,0,0,0,0,0,0,0,0,0,0,0,0,0,0,0,0,0,0,0,0,0,0,0,0,0,0,0,0,0,0,0,0,0,0,0,0,0,0,0,0,0,0,0,0,0,0,0,0,0,0"/>
                  </v:shape>
                  <v:shape id="Freeform 102" o:spid="_x0000_s1126" style="position:absolute;left:3731;top:1555;width:60;height:73;visibility:visible;mso-wrap-style:square;v-text-anchor:top" coordsize="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" path="m57,31r,c57,33,56,34,55,35v-1,,-1,1,-2,1l9,36v,4,,7,1,10c11,50,12,52,14,55v2,2,4,4,7,5c24,61,27,62,32,62v3,,5,,8,-1c42,61,44,60,46,59v2,,3,-1,4,-1c51,57,52,57,52,57v1,,1,,1,c53,57,54,57,54,58v,,,,,1c54,59,54,60,54,61v,,,,,1c54,62,54,62,54,63v,,,,,c54,64,53,64,53,64v,,-1,1,-2,1c50,66,48,66,46,67v-2,1,-4,1,-7,2c36,69,34,69,31,69v-5,,-10,,-14,-2c13,66,10,63,8,60,5,58,3,54,2,50,,45,,40,,35,,29,,24,2,20,3,16,5,12,8,9,10,6,14,4,17,2,21,,25,,29,v5,,9,,13,2c45,4,48,6,50,8v3,3,4,6,5,10c56,22,57,25,57,29r,2xm48,29r,c48,22,47,16,43,13,40,9,35,7,29,7v-3,,-6,,-9,2c18,10,16,11,14,13v-1,2,-3,5,-4,7c9,23,9,26,9,29r39,xe" fillcolor="#44546a" strokeweight="0">
                    <v:path arrowok="t" o:connecttype="custom" o:connectlocs="60,33;60,33;58,37;56,38;9,38;11,49;15,58;22,63;34,66;42,65;48,62;53,61;55,60;56,60;57,61;57,62;57,65;57,66;57,67;57,67;56,68;54,69;48,71;41,73;33,73;18,71;8,63;2,53;0,37;2,21;8,10;18,2;31,0;44,2;53,8;58,19;60,31;60,33;51,31;51,31;45,14;31,7;21,10;15,14;11,21;9,31;51,31" o:connectangles="0,0,0,0,0,0,0,0,0,0,0,0,0,0,0,0,0,0,0,0,0,0,0,0,0,0,0,0,0,0,0,0,0,0,0,0,0,0,0,0,0,0,0,0,0,0,0"/>
                    <o:lock v:ext="edit" verticies="t"/>
                  </v:shape>
                  <v:shape id="Freeform 103" o:spid="_x0000_s1127" style="position:absolute;left:3816;top:1555;width:97;height:73;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" path="m92,67r,c92,67,92,67,92,67v,1,-1,1,-1,1c91,68,90,68,90,68v-1,,-1,1,-2,1c87,69,86,68,86,68v-1,,-1,,-2,c84,68,84,68,84,67v-1,,-1,,-1,l83,27v,-3,,-6,,-8c82,16,81,14,80,12,79,10,77,9,76,8,74,7,72,7,69,7v-3,,-6,1,-9,3c57,12,54,16,50,20r,47c50,67,50,67,50,67v,1,,1,-1,1c49,68,49,68,48,68v-1,,-1,1,-2,1c45,69,44,68,44,68v-1,,-1,,-1,c42,68,42,68,42,67v,,,,,l42,27v,-3,-1,-6,-1,-8c40,16,39,14,38,12,37,10,36,9,34,8,32,7,30,7,28,7v-3,,-6,1,-10,3c15,12,12,16,8,20r,47c8,67,8,67,8,67v,1,,1,,1c7,68,7,68,6,68v,,-1,1,-2,1c3,69,3,68,2,68v,,-1,,-1,c,68,,68,,67v,,,,,l,2v,,,,,-1c,1,,1,1,1,1,1,2,,2,,3,,3,,4,,5,,5,,6,,7,,7,1,7,1v1,,1,,1,c8,2,8,2,8,2r,9c12,7,15,4,19,2,22,,25,,28,v3,,6,,8,c38,1,40,2,41,3v2,1,3,3,4,4c47,9,48,11,48,13v2,-3,5,-5,7,-7c56,5,58,3,60,2,62,1,64,1,65,v2,,4,,5,c74,,78,,80,2v3,1,5,3,7,5c89,10,90,13,91,16v1,3,1,7,1,10l92,67xe" fillcolor="#44546a" strokeweight="0">
                    <v:path arrowok="t" o:connecttype="custom" o:connectlocs="97,71;96,72;93,73;89,72;88,71;88,20;80,8;63,11;53,71;52,72;49,73;45,72;44,71;43,20;36,8;19,11;8,71;8,72;4,73;1,72;0,71;0,1;2,0;6,0;8,1;8,12;30,0;43,3;51,14;63,2;74,0;92,7;97,28" o:connectangles="0,0,0,0,0,0,0,0,0,0,0,0,0,0,0,0,0,0,0,0,0,0,0,0,0,0,0,0,0,0,0,0,0"/>
                  </v:shape>
                  <v:shape id="Freeform 104" o:spid="_x0000_s1128" style="position:absolute;left:3937;top:1555;width:47;height:73;visibility:visible;mso-wrap-style:square;v-text-anchor:top" coordsize="4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" path="m44,49r,c44,53,44,55,42,58v-1,2,-2,4,-4,6c35,66,33,67,30,68v-3,1,-6,1,-10,1c18,69,16,69,14,69,12,68,10,68,8,67,7,67,5,66,4,66,3,65,2,65,2,64,1,64,1,63,1,62,1,62,,61,,59v,,,-1,1,-1c1,57,1,57,1,57v,-1,,-1,,-1c2,56,2,56,2,56v1,,2,,3,1c6,57,7,58,8,59v2,1,4,1,6,2c16,62,18,62,21,62v2,,4,,6,-1c29,61,30,60,32,59v1,-1,2,-2,3,-4c35,54,36,52,36,50v,-2,-1,-4,-2,-5c33,44,32,43,31,41,29,40,27,40,25,39,23,38,21,37,19,36v-2,,-4,-1,-6,-2c11,33,9,31,8,30,6,29,5,27,4,25,3,23,3,20,3,18v,-3,,-5,1,-7c5,9,6,7,8,5,10,4,12,2,15,1,18,,21,,25,v1,,3,,4,c31,,33,1,34,1v1,,2,1,3,1c38,3,39,3,39,4v1,,1,,1,1c41,5,41,5,41,5v,1,,1,,1c41,7,41,7,41,8v,1,,1,,1c41,10,41,10,41,11v-1,,-1,,-1,c40,12,40,12,39,12v,,-1,-1,-1,-1c37,10,36,10,35,9,33,9,32,8,30,7v-2,,-4,,-6,c22,7,20,7,18,7v-1,1,-3,2,-4,3c13,11,12,12,12,13v-1,1,-1,3,-1,4c11,19,11,21,12,22v1,2,3,3,4,4c18,27,19,28,21,29v2,1,4,2,7,2c30,32,32,33,34,34v2,1,3,2,5,4c41,39,42,41,43,43v1,1,1,4,1,6l44,49xe" fillcolor="#44546a" strokeweight="0">
                    <v:path arrowok="t" o:connecttype="custom" o:connectlocs="47,52;41,68;21,73;9,71;2,68;0,62;1,60;2,59;9,62;22,66;34,62;38,53;33,43;20,38;9,32;3,19;9,5;27,0;36,1;42,4;44,5;44,8;44,12;42,13;37,10;26,7;15,11;12,18;17,28;30,33;42,40;47,52" o:connectangles="0,0,0,0,0,0,0,0,0,0,0,0,0,0,0,0,0,0,0,0,0,0,0,0,0,0,0,0,0,0,0,0"/>
                  </v:shape>
                  <v:shape id="Freeform 105" o:spid="_x0000_s1129" style="position:absolute;left:1215;top:1779;width:5036;height:3809;visibility:visible;mso-wrap-style:square;v-text-anchor:top" coordsize="4760,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" path="m,1799r,c,805,1066,,2380,,3695,,4760,805,4760,1799v,993,-1065,1799,-2380,1799c1066,3598,,2792,,1799r,xe" strokeweight="0">
                    <v:path arrowok="t" o:connecttype="custom" o:connectlocs="0,1905;0,1905;2518,0;5036,1905;2518,3809;0,1905;0,1905" o:connectangles="0,0,0,0,0,0,0"/>
                  </v:shape>
                  <v:shape id="Freeform 106" o:spid="_x0000_s1130" style="position:absolute;left:1215;top:1779;width:5036;height:3809;visibility:visible;mso-wrap-style:square;v-text-anchor:top" coordsize="4760,3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" path="m,1799r,c,805,1066,,2380,,3695,,4760,805,4760,1799v,993,-1065,1799,-2380,1799c1066,3598,,2792,,1799r,xe" filled="f" strokecolor="#3d4b5f" strokeweight=".7pt">
                    <v:stroke joinstyle="miter"/>
                    <v:path arrowok="t" o:connecttype="custom" o:connectlocs="0,1905;0,1905;2518,0;5036,1905;2518,3809;0,1905;0,1905" o:connectangles="0,0,0,0,0,0,0"/>
                  </v:shape>
                  <v:shape id="Freeform 107" o:spid="_x0000_s1131" style="position:absolute;left:2695;top:2081;width:53;height:99;visibility:visible;mso-wrap-style:square;v-text-anchor:top" coordsize="5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" path="m50,89r,c50,89,50,90,50,90v,1,-1,1,-1,2c49,92,49,92,48,92v,1,,1,,1l4,93c3,93,3,92,2,92,1,91,,90,,88l,5c,3,1,2,2,1,3,1,3,,4,l47,v,,1,1,1,1c48,1,48,1,49,1v,1,,1,,2c49,3,49,4,49,4v,1,,2,,2c49,7,49,7,49,7,48,8,48,8,48,8v,,-1,,-1,l9,8r,33l42,41v,,,,1,c43,41,43,41,43,42v1,,1,,1,1c44,43,44,44,44,45v,,,1,,1c44,47,44,47,43,47v,1,,1,,1c42,48,42,48,42,48l9,48r,37l48,85v,,,,,c49,85,49,86,49,86v,,1,1,1,1c50,88,50,88,50,89r,xe" fillcolor="#44546a" strokeweight="0">
                    <v:path arrowok="t" o:connecttype="custom" o:connectlocs="53,95;53,95;53,96;52,98;51,98;51,99;4,99;2,98;0,94;0,5;2,1;4,0;50,0;51,1;52,1;52,3;52,4;52,6;52,7;51,9;50,9;10,9;10,44;45,44;46,44;46,45;47,46;47,48;47,49;46,50;46,51;45,51;10,51;10,90;51,90;51,90;52,92;53,93;53,95;53,95" o:connectangles="0,0,0,0,0,0,0,0,0,0,0,0,0,0,0,0,0,0,0,0,0,0,0,0,0,0,0,0,0,0,0,0,0,0,0,0,0,0,0,0"/>
                  </v:shape>
                  <v:shape id="Freeform 108" o:spid="_x0000_s1132" style="position:absolute;left:2774;top:2106;width:55;height:7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" path="m52,67r,c52,68,52,68,52,68v,,-1,,-1,1c51,69,50,69,50,69v-1,,-1,,-2,c47,69,46,69,46,69v-1,,-1,,-2,c44,68,44,68,44,68v,,,,,-1l44,29v,-4,-1,-7,-1,-10c42,17,41,15,40,13,39,11,37,10,35,9,33,8,31,7,28,7v-3,,-6,1,-9,4c15,13,12,16,8,21r,46c8,68,8,68,8,68v,,,,-1,1c7,69,7,69,6,69v-1,,-1,,-2,c3,69,2,69,2,69v-1,,-1,,-1,c,68,,68,,68v,,,,,-1l,3c,2,,2,,2v,,,,1,-1c1,1,1,1,2,1v,,1,,2,c5,1,5,1,6,1v,,1,,1,c7,2,7,2,8,2v,,,,,1l8,12c11,8,15,5,19,3,22,1,26,,29,v5,,8,1,11,2c43,4,45,6,47,8v2,2,3,5,4,9c52,20,52,24,52,28r,39xe" fillcolor="#44546a" strokeweight="0">
                    <v:path arrowok="t" o:connecttype="custom" o:connectlocs="55,72;55,72;55,73;54,74;53,74;51,74;49,74;47,74;47,73;47,72;47,31;45,20;42,14;37,10;30,8;20,12;8,23;8,72;8,73;7,74;6,74;4,74;2,74;1,74;0,73;0,72;0,3;0,2;1,1;2,1;4,1;6,1;7,1;8,2;8,3;8,13;20,3;31,0;42,2;50,9;54,18;55,30;55,72" o:connectangles="0,0,0,0,0,0,0,0,0,0,0,0,0,0,0,0,0,0,0,0,0,0,0,0,0,0,0,0,0,0,0,0,0,0,0,0,0,0,0,0,0,0,0"/>
                  </v:shape>
                  <v:shape id="Freeform 109" o:spid="_x0000_s1133" style="position:absolute;left:2848;top:2108;width:62;height:72;visibility:visible;mso-wrap-style:square;v-text-anchor:top" coordsize="5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" path="m59,2r,c59,2,59,2,59,2v,,,,,1c59,3,59,3,59,3v-1,,-1,,-1,l35,66v,1,,1,-1,1c34,67,34,68,33,68v,,-1,,-1,c31,68,30,68,30,68v-1,,-2,,-2,c27,68,26,68,26,68v,,-1,-1,-1,-1c25,67,24,67,24,66l1,3v,,,,,c,2,,2,,2v,,,,,c,1,,1,1,1,1,1,1,,1,,2,,2,,2,,3,,4,,4,,5,,6,,7,,8,,8,,8,,9,,9,1,9,1v,,,,1,1l30,58r,l30,58,50,2v,-1,,-1,,-1c51,1,51,,51,v,,1,,2,c53,,54,,55,v1,,1,,2,c57,,58,,58,v,,,1,1,1c59,1,59,1,59,2r,xe" fillcolor="#44546a" strokeweight="0">
                    <v:path arrowok="t" o:connecttype="custom" o:connectlocs="62,2;62,2;62,2;62,3;62,3;61,3;37,70;36,71;35,72;34,72;32,72;29,72;27,72;26,71;25,70;1,3;1,3;0,2;0,2;1,1;1,0;2,0;4,0;7,0;8,0;9,1;11,2;32,61;32,61;32,61;53,2;53,1;54,0;56,0;58,0;60,0;61,0;62,1;62,2;62,2" o:connectangles="0,0,0,0,0,0,0,0,0,0,0,0,0,0,0,0,0,0,0,0,0,0,0,0,0,0,0,0,0,0,0,0,0,0,0,0,0,0,0,0"/>
                  </v:shape>
                  <v:shape id="Freeform 110" o:spid="_x0000_s1134" style="position:absolute;left:2927;top:2080;width:13;height:100;visibility:visible;mso-wrap-style:square;v-text-anchor:top" coordsize="1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" path="m10,92r,c10,93,10,93,10,93v,,,,-1,1c9,94,9,94,8,94v,,-1,,-2,c5,94,4,94,4,94v-1,,-1,,-1,c2,93,2,93,2,93v,,,,,-1l2,28v,-1,,-1,,-1c2,27,2,27,3,26v,,,,1,c4,26,5,26,6,26v1,,2,,2,c9,26,9,26,9,26v1,1,1,1,1,1c10,27,10,27,10,28r,64xm12,6r,c12,8,11,10,10,11v,,-2,1,-4,1c4,12,2,11,2,11,1,10,,8,,6,,4,1,2,2,1,2,1,4,,6,v2,,4,1,4,1c11,2,12,4,12,6r,xe" fillcolor="#44546a" strokeweight="0">
                    <v:path arrowok="t" o:connecttype="custom" o:connectlocs="11,98;11,98;11,99;10,100;9,100;7,100;4,100;3,100;2,99;2,98;2,30;2,29;3,28;4,28;7,28;9,28;10,28;11,29;11,30;11,98;13,6;13,6;11,12;7,13;2,12;0,6;2,1;7,0;11,1;13,6;13,6" o:connectangles="0,0,0,0,0,0,0,0,0,0,0,0,0,0,0,0,0,0,0,0,0,0,0,0,0,0,0,0,0,0,0"/>
                    <o:lock v:ext="edit" verticies="t"/>
                  </v:shape>
                  <v:shape id="Freeform 111" o:spid="_x0000_s1135" style="position:absolute;left:2965;top:2106;width:37;height:74;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" path="m35,6r,c35,7,35,7,35,8v,,,1,,1c35,9,35,10,35,10v,,-1,,-1,c34,10,33,10,33,10,32,9,31,9,31,9v-1,,-2,,-3,-1c27,8,26,8,25,8v-1,,-3,,-4,1c20,9,19,10,17,11v-1,2,-2,3,-4,5c12,18,10,21,8,24r,43c8,68,8,68,8,68v,,,,-1,1c7,69,6,69,6,69v-1,,-1,,-2,c3,69,2,69,2,69v-1,,-1,,-1,c,68,,68,,68v,,,,,-1l,3c,2,,2,,2v,,,,1,-1c1,1,1,1,2,1v,,1,,2,c5,1,5,1,6,1v,,1,,1,c7,2,7,2,8,2v,,,,,1l8,13v2,-3,3,-5,5,-7c14,5,16,3,17,3,19,2,20,1,21,1,23,,24,,26,v,,1,,2,c29,,29,,30,1v1,,2,,3,c34,2,34,2,34,2v1,,1,,1,1c35,3,35,3,35,3v,,,1,,1c35,5,35,5,35,6r,xe" fillcolor="#44546a" strokeweight="0">
                    <v:path arrowok="t" o:connecttype="custom" o:connectlocs="37,6;37,6;37,9;37,10;37,11;36,11;35,11;33,10;30,9;26,9;22,10;18,12;14,17;8,26;8,72;8,73;7,74;6,74;4,74;2,74;1,74;0,73;0,72;0,3;0,2;1,1;2,1;4,1;6,1;7,1;8,2;8,3;8,14;14,6;18,3;22,1;27,0;30,0;32,1;35,1;36,2;37,3;37,3;37,4;37,6;37,6" o:connectangles="0,0,0,0,0,0,0,0,0,0,0,0,0,0,0,0,0,0,0,0,0,0,0,0,0,0,0,0,0,0,0,0,0,0,0,0,0,0,0,0,0,0,0,0,0,0"/>
                  </v:shape>
                  <v:shape id="Freeform 112" o:spid="_x0000_s1136" style="position:absolute;left:3016;top:2106;width:65;height:75;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" path="m62,34r,c62,39,61,44,60,49v-2,4,-4,8,-6,11c51,63,48,65,44,67v-4,2,-9,3,-14,3c25,70,21,69,17,68,13,66,10,64,7,61,5,58,3,54,2,50,,46,,41,,36,,30,,26,2,21,3,17,5,13,8,10,10,7,14,5,18,3,21,1,26,,31,v5,,10,1,14,2c48,4,52,6,54,9v3,3,4,7,6,11c61,24,62,29,62,34r,xm53,35r,c53,31,52,28,52,25,51,21,50,18,48,16,46,13,44,11,41,10,39,8,35,8,31,8v-4,,-7,,-10,2c18,11,16,13,14,15v-2,3,-3,6,-4,9c9,27,9,31,9,35v,3,,7,1,10c11,49,12,52,13,54v2,3,4,5,7,6c23,62,26,62,31,62v3,,7,,10,-2c43,59,46,57,47,55v2,-3,4,-6,4,-9c52,43,53,39,53,35r,xe" fillcolor="#44546a" strokeweight="0">
                    <v:path arrowok="t" o:connecttype="custom" o:connectlocs="65,36;65,36;63,53;57,64;46,72;31,75;18,73;7,65;2,54;0,39;2,23;8,11;19,3;33,0;47,2;57,10;63,21;65,36;65,36;56,38;56,38;55,27;50,17;43,11;33,9;22,11;15,16;10,26;9,38;10,48;14,58;21,64;33,66;43,64;49,59;53,49;56,38;56,38" o:connectangles="0,0,0,0,0,0,0,0,0,0,0,0,0,0,0,0,0,0,0,0,0,0,0,0,0,0,0,0,0,0,0,0,0,0,0,0,0,0"/>
                    <o:lock v:ext="edit" verticies="t"/>
                  </v:shape>
                  <v:shape id="Freeform 113" o:spid="_x0000_s1137" style="position:absolute;left:3105;top:2106;width:56;height:74;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" path="m53,67r,c53,68,53,68,53,68v-1,,-1,,-1,1c52,69,51,69,51,69v-1,,-2,,-2,c48,69,47,69,47,69v-1,,-1,,-2,c45,68,45,68,45,68v-1,,-1,,-1,-1l44,29v,-4,,-7,-1,-10c43,17,42,15,41,13,39,11,38,10,36,9,34,8,32,7,29,7v-3,,-6,1,-10,4c16,13,13,16,9,21r,46c9,68,9,68,9,68v,,-1,,-1,1c8,69,7,69,7,69v-1,,-1,,-2,c4,69,3,69,3,69v-1,,-1,,-2,c1,68,1,68,1,68v,,-1,,-1,-1l,3c,2,1,2,1,2v,,,,,-1c2,1,2,1,3,1v,,1,,2,c5,1,6,1,7,1v,,,,1,c8,2,8,2,8,2v,,1,,1,1l9,12c12,8,16,5,19,3,23,1,27,,30,v4,,8,1,11,2c44,4,46,6,48,8v2,2,3,5,4,9c52,20,53,24,53,28r,39xe" fillcolor="#44546a" strokeweight="0">
                    <v:path arrowok="t" o:connecttype="custom" o:connectlocs="56,72;56,72;56,73;55,74;54,74;52,74;50,74;48,74;48,73;46,72;46,31;45,20;43,14;38,10;31,8;20,12;10,23;10,72;10,73;8,74;7,74;5,74;3,74;1,74;1,73;0,72;0,3;1,2;1,1;3,1;5,1;7,1;8,1;8,2;10,3;10,13;20,3;32,0;43,2;51,9;55,18;56,30;56,72" o:connectangles="0,0,0,0,0,0,0,0,0,0,0,0,0,0,0,0,0,0,0,0,0,0,0,0,0,0,0,0,0,0,0,0,0,0,0,0,0,0,0,0,0,0,0"/>
                  </v:shape>
                  <v:shape id="Freeform 114" o:spid="_x0000_s1138" style="position:absolute;left:3189;top:2106;width:98;height:74;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" path="m92,67r,c92,68,92,68,92,68v,,-1,,-1,1c91,69,90,69,90,69v-1,,-1,,-2,c87,69,86,69,86,69v-1,,-1,,-2,c84,68,84,68,84,68v,,,,,-1l84,28v,-3,-1,-6,-1,-9c82,17,81,15,80,13,79,11,78,10,76,9,74,8,72,7,69,7v-3,,-6,1,-9,4c57,13,54,16,50,21r,46c50,68,50,68,50,68v,,,,-1,1c49,69,49,69,48,69v,,-1,,-2,c45,69,45,69,44,69v,,-1,,-1,c42,68,42,68,42,68v,,,,,-1l42,28v,-3,,-6,-1,-9c40,17,40,15,38,13,37,11,36,10,34,9,32,8,30,7,28,7v-3,,-6,1,-9,4c16,13,12,16,9,21r,46c9,68,9,68,8,68v,,,,,1c7,69,7,69,6,69v,,-1,,-2,c4,69,3,69,2,69v,,-1,,-1,c1,68,,68,,68v,,,,,-1l,3c,2,,2,,2v,,1,,1,-1c1,1,2,1,2,1v1,,1,,2,c5,1,6,1,6,1v1,,1,,1,c8,2,8,2,8,2v,,,,,1l8,12c12,8,15,5,19,3,22,1,25,,29,v2,,5,,7,1c38,2,40,3,41,4v2,1,3,2,5,4c47,10,48,11,48,13v3,-2,5,-4,7,-6c57,5,59,4,60,3,62,2,64,1,65,1,67,,69,,70,v4,,8,1,11,2c83,4,86,6,87,8v2,2,3,5,4,9c92,20,92,23,92,27r,40xe" fillcolor="#44546a" strokeweight="0">
                    <v:path arrowok="t" o:connecttype="custom" o:connectlocs="98,72;97,74;94,74;89,74;89,72;88,20;81,10;64,12;53,72;52,74;49,74;46,74;45,72;44,20;36,10;20,12;10,72;9,74;4,74;1,74;0,72;0,2;2,1;6,1;9,2;9,13;31,0;44,4;51,14;64,3;75,0;93,9;98,29" o:connectangles="0,0,0,0,0,0,0,0,0,0,0,0,0,0,0,0,0,0,0,0,0,0,0,0,0,0,0,0,0,0,0,0,0"/>
                  </v:shape>
                  <v:shape id="Freeform 115" o:spid="_x0000_s1139" style="position:absolute;left:3313;top:2106;width:60;height:75;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" path="m57,32r,c57,33,57,35,56,35v-1,1,-2,1,-3,1l9,36v,4,,8,1,11c11,50,12,53,14,55v2,3,4,4,7,6c24,62,28,62,32,62v3,,6,,8,c42,61,44,61,46,60v2,-1,3,-1,4,-2c51,58,52,57,53,57v,,,1,1,1c54,58,54,58,54,58v,1,,1,,2c54,60,55,61,55,61v,1,-1,1,-1,1c54,63,54,63,54,63v,,,1,,1c54,64,54,64,53,65v,,-1,,-2,1c50,66,48,67,46,68v-2,,-4,1,-7,1c37,70,34,70,31,70,26,70,21,69,18,68,14,66,10,64,8,61,5,58,3,54,2,50,1,46,,41,,35,,30,1,25,2,20,3,16,5,12,8,9,11,6,14,4,17,3,21,1,25,,30,v5,,9,1,12,3c46,4,48,6,51,9v2,3,3,6,4,10c56,22,57,26,57,30r,2xm48,29r,c48,22,47,17,44,13,40,9,35,7,29,7v-3,,-6,1,-8,2c18,10,16,12,14,14v-1,2,-2,4,-3,7c10,24,9,26,9,29r39,xe" fillcolor="#44546a" strokeweight="0">
                    <v:path arrowok="t" o:connecttype="custom" o:connectlocs="60,34;60,34;59,38;56,39;9,39;11,50;15,59;22,65;34,66;42,66;48,64;53,62;56,61;57,62;57,62;57,64;58,65;57,66;57,68;57,69;56,70;54,71;48,73;41,74;33,75;19,73;8,65;2,54;0,38;2,21;8,10;18,3;32,0;44,3;54,10;58,20;60,32;60,34;51,31;51,31;46,14;31,8;22,10;15,15;12,23;9,31;51,31" o:connectangles="0,0,0,0,0,0,0,0,0,0,0,0,0,0,0,0,0,0,0,0,0,0,0,0,0,0,0,0,0,0,0,0,0,0,0,0,0,0,0,0,0,0,0,0,0,0,0"/>
                    <o:lock v:ext="edit" verticies="t"/>
                  </v:shape>
                  <v:shape id="Freeform 116" o:spid="_x0000_s1140" style="position:absolute;left:3398;top:2106;width:56;height:74;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" path="m53,67r,c53,68,52,68,52,68v,,,,,1c51,69,51,69,50,69v,,-1,,-2,c47,69,47,69,46,69v,,-1,,-1,c45,68,44,68,44,68v,,,,,-1l44,29v,-4,,-7,-1,-10c42,17,42,15,40,13,39,11,38,10,36,9,34,8,31,7,29,7v-3,,-7,1,-10,4c16,13,12,16,9,21r,46c9,68,9,68,8,68v,,,,,1c7,69,7,69,7,69v-1,,-2,,-3,c4,69,3,69,2,69v,,-1,,-1,c1,68,1,68,,68v,,,,,-1l,3c,2,,2,,2v1,,1,,1,-1c1,1,2,1,2,1v1,,1,,2,c5,1,6,1,6,1v1,,1,,1,c8,2,8,2,8,2v,,,,,1l8,12c12,8,16,5,19,3,23,1,26,,30,v4,,8,1,10,2c43,4,46,6,48,8v1,2,3,5,3,9c52,20,53,24,53,28r,39xe" fillcolor="#44546a" strokeweight="0">
                    <v:path arrowok="t" o:connecttype="custom" o:connectlocs="56,72;56,72;55,73;55,74;53,74;51,74;49,74;48,74;46,73;46,72;46,31;45,20;42,14;38,10;31,8;20,12;10,23;10,72;8,73;8,74;7,74;4,74;2,74;1,74;0,73;0,72;0,3;0,2;1,1;2,1;4,1;6,1;7,1;8,2;8,3;8,13;20,3;32,0;42,2;51,9;54,18;56,30;56,72" o:connectangles="0,0,0,0,0,0,0,0,0,0,0,0,0,0,0,0,0,0,0,0,0,0,0,0,0,0,0,0,0,0,0,0,0,0,0,0,0,0,0,0,0,0,0"/>
                  </v:shape>
                  <v:shape id="Freeform 117" o:spid="_x0000_s1141" style="position:absolute;left:3473;top:2090;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" path="m40,79r,c40,80,40,81,40,82v-1,,-1,1,-1,1c39,84,38,84,37,84v,1,-1,1,-2,1c34,85,33,85,32,86v-1,,-2,,-3,c26,86,23,85,21,84v-2,,-4,-2,-5,-3c14,79,13,77,12,74v,-3,-1,-6,-1,-9l11,24r-9,c1,24,1,24,,24,,23,,22,,21,,20,,20,,19v,,,-1,,-1c,18,1,18,1,17v,,1,,1,l11,17,11,1v,,1,,1,c12,,12,,12,v1,,1,,2,c14,,15,,16,v1,,1,,2,c18,,19,,19,v,,1,,1,1c20,1,20,1,20,1r,16l38,17v,,,,1,c39,18,39,18,39,18v1,,1,1,1,1c40,20,40,20,40,21v,1,,2,-1,3c39,24,38,24,38,24r-18,l20,63v,5,1,9,2,12c23,77,26,78,30,78v1,,2,,3,c34,78,35,78,35,77v1,,2,,2,c38,76,38,76,38,76v1,,1,,1,c39,76,39,77,40,77v,,,,,1c40,78,40,79,40,79r,xe" fillcolor="#44546a" strokeweight="0">
                    <v:path arrowok="t" o:connecttype="custom" o:connectlocs="42,84;42,84;42,87;41,88;39,89;37,90;34,91;30,91;22,89;17,86;13,78;12,69;12,25;2,25;0,25;0,22;0,20;0,19;1,18;2,18;12,18;12,1;13,1;13,0;15,0;17,0;19,0;20,0;21,1;21,1;21,18;40,18;41,18;41,19;42,20;42,22;41,25;40,25;21,25;21,67;23,79;32,83;35,83;37,81;39,81;40,80;41,80;42,81;42,83;42,84;42,84" o:connectangles="0,0,0,0,0,0,0,0,0,0,0,0,0,0,0,0,0,0,0,0,0,0,0,0,0,0,0,0,0,0,0,0,0,0,0,0,0,0,0,0,0,0,0,0,0,0,0,0,0,0,0"/>
                  </v:shape>
                  <v:shape id="Freeform 118" o:spid="_x0000_s1142" style="position:absolute;left:3531;top:2106;width:52;height:75;visibility:visible;mso-wrap-style:square;v-text-anchor:top" coordsize="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" path="m49,67r,c49,68,49,68,49,68v,1,-1,1,-1,1c47,69,47,69,46,69v-1,,-2,,-2,c43,69,43,69,42,68v,,,,,-1l42,60v-3,3,-6,6,-10,7c29,69,25,70,21,70v-3,,-6,-1,-9,-1c10,68,7,66,6,65,4,63,2,61,1,59,,57,,54,,51,,47,1,44,2,42,3,39,6,37,8,35v3,-2,6,-3,10,-4c22,30,26,30,31,30r10,l41,24v,-2,,-5,-1,-7c40,15,39,13,37,12,36,10,34,9,32,8,30,8,28,7,25,7v-3,,-6,1,-8,1c15,9,13,10,11,11,9,12,8,12,7,13,6,14,5,14,5,14v-1,,-1,,-1,c4,14,3,14,3,13v,,,,,-1c3,12,3,12,3,11v,-1,,-2,,-2c3,8,3,7,4,7,5,6,6,5,7,5,9,4,10,3,12,2v2,,5,-1,7,-1c21,,23,,26,v4,,8,1,11,2c40,3,42,4,44,6v2,2,3,5,4,8c49,17,49,20,49,24r,43xm41,37r,l29,37v-3,,-6,,-9,1c18,38,16,39,14,40v-2,2,-3,3,-4,5c9,46,9,48,9,50v,4,1,7,3,9c15,62,18,63,22,63v4,,7,-1,10,-3c35,58,38,56,41,52r,-15xe" fillcolor="#44546a" strokeweight="0">
                    <v:path arrowok="t" o:connecttype="custom" o:connectlocs="52,72;52,72;52,73;51,74;49,74;47,74;45,73;45,72;45,64;34,72;22,75;13,74;6,70;1,63;0,55;2,45;8,38;19,33;33,32;44,32;44,26;42,18;39,13;34,9;27,8;18,9;12,12;7,14;5,15;4,15;3,14;3,13;3,12;3,10;4,8;7,5;13,2;20,1;28,0;39,2;47,6;51,15;52,26;52,72;44,40;44,40;31,40;21,41;15,43;11,48;10,54;13,63;23,68;34,64;44,56;44,40" o:connectangles="0,0,0,0,0,0,0,0,0,0,0,0,0,0,0,0,0,0,0,0,0,0,0,0,0,0,0,0,0,0,0,0,0,0,0,0,0,0,0,0,0,0,0,0,0,0,0,0,0,0,0,0,0,0,0,0"/>
                    <o:lock v:ext="edit" verticies="t"/>
                  </v:shape>
                  <v:shape id="Freeform 119" o:spid="_x0000_s1143" style="position:absolute;left:3611;top:2074;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" path="m9,98r,c9,99,9,99,9,99v,,-1,,-1,1c8,100,7,100,7,100v-1,,-2,,-2,c4,100,3,100,3,100v-1,,-1,,-2,c1,99,1,99,1,99,,99,,99,,98l,2v,,,,1,-1c1,1,1,1,1,1,2,1,2,1,3,v,,1,,2,c5,,6,,7,v,1,1,1,1,1c8,1,9,1,9,1v,1,,1,,1l9,98xe" fillcolor="#44546a" strokeweight="0">
                    <v:path arrowok="t" o:connecttype="custom" o:connectlocs="10,104;10,104;10,105;9,106;8,106;6,106;3,106;1,106;1,105;0,104;0,2;1,1;1,1;3,0;6,0;8,0;9,1;10,1;10,2;10,104" o:connectangles="0,0,0,0,0,0,0,0,0,0,0,0,0,0,0,0,0,0,0,0"/>
                  </v:shape>
                  <v:shape id="Freeform 120" o:spid="_x0000_s1144" style="position:absolute;left:3671;top:2133;width:78;height:7;visibility:visible;mso-wrap-style:square;v-text-anchor:top" coordsize="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" path="m74,3r,c74,5,74,6,74,6,73,7,73,7,72,7l3,7c2,7,1,7,1,6,1,6,,5,,3,,2,1,1,1,1,1,,2,,3,l72,v,,,,1,c73,,73,,74,1v,,,,,1c74,2,74,3,74,3r,xe" fillcolor="#44546a" strokeweight="0">
                    <v:path arrowok="t" o:connecttype="custom" o:connectlocs="78,3;78,3;78,6;76,7;3,7;1,6;0,3;1,1;3,0;76,0;77,0;78,1;78,2;78,3;78,3" o:connectangles="0,0,0,0,0,0,0,0,0,0,0,0,0,0,0"/>
                  </v:shape>
                  <v:shape id="Freeform 121" o:spid="_x0000_s1145" style="position:absolute;left:3801;top:2080;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" path="m10,92r,c10,93,10,93,9,93v,,,,,1c8,94,8,94,7,94v,,-1,,-2,c4,94,4,94,3,94v,,-1,,-1,c2,93,1,93,1,93v,,,,,-1l1,28v,-1,,-1,,-1c1,27,2,27,2,26v,,1,,1,c4,26,4,26,5,26v1,,2,,2,c8,26,8,26,9,26v,1,,1,,1c10,27,10,27,10,28r,64xm11,6r,c11,8,10,10,10,11v-1,,-3,1,-5,1c3,12,2,11,1,11,,10,,8,,6,,4,,2,1,1,2,1,3,,5,v2,,4,1,5,1c10,2,11,4,11,6r,xe" fillcolor="#44546a" strokeweight="0">
                    <v:path arrowok="t" o:connecttype="custom" o:connectlocs="10,98;10,98;9,99;9,100;7,100;5,100;3,100;2,100;1,99;1,98;1,30;1,29;2,28;3,28;5,28;7,28;9,28;9,29;10,30;10,98;11,6;11,6;10,12;5,13;1,12;0,6;1,1;5,0;10,1;11,6;11,6" o:connectangles="0,0,0,0,0,0,0,0,0,0,0,0,0,0,0,0,0,0,0,0,0,0,0,0,0,0,0,0,0,0,0"/>
                    <o:lock v:ext="edit" verticies="t"/>
                  </v:shape>
                  <v:shape id="Freeform 122" o:spid="_x0000_s1146" style="position:absolute;left:3838;top:2106;width:55;height:7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" path="m52,67r,c52,68,52,68,52,68v,,,,-1,1c51,69,51,69,50,69v,,-1,,-2,c47,69,47,69,46,69v-1,,-1,,-1,c44,68,44,68,44,68v,,,,,-1l44,29v,-4,,-7,-1,-10c42,17,41,15,40,13,39,11,37,10,35,9,33,8,31,7,29,7v-4,,-7,1,-10,4c16,13,12,16,8,21r,46c8,68,8,68,8,68v,,,,,1c7,69,7,69,6,69v,,-1,,-2,c3,69,3,69,2,69v,,-1,,-1,c,68,,68,,68v,,,,,-1l,3c,2,,2,,2v,,,,1,-1c1,1,2,1,2,1v1,,1,,2,c5,1,6,1,6,1v1,,1,,1,c8,2,8,2,8,2v,,,,,1l8,12c12,8,15,5,19,3,22,1,26,,30,v4,,7,1,10,2c43,4,45,6,47,8v2,2,3,5,4,9c52,20,52,24,52,28r,39xe" fillcolor="#44546a" strokeweight="0">
                    <v:path arrowok="t" o:connecttype="custom" o:connectlocs="55,72;55,72;55,73;54,74;53,74;51,74;49,74;48,74;47,73;47,72;47,31;45,20;42,14;37,10;31,8;20,12;8,23;8,72;8,73;8,74;6,74;4,74;2,74;1,74;0,73;0,72;0,3;0,2;1,1;2,1;4,1;6,1;7,1;8,2;8,3;8,13;20,3;32,0;42,2;50,9;54,18;55,30;55,72" o:connectangles="0,0,0,0,0,0,0,0,0,0,0,0,0,0,0,0,0,0,0,0,0,0,0,0,0,0,0,0,0,0,0,0,0,0,0,0,0,0,0,0,0,0,0"/>
                  </v:shape>
                  <v:shape id="Freeform 123" o:spid="_x0000_s1147" style="position:absolute;left:3917;top:2106;width:53;height:75;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" path="m50,58r,c50,58,50,59,50,59v,1,-1,1,-1,1c49,61,49,61,49,61v,1,-1,1,-1,2c47,63,46,64,45,65v-2,1,-3,2,-5,2c38,68,36,69,34,69v-2,1,-4,1,-7,1c23,70,19,69,16,68,12,66,9,64,7,61,5,58,3,55,2,50,,46,,41,,36,,29,1,24,2,19,4,15,6,11,8,8,11,6,14,4,17,2,21,1,25,,29,v2,,4,,6,1c37,1,38,2,40,2v2,1,3,2,5,3c46,5,47,6,47,7v1,,1,1,2,1c49,8,49,9,49,9v,1,,1,,1c49,11,49,11,49,12v,1,,2,,3c48,15,48,16,47,16v,,-1,-1,-2,-2c44,14,43,13,41,12,40,11,38,10,36,9,34,8,31,8,28,8v-6,,-11,2,-14,7c10,19,9,26,9,35v,5,,9,1,12c11,51,12,53,14,56v2,2,4,4,6,5c22,62,25,62,28,62v3,,6,,8,-1c38,60,40,59,42,58v1,-1,2,-2,4,-3c47,54,47,54,48,54v,,,,1,c49,54,49,54,49,55v,,,,1,1c50,56,50,57,50,58r,xe" fillcolor="#44546a" strokeweight="0">
                    <v:path arrowok="t" o:connecttype="custom" o:connectlocs="53,62;53,62;53,63;52,64;52,65;51,68;48,70;42,72;36,74;29,75;17,73;7,65;2,54;0,39;2,20;8,9;18,2;31,0;37,1;42,2;48,5;50,8;52,9;52,10;52,11;52,13;52,16;50,17;48,15;43,13;38,10;30,9;15,16;10,38;11,50;15,60;21,65;30,66;38,65;45,62;49,59;51,58;52,58;52,59;53,60;53,62;53,62" o:connectangles="0,0,0,0,0,0,0,0,0,0,0,0,0,0,0,0,0,0,0,0,0,0,0,0,0,0,0,0,0,0,0,0,0,0,0,0,0,0,0,0,0,0,0,0,0,0,0"/>
                  </v:shape>
                  <v:shape id="Freeform 124" o:spid="_x0000_s1148" style="position:absolute;left:3991;top:2074;width:9;height:106;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" path="m8,98r,c8,99,8,99,8,99v,,,,-1,1c7,100,7,100,6,100v,,-1,,-2,c3,100,3,100,2,100v-1,,-1,,-1,c,99,,99,,99v,,,,,-1l,2v,,,,,-1c,1,,1,1,1v,,,,1,-1c3,,3,,4,,5,,6,,6,,7,1,7,1,7,1v1,,1,,1,c8,2,8,2,8,2r,96xe" fillcolor="#44546a" strokeweight="0">
                    <v:path arrowok="t" o:connecttype="custom" o:connectlocs="9,104;9,104;9,105;8,106;7,106;5,106;2,106;1,106;0,105;0,104;0,2;0,1;1,1;2,0;5,0;7,0;8,1;9,1;9,2;9,104" o:connectangles="0,0,0,0,0,0,0,0,0,0,0,0,0,0,0,0,0,0,0,0"/>
                  </v:shape>
                  <v:shape id="Freeform 125" o:spid="_x0000_s1149" style="position:absolute;left:4026;top:2108;width:56;height:7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" path="m53,66r,c53,67,53,67,53,67v-1,,-1,,-1,1c52,68,51,68,51,68v-1,,-2,,-2,c48,68,47,68,47,68v-1,,-1,,-2,c45,67,45,67,45,67v,,,,,-1l45,57v-4,4,-8,7,-11,9c30,68,27,69,23,69v-4,,-8,-1,-11,-2c10,65,7,63,5,61,4,59,2,56,2,52,1,49,,45,,41l,2c,1,,1,1,1v,,,,,-1c2,,2,,3,v,,1,,2,c5,,6,,7,v,,1,,1,c8,1,9,1,9,1v,,,,,1l9,40v,4,,7,1,10c10,52,11,54,13,56v1,2,2,3,4,4c19,61,22,62,24,62v3,,7,-1,10,-4c37,56,41,53,44,48l44,2v,-1,,-1,,-1c45,1,45,1,45,v,,1,,1,c47,,48,,49,v,,1,,2,c51,,52,,52,v,1,,1,1,1c53,1,53,1,53,2r,64xe" fillcolor="#44546a" strokeweight="0">
                    <v:path arrowok="t" o:connecttype="custom" o:connectlocs="56,70;56,70;56,71;55,72;54,72;52,72;50,72;48,72;48,71;48,70;48,60;36,70;24,73;13,71;5,65;2,55;0,43;0,2;1,1;1,0;3,0;5,0;7,0;8,0;10,1;10,2;10,42;11,53;14,59;18,63;25,66;36,61;46,51;46,2;46,1;48,0;49,0;52,0;54,0;55,0;56,1;56,2;56,70" o:connectangles="0,0,0,0,0,0,0,0,0,0,0,0,0,0,0,0,0,0,0,0,0,0,0,0,0,0,0,0,0,0,0,0,0,0,0,0,0,0,0,0,0,0,0"/>
                  </v:shape>
                  <v:shape id="Freeform 126" o:spid="_x0000_s1150" style="position:absolute;left:4107;top:2075;width:59;height:106;visibility:visible;mso-wrap-style:square;v-text-anchor:top" coordsize="5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" path="m56,97r,c56,98,56,98,56,98v,,,1,,1c55,99,55,99,54,99v,,-1,,-1,c52,99,51,99,51,99v-1,,-1,,-2,c49,99,49,98,49,98v,,,,,-1l49,88v-4,4,-7,7,-11,9c34,99,30,100,26,100v-5,,-9,-1,-12,-3c11,95,8,93,6,90,4,87,2,83,1,79,1,75,,70,,66,,60,1,55,2,51,3,47,5,43,7,40v2,-3,5,-6,9,-7c19,31,23,30,28,30v4,,7,1,10,3c42,34,45,37,48,40l48,2v,-1,,-1,,-1c48,1,48,,49,v,,1,,1,c51,,51,,52,v1,,2,,2,c55,,55,,55,v1,,1,1,1,1c56,1,56,1,56,2r,95xm48,51r,c44,46,41,43,38,41,34,39,31,37,27,37v-3,,-6,1,-8,3c16,41,15,43,13,46v-1,3,-2,5,-3,9c9,58,9,61,9,64v,4,,8,1,11c10,78,11,81,13,84v1,3,3,5,5,6c20,92,23,93,27,93v1,,3,-1,5,-1c33,91,35,91,37,90v1,-2,3,-3,5,-5c44,84,46,81,48,79r,-28xe" fillcolor="#44546a" strokeweight="0">
                    <v:path arrowok="t" o:connecttype="custom" o:connectlocs="59,103;59,103;59,104;59,105;57,105;56,105;54,105;52,105;52,104;52,103;52,93;40,103;27,106;15,103;6,95;1,84;0,70;2,54;7,42;17,35;30,32;40,35;51,42;51,2;51,1;52,0;53,0;55,0;57,0;58,0;59,1;59,2;59,103;51,54;51,54;40,43;28,39;20,42;14,49;11,58;9,68;11,80;14,89;19,95;28,99;34,98;39,95;44,90;51,84;51,54" o:connectangles="0,0,0,0,0,0,0,0,0,0,0,0,0,0,0,0,0,0,0,0,0,0,0,0,0,0,0,0,0,0,0,0,0,0,0,0,0,0,0,0,0,0,0,0,0,0,0,0,0,0"/>
                    <o:lock v:ext="edit" verticies="t"/>
                  </v:shape>
                  <v:shape id="Freeform 127" o:spid="_x0000_s1151" style="position:absolute;left:4194;top:2080;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" path="m9,92r,c9,93,9,93,9,93v,,,,,1c8,94,8,94,7,94v,,-1,,-2,c4,94,4,94,3,94v,,-1,,-1,c1,93,1,93,1,93v,,,,,-1l1,28v,-1,,-1,,-1c1,27,1,27,2,26v,,1,,1,c4,26,4,26,5,26v1,,2,,2,c8,26,8,26,9,26v,1,,1,,1c9,27,9,27,9,28r,64xm11,6r,c11,8,10,10,10,11v-1,,-3,1,-5,1c3,12,2,11,1,11,,10,,8,,6,,4,,2,1,1,2,1,3,,5,v2,,4,1,5,1c10,2,11,4,11,6r,xe" fillcolor="#44546a" strokeweight="0">
                    <v:path arrowok="t" o:connecttype="custom" o:connectlocs="10,98;10,98;10,99;10,100;8,100;5,100;3,100;2,100;1,99;1,98;1,30;1,29;2,28;3,28;5,28;8,28;10,28;10,29;10,30;10,98;12,6;12,6;11,12;5,13;1,12;0,6;1,1;5,0;11,1;12,6;12,6" o:connectangles="0,0,0,0,0,0,0,0,0,0,0,0,0,0,0,0,0,0,0,0,0,0,0,0,0,0,0,0,0,0,0"/>
                    <o:lock v:ext="edit" verticies="t"/>
                  </v:shape>
                  <v:shape id="Freeform 128" o:spid="_x0000_s1152" style="position:absolute;left:4231;top:2106;width:55;height:7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" path="m52,67r,c52,68,52,68,52,68v,,,,-1,1c51,69,51,69,50,69v-1,,-1,,-2,c47,69,46,69,46,69v-1,,-1,,-1,c44,68,44,68,44,68v,,,,,-1l44,29v,-4,-1,-7,-1,-10c42,17,41,15,40,13,39,11,37,10,35,9,33,8,31,7,28,7v-3,,-6,1,-9,4c15,13,12,16,8,21r,46c8,68,8,68,8,68v,,,,-1,1c7,69,7,69,6,69v,,-1,,-2,c3,69,3,69,2,69v-1,,-1,,-1,c,68,,68,,68v,,,,,-1l,3c,2,,2,,2v,,,,1,-1c1,1,1,1,2,1v,,1,,2,c5,1,5,1,6,1v,,1,,1,c7,2,8,2,8,2v,,,,,1l8,12c12,8,15,5,19,3,22,1,26,,29,v5,,8,1,11,2c43,4,45,6,47,8v2,2,3,5,4,9c52,20,52,24,52,28r,39xe" fillcolor="#44546a" strokeweight="0">
                    <v:path arrowok="t" o:connecttype="custom" o:connectlocs="55,72;55,72;55,73;54,74;53,74;51,74;49,74;48,74;47,73;47,72;47,31;45,20;42,14;37,10;30,8;20,12;8,23;8,72;8,73;7,74;6,74;4,74;2,74;1,74;0,73;0,72;0,3;0,2;1,1;2,1;4,1;6,1;7,1;8,2;8,3;8,13;20,3;31,0;42,2;50,9;54,18;55,30;55,72" o:connectangles="0,0,0,0,0,0,0,0,0,0,0,0,0,0,0,0,0,0,0,0,0,0,0,0,0,0,0,0,0,0,0,0,0,0,0,0,0,0,0,0,0,0,0"/>
                  </v:shape>
                  <v:shape id="Freeform 129" o:spid="_x0000_s1153" style="position:absolute;left:4308;top:2106;width:62;height:101;visibility:visible;mso-wrap-style:square;v-text-anchor:top" coordsize="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" path="m59,5r,c59,6,59,7,59,8v-1,,-1,,-2,l47,8v2,3,3,5,4,7c52,18,52,20,52,23v,3,-1,7,-2,9c49,35,47,38,45,40v-2,2,-4,3,-7,4c35,45,31,46,28,46v-3,,-6,-1,-8,-1c17,44,15,43,14,42v-1,1,-2,2,-3,3c11,46,10,48,10,49v,2,1,3,3,5c15,55,17,56,20,56r17,c40,57,43,57,45,58v3,,5,1,7,3c54,62,56,64,57,66v1,2,2,4,2,7c59,76,58,79,57,81v-1,3,-3,5,-6,7c49,90,46,92,42,93v-4,1,-8,2,-14,2c23,95,19,94,15,93,12,93,9,91,7,90,5,88,3,86,2,84,1,82,,80,,78,,76,1,74,1,73v,-2,1,-3,2,-4c3,67,4,66,6,65v1,-1,2,-3,4,-4c7,60,5,58,4,57,3,55,3,53,3,51v,-3,,-6,1,-8c5,41,7,39,8,37,7,35,6,33,5,31,4,29,4,26,4,23v,-3,1,-7,2,-9c7,11,9,8,11,6,13,4,15,3,18,2,21,1,25,,28,v2,,4,,5,c35,1,36,1,38,1r19,c58,1,58,2,59,2v,1,,2,,3l59,5xm43,23r,c43,18,42,14,39,11,37,9,33,7,28,7v-3,,-5,1,-7,2c19,9,18,11,16,12v-1,1,-2,3,-2,5c13,19,13,21,13,23v,5,1,9,4,12c19,37,23,39,28,39v3,,5,-1,7,-2c37,37,38,35,40,34v1,-1,2,-3,2,-5c43,27,43,25,43,23r,xm50,74r,c50,71,49,68,46,66,44,65,40,64,36,64l17,63v-1,1,-3,3,-4,4c12,68,11,69,10,70v,1,-1,3,-1,4c9,75,9,76,9,77v,3,2,6,5,8c18,87,23,88,29,88v4,,7,-1,10,-2c42,86,44,85,45,83v2,-1,3,-2,4,-4c50,77,50,75,50,74r,xe" fillcolor="#44546a" strokeweight="0">
                    <v:path arrowok="t" o:connecttype="custom" o:connectlocs="62,5;60,9;54,16;53,34;40,47;21,48;12,48;14,57;39,60;55,65;62,78;54,94;29,101;7,96;0,83;3,73;11,65;3,54;8,39;4,24;12,6;29,0;40,1;62,2;62,5;45,24;29,7;17,13;14,24;29,41;42,36;45,24;53,79;48,70;18,67;11,74;9,82;30,94;47,88;53,79" o:connectangles="0,0,0,0,0,0,0,0,0,0,0,0,0,0,0,0,0,0,0,0,0,0,0,0,0,0,0,0,0,0,0,0,0,0,0,0,0,0,0,0"/>
                    <o:lock v:ext="edit" verticies="t"/>
                  </v:shape>
                  <v:shape id="Freeform 130" o:spid="_x0000_s1154" style="position:absolute;left:4421;top:2108;width:98;height:72;visibility:visible;mso-wrap-style:square;v-text-anchor:top" coordsize="9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" path="m93,2r,c93,2,93,2,93,2,92,3,92,3,92,3l72,66v,1,,1,,1c72,67,71,68,71,68v-1,,-1,,-2,c68,68,68,68,67,68v-1,,-2,,-3,c63,68,63,68,62,68v,,,-1,-1,-1c61,67,61,67,61,66l46,15r,l45,15,32,66v-1,1,-1,1,-1,1c31,67,30,68,30,68v-1,,-1,,-2,c27,68,26,68,26,68v-1,,-2,,-3,c22,68,22,68,21,68v,,,-1,-1,-1c20,67,20,67,20,66l,3v,,,,,-1c,2,,2,,2,,1,,1,,1,,1,,,1,v,,,,1,c2,,3,,4,,5,,6,,6,,7,,7,,8,v,,,1,,1c8,1,9,1,9,2l26,58r,1l26,58,41,2c42,1,42,1,42,1v,,,-1,1,-1c43,,43,,44,v,,1,,2,c47,,47,,48,v,,1,,1,c50,,50,1,50,1v,,,,,1l67,58r,1l67,58,84,2v,-1,,-1,1,-1c85,1,85,,85,v1,,1,,2,c87,,88,,89,v1,,1,,2,c91,,92,,92,v,,,1,1,1c93,1,93,1,93,2r,xe" fillcolor="#44546a" strokeweight="0">
                    <v:path arrowok="t" o:connecttype="custom" o:connectlocs="98,2;98,2;98,2;97,3;76,70;76,71;75,72;73,72;71,72;67,72;65,72;64,71;64,70;48,16;48,16;47,16;34,70;33,71;32,72;30,72;27,72;24,72;22,72;21,71;21,70;0,3;0,2;0,2;0,1;1,0;2,0;4,0;6,0;8,0;8,1;9,2;27,61;27,62;27,61;43,2;44,1;45,0;46,0;48,0;51,0;52,0;53,1;53,2;71,61;71,62;71,61;89,2;90,1;90,0;92,0;94,0;96,0;97,0;98,1;98,2;98,2" o:connectangles="0,0,0,0,0,0,0,0,0,0,0,0,0,0,0,0,0,0,0,0,0,0,0,0,0,0,0,0,0,0,0,0,0,0,0,0,0,0,0,0,0,0,0,0,0,0,0,0,0,0,0,0,0,0,0,0,0,0,0,0,0"/>
                  </v:shape>
                  <v:shape id="Freeform 131" o:spid="_x0000_s1155" style="position:absolute;left:4540;top:2080;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" path="m10,92r,c10,93,10,93,10,93v-1,,-1,,-1,1c9,94,8,94,8,94v-1,,-2,,-3,c5,94,4,94,3,94v,,-1,,-1,c2,93,2,93,1,93v,,,,,-1l1,28v,-1,,-1,,-1c2,27,2,27,2,26v,,1,,1,c4,26,5,26,5,26v1,,2,,3,c8,26,9,26,9,26v,1,,1,1,1c10,27,10,27,10,28r,64xm11,6r,c11,8,11,10,10,11v-1,,-2,1,-5,1c3,12,2,11,1,11,,10,,8,,6,,4,,2,1,1,2,1,3,,6,v2,,3,1,4,1c11,2,11,4,11,6r,xe" fillcolor="#44546a" strokeweight="0">
                    <v:path arrowok="t" o:connecttype="custom" o:connectlocs="11,98;11,98;11,99;10,100;9,100;5,100;3,100;2,100;1,99;1,98;1,30;1,29;2,28;3,28;5,28;9,28;10,28;11,29;11,30;11,98;12,6;12,6;11,12;5,13;1,12;0,6;1,1;7,0;11,1;12,6;12,6" o:connectangles="0,0,0,0,0,0,0,0,0,0,0,0,0,0,0,0,0,0,0,0,0,0,0,0,0,0,0,0,0,0,0"/>
                    <o:lock v:ext="edit" verticies="t"/>
                  </v:shape>
                  <v:shape id="Freeform 132" o:spid="_x0000_s1156" style="position:absolute;left:4573;top:2075;width:59;height:106;visibility:visible;mso-wrap-style:square;v-text-anchor:top" coordsize="5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" path="m56,97r,c56,98,56,98,56,98v,,,1,-1,1c55,99,55,99,54,99v,,-1,,-2,c52,99,51,99,50,99v,,,,-1,c49,99,49,98,49,98v-1,,-1,,-1,-1l48,88v-3,4,-7,7,-10,9c34,99,30,100,26,100v-5,,-9,-1,-12,-3c11,95,8,93,6,90,4,87,2,83,1,79,,75,,70,,66,,60,,55,2,51,3,47,5,43,7,40v2,-3,5,-6,9,-7c19,31,23,30,27,30v4,,8,1,11,3c41,34,45,37,48,40l48,2v,-1,,-1,,-1c48,1,48,,49,v,,,,1,c50,,51,,52,v1,,1,,2,c55,,55,,55,v1,,1,1,1,1c56,1,56,1,56,2r,95xm48,51r,c44,46,41,43,37,41,34,39,31,37,27,37v-3,,-6,1,-8,3c16,41,14,43,13,46v-2,3,-3,5,-3,9c9,58,9,61,9,64v,4,,8,1,11c10,78,11,81,12,84v2,3,4,5,6,6c20,92,23,93,27,93v1,,3,-1,4,-1c33,91,35,91,36,90v2,-2,4,-3,6,-5c44,84,46,81,48,79r,-28xe" fillcolor="#44546a" strokeweight="0">
                    <v:path arrowok="t" o:connecttype="custom" o:connectlocs="59,103;59,103;59,104;58,105;57,105;55,105;53,105;52,105;52,104;51,103;51,93;40,103;27,106;15,103;6,95;1,84;0,70;2,54;7,42;17,35;28,32;40,35;51,42;51,2;51,1;52,0;53,0;55,0;57,0;58,0;59,1;59,2;59,103;51,54;51,54;39,43;28,39;20,42;14,49;11,58;9,68;11,80;13,89;19,95;28,99;33,98;38,95;44,90;51,84;51,54" o:connectangles="0,0,0,0,0,0,0,0,0,0,0,0,0,0,0,0,0,0,0,0,0,0,0,0,0,0,0,0,0,0,0,0,0,0,0,0,0,0,0,0,0,0,0,0,0,0,0,0,0,0"/>
                    <o:lock v:ext="edit" verticies="t"/>
                  </v:shape>
                  <v:shape id="Freeform 133" o:spid="_x0000_s1157" style="position:absolute;left:4657;top:2106;width:60;height:75;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" path="m57,32r,c57,33,57,35,56,35v-1,1,-2,1,-3,1l9,36v,4,1,8,2,11c11,50,13,53,14,55v2,3,5,4,7,6c24,62,28,62,32,62v3,,6,,8,c43,61,45,61,46,60v2,-1,4,-1,5,-2c52,58,53,57,53,57v,,1,1,1,1c54,58,54,58,54,58v1,1,1,1,1,2c55,60,55,61,55,61v,1,,1,,1c55,63,55,63,55,63v,,-1,1,-1,1c54,64,54,64,54,65v-1,,-1,,-2,1c50,66,49,67,47,68v-2,,-5,1,-7,1c37,70,34,70,31,70v-5,,-9,-1,-13,-2c14,66,11,64,8,61,6,58,4,54,2,50,1,46,,41,,35,,30,1,25,2,20,4,16,6,12,8,9,11,6,14,4,18,3,22,1,26,,30,v5,,9,1,13,3c46,4,49,6,51,9v2,3,4,6,5,10c57,22,57,26,57,30r,2xm49,29r,c49,22,47,17,44,13,41,9,36,7,30,7v-4,,-7,1,-9,2c19,10,17,12,15,14v-2,2,-3,4,-4,7c10,24,10,26,9,29r40,xe" fillcolor="#44546a" strokeweight="0">
                    <v:path arrowok="t" o:connecttype="custom" o:connectlocs="60,34;60,34;59,38;56,39;9,39;12,50;15,59;22,65;34,66;42,66;48,64;54,62;56,61;57,62;57,62;58,64;58,65;58,66;58,68;57,69;57,70;55,71;49,73;42,74;33,75;19,73;8,65;2,54;0,38;2,21;8,10;19,3;32,0;45,3;54,10;59,20;60,32;60,34;52,31;52,31;46,14;32,8;22,10;16,15;12,23;9,31;52,31" o:connectangles="0,0,0,0,0,0,0,0,0,0,0,0,0,0,0,0,0,0,0,0,0,0,0,0,0,0,0,0,0,0,0,0,0,0,0,0,0,0,0,0,0,0,0,0,0,0,0"/>
                    <o:lock v:ext="edit" verticies="t"/>
                  </v:shape>
                  <v:shape id="Freeform 134" o:spid="_x0000_s1158" style="position:absolute;left:4742;top:2106;width:38;height:74;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" path="m35,6r,c35,7,35,7,35,8v,,,1,,1c35,9,35,10,35,10v-1,,-1,,-1,c33,10,33,10,32,10,32,9,31,9,30,9v,,-1,,-2,-1c27,8,26,8,25,8v-1,,-3,,-4,1c20,9,19,10,17,11v-1,2,-3,3,-4,5c11,18,10,21,8,24r,43c8,68,8,68,8,68v,,-1,,-1,1c7,69,6,69,6,69v-1,,-1,,-2,c3,69,2,69,2,69v-1,,-1,,-2,c,68,,68,,68v,,,,,-1l,3c,2,,2,,2v,,,,,-1c1,1,1,1,2,1v,,1,,2,c4,1,5,1,6,1v,,1,,1,c7,2,7,2,7,2v1,,1,,1,1l8,13c9,10,11,8,13,6,14,5,16,3,17,3,19,2,20,1,21,1,23,,24,,26,v,,1,,2,c29,,29,,30,1v1,,2,,3,c34,2,34,2,34,2v1,,1,,1,1c35,3,35,3,35,3v,,,1,,1c35,5,35,5,35,6r,xe" fillcolor="#44546a" strokeweight="0">
                    <v:path arrowok="t" o:connecttype="custom" o:connectlocs="38,6;38,6;38,9;38,10;38,11;37,11;35,11;33,10;30,9;27,9;23,10;18,12;14,17;9,26;9,72;9,73;8,74;7,74;4,74;2,74;0,74;0,73;0,72;0,3;0,2;0,1;2,1;4,1;7,1;8,1;8,2;9,3;9,14;14,6;18,3;23,1;28,0;30,0;33,1;36,1;37,2;38,3;38,3;38,4;38,6;38,6" o:connectangles="0,0,0,0,0,0,0,0,0,0,0,0,0,0,0,0,0,0,0,0,0,0,0,0,0,0,0,0,0,0,0,0,0,0,0,0,0,0,0,0,0,0,0,0,0,0"/>
                  </v:shape>
                  <v:shape id="Freeform 135" o:spid="_x0000_s1159" style="position:absolute;left:2708;top:2276;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" path="m50,58r,c50,58,50,59,50,59v,1,,1,,1c50,61,50,61,50,61v-1,1,-1,1,-2,2c48,63,47,64,45,65v-1,1,-3,2,-5,2c39,68,37,69,35,69v-3,1,-5,1,-7,1c24,70,20,69,16,68,13,66,10,64,8,61,5,58,3,55,2,50,1,46,,41,,36,,29,1,24,3,19,4,15,6,11,9,8,11,6,14,4,18,2,21,1,25,,29,v2,,4,,6,1c37,1,39,2,41,2v1,1,3,2,4,3c46,5,47,6,48,7v,,1,1,1,1c49,8,49,9,50,9v,1,,1,,1c50,11,50,11,50,12v,1,,2,-1,3c49,15,48,16,48,16v-1,,-1,-1,-2,-2c45,14,43,13,42,12,40,11,38,10,36,9,34,8,32,8,29,8v-7,,-11,2,-15,7c11,19,9,26,9,35v,5,1,9,2,12c11,51,13,53,14,56v2,2,4,4,7,5c23,62,26,62,29,62v3,,5,,7,-1c39,60,40,59,42,58v2,-1,3,-2,4,-3c47,54,48,54,49,54v,,,,,c49,54,50,54,50,55v,,,,,1c50,56,50,57,50,58r,xe" fillcolor="#44546a" strokeweight="0">
                    <v:path arrowok="t" o:connecttype="custom" o:connectlocs="53,61;53,61;53,62;53,63;53,64;51,67;48,69;42,71;37,73;30,74;17,72;8,64;2,53;0,38;3,20;10,8;19,2;31,0;37,1;43,2;48,5;51,7;52,8;53,10;53,11;53,13;52,16;51,17;49,15;45,13;38,10;31,8;15,16;10,37;12,50;15,59;22,64;31,66;38,64;45,61;49,58;52,57;52,57;53,58;53,59;53,61;53,61" o:connectangles="0,0,0,0,0,0,0,0,0,0,0,0,0,0,0,0,0,0,0,0,0,0,0,0,0,0,0,0,0,0,0,0,0,0,0,0,0,0,0,0,0,0,0,0,0,0,0"/>
                  </v:shape>
                  <v:shape id="Freeform 136" o:spid="_x0000_s1160" style="position:absolute;left:2778;top:2276;width:64;height:74;visibility:visible;mso-wrap-style:square;v-text-anchor:top" coordsize="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" path="m61,34r,c61,39,61,44,59,49v-1,4,-3,8,-5,11c51,63,48,65,44,67v-4,2,-9,3,-14,3c25,70,20,69,17,68,13,66,10,64,7,61,5,58,3,54,1,50,,46,,41,,36,,30,,26,2,21,3,17,5,13,7,10,10,7,13,5,17,3,21,1,26,,31,v5,,10,1,13,2c48,4,51,6,54,9v2,3,4,7,6,11c61,24,61,29,61,34r,xm52,35r,c52,31,52,28,51,25v,-4,-1,-7,-3,-9c46,13,44,11,41,10,38,8,35,8,31,8v-4,,-8,,-10,2c18,11,16,13,14,15v-2,3,-3,6,-4,9c9,27,9,31,9,35v,3,,7,1,10c10,49,12,52,13,54v2,3,4,5,7,6c23,62,26,62,30,62v4,,8,,10,-2c43,59,45,57,47,55v2,-3,3,-6,4,-9c52,43,52,39,52,35r,xe" fillcolor="#44546a" strokeweight="0">
                    <v:path arrowok="t" o:connecttype="custom" o:connectlocs="64,36;64,36;62,52;57,63;46,71;31,74;18,72;7,64;1,53;0,38;2,22;7,11;18,3;33,0;46,2;57,10;63,21;64,36;64,36;55,37;55,37;54,26;50,17;43,11;33,8;22,11;15,16;10,25;9,37;10,48;14,57;21,63;31,66;42,63;49,58;54,49;55,37;55,37" o:connectangles="0,0,0,0,0,0,0,0,0,0,0,0,0,0,0,0,0,0,0,0,0,0,0,0,0,0,0,0,0,0,0,0,0,0,0,0,0,0"/>
                    <o:lock v:ext="edit" verticies="t"/>
                  </v:shape>
                  <v:shape id="Freeform 137" o:spid="_x0000_s1161" style="position:absolute;left:2867;top:2276;width:97;height:73;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" path="m92,67r,c92,68,92,68,92,68v,,,,-1,1c91,69,91,69,90,69v,,-1,,-2,c87,69,87,69,86,69v-1,,-1,,-1,c84,68,84,68,84,68v,,,,,-1l84,28v,-3,,-6,-1,-9c82,17,82,15,80,13,79,11,78,10,76,9,74,8,72,7,70,7v-3,,-6,1,-9,4c58,13,54,16,51,21r,46c51,68,50,68,50,68v,,,,,1c49,69,49,69,48,69v,,-1,,-2,c46,69,45,69,44,69v,,-1,,-1,c43,68,42,68,42,68v,,,,,-1l42,28v,-3,,-6,-1,-9c41,17,40,15,39,13,38,11,36,10,34,9,32,8,30,7,28,7v-3,,-6,1,-9,4c16,13,12,16,9,21r,46c9,68,9,68,9,68v-1,,-1,,-1,1c8,69,7,69,7,69v-1,,-2,,-2,c4,69,3,69,3,69v-1,,-1,,-2,c1,68,1,68,1,68,,68,,68,,67l,3c,2,,2,1,2v,,,,,-1c2,1,2,1,2,1v1,,2,,2,c5,1,6,1,6,1v1,,1,,2,c8,2,8,2,8,2v,,,,,1l8,12c12,8,16,5,19,3,22,1,26,,29,v3,,5,,7,1c38,2,40,3,42,4v1,1,3,2,4,4c47,10,48,11,49,13v2,-2,4,-4,6,-6c57,5,59,4,61,3,62,2,64,1,66,1,67,,69,,71,v4,,7,1,10,2c84,4,86,6,88,8v1,2,2,5,3,9c92,20,92,23,92,27r,40xe" fillcolor="#44546a" strokeweight="0">
                    <v:path arrowok="t" o:connecttype="custom" o:connectlocs="97,71;96,73;93,73;90,73;89,71;88,20;80,10;64,12;54,71;53,73;49,73;45,73;44,71;43,20;36,10;20,12;9,71;8,73;5,73;1,73;0,71;1,2;2,1;6,1;8,2;8,13;31,0;44,4;52,14;64,3;75,0;93,8;97,29" o:connectangles="0,0,0,0,0,0,0,0,0,0,0,0,0,0,0,0,0,0,0,0,0,0,0,0,0,0,0,0,0,0,0,0,0"/>
                  </v:shape>
                  <v:shape id="Freeform 138" o:spid="_x0000_s1162" style="position:absolute;left:2996;top:2276;width:97;height:73;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" path="m92,67r,c92,68,91,68,91,68v,,,,,1c90,69,90,69,89,69v,,-1,,-2,c86,69,86,69,85,69v,,-1,,-1,c84,68,83,68,83,68v,,,,,-1l83,28v,-3,,-6,-1,-9c82,17,81,15,80,13,79,11,77,10,75,9,73,8,71,7,69,7v-3,,-6,1,-9,4c57,13,53,16,50,21r,46c50,68,50,68,50,68v-1,,-1,,-1,1c49,69,48,69,48,69v-1,,-2,,-2,c45,69,44,69,44,69v-1,,-1,,-2,c42,68,42,68,42,68v-1,,-1,,-1,-1l41,28v,-3,,-6,,-9c40,17,39,15,38,13,37,11,35,10,33,9,32,8,30,7,27,7v-3,,-6,1,-9,4c15,13,12,16,8,21r,46c8,68,8,68,8,68v,,-1,,-1,1c7,69,6,69,6,69v-1,,-1,,-2,c3,69,2,69,2,69v-1,,-1,,-2,c,68,,68,,68v,,,,,-1l,3c,2,,2,,2v,,,,,-1c1,1,1,1,2,1v,,1,,2,c4,1,5,1,6,1v,,1,,1,c7,2,7,2,7,2v1,,1,,1,1l8,12c11,8,15,5,18,3,22,1,25,,28,v3,,5,,7,1c37,2,39,3,41,4v2,1,3,2,4,4c46,10,47,11,48,13v2,-2,4,-4,6,-6c56,5,58,4,60,3,62,2,63,1,65,1,67,,68,,70,v4,,7,1,10,2c83,4,85,6,87,8v1,2,3,5,3,9c91,20,92,23,92,27r,40xe" fillcolor="#44546a" strokeweight="0">
                    <v:path arrowok="t" o:connecttype="custom" o:connectlocs="97,71;96,73;92,73;89,73;88,71;86,20;79,10;63,12;53,71;52,73;49,73;44,73;43,71;43,20;35,10;19,12;8,71;7,73;4,73;0,73;0,71;0,2;2,1;6,1;7,2;8,13;30,0;43,4;51,14;63,3;74,0;92,8;97,29" o:connectangles="0,0,0,0,0,0,0,0,0,0,0,0,0,0,0,0,0,0,0,0,0,0,0,0,0,0,0,0,0,0,0,0,0"/>
                  </v:shape>
                  <v:shape id="Freeform 139" o:spid="_x0000_s1163" style="position:absolute;left:3124;top:2277;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" path="m52,66r,c52,67,52,67,52,67v,,-1,,-1,1c51,68,50,68,50,68v-1,,-1,,-2,c47,68,46,68,46,68v-1,,-1,,-2,c44,67,44,67,44,67v,,,,,-1l44,57v-4,4,-8,7,-11,9c29,68,26,69,22,69v-4,,-8,-1,-10,-2c9,65,6,63,5,61,3,59,1,56,1,52,,49,,45,,41l,2c,1,,1,,1,,1,,1,,,1,,1,,2,v,,1,,2,c5,,5,,6,v,,1,,1,c7,1,8,1,8,1v,,,,,1l8,40v,4,,7,1,10c10,52,10,54,12,56v1,2,3,3,4,4c18,61,21,62,23,62v3,,7,-1,10,-4c36,56,40,53,43,48l43,2v,-1,,-1,1,-1c44,1,44,1,44,v1,,1,,2,c46,,47,,48,v,,1,,2,c50,,51,,51,v,1,,1,1,1c52,1,52,1,52,2r,64xe" fillcolor="#44546a" strokeweight="0">
                    <v:path arrowok="t" o:connecttype="custom" o:connectlocs="55,70;55,70;55,71;54,72;53,72;51,72;49,72;47,72;47,71;47,70;47,60;35,70;23,73;13,71;5,65;1,55;0,43;0,2;0,1;0,0;2,0;4,0;6,0;7,0;8,1;8,2;8,42;10,53;13,59;17,63;24,66;35,61;45,51;45,2;47,1;47,0;49,0;51,0;53,0;54,0;55,1;55,2;55,70" o:connectangles="0,0,0,0,0,0,0,0,0,0,0,0,0,0,0,0,0,0,0,0,0,0,0,0,0,0,0,0,0,0,0,0,0,0,0,0,0,0,0,0,0,0,0"/>
                  </v:shape>
                  <v:shape id="Freeform 140" o:spid="_x0000_s1164" style="position:absolute;left:3208;top:2276;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" path="m52,67r,c52,68,52,68,52,68v-1,,-1,,-1,1c51,69,50,69,50,69v-1,,-2,,-2,c47,69,46,69,46,69v-1,,-1,,-2,c44,68,44,68,44,68v-1,,-1,,-1,-1l43,29v,-4,,-7,-1,-10c42,17,41,15,40,13,38,11,37,10,35,9,33,8,31,7,28,7v-3,,-6,1,-10,4c15,13,12,16,8,21r,46c8,68,8,68,8,68v,,-1,,-1,1c7,69,6,69,6,69v-1,,-1,,-2,c3,69,2,69,2,69v-1,,-1,,-2,c,68,,68,,68v,,,,,-1l,3c,2,,2,,2v,,,,,-1c1,1,1,1,2,1v,,1,,2,c4,1,5,1,6,1v,,1,,1,c7,2,7,2,7,2v1,,1,,1,1l8,12c11,8,15,5,18,3,22,1,26,,29,v4,,8,1,11,2c43,4,45,6,47,8v2,2,3,5,4,9c51,20,52,24,52,28r,39xe" fillcolor="#44546a" strokeweight="0">
                    <v:path arrowok="t" o:connecttype="custom" o:connectlocs="55,71;55,71;55,72;54,73;53,73;51,73;49,73;47,73;47,72;45,71;45,31;44,20;42,14;37,10;30,7;19,12;8,22;8,71;8,72;7,73;6,73;4,73;2,73;0,73;0,72;0,71;0,3;0,2;0,1;2,1;4,1;6,1;7,1;7,2;8,3;8,13;19,3;31,0;42,2;50,8;54,18;55,30;55,71" o:connectangles="0,0,0,0,0,0,0,0,0,0,0,0,0,0,0,0,0,0,0,0,0,0,0,0,0,0,0,0,0,0,0,0,0,0,0,0,0,0,0,0,0,0,0"/>
                  </v:shape>
                  <v:shape id="Freeform 141" o:spid="_x0000_s1165" style="position:absolute;left:3291;top:2249;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" path="m10,92r,c10,93,10,93,10,93v-1,,-1,,-1,1c9,94,8,94,8,94v-1,,-2,,-3,c5,94,4,94,3,94v,,-1,,-1,c2,93,2,93,1,93v,,,,,-1l1,28v,-1,,-1,,-1c2,27,2,27,2,26v,,1,,1,c4,26,5,26,5,26v1,,2,,3,c8,26,9,26,9,26v,1,,1,1,1c10,27,10,27,10,28r,64xm11,6r,c11,8,11,10,10,11v-1,,-2,1,-5,1c3,12,2,11,1,11,,10,,8,,6,,4,,2,1,1,2,1,3,,6,v2,,3,1,4,1c11,2,11,4,11,6r,xe" fillcolor="#44546a" strokeweight="0">
                    <v:path arrowok="t" o:connecttype="custom" o:connectlocs="11,98;11,98;11,99;10,100;9,100;5,100;3,100;2,100;1,99;1,98;1,30;1,29;2,28;3,28;5,28;9,28;10,28;11,29;11,30;11,98;12,6;12,6;11,12;5,13;1,12;0,6;1,1;7,0;11,1;12,6;12,6" o:connectangles="0,0,0,0,0,0,0,0,0,0,0,0,0,0,0,0,0,0,0,0,0,0,0,0,0,0,0,0,0,0,0"/>
                    <o:lock v:ext="edit" verticies="t"/>
                  </v:shape>
                  <v:shape id="Freeform 142" o:spid="_x0000_s1166" style="position:absolute;left:3318;top:2259;width:43;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" path="m40,79r,c40,80,40,81,40,82v,,-1,1,-1,1c39,84,38,84,38,84v-1,1,-2,1,-3,1c34,85,33,85,32,86v-1,,-2,,-3,c26,86,23,85,21,84v-2,,-4,-2,-5,-3c14,79,13,77,13,74,12,71,12,68,12,65r,-41l2,24v-1,,-1,,-2,c,23,,22,,21,,20,,20,,19v,,,-1,,-1c1,18,1,18,1,17v,,1,,1,l12,17,12,1v,,,,,c12,,12,,13,v,,,,1,c14,,15,,16,v1,,1,,2,c19,,19,,19,v1,,1,,1,1c20,1,20,1,20,1r,16l38,17v,,1,,1,c39,18,39,18,40,18v,,,1,,1c40,20,40,20,40,21v,1,,2,,3c39,24,39,24,38,24r-18,l20,63v,5,1,9,2,12c24,77,26,78,30,78v1,,2,,3,c34,78,35,78,35,77v1,,2,,2,c38,76,38,76,39,76v,,,,,c39,76,40,77,40,77v,,,,,1c40,78,40,79,40,79r,xe" fillcolor="#44546a" strokeweight="0">
                    <v:path arrowok="t" o:connecttype="custom" o:connectlocs="43,84;43,84;43,87;42,88;41,89;38,90;34,91;31,91;23,89;17,86;14,78;13,69;13,25;2,25;0,25;0,22;0,20;0,19;1,18;2,18;13,18;13,1;13,1;14,0;15,0;17,0;19,0;20,0;22,1;22,1;22,18;41,18;42,18;43,19;43,20;43,22;43,25;41,25;22,25;22,67;24,79;32,83;35,83;38,81;40,81;42,80;42,80;43,81;43,83;43,84;43,84" o:connectangles="0,0,0,0,0,0,0,0,0,0,0,0,0,0,0,0,0,0,0,0,0,0,0,0,0,0,0,0,0,0,0,0,0,0,0,0,0,0,0,0,0,0,0,0,0,0,0,0,0,0,0"/>
                  </v:shape>
                  <v:shape id="Freeform 143" o:spid="_x0000_s1167" style="position:absolute;left:3371;top:2277;width:63;height:99;visibility:visible;mso-wrap-style:square;v-text-anchor:top" coordsize="5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" path="m35,68r,l26,92v-1,,-1,1,-2,1c23,94,22,94,20,94v,,-1,,-2,c18,93,17,93,17,93v,,-1,-1,-1,-1c16,92,16,91,17,91l26,68v-1,,-1,-1,-1,-1c25,67,24,66,24,66l1,3c1,2,,2,,1,,1,1,1,1,v,,1,,1,c3,,4,,5,,6,,6,,7,,8,,8,,8,,9,,9,1,9,1v,,1,,1,1l30,58r,l50,2c50,1,51,1,51,v,,1,,2,c53,,54,,55,v1,,2,,2,c58,,58,,59,1v,,,,,1c59,2,59,2,59,3l35,68xe" fillcolor="#44546a" strokeweight="0">
                    <v:path arrowok="t" o:connecttype="custom" o:connectlocs="37,72;37,72;28,97;26,98;21,99;19,99;18,98;17,97;18,96;28,72;27,71;26,70;1,3;0,1;1,0;2,0;5,0;7,0;9,0;10,1;11,2;32,61;32,61;53,2;54,0;57,0;59,0;61,0;63,1;63,2;63,3;37,72" o:connectangles="0,0,0,0,0,0,0,0,0,0,0,0,0,0,0,0,0,0,0,0,0,0,0,0,0,0,0,0,0,0,0,0"/>
                  </v:shape>
                  <v:shape id="Freeform 144" o:spid="_x0000_s1168" style="position:absolute;left:3440;top:2239;width:55;height:130;visibility:visible;mso-wrap-style:square;v-text-anchor:top" coordsize="5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" path="m9,120r,c9,121,8,121,8,122v,,-1,,-1,c7,123,6,123,6,123v-1,,-1,,-2,c3,123,3,123,2,123v,,-1,-1,-1,-1c,122,,121,,121v,,,-1,,-1l44,2v,,,-1,1,-1c45,,45,,45,v1,,1,,2,c47,,48,,49,v,,1,,2,c51,,51,,52,v,1,,1,,1c52,2,52,2,52,3l9,120xe" fillcolor="#44546a" strokeweight="0">
                    <v:path arrowok="t" o:connecttype="custom" o:connectlocs="10,127;10,127;8,129;7,129;6,130;4,130;2,130;1,129;0,128;0,127;47,2;48,1;48,0;50,0;52,0;54,0;55,0;55,1;55,3;10,127" o:connectangles="0,0,0,0,0,0,0,0,0,0,0,0,0,0,0,0,0,0,0,0"/>
                  </v:shape>
                  <v:shape id="Freeform 145" o:spid="_x0000_s1169" style="position:absolute;left:3506;top:2276;width:45;height:74;visibility:visible;mso-wrap-style:square;v-text-anchor:top" coordsize="4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" path="m43,50r,c43,53,43,56,42,58v-1,3,-3,5,-5,7c35,66,32,68,29,69v-3,,-6,1,-10,1c17,70,15,70,13,69v-2,,-4,,-5,-1c6,67,5,67,4,66,2,66,2,65,1,65,1,64,,64,,63,,62,,61,,60,,59,,59,,58v,,,-1,,-1c,57,,57,1,56v,,,,,c2,56,3,56,4,57v1,1,2,2,4,2c9,60,11,61,13,61v2,1,4,1,7,1c22,62,24,62,26,62v2,-1,3,-1,5,-2c32,59,33,57,34,56v1,-2,1,-3,1,-5c35,49,34,47,33,46v,-2,-2,-3,-3,-4c28,41,26,40,24,39v-1,,-4,-1,-6,-2c16,36,14,35,12,34,10,33,9,32,7,31,6,29,4,27,3,25,2,23,2,21,2,18v,-2,,-4,1,-6c4,9,5,8,7,6,9,4,11,3,14,2,17,1,20,,24,v1,,3,,5,1c30,1,32,1,33,2v1,,2,,3,1c37,3,38,4,39,4v,1,,1,1,1c40,5,40,6,40,6v,,,1,,1c40,7,40,8,40,9v,,,1,,1c40,11,40,11,40,11v,1,-1,1,-1,1c39,12,39,12,38,12v,,,,-1,-1c36,11,35,10,34,10,33,9,31,9,29,8,28,8,26,7,23,7v-2,,-4,1,-5,1c16,9,14,9,13,10v-1,1,-2,2,-2,4c10,15,10,16,10,18v,2,1,4,2,5c12,25,14,26,15,27v2,1,4,2,6,3c23,30,25,31,27,32v2,1,4,2,6,3c35,36,37,37,38,38v2,2,3,3,4,5c43,45,43,47,43,50r,xe" fillcolor="#44546a" strokeweight="0">
                    <v:path arrowok="t" o:connecttype="custom" o:connectlocs="45,53;39,69;20,74;8,72;1,69;0,63;0,60;1,59;8,62;21,66;32,63;37,54;31,44;19,39;7,33;2,19;7,6;25,0;35,2;41,4;42,6;42,10;42,12;40,13;36,11;24,7;14,11;10,19;16,29;28,34;40,40;45,53" o:connectangles="0,0,0,0,0,0,0,0,0,0,0,0,0,0,0,0,0,0,0,0,0,0,0,0,0,0,0,0,0,0,0,0"/>
                  </v:shape>
                  <v:shape id="Freeform 146" o:spid="_x0000_s1170" style="position:absolute;left:3569;top:2276;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" path="m62,34r,c62,39,61,44,60,49v-1,4,-3,8,-6,11c51,63,48,65,44,67v-4,2,-8,3,-14,3c25,70,21,69,17,68,13,66,10,64,8,61,5,58,3,54,2,50,1,46,,41,,36,,30,1,26,2,21,3,17,5,13,8,10,11,7,14,5,18,3,22,1,26,,32,v5,,9,1,13,2c49,4,52,6,54,9v3,3,5,7,6,11c61,24,62,29,62,34r,xm53,35r,c53,31,53,28,52,25,51,21,50,18,48,16,47,13,44,11,42,10,39,8,35,8,31,8v-4,,-7,,-10,2c18,11,16,13,14,15v-2,3,-3,6,-4,9c9,27,9,31,9,35v,3,,7,1,10c11,49,12,52,14,54v1,3,4,5,6,6c23,62,27,62,31,62v4,,7,,10,-2c44,59,46,57,48,55v1,-3,3,-6,4,-9c52,43,53,39,53,35r,xe" fillcolor="#44546a" strokeweight="0">
                    <v:path arrowok="t" o:connecttype="custom" o:connectlocs="66,36;66,36;64,52;57,63;47,71;32,74;18,72;9,64;2,53;0,38;2,22;9,11;19,3;34,0;48,2;57,10;64,21;66,36;66,36;56,37;56,37;55,26;51,17;45,11;33,8;22,11;15,16;11,25;10,37;11,48;15,57;21,63;33,66;44,63;51,58;55,49;56,37;56,37" o:connectangles="0,0,0,0,0,0,0,0,0,0,0,0,0,0,0,0,0,0,0,0,0,0,0,0,0,0,0,0,0,0,0,0,0,0,0,0,0,0"/>
                    <o:lock v:ext="edit" verticies="t"/>
                  </v:shape>
                  <v:shape id="Freeform 147" o:spid="_x0000_s1171" style="position:absolute;left:3654;top:2276;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" path="m50,58r,c50,58,50,59,50,59v,1,,1,,1c49,61,49,61,49,61v,1,,1,-1,2c47,63,46,64,45,65v-2,1,-3,2,-5,2c38,68,36,69,34,69v-2,1,-4,1,-6,1c23,70,19,69,16,68,12,66,9,64,7,61,5,58,3,55,2,50,1,46,,41,,36,,29,1,24,2,19,4,15,6,11,8,8,11,6,14,4,18,2,21,1,25,,29,v2,,4,,6,1c37,1,39,2,40,2v2,1,3,2,5,3c46,5,47,6,48,7v,,1,1,1,1c49,8,49,9,49,9v,1,,1,,1c50,11,50,11,50,12v,1,-1,2,-1,3c49,15,48,16,48,16v-1,,-2,-1,-3,-2c44,14,43,13,41,12,40,11,38,10,36,9,34,8,31,8,28,8v-6,,-11,2,-14,7c11,19,9,26,9,35v,5,,9,1,12c11,51,12,53,14,56v2,2,4,4,6,5c23,62,25,62,28,62v3,,6,,8,-1c38,60,40,59,42,58v1,-1,3,-2,4,-3c47,54,48,54,48,54v,,1,,1,c49,54,49,54,49,55v1,,1,,1,1c50,56,50,57,50,58r,xe" fillcolor="#44546a" strokeweight="0">
                    <v:path arrowok="t" o:connecttype="custom" o:connectlocs="53,61;53,61;53,62;53,63;52,64;51,67;48,69;42,71;36,73;30,74;17,72;7,64;2,53;0,38;2,20;8,8;19,2;31,0;37,1;42,2;48,5;51,7;52,8;52,10;52,11;53,13;52,16;51,17;48,15;43,13;38,10;30,8;15,16;10,37;11,50;15,59;21,64;30,66;38,64;45,61;49,58;51,57;52,57;52,58;53,59;53,61;53,61" o:connectangles="0,0,0,0,0,0,0,0,0,0,0,0,0,0,0,0,0,0,0,0,0,0,0,0,0,0,0,0,0,0,0,0,0,0,0,0,0,0,0,0,0,0,0,0,0,0,0"/>
                  </v:shape>
                  <v:shape id="Freeform 148" o:spid="_x0000_s1172" style="position:absolute;left:3727;top:2249;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" path="m9,92r,c9,93,9,93,9,93v,,,,,1c8,94,8,94,7,94v,,-1,,-2,c4,94,4,94,3,94v,,-1,,-1,c2,93,1,93,1,93v,,,,,-1l1,28v,-1,,-1,,-1c1,27,2,27,2,26v,,1,,1,c4,26,4,26,5,26v1,,2,,2,c8,26,8,26,9,26v,1,,1,,1c9,27,9,27,9,28r,64xm11,6r,c11,8,10,10,10,11v-1,,-3,1,-5,1c3,12,2,11,1,11,,10,,8,,6,,4,,2,1,1,2,1,3,,5,v2,,4,1,5,1c10,2,11,4,11,6r,xe" fillcolor="#44546a" strokeweight="0">
                    <v:path arrowok="t" o:connecttype="custom" o:connectlocs="9,98;9,98;9,99;9,100;7,100;5,100;3,100;2,100;1,99;1,98;1,30;1,29;2,28;3,28;5,28;7,28;9,28;9,29;9,30;9,98;11,6;11,6;10,12;5,13;1,12;0,6;1,1;5,0;10,1;11,6;11,6" o:connectangles="0,0,0,0,0,0,0,0,0,0,0,0,0,0,0,0,0,0,0,0,0,0,0,0,0,0,0,0,0,0,0"/>
                    <o:lock v:ext="edit" verticies="t"/>
                  </v:shape>
                  <v:shape id="Freeform 149" o:spid="_x0000_s1173" style="position:absolute;left:3759;top:2276;width:52;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" path="m50,67r,c50,68,50,68,50,68v-1,1,-1,1,-2,1c48,69,47,69,46,69v-1,,-1,,-2,c44,69,43,69,43,68v,,-1,,-1,-1l42,60v-2,3,-6,6,-9,7c29,69,26,70,22,70v-3,,-6,-1,-9,-1c10,68,8,66,6,65,4,63,3,61,2,59,1,57,,54,,51,,47,1,44,3,42,4,39,6,37,9,35v3,-2,6,-3,10,-4c22,30,27,30,31,30r11,l42,24v,-2,-1,-5,-1,-7c40,15,39,13,38,12,37,10,35,9,33,8,31,8,28,7,25,7v-2,,-5,1,-7,1c15,9,13,10,12,11v-2,1,-3,1,-5,2c6,14,6,14,5,14v,,,,-1,c4,14,4,14,4,13v,,-1,,-1,-1c3,12,3,12,3,11v,-1,,-2,,-2c4,8,4,7,5,7,5,6,6,5,8,5,9,4,11,3,13,2v2,,4,-1,6,-1c22,,24,,26,v5,,8,1,11,2c40,3,43,4,45,6v2,2,3,5,4,8c50,17,50,20,50,24r,43xm42,37r,l30,37v-4,,-7,,-9,1c18,38,16,39,14,40v-1,2,-3,3,-3,5c10,46,9,48,9,50v,4,1,7,4,9c15,62,18,63,23,63v3,,6,-1,9,-3c35,58,38,56,42,52r,-15xe" fillcolor="#44546a" strokeweight="0">
                    <v:path arrowok="t" o:connecttype="custom" o:connectlocs="52,71;52,71;52,72;50,73;48,73;46,73;45,72;44,71;44,63;34,71;23,74;14,73;6,69;2,62;0,54;3,44;9,37;20,33;32,32;44,32;44,25;43,18;40,13;34,8;26,7;19,8;12,12;7,14;5,15;4,15;4,14;3,13;3,12;3,10;5,7;8,5;14,2;20,1;27,0;38,2;47,6;51,15;52,25;52,71;44,39;44,39;31,39;22,40;15,42;11,48;9,53;14,62;24,67;33,63;44,55;44,39" o:connectangles="0,0,0,0,0,0,0,0,0,0,0,0,0,0,0,0,0,0,0,0,0,0,0,0,0,0,0,0,0,0,0,0,0,0,0,0,0,0,0,0,0,0,0,0,0,0,0,0,0,0,0,0,0,0,0,0"/>
                    <o:lock v:ext="edit" verticies="t"/>
                  </v:shape>
                  <v:shape id="Freeform 150" o:spid="_x0000_s1174" style="position:absolute;left:3840;top:2243;width:10;height:106;visibility:visible;mso-wrap-style:square;v-text-anchor:top" coordsize="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" path="m9,98r,c9,99,8,99,8,99v,,,,,1c7,100,7,100,6,100v,,-1,,-2,c3,100,3,100,2,100v,,-1,,-1,c1,99,,99,,99v,,,,,-1l,2v,,,,,-1c,1,1,1,1,1v,,1,,1,-1c3,,3,,4,,5,,6,,6,,7,1,7,1,8,1v,,,,,c8,2,9,2,9,2r,96xe" fillcolor="#44546a" strokeweight="0">
                    <v:path arrowok="t" o:connecttype="custom" o:connectlocs="10,104;10,104;9,105;9,106;7,106;4,106;2,106;1,106;0,105;0,104;0,2;0,1;1,1;2,0;4,0;7,0;9,1;9,1;10,2;10,104" o:connectangles="0,0,0,0,0,0,0,0,0,0,0,0,0,0,0,0,0,0,0,0"/>
                  </v:shape>
                  <v:shape id="Freeform 151" o:spid="_x0000_s1175" style="position:absolute;left:3903;top:2243;width:45;height:106;visibility:visible;mso-wrap-style:square;v-text-anchor:top" coordsize="4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" path="m42,6r,c42,7,42,7,42,8v,,,1,,1c41,9,41,9,41,9v,,,,,c40,9,40,9,39,9v,,-1,,-2,-1c36,8,36,8,34,8,33,7,32,7,31,7v-2,,-4,,-5,1c24,9,23,10,22,11v-1,2,-1,3,-2,6c20,19,20,22,20,25r,7l36,32v,,,,1,c37,33,37,33,37,33v,,1,1,1,1c38,35,38,35,38,36v,1,,2,-1,3c37,39,36,39,36,39r-16,l20,98v,1,,1,,1c20,99,19,99,19,100v,,-1,,-1,c17,100,16,100,16,100v-1,,-2,,-2,c13,100,13,100,12,100v,-1,,-1,,-1c12,99,11,99,11,98r,-59l2,39v-1,,-1,,-2,c,38,,37,,36,,35,,35,,34v,,,-1,,-1c,33,1,33,1,32v,,,,1,l11,32r,-7c11,20,12,17,13,13v,-3,2,-5,3,-7c18,4,20,2,23,1,25,,28,,31,v2,,3,,5,c37,1,39,1,39,1v1,1,2,1,2,1c41,3,41,3,42,3v,1,,1,,2c42,5,42,6,42,6r,xe" fillcolor="#44546a" strokeweight="0">
                    <v:path arrowok="t" o:connecttype="custom" o:connectlocs="45,6;45,6;45,8;45,10;44,10;44,10;42,10;40,8;36,8;33,7;28,8;24,12;21,18;21,27;21,34;39,34;40,34;40,35;41,36;41,38;40,41;39,41;21,41;21,104;21,105;20,106;19,106;17,106;15,106;13,106;13,105;12,104;12,41;2,41;0,41;0,38;0,36;0,35;1,34;2,34;12,34;12,27;14,14;17,6;25,1;33,0;39,0;42,1;44,2;45,3;45,5;45,6;45,6" o:connectangles="0,0,0,0,0,0,0,0,0,0,0,0,0,0,0,0,0,0,0,0,0,0,0,0,0,0,0,0,0,0,0,0,0,0,0,0,0,0,0,0,0,0,0,0,0,0,0,0,0,0,0,0,0"/>
                  </v:shape>
                  <v:shape id="Freeform 152" o:spid="_x0000_s1176" style="position:absolute;left:3956;top:2276;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" path="m50,67r,c50,68,49,68,49,68v,1,-1,1,-1,1c47,69,47,69,46,69v-1,,-2,,-2,c43,69,43,69,42,68v,,,,,-1l42,60v-3,3,-6,6,-10,7c29,69,25,70,22,70v-4,,-7,-1,-10,-1c10,68,7,66,6,65,4,63,2,61,1,59,,57,,54,,51,,47,1,44,2,42,4,39,6,37,8,35v3,-2,6,-3,10,-4c22,30,26,30,31,30r10,l41,24v,-2,,-5,-1,-7c40,15,39,13,37,12,36,10,34,9,32,8,30,8,28,7,25,7v-3,,-5,1,-8,1c15,9,13,10,11,11v-1,1,-3,1,-4,2c6,14,5,14,5,14v-1,,-1,,-1,c4,14,3,14,3,13v,,,,,-1c3,12,3,12,3,11v,-1,,-2,,-2c3,8,4,7,4,7,5,6,6,5,7,5,9,4,11,3,13,2v1,,4,-1,6,-1c21,,23,,26,v4,,8,1,11,2c40,3,42,4,44,6v2,2,4,5,4,8c49,17,50,20,50,24r,43xm41,37r,l29,37v-3,,-6,,-9,1c18,38,16,39,14,40v-2,2,-3,3,-4,5c9,46,9,48,9,50v,4,1,7,3,9c15,62,18,63,22,63v4,,7,-1,10,-3c35,58,38,56,41,52r,-15xe" fillcolor="#44546a" strokeweight="0">
                    <v:path arrowok="t" o:connecttype="custom" o:connectlocs="53,71;53,71;52,72;51,73;49,73;47,73;45,72;45,71;45,63;34,71;23,74;13,73;6,69;1,62;0,54;2,44;8,37;19,33;33,32;43,32;43,25;42,18;39,13;34,8;27,7;18,8;12,12;7,14;5,15;4,15;3,14;3,13;3,12;3,10;4,7;7,5;14,2;20,1;28,0;39,2;47,6;51,15;53,25;53,71;43,39;43,39;31,39;21,40;15,42;11,48;10,53;13,62;23,67;34,63;43,55;43,39" o:connectangles="0,0,0,0,0,0,0,0,0,0,0,0,0,0,0,0,0,0,0,0,0,0,0,0,0,0,0,0,0,0,0,0,0,0,0,0,0,0,0,0,0,0,0,0,0,0,0,0,0,0,0,0,0,0,0,0"/>
                    <o:lock v:ext="edit" verticies="t"/>
                  </v:shape>
                  <v:shape id="Freeform 153" o:spid="_x0000_s1177" style="position:absolute;left:4033;top:2276;width:52;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" path="m50,58r,c50,58,50,59,50,59v,1,-1,1,-1,1c49,61,49,61,49,61v,1,-1,1,-1,2c47,63,46,64,45,65v-2,1,-3,2,-5,2c38,68,36,69,34,69v-2,1,-4,1,-7,1c23,70,19,69,16,68,12,66,9,64,7,61,5,58,3,55,2,50,,46,,41,,36,,29,1,24,2,19,4,15,6,11,8,8,11,6,14,4,17,2,21,1,25,,29,v2,,4,,6,1c37,1,38,2,40,2v2,1,3,2,5,3c46,5,47,6,47,7v1,,1,1,2,1c49,8,49,9,49,9v,1,,1,,1c49,11,49,11,49,12v,1,,2,,3c48,15,48,16,47,16v,,-1,-1,-2,-2c44,14,43,13,41,12,40,11,38,10,36,9,34,8,31,8,28,8v-6,,-11,2,-14,7c10,19,9,26,9,35v,5,,9,1,12c11,51,12,53,14,56v2,2,4,4,6,5c22,62,25,62,28,62v3,,6,,8,-1c38,60,40,59,42,58v1,-1,2,-2,4,-3c47,54,47,54,48,54v,,,,1,c49,54,49,54,49,55v,,,,1,1c50,56,50,57,50,58r,xe" fillcolor="#44546a" strokeweight="0">
                    <v:path arrowok="t" o:connecttype="custom" o:connectlocs="52,61;52,61;52,62;51,63;51,64;50,67;47,69;42,71;35,73;28,74;17,72;7,64;2,53;0,38;2,20;8,8;18,2;30,0;36,1;42,2;47,5;49,7;51,8;51,10;51,11;51,13;51,16;49,17;47,15;43,13;37,10;29,8;15,16;9,37;10,50;15,59;21,64;29,66;37,64;44,61;48,58;50,57;51,57;51,58;52,59;52,61;52,61" o:connectangles="0,0,0,0,0,0,0,0,0,0,0,0,0,0,0,0,0,0,0,0,0,0,0,0,0,0,0,0,0,0,0,0,0,0,0,0,0,0,0,0,0,0,0,0,0,0,0"/>
                  </v:shape>
                  <v:shape id="Freeform 154" o:spid="_x0000_s1178" style="position:absolute;left:4097;top:2259;width:42;height:91;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" path="m40,79r,c40,80,40,81,40,82v-1,,-1,1,-1,1c38,84,38,84,37,84v,1,-1,1,-2,1c34,85,33,85,32,86v-1,,-2,,-3,c26,86,23,85,21,84v-2,,-4,-2,-5,-3c14,79,13,77,12,74v,-3,-1,-6,-1,-9l11,24r-9,c1,24,1,24,,24,,23,,22,,21,,20,,20,,19v,,,-1,,-1c,18,1,18,1,17v,,,,1,l11,17,11,1v,,,,1,c12,,12,,12,v1,,1,,2,c14,,15,,16,v,,1,,2,c18,,19,,19,v,,1,,1,1c20,1,20,1,20,1r,16l38,17v,,,,1,c39,18,39,18,39,18v,,1,1,1,1c40,20,40,20,40,21v,1,,2,-1,3c39,24,38,24,38,24r-18,l20,63v,5,1,9,2,12c23,77,26,78,30,78v1,,2,,3,c34,78,35,78,35,77v1,,2,,2,c38,76,38,76,38,76v1,,1,,1,c39,76,39,77,39,77v1,,1,,1,1c40,78,40,79,40,79r,xe" fillcolor="#44546a" strokeweight="0">
                    <v:path arrowok="t" o:connecttype="custom" o:connectlocs="42,84;42,84;42,87;41,88;39,89;37,90;34,91;30,91;22,89;17,86;13,78;12,69;12,25;2,25;0,25;0,22;0,20;0,19;1,18;2,18;12,18;12,1;13,1;13,0;15,0;17,0;19,0;20,0;21,1;21,1;21,18;40,18;41,18;41,19;42,20;42,22;41,25;40,25;21,25;21,67;23,79;32,83;35,83;37,81;39,81;40,80;41,80;41,81;42,83;42,84;42,84" o:connectangles="0,0,0,0,0,0,0,0,0,0,0,0,0,0,0,0,0,0,0,0,0,0,0,0,0,0,0,0,0,0,0,0,0,0,0,0,0,0,0,0,0,0,0,0,0,0,0,0,0,0,0"/>
                  </v:shape>
                  <v:shape id="Freeform 155" o:spid="_x0000_s1179" style="position:absolute;left:4154;top:2276;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" path="m62,34r,c62,39,62,44,60,49v-1,4,-3,8,-6,11c52,63,48,65,44,67v-3,2,-8,3,-13,3c26,70,21,69,17,68,14,66,11,64,8,61,5,58,4,54,2,50,1,46,,41,,36,,30,1,26,2,21,4,17,6,13,8,10,11,7,14,5,18,3,22,1,27,,32,v5,,9,1,13,2c49,4,52,6,55,9v2,3,4,7,5,11c62,24,62,29,62,34r,xm53,35r,c53,31,53,28,52,25v,-4,-2,-7,-3,-9c47,13,45,11,42,10,39,8,36,8,31,8v-3,,-7,,-9,2c19,11,16,13,15,15v-2,3,-3,6,-4,9c10,27,9,31,9,35v,3,1,7,1,10c11,49,12,52,14,54v2,3,4,5,7,6c24,62,27,62,31,62v4,,7,,10,-2c44,59,46,57,48,55v2,-3,3,-6,4,-9c53,43,53,39,53,35r,xe" fillcolor="#44546a" strokeweight="0">
                    <v:path arrowok="t" o:connecttype="custom" o:connectlocs="66,36;66,36;64,52;57,63;47,71;33,74;18,72;9,64;2,53;0,38;2,22;9,11;19,3;34,0;48,2;59,10;64,21;66,36;66,36;56,37;56,37;55,26;52,17;45,11;33,8;23,11;16,16;12,25;10,37;11,48;15,57;22,63;33,66;44,63;51,58;55,49;56,37;56,37" o:connectangles="0,0,0,0,0,0,0,0,0,0,0,0,0,0,0,0,0,0,0,0,0,0,0,0,0,0,0,0,0,0,0,0,0,0,0,0,0,0"/>
                    <o:lock v:ext="edit" verticies="t"/>
                  </v:shape>
                  <v:shape id="Freeform 156" o:spid="_x0000_s1180" style="position:absolute;left:4244;top:2276;width:38;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" path="m36,6r,c36,7,36,7,36,8v,,,1,,1c36,9,35,10,35,10v,,,,,c34,10,34,10,33,10,32,9,32,9,31,9v-1,,-2,,-2,-1c28,8,27,8,26,8v-2,,-3,,-4,1c21,9,19,10,18,11v-1,2,-3,3,-4,5c12,18,10,21,9,24r,43c9,68,9,68,8,68v,,,,,1c7,69,7,69,6,69v,,-1,,-2,c4,69,3,69,2,69v,,-1,,-1,c1,68,,68,,68v,,,,,-1l,3c,2,,2,,2v,,1,,1,-1c1,1,2,1,2,1v1,,1,,2,c5,1,6,1,6,1v1,,1,,1,c8,2,8,2,8,2v,,,,,1l8,13v2,-3,4,-5,5,-7c15,5,16,3,18,3,19,2,21,1,22,1,23,,25,,26,v1,,2,,2,c29,,30,,31,1v1,,2,,2,c34,2,35,2,35,2v,,,,1,1c36,3,36,3,36,3v,,,1,,1c36,5,36,5,36,6r,xe" fillcolor="#44546a" strokeweight="0">
                    <v:path arrowok="t" o:connecttype="custom" o:connectlocs="38,6;38,6;38,8;38,10;37,11;37,11;35,11;33,10;31,8;27,8;23,10;19,12;15,17;10,25;10,71;8,72;8,73;6,73;4,73;2,73;1,73;0,72;0,71;0,3;0,2;1,1;2,1;4,1;6,1;7,1;8,2;8,3;8,14;14,6;19,3;23,1;27,0;30,0;33,1;35,1;37,2;38,3;38,3;38,4;38,6;38,6" o:connectangles="0,0,0,0,0,0,0,0,0,0,0,0,0,0,0,0,0,0,0,0,0,0,0,0,0,0,0,0,0,0,0,0,0,0,0,0,0,0,0,0,0,0,0,0,0,0"/>
                  </v:shape>
                  <v:shape id="Freeform 157" o:spid="_x0000_s1181" style="position:absolute;left:4294;top:2276;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" path="m44,50r,c44,53,43,56,42,58v-1,3,-3,5,-5,7c35,66,33,68,30,69v-3,,-6,1,-10,1c18,70,16,70,14,69v-2,,-4,,-6,-1c7,67,5,67,4,66,3,66,2,65,2,65,1,64,1,64,1,63,,62,,61,,60,,59,,59,,58v,,1,-1,1,-1c1,57,1,57,1,56v1,,1,,1,c3,56,3,56,4,57v1,1,3,2,4,2c10,60,11,61,13,61v2,1,5,1,8,1c23,62,25,62,27,62v1,-1,3,-1,4,-2c33,59,34,57,34,56v1,-2,1,-3,1,-5c35,49,35,47,34,46,33,44,32,43,30,42,29,41,27,40,25,39v-2,,-4,-1,-6,-2c17,36,15,35,13,34,11,33,9,32,8,31,6,29,5,27,4,25,3,23,2,21,2,18v,-2,1,-4,2,-6c5,9,6,8,8,6,10,4,12,3,15,2,17,1,21,,24,v2,,4,,5,1c31,1,32,1,34,2v1,,2,,3,1c38,3,39,4,39,4v1,1,1,1,1,1c40,5,40,6,41,6v,,,1,,1c41,7,41,8,41,9v,,,1,,1c41,11,40,11,40,11v,1,,1,,1c40,12,39,12,39,12v,,-1,,-2,-1c37,11,36,10,34,10,33,9,32,9,30,8,28,8,26,7,24,7v-2,,-4,1,-6,1c16,9,15,9,14,10v-1,1,-2,2,-2,4c11,15,11,16,11,18v,2,,4,1,5c13,25,14,26,16,27v1,1,3,2,5,3c23,30,25,31,27,32v2,1,4,2,6,3c35,36,37,37,39,38v1,2,3,3,4,5c43,45,44,47,44,50r,xe" fillcolor="#44546a" strokeweight="0">
                    <v:path arrowok="t" o:connecttype="custom" o:connectlocs="46,53;39,69;21,74;8,72;2,69;0,63;1,60;2,59;8,62;22,66;32,63;37,54;31,44;20,39;8,33;2,19;8,6;25,0;36,2;41,4;43,6;43,10;42,12;41,13;36,11;25,7;15,11;12,19;17,29;28,34;41,40;46,53" o:connectangles="0,0,0,0,0,0,0,0,0,0,0,0,0,0,0,0,0,0,0,0,0,0,0,0,0,0,0,0,0,0,0,0"/>
                  </v:shape>
                  <v:shape id="Freeform 158" o:spid="_x0000_s1182" style="position:absolute;left:4354;top:2334;width:22;height:36;visibility:visible;mso-wrap-style:square;v-text-anchor:top" coordsize="2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" path="m21,5r,c21,6,21,8,21,9v,1,-1,2,-1,3c20,13,19,13,19,14v,1,-1,2,-2,3l7,33v,,,,,c6,34,6,34,6,34v-1,,-1,,-2,c4,34,3,34,3,34v-1,,-1,,-2,c1,34,1,34,1,34,,34,,34,,33v,,,,,l10,13r,-8c10,4,10,3,11,3v,-1,,-2,1,-2c12,1,13,1,13,v1,,2,,3,c17,,17,,18,v1,1,1,1,2,1c20,1,20,2,21,3v,,,1,,2l21,5xe" fillcolor="#44546a" strokeweight="0">
                    <v:path arrowok="t" o:connecttype="custom" o:connectlocs="22,5;22,5;22,10;21,13;20,15;18,18;7,35;7,35;6,36;4,36;3,36;1,36;1,36;0,35;0,35;10,14;10,5;12,3;13,1;14,0;17,0;19,0;21,1;22,3;22,5;22,5" o:connectangles="0,0,0,0,0,0,0,0,0,0,0,0,0,0,0,0,0,0,0,0,0,0,0,0,0,0"/>
                  </v:shape>
                  <v:shape id="Freeform 159" o:spid="_x0000_s1183" style="position:absolute;left:4440;top:2243;width:8;height:106;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" path="m8,98r,c8,99,8,99,8,99v,,-1,,-1,1c7,100,6,100,6,100v-1,,-1,,-2,c3,100,2,100,2,100v-1,,-1,,-2,c,99,,99,,99v,,,,,-1l,2v,,,,,-1c,1,,1,,1,1,1,1,1,2,v,,1,,2,c5,,5,,6,v,1,1,1,1,1c7,1,8,1,8,1v,1,,1,,1l8,98xe" fillcolor="#44546a" strokeweight="0">
                    <v:path arrowok="t" o:connecttype="custom" o:connectlocs="8,104;8,104;8,105;7,106;6,106;4,106;2,106;0,106;0,105;0,104;0,2;0,1;0,1;2,0;4,0;6,0;7,1;8,1;8,2;8,104" o:connectangles="0,0,0,0,0,0,0,0,0,0,0,0,0,0,0,0,0,0,0,0"/>
                  </v:shape>
                  <v:shape id="Freeform 160" o:spid="_x0000_s1184" style="position:absolute;left:4474;top:2249;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" path="m10,92r,c10,93,10,93,10,93v-1,,-1,,-1,1c9,94,8,94,8,94v-1,,-2,,-2,c5,94,4,94,4,94v-1,,-1,,-2,c2,93,2,93,2,93v-1,,-1,,-1,-1l1,28v,-1,,-1,1,-1c2,27,2,27,2,26v1,,1,,2,c4,26,5,26,6,26v,,1,,2,c8,26,9,26,9,26v,1,,1,1,1c10,27,10,27,10,28r,64xm11,6r,c11,8,11,10,10,11v-1,,-2,1,-5,1c3,12,2,11,1,11,,10,,8,,6,,4,,2,1,1,2,1,3,,6,v2,,3,1,4,1c11,2,11,4,11,6r,xe" fillcolor="#44546a" strokeweight="0">
                    <v:path arrowok="t" o:connecttype="custom" o:connectlocs="10,98;10,98;10,99;9,100;8,100;6,100;4,100;2,100;2,99;1,98;1,30;2,29;2,28;4,28;6,28;8,28;9,28;10,29;10,30;10,98;11,6;11,6;10,12;5,13;1,12;0,6;1,1;6,0;10,1;11,6;11,6" o:connectangles="0,0,0,0,0,0,0,0,0,0,0,0,0,0,0,0,0,0,0,0,0,0,0,0,0,0,0,0,0,0,0"/>
                    <o:lock v:ext="edit" verticies="t"/>
                  </v:shape>
                  <v:shape id="Freeform 161" o:spid="_x0000_s1185" style="position:absolute;left:4501;top:2277;width:63;height:72;visibility:visible;mso-wrap-style:square;v-text-anchor:top" coordsize="5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" path="m59,2r,c59,2,59,2,59,2v-1,,-1,,-1,1c58,3,58,3,58,3v,,,,,l35,66v,1,-1,1,-1,1c34,67,34,68,33,68v,,-1,,-1,c31,68,30,68,29,68v,,-1,,-2,c27,68,26,68,26,68v-1,,-1,-1,-1,-1c24,67,24,67,24,66l1,3c1,3,,3,,3,,2,,2,,2v,,,,,c,1,,1,,1,1,1,1,,1,v,,1,,1,c3,,3,,4,,5,,6,,7,v,,1,,1,c9,,9,1,9,1v,,,,,1l30,58r,l30,58,50,2v,-1,,-1,,-1c50,1,51,,51,v,,1,,1,c53,,54,,55,v,,1,,2,c57,,57,,58,v,,,1,,1c59,1,59,1,59,2r,xe" fillcolor="#44546a" strokeweight="0">
                    <v:path arrowok="t" o:connecttype="custom" o:connectlocs="63,2;63,2;63,2;62,3;62,3;62,3;37,70;36,71;35,72;34,72;31,72;29,72;28,72;27,71;26,70;1,3;0,3;0,2;0,2;0,1;1,0;2,0;4,0;7,0;9,0;10,1;10,2;32,61;32,61;32,61;53,2;53,1;54,0;56,0;59,0;61,0;62,0;62,1;63,2;63,2" o:connectangles="0,0,0,0,0,0,0,0,0,0,0,0,0,0,0,0,0,0,0,0,0,0,0,0,0,0,0,0,0,0,0,0,0,0,0,0,0,0,0,0"/>
                  </v:shape>
                  <v:shape id="Freeform 162" o:spid="_x0000_s1186" style="position:absolute;left:4581;top:2249;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" path="m10,92r,c10,93,10,93,10,93v,,,,-1,1c9,94,9,94,8,94v-1,,-1,,-2,c5,94,4,94,4,94v-1,,-1,,-1,c2,93,2,93,2,93v,,,,,-1l2,28v,-1,,-1,,-1c2,27,2,27,3,26v,,,,1,c4,26,5,26,6,26v1,,1,,2,c9,26,9,26,9,26v1,1,1,1,1,1c10,27,10,27,10,28r,64xm11,6r,c11,8,11,10,10,11v-1,,-2,1,-4,1c4,12,2,11,2,11,1,10,,8,,6,,4,1,2,2,1,2,1,4,,6,v2,,3,1,4,1c11,2,11,4,11,6r,xe" fillcolor="#44546a" strokeweight="0">
                    <v:path arrowok="t" o:connecttype="custom" o:connectlocs="10,98;10,98;10,99;9,100;8,100;6,100;4,100;3,100;2,99;2,98;2,30;2,29;3,28;4,28;6,28;8,28;9,28;10,29;10,30;10,98;11,6;11,6;10,12;6,13;2,12;0,6;2,1;6,0;10,1;11,6;11,6" o:connectangles="0,0,0,0,0,0,0,0,0,0,0,0,0,0,0,0,0,0,0,0,0,0,0,0,0,0,0,0,0,0,0"/>
                    <o:lock v:ext="edit" verticies="t"/>
                  </v:shape>
                  <v:shape id="Freeform 163" o:spid="_x0000_s1187" style="position:absolute;left:4619;top:2276;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" path="m52,67r,c52,68,52,68,52,68v-1,,-1,,-1,1c51,69,50,69,50,69v-1,,-2,,-2,c47,69,46,69,46,69v-1,,-1,,-2,c44,68,44,68,44,68v-1,,-1,,-1,-1l43,29v,-4,,-7,-1,-10c42,17,41,15,40,13,38,11,37,10,35,9,33,8,31,7,28,7v-3,,-6,1,-10,4c15,13,12,16,8,21r,46c8,68,8,68,8,68v,,-1,,-1,1c7,69,6,69,6,69v-1,,-1,,-2,c3,69,2,69,2,69v-1,,-1,,-2,c,68,,68,,68v,,,,,-1l,3c,2,,2,,2v,,,,,-1c1,1,1,1,2,1v,,1,,2,c4,1,5,1,6,1v,,,,1,c7,2,7,2,7,2v1,,1,,1,1l8,12c11,8,15,5,18,3,22,1,26,,29,v4,,8,1,11,2c43,4,45,6,47,8v2,2,3,5,4,9c51,20,52,24,52,28r,39xe" fillcolor="#44546a" strokeweight="0">
                    <v:path arrowok="t" o:connecttype="custom" o:connectlocs="55,71;55,71;55,72;54,73;53,73;51,73;49,73;47,73;47,72;45,71;45,31;44,20;42,14;37,10;30,7;19,12;8,22;8,71;8,72;7,73;6,73;4,73;2,73;0,73;0,72;0,71;0,3;0,2;0,1;2,1;4,1;6,1;7,1;7,2;8,3;8,13;19,3;31,0;42,2;50,8;54,18;55,30;55,71" o:connectangles="0,0,0,0,0,0,0,0,0,0,0,0,0,0,0,0,0,0,0,0,0,0,0,0,0,0,0,0,0,0,0,0,0,0,0,0,0,0,0,0,0,0,0"/>
                  </v:shape>
                  <v:shape id="Freeform 164" o:spid="_x0000_s1188" style="position:absolute;left:4695;top:2276;width:62;height:100;visibility:visible;mso-wrap-style:square;v-text-anchor:top" coordsize="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" path="m59,5r,c59,6,59,7,58,8v,,-1,,-1,l46,8v2,3,4,5,5,7c51,18,52,20,52,23v,3,-1,7,-2,9c49,35,47,38,45,40v-2,2,-5,3,-8,4c34,45,31,46,28,46v-3,,-6,-1,-9,-1c17,44,15,43,13,42v-1,1,-1,2,-2,3c10,46,10,48,10,49v,2,1,3,3,5c14,55,17,56,19,56r18,c40,57,43,57,45,58v3,,5,1,7,3c54,62,55,64,57,66v1,2,1,4,1,7c58,76,58,79,57,81v-2,3,-3,5,-6,7c49,90,46,92,42,93v-4,1,-9,2,-14,2c23,95,19,94,15,93,12,93,9,91,7,90,4,88,3,86,2,84,1,82,,80,,78,,76,,74,1,73v,-2,1,-3,1,-4c3,67,4,66,5,65,6,64,8,62,9,61,7,60,5,58,4,57,3,55,2,53,2,51v,-3,1,-6,2,-8c5,41,7,39,8,37,7,35,6,33,5,31,4,29,4,26,4,23v,-3,,-7,2,-9c7,11,8,8,11,6,13,4,15,3,18,2,21,1,24,,28,v2,,3,,5,c35,1,36,1,38,1r19,c57,1,58,2,58,2v1,1,1,2,1,3l59,5xm43,23r,c43,18,42,14,39,11,36,9,32,7,28,7v-3,,-5,1,-7,2c19,9,17,11,16,12v-1,1,-2,3,-3,5c13,19,12,21,12,23v,5,2,9,5,12c19,37,23,39,28,39v2,,5,-1,7,-2c36,37,38,35,39,34v2,-1,2,-3,3,-5c43,27,43,25,43,23r,xm50,74r,c50,71,48,68,46,66,43,65,40,64,36,64l17,63v-2,1,-3,3,-4,4c12,68,11,69,10,70v,1,-1,3,-1,4c9,75,8,76,8,77v,3,2,6,6,8c17,87,22,88,29,88v4,,7,-1,10,-2c41,86,43,85,45,83v2,-1,3,-2,4,-4c49,77,50,75,50,74r,xe" fillcolor="#44546a" strokeweight="0">
                    <v:path arrowok="t" o:connecttype="custom" o:connectlocs="62,5;60,8;54,16;53,34;39,46;20,47;12,47;14,57;39,59;55,64;61,77;54,93;29,100;7,95;0,82;2,73;9,64;2,54;8,39;4,24;12,6;29,0;40,1;61,2;62,5;45,24;29,7;17,13;13,24;29,41;41,36;45,24;53,78;48,69;18,66;11,74;8,81;30,93;47,87;53,78" o:connectangles="0,0,0,0,0,0,0,0,0,0,0,0,0,0,0,0,0,0,0,0,0,0,0,0,0,0,0,0,0,0,0,0,0,0,0,0,0,0,0,0"/>
                    <o:lock v:ext="edit" verticies="t"/>
                  </v:shape>
                  <v:shape id="Freeform 165" o:spid="_x0000_s1189" style="position:absolute;left:2566;top:2459;width:52;height:74;visibility:visible;mso-wrap-style:square;v-text-anchor:top" coordsize="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" path="m49,58r,c49,58,49,59,49,59v,1,,1,,1c49,61,49,61,49,61v,,-1,1,-1,1c47,63,46,64,44,65v-1,1,-3,2,-4,2c38,68,36,69,34,69v-2,,-5,1,-7,1c23,70,19,69,15,67,12,66,9,64,7,61,4,58,3,54,1,50,,46,,41,,35,,29,,24,2,19,3,15,5,11,8,8,11,5,14,3,17,2,21,1,24,,28,v2,,5,,6,1c36,1,38,1,40,2v1,1,3,2,4,2c46,5,46,6,47,7v1,,1,1,1,1c48,8,49,9,49,9v,,,1,,1c49,11,49,11,49,12v,1,,2,-1,3c48,15,48,16,47,16v-1,,-1,-1,-2,-2c44,13,42,12,41,11,39,10,38,9,35,9,33,8,31,7,28,7v-7,,-11,3,-15,7c10,19,8,26,8,35v,5,1,9,2,12c11,50,12,53,14,55v1,3,3,4,6,5c22,62,25,62,28,62v3,,5,,8,-1c38,60,40,59,41,58v2,-1,3,-2,4,-3c46,54,47,53,48,53v,,,1,,1c49,54,49,54,49,55v,,,,,1c49,56,49,57,49,58r,xe" fillcolor="#44546a" strokeweight="0">
                    <v:path arrowok="t" o:connecttype="custom" o:connectlocs="52,61;52,61;52,62;52,63;52,64;51,66;47,69;42,71;36,73;29,74;16,71;7,64;1,53;0,37;2,20;8,8;18,2;30,0;36,1;42,2;47,4;50,7;51,8;52,10;52,11;52,13;51,16;50,17;48,15;44,12;37,10;30,7;14,15;8,37;11,50;15,58;21,63;30,66;38,64;44,61;48,58;51,56;51,57;52,58;52,59;52,61;52,61" o:connectangles="0,0,0,0,0,0,0,0,0,0,0,0,0,0,0,0,0,0,0,0,0,0,0,0,0,0,0,0,0,0,0,0,0,0,0,0,0,0,0,0,0,0,0,0,0,0,0"/>
                  </v:shape>
                  <v:shape id="Freeform 166" o:spid="_x0000_s1190" style="position:absolute;left:2635;top:2459;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" path="m62,34r,c62,39,61,44,60,48v-2,5,-4,8,-6,12c51,63,48,65,44,67v-4,2,-9,3,-14,3c25,70,21,69,17,67,13,66,10,63,7,60,5,58,3,54,2,50,,45,,41,,35,,30,,26,2,21,3,17,5,13,8,10,10,7,14,4,17,3,21,1,26,,31,v5,,10,1,14,2c48,4,51,6,54,9v2,3,4,7,6,11c61,24,62,29,62,34r,xm53,35r,c53,31,52,28,52,24,51,21,50,18,48,16,46,13,44,11,41,10,38,8,35,7,31,7,27,7,24,8,21,9v-3,2,-5,4,-7,6c12,18,11,20,10,24,9,27,9,31,9,35v,3,,7,1,10c10,49,12,51,13,54v2,2,4,4,7,6c23,61,26,62,31,62v3,,7,-1,9,-2c43,59,46,57,47,54v2,-2,3,-5,4,-8c52,42,53,39,53,35r,xe" fillcolor="#44546a" strokeweight="0">
                    <v:path arrowok="t" o:connecttype="custom" o:connectlocs="66,36;66,36;64,51;57,63;47,71;32,74;18,71;7,63;2,53;0,37;2,22;9,11;18,3;33,0;48,2;57,10;64,21;66,36;66,36;56,37;56,37;55,25;51,17;44,11;33,7;22,10;15,16;11,25;10,37;11,48;14,57;21,63;33,66;43,63;50,57;54,49;56,37;56,37" o:connectangles="0,0,0,0,0,0,0,0,0,0,0,0,0,0,0,0,0,0,0,0,0,0,0,0,0,0,0,0,0,0,0,0,0,0,0,0,0,0"/>
                    <o:lock v:ext="edit" verticies="t"/>
                  </v:shape>
                  <v:shape id="Freeform 167" o:spid="_x0000_s1191" style="position:absolute;left:2725;top:2459;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" path="m52,67r,c52,67,52,68,52,68v-1,,-1,,-1,c51,69,50,69,50,69v-1,,-2,,-2,c47,69,46,69,46,69v-1,,-1,,-2,-1c44,68,44,68,44,68v-1,,-1,-1,-1,-1l43,29v,-4,,-7,-1,-10c42,17,41,14,40,13,38,11,37,9,35,9,33,8,31,7,28,7v-3,,-6,1,-10,4c15,13,12,16,8,21r,46c8,67,8,68,8,68v,,-1,,-1,c7,69,6,69,6,69v-1,,-1,,-2,c3,69,2,69,2,69,1,69,1,69,,68v,,,,,c,68,,67,,67l,3c,2,,2,,2,,2,,1,,1v1,,1,,2,c2,1,3,1,4,1v,,1,,2,c6,1,6,1,7,1v,,,1,,1c8,2,8,2,8,3r,9c11,8,15,5,18,3,22,1,26,,29,v4,,8,1,11,2c43,4,45,5,47,8v2,2,3,5,4,8c51,20,52,23,52,28r,39xe" fillcolor="#44546a" strokeweight="0">
                    <v:path arrowok="t" o:connecttype="custom" o:connectlocs="55,71;55,71;55,72;54,72;53,73;51,73;49,73;47,72;47,72;45,71;45,31;44,20;42,14;37,10;30,7;19,12;8,22;8,71;8,72;7,72;6,73;4,73;2,73;0,72;0,72;0,71;0,3;0,2;0,1;2,1;4,1;6,1;7,1;7,2;8,3;8,13;19,3;31,0;42,2;50,8;54,17;55,30;55,71" o:connectangles="0,0,0,0,0,0,0,0,0,0,0,0,0,0,0,0,0,0,0,0,0,0,0,0,0,0,0,0,0,0,0,0,0,0,0,0,0,0,0,0,0,0,0"/>
                  </v:shape>
                  <v:shape id="Freeform 168" o:spid="_x0000_s1192" style="position:absolute;left:2804;top:2426;width:59;height:107;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" path="m56,98r,c56,98,56,99,56,99v,,,,-1,1c55,100,55,100,54,100v,,-1,,-2,c52,100,51,100,51,100v-1,,-1,,-2,c49,99,49,99,49,99v-1,,-1,-1,-1,-1l48,89v-3,4,-7,6,-10,9c34,100,30,101,26,101v-5,,-9,-1,-12,-3c11,96,8,94,6,91,4,88,2,84,1,80,,76,,71,,67,,61,1,56,2,52,3,47,5,44,7,41v2,-4,5,-6,9,-8c19,32,23,31,28,31v3,,7,1,10,3c41,35,45,38,48,41l48,2v,,,,,c48,1,48,1,49,1v,,,,1,c50,1,51,,52,v1,,2,1,2,1c55,1,55,1,55,1v1,,1,,1,1c56,2,56,2,56,2r,96xm48,52r,c44,47,41,44,37,42,34,39,31,38,27,38v-3,,-6,1,-8,3c16,42,14,44,13,47v-1,2,-3,5,-3,8c9,59,9,62,9,65v,4,,7,1,11c10,79,11,82,13,85v1,2,3,4,5,6c20,93,23,93,27,93v1,,3,,5,c33,92,35,91,37,90v1,-1,3,-2,5,-4c44,84,46,82,48,80r,-28xe" fillcolor="#44546a" strokeweight="0">
                    <v:path arrowok="t" o:connecttype="custom" o:connectlocs="59,104;59,104;59,105;58,106;57,106;55,106;54,106;52,106;52,105;51,104;51,94;40,104;27,107;15,104;6,96;1,85;0,71;2,55;7,43;17,35;30,33;40,36;51,43;51,2;51,2;52,1;53,1;55,0;57,1;58,1;59,2;59,2;59,104;51,55;51,55;39,44;28,40;20,43;14,50;11,58;9,69;11,81;14,90;19,96;28,99;34,99;39,95;44,91;51,85;51,55" o:connectangles="0,0,0,0,0,0,0,0,0,0,0,0,0,0,0,0,0,0,0,0,0,0,0,0,0,0,0,0,0,0,0,0,0,0,0,0,0,0,0,0,0,0,0,0,0,0,0,0,0,0"/>
                    <o:lock v:ext="edit" verticies="t"/>
                  </v:shape>
                  <v:shape id="Freeform 169" o:spid="_x0000_s1193" style="position:absolute;left:2892;top:2432;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" path="m9,92r,c9,92,9,93,9,93v,,,,,c8,94,8,94,7,94v,,-1,,-2,c4,94,4,94,3,94v,,-1,,-1,-1c1,93,1,93,1,93v,,,-1,,-1l1,28v,-1,,-1,,-1c1,27,1,26,2,26v,,1,,1,c4,26,4,26,5,26v1,,2,,2,c8,26,8,26,9,26v,,,1,,1c9,27,9,27,9,28r,64xm11,6r,c11,8,10,10,9,10v,1,-2,2,-4,2c3,12,2,11,1,10,,10,,8,,6,,4,,2,1,1,2,,3,,5,v2,,4,,5,1c10,2,11,4,11,6r,xe" fillcolor="#44546a" strokeweight="0">
                    <v:path arrowok="t" o:connecttype="custom" o:connectlocs="10,98;10,98;10,99;10,99;8,100;5,100;3,100;2,99;1,99;1,98;1,30;1,29;2,28;3,28;5,28;8,28;10,28;10,29;10,30;10,98;12,6;12,6;10,11;5,13;1,11;0,6;1,1;5,0;11,1;12,6;12,6" o:connectangles="0,0,0,0,0,0,0,0,0,0,0,0,0,0,0,0,0,0,0,0,0,0,0,0,0,0,0,0,0,0,0"/>
                    <o:lock v:ext="edit" verticies="t"/>
                  </v:shape>
                  <v:shape id="Freeform 170" o:spid="_x0000_s1194" style="position:absolute;left:2920;top:2441;width:42;height:92;visibility:visible;mso-wrap-style:square;v-text-anchor:top" coordsize="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" path="m40,80r,c40,81,40,82,40,83v-1,,-1,1,-1,1c38,84,38,85,37,85v,,-1,1,-2,1c34,86,33,86,32,86v-1,1,-2,1,-3,1c26,87,23,86,21,85,19,84,17,83,15,81,14,80,13,77,12,75v,-3,-1,-6,-1,-10l11,25r-9,c1,25,1,25,,24v,,,-1,,-2c,21,,21,,20v,,,-1,,-1c,19,1,18,1,18v,,,,1,l11,18,11,2v,,,,1,-1c12,1,12,1,12,1v1,,1,,2,-1c14,,15,,16,v,,1,,2,c18,1,19,1,19,1v,,,,1,c20,2,20,2,20,2r,16l38,18v,,,,1,c39,18,39,19,39,19v,,1,1,1,1c40,21,40,21,40,22v,1,,2,-1,2c39,25,38,25,38,25r-18,l20,64v,5,1,9,2,11c23,78,26,79,30,79v1,,2,,3,c34,79,34,78,35,78v1,,2,,2,-1c38,77,38,77,38,77v1,,1,,1,c39,77,39,77,39,78v1,,1,,1,1c40,79,40,80,40,80r,xe" fillcolor="#44546a" strokeweight="0">
                    <v:path arrowok="t" o:connecttype="custom" o:connectlocs="42,85;42,85;42,88;41,89;39,90;37,91;34,91;30,92;22,90;16,86;13,79;12,69;12,26;2,26;0,25;0,23;0,21;0,20;1,19;2,19;12,19;12,2;13,1;13,1;15,0;17,0;19,0;20,1;21,1;21,2;21,19;40,19;41,19;41,20;42,21;42,23;41,25;40,26;21,26;21,68;23,79;32,84;35,84;37,82;39,81;40,81;41,81;41,82;42,84;42,85;42,85" o:connectangles="0,0,0,0,0,0,0,0,0,0,0,0,0,0,0,0,0,0,0,0,0,0,0,0,0,0,0,0,0,0,0,0,0,0,0,0,0,0,0,0,0,0,0,0,0,0,0,0,0,0,0"/>
                  </v:shape>
                  <v:shape id="Freeform 171" o:spid="_x0000_s1195" style="position:absolute;left:2981;top:2432;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" path="m10,92r,c10,92,10,93,9,93v,,,,,c8,94,8,94,7,94v,,-1,,-2,c5,94,4,94,3,94v,,-1,,-1,-1c2,93,1,93,1,93v,,,-1,,-1l1,28v,-1,,-1,,-1c1,27,2,26,2,26v,,1,,1,c4,26,5,26,5,26v1,,2,,2,c8,26,8,26,9,26v,,,1,,1c10,27,10,27,10,28r,64xm11,6r,c11,8,10,10,10,10,9,11,7,12,5,12,3,12,2,11,1,10,,10,,8,,6,,4,,2,1,1,2,,3,,5,v2,,4,,5,1c10,2,11,4,11,6r,xe" fillcolor="#44546a" strokeweight="0">
                    <v:path arrowok="t" o:connecttype="custom" o:connectlocs="11,98;11,98;10,99;10,99;8,100;5,100;3,100;2,99;1,99;1,98;1,30;1,29;2,28;3,28;5,28;8,28;10,28;10,29;11,30;11,98;12,6;12,6;11,11;5,13;1,11;0,6;1,1;5,0;11,1;12,6;12,6" o:connectangles="0,0,0,0,0,0,0,0,0,0,0,0,0,0,0,0,0,0,0,0,0,0,0,0,0,0,0,0,0,0,0"/>
                    <o:lock v:ext="edit" verticies="t"/>
                  </v:shape>
                  <v:shape id="Freeform 172" o:spid="_x0000_s1196" style="position:absolute;left:3013;top:2459;width:65;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" path="m62,34r,c62,39,61,44,60,48v-1,5,-3,8,-6,12c51,63,48,65,44,67v-4,2,-8,3,-14,3c25,70,21,69,17,67,13,66,10,63,8,60,5,58,3,54,2,50,1,45,,41,,35,,30,1,26,2,21,3,17,5,13,8,10,11,7,14,4,18,3,22,1,26,,32,v5,,9,1,13,2c49,4,52,6,54,9v3,3,5,7,6,11c61,24,62,29,62,34r,xm53,35r,c53,31,53,28,52,24,51,21,50,18,48,16,47,13,45,11,42,10,39,8,35,7,31,7,27,7,24,8,21,9v-3,2,-5,4,-7,6c13,18,11,20,10,24v,3,-1,7,-1,11c9,38,9,42,10,45v1,4,2,6,4,9c15,56,18,58,20,60v3,1,7,2,11,2c35,62,38,61,41,60v3,-1,5,-3,7,-6c50,52,51,49,52,46v1,-4,1,-7,1,-11l53,35xe" fillcolor="#44546a" strokeweight="0">
                    <v:path arrowok="t" o:connecttype="custom" o:connectlocs="65,36;65,36;63,51;57,63;46,71;31,74;18,71;8,63;2,53;0,37;2,22;8,11;19,3;34,0;47,2;57,10;63,21;65,36;65,36;56,37;56,37;55,25;50,17;44,11;33,7;22,10;15,16;10,25;9,37;10,48;15,57;21,63;33,66;43,63;50,57;55,49;56,37;56,37" o:connectangles="0,0,0,0,0,0,0,0,0,0,0,0,0,0,0,0,0,0,0,0,0,0,0,0,0,0,0,0,0,0,0,0,0,0,0,0,0,0"/>
                    <o:lock v:ext="edit" verticies="t"/>
                  </v:shape>
                  <v:shape id="Freeform 173" o:spid="_x0000_s1197" style="position:absolute;left:3103;top:2459;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" path="m52,67r,c52,67,52,68,52,68v,,,,-1,c51,69,51,69,50,69v,,-1,,-2,c47,69,46,69,46,69v-1,,-1,,-1,-1c44,68,44,68,44,68v,,,-1,,-1l44,29v,-4,-1,-7,-1,-10c42,17,41,14,40,13,39,11,37,9,35,9,33,8,31,7,29,7v-4,,-7,1,-10,4c15,13,12,16,8,21r,46c8,67,8,68,8,68v,,,,,c7,69,7,69,6,69v,,-1,,-2,c3,69,3,69,2,69v,,-1,,-1,-1c,68,,68,,68v,,,-1,,-1l,3c,2,,2,,2,,2,,1,1,1v,,1,,1,c3,1,3,1,4,1v1,,1,,2,c7,1,7,1,7,1v,,1,1,1,1c8,2,8,2,8,3r,9c12,8,15,5,19,3,22,1,26,,30,v4,,7,1,10,2c43,4,45,5,47,8v2,2,3,5,4,8c52,20,52,23,52,28r,39xe" fillcolor="#44546a" strokeweight="0">
                    <v:path arrowok="t" o:connecttype="custom" o:connectlocs="55,71;55,71;55,72;54,72;53,73;51,73;49,73;48,72;47,72;47,71;47,31;45,20;42,14;37,10;31,7;20,12;8,22;8,71;8,72;8,72;6,73;4,73;2,73;1,72;0,72;0,71;0,3;0,2;1,1;2,1;4,1;6,1;7,1;8,2;8,3;8,13;20,3;32,0;42,2;50,8;54,17;55,30;55,71" o:connectangles="0,0,0,0,0,0,0,0,0,0,0,0,0,0,0,0,0,0,0,0,0,0,0,0,0,0,0,0,0,0,0,0,0,0,0,0,0,0,0,0,0,0,0"/>
                  </v:shape>
                  <v:shape id="Freeform 174" o:spid="_x0000_s1198" style="position:absolute;left:3181;top:2459;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" path="m44,50r,c44,53,43,56,42,58v-1,3,-3,5,-5,6c35,66,32,67,29,68v-3,1,-6,2,-9,2c17,70,15,70,13,69,11,69,9,68,8,68,6,67,5,67,4,66,3,65,2,65,1,64,1,64,,63,,63,,62,,61,,60,,59,,59,,58v,,,-1,,-1c,57,1,56,1,56v,,,,1,c2,56,3,56,4,57v1,1,2,1,4,2c9,60,11,61,13,61v2,1,4,1,7,1c22,62,24,62,26,62v2,-1,4,-2,5,-3c32,59,33,57,34,56v1,-2,1,-3,1,-5c35,49,35,47,34,45,33,44,31,43,30,42,28,41,27,40,25,39,23,38,21,38,19,37,17,36,14,35,13,34,11,33,9,32,7,30,6,29,4,27,4,25,3,23,2,21,2,18v,-2,1,-4,1,-7c4,9,6,7,7,6,9,4,11,3,14,2,17,,20,,24,v2,,3,,5,c30,1,32,1,33,1v2,1,3,1,4,2c38,3,38,4,39,4v,,1,1,1,1c40,5,40,6,40,6v,,,,,1c40,7,40,8,40,8v,1,,1,,2c40,10,40,11,40,11v,,,1,-1,1c39,12,39,12,39,12v-1,,-1,,-2,-1c36,11,35,10,34,10,33,9,31,8,30,8,28,7,26,7,24,7v-3,,-5,,-6,1c16,8,15,9,14,10v-2,1,-2,2,-3,3c11,15,10,16,10,18v,2,1,3,2,5c13,24,14,26,15,27v2,1,4,2,6,2c23,30,25,31,27,32v2,1,4,2,6,2c35,35,37,37,38,38v2,1,3,3,4,5c43,45,44,47,44,50r,xe" fillcolor="#44546a" strokeweight="0">
                    <v:path arrowok="t" o:connecttype="custom" o:connectlocs="46,53;39,68;21,74;8,72;1,68;0,63;0,60;2,59;8,62;21,66;32,62;37,54;31,44;20,39;7,32;2,19;7,6;25,0;35,1;41,4;42,6;42,8;42,12;41,13;36,11;25,7;15,11;10,19;16,29;28,34;40,40;46,53" o:connectangles="0,0,0,0,0,0,0,0,0,0,0,0,0,0,0,0,0,0,0,0,0,0,0,0,0,0,0,0,0,0,0,0"/>
                  </v:shape>
                  <v:shape id="Freeform 175" o:spid="_x0000_s1199" style="position:absolute;left:3241;top:2517;width:22;height:36;visibility:visible;mso-wrap-style:square;v-text-anchor:top" coordsize="2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" path="m21,5r,c21,6,20,7,20,8v,1,,2,,3c19,12,19,13,19,14v-1,1,-1,2,-2,3l7,32v,1,-1,1,-1,1c6,33,6,34,5,34v,,,,-1,c4,34,3,34,2,34v,,-1,,-1,c1,34,,34,,34v,,,-1,,-1c,33,,33,,32l10,13r,-8c10,4,10,3,10,2v,,1,-1,1,-1c12,1,12,,13,v,,1,,2,c16,,17,,18,v,,1,1,1,1c20,1,20,2,20,2v,1,1,2,1,3l21,5xe" fillcolor="#44546a" strokeweight="0">
                    <v:path arrowok="t" o:connecttype="custom" o:connectlocs="22,5;22,5;21,8;21,12;20,15;18,18;7,34;6,35;5,36;4,36;2,36;1,36;0,36;0,35;0,34;10,14;10,5;10,2;12,1;14,0;16,0;19,0;20,1;21,2;22,5;22,5" o:connectangles="0,0,0,0,0,0,0,0,0,0,0,0,0,0,0,0,0,0,0,0,0,0,0,0,0,0"/>
                  </v:shape>
                  <v:shape id="Freeform 176" o:spid="_x0000_s1200" style="position:absolute;left:3326;top:2459;width:38;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" path="m36,6r,c36,7,36,7,36,8v,,,1,,1c35,9,35,9,35,10v,,,,-1,c34,10,34,10,33,10,32,9,32,9,31,9,30,9,29,8,29,8v-1,,-2,,-3,c24,8,23,8,22,9v-2,,-3,1,-4,2c16,13,15,14,14,16v-2,2,-4,5,-5,7l9,67v,,,1,-1,1c8,68,8,68,8,68,7,69,7,69,6,69v,,-1,,-2,c4,69,3,69,2,69v,,-1,,-1,-1c1,68,,68,,68v,,,-1,,-1l,3c,2,,2,,2,,2,1,1,1,1v,,1,,1,c3,1,3,1,4,1v1,,2,,2,c7,1,7,1,7,1v1,,1,1,1,1c8,2,8,2,8,3r,10c10,10,12,8,13,6,15,5,16,3,18,2,19,1,21,1,22,v1,,3,,4,c27,,27,,28,v1,,2,,3,c32,1,33,1,33,1v1,,2,1,2,1c35,2,35,2,35,2v1,1,1,1,1,1c36,3,36,4,36,4v,1,,1,,2l36,6xe" fillcolor="#44546a" strokeweight="0">
                    <v:path arrowok="t" o:connecttype="custom" o:connectlocs="38,6;38,6;38,8;38,10;37,11;36,11;35,11;33,10;31,8;27,8;23,10;19,12;15,17;10,24;10,71;8,72;8,72;6,73;4,73;2,73;1,72;0,72;0,71;0,3;0,2;1,1;2,1;4,1;6,1;7,1;8,2;8,3;8,14;14,6;19,2;23,0;27,0;30,0;33,0;35,1;37,2;37,2;38,3;38,4;38,6;38,6" o:connectangles="0,0,0,0,0,0,0,0,0,0,0,0,0,0,0,0,0,0,0,0,0,0,0,0,0,0,0,0,0,0,0,0,0,0,0,0,0,0,0,0,0,0,0,0,0,0"/>
                  </v:shape>
                  <v:shape id="Freeform 177" o:spid="_x0000_s1201" style="position:absolute;left:3378;top:2459;width:60;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" path="m57,32r,c57,33,56,34,55,35v-1,1,-2,1,-2,1l9,36v,4,,8,1,11c11,50,12,53,14,55v2,2,4,4,7,5c24,62,27,62,31,62v3,,6,,9,c42,61,44,60,46,60v1,-1,3,-1,4,-2c51,58,52,57,52,57v1,,1,,1,c53,58,54,58,54,58v,,,1,,1c54,60,54,60,54,61v,,,1,,1c54,62,54,63,54,63v,,,,,1c53,64,53,64,53,64v,1,-1,1,-2,2c50,66,48,67,46,67v-2,1,-4,2,-7,2c36,69,33,70,30,70v-5,,-9,-1,-13,-3c13,66,10,64,7,61,5,58,3,54,2,50,,46,,41,,35,,29,,25,2,20,3,16,5,12,8,9,10,6,13,4,17,2,21,1,25,,29,v5,,9,1,13,2c45,4,48,6,50,9v2,3,4,6,5,9c56,22,57,26,57,30r,2xm48,29r,c48,22,46,17,43,13,40,9,35,7,29,7v-3,,-6,1,-9,2c18,10,16,12,14,14v-2,2,-3,4,-4,7c9,23,9,26,9,29r39,xe" fillcolor="#44546a" strokeweight="0">
                    <v:path arrowok="t" o:connecttype="custom" o:connectlocs="60,34;60,34;58,37;56,38;9,38;11,50;15,58;22,63;33,66;42,66;48,63;53,61;55,60;56,60;57,61;57,62;57,64;57,66;57,67;57,68;56,68;54,70;48,71;41,73;32,74;18,71;7,64;2,53;0,37;2,21;8,10;18,2;31,0;44,2;53,10;58,19;60,32;60,34;51,31;51,31;45,14;31,7;21,10;15,15;11,22;9,31;51,31" o:connectangles="0,0,0,0,0,0,0,0,0,0,0,0,0,0,0,0,0,0,0,0,0,0,0,0,0,0,0,0,0,0,0,0,0,0,0,0,0,0,0,0,0,0,0,0,0,0,0"/>
                    <o:lock v:ext="edit" verticies="t"/>
                  </v:shape>
                  <v:shape id="Freeform 178" o:spid="_x0000_s1202" style="position:absolute;left:3456;top:2459;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" path="m44,50r,c44,53,43,56,42,58v-1,3,-3,5,-5,6c35,66,32,67,29,68v-2,1,-6,2,-9,2c17,70,15,70,13,69v-2,,-3,-1,-5,-1c6,67,5,67,4,66,3,65,2,65,1,64,1,64,,63,,63,,62,,61,,60,,59,,59,,58v,,,-1,,-1c1,57,1,56,1,56v,,,,1,c2,56,3,56,4,57v1,1,2,1,4,2c9,60,11,61,13,61v2,1,5,1,7,1c22,62,24,62,26,62v2,-1,4,-2,5,-3c32,59,33,57,34,56v1,-2,1,-3,1,-5c35,49,35,47,34,45,33,44,32,43,30,42,28,41,27,40,25,39,23,38,21,38,19,37,17,36,15,35,13,34,11,33,9,32,7,30,6,29,5,27,4,25,3,23,2,21,2,18v,-2,1,-4,1,-7c4,9,6,7,7,6,9,4,11,3,14,2,17,,20,,24,v2,,3,,5,c31,1,32,1,33,1v2,1,3,1,4,2c38,3,38,4,39,4v,,1,1,1,1c40,5,40,6,40,6v,,,,,1c40,7,40,8,40,8v,1,,1,,2c40,10,40,11,40,11v,,,1,,1c39,12,39,12,39,12v-1,,-1,,-2,-1c36,11,35,10,34,10,33,9,31,8,30,8,28,7,26,7,24,7v-3,,-4,,-6,1c16,8,15,9,14,10v-1,1,-2,2,-3,3c11,15,10,16,10,18v,2,1,3,2,5c13,24,14,26,16,27v1,1,3,2,5,2c23,30,25,31,27,32v2,1,4,2,6,2c35,35,37,37,38,38v2,1,3,3,4,5c43,45,44,47,44,50r,xe" fillcolor="#44546a" strokeweight="0">
                    <v:path arrowok="t" o:connecttype="custom" o:connectlocs="46,53;39,68;21,74;8,72;1,68;0,63;0,60;2,59;8,62;21,66;32,62;37,54;31,44;20,39;7,32;2,19;7,6;25,0;35,1;41,4;42,6;42,8;42,12;41,13;36,11;25,7;15,11;10,19;17,29;28,34;40,40;46,53" o:connectangles="0,0,0,0,0,0,0,0,0,0,0,0,0,0,0,0,0,0,0,0,0,0,0,0,0,0,0,0,0,0,0,0"/>
                  </v:shape>
                  <v:shape id="Freeform 179" o:spid="_x0000_s1203" style="position:absolute;left:3519;top:2459;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" path="m62,34r,c62,39,62,44,60,48v-1,5,-3,8,-6,12c52,63,48,65,44,67v-4,2,-8,3,-13,3c26,70,21,69,17,67,14,66,10,63,8,60,5,58,3,54,2,50,1,45,,41,,35,,30,1,26,2,21,4,17,6,13,8,10,11,7,14,4,18,3,22,1,27,,32,v5,,9,1,13,2c49,4,52,6,55,9v2,3,4,7,5,11c62,24,62,29,62,34r,xm53,35r,c53,31,53,28,52,24,51,21,50,18,49,16,47,13,45,11,42,10,39,8,36,7,31,7,28,7,24,8,21,9v-2,2,-5,4,-6,6c13,18,11,20,11,24,10,27,9,31,9,35v,3,1,7,1,10c11,49,12,51,14,54v2,2,4,4,7,6c23,61,27,62,31,62v4,,7,-1,10,-2c44,59,46,57,48,54v2,-2,3,-5,4,-8c53,42,53,39,53,35r,xe" fillcolor="#44546a" strokeweight="0">
                    <v:path arrowok="t" o:connecttype="custom" o:connectlocs="66,36;66,36;64,51;57,63;47,71;33,74;18,71;9,63;2,53;0,37;2,22;9,11;19,3;34,0;48,2;59,10;64,21;66,36;66,36;56,37;56,37;55,25;52,17;45,11;33,7;22,10;16,16;12,25;10,37;11,48;15,57;22,63;33,66;44,63;51,57;55,49;56,37;56,37" o:connectangles="0,0,0,0,0,0,0,0,0,0,0,0,0,0,0,0,0,0,0,0,0,0,0,0,0,0,0,0,0,0,0,0,0,0,0,0,0,0"/>
                    <o:lock v:ext="edit" verticies="t"/>
                  </v:shape>
                  <v:shape id="Freeform 180" o:spid="_x0000_s1204" style="position:absolute;left:3609;top:2460;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" path="m52,66r,c52,66,52,67,52,67v,,,,-1,c51,68,51,68,50,68v-1,,-1,,-2,c47,68,47,68,46,68v-1,,-1,,-1,-1c44,67,44,67,44,67v,,,-1,,-1l44,57v-4,4,-7,7,-11,9c30,68,26,69,23,69v-5,,-8,-1,-11,-2c9,65,7,63,5,61,3,58,2,55,1,52,,49,,45,,41l,2c,1,,1,,1,,1,,,1,v,,,,1,c3,,3,,4,,5,,6,,6,,7,,7,,7,,8,,8,1,8,1v,,,,,1l8,40v,4,1,7,1,10c10,52,11,54,12,56v1,2,3,3,5,4c19,61,21,62,23,62v4,,7,-2,10,-4c37,56,40,52,44,48l44,2v,-1,,-1,,-1c44,1,44,,44,v1,,1,,2,c46,,47,,48,v1,,1,,2,c50,,51,,51,v1,,1,1,1,1c52,1,52,1,52,2r,64xe" fillcolor="#44546a" strokeweight="0">
                    <v:path arrowok="t" o:connecttype="custom" o:connectlocs="55,70;55,70;55,71;54,71;53,72;51,72;49,72;48,71;47,71;47,70;47,60;35,70;24,73;13,71;5,65;1,55;0,43;0,2;0,1;1,0;2,0;4,0;6,0;7,0;8,1;8,2;8,42;10,53;13,59;18,63;24,66;35,61;47,51;47,2;47,1;47,0;49,0;51,0;53,0;54,0;55,1;55,2;55,70" o:connectangles="0,0,0,0,0,0,0,0,0,0,0,0,0,0,0,0,0,0,0,0,0,0,0,0,0,0,0,0,0,0,0,0,0,0,0,0,0,0,0,0,0,0,0"/>
                  </v:shape>
                  <v:shape id="Freeform 181" o:spid="_x0000_s1205" style="position:absolute;left:3694;top:2459;width:38;height:7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" path="m36,6r,c36,7,36,7,36,8v-1,,-1,1,-1,1c35,9,35,9,35,10v,,-1,,-1,c34,10,33,10,33,10,32,9,31,9,31,9,30,9,29,8,28,8v-1,,-2,,-3,c24,8,23,8,21,9v-1,,-2,1,-3,2c16,13,15,14,13,16v-1,2,-3,5,-5,7l8,67v,,,1,,1c8,68,8,68,7,68v,1,,1,-1,1c6,69,5,69,4,69v-1,,-1,,-2,c1,69,1,69,1,68,,68,,68,,68v,,,-1,,-1l,3c,2,,2,,2,,2,,1,1,1v,,,,1,c2,1,3,1,4,1v1,,1,,2,c6,1,7,1,7,1v,,1,1,1,1c8,2,8,2,8,3r,10c10,10,11,8,13,6,15,5,16,3,17,2,19,1,20,1,22,v1,,2,,4,c26,,27,,28,v1,,2,,3,c31,1,32,1,33,1v1,,1,1,2,1c35,2,35,2,35,2v,1,,1,,1c35,3,36,4,36,4v,1,,1,,2l36,6xe" fillcolor="#44546a" strokeweight="0">
                    <v:path arrowok="t" o:connecttype="custom" o:connectlocs="38,6;38,6;38,8;37,10;37,11;36,11;35,11;33,10;30,8;26,8;22,10;19,12;14,17;8,24;8,71;8,72;7,72;6,73;4,73;2,73;1,72;0,72;0,71;0,3;0,2;1,1;2,1;4,1;6,1;7,1;8,2;8,3;8,14;14,6;18,2;23,0;27,0;30,0;33,0;35,1;37,2;37,2;37,3;38,4;38,6;38,6" o:connectangles="0,0,0,0,0,0,0,0,0,0,0,0,0,0,0,0,0,0,0,0,0,0,0,0,0,0,0,0,0,0,0,0,0,0,0,0,0,0,0,0,0,0,0,0,0,0"/>
                  </v:shape>
                  <v:shape id="Freeform 182" o:spid="_x0000_s1206" style="position:absolute;left:3745;top:2459;width:53;height:74;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" path="m50,58r,c50,58,50,59,50,59v,1,,1,-1,1c49,61,49,61,49,61v,,-1,1,-1,1c47,63,46,64,45,65v-2,1,-3,2,-5,2c38,68,36,69,34,69v-2,,-4,1,-6,1c23,70,19,69,16,67,12,66,9,64,7,61,5,58,3,54,2,50,,46,,41,,35,,29,1,24,2,19,4,15,6,11,8,8,11,5,14,3,17,2,21,1,25,,29,v2,,4,,6,1c37,1,39,1,40,2v2,1,3,2,5,2c46,5,47,6,47,7v1,,1,1,2,1c49,8,49,9,49,9v,,,1,,1c49,11,49,11,49,12v,1,,2,,3c48,15,48,16,48,16v-1,,-2,-1,-3,-2c44,13,43,12,41,11,40,10,38,9,36,9,34,8,31,7,28,7v-6,,-11,3,-14,7c10,19,9,26,9,35v,5,,9,1,12c11,50,12,53,14,55v2,3,4,4,6,5c23,62,25,62,28,62v3,,6,,8,-1c38,60,40,59,42,58v1,-1,3,-2,4,-3c47,54,47,53,48,53v,,1,1,1,1c49,54,49,54,49,55v,,1,,1,1c50,56,50,57,50,58r,xe" fillcolor="#44546a" strokeweight="0">
                    <v:path arrowok="t" o:connecttype="custom" o:connectlocs="53,61;53,61;53,62;52,63;52,64;51,66;48,69;42,71;36,73;30,74;17,71;7,64;2,53;0,37;2,20;8,8;18,2;31,0;37,1;42,2;48,4;50,7;52,8;52,10;52,11;52,13;52,16;51,17;48,15;43,12;38,10;30,7;15,15;10,37;11,50;15,58;21,63;30,66;38,64;45,61;49,58;51,56;52,57;52,58;53,59;53,61;53,61" o:connectangles="0,0,0,0,0,0,0,0,0,0,0,0,0,0,0,0,0,0,0,0,0,0,0,0,0,0,0,0,0,0,0,0,0,0,0,0,0,0,0,0,0,0,0,0,0,0,0"/>
                  </v:shape>
                  <v:shape id="Freeform 183" o:spid="_x0000_s1207" style="position:absolute;left:3814;top:2459;width:60;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" path="m57,32r,c57,33,57,34,56,35v-1,1,-2,1,-3,1l10,36v,4,,8,1,11c11,50,13,53,15,55v1,2,4,4,7,5c25,62,28,62,32,62v3,,6,,8,c43,61,45,60,47,60v1,-1,3,-1,4,-2c52,58,53,57,53,57v,,1,,1,c54,58,54,58,55,58v,,,1,,1c55,60,55,60,55,61v,,,1,,1c55,62,55,63,55,63v,,,,-1,1c54,64,54,64,54,64v,1,-1,1,-2,2c50,66,49,67,47,67v-2,1,-5,2,-7,2c37,69,34,70,31,70v-5,,-9,-1,-13,-3c14,66,11,64,8,61,6,58,4,54,2,50,1,46,,41,,35,,29,1,25,2,20,4,16,6,12,9,9,11,6,14,4,18,2,22,1,26,,30,v5,,9,1,13,2c46,4,49,6,51,9v2,3,4,6,5,9c57,22,57,26,57,30r,2xm49,29r,c49,22,47,17,44,13,41,9,36,7,30,7v-4,,-6,1,-9,2c19,10,17,12,15,14v-2,2,-3,4,-4,7c10,23,10,26,10,29r39,xe" fillcolor="#44546a" strokeweight="0">
                    <v:path arrowok="t" o:connecttype="custom" o:connectlocs="60,34;60,34;59,37;56,38;11,38;12,50;16,58;23,63;34,66;42,66;49,63;54,61;56,60;57,60;58,61;58,62;58,64;58,66;58,67;57,68;57,68;55,70;49,71;42,73;33,74;19,71;8,64;2,53;0,37;2,21;9,10;19,2;32,0;45,2;54,10;59,19;60,32;60,34;52,31;52,31;46,14;32,7;22,10;16,15;12,22;11,31;52,31" o:connectangles="0,0,0,0,0,0,0,0,0,0,0,0,0,0,0,0,0,0,0,0,0,0,0,0,0,0,0,0,0,0,0,0,0,0,0,0,0,0,0,0,0,0,0,0,0,0,0"/>
                    <o:lock v:ext="edit" verticies="t"/>
                  </v:shape>
                  <v:shape id="Freeform 184" o:spid="_x0000_s1208" style="position:absolute;left:3893;top:2459;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" path="m44,50r,c44,53,43,56,42,58v-1,3,-3,5,-5,6c35,66,32,67,29,68v-3,1,-6,2,-9,2c17,70,15,70,13,69,11,69,9,68,8,68,6,67,5,67,4,66,3,65,2,65,1,64,1,64,,63,,63,,62,,61,,60,,59,,59,,58v,,,-1,,-1c,57,1,56,1,56v,,,,1,c2,56,3,56,4,57v1,1,2,1,4,2c9,60,11,61,13,61v2,1,4,1,7,1c22,62,24,62,26,62v2,-1,4,-2,5,-3c32,59,33,57,34,56v1,-2,1,-3,1,-5c35,49,35,47,34,45,33,44,31,43,30,42,28,41,27,40,25,39,23,38,21,38,19,37,16,36,14,35,12,34,11,33,9,32,7,30,6,29,4,27,3,25,3,23,2,21,2,18v,-2,,-4,1,-7c4,9,6,7,7,6,9,4,11,3,14,2,17,,20,,24,v2,,3,,5,c30,1,32,1,33,1v1,1,3,1,4,2c37,3,38,4,39,4v,,1,1,1,1c40,5,40,6,40,6v,,,,,1c40,7,40,8,40,8v,1,,1,,2c40,10,40,11,40,11v,,,1,-1,1c39,12,39,12,39,12v-1,,-1,,-2,-1c36,11,35,10,34,10,33,9,31,8,29,8,28,7,26,7,24,7v-3,,-5,,-6,1c16,8,15,9,14,10v-2,1,-2,2,-3,3c11,15,10,16,10,18v,2,1,3,2,5c13,24,14,26,15,27v2,1,4,2,6,2c23,30,25,31,27,32v2,1,4,2,6,2c35,35,37,37,38,38v2,1,3,3,4,5c43,45,44,47,44,50r,xe" fillcolor="#44546a" strokeweight="0">
                    <v:path arrowok="t" o:connecttype="custom" o:connectlocs="46,53;39,68;21,74;8,72;1,68;0,63;0,60;2,59;8,62;21,66;32,62;37,54;31,44;20,39;7,32;2,19;7,6;25,0;35,1;41,4;42,6;42,8;42,12;41,13;36,11;25,7;15,11;10,19;16,29;28,34;40,40;46,53" o:connectangles="0,0,0,0,0,0,0,0,0,0,0,0,0,0,0,0,0,0,0,0,0,0,0,0,0,0,0,0,0,0,0,0"/>
                  </v:shape>
                  <v:shape id="Freeform 185" o:spid="_x0000_s1209" style="position:absolute;left:3953;top:2517;width:21;height:36;visibility:visible;mso-wrap-style:square;v-text-anchor:top" coordsize="2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" path="m20,5r,c20,6,20,7,20,8v,1,,2,,3c19,12,19,13,19,14v-1,1,-2,2,-2,3l7,32v,1,-1,1,-1,1c6,33,6,34,5,34v,,-1,,-1,c4,34,3,34,2,34v,,-1,,-1,c1,34,,34,,34v,,,-1,,-1c,33,,33,,32l10,13r,-8c10,4,10,3,10,2v,,1,-1,1,-1c12,1,12,,13,v,,1,,2,c16,,17,,18,v,,1,1,1,1c20,1,20,2,20,2v,1,,2,,3l20,5xe" fillcolor="#44546a" strokeweight="0">
                    <v:path arrowok="t" o:connecttype="custom" o:connectlocs="21,5;21,5;21,8;21,12;20,15;18,18;7,34;6,35;5,36;4,36;2,36;1,36;0,36;0,35;0,34;11,14;11,5;11,2;12,1;14,0;16,0;19,0;20,1;21,2;21,5;21,5" o:connectangles="0,0,0,0,0,0,0,0,0,0,0,0,0,0,0,0,0,0,0,0,0,0,0,0,0,0"/>
                  </v:shape>
                  <v:shape id="Freeform 186" o:spid="_x0000_s1210" style="position:absolute;left:4033;top:2459;width:65;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" path="m62,34r,c62,39,62,44,60,48v-1,5,-3,8,-6,12c52,63,48,65,44,67v-4,2,-8,3,-13,3c26,70,21,69,17,67,14,66,10,63,8,60,5,58,3,54,2,50,1,45,,41,,35,,30,1,26,2,21,4,17,6,13,8,10,11,7,14,4,18,3,22,1,27,,32,v5,,9,1,13,2c49,4,52,6,55,9v2,3,4,7,5,11c62,24,62,29,62,34r,xm53,35r,c53,31,53,28,52,24,51,21,50,18,49,16,47,13,45,11,42,10,39,8,36,7,31,7,28,7,24,8,21,9v-2,2,-5,4,-6,6c13,18,11,20,11,24,10,27,9,31,9,35v,3,1,7,1,10c11,49,12,51,14,54v2,2,4,4,7,6c23,61,27,62,31,62v4,,7,-1,10,-2c44,59,46,57,48,54v2,-2,3,-5,4,-8c53,42,53,39,53,35r,xe" fillcolor="#44546a" strokeweight="0">
                    <v:path arrowok="t" o:connecttype="custom" o:connectlocs="65,36;65,36;63,51;57,63;46,71;33,74;18,71;8,63;2,53;0,37;2,22;8,11;19,3;34,0;47,2;58,10;63,21;65,36;65,36;56,37;56,37;55,25;51,17;44,11;33,7;22,10;16,16;12,25;9,37;10,48;15,57;22,63;33,66;43,63;50,57;55,49;56,37;56,37" o:connectangles="0,0,0,0,0,0,0,0,0,0,0,0,0,0,0,0,0,0,0,0,0,0,0,0,0,0,0,0,0,0,0,0,0,0,0,0,0,0"/>
                    <o:lock v:ext="edit" verticies="t"/>
                  </v:shape>
                  <v:shape id="Freeform 187" o:spid="_x0000_s1211" style="position:absolute;left:4122;top:2459;width:60;height:101;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" path="m56,34r,c56,39,56,44,55,49v-2,4,-3,8,-6,11c47,63,44,66,41,67v-4,2,-8,3,-12,3c27,70,25,70,23,69v-1,,-3,-1,-5,-2c17,66,15,65,14,64,12,63,10,61,9,59r,34c9,93,9,93,8,93v,1,,1,,1c7,94,7,94,6,94v,,-1,1,-2,1c4,95,3,94,2,94v,,-1,,-1,c1,94,,94,,93v,,,,,l,3c,2,,2,,2,,1,1,1,1,1v,,1,,1,c3,1,3,1,4,1v1,,1,,2,c6,1,7,1,7,1v,,1,,1,1c8,2,8,2,8,3r,9c10,10,12,8,14,7,15,5,17,4,19,3,21,2,23,1,25,1,26,,28,,31,v4,,8,1,12,3c46,4,48,7,51,10v2,3,3,7,4,11c56,25,56,29,56,34r,xm48,35r,c48,32,47,28,47,25,46,21,45,18,44,16,42,13,41,11,38,10,36,8,33,7,30,7v-2,,-4,,-5,1c23,8,21,9,20,10v-2,1,-4,3,-6,5c13,16,11,18,9,21r,28c12,53,16,57,19,59v3,2,6,3,10,3c32,62,35,62,38,60v2,-2,4,-4,5,-6c45,51,46,48,46,45v1,-3,2,-7,2,-10l48,35xe" fillcolor="#44546a" strokeweight="0">
                    <v:path arrowok="t" o:connecttype="custom" o:connectlocs="60,36;60,36;59,52;53,64;44,71;31,74;25,73;19,71;15,68;10,63;10,99;9,99;9,100;6,100;4,101;2,100;1,100;0,99;0,99;0,3;0,2;1,1;2,1;4,1;6,1;8,1;9,2;9,3;9,13;15,7;20,3;27,1;33,0;46,3;55,11;59,22;60,36;60,36;51,37;51,37;50,27;47,17;41,11;32,7;27,9;21,11;15,16;10,22;10,52;20,63;31,66;41,64;46,57;49,48;51,37;51,37" o:connectangles="0,0,0,0,0,0,0,0,0,0,0,0,0,0,0,0,0,0,0,0,0,0,0,0,0,0,0,0,0,0,0,0,0,0,0,0,0,0,0,0,0,0,0,0,0,0,0,0,0,0,0,0,0,0,0,0"/>
                    <o:lock v:ext="edit" verticies="t"/>
                  </v:shape>
                  <v:shape id="Freeform 188" o:spid="_x0000_s1212" style="position:absolute;left:4207;top:2459;width:59;height:101;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" path="m56,34r,c56,39,56,44,54,49v-1,4,-3,8,-5,11c47,63,44,66,40,67v-3,2,-7,3,-12,3c26,70,25,70,23,69v-2,,-3,-1,-5,-2c17,66,15,65,13,64,12,63,10,61,8,59r,34c8,93,8,93,8,93v,1,,1,-1,1c7,94,7,94,6,94v,,-1,1,-2,1c3,95,3,94,2,94v-1,,-1,,-1,c,94,,94,,93v,,,,,l,3c,2,,2,,2,,1,,1,1,1v,,,,1,c2,1,3,1,4,1v,,1,,1,c6,1,6,1,7,1v,,,,,1c8,2,8,2,8,3r,9c10,10,11,8,13,7,15,5,17,4,19,3,21,2,22,1,24,1,26,,28,,30,v5,,9,1,12,3c46,4,48,7,50,10v2,3,4,7,5,11c56,25,56,29,56,34r,xm47,35r,c47,32,47,28,46,25v,-4,-1,-7,-3,-9c42,13,40,11,38,10,36,8,33,7,30,7v-2,,-4,,-5,1c23,8,21,9,20,10v-2,1,-4,3,-6,5c12,16,10,18,8,21r,28c12,53,15,57,19,59v3,2,6,3,10,3c32,62,35,62,37,60v3,-2,4,-4,6,-6c44,51,46,48,46,45v1,-3,1,-7,1,-10l47,35xe" fillcolor="#44546a" strokeweight="0">
                    <v:path arrowok="t" o:connecttype="custom" o:connectlocs="59,36;59,36;57,52;52,64;42,71;30,74;24,73;19,71;14,68;8,63;8,99;8,99;7,100;6,100;4,101;2,100;1,100;0,99;0,99;0,3;0,2;1,1;2,1;4,1;5,1;7,1;7,2;8,3;8,13;14,7;20,3;25,1;32,0;44,3;53,11;58,22;59,36;59,36;50,37;50,37;48,27;45,17;40,11;32,7;26,9;21,11;15,16;8,22;8,52;20,63;31,66;39,64;45,57;48,48;50,37;50,37" o:connectangles="0,0,0,0,0,0,0,0,0,0,0,0,0,0,0,0,0,0,0,0,0,0,0,0,0,0,0,0,0,0,0,0,0,0,0,0,0,0,0,0,0,0,0,0,0,0,0,0,0,0,0,0,0,0,0,0"/>
                    <o:lock v:ext="edit" verticies="t"/>
                  </v:shape>
                  <v:shape id="Freeform 189" o:spid="_x0000_s1213" style="position:absolute;left:4286;top:2459;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" path="m62,34r,c62,39,61,44,60,48v-2,5,-4,8,-6,12c51,63,48,65,44,67v-4,2,-9,3,-14,3c25,70,21,69,17,67,13,66,10,63,7,60,5,58,3,54,2,50,,45,,41,,35,,30,,26,2,21,3,17,5,13,8,10,10,7,14,4,18,3,21,1,26,,31,v5,,10,1,14,2c48,4,51,6,54,9v3,3,4,7,6,11c61,24,62,29,62,34r,xm53,35r,c53,31,52,28,52,24,51,21,50,18,48,16,46,13,44,11,41,10,39,8,35,7,31,7,27,7,24,8,21,9v-3,2,-5,4,-7,6c12,18,11,20,10,24,9,27,9,31,9,35v,3,,7,1,10c11,49,12,51,13,54v2,2,4,4,7,6c23,61,26,62,31,62v3,,7,-1,10,-2c43,59,46,57,47,54v2,-2,4,-5,4,-8c52,42,53,39,53,35r,xe" fillcolor="#44546a" strokeweight="0">
                    <v:path arrowok="t" o:connecttype="custom" o:connectlocs="66,36;66,36;64,51;57,63;47,71;32,74;18,71;7,63;2,53;0,37;2,22;9,11;19,3;33,0;48,2;57,10;64,21;66,36;66,36;56,37;56,37;55,25;51,17;44,11;33,7;22,10;15,16;11,25;10,37;11,48;14,57;21,63;33,66;44,63;50,57;54,49;56,37;56,37" o:connectangles="0,0,0,0,0,0,0,0,0,0,0,0,0,0,0,0,0,0,0,0,0,0,0,0,0,0,0,0,0,0,0,0,0,0,0,0,0,0"/>
                    <o:lock v:ext="edit" verticies="t"/>
                  </v:shape>
                  <v:shape id="Freeform 190" o:spid="_x0000_s1214" style="position:absolute;left:4376;top:2459;width:37;height:73;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" path="m35,6r,c35,7,35,7,35,8v,,,1,,1c35,9,35,9,35,10v-1,,-1,,-1,c33,10,33,10,32,10,32,9,31,9,30,9v,,-1,-1,-2,-1c27,8,26,8,25,8v-1,,-3,,-4,1c20,9,19,10,17,11v-1,2,-3,3,-4,5c11,18,10,21,8,23r,44c8,67,8,68,8,68v,,-1,,-1,c7,69,6,69,6,69v-1,,-1,,-2,c3,69,2,69,2,69,1,69,1,69,,68v,,,,,c,68,,67,,67l,3c,2,,2,,2,,2,,1,,1v1,,1,,2,c2,1,3,1,4,1v,,1,,2,c6,1,7,1,7,1v,,,1,,1c8,2,8,2,8,3r,10c9,10,11,8,13,6,14,5,16,3,17,2,19,1,20,1,21,v2,,3,,5,c26,,27,,28,v1,,1,,2,c31,1,32,1,33,1v1,,1,1,1,1c35,2,35,2,35,2v,1,,1,,1c35,3,35,4,35,4v,1,,1,,2l35,6xe" fillcolor="#44546a" strokeweight="0">
                    <v:path arrowok="t" o:connecttype="custom" o:connectlocs="37,6;37,6;37,8;37,10;37,11;36,11;34,11;32,10;30,8;26,8;22,10;18,12;14,17;8,24;8,71;8,72;7,72;6,73;4,73;2,73;0,72;0,72;0,71;0,3;0,2;0,1;2,1;4,1;6,1;7,1;7,2;8,3;8,14;14,6;18,2;22,0;27,0;30,0;32,0;35,1;36,2;37,2;37,3;37,4;37,6;37,6" o:connectangles="0,0,0,0,0,0,0,0,0,0,0,0,0,0,0,0,0,0,0,0,0,0,0,0,0,0,0,0,0,0,0,0,0,0,0,0,0,0,0,0,0,0,0,0,0,0"/>
                  </v:shape>
                  <v:shape id="Freeform 191" o:spid="_x0000_s1215" style="position:absolute;left:4422;top:2441;width:43;height:92;visibility:visible;mso-wrap-style:square;v-text-anchor:top" coordsize="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" path="m41,80r,c41,81,40,82,40,83v,,,1,-1,1c39,84,39,85,38,85v-1,,-2,1,-2,1c35,86,34,86,33,86v-1,1,-2,1,-3,1c27,87,24,86,22,85,19,84,18,83,16,81,15,80,14,77,13,75,12,72,12,69,12,65r,-40l2,25v,,-1,,-1,-1c,24,,23,,22,,21,,21,,20v1,,1,-1,1,-1c1,19,1,18,2,18v,,,,,l12,18,12,2v,,,,,-1c12,1,13,1,13,1v,,1,,1,-1c15,,15,,16,v1,,2,,2,c19,1,19,1,20,1v,,,,,c20,2,21,2,21,2r,16l38,18v1,,1,,1,c40,18,40,19,40,19v,,,1,,1c40,21,41,21,41,22v,1,-1,2,-1,2c39,25,39,25,38,25r-17,l21,64v,5,,9,2,11c24,78,27,79,30,79v1,,2,,3,c34,79,35,78,36,78v1,,1,,2,-1c38,77,39,77,39,77v,,,,1,c40,77,40,77,40,78v,,,,,1c40,79,41,80,41,80r,xe" fillcolor="#44546a" strokeweight="0">
                    <v:path arrowok="t" o:connecttype="custom" o:connectlocs="43,85;43,85;42,88;41,89;40,90;38,91;35,91;31,92;23,90;17,86;14,79;13,69;13,26;2,26;1,25;0,23;0,21;1,20;2,19;2,19;13,19;13,2;13,1;14,1;15,0;17,0;19,0;21,1;21,1;22,2;22,19;40,19;41,19;42,20;42,21;43,23;42,25;40,26;22,26;22,68;24,79;31,84;35,84;38,82;40,81;41,81;42,81;42,82;42,84;43,85;43,85" o:connectangles="0,0,0,0,0,0,0,0,0,0,0,0,0,0,0,0,0,0,0,0,0,0,0,0,0,0,0,0,0,0,0,0,0,0,0,0,0,0,0,0,0,0,0,0,0,0,0,0,0,0,0"/>
                  </v:shape>
                  <v:shape id="Freeform 192" o:spid="_x0000_s1216" style="position:absolute;left:4485;top:2460;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" path="m52,66r,c52,66,52,67,52,67v,,-1,,-1,c51,68,50,68,50,68v-1,,-1,,-2,c47,68,46,68,46,68v-1,,-1,,-2,-1c44,67,44,67,44,67v,,,-1,,-1l44,57v-4,4,-8,7,-11,9c29,68,26,69,22,69v-4,,-8,-1,-10,-2c9,65,6,63,5,61,3,58,1,55,1,52,,49,,45,,41l,2c,1,,1,,1,,1,,,,,1,,1,,2,v,,1,,2,c5,,5,,6,v,,1,,1,c7,,8,1,8,1v,,,,,1l8,40v,4,,7,1,10c10,52,10,54,12,56v1,2,3,3,4,4c18,61,21,62,23,62v3,,7,-2,10,-4c36,56,40,52,43,48l43,2v,-1,,-1,1,-1c44,1,44,,44,v1,,1,,2,c46,,47,,48,v,,1,,2,c50,,51,,51,v,,,1,1,1c52,1,52,1,52,2r,64xe" fillcolor="#44546a" strokeweight="0">
                    <v:path arrowok="t" o:connecttype="custom" o:connectlocs="55,70;55,70;55,71;54,71;53,72;51,72;49,72;47,71;47,71;47,70;47,60;35,70;23,73;13,71;5,65;1,55;0,43;0,2;0,1;0,0;2,0;4,0;6,0;7,0;8,1;8,2;8,42;10,53;13,59;17,63;24,66;35,61;45,51;45,2;47,1;47,0;49,0;51,0;53,0;54,0;55,1;55,2;55,70" o:connectangles="0,0,0,0,0,0,0,0,0,0,0,0,0,0,0,0,0,0,0,0,0,0,0,0,0,0,0,0,0,0,0,0,0,0,0,0,0,0,0,0,0,0,0"/>
                  </v:shape>
                  <v:shape id="Freeform 193" o:spid="_x0000_s1217" style="position:absolute;left:4570;top:2459;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" path="m52,67r,c52,67,52,68,52,68v-1,,-1,,-1,c51,69,50,69,50,69v-1,,-2,,-2,c47,69,46,69,46,69v-1,,-1,,-2,-1c44,68,44,68,44,68v-1,,-1,-1,-1,-1l43,29v,-4,,-7,-1,-10c42,17,41,14,40,13,38,11,37,9,35,9,33,8,31,7,28,7v-3,,-6,1,-10,4c15,13,12,16,8,21r,46c8,67,8,68,8,68v,,-1,,-1,c7,69,6,69,6,69v-1,,-1,,-2,c3,69,2,69,2,69,1,69,1,69,,68v,,,,,c,68,,67,,67l,3c,2,,2,,2,,2,,1,,1v1,,1,,2,c2,1,3,1,4,1v,,1,,2,c6,1,7,1,7,1v,,,1,,1c8,2,8,2,8,3r,9c11,8,15,5,18,3,22,1,26,,29,v4,,8,1,11,2c43,4,45,5,47,8v2,2,3,5,4,8c51,20,52,23,52,28r,39xe" fillcolor="#44546a" strokeweight="0">
                    <v:path arrowok="t" o:connecttype="custom" o:connectlocs="55,71;55,71;55,72;54,72;53,73;51,73;49,73;47,72;47,72;45,71;45,31;44,20;42,14;37,10;30,7;19,12;8,22;8,71;8,72;7,72;6,73;4,73;2,73;0,72;0,72;0,71;0,3;0,2;0,1;2,1;4,1;6,1;7,1;7,2;8,3;8,13;19,3;31,0;42,2;50,8;54,17;55,30;55,71" o:connectangles="0,0,0,0,0,0,0,0,0,0,0,0,0,0,0,0,0,0,0,0,0,0,0,0,0,0,0,0,0,0,0,0,0,0,0,0,0,0,0,0,0,0,0"/>
                  </v:shape>
                  <v:shape id="Freeform 194" o:spid="_x0000_s1218" style="position:absolute;left:4653;top:2432;width:11;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" path="m10,92r,c10,92,10,93,9,93v,,,,,c9,94,8,94,8,94v-1,,-2,,-3,c5,94,4,94,3,94v,,-1,,-1,-1c2,93,2,93,1,93v,,,-1,,-1l1,28v,-1,,-1,,-1c2,27,2,26,2,26v,,1,,1,c4,26,5,26,5,26v1,,2,,3,c8,26,9,26,9,26v,,,1,,1c10,27,10,27,10,28r,64xm11,6r,c11,8,11,10,10,10,9,11,7,12,5,12,3,12,2,11,1,10,,10,,8,,6,,4,,2,1,1,2,,3,,6,v2,,3,,4,1c11,2,11,4,11,6r,xe" fillcolor="#44546a" strokeweight="0">
                    <v:path arrowok="t" o:connecttype="custom" o:connectlocs="10,98;10,98;9,99;9,99;8,100;5,100;3,100;2,99;1,99;1,98;1,30;1,29;2,28;3,28;5,28;8,28;9,28;9,29;10,30;10,98;11,6;11,6;10,11;5,13;1,11;0,6;1,1;6,0;10,1;11,6;11,6" o:connectangles="0,0,0,0,0,0,0,0,0,0,0,0,0,0,0,0,0,0,0,0,0,0,0,0,0,0,0,0,0,0,0"/>
                    <o:lock v:ext="edit" verticies="t"/>
                  </v:shape>
                  <v:shape id="Freeform 195" o:spid="_x0000_s1219" style="position:absolute;left:4680;top:2441;width:42;height:92;visibility:visible;mso-wrap-style:square;v-text-anchor:top" coordsize="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" path="m40,80r,c40,81,40,82,40,83v,,-1,1,-1,1c39,84,38,85,38,85v-1,,-2,1,-3,1c34,86,33,86,32,86v-1,1,-2,1,-3,1c26,87,23,86,21,85,19,84,17,83,16,81,14,80,13,77,13,75,12,72,12,69,12,65r,-40l2,25c1,25,1,25,,24v,,,-1,,-2c,21,,21,,20v,,,-1,,-1c1,19,1,18,1,18v,,1,,1,l12,18,12,2v,,,,,-1c12,1,12,1,13,1v,,,,1,-1c14,,15,,16,v1,,1,,2,c19,1,19,1,19,1v1,,1,,1,c20,2,20,2,20,2r,16l38,18v,,1,,1,c39,18,39,19,40,19v,,,1,,1c40,21,40,21,40,22v,1,,2,,2c39,25,39,25,38,25r-18,l20,64v,5,1,9,2,11c24,78,26,79,30,79v1,,2,,3,c34,79,35,78,35,78v1,,2,,2,-1c38,77,38,77,39,77v,,,,,c39,77,40,77,40,78v,,,,,1c40,79,40,80,40,80r,xe" fillcolor="#44546a" strokeweight="0">
                    <v:path arrowok="t" o:connecttype="custom" o:connectlocs="42,85;42,85;42,88;41,89;40,90;37,91;34,91;30,92;22,90;17,86;14,79;13,69;13,26;2,26;0,25;0,23;0,21;0,20;1,19;2,19;13,19;13,2;13,1;14,1;15,0;17,0;19,0;20,1;21,1;21,2;21,19;40,19;41,19;42,20;42,21;42,23;42,25;40,26;21,26;21,68;23,79;32,84;35,84;37,82;39,81;41,81;41,81;42,82;42,84;42,85;42,85" o:connectangles="0,0,0,0,0,0,0,0,0,0,0,0,0,0,0,0,0,0,0,0,0,0,0,0,0,0,0,0,0,0,0,0,0,0,0,0,0,0,0,0,0,0,0,0,0,0,0,0,0,0,0"/>
                  </v:shape>
                  <v:shape id="Freeform 196" o:spid="_x0000_s1220" style="position:absolute;left:4741;top:2432;width:12;height:100;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" path="m10,92r,c10,92,10,93,10,93v,,-1,,-1,c9,94,8,94,8,94v-1,,-2,,-2,c5,94,4,94,4,94v-1,,-1,,-2,-1c2,93,2,93,2,93,1,93,1,92,1,92l1,28v,-1,,-1,1,-1c2,27,2,26,2,26v1,,1,,2,c4,26,5,26,6,26v,,1,,2,c8,26,9,26,9,26v,,1,1,1,1c10,27,10,27,10,28r,64xm11,6r,c11,8,11,10,10,10,9,11,8,12,6,12,3,12,2,11,1,10,,10,,8,,6,,4,,2,1,1,2,,4,,6,v2,,3,,4,1c11,2,11,4,11,6r,xe" fillcolor="#44546a" strokeweight="0">
                    <v:path arrowok="t" o:connecttype="custom" o:connectlocs="11,98;11,98;11,99;10,99;9,100;7,100;4,100;2,99;2,99;1,98;1,30;2,29;2,28;4,28;7,28;9,28;10,28;11,29;11,30;11,98;12,6;12,6;11,11;7,13;1,11;0,6;1,1;7,0;11,1;12,6;12,6" o:connectangles="0,0,0,0,0,0,0,0,0,0,0,0,0,0,0,0,0,0,0,0,0,0,0,0,0,0,0,0,0,0,0"/>
                    <o:lock v:ext="edit" verticies="t"/>
                  </v:shape>
                  <v:shape id="Freeform 197" o:spid="_x0000_s1221" style="position:absolute;left:4774;top:2459;width:61;height:74;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" path="m57,32r,c57,33,56,34,55,35v,1,-1,1,-2,1l9,36v,4,,8,1,11c11,50,12,53,14,55v2,2,4,4,7,5c24,62,27,62,32,62v3,,5,,8,c42,61,44,60,46,60v2,-1,3,-1,4,-2c51,58,52,57,53,57v,,,,,c54,58,54,58,54,58v,,,1,,1c54,60,54,60,54,61v,,,1,,1c54,62,54,63,54,63v,,,,,1c54,64,53,64,53,64v,1,-1,1,-2,2c50,66,48,67,46,67v-2,1,-4,2,-7,2c37,69,34,70,31,70,26,70,21,69,17,67,14,66,10,64,8,61,5,58,3,54,2,50,,46,,41,,35,,29,,25,2,20,3,16,5,12,8,9,10,6,14,4,17,2,21,1,25,,30,v4,,9,1,12,2c45,4,48,6,50,9v3,3,4,6,5,9c56,22,57,26,57,30r,2xm48,29r,c48,22,47,17,43,13,40,9,35,7,29,7v-3,,-6,1,-8,2c18,10,16,12,14,14v-1,2,-3,4,-4,7c10,23,9,26,9,29r39,xe" fillcolor="#44546a" strokeweight="0">
                    <v:path arrowok="t" o:connecttype="custom" o:connectlocs="61,34;61,34;59,37;57,38;10,38;11,50;15,58;22,63;34,66;43,66;49,63;54,61;57,60;57,60;58,61;58,62;58,64;58,66;58,67;58,68;57,68;55,70;49,71;42,73;33,74;18,71;9,64;2,53;0,37;2,21;9,10;18,2;32,0;45,2;54,10;59,19;61,32;61,34;51,31;51,31;46,14;31,7;22,10;15,15;11,22;10,31;51,31" o:connectangles="0,0,0,0,0,0,0,0,0,0,0,0,0,0,0,0,0,0,0,0,0,0,0,0,0,0,0,0,0,0,0,0,0,0,0,0,0,0,0,0,0,0,0,0,0,0,0"/>
                    <o:lock v:ext="edit" verticies="t"/>
                  </v:shape>
                  <v:shape id="Freeform 198" o:spid="_x0000_s1222" style="position:absolute;left:4853;top:2459;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" path="m44,50r,c44,53,43,56,42,58v-1,3,-3,5,-5,6c35,66,33,67,30,68v-3,1,-6,2,-10,2c18,70,16,70,14,69v-2,,-4,-1,-6,-1c7,67,5,67,4,66,3,65,2,65,2,64,1,64,1,63,,63,,62,,61,,60,,59,,59,,58v,,,-1,1,-1c1,57,1,56,1,56v,,1,,1,c3,56,3,56,4,57v1,1,3,1,4,2c10,60,11,61,13,61v2,1,5,1,8,1c23,62,25,62,27,62v1,-1,3,-2,4,-3c33,59,34,57,34,56v1,-2,1,-3,1,-5c35,49,35,47,34,45,33,44,32,43,30,42,29,41,27,40,25,39,23,38,21,38,19,37,17,36,15,35,13,34,11,33,9,32,8,30,6,29,5,27,4,25,3,23,2,21,2,18v,-2,1,-4,2,-7c5,9,6,7,8,6,9,4,12,3,14,2,17,,21,,24,v2,,4,,5,c31,1,32,1,34,1v1,1,2,1,3,2c38,3,39,4,39,4v1,,1,1,1,1c40,5,40,6,40,6v1,,1,,1,1c41,7,41,8,41,8v,1,,1,,2c41,10,40,11,40,11v,,,1,,1c40,12,39,12,39,12v,,-1,,-2,-1c37,11,36,10,34,10,33,9,32,8,30,8,28,7,26,7,24,7v-2,,-4,,-6,1c16,8,15,9,14,10v-1,1,-2,2,-3,3c11,15,11,16,11,18v,2,,3,1,5c13,24,14,26,16,27v1,1,3,2,5,2c23,30,25,31,27,32v2,1,4,2,6,2c35,35,37,37,39,38v1,1,3,3,3,5c43,45,44,47,44,50r,xe" fillcolor="#44546a" strokeweight="0">
                    <v:path arrowok="t" o:connecttype="custom" o:connectlocs="46,53;39,68;21,74;8,72;2,68;0,63;1,60;2,59;8,62;22,66;32,62;37,54;31,44;20,39;8,32;2,19;8,6;25,0;36,1;41,4;42,6;43,8;42,12;41,13;36,11;25,7;15,11;12,19;17,29;28,34;41,40;46,53" o:connectangles="0,0,0,0,0,0,0,0,0,0,0,0,0,0,0,0,0,0,0,0,0,0,0,0,0,0,0,0,0,0,0,0"/>
                  </v:shape>
                  <v:shape id="Freeform 199" o:spid="_x0000_s1223" style="position:absolute;left:1755;top:2595;width:3957;height:2993;visibility:visible;mso-wrap-style:square;v-text-anchor:top" coordsize="3740,2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" path="m,1413r,c,633,837,,1870,,2903,,3740,633,3740,1413v,781,-837,1414,-1870,1414c837,2827,,2194,,1413r,xe" strokeweight="0">
                    <v:path arrowok="t" o:connecttype="custom" o:connectlocs="0,1496;0,1496;1979,0;3957,1496;1979,2993;0,1496;0,1496" o:connectangles="0,0,0,0,0,0,0"/>
                  </v:shape>
                  <v:shape id="Freeform 200" o:spid="_x0000_s1224" style="position:absolute;left:1755;top:2595;width:3957;height:2993;visibility:visible;mso-wrap-style:square;v-text-anchor:top" coordsize="3740,2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" path="m,1413r,c,633,837,,1870,,2903,,3740,633,3740,1413v,781,-837,1414,-1870,1414c837,2827,,2194,,1413r,xe" filled="f" strokecolor="#3d4b5f" strokeweight=".7pt">
                    <v:stroke joinstyle="miter"/>
                    <v:path arrowok="t" o:connecttype="custom" o:connectlocs="0,1496;0,1496;1979,0;3957,1496;1979,2993;0,1496;0,1496" o:connectangles="0,0,0,0,0,0,0"/>
                  </v:shape>
                  <v:shape id="Freeform 201" o:spid="_x0000_s1225" style="position:absolute;left:2898;top:2999;width:67;height:98;visibility:visible;mso-wrap-style:square;v-text-anchor:top" coordsize="6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" path="m63,91r,c63,92,63,92,63,92v,1,,1,-1,1c62,93,61,93,61,93v-1,,-1,,-2,c58,93,57,93,57,93v-1,,-1,,-2,c55,93,55,93,55,92v,,-1,,-1,-1l54,48,8,48r,43c8,92,8,92,8,92v,1,,1,,1c7,93,7,93,6,93v,,-1,,-2,c3,93,3,93,2,93v-1,,-1,,-1,c,93,,93,,92v,,,,,-1l,2v,,,,,-1c,1,,1,1,1,1,1,1,,2,,3,,3,,4,,5,,6,,6,,7,,7,1,8,1v,,,,,c8,2,8,2,8,2r,39l54,41,54,2v,,1,,1,-1c55,1,55,1,55,1,56,1,56,,57,v,,1,,2,c60,,60,,61,v,,1,1,1,1c63,1,63,1,63,1v,1,,1,,1l63,91xe" fillcolor="#44546a" strokeweight="0">
                    <v:path arrowok="t" o:connecttype="custom" o:connectlocs="67,96;67,96;67,97;66,98;65,98;63,98;61,98;58,98;58,97;57,96;57,51;9,51;9,96;9,97;9,98;6,98;4,98;2,98;1,98;0,97;0,96;0,2;0,1;1,1;2,0;4,0;6,0;9,1;9,1;9,2;9,43;57,43;57,2;58,1;58,1;61,0;63,0;65,0;66,1;67,1;67,2;67,96" o:connectangles="0,0,0,0,0,0,0,0,0,0,0,0,0,0,0,0,0,0,0,0,0,0,0,0,0,0,0,0,0,0,0,0,0,0,0,0,0,0,0,0,0,0"/>
                  </v:shape>
                  <v:shape id="Freeform 202" o:spid="_x0000_s1226" style="position:absolute;left:2991;top:3024;width:66;height:74;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" path="m62,35r,c62,40,62,44,60,49v-1,4,-3,8,-6,11c52,63,48,66,44,67v-4,2,-8,3,-13,3c26,70,21,69,17,68,14,66,10,64,8,61,5,58,3,54,2,50,1,46,,41,,36,,31,1,26,2,22,4,17,6,13,8,10,11,7,14,5,18,3,22,1,27,,32,v5,,9,1,13,3c49,4,52,7,55,9v2,3,4,7,5,11c62,25,62,29,62,35r,xm53,35r,c53,32,53,28,52,25,51,22,50,19,49,16,47,14,45,11,42,10,39,8,36,8,31,8v-3,,-7,,-10,2c19,11,16,13,15,16v-2,2,-4,5,-4,8c10,28,9,31,9,35v,4,1,7,1,11c11,49,12,52,14,54v2,3,4,5,7,6c23,62,27,63,31,63v4,,7,-1,10,-3c44,59,46,57,48,55v2,-3,3,-6,4,-9c53,43,53,39,53,35r,xe" fillcolor="#44546a" strokeweight="0">
                    <v:path arrowok="t" o:connecttype="custom" o:connectlocs="66,37;66,37;64,52;57,63;47,71;33,74;18,72;9,64;2,53;0,38;2,23;9,11;19,3;34,0;48,3;59,10;64,21;66,37;66,37;56,37;56,37;55,26;52,17;45,11;33,8;22,11;16,17;12,25;10,37;11,49;15,57;22,63;33,67;44,63;51,58;55,49;56,37;56,37" o:connectangles="0,0,0,0,0,0,0,0,0,0,0,0,0,0,0,0,0,0,0,0,0,0,0,0,0,0,0,0,0,0,0,0,0,0,0,0,0,0"/>
                    <o:lock v:ext="edit" verticies="t"/>
                  </v:shape>
                  <v:shape id="Freeform 203" o:spid="_x0000_s1227" style="position:absolute;left:3081;top:3025;width:55;height:7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" path="m52,66r,c52,67,52,67,52,67v,1,,1,-1,1c51,68,51,68,50,68v-1,,-1,,-2,c47,68,47,68,46,68v-1,,-1,,-1,c44,68,44,68,44,67v,,,,,-1l44,57v-4,4,-7,7,-11,9c30,68,26,69,23,69v-5,,-8,-1,-11,-2c9,66,7,64,5,61,3,59,2,56,1,53,,49,,46,,41l,2c,2,,1,,1v,,,,1,c1,,1,,2,,3,,3,,4,,5,,6,,6,,7,,7,,7,1v1,,1,,1,c8,1,8,2,8,2r,38c8,44,9,47,9,50v1,2,2,5,3,6c13,58,15,60,17,61v2,,4,1,6,1c27,62,30,61,33,58v4,-2,7,-5,11,-10l44,2v,,,-1,,-1c44,1,44,1,44,1,45,,45,,46,v,,1,,2,c49,,49,,50,v,,1,,1,1c52,1,52,1,52,1v,,,1,,1l52,66xe" fillcolor="#44546a" strokeweight="0">
                    <v:path arrowok="t" o:connecttype="custom" o:connectlocs="55,70;55,70;55,71;54,72;53,72;51,72;49,72;48,72;47,71;47,70;47,60;35,70;24,73;13,71;5,65;1,56;0,43;0,2;0,1;1,1;2,0;4,0;6,0;7,1;8,1;8,2;8,42;10,53;13,59;18,65;24,66;35,61;47,51;47,2;47,1;47,1;49,0;51,0;53,0;54,1;55,1;55,2;55,70" o:connectangles="0,0,0,0,0,0,0,0,0,0,0,0,0,0,0,0,0,0,0,0,0,0,0,0,0,0,0,0,0,0,0,0,0,0,0,0,0,0,0,0,0,0,0"/>
                  </v:shape>
                  <v:shape id="Freeform 204" o:spid="_x0000_s1228" style="position:absolute;left:3160;top:3024;width:46;height:74;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" path="m44,50r,c44,53,43,56,42,59v-1,2,-3,4,-5,6c35,67,32,68,30,69v-3,1,-7,1,-10,1c18,70,15,70,13,70,11,69,10,69,8,68,6,68,5,67,4,66,3,66,2,65,1,65,1,64,1,64,,63,,62,,61,,60v,,,-1,,-1c,58,,58,,57v1,,1,,1,c1,56,1,56,2,56v,,1,1,2,1c5,58,6,59,8,60v1,,3,1,5,2c15,62,18,63,20,63v3,,4,-1,6,-1c28,62,30,61,31,60v1,-1,2,-2,3,-4c35,55,35,53,35,51v,-2,,-4,-1,-5c33,45,32,43,30,42,28,41,27,40,25,40,23,39,21,38,19,37,17,36,15,35,13,34,11,33,9,32,7,31,6,29,5,28,4,26,3,24,2,21,2,18v,-2,1,-4,1,-6c4,10,6,8,7,6,9,4,12,3,14,2,17,1,20,,24,v2,,3,,5,1c31,1,32,1,33,2v2,,3,1,4,1c38,4,38,4,39,4v,1,1,1,1,1c40,6,40,6,40,6v,1,,1,,1c40,8,40,8,40,9v,,,1,,1c40,11,40,11,40,11v,1,,1,,1c39,12,39,12,39,12v-1,,-1,,-2,c36,11,35,11,34,10,33,9,31,9,30,8,28,8,26,7,24,7v-3,,-4,1,-6,1c16,9,15,9,14,10v-1,1,-2,3,-3,4c11,15,10,16,10,18v,2,1,4,2,5c13,25,14,26,16,27v1,1,3,2,5,3c23,31,25,31,27,32v2,1,4,2,6,3c35,36,37,37,38,38v2,2,3,3,4,5c43,45,44,48,44,50r,xe" fillcolor="#44546a" strokeweight="0">
                    <v:path arrowok="t" o:connecttype="custom" o:connectlocs="46,53;39,69;21,74;8,72;1,69;0,63;0,60;2,59;8,63;21,67;32,63;37,54;31,44;20,39;7,33;2,19;7,6;25,0;35,2;41,4;42,6;42,10;42,12;41,13;36,11;25,7;15,11;10,19;17,29;28,34;40,40;46,53" o:connectangles="0,0,0,0,0,0,0,0,0,0,0,0,0,0,0,0,0,0,0,0,0,0,0,0,0,0,0,0,0,0,0,0"/>
                  </v:shape>
                </v:group>
                <v:shape id="Freeform 206" o:spid="_x0000_s1229" style="position:absolute;left:20472;top:19202;width:387;height:470;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" path="m57,32r,c57,34,56,35,55,35v-1,1,-1,1,-2,1l9,36v,4,,8,1,11c11,50,12,53,14,56v2,2,4,4,7,5c24,62,27,63,32,63v3,,5,-1,8,-1c42,61,44,61,46,60v1,,3,-1,4,-2c51,58,52,58,52,58v1,,1,,1,c53,58,54,58,54,59v,,,,,1c54,60,54,61,54,61v,1,,1,,1c54,63,54,63,54,63v,1,,1,,1c53,64,53,65,53,65v,,-1,,-2,1c50,67,48,67,46,68v-2,,-4,1,-7,1c36,70,34,70,31,70,26,70,21,69,17,68,13,66,10,64,8,61,5,58,3,55,2,50,,46,,41,,35,,30,,25,2,21,3,16,5,13,8,10,10,7,13,4,17,3,21,1,25,,29,v5,,9,1,13,3c45,4,48,7,50,9v3,3,4,6,5,10c56,22,57,26,57,30r,2xm48,29r,c48,23,46,17,43,13,40,10,35,8,29,8v-3,,-6,,-9,1c18,11,16,12,14,14v-2,2,-3,5,-4,7c9,24,9,27,9,29r39,xe" fillcolor="#44546a" strokeweight="0">
                  <v:path arrowok="t" o:connecttype="custom" o:connectlocs="38735,21481;38735,21481;37376,23495;36017,24166;6116,24166;6796,31550;9514,37592;14271,40948;21746,42291;27182,41620;31260,40277;33978,38935;35337,38935;36017,38935;36696,39606;36696,40277;36696,40948;36696,41620;36696,42291;36696,42962;36017,43634;34658,44305;31260,45647;26503,46319;21066,46990;11553,45647;5436,40948;1359,33564;0,23495;1359,14097;5436,6713;11553,2014;19707,0;28542,2014;33978,6042;37376,12754;38735,20139;38735,21481;32619,19467;32619,19467;29221,8727;19707,5370;13591,6042;9514,9398;6796,14097;6116,19467;32619,19467" o:connectangles="0,0,0,0,0,0,0,0,0,0,0,0,0,0,0,0,0,0,0,0,0,0,0,0,0,0,0,0,0,0,0,0,0,0,0,0,0,0,0,0,0,0,0,0,0,0,0"/>
                  <o:lock v:ext="edit" verticies="t"/>
                </v:shape>
                <v:shape id="Freeform 207" o:spid="_x0000_s1230" style="position:absolute;left:21012;top:18999;width:349;height:666;visibility:visible;mso-wrap-style:square;v-text-anchor:top" coordsize="5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" path="m52,97r,c52,98,52,98,52,98v,1,,1,-1,1c51,99,50,99,50,99v-1,,-1,,-2,c47,99,46,99,46,99v-1,,-1,,-1,c44,99,44,99,44,98v,,,,,-1l44,59v,-4,-1,-7,-1,-10c42,47,41,45,40,43,39,41,37,40,35,39,33,38,31,37,28,37v-3,,-6,2,-9,4c15,43,12,47,8,51r,46c8,98,8,98,8,98v,1,,1,-1,1c7,99,7,99,6,99v,,-1,,-2,c3,99,3,99,2,99v-1,,-1,,-1,c,99,,99,,98v,,,,,-1l,1v,,,,,c,,,,1,v,,,,1,c3,,3,,4,,5,,6,,6,,7,,7,,7,,8,,8,,8,1v,,,,,l8,42v4,-4,7,-7,11,-9c22,31,26,30,29,30v5,,8,1,11,2c43,34,45,36,47,38v2,3,3,5,4,9c52,50,52,54,52,58r,39xe" fillcolor="#44546a" strokeweight="0">
                  <v:path arrowok="t" o:connecttype="custom" o:connectlocs="34925,65328;34925,65328;34925,66002;34253,66675;33582,66675;32238,66675;30895,66675;30224,66675;29552,66002;29552,65328;29552,39736;28880,33001;26865,28960;23507,26266;18806,24919;12761,27613;5373,34348;5373,65328;5373,66002;4701,66675;4030,66675;2687,66675;1343,66675;672,66675;0,66002;0,65328;0,673;0,673;672,0;1343,0;2687,0;4030,0;4701,0;5373,673;5373,673;5373,28286;12761,22225;19477,20205;26865,21552;31567,25592;34253,31654;34925,39062;34925,65328" o:connectangles="0,0,0,0,0,0,0,0,0,0,0,0,0,0,0,0,0,0,0,0,0,0,0,0,0,0,0,0,0,0,0,0,0,0,0,0,0,0,0,0,0,0,0"/>
                </v:shape>
                <v:shape id="Freeform 208" o:spid="_x0000_s1231" style="position:absolute;left:21513;top:19202;width:419;height:470;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" path="m62,35r,c62,40,61,44,60,49v-2,4,-4,8,-6,11c51,63,48,66,44,67v-4,2,-9,3,-14,3c25,70,21,69,17,68,13,66,10,64,7,61,5,58,3,54,2,50,,46,,41,,36,,31,,26,2,22,3,17,5,13,8,10,10,7,14,5,17,3,21,1,26,,31,v5,,10,1,14,3c48,4,51,7,54,9v2,3,4,7,6,11c61,25,62,29,62,35r,xm53,35r,c53,32,52,28,52,25,51,22,50,19,48,16,46,14,44,11,41,10,38,8,35,8,31,8v-4,,-7,,-10,2c18,11,16,13,14,16v-2,2,-3,5,-4,8c9,28,9,31,9,35v,4,,7,1,11c10,49,12,52,13,54v2,3,4,5,7,6c23,62,26,63,30,63v4,,8,-1,10,-3c43,59,46,57,47,55v2,-3,3,-6,4,-9c52,43,53,39,53,35r,xe" fillcolor="#44546a" strokeweight="0">
                  <v:path arrowok="t" o:connecttype="custom" o:connectlocs="41910,23495;41910,23495;40558,32893;36502,40277;29743,44976;20279,46990;11491,45647;4732,40948;1352,33564;0,24166;1352,14768;5408,6713;11491,2014;20955,0;30419,2014;36502,6042;40558,13426;41910,23495;41910,23495;35826,23495;35826,23495;35150,16782;32446,10741;27715,6713;20955,5370;14195,6713;9464,10741;6760,16111;6084,23495;6760,30879;8788,36249;13519,40277;20279,42291;27039,40277;31770,36921;34474,30879;35826,23495;35826,23495" o:connectangles="0,0,0,0,0,0,0,0,0,0,0,0,0,0,0,0,0,0,0,0,0,0,0,0,0,0,0,0,0,0,0,0,0,0,0,0,0,0"/>
                  <o:lock v:ext="edit" verticies="t"/>
                </v:shape>
                <v:shape id="Freeform 209" o:spid="_x0000_s1232" style="position:absolute;left:22078;top:18999;width:64;height:666;visibility:visible;mso-wrap-style:square;v-text-anchor:top" coordsize="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" path="m9,97r,c9,98,9,98,9,98v,1,-1,1,-1,1c8,99,7,99,7,99v-1,,-2,,-2,c4,99,3,99,3,99v-1,,-1,,-2,c1,99,1,99,1,98,,98,,98,,97l,1v,,,,1,c1,,1,,1,,2,,2,,3,v,,1,,2,c5,,6,,7,v,,1,,1,c8,,9,,9,1v,,,,,l9,97xe" fillcolor="#44546a" strokeweight="0">
                  <v:path arrowok="t" o:connecttype="custom" o:connectlocs="6350,65328;6350,65328;6350,66002;5644,66675;4939,66675;3528,66675;2117,66675;706,66675;706,66002;0,65328;0,673;706,673;706,0;2117,0;3528,0;4939,0;5644,0;6350,673;6350,673;6350,65328" o:connectangles="0,0,0,0,0,0,0,0,0,0,0,0,0,0,0,0,0,0,0,0"/>
                </v:shape>
                <v:shape id="Freeform 210" o:spid="_x0000_s1233" style="position:absolute;left:22282;top:18999;width:374;height:673;visibility:visible;mso-wrap-style:square;v-text-anchor:top" coordsize="5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" path="m56,97r,c56,98,56,98,56,98v,1,,1,,1c55,99,55,99,54,99v,,-1,,-1,c52,99,51,99,51,99v-1,,-1,,-1,c49,99,49,99,49,98v,,,,,-1l49,88v-4,4,-7,7,-11,9c34,99,30,100,26,100v-5,,-9,-1,-12,-3c11,96,8,93,6,90,4,87,2,83,2,79,1,75,,71,,66,,60,1,56,2,51,3,47,5,43,7,40v2,-3,5,-6,9,-7c19,31,23,30,28,30v4,,7,1,10,3c42,35,45,37,48,41l48,2v,-1,,-1,,-1c48,1,48,1,49,v,,1,,1,c51,,51,,52,v1,,2,,2,c55,,55,,56,v,1,,1,,1c56,1,56,1,56,2r,95xm48,51r,c44,47,41,43,38,41,34,39,31,38,27,38v-3,,-6,,-8,2c17,42,15,44,13,46v-1,3,-2,6,-3,9c9,58,9,61,9,65v,3,,7,1,10c10,78,11,81,13,84v1,3,3,5,5,6c20,92,23,93,27,93v1,,3,,5,-1c33,92,35,91,37,90v1,-1,3,-3,5,-4c44,84,46,82,48,79r,-28xe" fillcolor="#44546a" strokeweight="0">
                  <v:path arrowok="t" o:connecttype="custom" o:connectlocs="37465,65291;37465,65291;37465,65964;37465,66637;36127,66637;35458,66637;34120,66637;33451,66637;32782,65964;32782,65291;32782,59233;25423,65291;17394,67310;9366,65291;4014,60579;1338,53175;0,44425;1338,34328;4683,26924;10704,22212;18733,20193;25423,22212;32113,27597;32113,1346;32113,673;32782,0;33451,0;34789,0;36127,0;37465,0;37465,673;37465,1346;37465,65291;32113,34328;32113,34328;25423,27597;18063,25578;12711,26924;8697,30963;6690,37021;6021,43752;6690,50483;8697,56540;12042,60579;18063,62598;21409,61925;24754,60579;28099,57887;32113,53175;32113,34328" o:connectangles="0,0,0,0,0,0,0,0,0,0,0,0,0,0,0,0,0,0,0,0,0,0,0,0,0,0,0,0,0,0,0,0,0,0,0,0,0,0,0,0,0,0,0,0,0,0,0,0,0,0"/>
                  <o:lock v:ext="edit" verticies="t"/>
                </v:shape>
                <v:shape id="Freeform 211" o:spid="_x0000_s1234" style="position:absolute;left:22758;top:19373;width:495;height:51;visibility:visible;mso-wrap-style:square;v-text-anchor:top" coordsize="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" path="m74,4r,c74,5,74,6,73,7v,,-1,1,-1,1l3,8c2,8,1,7,1,7,1,6,,5,,4,,2,1,1,1,1,1,,2,,3,l72,v,,,,1,c73,,73,,73,1v1,,1,,1,1c74,2,74,3,74,4r,xe" fillcolor="#44546a" strokeweight="0">
                  <v:path arrowok="t" o:connecttype="custom" o:connectlocs="49530,2540;49530,2540;48861,4445;48191,5080;2008,5080;669,4445;0,2540;669,635;2008,0;48191,0;48861,0;48861,635;49530,1270;49530,2540;49530,2540" o:connectangles="0,0,0,0,0,0,0,0,0,0,0,0,0,0,0"/>
                </v:shape>
                <v:shape id="Freeform 212" o:spid="_x0000_s1235" style="position:absolute;left:23583;top:19037;width:77;height:628;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" path="m9,92r,c9,93,9,93,9,93v,1,,1,,1c8,94,8,94,7,94v,,-1,,-2,c4,94,4,94,3,94v,,-1,,-1,c1,94,1,94,1,93v,,,,,-1l1,28v,,,-1,,-1c1,27,1,27,2,27v,-1,1,-1,1,-1c4,26,4,26,5,26v1,,2,,2,c8,26,8,26,9,27v,,,,,c9,27,9,28,9,28r,64xm11,6r,c11,8,10,10,10,11,9,12,7,12,5,12v-2,,-3,,-4,-1c,10,,9,,6,,4,,2,1,2,2,1,3,,5,v2,,4,1,5,2c10,2,11,4,11,6r,xe" fillcolor="#44546a" strokeweight="0">
                  <v:path arrowok="t" o:connecttype="custom" o:connectlocs="6235,61527;6235,61527;6235,62196;6235,62865;4849,62865;3464,62865;2078,62865;1385,62865;693,62196;693,61527;693,18726;693,18057;1385,18057;2078,17388;3464,17388;4849,17388;6235,18057;6235,18057;6235,18726;6235,61527;7620,4013;7620,4013;6927,7357;3464,8025;693,7357;0,4013;693,1338;3464,0;6927,1338;7620,4013;7620,4013" o:connectangles="0,0,0,0,0,0,0,0,0,0,0,0,0,0,0,0,0,0,0,0,0,0,0,0,0,0,0,0,0,0,0"/>
                  <o:lock v:ext="edit" verticies="t"/>
                </v:shape>
                <v:shape id="Freeform 213" o:spid="_x0000_s1236" style="position:absolute;left:23818;top:19202;width:350;height:46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" path="m52,67r,c52,68,52,68,52,68v,1,,1,-1,1c51,69,51,69,50,69v-1,,-1,,-2,c47,69,46,69,46,69v-1,,-1,,-1,c44,69,44,69,44,68v,,,,,-1l44,29v,-4,-1,-7,-1,-10c42,17,41,15,40,13,39,11,37,10,35,9,33,8,31,7,28,7v-3,,-6,2,-9,4c15,13,12,17,8,21r,46c8,68,8,68,8,68v,1,,1,-1,1c7,69,7,69,6,69v,,-1,,-2,c3,69,3,69,2,69v-1,,-1,,-1,c,69,,69,,68v,,,,,-1l,3c,3,,2,,2v,,,,1,c1,1,1,1,2,1v,,1,,2,c5,1,5,1,6,1v,,1,,1,1c7,2,8,2,8,2v,,,1,,1l8,12c12,8,15,5,19,3,22,1,26,,29,v5,,8,1,11,2c43,4,45,6,47,8v2,3,3,5,4,9c52,20,52,24,52,28r,39xe" fillcolor="#44546a" strokeweight="0">
                  <v:path arrowok="t" o:connecttype="custom" o:connectlocs="34925,45011;34925,45011;34925,45683;34253,46355;33582,46355;32238,46355;30895,46355;30224,46355;29552,45683;29552,45011;29552,19483;28880,12764;26865,8734;23507,6046;18806,4703;12761,7390;5373,14108;5373,45011;5373,45683;4701,46355;4030,46355;2687,46355;1343,46355;672,46355;0,45683;0,45011;0,2015;0,1344;672,1344;1343,672;2687,672;4030,672;4701,1344;5373,1344;5373,2015;5373,8062;12761,2015;19477,0;26865,1344;31567,5374;34253,11421;34925,18811;34925,45011" o:connectangles="0,0,0,0,0,0,0,0,0,0,0,0,0,0,0,0,0,0,0,0,0,0,0,0,0,0,0,0,0,0,0,0,0,0,0,0,0,0,0,0,0,0,0"/>
                </v:shape>
                <v:shape id="Freeform 214" o:spid="_x0000_s1237" style="position:absolute;left:24320;top:19202;width:337;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" path="m50,58r,c50,58,49,59,49,59v,1,,1,,2c49,61,49,61,49,62v,,-1,,-1,1c47,63,46,64,45,65v-2,1,-4,2,-5,3c38,68,36,69,34,69v-2,1,-4,1,-7,1c23,70,19,69,15,68,12,66,9,64,7,61,4,58,3,55,1,50,,46,,41,,36,,29,,24,2,20,3,15,5,12,8,9,11,6,14,4,17,2,21,1,24,,28,v3,,5,1,7,1c37,1,38,2,40,3v2,,3,1,4,2c46,6,47,6,47,7v1,1,1,1,1,1c49,9,49,9,49,9v,1,,1,,2c49,11,49,12,49,12v,2,,3,,3c48,16,48,16,47,16v,,-1,,-2,-1c44,14,43,13,41,12,40,11,38,10,36,9,33,8,31,8,28,8v-6,,-11,2,-14,7c10,20,9,26,9,35v,5,,9,1,12c11,51,12,54,14,56v1,2,3,4,6,5c22,62,25,63,28,63v3,,5,-1,8,-2c38,60,40,59,41,58v2,-1,3,-2,4,-3c46,54,47,54,48,54v,,,,1,c49,54,49,55,49,55v,,,1,,1c49,57,50,57,50,58r,xe" fillcolor="#44546a" strokeweight="0">
                  <v:path arrowok="t" o:connecttype="custom" o:connectlocs="33655,38935;33655,38935;32982,39606;32982,40948;32982,41620;32309,42291;30290,43634;26924,45647;22885,46319;18174,46990;10097,45647;4712,40948;673,33564;0,24166;1346,13426;5385,6042;11443,1343;18847,0;23559,671;26924,2014;29616,3356;31636,4699;32309,5370;32982,6042;32982,7384;32982,8055;32982,10069;31636,10741;30290,10069;27597,8055;24232,6042;18847,5370;9423,10069;6058,23495;6731,31550;9423,37592;13462,40948;18847,42291;24232,40948;27597,38935;30290,36921;32309,36249;32982,36249;32982,36921;32982,37592;33655,38935;33655,38935" o:connectangles="0,0,0,0,0,0,0,0,0,0,0,0,0,0,0,0,0,0,0,0,0,0,0,0,0,0,0,0,0,0,0,0,0,0,0,0,0,0,0,0,0,0,0,0,0,0,0"/>
                </v:shape>
                <v:shape id="Freeform 215" o:spid="_x0000_s1238" style="position:absolute;left:24758;top:19202;width:419;height:470;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" path="m62,35r,c62,40,61,44,60,49v-2,4,-4,8,-6,11c51,63,48,66,44,67v-4,2,-9,3,-14,3c25,70,21,69,17,68,13,66,10,64,8,61,5,58,3,54,2,50,1,46,,41,,36,,31,1,26,2,22,3,17,5,13,8,10,10,7,14,5,18,3,22,1,26,,32,v5,,9,1,13,3c49,4,52,7,54,9v3,3,5,7,6,11c61,25,62,29,62,35r,xm53,35r,c53,32,52,28,52,25,51,22,50,19,48,16,47,14,44,11,41,10,39,8,35,8,31,8v-4,,-7,,-10,2c18,11,16,13,14,16v-2,2,-3,5,-4,8c9,28,9,31,9,35v,4,,7,1,11c11,49,12,52,14,54v1,3,3,5,6,6c23,62,27,63,31,63v4,,7,-1,10,-3c44,59,46,57,48,55v1,-3,3,-6,4,-9c52,43,53,39,53,35r,xe" fillcolor="#44546a" strokeweight="0">
                  <v:path arrowok="t" o:connecttype="custom" o:connectlocs="41910,23495;41910,23495;40558,32893;36502,40277;29743,44976;20279,46990;11491,45647;5408,40948;1352,33564;0,24166;1352,14768;5408,6713;12167,2014;21631,0;30419,2014;36502,6042;40558,13426;41910,23495;41910,23495;35826,23495;35826,23495;35150,16782;32446,10741;27715,6713;20955,5370;14195,6713;9464,10741;6760,16111;6084,23495;6760,30879;9464,36249;13519,40277;20955,42291;27715,40277;32446,36921;35150,30879;35826,23495;35826,23495" o:connectangles="0,0,0,0,0,0,0,0,0,0,0,0,0,0,0,0,0,0,0,0,0,0,0,0,0,0,0,0,0,0,0,0,0,0,0,0,0,0"/>
                  <o:lock v:ext="edit" verticies="t"/>
                </v:shape>
                <v:shape id="Freeform 216" o:spid="_x0000_s1239" style="position:absolute;left:25330;top:19202;width:235;height:463;visibility:visible;mso-wrap-style:square;v-text-anchor:top" coordsize="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" path="m35,6r,c35,7,35,8,35,8v,1,,1,,1c35,10,35,10,35,10v-1,,-1,,-1,c34,10,33,10,32,10v,,-1,-1,-1,-1c30,9,29,9,28,9,27,8,26,8,25,8v-1,,-3,1,-4,1c20,10,19,10,17,12v-1,1,-2,3,-4,5c12,19,10,21,8,24r,43c8,68,8,68,8,68v,1,,1,-1,1c7,69,6,69,6,69v-1,,-1,,-2,c3,69,2,69,2,69v-1,,-1,,-2,c,69,,69,,68v,,,,,-1l,3c,3,,2,,2v,,,,,c1,1,1,1,2,1v,,1,,2,c5,1,5,1,6,1v,,1,,1,1c7,2,7,2,8,2v,,,1,,1l8,13v2,-3,3,-5,5,-6c14,5,16,4,17,3,19,2,20,1,21,1,23,,24,,26,v,,1,,2,c29,1,29,1,30,1v1,,2,,3,c34,2,34,2,34,2v1,,1,1,1,1c35,3,35,3,35,3v,1,,1,,1c35,5,35,6,35,6r,xe" fillcolor="#44546a" strokeweight="0">
                  <v:path arrowok="t" o:connecttype="custom" o:connectlocs="23495,4031;23495,4031;23495,5374;23495,6046;23495,6718;22824,6718;21481,6718;20810,6046;18796,6046;16782,5374;14097,6046;11412,8062;8727,11421;5370,16123;5370,45011;5370,45683;4699,46355;4028,46355;2685,46355;1343,46355;0,46355;0,45683;0,45011;0,2015;0,1344;0,1344;1343,672;2685,672;4028,672;4699,1344;5370,1344;5370,2015;5370,8734;8727,4703;11412,2015;14097,672;17453,0;18796,0;20139,672;22152,672;22824,1344;23495,2015;23495,2015;23495,2687;23495,4031;23495,4031" o:connectangles="0,0,0,0,0,0,0,0,0,0,0,0,0,0,0,0,0,0,0,0,0,0,0,0,0,0,0,0,0,0,0,0,0,0,0,0,0,0,0,0,0,0,0,0,0,0"/>
                </v:shape>
                <v:shape id="Freeform 217" o:spid="_x0000_s1240" style="position:absolute;left:25685;top:19202;width:381;height:641;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" path="m56,34r,c56,40,55,45,54,49v-1,5,-3,8,-5,11c46,64,43,66,40,68v-3,1,-7,2,-12,2c26,70,24,70,23,70,21,69,19,68,18,68,16,67,15,66,13,64,11,63,10,62,8,60r,33c8,93,8,94,8,94v,,-1,,-1,c7,95,6,95,6,95v-1,,-1,,-2,c3,95,2,95,2,95,1,95,1,95,,94v,,,,,c,94,,93,,93l,3c,3,,2,,2v,,,,,c1,1,1,1,2,1v,,1,,1,c4,1,5,1,5,1v1,,1,,1,1c7,2,7,2,7,2v,,,1,,1l7,12c9,10,11,8,13,7,15,5,17,4,18,3,20,2,22,2,24,1,26,1,28,,30,v5,,9,1,12,3c45,5,48,7,50,10v2,3,4,7,4,11c55,25,56,30,56,34r,xm47,36r,c47,32,47,29,46,25v,-3,-1,-6,-3,-9c42,14,40,12,38,10,36,8,33,8,29,8v-1,,-3,,-5,c23,9,21,10,19,11v-1,1,-3,2,-5,4c12,17,10,19,8,21r,28c12,54,15,57,18,59v4,3,7,4,11,4c32,63,35,62,37,60v2,-1,4,-3,6,-6c44,52,45,49,46,45v1,-3,1,-6,1,-9l47,36xe" fillcolor="#44546a" strokeweight="0">
                  <v:path arrowok="t" o:connecttype="custom" o:connectlocs="38100,22954;38100,22954;36739,33080;33338,40506;27214,45907;19050,47257;15648,47257;12246,45907;8845,43207;5443,40506;5443,62785;5443,63460;4763,63460;4082,64135;2721,64135;1361,64135;0,63460;0,63460;0,62785;0,2025;0,1350;0,1350;1361,675;2041,675;3402,675;4082,1350;4763,1350;4763,2025;4763,8101;8845,4726;12246,2025;16329,675;20411,0;28575,2025;34018,6751;36739,14177;38100,22954;38100,22954;31977,24304;31977,24304;31296,16878;29255,10802;25854,6751;19730,5401;16329,5401;12927,7426;9525,10127;5443,14177;5443,33080;12246,39831;19730,42532;25173,40506;29255,36456;31296,30380;31977,24304;31977,24304" o:connectangles="0,0,0,0,0,0,0,0,0,0,0,0,0,0,0,0,0,0,0,0,0,0,0,0,0,0,0,0,0,0,0,0,0,0,0,0,0,0,0,0,0,0,0,0,0,0,0,0,0,0,0,0,0,0,0,0"/>
                  <o:lock v:ext="edit" verticies="t"/>
                </v:shape>
                <v:shape id="Freeform 218" o:spid="_x0000_s1241" style="position:absolute;left:26187;top:19202;width:413;height:470;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" path="m62,35r,c62,40,62,44,60,49v-1,4,-3,8,-6,11c52,63,48,66,44,67v-3,2,-8,3,-13,3c26,70,21,69,17,68,14,66,11,64,8,61,5,58,4,54,2,50,1,46,,41,,36,,31,1,26,2,22,4,17,6,13,8,10,11,7,14,5,18,3,22,1,27,,32,v5,,9,1,13,3c49,4,52,7,55,9v2,3,4,7,5,11c62,25,62,29,62,35r,xm53,35r,c53,32,53,28,52,25v,-3,-2,-6,-3,-9c47,14,45,11,42,10,39,8,36,8,32,8v-4,,-8,,-10,2c19,11,16,13,15,16v-2,2,-3,5,-4,8c10,28,9,31,9,35v,4,1,7,1,11c11,49,12,52,14,54v2,3,4,5,7,6c24,62,27,63,31,63v4,,7,-1,10,-3c44,59,46,57,48,55v2,-3,3,-6,4,-9c53,43,53,39,53,35r,xe" fillcolor="#44546a" strokeweight="0">
                  <v:path arrowok="t" o:connecttype="custom" o:connectlocs="41275,23495;41275,23495;39944,32893;35949,40277;29292,44976;20638,46990;11317,45647;5326,40948;1331,33564;0,24166;1331,14768;5326,6713;11983,2014;21303,0;29958,2014;36615,6042;39944,13426;41275,23495;41275,23495;35283,23495;35283,23495;34618,16782;32621,10741;27960,6713;21303,5370;14646,6713;9986,10741;7323,16111;5992,23495;6657,30879;9320,36249;13980,40277;20638,42291;27295,40277;31955,36921;34618,30879;35283,23495;35283,23495" o:connectangles="0,0,0,0,0,0,0,0,0,0,0,0,0,0,0,0,0,0,0,0,0,0,0,0,0,0,0,0,0,0,0,0,0,0,0,0,0,0"/>
                  <o:lock v:ext="edit" verticies="t"/>
                </v:shape>
                <v:shape id="Freeform 219" o:spid="_x0000_s1242" style="position:absolute;left:26752;top:19202;width:248;height:463;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" path="m36,6r,c36,7,36,8,36,8v,1,,1,,1c35,10,35,10,35,10v,,,,-1,c34,10,34,10,33,10,32,10,32,9,31,9v-1,,-2,,-3,c28,8,27,8,25,8v-1,,-2,1,-3,1c20,10,19,10,18,12v-2,1,-3,3,-4,5c12,19,10,21,9,24r,43c9,68,9,68,8,68v,1,,1,,1c7,69,7,69,6,69v,,-1,,-2,c3,69,3,69,2,69v,,-1,,-1,c1,69,,69,,68v,,,,,-1l,3c,3,,2,,2v,,1,,1,c1,1,2,1,2,1v1,,1,,2,c5,1,6,1,6,1v1,,1,,1,1c8,2,8,2,8,2v,,,1,,1l8,13v2,-3,4,-5,5,-6c15,5,16,4,18,3,19,2,21,1,22,1,23,,25,,26,v1,,1,,2,c29,1,30,1,31,1v1,,2,,2,c34,2,35,2,35,2v,,,1,,1c36,3,36,3,36,3v,1,,1,,1c36,5,36,6,36,6r,xe" fillcolor="#44546a" strokeweight="0">
                  <v:path arrowok="t" o:connecttype="custom" o:connectlocs="24765,4031;24765,4031;24765,5374;24765,6046;24077,6718;23389,6718;22701,6718;21325,6046;19262,6046;17198,5374;15134,6046;12383,8062;9631,11421;6191,16123;6191,45011;5503,45683;5503,46355;4128,46355;2752,46355;1376,46355;688,46355;0,45683;0,45011;0,2015;0,1344;688,1344;1376,672;2752,672;4128,672;4815,1344;5503,1344;5503,2015;5503,8734;8943,4703;12383,2015;15134,672;17886,0;19262,0;21325,672;22701,672;24077,1344;24077,2015;24765,2015;24765,2687;24765,4031;24765,4031" o:connectangles="0,0,0,0,0,0,0,0,0,0,0,0,0,0,0,0,0,0,0,0,0,0,0,0,0,0,0,0,0,0,0,0,0,0,0,0,0,0,0,0,0,0,0,0,0,0"/>
                </v:shape>
                <v:shape id="Freeform 220" o:spid="_x0000_s1243" style="position:absolute;left:27082;top:19202;width:330;height:470;visibility:visible;mso-wrap-style:square;v-text-anchor:top" coordsize="4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" path="m49,67r,c49,68,49,68,49,69v-1,,-1,,-1,c47,69,46,69,46,69v-1,,-2,,-3,c43,69,42,69,42,69v,-1,,-1,,-2l42,60v-3,3,-6,6,-10,8c29,69,25,70,21,70v-3,,-6,,-9,-1c9,68,7,67,5,65,3,63,2,61,1,59,,57,,54,,51,,48,,45,2,42,3,39,5,37,8,35v3,-1,6,-3,10,-4c22,30,26,30,30,30r11,l41,24v,-2,-1,-5,-1,-7c39,15,38,13,37,12,36,10,34,9,32,9,30,8,28,8,25,8v-3,,-6,,-8,1c15,9,13,10,11,11,9,12,8,13,7,13,6,14,5,14,4,14v,,,,,c3,14,3,14,3,14v,-1,,-1,,-1c3,12,2,12,2,11,2,10,3,9,3,9,3,8,3,8,4,7,4,6,5,6,7,5,8,4,10,3,12,3,14,2,16,1,19,1,21,1,23,,25,v5,,9,1,12,2c40,3,42,5,44,7v2,2,3,4,4,7c49,17,49,20,49,24r,43xm41,37r,l29,37v-3,,-6,,-9,1c17,39,15,39,14,41v-2,1,-3,2,-4,4c9,47,9,49,9,51v,3,1,6,3,9c14,62,18,63,22,63v3,,7,-1,9,-3c34,59,37,56,41,52r,-15xe" fillcolor="#44546a" strokeweight="0">
                  <v:path arrowok="t" o:connecttype="custom" o:connectlocs="33020,44976;33020,44976;33020,46319;32346,46319;30998,46319;28977,46319;28303,46319;28303,44976;28303,40277;21564,45647;14151,46990;8087,46319;3369,43634;674,39606;0,34236;1348,28194;5391,23495;12130,20810;20216,20139;27629,20139;27629,16111;26955,11412;24933,8055;21564,6042;16847,5370;11456,6042;7413,7384;4717,8727;2696,9398;2696,9398;2022,9398;2022,8727;1348,7384;2022,6042;2696,4699;4717,3356;8087,2014;12804,671;16847,0;24933,1343;29651,4699;32346,9398;33020,16111;33020,44976;27629,24838;27629,24838;19542,24838;13478,25509;9434,27523;6739,30208;6065,34236;8087,40277;14825,42291;20890,40277;27629,34907;27629,24838" o:connectangles="0,0,0,0,0,0,0,0,0,0,0,0,0,0,0,0,0,0,0,0,0,0,0,0,0,0,0,0,0,0,0,0,0,0,0,0,0,0,0,0,0,0,0,0,0,0,0,0,0,0,0,0,0,0,0,0"/>
                  <o:lock v:ext="edit" verticies="t"/>
                </v:shape>
                <v:shape id="Freeform 221" o:spid="_x0000_s1244" style="position:absolute;left:27533;top:19094;width:273;height:578;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" path="m40,80r,c40,81,40,81,40,82v,1,,1,-1,2c39,84,38,84,38,85v-1,,-2,,-3,c34,86,33,86,32,86v-1,,-2,,-3,c26,86,24,86,21,85,19,84,17,83,16,81,14,79,13,77,13,74,12,72,12,68,12,65r,-40l2,25v,,-1,-1,-1,-1c,23,,22,,21,,20,,20,,19v,,,,1,-1c1,18,1,18,1,18v1,,1,-1,1,-1l12,17,12,2v,-1,,-1,,-1c12,1,12,,13,v,,,,1,c15,,15,,16,v1,,2,,2,c19,,19,,19,v1,,1,1,1,1c20,1,20,1,20,2r,15l38,17v,,1,1,1,1c39,18,39,18,40,18v,1,,1,,1c40,20,40,20,40,21v,1,,2,,3c39,24,39,25,38,25r-18,l20,64v,5,1,8,2,11c24,77,26,79,30,79v1,,2,,3,-1c34,78,35,78,36,78v,-1,1,-1,1,-1c38,77,38,76,39,76v,,,,,1c40,77,40,77,40,77v,,,1,,1c40,78,40,79,40,80r,xe" fillcolor="#44546a" strokeweight="0">
                  <v:path arrowok="t" o:connecttype="custom" o:connectlocs="27305,53753;27305,53753;27305,55097;26622,56441;25940,57113;23892,57113;21844,57785;19796,57785;14335,57113;10922,54425;8874,49722;8192,43675;8192,16798;1365,16798;683,16126;0,14110;0,12766;683,12095;683,12095;1365,11423;8192,11423;8192,1344;8192,672;8874,0;9557,0;10922,0;12287,0;12970,0;13653,672;13653,1344;13653,11423;25940,11423;26622,12095;27305,12095;27305,12766;27305,14110;27305,16126;25940,16798;13653,16798;13653,43003;15018,50394;20479,53082;22527,52410;24575,52410;25257,51738;26622,51066;26622,51738;27305,51738;27305,52410;27305,53753;27305,53753" o:connectangles="0,0,0,0,0,0,0,0,0,0,0,0,0,0,0,0,0,0,0,0,0,0,0,0,0,0,0,0,0,0,0,0,0,0,0,0,0,0,0,0,0,0,0,0,0,0,0,0,0,0,0"/>
                </v:shape>
                <v:shape id="Freeform 222" o:spid="_x0000_s1245" style="position:absolute;left:27927;top:19037;width:70;height:628;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" path="m10,92r,c10,93,10,93,10,93v,1,,1,-1,1c9,94,8,94,8,94v-1,,-1,,-2,c5,94,4,94,4,94v-1,,-1,,-2,c2,94,2,94,2,93v,,,,,-1l2,28v,,,-1,,-1c2,27,2,27,2,27,3,26,3,26,4,26v,,1,,2,c7,26,7,26,8,26v,,1,,1,1c10,27,10,27,10,27v,,,1,,1l10,92xm11,6r,c11,8,11,10,10,11,9,12,8,12,6,12v-2,,-4,,-5,-1c1,10,,9,,6,,4,1,2,1,2,2,1,4,,6,v2,,3,1,4,2c11,2,11,4,11,6r,xe" fillcolor="#44546a" strokeweight="0">
                  <v:path arrowok="t" o:connecttype="custom" o:connectlocs="6350,61527;6350,61527;6350,62196;5715,62865;5080,62865;3810,62865;2540,62865;1270,62865;1270,62196;1270,61527;1270,18726;1270,18057;1270,18057;2540,17388;3810,17388;5080,17388;5715,18057;6350,18057;6350,18726;6350,61527;6985,4013;6985,4013;6350,7357;3810,8025;635,7357;0,4013;635,1338;3810,0;6350,1338;6985,4013;6985,4013" o:connectangles="0,0,0,0,0,0,0,0,0,0,0,0,0,0,0,0,0,0,0,0,0,0,0,0,0,0,0,0,0,0,0"/>
                  <o:lock v:ext="edit" verticies="t"/>
                </v:shape>
                <v:shape id="Freeform 223" o:spid="_x0000_s1246" style="position:absolute;left:28162;top:19202;width:355;height:46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" path="m53,67r,c53,68,53,68,53,68v-1,1,-1,1,-1,1c52,69,51,69,51,69v-1,,-2,,-2,c48,69,47,69,47,69v-1,,-1,,-2,c45,69,45,69,45,68v-1,,-1,,-1,-1l44,29v,-4,,-7,-1,-10c43,17,42,15,41,13,39,11,38,10,36,9,34,8,32,7,29,7v-3,,-6,2,-10,4c16,13,13,17,9,21r,46c9,68,9,68,9,68v,1,-1,1,-1,1c8,69,7,69,7,69v-1,,-1,,-2,c4,69,3,69,3,69v-1,,-1,,-2,c1,69,1,69,1,68v,,-1,,-1,-1l,3c,3,1,2,1,2v,,,,,c2,1,2,1,3,1v,,1,,2,c5,1,6,1,7,1v,,,,1,1c8,2,8,2,8,2v,,1,1,1,1l9,12c12,8,16,5,19,3,23,1,27,,30,v4,,8,1,11,2c44,4,46,6,48,8v2,3,3,5,4,9c52,20,53,24,53,28r,39xe" fillcolor="#44546a" strokeweight="0">
                  <v:path arrowok="t" o:connecttype="custom" o:connectlocs="35560,45011;35560,45011;35560,45683;34889,46355;34218,46355;32876,46355;31534,46355;30192,46355;30192,45683;29522,45011;29522,19483;28851,12764;27509,8734;24154,6046;19457,4703;12748,7390;6038,14108;6038,45011;6038,45683;5368,46355;4697,46355;3355,46355;2013,46355;671,46355;671,45683;0,45011;0,2015;671,1344;671,1344;2013,672;3355,672;4697,672;5368,1344;5368,1344;6038,2015;6038,8062;12748,2015;20128,0;27509,1344;32205,5374;34889,11421;35560,18811;35560,45011" o:connectangles="0,0,0,0,0,0,0,0,0,0,0,0,0,0,0,0,0,0,0,0,0,0,0,0,0,0,0,0,0,0,0,0,0,0,0,0,0,0,0,0,0,0,0"/>
                </v:shape>
                <v:shape id="Freeform 224" o:spid="_x0000_s1247" style="position:absolute;left:28651;top:19202;width:393;height:641;visibility:visible;mso-wrap-style:square;v-text-anchor:top" coordsize="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" path="m59,5r,c59,6,59,7,58,8v,,-1,1,-1,1l46,9v2,2,4,4,4,6c51,18,52,20,52,23v,4,-1,7,-2,10c49,36,47,38,45,40v-2,2,-5,3,-8,4c34,45,31,46,28,46v-3,,-6,,-9,-1c17,44,15,43,13,42v-1,1,-2,2,-2,3c10,46,10,48,10,49v,2,1,4,2,5c14,55,16,56,19,56r18,1c40,57,42,57,45,58v3,1,5,2,7,3c54,62,55,64,56,66v2,2,2,5,2,7c58,76,58,79,56,82v-1,2,-3,4,-5,6c49,90,45,92,42,93v-4,1,-9,2,-14,2c23,95,19,94,15,94,12,93,9,92,6,90,4,88,3,87,2,85,,82,,80,,78,,76,,74,1,73v,-1,1,-3,1,-4c3,68,4,66,5,65,6,64,8,62,9,61,7,60,5,58,4,57,3,55,2,53,2,51v,-3,1,-5,2,-8c5,41,6,39,8,37,7,35,6,33,5,31,4,29,4,27,4,24v,-4,,-7,1,-10c7,11,8,9,10,7,13,5,15,3,18,2,21,1,24,,28,v2,,3,,5,1c35,1,36,1,37,1r20,c57,1,58,2,58,2v1,1,1,2,1,3l59,5xm43,23r,c43,18,42,14,39,12,36,9,32,7,27,7v-2,,-4,1,-6,2c19,10,17,11,16,12v-1,2,-2,3,-3,5c13,19,12,21,12,24v,4,2,8,4,11c19,38,23,39,28,39v2,,5,-1,6,-1c36,37,38,36,39,34v1,-1,2,-3,3,-5c43,27,43,25,43,23r,xm50,74r,c50,71,48,68,46,67,43,65,40,64,36,64l17,63v-2,2,-3,3,-4,4c12,68,11,69,10,71,9,72,9,73,9,74v,1,-1,2,-1,3c8,81,10,83,14,85v3,2,8,3,15,3c32,88,36,87,39,87v2,-1,4,-2,6,-3c47,82,48,81,49,79v,-2,1,-3,1,-5l50,74xe" fillcolor="#44546a" strokeweight="0">
                  <v:path arrowok="t" o:connecttype="custom" o:connectlocs="39370,3376;38035,6076;33364,10127;33364,22278;24690,29705;12678,30380;7340,30380;8007,36456;24690,38481;34699,41181;38703,49283;34032,59409;18684,64135;4004,60759;0,52658;1335,46582;6006,41181;1335,34430;5338,24979;2669,16203;6673,4726;18684,0;24690,675;38703,1350;39370,3376;28693,15527;18017,4726;10677,8101;8007,16203;18684,26329;26024,22954;28693,15527;33364,49958;30695,45232;11344,42532;6673,47932;5338,51983;19351,59409;30028,56709;33364,49958" o:connectangles="0,0,0,0,0,0,0,0,0,0,0,0,0,0,0,0,0,0,0,0,0,0,0,0,0,0,0,0,0,0,0,0,0,0,0,0,0,0,0,0"/>
                  <o:lock v:ext="edit" verticies="t"/>
                </v:shape>
                <v:shape id="Freeform 225" o:spid="_x0000_s1248" style="position:absolute;left:17989;top:20072;width:279;height:673;visibility:visible;mso-wrap-style:square;v-text-anchor:top" coordsize="4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" path="m42,6r,c42,7,42,8,42,8v,,,1,,1c41,9,41,9,41,10v,,,,,c40,10,40,10,39,9v,,-1,,-2,c36,8,35,8,34,8,33,7,32,7,31,7v-2,,-4,1,-5,1c24,9,23,10,22,11v-1,2,-1,4,-2,6c20,19,20,22,20,25r,7l36,32v,,,1,1,1c37,33,37,33,37,33v,1,1,1,1,1c38,35,38,35,38,36v,1,,2,-1,3c37,39,36,40,36,40r-16,l20,98v,1,,1,,1c20,100,19,100,19,100v,,-1,,-1,c17,100,16,100,16,100v-1,,-2,,-2,c13,100,13,100,12,100v,,,,,-1c11,99,11,99,11,98r,-58l2,40c1,40,1,39,,39,,38,,37,,36,,35,,35,,34v,,,,,-1c,33,1,33,1,33v,,,-1,1,-1l11,32r,-7c11,21,12,17,13,14v,-4,2,-6,3,-8c18,4,20,2,22,1,25,1,28,,31,v2,,3,,5,1c37,1,38,1,39,2v1,,2,,2,c41,3,41,3,41,3v1,1,1,1,1,2c42,5,42,6,42,6r,xe" fillcolor="#44546a" strokeweight="0">
                  <v:path arrowok="t" o:connecttype="custom" o:connectlocs="27940,4039;27940,4039;27940,5385;27940,6058;27275,6731;27275,6731;25944,6058;24614,6058;22618,5385;20622,4712;17296,5385;14635,7404;13305,11443;13305,16828;13305,21539;23949,21539;24614,22212;24614,22212;25279,22885;25279,24232;24614,26251;23949,26924;13305,26924;13305,65964;13305,66637;12640,67310;11974,67310;10644,67310;9313,67310;7983,67310;7983,66637;7318,65964;7318,26924;1330,26924;0,26251;0,24232;0,22885;0,22212;665,22212;1330,21539;7318,21539;7318,16828;8648,9423;10644,4039;14635,673;20622,0;23949,673;25944,1346;27275,1346;27275,2019;27940,3366;27940,4039;27940,4039" o:connectangles="0,0,0,0,0,0,0,0,0,0,0,0,0,0,0,0,0,0,0,0,0,0,0,0,0,0,0,0,0,0,0,0,0,0,0,0,0,0,0,0,0,0,0,0,0,0,0,0,0,0,0,0,0"/>
                </v:shape>
                <v:shape id="Freeform 226" o:spid="_x0000_s1249" style="position:absolute;left:18326;top:20281;width:336;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" path="m50,67r,c50,68,49,68,49,69v,,-1,,-1,c47,69,47,69,46,69v-1,,-2,,-2,c43,69,43,69,42,69v,-1,,-1,,-2l42,60v-3,3,-6,6,-10,8c29,69,25,70,21,70v-3,,-6,,-9,-1c10,68,7,67,6,65,4,63,2,61,1,59,,57,,54,,51,,48,1,45,2,42,3,39,6,37,8,35v3,-1,6,-3,10,-4c22,30,26,30,31,30r10,l41,24v,-2,,-5,-1,-7c40,15,39,13,37,12,36,10,34,9,32,9,30,8,28,8,25,8v-3,,-6,,-8,1c15,9,13,10,11,11,9,12,8,13,7,13,6,14,5,14,5,14v-1,,-1,,-1,c4,14,3,14,3,14v,-1,,-1,,-1c3,12,3,12,3,11v,-1,,-2,,-2c3,8,3,8,4,7,5,6,6,6,7,5,9,4,10,3,12,3,14,2,17,1,19,1,21,1,23,,26,v4,,8,1,11,2c40,3,42,5,44,7v2,2,3,4,4,7c49,17,50,20,50,24r,43xm41,37r,l29,37v-3,,-6,,-9,1c18,39,16,39,14,41v-2,1,-3,2,-4,4c9,47,9,49,9,51v,3,1,6,3,9c15,62,18,63,22,63v4,,7,-1,10,-3c35,59,38,56,41,52r,-15xe" fillcolor="#44546a" strokeweight="0">
                  <v:path arrowok="t" o:connecttype="custom" o:connectlocs="33655,44976;33655,44976;32982,46319;32309,46319;30963,46319;29616,46319;28270,46319;28270,44976;28270,40277;21539,45647;14135,46990;8077,46319;4039,43634;673,39606;0,34236;1346,28194;5385,23495;12116,20810;20866,20139;27597,20139;27597,16111;26924,11412;24905,8055;21539,6042;16828,5370;11443,6042;7404,7384;4712,8727;3366,9398;2692,9398;2019,9398;2019,8727;2019,7384;2019,6042;2692,4699;4712,3356;8077,2014;12789,671;17501,0;24905,1343;29616,4699;32309,9398;33655,16111;33655,44976;27597,24838;27597,24838;19520,24838;13462,25509;9423,27523;6731,30208;6058,34236;8077,40277;14808,42291;21539,40277;27597,34907;27597,24838" o:connectangles="0,0,0,0,0,0,0,0,0,0,0,0,0,0,0,0,0,0,0,0,0,0,0,0,0,0,0,0,0,0,0,0,0,0,0,0,0,0,0,0,0,0,0,0,0,0,0,0,0,0,0,0,0,0,0,0"/>
                  <o:lock v:ext="edit" verticies="t"/>
                </v:shape>
                <v:shape id="Freeform 227" o:spid="_x0000_s1250" style="position:absolute;left:18840;top:20281;width:610;height:464;visibility:visible;mso-wrap-style:square;v-text-anchor:top" coordsize="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" path="m91,67r,c91,68,91,68,91,68v,1,,1,,1c90,69,90,69,89,69v,,-1,,-2,c86,69,86,69,85,69v,,-1,,-1,c83,69,83,69,83,68v,,,,,-1l83,28v,-3,,-6,-1,-9c82,17,81,15,80,13,78,11,77,10,75,9,73,8,71,7,69,7v-3,,-6,2,-9,4c57,13,53,17,50,21r,46c50,68,50,68,49,68v,1,,1,,1c48,69,48,69,48,69v-1,,-2,,-3,c45,69,44,69,43,69v,,-1,,-1,c42,69,42,69,41,68v,,,,,-1l41,28v,-3,,-6,-1,-9c40,17,39,15,38,13,37,11,35,10,33,9,32,8,30,7,27,7v-3,,-6,2,-9,4c15,13,12,17,8,21r,46c8,68,8,68,8,68v,1,-1,1,-1,1c7,69,6,69,6,69v-1,,-1,,-2,c3,69,2,69,2,69v-1,,-1,,-2,c,69,,69,,68v,,,,,-1l,3c,3,,2,,2v,,,,,c1,1,1,1,2,1v,,1,,2,c4,1,5,1,6,1v,,,,1,1c7,2,7,2,7,2v1,,1,1,1,1l8,12c11,8,15,5,18,3,21,1,25,,28,v3,,5,1,7,1c37,2,39,3,41,4v1,1,3,3,4,4c46,10,47,12,48,14v2,-3,4,-5,6,-7c56,6,58,4,60,3,61,2,63,1,65,1,67,1,68,,70,v4,,7,1,10,2c83,4,85,6,87,8v1,3,3,5,3,9c91,20,91,23,91,27r,40xe" fillcolor="#44546a" strokeweight="0">
                  <v:path arrowok="t" o:connecttype="custom" o:connectlocs="60960,45011;60960,46355;58280,46355;56271,46355;55601,45011;54931,12764;50242,6046;40193,7390;33495,45011;32825,46355;30145,46355;28135,46355;27465,45011;26796,12764;22106,6046;12058,7390;5359,45011;4689,46355;2680,46355;0,46355;0,45011;0,1344;1340,672;4019,672;4689,1344;5359,8062;18757,0;27465,2687;32155,9405;40193,2015;46892,0;58280,5374;60960,18139" o:connectangles="0,0,0,0,0,0,0,0,0,0,0,0,0,0,0,0,0,0,0,0,0,0,0,0,0,0,0,0,0,0,0,0,0"/>
                </v:shape>
                <v:shape id="Freeform 228" o:spid="_x0000_s1251" style="position:absolute;left:19640;top:20110;width:76;height:635;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" path="m10,92r,c10,93,10,93,10,93v,1,,1,-1,1c9,94,9,94,8,94v-1,,-1,,-2,c5,94,4,94,4,94v-1,,-1,,-1,c2,94,2,94,2,93v,,,,,-1l2,28v,,,-1,,-1c2,27,2,27,3,27v,-1,,-1,1,-1c4,26,5,26,6,26v1,,1,,2,c9,26,9,26,9,27v1,,1,,1,c10,27,10,28,10,28r,64xm11,6r,c11,8,11,10,10,11,9,12,8,12,6,12v-2,,-4,,-4,-1c1,10,,9,,6,,4,1,2,2,2,2,1,4,,6,v2,,3,1,4,2c11,2,11,4,11,6r,xe" fillcolor="#44546a" strokeweight="0">
                  <v:path arrowok="t" o:connecttype="custom" o:connectlocs="6927,62149;6927,62149;6927,62824;6235,63500;5542,63500;4156,63500;2771,63500;2078,63500;1385,62824;1385,62149;1385,18915;1385,18239;2078,18239;2771,17564;4156,17564;5542,17564;6235,18239;6927,18239;6927,18915;6927,62149;7620,4053;7620,4053;6927,7431;4156,8106;1385,7431;0,4053;1385,1351;4156,0;6927,1351;7620,4053;7620,4053" o:connectangles="0,0,0,0,0,0,0,0,0,0,0,0,0,0,0,0,0,0,0,0,0,0,0,0,0,0,0,0,0,0,0"/>
                  <o:lock v:ext="edit" verticies="t"/>
                </v:shape>
                <v:shape id="Freeform 229" o:spid="_x0000_s1252" style="position:absolute;left:19881;top:20078;width:58;height:667;visibility:visible;mso-wrap-style:square;v-text-anchor:top" coordsize="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" path="m8,97r,c8,98,8,98,8,98v,1,,1,-1,1c7,99,6,99,6,99v-1,,-1,,-2,c3,99,2,99,2,99v-1,,-1,,-2,c,99,,99,,98v,,,,,-1l,1v,,,,,c,,,,,,1,,1,,2,v,,1,,2,c5,,5,,6,v,,1,,1,c8,,8,,8,1v,,,,,l8,97xe" fillcolor="#44546a" strokeweight="0">
                  <v:path arrowok="t" o:connecttype="custom" o:connectlocs="5715,65328;5715,65328;5715,66002;5001,66675;4286,66675;2858,66675;1429,66675;0,66675;0,66002;0,65328;0,673;0,673;0,0;1429,0;2858,0;4286,0;5001,0;5715,673;5715,673;5715,65328" o:connectangles="0,0,0,0,0,0,0,0,0,0,0,0,0,0,0,0,0,0,0,0"/>
                </v:shape>
                <v:shape id="Freeform 230" o:spid="_x0000_s1253" style="position:absolute;left:20053;top:20288;width:387;height:628;visibility:visible;mso-wrap-style:square;v-text-anchor:top" coordsize="5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" path="m34,68r,l25,92v-1,1,-1,1,-2,1c22,94,21,94,20,94v-1,,-2,,-3,c17,94,16,93,16,93v,,,,,-1c15,92,16,91,16,91l25,68v,,-1,,-1,-1c24,67,23,67,23,66l,3c,3,,2,,2,,1,,1,,1,,,1,,1,,2,,3,,4,,5,,6,,6,,7,,7,,8,1v,,,,,c9,1,9,2,9,2l29,58r,l49,2v,-1,1,-1,1,-1c50,,51,,52,v,,1,,2,c55,,56,,56,v1,,1,1,2,1c58,1,58,1,58,2v,,,1,,1l34,68xe" fillcolor="#44546a" strokeweight="0">
                  <v:path arrowok="t" o:connecttype="custom" o:connectlocs="22707,45477;22707,45477;16696,61527;15360,62196;13357,62865;11353,62865;10686,62196;10686,61527;10686,60859;16696,45477;16028,44808;15360,44139;0,2006;0,1338;0,669;668,0;2671,0;4007,0;5343,669;5343,669;6011,1338;19368,38789;19368,38789;32724,1338;33392,669;34728,0;36064,0;37399,0;38735,669;38735,1338;38735,2006;22707,45477" o:connectangles="0,0,0,0,0,0,0,0,0,0,0,0,0,0,0,0,0,0,0,0,0,0,0,0,0,0,0,0,0,0,0,0"/>
                </v:shape>
                <v:shape id="Freeform 231" o:spid="_x0000_s1254" style="position:absolute;left:20510;top:20650;width:140;height:235;visibility:visible;mso-wrap-style:square;v-text-anchor:top" coordsize="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" path="m21,5r,c21,7,21,8,21,9v-1,1,-1,2,-1,3c20,13,19,14,19,15v-1,1,-1,2,-2,3l7,33v,,,,-1,1c6,34,6,34,6,34v-1,,-1,,-2,c4,34,3,35,3,35,2,35,2,34,1,34v,,-1,,-1,c,34,,34,,34,,33,,33,,33l10,13r,-8c10,4,10,3,10,3,11,2,11,2,11,1v1,,1,,2,c14,,15,,15,v1,,2,,3,1c18,1,19,1,19,1v1,1,1,1,1,2c21,3,21,4,21,5r,xe" fillcolor="#44546a" strokeweight="0">
                  <v:path arrowok="t" o:connecttype="custom" o:connectlocs="13970,3356;13970,3356;13970,6042;13305,8055;12640,10069;11309,12083;4657,22152;3991,22824;3991,22824;2661,22824;1996,23495;665,22824;0,22824;0,22824;0,22152;6652,8727;6652,3356;6652,2014;7318,671;8648,671;9979,0;11974,671;12640,671;13305,2014;13970,3356;13970,3356" o:connectangles="0,0,0,0,0,0,0,0,0,0,0,0,0,0,0,0,0,0,0,0,0,0,0,0,0,0"/>
                </v:shape>
                <v:shape id="Freeform 232" o:spid="_x0000_s1255" style="position:absolute;left:21043;top:20078;width:337;height:667;visibility:visible;mso-wrap-style:square;v-text-anchor:top" coordsize="5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" path="m50,97r,c50,98,50,98,49,98v,,,1,,1c48,99,48,99,47,99v,,-1,,-2,c44,99,43,99,43,99v-1,,-1,,-2,c41,99,40,99,40,98v,,-1,,-1,-1l9,61r,36c9,98,9,98,9,98v,1,-1,1,-1,1c8,99,7,99,7,99v-1,,-1,,-2,c4,99,3,99,3,99v-1,,-1,,-2,c1,99,1,99,1,98v,,-1,,-1,-1l,1v,,1,,1,c1,,1,,1,,2,,2,,3,v,,1,,2,c6,,6,,7,v,,1,,1,c8,,9,,9,1v,,,,,l9,61,36,33v,,1,-1,1,-1c38,32,38,32,39,32v,-1,1,-1,1,-1c41,31,42,31,42,31v1,,2,,2,c45,31,46,31,46,31v,1,1,1,1,1c47,32,47,32,47,33v,,,1,,1c46,35,46,35,45,36l19,60,48,95v1,,1,1,1,1c50,97,50,97,50,97r,xe" fillcolor="#44546a" strokeweight="0">
                  <v:path arrowok="t" o:connecttype="custom" o:connectlocs="33655,65328;33655,65328;32982,66002;32982,66675;31636,66675;30290,66675;28943,66675;27597,66675;26924,66002;26251,65328;6058,41083;6058,65328;6058,66002;5385,66675;4712,66675;3366,66675;2019,66675;673,66675;673,66002;0,65328;0,673;673,673;673,0;2019,0;3366,0;4712,0;5385,0;6058,673;6058,673;6058,41083;24232,22225;24905,21552;26251,21552;26924,20878;28270,20878;29616,20878;30963,20878;31636,21552;31636,22225;31636,22898;30290,24245;12789,40409;32309,63981;32982,64655;33655,65328;33655,65328" o:connectangles="0,0,0,0,0,0,0,0,0,0,0,0,0,0,0,0,0,0,0,0,0,0,0,0,0,0,0,0,0,0,0,0,0,0,0,0,0,0,0,0,0,0,0,0,0,0"/>
                </v:shape>
                <v:shape id="Freeform 233" o:spid="_x0000_s1256" style="position:absolute;left:21494;top:20110;width:76;height:635;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" path="m10,92r,c10,93,10,93,9,93v,1,,1,,1c8,94,8,94,7,94v,,-1,,-2,c5,94,4,94,3,94v,,-1,,-1,c2,94,1,94,1,93v,,,,,-1l1,28v,,,-1,,-1c1,27,2,27,2,27v,-1,1,-1,1,-1c4,26,5,26,5,26v1,,2,,2,c8,26,8,26,9,27v,,,,,c10,27,10,28,10,28r,64xm11,6r,c11,8,10,10,10,11,9,12,7,12,5,12v-2,,-3,,-4,-1c,10,,9,,6,,4,,2,1,2,2,1,3,,5,v2,,4,1,5,2c10,2,11,4,11,6r,xe" fillcolor="#44546a" strokeweight="0">
                  <v:path arrowok="t" o:connecttype="custom" o:connectlocs="6927,62149;6927,62149;6235,62824;6235,63500;4849,63500;3464,63500;2078,63500;1385,63500;693,62824;693,62149;693,18915;693,18239;1385,18239;2078,17564;3464,17564;4849,17564;6235,18239;6235,18239;6927,18915;6927,62149;7620,4053;7620,4053;6927,7431;3464,8106;693,7431;0,4053;693,1351;3464,0;6927,1351;7620,4053;7620,4053" o:connectangles="0,0,0,0,0,0,0,0,0,0,0,0,0,0,0,0,0,0,0,0,0,0,0,0,0,0,0,0,0,0,0"/>
                  <o:lock v:ext="edit" verticies="t"/>
                </v:shape>
                <v:shape id="Freeform 234" o:spid="_x0000_s1257" style="position:absolute;left:21729;top:20281;width:349;height:46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" path="m52,67r,c52,68,52,68,52,68v,1,,1,-1,1c51,69,51,69,50,69v,,-1,,-2,c47,69,47,69,46,69v,,-1,,-1,c44,69,44,69,44,68v,,,,,-1l44,29v,-4,,-7,-1,-10c42,17,41,15,40,13,39,11,37,10,35,9,33,8,31,7,29,7v-4,,-7,2,-10,4c16,13,12,17,9,21r,46c9,68,8,68,8,68v,1,,1,,1c7,69,7,69,6,69v,,-1,,-2,c3,69,3,69,2,69v,,-1,,-1,c1,69,,69,,68v,,,,,-1l,3c,3,,2,,2v,,1,,1,c1,1,2,1,2,1v1,,1,,2,c5,1,6,1,6,1v1,,1,,1,1c8,2,8,2,8,2v,,,1,,1l8,12c12,8,15,5,19,3,23,1,26,,30,v4,,7,1,10,2c43,4,46,6,47,8v2,3,3,5,4,9c52,20,52,24,52,28r,39xe" fillcolor="#44546a" strokeweight="0">
                  <v:path arrowok="t" o:connecttype="custom" o:connectlocs="34925,45011;34925,45011;34925,45683;34253,46355;33582,46355;32238,46355;30895,46355;30224,46355;29552,45683;29552,45011;29552,19483;28880,12764;26865,8734;23507,6046;19477,4703;12761,7390;6045,14108;6045,45011;5373,45683;5373,46355;4030,46355;2687,46355;1343,46355;672,46355;0,45683;0,45011;0,2015;0,1344;672,1344;1343,672;2687,672;4030,672;4701,1344;5373,1344;5373,2015;5373,8062;12761,2015;20149,0;26865,1344;31567,5374;34253,11421;34925,18811;34925,45011" o:connectangles="0,0,0,0,0,0,0,0,0,0,0,0,0,0,0,0,0,0,0,0,0,0,0,0,0,0,0,0,0,0,0,0,0,0,0,0,0,0,0,0,0,0,0"/>
                </v:shape>
                <v:shape id="Freeform 235" o:spid="_x0000_s1258" style="position:absolute;left:22212;top:20650;width:133;height:235;visibility:visible;mso-wrap-style:square;v-text-anchor:top" coordsize="2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" path="m20,5r,c20,7,20,8,20,9v,1,,2,-1,3c19,13,19,14,18,15v,1,-1,2,-1,3l7,33v-1,,-1,,-1,1c6,34,5,34,5,34v,,-1,,-1,c3,34,3,35,2,35,1,35,1,34,1,34,,34,,34,,34v,,,,,c,33,,33,,33l10,13r,-8c10,4,10,3,10,3v,-1,,-1,1,-2c11,1,12,1,13,1,13,,14,,15,v1,,2,,2,1c18,1,19,1,19,1v,1,1,1,1,2c20,3,20,4,20,5r,xe" fillcolor="#44546a" strokeweight="0">
                  <v:path arrowok="t" o:connecttype="custom" o:connectlocs="13335,3356;13335,3356;13335,6042;12668,8055;12002,10069;11335,12083;4667,22152;4001,22824;3334,22824;2667,22824;1334,23495;667,22824;0,22824;0,22824;0,22152;6668,8727;6668,3356;6668,2014;7334,671;8668,671;10001,0;11335,671;12668,671;13335,2014;13335,3356;13335,3356" o:connectangles="0,0,0,0,0,0,0,0,0,0,0,0,0,0,0,0,0,0,0,0,0,0,0,0,0,0"/>
                </v:shape>
                <v:shape id="Freeform 236" o:spid="_x0000_s1259" style="position:absolute;left:22713;top:20281;width:293;height:470;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" path="m44,50r,c44,53,43,56,42,59v-1,2,-3,4,-5,6c35,67,33,68,30,69v-3,1,-7,1,-10,1c18,70,16,70,14,70,12,69,10,69,8,68,7,68,5,67,4,66,3,66,2,65,2,65,1,64,1,64,,63,,62,,61,,60v,,,-1,,-1c,58,,58,1,57v,,,,,c1,56,2,56,2,56v,,1,1,2,1c5,58,6,59,8,60v1,,3,1,5,2c15,62,18,63,21,63v2,,4,-1,5,-1c28,62,30,61,31,60v2,-1,3,-2,3,-4c35,55,35,53,35,51v,-2,,-4,-1,-5c33,45,32,43,30,42,29,41,27,40,25,40,23,39,21,38,19,37,17,36,15,35,13,34,11,33,9,32,8,31,6,29,5,28,4,26,3,24,2,21,2,18v,-2,1,-4,2,-6c5,10,6,8,8,6,9,4,12,3,14,2,17,1,21,,24,v2,,4,,5,1c31,1,32,1,34,2v1,,2,1,3,1c38,4,39,4,39,4v1,1,1,1,1,1c40,6,40,6,40,6v,1,1,1,1,1c41,8,41,8,41,9v,,,1,,1c40,11,40,11,40,11v,1,,1,,1c39,12,39,12,39,12v,,-1,,-2,c36,11,35,11,34,10,33,9,32,9,30,8,28,8,26,7,24,7v-2,,-4,1,-6,1c16,9,15,9,14,10v-1,1,-2,3,-3,4c11,15,11,16,11,18v,2,,4,1,5c13,25,14,26,16,27v1,1,3,2,5,3c23,31,25,31,27,32v2,1,4,2,6,3c35,36,37,37,39,38v1,2,3,3,3,5c43,45,44,48,44,50r,xe" fillcolor="#44546a" strokeweight="0">
                  <v:path arrowok="t" o:connecttype="custom" o:connectlocs="29210,33564;24563,43634;13277,46990;5311,45647;1328,43634;0,40277;664,38263;1328,37592;5311,40277;13941,42291;20580,40277;23235,34236;19916,28194;12613,24838;5311,20810;1328,12083;5311,4028;15933,0;22571,1343;25891,2685;26555,4028;27218,6042;26555,7384;25891,8055;22571,6713;15933,4699;9294,6713;7303,12083;10622,18125;17924,21481;25891,25509;29210,33564" o:connectangles="0,0,0,0,0,0,0,0,0,0,0,0,0,0,0,0,0,0,0,0,0,0,0,0,0,0,0,0,0,0,0,0"/>
                </v:shape>
                <v:shape id="Freeform 237" o:spid="_x0000_s1260" style="position:absolute;left:23145;top:20288;width:350;height:46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" path="m52,66r,c52,67,52,67,52,67v,1,,1,-1,1c51,68,51,68,50,68v,,-1,,-2,c47,68,47,68,46,68v,,-1,,-1,c45,68,44,68,44,67v,,,,,-1l44,57v-4,4,-7,7,-11,9c30,68,26,69,23,69v-5,,-8,-1,-11,-2c9,66,7,64,5,61,3,59,2,56,1,53,,49,,46,,41l,2c,2,,1,,1v,,1,,1,c1,,2,,2,,3,,3,,4,,5,,6,,6,,7,,7,,8,1v,,,,,c8,1,8,2,8,2r,38c8,44,9,47,9,50v1,2,2,5,3,6c13,58,15,60,17,61v2,,4,1,7,1c27,62,30,61,33,58v4,-2,7,-5,11,-10l44,2v,,,-1,,-1c44,1,44,1,45,1,45,,45,,46,v1,,1,,2,c49,,50,,50,v1,,1,,1,1c52,1,52,1,52,1v,,,1,,1l52,66xe" fillcolor="#44546a" strokeweight="0">
                  <v:path arrowok="t" o:connecttype="custom" o:connectlocs="34925,44340;34925,44340;34925,45011;34253,45683;33582,45683;32238,45683;30895,45683;30224,45683;29552,45011;29552,44340;29552,38293;22164,44340;15448,46355;8060,45011;3358,40981;672,35606;0,27544;0,1344;0,672;672,672;1343,0;2687,0;4030,0;5373,672;5373,672;5373,1344;5373,26872;6045,33591;8060,37621;11418,40981;16119,41652;22164,38965;29552,32247;29552,1344;29552,672;30224,672;30895,0;32238,0;33582,0;34253,672;34925,672;34925,1344;34925,44340" o:connectangles="0,0,0,0,0,0,0,0,0,0,0,0,0,0,0,0,0,0,0,0,0,0,0,0,0,0,0,0,0,0,0,0,0,0,0,0,0,0,0,0,0,0,0"/>
                </v:shape>
                <v:shape id="Freeform 238" o:spid="_x0000_s1261" style="position:absolute;left:23685;top:20281;width:375;height:635;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" path="m56,34r,c56,40,56,45,54,49v-1,5,-3,8,-5,11c47,64,44,66,40,68v-3,1,-7,2,-12,2c27,70,25,70,23,70,21,69,20,68,18,68,17,67,15,66,13,64,12,63,10,62,8,60r,33c8,93,8,94,8,94v,,,,,c7,95,7,95,6,95v,,-1,,-2,c3,95,3,95,2,95v,,-1,,-1,-1c,94,,94,,94v,,,-1,,-1l,3c,3,,2,,2v,,,,1,c1,1,1,1,2,1v,,1,,2,c5,1,5,1,6,1v,,,,1,1c7,2,7,2,7,2v1,,1,1,1,1l8,12v2,-2,4,-4,5,-5c15,5,17,4,19,3,21,2,22,2,24,1,26,1,28,,30,v5,,9,1,12,3c46,5,48,7,50,10v2,3,4,7,5,11c56,25,56,30,56,34r,xm47,36r,c47,32,47,29,46,25v,-3,-1,-6,-2,-9c42,14,40,12,38,10,36,8,33,8,30,8v-2,,-4,,-5,c23,9,21,10,20,11v-2,1,-4,2,-6,4c12,17,10,19,8,21r,28c12,54,15,57,19,59v3,3,6,4,10,4c32,63,35,62,37,60v3,-1,5,-3,6,-6c45,52,46,49,46,45v1,-3,1,-6,1,-9l47,36xe" fillcolor="#44546a" strokeweight="0">
                  <v:path arrowok="t" o:connecttype="custom" o:connectlocs="37465,22726;37465,22726;36127,32753;32782,40105;26761,45453;18733,46789;15387,46789;12042,45453;8697,42779;5352,40105;5352,62163;5352,62832;5352,62832;4014,63500;2676,63500;1338,63500;669,62832;0,62832;0,62163;0,2005;0,1337;669,1337;1338,668;2676,668;4014,668;4683,1337;4683,1337;5352,2005;5352,8021;8697,4679;12711,2005;16056,668;20071,0;28099,2005;33451,6684;36796,14037;37465,22726;37465,22726;31444,24063;31444,24063;30775,16711;29437,10695;25423,6684;20071,5347;16725,5347;13380,7353;9366,10026;5352,14037;5352,32753;12711,39437;19402,42111;24754,40105;28768,36095;30775,30079;31444,24063;31444,24063" o:connectangles="0,0,0,0,0,0,0,0,0,0,0,0,0,0,0,0,0,0,0,0,0,0,0,0,0,0,0,0,0,0,0,0,0,0,0,0,0,0,0,0,0,0,0,0,0,0,0,0,0,0,0,0,0,0,0,0"/>
                  <o:lock v:ext="edit" verticies="t"/>
                </v:shape>
                <v:shape id="Freeform 239" o:spid="_x0000_s1262" style="position:absolute;left:24225;top:20281;width:374;height:635;visibility:visible;mso-wrap-style:square;v-text-anchor:top" coordsize="5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" path="m56,34r,c56,40,55,45,54,49v-1,5,-3,8,-5,11c46,64,44,66,40,68v-3,1,-7,2,-12,2c26,70,24,70,23,70,21,69,20,68,18,68,16,67,15,66,13,64,12,63,10,62,8,60r,33c8,93,8,94,8,94v,,,,-1,c7,95,6,95,6,95v-1,,-1,,-2,c3,95,2,95,2,95,1,95,1,95,,94v,,,,,c,94,,93,,93l,3c,3,,2,,2v,,,,,c1,1,1,1,2,1v,,1,,1,c4,1,5,1,5,1v1,,1,,1,1c7,2,7,2,7,2v,,,1,,1l7,12c9,10,11,8,13,7,15,5,17,4,19,3,20,2,22,2,24,1,26,1,28,,30,v5,,9,1,12,3c45,5,48,7,50,10v2,3,4,7,5,11c55,25,56,30,56,34r,xm47,36r,c47,32,47,29,46,25v,-3,-1,-6,-3,-9c42,14,40,12,38,10,36,8,33,8,29,8v-1,,-3,,-5,c23,9,21,10,19,11v-1,1,-3,2,-5,4c12,17,10,19,8,21r,28c12,54,15,57,18,59v4,3,7,4,11,4c32,63,35,62,37,60v2,-1,4,-3,6,-6c44,52,45,49,46,45v1,-3,1,-6,1,-9l47,36xe" fillcolor="#44546a" strokeweight="0">
                  <v:path arrowok="t" o:connecttype="custom" o:connectlocs="37465,22726;37465,22726;36127,32753;32782,40105;26761,45453;18733,46789;15387,46789;12042,45453;8697,42779;5352,40105;5352,62163;5352,62832;4683,62832;4014,63500;2676,63500;1338,63500;0,62832;0,62832;0,62163;0,2005;0,1337;0,1337;1338,668;2007,668;3345,668;4014,1337;4683,1337;4683,2005;4683,8021;8697,4679;12711,2005;16056,668;20071,0;28099,2005;33451,6684;36796,14037;37465,22726;37465,22726;31444,24063;31444,24063;30775,16711;28768,10695;25423,6684;19402,5347;16056,5347;12711,7353;9366,10026;5352,14037;5352,32753;12042,39437;19402,42111;24754,40105;28768,36095;30775,30079;31444,24063;31444,24063" o:connectangles="0,0,0,0,0,0,0,0,0,0,0,0,0,0,0,0,0,0,0,0,0,0,0,0,0,0,0,0,0,0,0,0,0,0,0,0,0,0,0,0,0,0,0,0,0,0,0,0,0,0,0,0,0,0,0,0"/>
                  <o:lock v:ext="edit" verticies="t"/>
                </v:shape>
                <v:shape id="Freeform 240" o:spid="_x0000_s1263" style="position:absolute;left:24726;top:20281;width:407;height:470;visibility:visible;mso-wrap-style:square;v-text-anchor:top" coordsize="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" path="m61,35r,c61,40,61,44,59,49v-1,4,-3,8,-6,11c51,63,48,66,44,67v-4,2,-9,3,-14,3c25,70,20,69,17,68,13,66,10,64,7,61,5,58,3,54,1,50,,46,,41,,36,,31,,26,1,22,3,17,5,13,7,10,10,7,13,5,17,3,21,1,26,,31,v5,,10,1,13,3c48,4,51,7,54,9v2,3,4,7,5,11c61,25,61,29,61,35r,xm52,35r,c52,32,52,28,51,25v,-3,-2,-6,-3,-9c46,14,44,11,41,10,38,8,35,8,31,8v-4,,-8,,-10,2c18,11,16,13,14,16v-2,2,-3,5,-4,8c9,28,9,31,9,35v,4,,7,1,11c10,49,11,52,13,54v2,3,4,5,7,6c23,62,26,63,30,63v4,,8,-1,10,-3c43,59,45,57,47,55v2,-3,3,-6,4,-9c52,43,52,39,52,35r,xe" fillcolor="#44546a" strokeweight="0">
                  <v:path arrowok="t" o:connecttype="custom" o:connectlocs="40640,23495;40640,23495;39308,32893;35310,40277;29314,44976;19987,46990;11326,45647;4664,40948;666,33564;0,24166;666,14768;4664,6713;11326,2014;20653,0;29314,2014;35976,6042;39308,13426;40640,23495;40640,23495;34644,23495;34644,23495;33978,16782;31979,10741;27315,6713;20653,5370;13991,6713;9327,10741;6662,16111;5996,23495;6662,30879;8661,36249;13325,40277;19987,42291;26649,40277;31313,36921;33978,30879;34644,23495;34644,23495" o:connectangles="0,0,0,0,0,0,0,0,0,0,0,0,0,0,0,0,0,0,0,0,0,0,0,0,0,0,0,0,0,0,0,0,0,0,0,0,0,0"/>
                  <o:lock v:ext="edit" verticies="t"/>
                </v:shape>
                <v:shape id="Freeform 241" o:spid="_x0000_s1264" style="position:absolute;left:25292;top:20281;width:241;height:464;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" path="m36,6r,c36,7,36,8,36,8v,1,,1,,1c36,10,35,10,35,10v,,,,,c34,10,34,10,33,10v,,-1,-1,-2,-1c30,9,30,9,29,9,28,8,27,8,26,8v-2,,-3,1,-4,1c21,10,19,10,18,12v-1,1,-3,3,-4,5c12,19,11,21,9,24r,43c9,68,9,68,9,68,8,69,8,69,8,69v,,-1,,-1,c6,69,5,69,4,69v,,-1,,-2,c2,69,1,69,1,69v,,,,-1,-1c,68,,68,,67l,3c,3,,2,,2v1,,1,,1,c1,1,2,1,2,1v1,,2,,2,c5,1,6,1,6,1v1,,1,,2,1c8,2,8,2,8,2v,,,1,,1l8,13v2,-3,4,-5,5,-6c15,5,17,4,18,3,19,2,21,1,22,1,23,,25,,26,v1,,2,,2,c29,1,30,1,31,1v1,,2,,3,c34,2,35,2,35,2v,,1,1,1,1c36,3,36,3,36,3v,1,,1,,1c36,5,36,6,36,6r,xe" fillcolor="#44546a" strokeweight="0">
                  <v:path arrowok="t" o:connecttype="custom" o:connectlocs="24130,4031;24130,4031;24130,5374;24130,6046;23460,6718;23460,6718;22119,6718;20779,6046;19438,6046;17427,5374;14746,6046;12065,8062;9384,11421;6033,16123;6033,45011;6033,45683;5362,46355;4692,46355;2681,46355;1341,46355;670,46355;0,45683;0,45011;0,2015;0,1344;670,1344;1341,672;2681,672;4022,672;5362,1344;5362,1344;5362,2015;5362,8734;8714,4703;12065,2015;14746,672;17427,0;18768,0;20779,672;22789,672;23460,1344;24130,2015;24130,2015;24130,2687;24130,4031;24130,4031" o:connectangles="0,0,0,0,0,0,0,0,0,0,0,0,0,0,0,0,0,0,0,0,0,0,0,0,0,0,0,0,0,0,0,0,0,0,0,0,0,0,0,0,0,0,0,0,0,0"/>
                </v:shape>
                <v:shape id="Freeform 242" o:spid="_x0000_s1265" style="position:absolute;left:25584;top:20173;width:273;height:578;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" path="m40,80r,c40,81,40,81,40,82v,1,,1,-1,2c39,84,38,84,38,85v-1,,-2,,-3,c34,86,33,86,32,86v-1,,-2,,-3,c26,86,24,86,21,85,19,84,17,83,16,81,14,79,13,77,13,74,12,72,12,68,12,65r,-40l2,25c1,25,1,24,1,24,,23,,22,,21,,20,,20,,19v,,,,1,-1c1,18,1,18,1,18v1,,1,-1,1,-1l12,17,12,2v,-1,,-1,,-1c12,1,12,,13,v,,,,1,c14,,15,,16,v1,,2,,2,c19,,19,,19,v1,,1,1,1,1c20,1,20,1,20,2r,15l38,17v,,1,1,1,1c39,18,39,18,40,18v,1,,1,,1c40,20,40,20,40,21v,1,,2,,3c39,24,39,25,38,25r-18,l20,64v,5,1,8,2,11c24,77,26,79,30,79v1,,2,,3,-1c34,78,35,78,36,78v,-1,1,-1,1,-1c38,77,38,76,39,76v,,,,,1c40,77,40,77,40,77v,,,1,,1c40,78,40,79,40,80r,xe" fillcolor="#44546a" strokeweight="0">
                  <v:path arrowok="t" o:connecttype="custom" o:connectlocs="27305,53753;27305,53753;27305,55097;26622,56441;25940,57113;23892,57113;21844,57785;19796,57785;14335,57113;10922,54425;8874,49722;8192,43675;8192,16798;1365,16798;683,16126;0,14110;0,12766;683,12095;683,12095;1365,11423;8192,11423;8192,1344;8192,672;8874,0;9557,0;10922,0;12287,0;12970,0;13653,672;13653,1344;13653,11423;25940,11423;26622,12095;27305,12095;27305,12766;27305,14110;27305,16126;25940,16798;13653,16798;13653,43003;15018,50394;20479,53082;22527,52410;24575,52410;25257,51738;26622,51066;26622,51738;27305,51738;27305,52410;27305,53753;27305,53753" o:connectangles="0,0,0,0,0,0,0,0,0,0,0,0,0,0,0,0,0,0,0,0,0,0,0,0,0,0,0,0,0,0,0,0,0,0,0,0,0,0,0,0,0,0,0,0,0,0,0,0,0,0,0"/>
                </v:shape>
                <v:shape id="Freeform 243" o:spid="_x0000_s1266" style="position:absolute;left:26174;top:20281;width:299;height:470;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" path="m44,50r,c44,53,43,56,42,59v-1,2,-2,4,-5,6c35,67,33,68,30,69v-3,1,-6,1,-10,1c18,70,16,70,14,70,12,69,10,69,8,68,7,68,5,67,4,66,3,66,2,65,2,65,1,64,1,64,1,63,,62,,61,,60v,,,-1,,-1c1,58,1,58,1,57v,,,,,c2,56,2,56,2,56v1,,1,1,2,1c5,58,7,59,8,60v2,,3,1,6,2c16,62,18,63,21,63v2,,4,-1,6,-1c28,62,30,61,31,60v2,-1,3,-2,3,-4c35,55,36,53,36,51v,-2,-1,-4,-2,-5c33,45,32,43,30,42,29,41,27,40,25,40,23,39,21,38,19,37,17,36,15,35,13,34,11,33,9,32,8,31,6,29,5,28,4,26,3,24,3,21,3,18v,-2,,-4,1,-6c5,10,6,8,8,6,10,4,12,3,15,2,17,1,21,,25,v1,,3,,4,1c31,1,32,1,34,2v1,,2,1,3,1c38,4,39,4,39,4v1,1,1,1,1,1c40,6,41,6,41,6v,1,,1,,1c41,8,41,8,41,9v,,,1,,1c41,11,41,11,40,11v,1,,1,,1c40,12,39,12,39,12v,,-1,,-2,c37,11,36,11,34,10,33,9,32,9,30,8,28,8,26,7,24,7v-2,,-4,1,-6,1c17,9,15,9,14,10v-1,1,-2,3,-2,4c11,15,11,16,11,18v,2,,4,1,5c13,25,14,26,16,27v2,1,3,2,5,3c23,31,25,31,27,32v2,1,5,2,7,3c36,36,37,37,39,38v1,2,3,3,4,5c44,45,44,48,44,50r,xe" fillcolor="#44546a" strokeweight="0">
                  <v:path arrowok="t" o:connecttype="custom" o:connectlocs="29845,33564;25097,43634;13566,46990;5426,45647;1357,43634;0,40277;678,38263;1357,37592;5426,40277;14244,42291;21027,40277;24419,34236;20349,28194;12888,24838;5426,20810;2035,12083;5426,4028;16957,0;23062,1343;26454,2685;27810,4028;27810,6042;27132,7384;26454,8055;23062,6713;16279,4699;9496,6713;7461,12083;10853,18125;18314,21481;26454,25509;29845,33564" o:connectangles="0,0,0,0,0,0,0,0,0,0,0,0,0,0,0,0,0,0,0,0,0,0,0,0,0,0,0,0,0,0,0,0"/>
                </v:shape>
                <v:shape id="Freeform 244" o:spid="_x0000_s1267" style="position:absolute;left:26555;top:20288;width:394;height:628;visibility:visible;mso-wrap-style:square;v-text-anchor:top" coordsize="5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" path="m35,68r,l26,92v-1,1,-1,1,-2,1c23,94,22,94,20,94v,,-1,,-2,c18,94,17,93,17,93v,,-1,,-1,-1c16,92,16,91,17,91l26,68v-1,,-1,,-1,-1c25,67,24,67,24,66l1,3c1,3,,2,,2,,1,1,1,1,1,1,,2,,2,,3,,4,,5,,6,,6,,7,,8,,8,,8,1v1,,1,,1,c9,1,10,2,10,2l30,58r,l50,2v,-1,1,-1,1,-1c51,,52,,53,v,,1,,2,c56,,57,,57,v1,,1,1,2,1c59,1,59,1,59,2v,,,1,,1l35,68xe" fillcolor="#44546a" strokeweight="0">
                  <v:path arrowok="t" o:connecttype="custom" o:connectlocs="23355,45477;23355,45477;17349,61527;16015,62196;13346,62865;12011,62865;11344,62196;10677,61527;11344,60859;17349,45477;16682,44808;16015,44139;667,2006;0,1338;667,669;1335,0;3336,0;4671,0;5338,669;6006,669;6673,1338;20019,38789;20019,38789;33364,1338;34032,669;35366,0;36701,0;38035,0;39370,669;39370,1338;39370,2006;23355,45477" o:connectangles="0,0,0,0,0,0,0,0,0,0,0,0,0,0,0,0,0,0,0,0,0,0,0,0,0,0,0,0,0,0,0,0"/>
                </v:shape>
                <v:shape id="Freeform 245" o:spid="_x0000_s1268" style="position:absolute;left:27031;top:20281;width:293;height:470;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" path="m44,50r,c44,53,43,56,42,59v-1,2,-2,4,-5,6c35,67,33,68,30,69v-3,1,-6,1,-10,1c18,70,16,70,14,70,12,69,10,69,8,68,7,68,5,67,4,66,3,66,2,65,2,65,1,64,1,64,1,63,,62,,61,,60v,,,-1,,-1c,58,1,58,1,57v,,,,,c2,56,2,56,2,56v1,,1,1,2,1c5,58,7,59,8,60v2,,3,1,5,2c16,62,18,63,21,63v2,,4,-1,6,-1c28,62,30,61,31,60v2,-1,3,-2,3,-4c35,55,36,53,36,51v,-2,-1,-4,-2,-5c33,45,32,43,30,42,29,41,27,40,25,40,23,39,21,38,19,37,17,36,15,35,13,34,11,33,9,32,8,31,6,29,5,28,4,26,3,24,3,21,3,18v,-2,,-4,1,-6c5,10,6,8,8,6,10,4,12,3,15,2,17,1,21,,24,v2,,4,,5,1c31,1,32,1,34,2v1,,2,1,3,1c38,4,39,4,39,4v1,1,1,1,1,1c40,6,40,6,41,6v,1,,1,,1c41,8,41,8,41,9v,,,1,,1c41,11,41,11,40,11v,1,,1,,1c40,12,39,12,39,12v,,-1,,-2,c37,11,36,11,34,10,33,9,32,9,30,8,28,8,26,7,24,7v-2,,-4,1,-6,1c16,9,15,9,14,10v-1,1,-2,3,-2,4c11,15,11,16,11,18v,2,,4,1,5c13,25,14,26,16,27v1,1,3,2,5,3c23,31,25,31,27,32v2,1,4,2,6,3c35,36,37,37,39,38v1,2,3,3,4,5c44,45,44,48,44,50r,xe" fillcolor="#44546a" strokeweight="0">
                  <v:path arrowok="t" o:connecttype="custom" o:connectlocs="29210,33564;24563,43634;13277,46990;5311,45647;1328,43634;0,40277;664,38263;1328,37592;5311,40277;13941,42291;20580,40277;23899,34236;19916,28194;12613,24838;5311,20810;1992,12083;5311,4028;15933,0;22571,1343;25891,2685;27218,4028;27218,6042;26555,7384;25891,8055;22571,6713;15933,4699;9294,6713;7303,12083;10622,18125;17924,21481;25891,25509;29210,33564" o:connectangles="0,0,0,0,0,0,0,0,0,0,0,0,0,0,0,0,0,0,0,0,0,0,0,0,0,0,0,0,0,0,0,0"/>
                </v:shape>
                <v:shape id="Freeform 246" o:spid="_x0000_s1269" style="position:absolute;left:27406;top:20173;width:267;height:578;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" path="m40,80r,c40,81,40,81,40,82v,1,,1,-1,2c39,84,39,84,38,85v-1,,-2,,-3,c35,86,34,86,33,86v-1,,-2,,-3,c27,86,24,86,22,85,19,84,18,83,16,81,15,79,14,77,13,74,12,72,12,68,12,65r,-40l2,25v,,-1,-1,-1,-1c,23,,22,,21,,20,,20,,19v1,,1,,1,-1c1,18,1,18,2,18v,,,-1,,-1l12,17,12,2v,-1,,-1,,-1c12,1,13,,13,v,,1,,1,c15,,15,,16,v1,,2,,2,c19,,19,,20,v,,,1,,1c20,1,21,1,21,2r,15l38,17v1,,1,1,1,1c39,18,40,18,40,18v,1,,1,,1c40,20,40,20,40,21v,1,,2,,3c39,24,39,25,38,25r-17,l21,64v,5,,8,2,11c24,77,27,79,30,79v1,,2,,3,-1c34,78,35,78,36,78v1,-1,1,-1,2,-1c38,77,39,76,39,76v,,,,1,1c40,77,40,77,40,77v,,,1,,1c40,78,40,79,40,80r,xe" fillcolor="#44546a" strokeweight="0">
                  <v:path arrowok="t" o:connecttype="custom" o:connectlocs="26670,53753;26670,53753;26670,55097;26003,56441;25337,57113;23336,57113;22003,57785;20003,57785;14669,57113;10668,54425;8668,49722;8001,43675;8001,16798;1334,16798;667,16126;0,14110;0,12766;667,12095;1334,12095;1334,11423;8001,11423;8001,1344;8001,672;8668,0;9335,0;10668,0;12002,0;13335,0;13335,672;14002,1344;14002,11423;25337,11423;26003,12095;26670,12095;26670,12766;26670,14110;26670,16126;25337,16798;14002,16798;14002,43003;15335,50394;20003,53082;22003,52410;24003,52410;25337,51738;26003,51066;26670,51738;26670,51738;26670,52410;26670,53753;26670,53753" o:connectangles="0,0,0,0,0,0,0,0,0,0,0,0,0,0,0,0,0,0,0,0,0,0,0,0,0,0,0,0,0,0,0,0,0,0,0,0,0,0,0,0,0,0,0,0,0,0,0,0,0,0,0"/>
                </v:shape>
                <v:shape id="Freeform 247" o:spid="_x0000_s1270" style="position:absolute;left:27774;top:20281;width:388;height:470;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" path="m57,32r,c57,34,57,35,56,35v-1,1,-2,1,-3,1l9,36v,4,1,8,2,11c11,50,13,53,14,56v2,2,5,4,7,5c24,62,28,63,32,63v3,,6,-1,8,-1c43,61,45,61,46,60v2,,4,-1,5,-2c52,58,53,58,53,58v,,1,,1,c54,58,54,58,54,59v1,,1,,1,1c55,60,55,61,55,61v,1,,1,,1c55,63,55,63,55,63v,1,-1,1,-1,1c54,64,54,65,54,65v-1,,-1,,-2,1c50,67,49,67,47,68v-2,,-5,1,-7,1c37,70,34,70,31,70v-5,,-9,-1,-13,-2c14,66,11,64,8,61,6,58,4,55,2,50,1,46,,41,,35,,30,1,25,2,21,4,16,6,13,8,10,11,7,14,4,18,3,22,1,26,,30,v5,,9,1,13,3c46,4,49,7,51,9v2,3,4,6,5,10c57,22,57,26,57,30r,2xm49,29r,c49,23,47,17,44,13,41,10,36,8,30,8v-4,,-7,,-9,1c19,11,17,12,15,14v-2,2,-3,5,-4,7c10,24,10,27,9,29r40,xe" fillcolor="#44546a" strokeweight="0">
                  <v:path arrowok="t" o:connecttype="custom" o:connectlocs="38735,21481;38735,21481;38055,23495;36017,24166;6116,24166;7475,31550;9514,37592;14271,40948;21746,42291;27182,41620;31260,40277;34658,38935;36017,38935;36696,38935;36696,39606;37376,40277;37376,40948;37376,41620;37376,42291;36696,42962;36696,43634;35337,44305;31939,45647;27182,46319;21066,46990;12232,45647;5436,40948;1359,33564;0,23495;1359,14097;5436,6713;12232,2014;20387,0;29221,2014;34658,6042;38055,12754;38735,20139;38735,21481;33299,19467;33299,19467;29901,8727;20387,5370;14271,6042;10193,9398;7475,14097;6116,19467;33299,19467" o:connectangles="0,0,0,0,0,0,0,0,0,0,0,0,0,0,0,0,0,0,0,0,0,0,0,0,0,0,0,0,0,0,0,0,0,0,0,0,0,0,0,0,0,0,0,0,0,0,0"/>
                  <o:lock v:ext="edit" verticies="t"/>
                </v:shape>
                <v:shape id="Freeform 248" o:spid="_x0000_s1271" style="position:absolute;left:28321;top:20281;width:615;height:464;visibility:visible;mso-wrap-style:square;v-text-anchor:top" coordsize="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" path="m92,67r,c92,68,92,68,91,68v,1,,1,,1c90,69,90,69,89,69v,,-1,,-2,c87,69,86,69,85,69v,,-1,,-1,c84,69,83,69,83,68v,,,,,-1l83,28v,-3,,-6,-1,-9c82,17,81,15,80,13,79,11,77,10,75,9,74,8,71,7,69,7v-3,,-6,2,-9,4c57,13,53,17,50,21r,46c50,68,50,68,50,68v-1,1,-1,1,-1,1c49,69,48,69,48,69v-1,,-2,,-2,c45,69,44,69,44,69v-1,,-1,,-2,c42,69,42,69,42,68v-1,,-1,,-1,-1l41,28v,-3,,-6,,-9c40,17,39,15,38,13,37,11,35,10,34,9,32,8,30,7,27,7v-3,,-6,2,-9,4c15,13,12,17,8,21r,46c8,68,8,68,8,68v,1,,1,-1,1c7,69,6,69,6,69v-1,,-1,,-2,c3,69,2,69,2,69v-1,,-1,,-2,c,69,,69,,68v,,,,,-1l,3c,3,,2,,2v,,,,,c1,1,1,1,2,1v,,1,,2,c4,1,5,1,6,1v,,1,,1,1c7,2,7,2,7,2v1,,1,1,1,1l8,12c11,8,15,5,18,3,22,1,25,,28,v3,,5,1,7,1c37,2,39,3,41,4v2,1,3,3,4,4c46,10,47,12,48,14v2,-3,4,-5,6,-7c56,6,58,4,60,3,62,2,63,1,65,1,67,1,68,,70,v4,,7,1,10,2c83,4,85,6,87,8v2,3,3,5,3,9c91,20,92,23,92,27r,40xe" fillcolor="#44546a" strokeweight="0">
                  <v:path arrowok="t" o:connecttype="custom" o:connectlocs="61595,45011;60925,46355;58247,46355;56239,46355;55569,45011;54900,12764;50213,6046;40171,7390;33476,45011;32806,46355;30798,46355;28119,46355;27450,45011;27450,12764;22763,6046;12051,7390;5356,45011;4687,46355;2678,46355;0,46355;0,45011;0,1344;1339,672;4017,672;4687,1344;5356,8062;18746,0;27450,2687;32137,9405;40171,2015;46866,0;58247,5374;61595,18139" o:connectangles="0,0,0,0,0,0,0,0,0,0,0,0,0,0,0,0,0,0,0,0,0,0,0,0,0,0,0,0,0,0,0,0,0"/>
                </v:shape>
                <v:shape id="Freeform 249" o:spid="_x0000_s1272" style="position:absolute;left:29095;top:20281;width:292;height:470;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" path="m44,50r,c44,53,43,56,42,59v-1,2,-3,4,-5,6c35,67,32,68,30,69v-3,1,-7,1,-10,1c18,70,15,70,13,70,11,69,10,69,8,68,6,68,5,67,4,66,3,66,2,65,1,65,1,64,1,64,,63,,62,,61,,60v,,,-1,,-1c,58,,58,,57v1,,1,,1,c1,56,2,56,2,56v,,1,1,2,1c5,58,6,59,8,60v1,,3,1,5,2c15,62,18,63,20,63v3,,5,-1,6,-1c28,62,30,61,31,60v1,-1,2,-2,3,-4c35,55,35,53,35,51v,-2,,-4,-1,-5c33,45,32,43,30,42,29,41,27,40,25,40,23,39,21,38,19,37,17,36,15,35,13,34,11,33,9,32,7,31,6,29,5,28,4,26,3,24,2,21,2,18v,-2,1,-4,2,-6c4,10,6,8,7,6,9,4,12,3,14,2,17,1,20,,24,v2,,3,,5,1c31,1,32,1,33,2v2,,3,1,4,1c38,4,38,4,39,4v,1,1,1,1,1c40,6,40,6,40,6v,1,,1,,1c40,8,41,8,41,9v,,-1,1,-1,1c40,11,40,11,40,11v,1,,1,,1c39,12,39,12,39,12v-1,,-1,,-2,c36,11,35,11,34,10,33,9,31,9,30,8,28,8,26,7,24,7v-2,,-4,1,-6,1c16,9,15,9,14,10v-1,1,-2,3,-3,4c11,15,10,16,10,18v,2,1,4,2,5c13,25,14,26,16,27v1,1,3,2,5,3c23,31,25,31,27,32v2,1,4,2,6,3c35,36,37,37,39,38v1,2,2,3,3,5c43,45,44,48,44,50r,xe" fillcolor="#44546a" strokeweight="0">
                  <v:path arrowok="t" o:connecttype="custom" o:connectlocs="29210,33564;24563,43634;13277,46990;5311,45647;664,43634;0,40277;0,38263;1328,37592;5311,40277;13277,42291;20580,40277;23235,34236;19916,28194;12613,24838;4647,20810;1328,12083;4647,4028;15933,0;21908,1343;25891,2685;26555,4028;27218,6042;26555,7384;25891,8055;22571,6713;15933,4699;9294,6713;6639,12083;10622,18125;17924,21481;25891,25509;29210,33564" o:connectangles="0,0,0,0,0,0,0,0,0,0,0,0,0,0,0,0,0,0,0,0,0,0,0,0,0,0,0,0,0,0,0,0"/>
                </v:shape>
                <v:shape id="Freeform 250" o:spid="_x0000_s1273" style="position:absolute;left:14566;top:21666;width:18276;height:13817;visibility:visible;mso-wrap-style:square;v-text-anchor:top" coordsize="2720,2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" path="m,1028r,c,460,609,,1360,v751,,1360,460,1360,1028c2720,1595,2111,2056,1360,2056,609,2056,,1595,,1028r,xe" strokeweight="0">
                  <v:path arrowok="t" o:connecttype="custom" o:connectlocs="0,690880;0,690880;913765,0;1827530,690880;913765,1381760;0,690880;0,690880" o:connectangles="0,0,0,0,0,0,0"/>
                </v:shape>
                <v:shape id="Freeform 251" o:spid="_x0000_s1274" style="position:absolute;left:14566;top:21666;width:18276;height:13817;visibility:visible;mso-wrap-style:square;v-text-anchor:top" coordsize="2720,2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" path="m,1028r,c,460,609,,1360,v751,,1360,460,1360,1028c2720,1595,2111,2056,1360,2056,609,2056,,1595,,1028r,xe" filled="f" strokecolor="#3d4b5f" strokeweight=".7pt">
                  <v:stroke joinstyle="miter"/>
                  <v:path arrowok="t" o:connecttype="custom" o:connectlocs="0,690880;0,690880;913765,0;1827530,690880;913765,1381760;0,690880;0,690880" o:connectangles="0,0,0,0,0,0,0"/>
                </v:shape>
                <v:shape id="Freeform 252" o:spid="_x0000_s1275" style="position:absolute;left:18091;top:27152;width:57;height:629;visibility:visible;mso-wrap-style:square;v-text-anchor:top" coordsize="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" path="m9,91r,c9,91,9,91,9,92v,,,,-1,c8,92,7,92,7,93v-1,,-1,,-2,c4,93,3,93,3,93,2,92,2,92,1,92v,,,,,c1,91,,91,,91l,1v,,1,,1,c1,,1,,2,v,,,,1,c3,,4,,5,,6,,6,,7,v,,1,,1,c9,,9,,9,1v,,,,,l9,91xe" fillcolor="#44546a" strokeweight="0">
                  <v:path arrowok="t" o:connecttype="custom" o:connectlocs="5715,61513;5715,61513;5715,62189;5080,62189;4445,62865;3175,62865;1905,62865;635,62189;635,62189;0,61513;0,676;635,676;1270,0;1905,0;3175,0;4445,0;5080,0;5715,676;5715,676;5715,61513" o:connectangles="0,0,0,0,0,0,0,0,0,0,0,0,0,0,0,0,0,0,0,0"/>
                </v:shape>
                <v:shape id="Freeform 253" o:spid="_x0000_s1276" style="position:absolute;left:18332;top:27317;width:356;height:464;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" path="m53,67r,c53,67,53,67,53,68v-1,,-1,,-1,c52,68,51,68,51,69v-1,,-2,,-2,c48,69,47,69,46,69v,-1,-1,-1,-1,-1c45,68,45,68,44,68v,-1,,-1,,-1l44,29v,-4,,-8,-1,-10c43,16,42,14,41,12,39,11,38,9,36,8,34,7,32,7,29,7v-3,,-6,1,-10,3c16,13,13,16,9,21r,46c9,67,9,67,9,68v,,-1,,-1,c8,68,7,68,7,69v-1,,-2,,-2,c4,69,3,69,3,69,2,68,2,68,1,68v,,,,,c,67,,67,,67l,2v,,,,1,c1,1,1,1,1,1v1,,1,,2,c3,1,4,1,4,1v1,,2,,2,c7,1,7,1,8,1v,,,,,1c8,2,8,2,8,2r,9c12,7,16,4,19,3,23,1,26,,30,v4,,8,,11,2c44,3,46,5,48,8v1,2,3,5,4,8c52,19,53,23,53,28r,39xe" fillcolor="#44546a" strokeweight="0">
                  <v:path arrowok="t" o:connecttype="custom" o:connectlocs="35560,45011;35560,45011;35560,45683;34889,45683;34218,46355;32876,46355;30863,46355;30192,45683;29522,45683;29522,45011;29522,19483;28851,12764;27509,8062;24154,5374;19457,4703;12748,6718;6038,14108;6038,45011;6038,45683;5368,45683;4697,46355;3355,46355;2013,46355;671,45683;671,45683;0,45011;0,1344;671,1344;671,672;2013,672;2684,672;4026,672;5368,672;5368,1344;5368,1344;5368,7390;12748,2015;20128,0;27509,1344;32205,5374;34889,10749;35560,18811;35560,45011" o:connectangles="0,0,0,0,0,0,0,0,0,0,0,0,0,0,0,0,0,0,0,0,0,0,0,0,0,0,0,0,0,0,0,0,0,0,0,0,0,0,0,0,0,0,0"/>
                </v:shape>
                <v:shape id="Freeform 254" o:spid="_x0000_s1277" style="position:absolute;left:18840;top:27108;width:375;height:679;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" path="m56,98r,c56,98,56,99,56,99v,,,,-1,c55,99,55,100,54,100v,,-1,,-2,c52,100,51,100,50,100v,,,-1,-1,-1c49,99,49,99,49,99v-1,,-1,-1,-1,-1l48,89v-3,3,-7,6,-10,8c34,99,30,101,26,101v-5,,-9,-1,-12,-3c11,96,8,94,6,90,4,87,2,84,1,80,,75,,71,,66,,61,,56,2,52,3,47,5,43,7,40v2,-3,5,-5,9,-7c19,32,23,31,27,31v4,,8,1,11,2c41,35,45,38,48,41l48,2v,,,,,-1c48,1,48,1,49,1v,,,,1,-1c50,,51,,52,v1,,1,,2,c55,1,55,1,55,1v1,,1,,1,c56,2,56,2,56,2r,96xm48,51r,c44,47,41,44,37,41,34,39,31,38,27,38v-3,,-6,1,-8,2c16,42,14,44,13,47v-2,2,-3,5,-3,8c9,58,9,62,9,65v,4,,7,1,10c10,79,11,82,12,85v2,2,4,4,6,6c20,92,23,93,27,93v1,,3,,4,c33,92,35,91,36,90v2,-1,4,-2,6,-4c44,84,46,82,48,79r,-28xe" fillcolor="#44546a" strokeweight="0">
                  <v:path arrowok="t" o:connecttype="custom" o:connectlocs="37465,65927;37465,65927;37465,66600;36796,66600;36127,67272;34789,67272;33451,67272;32782,66600;32782,66600;32113,65927;32113,59872;25423,65254;17394,67945;9366,65927;4014,60545;669,53818;0,44400;1338,34982;4683,26909;10704,22200;18063,20854;25423,22200;32113,27582;32113,1345;32113,673;32782,673;33451,0;34789,0;36127,0;36796,673;37465,673;37465,1345;37465,65927;32113,34309;32113,34309;24754,27582;18063,25563;12711,26909;8697,31618;6690,37000;6021,43727;6690,50454;8028,57181;12042,61218;18063,62563;20740,62563;24085,60545;28099,57854;32113,53145;32113,34309" o:connectangles="0,0,0,0,0,0,0,0,0,0,0,0,0,0,0,0,0,0,0,0,0,0,0,0,0,0,0,0,0,0,0,0,0,0,0,0,0,0,0,0,0,0,0,0,0,0,0,0,0,0"/>
                  <o:lock v:ext="edit" verticies="t"/>
                </v:shape>
                <v:shape id="Freeform 255" o:spid="_x0000_s1278" style="position:absolute;left:19392;top:27146;width:83;height:635;visibility:visible;mso-wrap-style:square;v-text-anchor:top" coordsize="1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" path="m10,92r,c10,92,10,92,10,93v,,,,-1,c9,93,9,93,8,94v,,-1,,-2,c5,94,5,94,4,94,3,93,3,93,3,93v-1,,-1,,-1,c2,92,2,92,2,92l2,27v,,,,,c2,26,2,26,3,26v,,,,1,c5,26,5,26,6,26v1,,2,,2,c9,26,9,26,9,26v1,,1,,1,1c10,27,10,27,10,27r,65xm12,6r,c12,8,11,9,10,10v,1,-2,1,-4,1c4,11,2,11,2,10,1,10,,8,,6,,3,1,2,2,1,2,,4,,6,v2,,4,,4,1c11,2,12,3,12,6r,xe" fillcolor="#44546a" strokeweight="0">
                  <v:path arrowok="t" o:connecttype="custom" o:connectlocs="6879,62149;6879,62149;6879,62824;6191,62824;5503,63500;4128,63500;2752,63500;2064,62824;1376,62824;1376,62149;1376,18239;1376,18239;2064,17564;2752,17564;4128,17564;5503,17564;6191,17564;6879,18239;6879,18239;6879,62149;8255,4053;8255,4053;6879,6755;4128,7431;1376,6755;0,4053;1376,676;4128,0;6879,676;8255,4053;8255,4053" o:connectangles="0,0,0,0,0,0,0,0,0,0,0,0,0,0,0,0,0,0,0,0,0,0,0,0,0,0,0,0,0,0,0"/>
                  <o:lock v:ext="edit" verticies="t"/>
                </v:shape>
                <v:shape id="Freeform 256" o:spid="_x0000_s1279" style="position:absolute;left:19570;top:27324;width:394;height:457;visibility:visible;mso-wrap-style:square;v-text-anchor:top" coordsize="5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" path="m58,1r,c58,1,58,2,58,2v,,,,,c58,2,58,2,58,3v,,,,,l34,66v,,,1,,1c33,67,33,67,33,67v-1,1,-1,1,-2,1c30,68,30,68,29,68v-1,,-2,,-2,c26,68,26,67,25,67v,,-1,,-1,c24,67,24,66,24,66l,3c,3,,2,,2v,,,,,c,1,,1,,1,,1,,1,,,,,,,1,v,,,,1,c2,,3,,4,,5,,6,,6,,7,,7,,8,v,,,,,1c9,1,9,1,9,1l29,58r,l29,58,49,1v,,,,1,c50,,50,,50,v1,,1,,2,c52,,53,,54,v1,,2,,2,c57,,57,,57,v1,,1,,1,c58,1,58,1,58,1r,xe" fillcolor="#44546a" strokeweight="0">
                  <v:path arrowok="t" o:connecttype="custom" o:connectlocs="39370,672;39370,672;39370,1345;39370,1345;39370,2017;39370,2017;23079,44375;23079,45048;22400,45048;21043,45720;19685,45720;18327,45720;16970,45048;16291,45048;16291,44375;0,2017;0,1345;0,1345;0,672;0,0;679,0;1358,0;2715,0;4073,0;5430,0;5430,672;6109,672;19685,38996;19685,38996;19685,38996;33261,672;33940,672;33940,0;35297,0;36655,0;38012,0;38691,0;39370,0;39370,672;39370,672" o:connectangles="0,0,0,0,0,0,0,0,0,0,0,0,0,0,0,0,0,0,0,0,0,0,0,0,0,0,0,0,0,0,0,0,0,0,0,0,0,0,0,0"/>
                </v:shape>
                <v:shape id="Freeform 257" o:spid="_x0000_s1280" style="position:absolute;left:20078;top:27146;width:70;height:635;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" path="m10,92r,c10,92,10,92,9,93v,,,,,c8,93,8,93,7,94v,,-1,,-2,c5,94,4,94,3,94,3,93,2,93,2,93v,,-1,,-1,c1,92,1,92,1,92l1,27v,,,,,c1,26,2,26,2,26v,,1,,1,c4,26,5,26,5,26v1,,2,,2,c8,26,8,26,9,26v,,,,,1c10,27,10,27,10,27r,65xm11,6r,c11,8,11,9,10,10,9,11,7,11,5,11v-2,,-3,,-4,-1c,10,,8,,6,,3,,2,1,1,2,,3,,5,v3,,4,,5,1c11,2,11,3,11,6r,xe" fillcolor="#44546a" strokeweight="0">
                  <v:path arrowok="t" o:connecttype="custom" o:connectlocs="6350,62149;6350,62149;5715,62824;5715,62824;4445,63500;3175,63500;1905,63500;1270,62824;635,62824;635,62149;635,18239;635,18239;1270,17564;1905,17564;3175,17564;4445,17564;5715,17564;5715,18239;6350,18239;6350,62149;6985,4053;6985,4053;6350,6755;3175,7431;635,6755;0,4053;635,676;3175,0;6350,676;6985,4053;6985,4053" o:connectangles="0,0,0,0,0,0,0,0,0,0,0,0,0,0,0,0,0,0,0,0,0,0,0,0,0,0,0,0,0,0,0"/>
                  <o:lock v:ext="edit" verticies="t"/>
                </v:shape>
                <v:shape id="Freeform 258" o:spid="_x0000_s1281" style="position:absolute;left:20288;top:27108;width:374;height:679;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" path="m56,98r,c56,98,56,99,56,99v,,,,-1,c55,99,54,100,54,100v,,-1,,-2,c51,100,51,100,50,100v,,-1,-1,-1,-1c49,99,49,99,48,99v,,,-1,,-1l48,89v-3,3,-7,6,-10,8c34,99,30,101,26,101v-5,,-9,-1,-12,-3c10,96,8,94,6,90,4,87,2,84,1,80,,75,,71,,66,,61,,56,1,52,3,47,4,43,7,40v2,-3,5,-5,8,-7c19,32,23,31,27,31v4,,8,1,11,2c41,35,44,38,48,41l48,2v,,,,,-1c48,1,48,1,48,1v1,,1,,2,-1c50,,51,,52,v1,,1,,2,c54,1,55,1,55,1v,,1,,1,c56,2,56,2,56,2r,96xm48,51r,c44,47,41,44,37,41,34,39,30,38,27,38v-3,,-6,1,-9,2c16,42,14,44,13,47v-2,2,-3,5,-3,8c9,58,9,62,9,65v,4,,7,,10c10,79,11,82,12,85v2,2,4,4,6,6c20,92,23,93,26,93v2,,4,,5,c33,92,35,91,36,90v2,-1,4,-2,6,-4c43,84,45,82,48,79r,-28xe" fillcolor="#44546a" strokeweight="0">
                  <v:path arrowok="t" o:connecttype="custom" o:connectlocs="37465,65927;37465,65927;37465,66600;36796,66600;36127,67272;34789,67272;33451,67272;32782,66600;32113,66600;32113,65927;32113,59872;25423,65254;17394,67945;9366,65927;4014,60545;669,53818;0,44400;669,34982;4683,26909;10035,22200;18063,20854;25423,22200;32113,27582;32113,1345;32113,673;32113,673;33451,0;34789,0;36127,0;36796,673;37465,673;37465,1345;37465,65927;32113,34309;32113,34309;24754,27582;18063,25563;12042,26909;8697,31618;6690,37000;6021,43727;6021,50454;8028,57181;12042,61218;17394,62563;20740,62563;24085,60545;28099,57854;32113,53145;32113,34309" o:connectangles="0,0,0,0,0,0,0,0,0,0,0,0,0,0,0,0,0,0,0,0,0,0,0,0,0,0,0,0,0,0,0,0,0,0,0,0,0,0,0,0,0,0,0,0,0,0,0,0,0,0"/>
                  <o:lock v:ext="edit" verticies="t"/>
                </v:shape>
                <v:shape id="Freeform 259" o:spid="_x0000_s1282" style="position:absolute;left:20840;top:27324;width:356;height:463;visibility:visible;mso-wrap-style:square;v-text-anchor:top" coordsize="5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" path="m53,66r,c53,66,53,66,53,67v-1,,-1,,-1,c52,67,51,67,51,68v-1,,-2,,-2,c48,68,47,68,47,68,46,67,46,67,45,67v,,,,,c45,66,45,66,45,66r,-9c41,61,37,64,34,66v-4,2,-7,3,-11,3c19,69,15,68,12,66,10,65,7,63,5,61,4,58,2,55,2,52,1,49,,45,,40l,1v,,,,1,c1,,1,,1,,2,,2,,3,v,,1,,2,c5,,6,,7,v,,1,,1,c8,,9,,9,1v,,,,,l9,40v,4,,7,1,9c10,52,11,54,13,56v1,2,2,3,4,4c19,61,22,61,24,61v3,,7,-1,10,-3c37,56,41,52,44,48l44,1v,,,,,c45,,45,,45,v,,1,,1,c47,,48,,49,v,,1,,2,c51,,52,,52,v,,,,1,1c53,1,53,1,53,1r,65xe" fillcolor="#44546a" strokeweight="0">
                  <v:path arrowok="t" o:connecttype="custom" o:connectlocs="35560,44340;35560,44340;35560,45011;34889,45011;34218,45683;32876,45683;31534,45683;30192,45011;30192,45011;30192,44340;30192,38293;22812,44340;15432,46355;8051,44340;3355,40981;1342,34934;0,26872;0,672;671,672;671,0;2013,0;3355,0;4697,0;5368,0;6038,672;6038,672;6038,26872;6709,32919;8722,37621;11406,40309;16103,40981;22812,38965;29522,32247;29522,672;29522,672;30192,0;30863,0;32876,0;34218,0;34889,0;35560,672;35560,672;35560,44340" o:connectangles="0,0,0,0,0,0,0,0,0,0,0,0,0,0,0,0,0,0,0,0,0,0,0,0,0,0,0,0,0,0,0,0,0,0,0,0,0,0,0,0,0,0,0"/>
                </v:shape>
                <v:shape id="Freeform 260" o:spid="_x0000_s1283" style="position:absolute;left:21355;top:27317;width:336;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" path="m50,67r,c50,67,49,68,49,68v,,-1,,-1,1c47,69,47,69,46,69v-1,,-2,,-2,c43,68,43,68,43,68v-1,,-1,-1,-1,-1l42,60v-3,3,-6,5,-10,7c29,69,25,70,22,70v-4,,-7,-1,-9,-2c10,67,8,66,6,64,4,63,2,61,1,58,,56,,54,,51,,47,1,44,2,41,4,39,6,36,8,35v3,-2,6,-3,10,-4c22,30,26,29,31,29r10,l41,24v,-3,,-5,-1,-7c40,14,39,13,37,11,36,10,35,9,32,8,30,7,28,7,25,7v-3,,-5,,-8,1c15,9,13,10,11,10v-1,1,-3,2,-4,3c6,13,5,14,5,14v-1,,-1,,-1,c4,13,3,13,3,13v,,,-1,,-1c3,12,3,11,3,11v,-1,,-2,,-3c3,8,4,7,4,6,5,6,6,5,7,4,9,3,11,3,13,2,15,1,17,1,19,v2,,5,,7,c30,,34,,37,1v3,1,5,3,7,5c46,8,48,10,48,13v1,3,2,7,2,10l50,67xm41,36r,l29,36v-3,,-6,1,-9,1c18,38,16,39,14,40v-2,1,-3,3,-4,4c9,46,9,48,9,50v,4,1,7,3,9c15,61,18,62,22,62v4,,7,-1,10,-2c35,58,38,55,41,52r,-16xe" fillcolor="#44546a" strokeweight="0">
                  <v:path arrowok="t" o:connecttype="custom" o:connectlocs="33655,44976;33655,44976;32982,45647;32309,46319;30963,46319;29616,46319;28943,45647;28270,44976;28270,40277;21539,44976;14808,46990;8750,45647;4039,42962;673,38935;0,34236;1346,27523;5385,23495;12116,20810;20866,19467;27597,19467;27597,16111;26924,11412;24905,7384;21539,5370;16828,4699;11443,5370;7404,6713;4712,8727;3366,9398;2692,9398;2019,8727;2019,8055;2019,7384;2019,5370;2692,4028;4712,2685;8750,1343;12789,0;17501,0;24905,671;29616,4028;32309,8727;33655,15440;33655,44976;27597,24166;27597,24166;19520,24166;13462,24838;9423,26851;6731,29537;6058,33564;8077,39606;14808,41620;21539,40277;27597,34907;27597,24166" o:connectangles="0,0,0,0,0,0,0,0,0,0,0,0,0,0,0,0,0,0,0,0,0,0,0,0,0,0,0,0,0,0,0,0,0,0,0,0,0,0,0,0,0,0,0,0,0,0,0,0,0,0,0,0,0,0,0,0"/>
                  <o:lock v:ext="edit" verticies="t"/>
                </v:shape>
                <v:shape id="Freeform 261" o:spid="_x0000_s1284" style="position:absolute;left:21869;top:27108;width:57;height:673;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" path="m8,98r,c8,98,8,98,8,99v,,,,-1,c7,99,6,99,6,100v-1,,-1,,-2,c3,100,2,100,2,100,1,99,1,99,1,99,,99,,99,,99,,98,,98,,98l,2c,1,,1,,1,,1,,1,1,v,,,,1,c2,,3,,4,,5,,5,,6,v,,1,,1,c8,1,8,1,8,1v,,,,,1l8,98xe" fillcolor="#44546a" strokeweight="0">
                  <v:path arrowok="t" o:connecttype="custom" o:connectlocs="5715,65964;5715,65964;5715,66637;5001,66637;4286,67310;2858,67310;1429,67310;714,66637;0,66637;0,65964;0,1346;0,673;714,0;1429,0;2858,0;4286,0;5001,0;5715,673;5715,1346;5715,65964" o:connectangles="0,0,0,0,0,0,0,0,0,0,0,0,0,0,0,0,0,0,0,0"/>
                </v:shape>
                <v:shape id="Freeform 262" o:spid="_x0000_s1285" style="position:absolute;left:22237;top:27476;width:502;height:57;visibility:visible;mso-wrap-style:square;v-text-anchor:top" coordsize="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" path="m74,4r,c74,5,74,6,74,7,73,8,73,8,72,8l3,8c2,8,1,8,1,7,1,6,,5,,4,,3,1,2,1,1,1,1,2,,3,l72,v,,,,1,c73,1,73,1,74,1v,,,1,,1c74,3,74,3,74,4r,xe" fillcolor="#44546a" strokeweight="0">
                  <v:path arrowok="t" o:connecttype="custom" o:connectlocs="50165,2858;50165,2858;50165,5001;48809,5715;2034,5715;678,5001;0,2858;678,714;2034,0;48809,0;49487,0;50165,714;50165,1429;50165,2858;50165,2858" o:connectangles="0,0,0,0,0,0,0,0,0,0,0,0,0,0,0"/>
                </v:shape>
                <v:shape id="Freeform 263" o:spid="_x0000_s1286" style="position:absolute;left:23075;top:27317;width:375;height:629;visibility:visible;mso-wrap-style:square;v-text-anchor:top" coordsize="5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" path="m56,34r,c56,39,56,44,55,49v-2,4,-3,8,-6,11c47,63,44,65,40,67v-3,2,-7,3,-11,3c27,70,25,69,23,69v-1,,-3,-1,-5,-2c17,66,15,65,14,64,12,63,10,61,9,59r,33c9,93,8,93,8,93v,,,1,,1c7,94,7,94,6,94v,,-1,,-2,c3,94,3,94,2,94v,,-1,,-1,c1,94,,93,,93v,,,,,-1l,2v,,,,,c,1,1,1,1,1v,,1,,1,c3,1,3,1,4,1v1,,1,,2,c6,1,7,1,7,1v,,,,1,1c8,2,8,2,8,2r,10c10,10,12,8,14,6,15,5,17,4,19,3,21,2,23,1,25,v1,,3,,6,c35,,39,1,42,2v4,2,6,5,8,8c53,13,54,16,55,21v1,4,1,8,1,13l56,34xm47,35r,c47,31,47,28,47,25,46,21,45,18,44,16,42,13,41,11,38,9,36,8,33,7,30,7v-2,,-4,,-5,1c23,8,21,9,20,10v-2,1,-4,3,-6,4c13,16,11,18,9,21r,28c12,53,16,56,19,59v3,2,6,3,10,3c32,62,35,61,37,60v3,-2,5,-4,6,-6c45,51,46,48,46,45v1,-3,1,-7,1,-10l47,35xe" fillcolor="#44546a" strokeweight="0">
                  <v:path arrowok="t" o:connecttype="custom" o:connectlocs="37465,22738;37465,22738;36796,32770;32782,40127;26761,44808;19402,46814;15387,46146;12042,44808;9366,42802;6021,39458;6021,61527;5352,62196;5352,62865;4014,62865;2676,62865;1338,62865;669,62865;0,62196;0,61527;0,1338;0,1338;669,669;1338,669;2676,669;4014,669;4683,669;5352,1338;5352,1338;5352,8025;9366,4013;12711,2006;16725,0;20740,0;28099,1338;33451,6688;36796,14044;37465,22738;37465,22738;31444,23407;31444,23407;31444,16719;29437,10700;25423,6019;20071,4681;16725,5350;13380,6688;9366,9363;6021,14044;6021,32770;12711,39458;19402,41464;24754,40127;28768,36114;30775,30095;31444,23407;31444,23407" o:connectangles="0,0,0,0,0,0,0,0,0,0,0,0,0,0,0,0,0,0,0,0,0,0,0,0,0,0,0,0,0,0,0,0,0,0,0,0,0,0,0,0,0,0,0,0,0,0,0,0,0,0,0,0,0,0,0,0"/>
                  <o:lock v:ext="edit" verticies="t"/>
                </v:shape>
                <v:shape id="Freeform 264" o:spid="_x0000_s1287" style="position:absolute;left:23609;top:27108;width:349;height:673;visibility:visible;mso-wrap-style:square;v-text-anchor:top" coordsize="5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" path="m52,98r,c52,98,52,98,52,99v,,-1,,-1,c51,99,50,99,50,100v-1,,-1,,-2,c47,100,46,100,46,100,45,99,45,99,44,99v,,,,,c44,98,44,98,44,98r,-38c44,56,43,52,43,50,42,47,41,45,40,43,39,42,37,40,35,39,33,38,31,38,28,38v-3,,-6,1,-9,3c15,44,12,47,8,52r,46c8,98,8,98,8,99v,,,,-1,c7,99,7,99,6,100v-1,,-1,,-2,c3,100,2,100,2,100,1,99,1,99,1,99,,99,,99,,99,,98,,98,,98l,2c,1,,1,,1,,1,,1,1,v,,,,1,c2,,3,,4,,5,,5,,6,,7,,7,,7,,8,1,8,1,8,1v,,,,,1l8,42v4,-4,7,-7,11,-9c22,32,26,31,29,31v5,,8,,11,2c43,34,45,36,47,39v2,2,3,5,4,8c52,50,52,54,52,59r,39xe" fillcolor="#44546a" strokeweight="0">
                  <v:path arrowok="t" o:connecttype="custom" o:connectlocs="34925,65964;34925,65964;34925,66637;34253,66637;33582,67310;32238,67310;30895,67310;29552,66637;29552,66637;29552,65964;29552,40386;28880,33655;26865,28943;23507,26251;18806,25578;12761,27597;5373,35001;5373,65964;5373,66637;4701,66637;4030,67310;2687,67310;1343,67310;672,66637;0,66637;0,65964;0,1346;0,673;672,0;1343,0;2687,0;4030,0;4701,0;5373,673;5373,1346;5373,28270;12761,22212;19477,20866;26865,22212;31567,26251;34253,31636;34925,39713;34925,65964" o:connectangles="0,0,0,0,0,0,0,0,0,0,0,0,0,0,0,0,0,0,0,0,0,0,0,0,0,0,0,0,0,0,0,0,0,0,0,0,0,0,0,0,0,0,0"/>
                </v:shape>
                <v:shape id="Freeform 265" o:spid="_x0000_s1288" style="position:absolute;left:24079;top:27324;width:400;height:622;visibility:visible;mso-wrap-style:square;v-text-anchor:top" coordsize="5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" path="m35,67r,l26,91v-1,1,-1,1,-2,2c23,93,22,93,20,93v,,-1,,-2,c18,93,17,93,17,93v,-1,-1,-1,-1,-1c16,91,16,91,17,90l26,67v-1,,-1,,-1,c25,66,24,66,24,66l1,3c1,2,,1,,1,,1,1,,1,v,,1,,1,c3,,3,,4,,6,,6,,7,,8,,8,,8,,9,,9,,9,1v,,1,,1,l30,58r,l50,1v,,1,-1,1,-1c51,,52,,53,v,,1,,2,c56,,57,,57,v1,,1,,2,c59,,59,1,59,1v,1,,1,,2l35,67xe" fillcolor="#44546a" strokeweight="0">
                  <v:path arrowok="t" o:connecttype="custom" o:connectlocs="23732,44832;23732,44832;17629,60892;16273,62230;13561,62230;12205,62230;11527,62230;10849,61561;11527,60223;17629,44832;16951,44832;16273,44163;678,2007;0,669;678,0;1356,0;2712,0;4746,0;5424,0;6102,669;6781,669;20342,38810;20342,38810;33903,669;34581,0;35937,0;37293,0;38649,0;40005,0;40005,669;40005,2007;23732,44832" o:connectangles="0,0,0,0,0,0,0,0,0,0,0,0,0,0,0,0,0,0,0,0,0,0,0,0,0,0,0,0,0,0,0,0"/>
                </v:shape>
                <v:shape id="Freeform 266" o:spid="_x0000_s1289" style="position:absolute;left:24561;top:27317;width:292;height:470;visibility:visible;mso-wrap-style:square;v-text-anchor:top" coordsize="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" path="m44,50r,c44,53,43,56,42,58v-1,2,-3,5,-5,6c35,66,33,67,30,68v-3,1,-6,2,-10,2c18,70,16,69,14,69v-2,,-4,-1,-6,-1c7,67,5,67,4,66,3,65,2,65,2,64,1,64,1,63,1,62,,62,,61,,60,,59,,58,,58v,,1,-1,1,-1c1,56,1,56,1,56v1,,1,,1,c3,56,3,56,4,57v1,,3,1,4,2c10,60,11,60,13,61v2,1,5,1,8,1c23,62,25,62,27,61v1,,3,-1,4,-2c33,58,34,57,34,56v1,-2,1,-4,1,-6c35,48,35,47,34,45,33,44,32,43,30,42,29,41,27,40,25,39,23,38,21,37,19,37,17,36,15,35,13,34,11,33,9,32,8,30,6,29,5,27,4,25,3,23,2,21,2,18v,-2,1,-5,2,-7c5,9,6,7,8,5,10,4,12,2,15,1,17,,21,,24,v2,,4,,5,c31,,32,1,34,1v1,1,2,1,3,2c38,3,39,3,39,4v1,,1,1,1,1c40,5,40,5,41,6v,,,,,1c41,7,41,8,41,8v,1,,1,,2c41,10,40,11,40,11v,,,,,1c40,12,39,12,39,12v,,-1,,-2,-1c37,11,36,10,34,9,33,9,32,8,30,8,28,7,26,7,24,7v-2,,-4,,-6,1c16,8,15,9,14,10v-1,1,-2,2,-2,3c11,14,11,16,11,17v,2,,4,1,6c13,24,14,25,16,26v1,1,3,2,5,3c23,30,25,31,27,32v2,,4,1,6,2c35,35,37,36,39,38v1,1,3,3,4,5c43,45,44,47,44,50r,xe" fillcolor="#44546a" strokeweight="0">
                  <v:path arrowok="t" o:connecttype="custom" o:connectlocs="29210,33564;24563,42962;13277,46990;5311,45647;1328,42962;0,40277;664,38263;1328,37592;5311,39606;13941,41620;20580,39606;23235,33564;19916,28194;12613,24838;5311,20139;1328,12083;5311,3356;15933,0;22571,671;25891,2685;27218,4028;27218,5370;26555,7384;25891,8055;22571,6042;15933,4699;9294,6713;7303,11412;10622,17453;17924,21481;25891,25509;29210,33564" o:connectangles="0,0,0,0,0,0,0,0,0,0,0,0,0,0,0,0,0,0,0,0,0,0,0,0,0,0,0,0,0,0,0,0"/>
                </v:shape>
                <v:shape id="Freeform 267" o:spid="_x0000_s1290" style="position:absolute;left:24987;top:27146;width:76;height:635;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" path="m10,92r,c10,92,10,92,10,93v-1,,-1,,-1,c9,93,8,93,8,94v-1,,-2,,-2,c5,94,4,94,4,94,3,93,3,93,2,93v,,,,,c1,92,1,92,1,92l1,27v,,,,1,c2,26,2,26,2,26v1,,1,,2,c4,26,5,26,6,26v,,1,,2,c8,26,9,26,9,26v,,,,1,1c10,27,10,27,10,27r,65xm11,6r,c11,8,11,9,10,10,9,11,8,11,5,11v-2,,-3,,-4,-1c,10,,8,,6,,3,,2,1,1,2,,3,,6,v2,,3,,4,1c11,2,11,3,11,6r,xe" fillcolor="#44546a" strokeweight="0">
                  <v:path arrowok="t" o:connecttype="custom" o:connectlocs="6927,62149;6927,62149;6927,62824;6235,62824;5542,63500;4156,63500;2771,63500;1385,62824;1385,62824;693,62149;693,18239;1385,18239;1385,17564;2771,17564;4156,17564;5542,17564;6235,17564;6927,18239;6927,18239;6927,62149;7620,4053;7620,4053;6927,6755;3464,7431;693,6755;0,4053;693,676;4156,0;6927,676;7620,4053;7620,4053" o:connectangles="0,0,0,0,0,0,0,0,0,0,0,0,0,0,0,0,0,0,0,0,0,0,0,0,0,0,0,0,0,0,0"/>
                  <o:lock v:ext="edit" verticies="t"/>
                </v:shape>
                <v:shape id="Freeform 268" o:spid="_x0000_s1291" style="position:absolute;left:25190;top:27317;width:337;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" path="m50,57r,c50,58,50,58,50,59v,,,1,,1c50,60,50,61,50,61v-1,,-1,1,-2,1c48,63,47,64,45,65v-1,1,-3,1,-5,2c39,68,37,68,35,69v-2,,-5,1,-7,1c24,70,20,69,16,67,13,66,10,64,8,61,5,58,3,54,2,50,1,46,,41,,35,,29,1,24,3,19,4,15,6,11,9,8,11,5,15,3,18,2,22,,25,,29,v2,,4,,6,c37,1,39,1,41,2v1,1,3,1,4,2c46,5,47,6,48,6v1,1,1,1,1,2c49,8,50,8,50,9v,,,1,,1c50,10,50,11,50,12v,1,,2,-1,3c49,15,49,15,48,15v-1,,-1,,-2,-1c45,13,43,12,42,11,40,10,39,9,36,8,34,8,32,7,29,7v-7,,-11,3,-15,7c11,19,9,26,9,35v,4,1,8,2,12c12,50,13,53,15,55v1,2,3,4,6,5c23,61,26,62,29,62v3,,5,,7,-1c39,60,41,59,42,58v2,-1,3,-2,4,-3c47,54,48,53,49,53v,,,,,1c50,54,50,54,50,54v,1,,1,,2c50,56,50,57,50,57r,xe" fillcolor="#44546a" strokeweight="0">
                  <v:path arrowok="t" o:connecttype="custom" o:connectlocs="33655,38263;33655,38263;33655,39606;33655,40277;33655,40948;32309,41620;30290,43634;26924,44976;23559,46319;18847,46990;10770,44976;5385,40948;1346,33564;0,23495;2019,12754;6058,5370;12116,1343;19520,0;23559,0;27597,1343;30290,2685;32309,4028;32982,5370;33655,6042;33655,6713;33655,8055;32982,10069;32309,10069;30963,9398;28270,7384;24232,5370;19520,4699;9423,9398;6058,23495;7404,31550;10097,36921;14135,40277;19520,41620;24232,40948;28270,38935;30963,36921;32982,35578;32982,36249;33655,36249;33655,37592;33655,38263;33655,38263" o:connectangles="0,0,0,0,0,0,0,0,0,0,0,0,0,0,0,0,0,0,0,0,0,0,0,0,0,0,0,0,0,0,0,0,0,0,0,0,0,0,0,0,0,0,0,0,0,0,0"/>
                </v:shape>
                <v:shape id="Freeform 269" o:spid="_x0000_s1292" style="position:absolute;left:25634;top:27317;width:337;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" path="m50,67r,c50,67,49,68,49,68v,,-1,,-1,1c47,69,47,69,46,69v-1,,-2,,-2,c43,68,43,68,42,68v,,,-1,,-1l42,60v-3,3,-6,5,-10,7c29,69,25,70,22,70v-4,,-7,-1,-10,-2c10,67,8,66,6,64,4,63,2,61,1,58,,56,,54,,51,,47,1,44,2,41,4,39,6,36,8,35v3,-2,6,-3,10,-4c22,30,26,29,31,29r10,l41,24v,-3,,-5,-1,-7c40,14,39,13,37,11,36,10,35,9,32,8,30,7,28,7,25,7v-3,,-5,,-8,1c15,9,13,10,11,10v-1,1,-3,2,-4,3c6,13,5,14,5,14v-1,,-1,,-1,c4,13,3,13,3,13v,,,-1,,-1c3,12,3,11,3,11v,-1,,-2,,-3c3,8,4,7,4,6,5,6,6,5,7,4,9,3,11,3,13,2,15,1,17,1,19,v2,,5,,7,c30,,34,,37,1v3,1,5,3,7,5c46,8,48,10,48,13v1,3,2,7,2,10l50,67xm41,36r,l29,36v-3,,-6,1,-9,1c18,38,16,39,14,40v-2,1,-3,3,-4,4c9,46,9,48,9,50v,4,1,7,3,9c15,61,18,62,22,62v4,,7,-1,10,-2c35,58,38,55,41,52r,-16xe" fillcolor="#44546a" strokeweight="0">
                  <v:path arrowok="t" o:connecttype="custom" o:connectlocs="33655,44976;33655,44976;32982,45647;32309,46319;30963,46319;29616,46319;28270,45647;28270,44976;28270,40277;21539,44976;14808,46990;8077,45647;4039,42962;673,38935;0,34236;1346,27523;5385,23495;12116,20810;20866,19467;27597,19467;27597,16111;26924,11412;24905,7384;21539,5370;16828,4699;11443,5370;7404,6713;4712,8727;3366,9398;2692,9398;2019,8727;2019,8055;2019,7384;2019,5370;2692,4028;4712,2685;8750,1343;12789,0;17501,0;24905,671;29616,4028;32309,8727;33655,15440;33655,44976;27597,24166;27597,24166;19520,24166;13462,24838;9423,26851;6731,29537;6058,33564;8077,39606;14808,41620;21539,40277;27597,34907;27597,24166" o:connectangles="0,0,0,0,0,0,0,0,0,0,0,0,0,0,0,0,0,0,0,0,0,0,0,0,0,0,0,0,0,0,0,0,0,0,0,0,0,0,0,0,0,0,0,0,0,0,0,0,0,0,0,0,0,0,0,0"/>
                  <o:lock v:ext="edit" verticies="t"/>
                </v:shape>
                <v:shape id="Freeform 270" o:spid="_x0000_s1293" style="position:absolute;left:26149;top:27108;width:57;height:673;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" path="m8,98r,c8,98,8,98,8,99v,,-1,,-1,c7,99,6,99,6,100v-1,,-1,,-2,c3,100,2,100,2,100,1,99,1,99,,99v,,,,,c,98,,98,,98l,2c,1,,1,,1,,1,,1,,,1,,1,,2,v,,1,,2,c5,,5,,6,v,,1,,1,c7,1,8,1,8,1v,,,,,1l8,98xe" fillcolor="#44546a" strokeweight="0">
                  <v:path arrowok="t" o:connecttype="custom" o:connectlocs="5715,65964;5715,65964;5715,66637;5001,66637;4286,67310;2858,67310;1429,67310;0,66637;0,66637;0,65964;0,1346;0,673;0,0;1429,0;2858,0;4286,0;5001,0;5715,673;5715,1346;5715,65964" o:connectangles="0,0,0,0,0,0,0,0,0,0,0,0,0,0,0,0,0,0,0,0"/>
                </v:shape>
                <v:shape id="Freeform 271" o:spid="_x0000_s1294" style="position:absolute;left:26606;top:27108;width:349;height:673;visibility:visible;mso-wrap-style:square;v-text-anchor:top" coordsize="5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" path="m52,98r,c52,98,52,98,52,99v,,,,,c51,99,51,99,50,100v,,-1,,-2,c47,100,47,100,46,100v,-1,-1,-1,-1,-1c45,99,44,99,44,99v,-1,,-1,,-1l44,60v,-4,,-8,-1,-10c42,47,41,45,40,43,39,42,37,40,36,39,34,38,31,38,29,38v-3,,-7,1,-10,3c16,44,12,47,9,52r,46c9,98,9,98,8,99v,,,,,c7,99,7,99,6,100v,,-1,,-2,c4,100,3,100,2,100,2,99,1,99,1,99v,,-1,,-1,c,98,,98,,98l,2c,1,,1,,1,,1,1,1,1,v,,1,,1,c3,,4,,4,,5,,6,,6,,7,,7,,8,v,1,,1,,1c9,1,9,1,9,2r,40c12,38,16,35,19,33v4,-1,7,-2,11,-2c34,31,37,31,40,33v3,1,6,3,7,6c49,41,50,44,51,47v1,3,1,7,1,12l52,98xe" fillcolor="#44546a" strokeweight="0">
                  <v:path arrowok="t" o:connecttype="custom" o:connectlocs="34925,65964;34925,65964;34925,66637;34925,66637;33582,67310;32238,67310;30895,67310;30224,66637;29552,66637;29552,65964;29552,40386;28880,33655;26865,28943;24179,26251;19477,25578;12761,27597;6045,35001;6045,65964;5373,66637;5373,66637;4030,67310;2687,67310;1343,67310;672,66637;0,66637;0,65964;0,1346;0,673;672,0;1343,0;2687,0;4030,0;5373,0;5373,673;6045,1346;6045,28270;12761,22212;20149,20866;26865,22212;31567,26251;34253,31636;34925,39713;34925,65964" o:connectangles="0,0,0,0,0,0,0,0,0,0,0,0,0,0,0,0,0,0,0,0,0,0,0,0,0,0,0,0,0,0,0,0,0,0,0,0,0,0,0,0,0,0,0"/>
                </v:shape>
                <v:shape id="Freeform 272" o:spid="_x0000_s1295" style="position:absolute;left:27114;top:27317;width:381;height:470;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" path="m57,31r,c57,33,57,34,56,35v-1,,-2,1,-3,1l9,36v,4,1,7,2,11c11,50,13,53,14,55v2,2,5,4,8,5c24,61,28,62,32,62v3,,6,,8,-1c43,61,45,60,46,60v2,-1,4,-2,5,-2c52,57,53,57,53,57v,,1,,1,c54,57,54,58,54,58v1,,1,1,1,1c55,60,55,60,55,61v,,,1,,1c55,62,55,62,55,63v,,-1,,-1,c54,64,54,64,54,64v,,-1,1,-2,1c50,66,49,67,47,67v-2,1,-5,1,-7,2c37,69,34,70,31,70v-5,,-9,-1,-13,-3c14,66,11,64,8,61,6,58,4,54,2,50,1,45,,40,,35,,29,1,24,2,20,4,16,6,12,8,9,11,6,14,4,18,2,22,1,26,,30,v5,,9,1,13,2c46,4,49,6,51,9v2,2,4,6,5,9c57,22,57,26,57,30r,1xm49,29r,c49,22,47,17,44,13,41,9,36,7,30,7v-4,,-6,1,-9,2c19,10,17,12,15,14v-2,2,-3,4,-4,7c10,23,10,26,9,29r40,xe" fillcolor="#44546a" strokeweight="0">
                  <v:path arrowok="t" o:connecttype="custom" o:connectlocs="38100,20810;38100,20810;37432,23495;35426,24166;6016,24166;7353,31550;9358,36921;14705,40277;21389,41620;26737,40948;30747,40277;34089,38935;35426,38263;36095,38263;36095,38935;36763,39606;36763,40948;36763,41620;36763,42291;36095,42291;36095,42962;34758,43634;31416,44976;26737,46319;20721,46990;12032,44976;5347,40948;1337,33564;0,23495;1337,13426;5347,6042;12032,1343;20053,0;28742,1343;34089,6042;37432,12083;38100,20139;38100,20810;32753,19467;32753,19467;29411,8727;20053,4699;14037,6042;10026,9398;7353,14097;6016,19467;32753,19467" o:connectangles="0,0,0,0,0,0,0,0,0,0,0,0,0,0,0,0,0,0,0,0,0,0,0,0,0,0,0,0,0,0,0,0,0,0,0,0,0,0,0,0,0,0,0,0,0,0,0"/>
                  <o:lock v:ext="edit" verticies="t"/>
                </v:shape>
                <v:shape id="Freeform 273" o:spid="_x0000_s1296" style="position:absolute;left:27622;top:27317;width:337;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" path="m50,67r,c50,67,50,68,49,68v,,,,-1,1c48,69,47,69,46,69v-1,,-1,,-2,c44,68,43,68,43,68v-1,,-1,-1,-1,-1l42,60v-3,3,-6,5,-9,7c29,69,26,70,22,70v-4,,-7,-1,-9,-2c10,67,8,66,6,64,4,63,3,61,2,58,1,56,,54,,51,,47,1,44,2,41,4,39,6,36,9,35v2,-2,6,-3,9,-4c22,30,26,29,31,29r10,l41,24v,-3,,-5,,-7c40,14,39,13,38,11,36,10,35,9,33,8,31,7,28,7,25,7v-3,,-5,,-7,1c15,9,13,10,12,10v-2,1,-4,2,-5,3c6,13,5,14,5,14v,,-1,,-1,c4,13,4,13,4,13,3,13,3,12,3,12v,,,-1,,-1c3,10,3,9,3,8,3,8,4,7,4,6,5,6,6,5,8,4,9,3,11,3,13,2,15,1,17,1,19,v2,,5,,7,c30,,34,,37,1v3,1,6,3,8,5c46,8,48,10,49,13v,3,1,7,1,10l50,67xm41,36r,l30,36v-4,,-7,1,-9,1c18,38,16,39,14,40v-2,1,-3,3,-4,4c10,46,9,48,9,50v,4,1,7,4,9c15,61,18,62,23,62v3,,6,-1,9,-2c35,58,38,55,41,52r,-16xe" fillcolor="#44546a" strokeweight="0">
                  <v:path arrowok="t" o:connecttype="custom" o:connectlocs="33655,44976;33655,44976;32982,45647;32309,46319;30963,46319;29616,46319;28943,45647;28270,44976;28270,40277;22212,44976;14808,46990;8750,45647;4039,42962;1346,38935;0,34236;1346,27523;6058,23495;12116,20810;20866,19467;27597,19467;27597,16111;27597,11412;25578,7384;22212,5370;16828,4699;12116,5370;8077,6713;4712,8727;3366,9398;2692,9398;2692,8727;2019,8055;2019,7384;2019,5370;2692,4028;5385,2685;8750,1343;12789,0;17501,0;24905,671;30290,4028;32982,8727;33655,15440;33655,44976;27597,24166;27597,24166;20193,24166;14135,24838;9423,26851;6731,29537;6058,33564;8750,39606;15481,41620;21539,40277;27597,34907;27597,24166" o:connectangles="0,0,0,0,0,0,0,0,0,0,0,0,0,0,0,0,0,0,0,0,0,0,0,0,0,0,0,0,0,0,0,0,0,0,0,0,0,0,0,0,0,0,0,0,0,0,0,0,0,0,0,0,0,0,0,0"/>
                  <o:lock v:ext="edit" verticies="t"/>
                </v:shape>
                <v:shape id="Freeform 274" o:spid="_x0000_s1297" style="position:absolute;left:28136;top:27108;width:58;height:673;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" path="m8,98r,c8,98,8,98,8,99v,,,,-1,c7,99,7,99,6,100v,,-1,,-2,c3,100,3,100,2,100,1,99,1,99,1,99,,99,,99,,99,,98,,98,,98l,2c,1,,1,,1,,1,,1,1,v,,,,1,c3,,3,,4,,5,,6,,6,,7,,7,,7,,8,1,8,1,8,1v,,,,,1l8,98xe" fillcolor="#44546a" strokeweight="0">
                  <v:path arrowok="t" o:connecttype="custom" o:connectlocs="5715,65964;5715,65964;5715,66637;5001,66637;4286,67310;2858,67310;1429,67310;714,66637;0,66637;0,65964;0,1346;0,673;714,0;1429,0;2858,0;4286,0;5001,0;5715,673;5715,1346;5715,65964" o:connectangles="0,0,0,0,0,0,0,0,0,0,0,0,0,0,0,0,0,0,0,0"/>
                </v:shape>
                <v:shape id="Freeform 275" o:spid="_x0000_s1298" style="position:absolute;left:28308;top:27203;width:267;height:578;visibility:visible;mso-wrap-style:square;v-text-anchor:top" coordsize="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" path="m40,80r,c40,81,40,82,40,82v-1,1,-1,2,-1,2c38,84,38,85,37,85v,,-1,,-2,1c34,86,33,86,32,86v-1,,-2,,-3,c26,86,23,86,21,85,19,84,17,83,15,81,14,79,13,77,12,75v,-3,-1,-6,-1,-10l11,25r-9,c1,25,1,25,,24v,,,-1,,-2c,21,,20,,20,,19,,19,,19,,18,1,18,1,18v,,,,1,l11,18,11,2v,,,,1,-1c12,1,12,1,12,1,13,,13,,14,v,,1,,2,c16,,17,,18,v,,1,,1,1c19,1,20,1,20,1v,1,,1,,1l20,18r18,c38,18,38,18,39,18v,,,,,1c39,19,40,19,40,20v,,,1,,2c40,23,40,24,39,24v,1,-1,1,-1,1l20,25r,39c20,69,21,73,22,75v1,3,4,4,8,4c31,79,32,79,33,79v1,,1,-1,2,-1c36,78,37,77,37,77v1,,1,,1,c39,77,39,77,39,77v,,,,,c40,78,40,78,40,78v,1,,1,,2l40,80xe" fillcolor="#44546a" strokeweight="0">
                  <v:path arrowok="t" o:connecttype="custom" o:connectlocs="26670,53753;26670,53753;26670,55097;26003,56441;24670,57113;23336,57785;21336,57785;19336,57785;14002,57113;10001,54425;8001,50394;7334,43675;7334,16798;1334,16798;0,16126;0,14782;0,13438;0,12766;667,12095;1334,12095;7334,12095;7334,1344;8001,672;8001,672;9335,0;10668,0;12002,0;12668,672;13335,672;13335,1344;13335,12095;25337,12095;26003,12095;26003,12766;26670,13438;26670,14782;26003,16126;25337,16798;13335,16798;13335,43003;14669,50394;20003,53082;22003,53082;23336,52410;24670,51738;25337,51738;26003,51738;26003,51738;26670,52410;26670,53753;26670,53753" o:connectangles="0,0,0,0,0,0,0,0,0,0,0,0,0,0,0,0,0,0,0,0,0,0,0,0,0,0,0,0,0,0,0,0,0,0,0,0,0,0,0,0,0,0,0,0,0,0,0,0,0,0,0"/>
                </v:shape>
                <v:shape id="Freeform 276" o:spid="_x0000_s1299" style="position:absolute;left:28702;top:27108;width:349;height:673;visibility:visible;mso-wrap-style:square;v-text-anchor:top" coordsize="5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" path="m52,98r,c52,98,52,98,52,99v,,,,,c51,99,51,99,50,100v,,-1,,-2,c47,100,47,100,46,100v,-1,-1,-1,-1,-1c45,99,44,99,44,99v,-1,,-1,,-1l44,60v,-4,,-8,-1,-10c42,47,41,45,40,43,39,42,37,40,35,39,34,38,31,38,29,38v-4,,-7,1,-10,3c16,44,12,47,9,52r,46c9,98,9,98,8,99v,,,,,c7,99,7,99,6,100v,,-1,,-2,c3,100,3,100,2,100,2,99,1,99,1,99v,,-1,,-1,c,98,,98,,98l,2c,1,,1,,1,,1,1,1,1,v,,1,,1,c3,,3,,4,,5,,6,,6,,7,,7,,8,v,1,,1,,1c9,1,9,1,9,2r,40c12,38,16,35,19,33v4,-1,7,-2,11,-2c34,31,37,31,40,33v3,1,6,3,7,6c49,41,50,44,51,47v1,3,1,7,1,12l52,98xe" fillcolor="#44546a" strokeweight="0">
                  <v:path arrowok="t" o:connecttype="custom" o:connectlocs="34925,65964;34925,65964;34925,66637;34925,66637;33582,67310;32238,67310;30895,67310;30224,66637;29552,66637;29552,65964;29552,40386;28880,33655;26865,28943;23507,26251;19477,25578;12761,27597;6045,35001;6045,65964;5373,66637;5373,66637;4030,67310;2687,67310;1343,67310;672,66637;0,66637;0,65964;0,1346;0,673;672,0;1343,0;2687,0;4030,0;5373,0;5373,673;6045,1346;6045,28270;12761,22212;20149,20866;26865,22212;31567,26251;34253,31636;34925,39713;34925,65964" o:connectangles="0,0,0,0,0,0,0,0,0,0,0,0,0,0,0,0,0,0,0,0,0,0,0,0,0,0,0,0,0,0,0,0,0,0,0,0,0,0,0,0,0,0,0"/>
                </v:shape>
                <v:shape id="Freeform 277" o:spid="_x0000_s1300" style="position:absolute;left:29184;top:27686;width:140;height:228;visibility:visible;mso-wrap-style:square;v-text-anchor:top" coordsize="2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" path="m20,5r,c20,6,20,7,20,8v,1,,2,,3c19,12,19,13,18,14v,1,-1,2,-1,3l7,32v-1,,-1,1,-1,1c6,33,5,33,5,33v,1,-1,1,-1,1c3,34,3,34,2,34v,,-1,,-1,c,34,,34,,34,,33,,33,,33v,,,,,-1l10,13r,-8c10,4,10,3,10,2v,,1,-1,1,-1c11,,12,,13,v,,1,,2,c16,,17,,17,v1,,2,,2,1c19,1,20,2,20,2v,1,,2,,3l20,5xe" fillcolor="#44546a" strokeweight="0">
                  <v:path arrowok="t" o:connecttype="custom" o:connectlocs="13970,3362;13970,3362;13970,5379;13970,7396;12573,9413;11875,11430;4890,21515;4191,22188;3493,22188;2794,22860;1397,22860;699,22860;0,22860;0,22188;0,21515;6985,8741;6985,3362;6985,1345;7684,672;9081,0;10478,0;11875,0;13272,672;13970,1345;13970,3362;13970,3362" o:connectangles="0,0,0,0,0,0,0,0,0,0,0,0,0,0,0,0,0,0,0,0,0,0,0,0,0,0"/>
                </v:shape>
                <v:shape id="Freeform 278" o:spid="_x0000_s1301" style="position:absolute;left:19291;top:28181;width:336;height:673;visibility:visible;mso-wrap-style:square;v-text-anchor:top" coordsize="50,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" path="m50,98r,c50,98,50,98,49,99v,,,,,c48,99,48,99,47,100v,,-1,,-2,c44,100,43,100,43,100v-1,,-1,-1,-2,-1c41,99,40,99,40,99v,,-1,-1,-1,-1l9,61r,37c9,98,9,98,9,99v,,-1,,-1,c8,99,7,99,7,100v-1,,-2,,-2,c4,100,3,100,3,100,2,99,2,99,1,99v,,,,,c,98,,98,,98l,2c,1,,1,1,1v,,,,,-1c2,,2,,3,v,,1,,2,c5,,6,,7,v,,1,,1,c8,1,9,1,9,1v,,,,,1l9,61,36,34v,-1,1,-1,1,-1c38,32,38,32,39,32v,,1,,1,c41,32,42,32,42,32v1,,2,,2,c45,32,45,32,46,32v,,1,,1,c47,33,47,33,47,33v,1,,1,,2c46,35,46,36,45,36l19,61,48,95v1,1,1,1,1,2c49,97,50,97,50,98r,xe" fillcolor="#44546a" strokeweight="0">
                  <v:path arrowok="t" o:connecttype="custom" o:connectlocs="33655,65964;33655,65964;32982,66637;32982,66637;31636,67310;30290,67310;28943,67310;27597,66637;26924,66637;26251,65964;6058,41059;6058,65964;6058,66637;5385,66637;4712,67310;3366,67310;2019,67310;673,66637;673,66637;0,65964;0,1346;673,673;673,0;2019,0;3366,0;4712,0;5385,0;6058,673;6058,1346;6058,41059;24232,22885;24905,22212;26251,21539;26924,21539;28270,21539;29616,21539;30963,21539;31636,21539;31636,22212;31636,23559;30290,24232;12789,41059;32309,63945;32982,65291;33655,65964;33655,65964" o:connectangles="0,0,0,0,0,0,0,0,0,0,0,0,0,0,0,0,0,0,0,0,0,0,0,0,0,0,0,0,0,0,0,0,0,0,0,0,0,0,0,0,0,0,0,0,0,0"/>
                </v:shape>
                <v:shape id="Freeform 279" o:spid="_x0000_s1302" style="position:absolute;left:19748;top:28390;width:349;height:46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" path="m52,67r,c52,67,52,67,52,68v,,,,-1,c51,68,51,68,50,69v,,-1,,-2,c47,69,47,69,46,69,45,68,45,68,45,68v-1,,-1,,-1,c44,67,44,67,44,67r,-38c44,25,44,21,43,19,42,16,41,14,40,12,39,11,37,9,35,8,33,7,31,7,29,7v-4,,-7,1,-10,3c16,13,12,16,8,21r,46c8,67,8,67,8,68v,,,,,c7,68,7,68,6,69v,,-1,,-2,c3,69,3,69,2,69,2,68,1,68,1,68v,,-1,,-1,c,67,,67,,67l,2v,,,,,c,1,1,1,1,1v,,1,,1,c3,1,3,1,4,1v1,,2,,2,c7,1,7,1,7,1v1,,1,,1,1c8,2,8,2,8,2r,9c12,7,15,4,19,3,23,1,26,,30,v4,,7,,10,2c43,3,46,5,47,8v2,2,3,5,4,8c52,19,52,23,52,28r,39xe" fillcolor="#44546a" strokeweight="0">
                  <v:path arrowok="t" o:connecttype="custom" o:connectlocs="34925,45011;34925,45011;34925,45683;34253,45683;33582,46355;32238,46355;30895,46355;30224,45683;29552,45683;29552,45011;29552,19483;28880,12764;26865,8062;23507,5374;19477,4703;12761,6718;5373,14108;5373,45011;5373,45683;5373,45683;4030,46355;2687,46355;1343,46355;672,45683;0,45683;0,45011;0,1344;0,1344;672,672;1343,672;2687,672;4030,672;4701,672;5373,1344;5373,1344;5373,7390;12761,2015;20149,0;26865,1344;31567,5374;34253,10749;34925,18811;34925,45011" o:connectangles="0,0,0,0,0,0,0,0,0,0,0,0,0,0,0,0,0,0,0,0,0,0,0,0,0,0,0,0,0,0,0,0,0,0,0,0,0,0,0,0,0,0,0"/>
                </v:shape>
                <v:shape id="Freeform 280" o:spid="_x0000_s1303" style="position:absolute;left:20250;top:28390;width:419;height:470;visibility:visible;mso-wrap-style:square;v-text-anchor:top" coordsize="6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" path="m62,34r,c62,39,61,44,60,48v-2,4,-4,8,-6,11c51,63,48,65,44,67v-4,2,-9,3,-14,3c25,70,21,69,17,67,13,66,10,63,7,60,5,57,3,54,2,49,,45,,40,,35,,30,,25,2,21,3,17,5,13,8,10,10,7,14,4,18,2,22,1,26,,31,v5,,10,1,14,2c48,4,52,6,54,9v3,3,5,6,6,11c61,24,62,29,62,34r,xm53,35r,c53,31,52,28,52,24,51,21,50,18,48,15,46,13,44,11,41,9,39,8,35,7,31,7,27,7,24,8,21,9v-3,2,-5,4,-7,6c12,17,11,20,10,24,9,27,9,31,9,34v,4,,8,1,11c11,48,12,51,13,54v2,2,4,4,7,6c23,61,26,62,31,62v3,,7,-1,10,-2c43,59,46,57,48,54v1,-2,3,-5,3,-8c52,42,53,39,53,35r,xe" fillcolor="#44546a" strokeweight="0">
                  <v:path arrowok="t" o:connecttype="custom" o:connectlocs="41910,22824;41910,22824;40558,32222;36502,39606;29743,44976;20279,46990;11491,44976;4732,40277;1352,32893;0,23495;1352,14097;5408,6713;12167,1343;20955,0;30419,1343;36502,6042;40558,13426;41910,22824;41910,22824;35826,23495;35826,23495;35150,16111;32446,10069;27715,6042;20955,4699;14195,6042;9464,10069;6760,16111;6084,22824;6760,30208;8788,36249;13519,40277;20955,41620;27715,40277;32446,36249;34474,30879;35826,23495;35826,23495" o:connectangles="0,0,0,0,0,0,0,0,0,0,0,0,0,0,0,0,0,0,0,0,0,0,0,0,0,0,0,0,0,0,0,0,0,0,0,0,0,0"/>
                  <o:lock v:ext="edit" verticies="t"/>
                </v:shape>
                <v:shape id="Freeform 281" o:spid="_x0000_s1304" style="position:absolute;left:20770;top:28397;width:623;height:457;visibility:visible;mso-wrap-style:square;v-text-anchor:top" coordsize="9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" path="m93,1r,c93,1,93,2,93,2v,,,1,,1l73,66v,,,1,-1,1c72,67,72,67,71,67v,1,-1,1,-1,1c69,68,68,68,67,68v-1,,-2,,-2,c64,68,63,67,63,67v-1,,-1,,-1,c61,67,61,66,61,66l46,15r,-1l46,15,32,66v,,,1,-1,1c31,67,31,67,30,67v,1,-1,1,-2,1c28,68,27,68,26,68v-1,,-2,,-2,c23,68,22,67,22,67v-1,,-1,,-1,c21,67,20,66,20,66l1,3c,3,,2,,2,,2,,1,,1,,1,,1,,,,,1,,1,v,,1,,1,c3,,3,,4,,5,,6,,7,v,,1,,1,c8,,9,,9,1v,,,,,l26,58r,l26,58,42,1v,,,,,c42,,43,,43,v,,1,,1,c45,,46,,46,v1,,2,,2,c49,,49,,50,v,,,,,1c51,1,51,1,51,1l67,58r1,l68,58,85,1v,,,,,c85,,85,,86,v,,1,,1,c88,,88,,89,v1,,2,,2,c92,,92,,92,v1,,1,,1,c93,1,93,1,93,1r,xe" fillcolor="#44546a" strokeweight="0">
                  <v:path arrowok="t" o:connecttype="custom" o:connectlocs="62230,672;62230,672;62230,1345;62230,2017;48847,44375;48178,45048;47509,45048;46840,45720;44832,45720;43494,45720;42156,45048;41487,45048;40818,44375;30780,10085;30780,9413;30780,10085;21412,44375;20743,45048;20074,45048;18736,45720;17398,45720;16059,45720;14721,45048;14052,45048;13383,44375;669,2017;0,1345;0,672;0,0;669,0;1338,0;2677,0;4684,0;5353,0;6022,672;6022,672;17398,38996;17398,38996;17398,38996;28104,672;28104,672;28773,0;29442,0;30780,0;32119,0;33457,0;33457,672;34126,672;44832,38996;45502,38996;45502,38996;56877,672;56877,672;57546,0;58215,0;59553,0;60892,0;61561,0;62230,0;62230,672;62230,672" o:connectangles="0,0,0,0,0,0,0,0,0,0,0,0,0,0,0,0,0,0,0,0,0,0,0,0,0,0,0,0,0,0,0,0,0,0,0,0,0,0,0,0,0,0,0,0,0,0,0,0,0,0,0,0,0,0,0,0,0,0,0,0,0"/>
                </v:shape>
                <v:shape id="Freeform 282" o:spid="_x0000_s1305" style="position:absolute;left:21539;top:28181;width:57;height:673;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" path="m8,98r,c8,98,8,98,8,99v,,,,-1,c7,99,7,99,6,100v-1,,-1,,-2,c3,100,2,100,2,100,1,99,1,99,1,99,,99,,99,,99,,98,,98,,98l,2c,1,,1,,1,,1,,1,1,v,,,,1,c2,,3,,4,,5,,5,,6,,7,,7,,7,,8,1,8,1,8,1v,,,,,1l8,98xe" fillcolor="#44546a" strokeweight="0">
                  <v:path arrowok="t" o:connecttype="custom" o:connectlocs="5715,65964;5715,65964;5715,66637;5001,66637;4286,67310;2858,67310;1429,67310;714,66637;0,66637;0,65964;0,1346;0,673;714,0;1429,0;2858,0;4286,0;5001,0;5715,673;5715,1346;5715,65964" o:connectangles="0,0,0,0,0,0,0,0,0,0,0,0,0,0,0,0,0,0,0,0"/>
                </v:shape>
                <v:shape id="Freeform 283" o:spid="_x0000_s1306" style="position:absolute;left:21736;top:28390;width:381;height:470;visibility:visible;mso-wrap-style:square;v-text-anchor:top" coordsize="5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" path="m57,31r,c57,33,57,34,56,35v-1,,-2,1,-3,1l9,36v,4,1,7,1,11c11,50,12,53,14,55v2,2,4,4,7,5c24,61,28,62,32,62v3,,6,,8,-1c42,61,45,60,46,60v2,-1,3,-2,5,-2c52,57,52,57,53,57v,,,,1,c54,57,54,58,54,58v,,1,1,1,1c55,60,55,60,55,61v,,,1,,1c55,62,55,62,54,63v,,,,,c54,64,54,64,54,64v-1,,-1,1,-3,1c50,66,49,67,47,67v-2,1,-5,1,-7,2c37,69,34,70,31,70v-5,,-9,-1,-13,-3c14,66,11,64,8,61,5,58,4,54,2,50,1,45,,40,,35,,29,1,24,2,20,4,16,6,12,8,9,11,6,14,4,18,2,21,1,25,,30,v5,,9,1,12,2c46,4,49,6,51,9v2,2,4,6,5,9c57,22,57,26,57,30r,1xm48,29r,c49,22,47,17,44,13,40,9,36,7,29,7v-3,,-6,1,-8,2c18,10,16,12,15,14v-2,2,-3,4,-4,7c10,23,9,26,9,29r39,xe" fillcolor="#44546a" strokeweight="0">
                  <v:path arrowok="t" o:connecttype="custom" o:connectlocs="38100,20810;38100,20810;37432,23495;35426,24166;6016,24166;6684,31550;9358,36921;14037,40277;21389,41620;26737,40948;30747,40277;34089,38935;35426,38263;36095,38263;36095,38935;36763,39606;36763,40948;36763,41620;36095,42291;36095,42291;36095,42962;34089,43634;31416,44976;26737,46319;20721,46990;12032,44976;5347,40948;1337,33564;0,23495;1337,13426;5347,6042;12032,1343;20053,0;28074,1343;34089,6042;37432,12083;38100,20139;38100,20810;32084,19467;32084,19467;29411,8727;19384,4699;14037,6042;10026,9398;7353,14097;6016,19467;32084,19467" o:connectangles="0,0,0,0,0,0,0,0,0,0,0,0,0,0,0,0,0,0,0,0,0,0,0,0,0,0,0,0,0,0,0,0,0,0,0,0,0,0,0,0,0,0,0,0,0,0,0"/>
                  <o:lock v:ext="edit" verticies="t"/>
                </v:shape>
                <v:shape id="Freeform 284" o:spid="_x0000_s1307" style="position:absolute;left:22250;top:28181;width:375;height:679;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" path="m56,98r,c56,98,56,99,56,99v,,,,,c55,99,55,100,54,100v,,-1,,-1,c52,100,51,100,51,100v-1,,-1,-1,-1,-1c49,99,49,99,49,99v,,,-1,,-1l49,89v-4,3,-7,6,-11,8c34,99,30,101,26,101v-5,,-9,-1,-12,-3c11,96,8,94,6,90,4,87,3,84,2,80,1,75,,71,,66,,61,1,56,2,52,3,47,5,43,7,40v3,-3,5,-5,9,-7c19,32,23,31,28,31v4,,7,1,10,2c42,35,45,38,48,41l48,2v,,,,,-1c48,1,48,1,49,1v,,1,,1,-1c51,,51,,52,v1,,2,,2,c55,1,55,1,56,1v,,,,,c56,2,56,2,56,2r,96xm48,51r,c44,47,41,44,38,41,34,39,31,38,27,38v-3,,-6,1,-8,2c17,42,15,44,13,47v-1,2,-2,5,-3,8c9,58,9,62,9,65v,4,,7,1,10c10,79,11,82,13,85v1,2,3,4,5,6c21,92,23,93,27,93v2,,3,,5,c33,92,35,91,37,90v2,-1,3,-2,5,-4c44,84,46,82,48,79r,-28xe" fillcolor="#44546a" strokeweight="0">
                  <v:path arrowok="t" o:connecttype="custom" o:connectlocs="37465,65927;37465,65927;37465,66600;37465,66600;36127,67272;35458,67272;34120,67272;33451,66600;32782,66600;32782,65927;32782,59872;25423,65254;17394,67945;9366,65927;4014,60545;1338,53818;0,44400;1338,34982;4683,26909;10704,22200;18733,20854;25423,22200;32113,27582;32113,1345;32113,673;32782,673;33451,0;34789,0;36127,0;37465,673;37465,673;37465,1345;37465,65927;32113,34309;32113,34309;25423,27582;18063,25563;12711,26909;8697,31618;6690,37000;6021,43727;6690,50454;8697,57181;12042,61218;18063,62563;21409,62563;24754,60545;28099,57854;32113,53145;32113,34309" o:connectangles="0,0,0,0,0,0,0,0,0,0,0,0,0,0,0,0,0,0,0,0,0,0,0,0,0,0,0,0,0,0,0,0,0,0,0,0,0,0,0,0,0,0,0,0,0,0,0,0,0,0"/>
                  <o:lock v:ext="edit" verticies="t"/>
                </v:shape>
                <v:shape id="Freeform 285" o:spid="_x0000_s1308" style="position:absolute;left:22764;top:28390;width:394;height:635;visibility:visible;mso-wrap-style:square;v-text-anchor:top" coordsize="5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" path="m59,5r,c59,6,59,7,58,7v,1,-1,1,-2,1l46,8v2,2,4,4,4,7c51,17,52,20,52,22v,4,-1,7,-2,10c49,35,47,37,45,39v-2,2,-5,4,-8,5c34,45,31,45,28,45v-3,,-6,,-9,-1c17,43,15,42,13,41v-1,1,-2,2,-2,3c10,46,10,47,10,49v,2,1,3,2,4c14,55,16,55,19,55r18,1c40,56,42,57,45,57v3,1,5,2,7,3c54,62,55,64,56,66v2,2,2,4,2,7c58,76,58,78,56,81v-1,3,-3,5,-5,7c48,90,45,91,42,93v-4,1,-9,1,-14,1c23,94,19,94,15,93,12,92,9,91,6,89,4,88,2,86,1,84,,82,,80,,77,,75,,74,,72,1,71,1,70,2,68,3,67,4,66,5,64,6,63,8,62,9,61,7,59,5,58,4,56,3,54,2,52,2,50v,-2,1,-5,2,-7c5,40,6,38,8,37,7,35,6,33,5,31,4,29,4,26,4,23v,-4,,-7,1,-10c7,10,8,8,10,6,12,4,15,2,18,1,21,,24,,28,v2,,3,,5,c35,,36,1,37,1r19,c57,1,58,1,58,2v1,,1,1,1,3l59,5xm43,22r,c43,18,41,14,39,11,36,8,32,7,27,7v-2,,-4,,-6,1c19,9,17,10,16,12v-1,1,-2,3,-3,5c13,19,12,21,12,23v,5,2,8,4,11c19,37,23,38,28,38v2,,4,,6,-1c36,36,38,35,39,34v1,-2,2,-4,3,-6c43,27,43,25,43,22r,xm50,73r,c50,70,48,68,46,66,43,64,40,64,36,63r-19,c15,64,14,65,13,67v-1,1,-2,2,-3,3c9,71,9,72,9,73,8,74,8,75,8,77v,3,2,6,6,7c17,86,22,87,28,87v4,,8,,10,-1c41,85,43,84,45,83v2,-1,3,-3,4,-5c49,77,50,75,50,73r,xe" fillcolor="#44546a" strokeweight="0">
                  <v:path arrowok="t" o:connecttype="custom" o:connectlocs="39370,3378;37368,5404;33364,10133;33364,21617;24690,29723;12678,29723;7340,29723;8007,35803;24690,37830;34699,40532;38703,49314;34032,59447;18684,63500;4004,60122;0,52016;1335,45936;6006,41207;1335,33777;5338,24995;2669,15537;6673,4053;18684,0;24690,676;38703,1351;39370,3378;28693,14862;18017,4729;10677,8106;8007,15537;18684,25670;26024,22968;28693,14862;33364,49314;30695,44585;11344,42559;6673,47287;5338,52016;18684,58771;30028,56069;33364,49314" o:connectangles="0,0,0,0,0,0,0,0,0,0,0,0,0,0,0,0,0,0,0,0,0,0,0,0,0,0,0,0,0,0,0,0,0,0,0,0,0,0,0,0"/>
                  <o:lock v:ext="edit" verticies="t"/>
                </v:shape>
                <v:shape id="Freeform 286" o:spid="_x0000_s1309" style="position:absolute;left:23260;top:28390;width:393;height:470;visibility:visible;mso-wrap-style:square;v-text-anchor:top" coordsize="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" path="m58,31r,c58,33,57,34,56,35v-1,,-2,1,-2,1l10,36v,4,,7,1,11c11,50,13,53,15,55v1,2,4,4,7,5c25,61,28,62,32,62v3,,6,,8,-1c43,61,45,60,47,60v1,-1,3,-2,4,-2c52,57,53,57,53,57v1,,1,,1,c54,57,54,58,55,58v,,,1,,1c55,60,55,60,55,61v,,,1,,1c55,62,55,62,55,63v,,,,-1,c54,64,54,64,54,64v,,-1,1,-2,1c50,66,49,67,47,67v-2,1,-5,1,-7,2c37,69,34,70,31,70v-5,,-9,-1,-13,-3c14,66,11,64,8,61,6,58,4,54,2,50,1,45,,40,,35,,29,1,24,3,20,4,16,6,12,9,9,11,6,14,4,18,2,22,1,26,,30,v5,,9,1,13,2c46,4,49,6,51,9v2,2,4,6,5,9c57,22,58,26,58,30r,1xm49,29r,c49,22,47,17,44,13,41,9,36,7,30,7v-4,,-6,1,-9,2c19,10,17,12,15,14v-2,2,-3,4,-4,7c10,23,10,26,10,29r39,xe" fillcolor="#44546a" strokeweight="0">
                  <v:path arrowok="t" o:connecttype="custom" o:connectlocs="39370,20810;39370,20810;38012,23495;36655,24166;6788,24166;7467,31550;10182,36921;14933,40277;21721,41620;27152,40948;31903,40277;34618,38935;35976,38263;36655,38263;37334,38935;37334,39606;37334,40948;37334,41620;37334,42291;36655,42291;36655,42962;35297,43634;31903,44976;27152,46319;21043,46990;12218,44976;5430,40948;1358,33564;0,23495;2036,13426;6109,6042;12218,1343;20364,0;29188,1343;34618,6042;38012,12083;39370,20139;39370,20810;33261,19467;33261,19467;29867,8727;20364,4699;14255,6042;10182,9398;7467,14097;6788,19467;33261,19467" o:connectangles="0,0,0,0,0,0,0,0,0,0,0,0,0,0,0,0,0,0,0,0,0,0,0,0,0,0,0,0,0,0,0,0,0,0,0,0,0,0,0,0,0,0,0,0,0,0,0"/>
                  <o:lock v:ext="edit" verticies="t"/>
                </v:shape>
                <v:shape id="Freeform 287" o:spid="_x0000_s1310" style="position:absolute;left:23755;top:28759;width:133;height:228;visibility:visible;mso-wrap-style:square;v-text-anchor:top" coordsize="2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" path="m20,5r,c20,6,20,7,20,8v,1,,2,-1,3c19,12,19,13,18,14v,1,-1,2,-1,3l7,32v-1,,-1,1,-1,1c6,33,5,33,5,33v,1,-1,1,-1,1c3,34,3,34,2,34v-1,,-1,,-1,c,34,,34,,34,,33,,33,,33v,,,,,-1l10,13r,-8c10,4,10,3,10,2v,,,-1,1,-1c11,,12,,13,v,,1,,2,c16,,17,,17,v1,,2,,2,1c19,1,20,2,20,2v,1,,2,,3l20,5xe" fillcolor="#44546a" strokeweight="0">
                  <v:path arrowok="t" o:connecttype="custom" o:connectlocs="13335,3362;13335,3362;13335,5379;12668,7396;12002,9413;11335,11430;4667,21515;4001,22188;3334,22188;2667,22860;1334,22860;667,22860;0,22860;0,22188;0,21515;6668,8741;6668,3362;6668,1345;7334,672;8668,0;10001,0;11335,0;12668,672;13335,1345;13335,3362;13335,3362" o:connectangles="0,0,0,0,0,0,0,0,0,0,0,0,0,0,0,0,0,0,0,0,0,0,0,0,0,0"/>
                </v:shape>
                <v:shape id="Freeform 288" o:spid="_x0000_s1311" style="position:absolute;left:24282;top:28225;width:76;height:629;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" path="m9,92r,c9,92,9,92,9,93v,,,,,c8,93,8,93,7,94v,,-1,,-2,c4,94,4,94,3,94,3,93,2,93,2,93v,,-1,,-1,c1,92,1,92,1,92l1,27v,,,,,c1,26,2,26,2,26v,,1,,1,c4,26,4,26,5,26v1,,2,,2,c8,26,8,26,9,26v,,,,,1c9,27,9,27,9,27r,65xm11,6r,c11,8,10,9,10,10,9,11,7,11,5,11v-2,,-3,,-4,-1c,10,,8,,6,,3,,2,1,1,2,,3,,5,v2,,4,,5,1c10,2,11,3,11,6r,xe" fillcolor="#44546a" strokeweight="0">
                  <v:path arrowok="t" o:connecttype="custom" o:connectlocs="6235,61527;6235,61527;6235,62196;6235,62196;4849,62865;3464,62865;2078,62865;1385,62196;693,62196;693,61527;693,18057;693,18057;1385,17388;2078,17388;3464,17388;4849,17388;6235,17388;6235,18057;6235,18057;6235,61527;7620,4013;7620,4013;6927,6688;3464,7357;693,6688;0,4013;693,669;3464,0;6927,669;7620,4013;7620,4013" o:connectangles="0,0,0,0,0,0,0,0,0,0,0,0,0,0,0,0,0,0,0,0,0,0,0,0,0,0,0,0,0,0,0"/>
                  <o:lock v:ext="edit" verticies="t"/>
                </v:shape>
                <v:shape id="Freeform 289" o:spid="_x0000_s1312" style="position:absolute;left:24517;top:28390;width:349;height:46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" path="m52,67r,c52,67,52,67,52,68v,,,,-1,c51,68,51,68,50,69v-1,,-1,,-2,c47,69,46,69,46,69,45,68,45,68,45,68v-1,,-1,,-1,c44,67,44,67,44,67r,-38c44,25,43,21,43,19,42,16,41,14,40,12,39,11,37,9,35,8,33,7,31,7,29,7v-4,,-7,1,-10,3c15,13,12,16,8,21r,46c8,67,8,67,8,68v,,,,-1,c7,68,7,68,6,69v,,-1,,-2,c3,69,3,69,2,69,1,68,1,68,1,68,,68,,68,,68,,67,,67,,67l,2v,,,,,c,1,,1,1,1v,,,,1,c2,1,3,1,4,1v1,,1,,2,c6,1,7,1,7,1v,,1,,1,1c8,2,8,2,8,2r,9c12,7,15,4,19,3,22,1,26,,29,v5,,8,,11,2c43,3,45,5,47,8v2,2,3,5,4,8c52,19,52,23,52,28r,39xe" fillcolor="#44546a" strokeweight="0">
                  <v:path arrowok="t" o:connecttype="custom" o:connectlocs="34925,45011;34925,45011;34925,45683;34253,45683;33582,46355;32238,46355;30895,46355;30224,45683;29552,45683;29552,45011;29552,19483;28880,12764;26865,8062;23507,5374;19477,4703;12761,6718;5373,14108;5373,45011;5373,45683;4701,45683;4030,46355;2687,46355;1343,46355;672,45683;0,45683;0,45011;0,1344;0,1344;672,672;1343,672;2687,672;4030,672;4701,672;5373,1344;5373,1344;5373,7390;12761,2015;19477,0;26865,1344;31567,5374;34253,10749;34925,18811;34925,45011" o:connectangles="0,0,0,0,0,0,0,0,0,0,0,0,0,0,0,0,0,0,0,0,0,0,0,0,0,0,0,0,0,0,0,0,0,0,0,0,0,0,0,0,0,0,0"/>
                </v:shape>
                <v:shape id="Freeform 290" o:spid="_x0000_s1313" style="position:absolute;left:25025;top:28181;width:381;height:679;visibility:visible;mso-wrap-style:square;v-text-anchor:top" coordsize="57,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" path="m57,98r,c57,98,56,99,56,99v,,,,,c55,99,55,100,55,100v-1,,-2,,-2,c52,100,51,100,51,100v-1,,-1,-1,-1,-1c49,99,49,99,49,99v,,,-1,,-1l49,89v-4,3,-7,6,-11,8c34,99,30,101,26,101v-5,,-9,-1,-12,-3c11,96,8,94,6,90,4,87,3,84,2,80,1,75,,71,,66,,61,1,56,2,52,3,47,5,43,7,40v3,-3,5,-5,9,-7c19,32,23,31,28,31v4,,7,1,10,2c42,35,45,38,48,41l48,2v,,,,,-1c48,1,49,1,49,1v,,1,,1,-1c51,,51,,52,v1,,2,,2,c55,1,55,1,56,1v,,,,,c56,2,57,2,57,2r,96xm48,51r,c44,47,41,44,38,41,34,39,31,38,27,38v-3,,-6,1,-8,2c17,42,15,44,13,47v-1,2,-2,5,-3,8c9,58,9,62,9,65v,4,,7,1,10c10,79,11,82,13,85v1,2,3,4,5,6c21,92,23,93,27,93v2,,3,,5,c33,92,35,91,37,90v2,-1,3,-2,5,-4c44,84,46,82,48,79r,-28xe" fillcolor="#44546a" strokeweight="0">
                  <v:path arrowok="t" o:connecttype="custom" o:connectlocs="38100,65927;38100,65927;37432,66600;37432,66600;36763,67272;35426,67272;34089,67272;33421,66600;32753,66600;32753,65927;32753,59872;25400,65254;17379,67945;9358,65927;4011,60545;1337,53818;0,44400;1337,34982;4679,26909;10695,22200;18716,20854;25400,22200;32084,27582;32084,1345;32084,673;32753,673;33421,0;34758,0;36095,0;37432,673;37432,673;38100,1345;38100,65927;32084,34309;32084,34309;25400,27582;18047,25563;12700,26909;8689,31618;6684,37000;6016,43727;6684,50454;8689,57181;12032,61218;18047,62563;21389,62563;24732,60545;28074,57854;32084,53145;32084,34309" o:connectangles="0,0,0,0,0,0,0,0,0,0,0,0,0,0,0,0,0,0,0,0,0,0,0,0,0,0,0,0,0,0,0,0,0,0,0,0,0,0,0,0,0,0,0,0,0,0,0,0,0,0"/>
                  <o:lock v:ext="edit" verticies="t"/>
                </v:shape>
                <v:shape id="Freeform 291" o:spid="_x0000_s1314" style="position:absolute;left:25577;top:28225;width:77;height:629;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" path="m10,92r,c10,92,10,92,9,93v,,,,,c8,93,8,93,7,94v,,-1,,-2,c4,94,4,94,3,94,3,93,2,93,2,93v,,-1,,-1,c1,92,1,92,1,92l1,27v,,,,,c1,26,2,26,2,26v,,1,,1,c4,26,4,26,5,26v1,,2,,2,c8,26,8,26,9,26v,,,,,1c10,27,10,27,10,27r,65xm11,6r,c11,8,10,9,10,10,9,11,7,11,5,11v-2,,-3,,-4,-1c,10,,8,,6,,3,,2,1,1,2,,3,,5,v2,,4,,5,1c10,2,11,3,11,6r,xe" fillcolor="#44546a" strokeweight="0">
                  <v:path arrowok="t" o:connecttype="custom" o:connectlocs="6927,61527;6927,61527;6235,62196;6235,62196;4849,62865;3464,62865;2078,62865;1385,62196;693,62196;693,61527;693,18057;693,18057;1385,17388;2078,17388;3464,17388;4849,17388;6235,17388;6235,18057;6927,18057;6927,61527;7620,4013;7620,4013;6927,6688;3464,7357;693,6688;0,4013;693,669;3464,0;6927,669;7620,4013;7620,4013" o:connectangles="0,0,0,0,0,0,0,0,0,0,0,0,0,0,0,0,0,0,0,0,0,0,0,0,0,0,0,0,0,0,0"/>
                  <o:lock v:ext="edit" verticies="t"/>
                </v:shape>
                <v:shape id="Freeform 292" o:spid="_x0000_s1315" style="position:absolute;left:25755;top:28397;width:387;height:457;visibility:visible;mso-wrap-style:square;v-text-anchor:top" coordsize="5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" path="m58,1r,c58,1,58,2,58,2v,,,,,c58,2,58,2,58,3v,,,,,l35,66v-1,,-1,1,-1,1c34,67,33,67,33,67v-1,1,-1,1,-2,1c31,68,30,68,29,68v-1,,-1,,-2,c27,68,26,67,26,67v-1,,-1,,-1,c24,67,24,66,24,66l,3c,3,,2,,2v,,,,,c,1,,1,,1,,1,,1,,,,,1,,1,v,,1,,1,c3,,3,,4,,5,,6,,7,v,,1,,1,c8,,9,,9,1v,,,,,l29,58r1,l30,58,50,1v,,,,,c50,,50,,51,v,,1,,1,c53,,54,,55,v,,1,,1,c57,,57,,58,v,,,,,c58,1,58,1,58,1r,xe" fillcolor="#44546a" strokeweight="0">
                  <v:path arrowok="t" o:connecttype="custom" o:connectlocs="38735,672;38735,672;38735,1345;38735,1345;38735,2017;38735,2017;23375,44375;22707,45048;22039,45048;20703,45720;19368,45720;18032,45720;17364,45048;16696,45048;16028,44375;0,2017;0,1345;0,1345;0,672;0,0;668,0;1336,0;2671,0;4675,0;5343,0;6011,672;6011,672;19368,38996;20035,38996;20035,38996;33392,672;33392,672;34060,0;34728,0;36731,0;37399,0;38735,0;38735,0;38735,672;38735,672" o:connectangles="0,0,0,0,0,0,0,0,0,0,0,0,0,0,0,0,0,0,0,0,0,0,0,0,0,0,0,0,0,0,0,0,0,0,0,0,0,0,0,0"/>
                </v:shape>
                <v:shape id="Freeform 293" o:spid="_x0000_s1316" style="position:absolute;left:26257;top:28225;width:76;height:629;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" path="m10,92r,c10,92,10,92,10,93v,,-1,,-1,c9,93,8,93,8,94v-1,,-2,,-2,c5,94,4,94,4,94,3,93,3,93,2,93v,,,,,c1,92,1,92,1,92l1,27v,,,,1,c2,26,2,26,2,26v1,,1,,2,c4,26,5,26,6,26v,,1,,2,c8,26,9,26,9,26v,,1,,1,1c10,27,10,27,10,27r,65xm11,6r,c11,8,11,9,10,10,9,11,8,11,6,11v-3,,-4,,-5,-1c,10,,8,,6,,3,,2,1,1,2,,4,,6,v2,,3,,4,1c11,2,11,3,11,6r,xe" fillcolor="#44546a" strokeweight="0">
                  <v:path arrowok="t" o:connecttype="custom" o:connectlocs="6927,61527;6927,61527;6927,62196;6235,62196;5542,62865;4156,62865;2771,62865;1385,62196;1385,62196;693,61527;693,18057;1385,18057;1385,17388;2771,17388;4156,17388;5542,17388;6235,17388;6927,18057;6927,18057;6927,61527;7620,4013;7620,4013;6927,6688;4156,7357;693,6688;0,4013;693,669;4156,0;6927,669;7620,4013;7620,4013" o:connectangles="0,0,0,0,0,0,0,0,0,0,0,0,0,0,0,0,0,0,0,0,0,0,0,0,0,0,0,0,0,0,0"/>
                  <o:lock v:ext="edit" verticies="t"/>
                </v:shape>
                <v:shape id="Freeform 294" o:spid="_x0000_s1317" style="position:absolute;left:26466;top:28181;width:375;height:679;visibility:visible;mso-wrap-style:square;v-text-anchor:top" coordsize="56,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" path="m56,98r,c56,98,56,99,56,99v,,,,,c55,99,55,100,54,100v,,-1,,-1,c52,100,51,100,51,100v-1,,-1,-1,-2,-1c49,99,49,99,49,99v,,-1,-1,-1,-1l48,89v-3,3,-6,6,-10,8c34,99,30,101,26,101v-5,,-9,-1,-12,-3c11,96,8,94,6,90,4,87,2,84,1,80,,75,,71,,66,,61,1,56,2,52,3,47,5,43,7,40v2,-3,5,-5,9,-7c19,32,23,31,28,31v3,,7,1,10,2c42,35,45,38,48,41l48,2v,,,,,-1c48,1,48,1,49,1v,,,,1,-1c51,,51,,52,v1,,2,,2,c55,1,55,1,55,1v1,,1,,1,c56,2,56,2,56,2r,96xm48,51r,c44,47,41,44,38,41,34,39,31,38,27,38v-3,,-6,1,-8,2c16,42,15,44,13,47v-1,2,-2,5,-3,8c9,58,9,62,9,65v,4,,7,1,10c10,79,11,82,13,85v1,2,3,4,5,6c20,92,23,93,27,93v1,,3,,5,c33,92,35,91,37,90v1,-1,3,-2,5,-4c44,84,46,82,48,79r,-28xe" fillcolor="#44546a" strokeweight="0">
                  <v:path arrowok="t" o:connecttype="custom" o:connectlocs="37465,65927;37465,65927;37465,66600;37465,66600;36127,67272;35458,67272;34120,67272;32782,66600;32782,66600;32113,65927;32113,59872;25423,65254;17394,67945;9366,65927;4014,60545;669,53818;0,44400;1338,34982;4683,26909;10704,22200;18733,20854;25423,22200;32113,27582;32113,1345;32113,673;32782,673;33451,0;34789,0;36127,0;36796,673;37465,673;37465,1345;37465,65927;32113,34309;32113,34309;25423,27582;18063,25563;12711,26909;8697,31618;6690,37000;6021,43727;6690,50454;8697,57181;12042,61218;18063,62563;21409,62563;24754,60545;28099,57854;32113,53145;32113,34309" o:connectangles="0,0,0,0,0,0,0,0,0,0,0,0,0,0,0,0,0,0,0,0,0,0,0,0,0,0,0,0,0,0,0,0,0,0,0,0,0,0,0,0,0,0,0,0,0,0,0,0,0,0"/>
                  <o:lock v:ext="edit" verticies="t"/>
                </v:shape>
                <v:shape id="Freeform 295" o:spid="_x0000_s1318" style="position:absolute;left:27031;top:28397;width:350;height:463;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" path="m52,66r,c52,66,52,66,52,67v,,-1,,-1,c51,67,50,67,50,68v-1,,-1,,-2,c47,68,46,68,46,68,45,67,45,67,45,67v-1,,-1,,-1,c44,66,44,66,44,66r,-9c40,61,36,64,33,66v-4,2,-7,3,-11,3c18,69,15,68,12,66,9,65,6,63,5,61,3,58,2,55,1,52,,49,,45,,40l,1v,,,,,c,,,,,,1,,1,,2,v,,1,,2,c5,,5,,6,v,,1,,1,c8,,8,,8,1v,,,,,l8,40v,4,,7,1,9c10,52,11,54,12,56v1,2,3,3,5,4c18,61,21,61,23,61v4,,7,-1,10,-3c36,56,40,52,43,48l43,1v,,1,,1,c44,,44,,44,v1,,1,,2,c46,,47,,48,v1,,1,,2,c50,,51,,51,v,,1,,1,1c52,1,52,1,52,1r,65xe" fillcolor="#44546a" strokeweight="0">
                  <v:path arrowok="t" o:connecttype="custom" o:connectlocs="34925,44340;34925,44340;34925,45011;34253,45011;33582,45683;32238,45683;30895,45683;30224,45011;29552,45011;29552,44340;29552,38293;22164,44340;14776,46355;8060,44340;3358,40981;672,34934;0,26872;0,672;0,672;0,0;1343,0;2687,0;4030,0;4701,0;5373,672;5373,672;5373,26872;6045,32919;8060,37621;11418,40309;15448,40981;22164,38965;28880,32247;28880,672;29552,672;29552,0;30895,0;32238,0;33582,0;34253,0;34925,672;34925,672;34925,44340" o:connectangles="0,0,0,0,0,0,0,0,0,0,0,0,0,0,0,0,0,0,0,0,0,0,0,0,0,0,0,0,0,0,0,0,0,0,0,0,0,0,0,0,0,0,0"/>
                </v:shape>
                <v:shape id="Freeform 296" o:spid="_x0000_s1319" style="position:absolute;left:27533;top:28390;width:337;height:470;visibility:visible;mso-wrap-style:square;v-text-anchor:top" coordsize="5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" path="m50,67r,c50,67,50,68,49,68v,,,,-1,1c48,69,47,69,46,69v-1,,-1,,-2,c43,68,43,68,43,68v-1,,-1,-1,-1,-1l42,60v-3,3,-6,5,-9,7c29,69,25,70,22,70v-4,,-7,-1,-9,-2c10,67,8,66,6,64,4,63,3,61,2,58,1,56,,54,,51,,47,1,44,2,41,4,39,6,36,9,35v2,-2,5,-3,9,-4c22,30,26,29,31,29r10,l41,24v,-3,,-5,-1,-7c40,14,39,13,38,11,36,10,35,9,33,8,31,7,28,7,25,7v-3,,-5,,-8,1c15,9,13,10,11,10v-1,1,-3,2,-4,3c6,13,5,14,5,14v,,-1,,-1,c4,13,4,13,3,13v,,,-1,,-1c3,12,3,11,3,11v,-1,,-2,,-3c3,8,4,7,4,6,5,6,6,5,7,4,9,3,11,3,13,2,15,1,17,1,19,v2,,5,,7,c30,,34,,37,1v3,1,6,3,7,5c46,8,48,10,49,13v,3,1,7,1,10l50,67xm41,36r,l29,36v-3,,-6,1,-8,1c18,38,16,39,14,40v-2,1,-3,3,-4,4c9,46,9,48,9,50v,4,1,7,4,9c15,61,18,62,23,62v3,,6,-1,9,-2c35,58,38,55,41,52r,-16xe" fillcolor="#44546a" strokeweight="0">
                  <v:path arrowok="t" o:connecttype="custom" o:connectlocs="33655,44976;33655,44976;32982,45647;32309,46319;30963,46319;29616,46319;28943,45647;28270,44976;28270,40277;22212,44976;14808,46990;8750,45647;4039,42962;1346,38935;0,34236;1346,27523;6058,23495;12116,20810;20866,19467;27597,19467;27597,16111;26924,11412;25578,7384;22212,5370;16828,4699;11443,5370;7404,6713;4712,8727;3366,9398;2692,9398;2019,8727;2019,8055;2019,7384;2019,5370;2692,4028;4712,2685;8750,1343;12789,0;17501,0;24905,671;29616,4028;32982,8727;33655,15440;33655,44976;27597,24166;27597,24166;19520,24166;14135,24838;9423,26851;6731,29537;6058,33564;8750,39606;15481,41620;21539,40277;27597,34907;27597,24166" o:connectangles="0,0,0,0,0,0,0,0,0,0,0,0,0,0,0,0,0,0,0,0,0,0,0,0,0,0,0,0,0,0,0,0,0,0,0,0,0,0,0,0,0,0,0,0,0,0,0,0,0,0,0,0,0,0,0,0"/>
                  <o:lock v:ext="edit" verticies="t"/>
                </v:shape>
                <v:shape id="Freeform 297" o:spid="_x0000_s1320" style="position:absolute;left:28054;top:28181;width:51;height:673;visibility:visible;mso-wrap-style:square;v-text-anchor:top" coordsize="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" path="m8,98r,c8,98,8,98,8,99v,,,,-1,c7,99,7,99,6,100v-1,,-1,,-2,c3,100,2,100,2,100,1,99,1,99,1,99,,99,,99,,99,,98,,98,,98l,2c,1,,1,,1,,1,,1,1,v,,,,1,c2,,3,,4,,5,,5,,6,,7,,7,,7,,8,1,8,1,8,1v,,,,,1l8,98xe" fillcolor="#44546a" strokeweight="0">
                  <v:path arrowok="t" o:connecttype="custom" o:connectlocs="5080,65964;5080,65964;5080,66637;4445,66637;3810,67310;2540,67310;1270,67310;635,66637;0,66637;0,65964;0,1346;0,673;635,0;1270,0;2540,0;3810,0;4445,0;5080,673;5080,1346;5080,65964" o:connectangles="0,0,0,0,0,0,0,0,0,0,0,0,0,0,0,0,0,0,0,0"/>
                </v:shape>
                <v:shape id="Freeform 298" o:spid="_x0000_s1321" style="position:absolute;left:21501;top:29552;width:381;height:635;visibility:visible;mso-wrap-style:square;v-text-anchor:top" coordsize="5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" path="m57,33r,c57,39,56,44,55,48v-1,5,-3,9,-5,12c47,63,44,65,41,67v-4,1,-8,2,-12,2c27,69,25,69,24,69,22,68,20,68,19,67,17,66,16,65,14,64,12,62,11,61,9,59r,33c9,93,9,93,9,93v,,-1,,-1,1c8,94,7,94,7,94v-1,,-1,,-2,c4,94,3,94,3,94v-1,,-1,,-2,c1,93,1,93,1,93v,,-1,,-1,-1l,2v,,1,,1,-1c1,1,1,1,1,1,2,1,2,,3,v,,1,,1,c5,,6,,6,,7,,7,1,7,1v1,,1,,1,c8,2,8,2,8,2r,9c10,9,12,8,14,6,16,5,18,3,19,2,21,1,23,1,25,v2,,4,,6,c36,,40,,43,2v3,2,6,4,8,8c53,13,54,16,55,20v1,4,2,9,2,13l57,33xm48,35r,c48,31,48,28,47,24,46,21,45,18,44,15,43,13,41,11,39,9,36,8,34,7,30,7v-2,,-3,,-5,1c24,8,22,9,20,10v-2,1,-3,2,-5,4c13,16,11,18,9,21r,28c13,53,16,56,19,59v3,2,7,3,10,3c33,62,36,61,38,60v2,-2,4,-4,6,-7c45,51,46,48,47,45v1,-4,1,-7,1,-10l48,35xe" fillcolor="#44546a" strokeweight="0">
                  <v:path arrowok="t" o:connecttype="custom" o:connectlocs="38100,22293;38100,22293;36763,32426;33421,40532;27405,45261;19384,46612;16042,46612;12700,45261;9358,43234;6016,39856;6016,62149;6016,62824;5347,63500;4679,63500;3342,63500;2005,63500;668,63500;668,62824;0,62149;0,1351;668,676;668,676;2005,0;2674,0;4011,0;4679,676;5347,676;5347,1351;5347,7431;9358,4053;12700,1351;16711,0;20721,0;28742,1351;34089,6755;36763,13511;38100,22293;38100,22293;32084,23644;32084,23644;31416,16213;29411,10133;26068,6080;20053,4729;16711,5404;13368,6755;10026,9457;6016,14186;6016,33101;12700,39856;19384,41883;25400,40532;29411,35803;31416,30399;32084,23644;32084,23644" o:connectangles="0,0,0,0,0,0,0,0,0,0,0,0,0,0,0,0,0,0,0,0,0,0,0,0,0,0,0,0,0,0,0,0,0,0,0,0,0,0,0,0,0,0,0,0,0,0,0,0,0,0,0,0,0,0,0,0"/>
                  <o:lock v:ext="edit" verticies="t"/>
                </v:shape>
                <v:shape id="Freeform 299" o:spid="_x0000_s1322" style="position:absolute;left:22040;top:29552;width:242;height:464;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" path="m36,5r,c36,6,36,7,36,7v,1,,1,,1c35,9,35,9,35,9v,,,,-1,c34,9,34,9,33,9v-1,,-1,,-2,-1c30,8,29,8,29,8,28,8,27,7,26,7v-2,,-3,1,-4,1c20,9,19,10,18,11v-2,1,-3,3,-4,5c12,18,10,20,9,23r,44c9,67,9,67,8,67v,1,,1,,1c7,68,7,68,6,68v,,-1,1,-2,1c4,69,3,68,2,68v,,-1,,-1,c1,68,,68,,67v,,,,,l,2v,,,,,-1c,1,1,1,1,1,1,1,2,,2,,3,,3,,4,,5,,6,,6,,7,,7,1,7,1v1,,1,,1,c8,2,8,2,8,2r,10c10,10,12,7,13,6,15,4,16,3,18,2,19,1,21,,22,v1,,3,,4,c27,,27,,28,v1,,2,,3,c32,,33,,33,1v1,,2,,2,c35,2,35,2,35,2v1,,1,,1,1c36,3,36,3,36,4v,,,1,,1l36,5xe" fillcolor="#44546a" strokeweight="0">
                  <v:path arrowok="t" o:connecttype="custom" o:connectlocs="24130,3359;24130,3359;24130,4703;24130,5374;23460,6046;22789,6046;22119,6046;20779,5374;19438,5374;17427,4703;14746,5374;12065,7390;9384,10749;6033,15452;6033,45011;5362,45011;5362,45683;4022,45683;2681,46355;1341,45683;670,45683;0,45011;0,45011;0,1344;0,672;670,672;1341,0;2681,0;4022,0;4692,672;5362,672;5362,1344;5362,8062;8714,4031;12065,1344;14746,0;17427,0;18768,0;20779,0;22119,672;23460,672;23460,1344;24130,2015;24130,2687;24130,3359;24130,3359" o:connectangles="0,0,0,0,0,0,0,0,0,0,0,0,0,0,0,0,0,0,0,0,0,0,0,0,0,0,0,0,0,0,0,0,0,0,0,0,0,0,0,0,0,0,0,0,0,0"/>
                </v:shape>
                <v:shape id="Freeform 300" o:spid="_x0000_s1323" style="position:absolute;left:22364;top:29552;width:388;height:464;visibility:visible;mso-wrap-style:square;v-text-anchor:top" coordsize="5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" path="m58,31r,c58,33,57,34,56,35v-1,,-2,1,-2,1l10,36v,4,,7,1,10c12,50,13,52,15,55v1,2,4,4,7,5c25,61,28,62,32,62v3,,6,,8,-1c43,61,45,60,47,59v1,,3,-1,4,-1c52,57,53,57,53,57v1,,1,,1,c54,57,54,57,55,58v,,,,,1c55,59,55,60,55,61v,,,,,1c55,62,55,62,55,63v,,,,,c54,64,54,64,54,64v,,-1,1,-2,1c50,66,49,66,47,67v-2,1,-4,1,-7,2c37,69,34,69,31,69v-5,,-9,,-13,-2c14,66,11,63,8,60,6,58,4,54,3,50,1,45,,40,,35,,29,1,24,3,20,4,16,6,12,9,9,11,6,14,4,18,2,22,,26,,30,v5,,9,,13,2c46,4,49,6,51,8v2,3,4,6,5,10c57,22,58,25,58,29r,2xm49,29r,c49,22,47,16,44,13,41,9,36,7,30,7v-3,,-6,,-9,2c19,10,17,11,15,13v-2,2,-3,5,-4,7c10,23,10,26,10,29r39,xe" fillcolor="#44546a" strokeweight="0">
                  <v:path arrowok="t" o:connecttype="custom" o:connectlocs="38735,20826;38735,20826;37399,23513;36064,24185;6678,24185;7346,30903;10018,36950;14693,40309;21371,41652;26714,40981;31389,39637;34060,38965;35396,38293;36064,38293;36731,38965;36731,39637;36731,40981;36731,41652;36731,42324;36731,42324;36064,42996;34728,43668;31389,45011;26714,46355;20703,46355;12021,45011;5343,40309;2004,33591;0,23513;2004,13436;6011,6046;12021,1344;20035,0;28717,1344;34060,5374;37399,12093;38735,19483;38735,20826;32724,19483;32724,19483;29385,8734;20035,4703;14025,6046;10018,8734;7346,13436;6678,19483;32724,19483" o:connectangles="0,0,0,0,0,0,0,0,0,0,0,0,0,0,0,0,0,0,0,0,0,0,0,0,0,0,0,0,0,0,0,0,0,0,0,0,0,0,0,0,0,0,0,0,0,0,0"/>
                  <o:lock v:ext="edit" verticies="t"/>
                </v:shape>
                <v:shape id="Freeform 301" o:spid="_x0000_s1324" style="position:absolute;left:22847;top:29337;width:279;height:679;visibility:visible;mso-wrap-style:square;v-text-anchor:top" coordsize="4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" path="m42,7r,c42,7,42,8,42,8v,1,,1,,1c42,9,42,10,41,10v,,,,,c40,10,40,10,39,9v,,-1,,-1,c37,8,36,8,35,8v-1,,-3,,-4,c29,8,27,8,26,9v-1,,-3,1,-3,3c22,13,21,15,21,17v-1,2,-1,5,-1,8l20,33r16,c36,33,37,33,37,33v,,,,1,1c38,34,38,34,38,35v,,,1,,1c38,37,38,38,38,39v-1,1,-1,1,-2,1l20,40r,59c20,99,20,99,20,99v,1,,1,-1,1c19,100,19,100,18,100v-1,,-1,1,-2,1c15,101,14,100,14,100v-1,,-1,,-1,c12,100,12,100,12,99v,,,,,l12,40,2,40v-1,,-1,,-1,-1c,38,,37,,36v,,,-1,,-1c,34,,34,1,34v,-1,,-1,,-1c1,33,2,33,2,33r10,l12,25v,-4,,-8,1,-11c14,11,15,8,17,6,18,4,20,3,23,2,25,1,28,,31,v2,,4,,5,1c38,1,39,1,40,2v,,1,,1,1c41,3,42,3,42,4v,,,,,1c42,5,42,6,42,7r,xe" fillcolor="#44546a" strokeweight="0">
                  <v:path arrowok="t" o:connecttype="custom" o:connectlocs="27940,4709;27940,4709;27940,5382;27940,6055;27275,6727;27275,6727;25944,6055;25279,6055;23283,5382;20622,5382;17296,6055;15300,8073;13970,11436;13305,16818;13305,22200;23949,22200;24614,22200;25279,22873;25279,23545;25279,24218;25279,26236;23949,26909;13305,26909;13305,66600;13305,66600;12640,67272;11974,67272;10644,67945;9313,67272;8648,67272;7983,66600;7983,66600;7983,26909;1330,26909;665,26236;0,24218;0,23545;665,22873;665,22200;1330,22200;7983,22200;7983,16818;8648,9418;11309,4036;15300,1345;20622,0;23949,673;26610,1345;27275,2018;27940,2691;27940,3364;27940,4709;27940,4709" o:connectangles="0,0,0,0,0,0,0,0,0,0,0,0,0,0,0,0,0,0,0,0,0,0,0,0,0,0,0,0,0,0,0,0,0,0,0,0,0,0,0,0,0,0,0,0,0,0,0,0,0,0,0,0,0"/>
                </v:shape>
                <v:shape id="Freeform 302" o:spid="_x0000_s1325" style="position:absolute;left:23183;top:29552;width:381;height:464;visibility:visible;mso-wrap-style:square;v-text-anchor:top" coordsize="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" path="m57,31r,c57,33,57,34,56,35v-1,,-2,1,-3,1l9,36v,4,1,7,1,10c11,50,12,52,14,55v2,2,4,4,7,5c24,61,28,62,32,62v3,,6,,8,-1c42,61,45,60,46,59v2,,3,-1,5,-1c52,57,52,57,53,57v,,,,1,c54,57,54,57,54,58v,,1,,1,1c55,59,55,60,55,61v,,,,,1c55,62,55,62,54,63v,,,,,c54,64,54,64,54,64v-1,,-1,1,-3,1c50,66,49,66,47,67v-2,1,-5,1,-7,2c37,69,34,69,31,69v-5,,-9,,-13,-2c14,66,11,63,8,60,5,58,4,54,2,50,1,45,,40,,35,,29,1,24,2,20,4,16,6,12,8,9,11,6,14,4,18,2,21,,25,,30,v5,,9,,12,2c46,4,49,6,51,8v2,3,4,6,5,10c57,22,57,25,57,29r,2xm48,29r,c49,22,47,16,44,13,40,9,36,7,29,7v-3,,-6,,-8,2c18,10,16,11,15,13v-2,2,-3,5,-4,7c10,23,9,26,9,29r39,xe" fillcolor="#44546a" strokeweight="0">
                  <v:path arrowok="t" o:connecttype="custom" o:connectlocs="38100,20826;38100,20826;37432,23513;35426,24185;6016,24185;6684,30903;9358,36950;14037,40309;21389,41652;26737,40981;30747,39637;34089,38965;35426,38293;36095,38293;36095,38965;36763,39637;36763,40981;36763,41652;36095,42324;36095,42324;36095,42996;34089,43668;31416,45011;26737,46355;20721,46355;12032,45011;5347,40309;1337,33591;0,23513;1337,13436;5347,6046;12032,1344;20053,0;28074,1344;34089,5374;37432,12093;38100,19483;38100,20826;32084,19483;32084,19483;29411,8734;19384,4703;14037,6046;10026,8734;7353,13436;6016,19483;32084,19483" o:connectangles="0,0,0,0,0,0,0,0,0,0,0,0,0,0,0,0,0,0,0,0,0,0,0,0,0,0,0,0,0,0,0,0,0,0,0,0,0,0,0,0,0,0,0,0,0,0,0"/>
                  <o:lock v:ext="edit" verticies="t"/>
                </v:shape>
                <v:shape id="Freeform 303" o:spid="_x0000_s1326" style="position:absolute;left:23717;top:29552;width:241;height:464;visibility:visible;mso-wrap-style:square;v-text-anchor:top" coordsize="3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" path="m36,5r,c36,6,36,7,36,7v,1,,1,,1c36,9,36,9,36,9v-1,,-1,,-1,c34,9,34,9,33,9v,,-1,,-2,-1c31,8,30,8,29,8,28,8,27,7,26,7v-1,,-3,1,-4,1c21,9,20,10,18,11v-1,1,-3,3,-4,5c12,18,11,20,9,23r,44c9,67,9,67,9,67v,1,-1,1,-1,1c8,68,7,68,7,68v-1,,-1,1,-2,1c4,69,3,68,3,68v-1,,-1,,-2,c1,68,1,68,1,67v,,-1,,-1,l,2v,,1,,1,-1c1,1,1,1,1,1,2,1,2,,3,v,,1,,2,c5,,6,,7,v,,,1,1,1c8,1,8,1,8,1v,1,1,1,1,1l9,12v1,-2,3,-5,5,-6c15,4,17,3,18,2,20,1,21,,22,v2,,3,,4,c27,,28,,29,v,,1,,2,c32,,33,,34,1v,,1,,1,c36,2,36,2,36,2v,,,,,1c36,3,36,3,36,4v,,,1,,1l36,5xe" fillcolor="#44546a" strokeweight="0">
                  <v:path arrowok="t" o:connecttype="custom" o:connectlocs="24130,3359;24130,3359;24130,4703;24130,5374;24130,6046;23460,6046;22119,6046;20779,5374;19438,5374;17427,4703;14746,5374;12065,7390;9384,10749;6033,15452;6033,45011;6033,45011;5362,45683;4692,45683;3351,46355;2011,45683;670,45683;670,45011;0,45011;0,1344;670,672;670,672;2011,0;3351,0;4692,0;5362,672;5362,672;6033,1344;6033,8062;9384,4031;12065,1344;14746,0;17427,0;19438,0;20779,0;22789,672;23460,672;24130,1344;24130,2015;24130,2687;24130,3359;24130,3359" o:connectangles="0,0,0,0,0,0,0,0,0,0,0,0,0,0,0,0,0,0,0,0,0,0,0,0,0,0,0,0,0,0,0,0,0,0,0,0,0,0,0,0,0,0,0,0,0,0"/>
                </v:shape>
                <v:shape id="Freeform 304" o:spid="_x0000_s1327" style="position:absolute;left:24047;top:29552;width:381;height:464;visibility:visible;mso-wrap-style:square;v-text-anchor:top" coordsize="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" path="m57,31r,c57,33,56,34,56,35v-1,,-2,1,-3,1l9,36v,4,,7,1,10c11,50,12,52,14,55v2,2,4,4,7,5c24,61,28,62,32,62v3,,5,,8,-1c42,61,44,60,46,59v2,,3,-1,4,-1c51,57,52,57,53,57v,,,,,c54,57,54,57,54,58v,,,,,1c54,59,54,60,54,61v,,,,,1c54,62,54,62,54,63v,,,,,c54,64,54,64,53,64v,,-1,1,-2,1c50,66,48,66,46,67v-2,1,-4,1,-7,2c37,69,34,69,31,69v-5,,-10,,-14,-2c14,66,10,63,8,60,5,58,3,54,2,50,,45,,40,,35,,29,1,24,2,20,3,16,5,12,8,9,11,6,14,4,17,2,21,,25,,30,v5,,9,,12,2c46,4,48,6,51,8v2,3,3,6,4,10c56,22,57,25,57,29r,2xm48,29r,c48,22,47,16,43,13,40,9,35,7,29,7v-3,,-6,,-8,2c18,10,16,11,14,13v-1,2,-3,5,-3,7c10,23,9,26,9,29r39,xe" fillcolor="#44546a" strokeweight="0">
                  <v:path arrowok="t" o:connecttype="custom" o:connectlocs="38100,20826;38100,20826;37432,23513;35426,24185;6016,24185;6684,30903;9358,36950;14037,40309;21389,41652;26737,40981;30747,39637;33421,38965;35426,38293;35426,38293;36095,38965;36095,39637;36095,40981;36095,41652;36095,42324;36095,42324;35426,42996;34089,43668;30747,45011;26068,46355;20721,46355;11363,45011;5347,40309;1337,33591;0,23513;1337,13436;5347,6046;11363,1344;20053,0;28074,1344;34089,5374;36763,12093;38100,19483;38100,20826;32084,19483;32084,19483;28742,8734;19384,4703;14037,6046;9358,8734;7353,13436;6016,19483;32084,19483" o:connectangles="0,0,0,0,0,0,0,0,0,0,0,0,0,0,0,0,0,0,0,0,0,0,0,0,0,0,0,0,0,0,0,0,0,0,0,0,0,0,0,0,0,0,0,0,0,0,0"/>
                  <o:lock v:ext="edit" verticies="t"/>
                </v:shape>
                <v:shape id="Freeform 305" o:spid="_x0000_s1328" style="position:absolute;left:24587;top:29552;width:349;height:464;visibility:visible;mso-wrap-style:square;v-text-anchor:top" coordsize="5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" path="m52,67r,c52,67,52,67,52,67v,1,,1,,1c51,68,51,68,50,68v,,-1,1,-2,1c47,69,47,68,46,68v,,-1,,-1,c45,68,44,68,44,67v,,,,,l44,28v,-4,,-7,-1,-9c42,16,42,14,40,12,39,10,37,9,36,8,34,7,31,7,29,7v-3,,-7,1,-10,3c16,12,12,16,9,20r,47c9,67,9,67,8,67v,1,,1,,1c7,68,7,68,6,68v,,-1,1,-2,1c4,69,3,68,2,68v,,-1,,-1,c1,68,,68,,67v,,,,,l,2v,,,,,-1c,1,1,1,1,1,1,1,2,,2,,3,,3,,4,,5,,6,,6,,7,,7,1,7,1v1,,1,,1,c8,2,8,2,8,2r,9c12,7,16,4,19,2,23,,26,,30,v4,,8,,10,2c43,3,46,5,47,7v2,3,4,6,4,9c52,19,52,23,52,28r,39xe" fillcolor="#44546a" strokeweight="0">
                  <v:path arrowok="t" o:connecttype="custom" o:connectlocs="34925,45011;34925,45011;34925,45011;34925,45683;33582,45683;32238,46355;30895,45683;30224,45683;29552,45011;29552,45011;29552,18811;28880,12764;26865,8062;24179,5374;19477,4703;12761,6718;6045,13436;6045,45011;5373,45011;5373,45683;4030,45683;2687,46355;1343,45683;672,45683;0,45011;0,45011;0,1344;0,672;672,672;1343,0;2687,0;4030,0;4701,672;5373,672;5373,1344;5373,7390;12761,1344;20149,0;26865,1344;31567,4703;34253,10749;34925,18811;34925,45011" o:connectangles="0,0,0,0,0,0,0,0,0,0,0,0,0,0,0,0,0,0,0,0,0,0,0,0,0,0,0,0,0,0,0,0,0,0,0,0,0,0,0,0,0,0,0"/>
                </v:shape>
                <v:shape id="Freeform 306" o:spid="_x0000_s1329" style="position:absolute;left:25088;top:29552;width:337;height:464;visibility:visible;mso-wrap-style:square;v-text-anchor:top" coordsize="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" path="m50,57r,c50,58,50,58,50,59v,,,1,,1c49,60,49,60,49,61v,,,,-1,1c47,63,46,63,45,64v-2,1,-3,2,-5,3c38,68,36,68,34,69v-2,,-4,,-6,c23,69,19,69,16,67,12,66,9,63,7,60,5,58,3,54,2,50,1,45,,41,,35,,29,1,23,2,19,4,14,6,11,8,8,11,5,14,3,18,2,21,,25,,29,v2,,4,,6,c37,1,39,1,40,2v2,,3,1,5,2c46,5,47,6,48,6v,1,1,1,1,2c49,8,49,8,49,9v,,,,1,1c50,10,50,11,50,11v,2,-1,3,-1,3c49,15,48,15,48,15v-1,,-2,,-3,-1c44,13,43,12,41,11,40,10,38,9,36,8,34,7,31,7,28,7,22,7,17,9,14,14,11,19,9,26,9,35v,4,,8,1,12c11,50,12,53,14,55v2,2,4,4,6,5c23,61,25,62,28,62v3,,6,-1,8,-2c38,60,40,59,42,57v1,-1,3,-2,4,-3c47,54,48,53,48,53v,,1,,1,c49,53,49,54,49,54v1,,1,1,1,1c50,56,50,56,50,57r,xe" fillcolor="#44546a" strokeweight="0">
                  <v:path arrowok="t" o:connecttype="custom" o:connectlocs="33655,38293;33655,38293;33655,39637;33655,40309;32982,40981;32309,41652;30290,42996;26924,45011;22885,46355;18847,46355;10770,45011;4712,40309;1346,33591;0,23513;1346,12764;5385,5374;12116,1344;19520,0;23559,0;26924,1344;30290,2687;32309,4031;32982,5374;32982,6046;33655,6718;33655,7390;32982,9405;32309,10077;30290,9405;27597,7390;24232,5374;18847,4703;9423,9405;6058,23513;6731,31575;9423,36950;13462,40309;18847,41652;24232,40309;28270,38293;30963,36278;32309,35606;32982,35606;32982,36278;33655,36950;33655,38293;33655,38293" o:connectangles="0,0,0,0,0,0,0,0,0,0,0,0,0,0,0,0,0,0,0,0,0,0,0,0,0,0,0,0,0,0,0,0,0,0,0,0,0,0,0,0,0,0,0,0,0,0,0"/>
                </v:shape>
                <v:shape id="Freeform 307" o:spid="_x0000_s1330" style="position:absolute;left:25527;top:29552;width:387;height:464;visibility:visible;mso-wrap-style:square;v-text-anchor:top" coordsize="5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" path="m58,31r,c58,33,57,34,56,35v-1,,-2,1,-2,1l10,36v,4,,7,1,10c12,50,13,52,15,55v1,2,4,4,7,5c25,61,28,62,32,62v3,,6,,8,-1c43,61,45,60,47,59v1,,3,-1,4,-1c52,57,53,57,53,57v1,,1,,1,c54,57,55,57,55,58v,,,,,1c55,59,55,60,55,61v,,,,,1c55,62,55,62,55,63v,,,,,c54,64,54,64,54,64v,,-1,1,-2,1c50,66,49,66,47,67v-2,1,-4,1,-7,2c37,69,34,69,31,69v-5,,-9,,-13,-2c14,66,11,63,8,60,6,58,4,54,3,50,1,45,,40,,35,,29,1,24,3,20,4,16,6,12,9,9,11,6,14,4,18,2,22,,26,,30,v5,,9,,13,2c46,4,49,6,51,8v2,3,4,6,5,10c57,22,58,25,58,29r,2xm49,29r,c49,22,47,16,44,13,41,9,36,7,30,7v-3,,-6,,-9,2c19,10,17,11,15,13v-2,2,-3,5,-4,7c10,23,10,26,10,29r39,xe" fillcolor="#44546a" strokeweight="0">
                  <v:path arrowok="t" o:connecttype="custom" o:connectlocs="38735,20826;38735,20826;37399,23513;36064,24185;6678,24185;7346,30903;10018,36950;14693,40309;21371,41652;26714,40981;31389,39637;34060,38965;35396,38293;36064,38293;36731,38965;36731,39637;36731,40981;36731,41652;36731,42324;36731,42324;36064,42996;34728,43668;31389,45011;26714,46355;20703,46355;12021,45011;5343,40309;2004,33591;0,23513;2004,13436;6011,6046;12021,1344;20035,0;28717,1344;34060,5374;37399,12093;38735,19483;38735,20826;32724,19483;32724,19483;29385,8734;20035,4703;14025,6046;10018,8734;7346,13436;6678,19483;32724,19483" o:connectangles="0,0,0,0,0,0,0,0,0,0,0,0,0,0,0,0,0,0,0,0,0,0,0,0,0,0,0,0,0,0,0,0,0,0,0,0,0,0,0,0,0,0,0,0,0,0,0"/>
                  <o:lock v:ext="edit" verticies="t"/>
                </v:shape>
              </v:group>
            </w:pict>
          </mc:Fallback>
        </mc:AlternateContent>
      </w:r>
      <w:r w:rsidR="00517EEC" w:rsidRPr="009C6E31">
        <w:rPr>
          <w:sz w:val="22"/>
          <w:szCs w:val="22"/>
        </w:rPr>
        <w:t xml:space="preserve">Air pollution </w:t>
      </w:r>
      <w:r w:rsidR="00CC64BE">
        <w:rPr>
          <w:sz w:val="22"/>
          <w:szCs w:val="22"/>
        </w:rPr>
        <w:t xml:space="preserve">does not exist in isolation: it </w:t>
      </w:r>
      <w:r w:rsidR="00517EEC" w:rsidRPr="009C6E31">
        <w:rPr>
          <w:sz w:val="22"/>
          <w:szCs w:val="22"/>
        </w:rPr>
        <w:t xml:space="preserve">is </w:t>
      </w:r>
      <w:r w:rsidR="00200FFC">
        <w:rPr>
          <w:sz w:val="22"/>
          <w:szCs w:val="22"/>
        </w:rPr>
        <w:t>part</w:t>
      </w:r>
      <w:r w:rsidR="00517EEC" w:rsidRPr="009C6E31">
        <w:rPr>
          <w:sz w:val="22"/>
          <w:szCs w:val="22"/>
        </w:rPr>
        <w:t xml:space="preserve"> of a wider environment which structurally compromises respiratory health. Effective interventions to improve lung health </w:t>
      </w:r>
      <w:r w:rsidR="00EE19EE" w:rsidRPr="009C6E31">
        <w:rPr>
          <w:sz w:val="22"/>
          <w:szCs w:val="22"/>
        </w:rPr>
        <w:t xml:space="preserve">must be </w:t>
      </w:r>
      <w:r w:rsidR="00D30675">
        <w:rPr>
          <w:sz w:val="22"/>
          <w:szCs w:val="22"/>
        </w:rPr>
        <w:t>context-</w:t>
      </w:r>
      <w:r w:rsidR="00C27DFA" w:rsidRPr="009C6E31">
        <w:rPr>
          <w:sz w:val="22"/>
          <w:szCs w:val="22"/>
        </w:rPr>
        <w:t>informed</w:t>
      </w:r>
      <w:r w:rsidR="00EE19EE" w:rsidRPr="009C6E31">
        <w:rPr>
          <w:sz w:val="22"/>
          <w:szCs w:val="22"/>
        </w:rPr>
        <w:t xml:space="preserve"> </w:t>
      </w:r>
      <w:r w:rsidR="00D30675">
        <w:rPr>
          <w:sz w:val="22"/>
          <w:szCs w:val="22"/>
        </w:rPr>
        <w:t>and engage</w:t>
      </w:r>
      <w:r w:rsidR="00D30675" w:rsidRPr="009C6E31">
        <w:rPr>
          <w:sz w:val="22"/>
          <w:szCs w:val="22"/>
        </w:rPr>
        <w:t xml:space="preserve"> </w:t>
      </w:r>
      <w:r w:rsidR="00EE19EE" w:rsidRPr="009C6E31">
        <w:rPr>
          <w:sz w:val="22"/>
          <w:szCs w:val="22"/>
        </w:rPr>
        <w:t>with communities’ lived experiences.</w:t>
      </w:r>
      <w:r w:rsidR="00D30675">
        <w:rPr>
          <w:sz w:val="22"/>
          <w:szCs w:val="22"/>
        </w:rPr>
        <w:t xml:space="preserve"> A</w:t>
      </w:r>
      <w:r w:rsidR="00D30675" w:rsidRPr="009C6E31">
        <w:rPr>
          <w:sz w:val="22"/>
          <w:szCs w:val="22"/>
        </w:rPr>
        <w:t xml:space="preserve"> </w:t>
      </w:r>
      <w:r w:rsidR="00D30675">
        <w:rPr>
          <w:rFonts w:cstheme="minorHAnsi"/>
          <w:sz w:val="22"/>
          <w:szCs w:val="22"/>
        </w:rPr>
        <w:t>‘geographically broad’ and ‘historically deep’</w:t>
      </w:r>
      <w:r w:rsidR="00D30675">
        <w:rPr>
          <w:sz w:val="22"/>
          <w:szCs w:val="22"/>
        </w:rPr>
        <w:t xml:space="preserve"> analysis of health determinants is invaluable to g</w:t>
      </w:r>
      <w:r w:rsidR="00CC64BE">
        <w:rPr>
          <w:sz w:val="22"/>
          <w:szCs w:val="22"/>
        </w:rPr>
        <w:t xml:space="preserve">lobal </w:t>
      </w:r>
      <w:r w:rsidR="00D2441E" w:rsidRPr="009C6E31">
        <w:rPr>
          <w:sz w:val="22"/>
          <w:szCs w:val="22"/>
        </w:rPr>
        <w:t xml:space="preserve">health </w:t>
      </w:r>
      <w:r w:rsidR="00CC64BE">
        <w:rPr>
          <w:sz w:val="22"/>
          <w:szCs w:val="22"/>
        </w:rPr>
        <w:t>enquiry</w:t>
      </w:r>
      <w:r w:rsidR="00D30675">
        <w:rPr>
          <w:sz w:val="22"/>
          <w:szCs w:val="22"/>
        </w:rPr>
        <w:t>.</w:t>
      </w:r>
    </w:p>
    <w:p w14:paraId="7B5FD912" w14:textId="552DAD0E" w:rsidR="00565840" w:rsidRPr="009C6E31" w:rsidRDefault="00565840" w:rsidP="00AF643A">
      <w:pPr>
        <w:spacing w:line="276" w:lineRule="auto"/>
        <w:rPr>
          <w:sz w:val="22"/>
          <w:szCs w:val="22"/>
        </w:rPr>
      </w:pPr>
      <w:r w:rsidRPr="009C6E31">
        <w:rPr>
          <w:sz w:val="22"/>
          <w:szCs w:val="22"/>
        </w:rPr>
        <w:br w:type="page"/>
      </w:r>
    </w:p>
    <w:p w14:paraId="5454C781" w14:textId="77777777" w:rsidR="00517EEC" w:rsidRDefault="00517EEC" w:rsidP="00AF643A">
      <w:pPr>
        <w:spacing w:line="276" w:lineRule="auto"/>
        <w:rPr>
          <w:rFonts w:asciiTheme="majorHAnsi" w:eastAsiaTheme="majorEastAsia" w:hAnsiTheme="majorHAnsi" w:cstheme="majorBidi"/>
          <w:sz w:val="26"/>
          <w:szCs w:val="26"/>
        </w:rPr>
      </w:pPr>
    </w:p>
    <w:p w14:paraId="6CC2E4E2" w14:textId="22319976" w:rsidR="00222BA2" w:rsidRDefault="0016099D" w:rsidP="00AF643A">
      <w:pPr>
        <w:pStyle w:val="Heading2"/>
        <w:spacing w:line="276" w:lineRule="auto"/>
        <w:rPr>
          <w:color w:val="auto"/>
        </w:rPr>
      </w:pPr>
      <w:r>
        <w:rPr>
          <w:color w:val="auto"/>
        </w:rPr>
        <w:t>Introduction</w:t>
      </w:r>
    </w:p>
    <w:p w14:paraId="63D8F804" w14:textId="77777777" w:rsidR="000B5D94" w:rsidRPr="000B5D94" w:rsidRDefault="000B5D94" w:rsidP="000B5D94"/>
    <w:p w14:paraId="0FB85F8B" w14:textId="7C493236" w:rsidR="005C5828" w:rsidRDefault="001F15A2" w:rsidP="00AF643A">
      <w:pPr>
        <w:spacing w:line="276" w:lineRule="auto"/>
        <w:rPr>
          <w:rFonts w:cstheme="minorHAnsi"/>
          <w:sz w:val="22"/>
          <w:szCs w:val="22"/>
        </w:rPr>
      </w:pPr>
      <w:r w:rsidRPr="001F15A2">
        <w:rPr>
          <w:rFonts w:cstheme="minorHAnsi"/>
          <w:sz w:val="22"/>
          <w:szCs w:val="22"/>
        </w:rPr>
        <w:t xml:space="preserve">Evidence of the direct and indirect health effects of air pollution is </w:t>
      </w:r>
      <w:r w:rsidR="003458AA">
        <w:rPr>
          <w:rFonts w:cstheme="minorHAnsi"/>
          <w:sz w:val="22"/>
          <w:szCs w:val="22"/>
        </w:rPr>
        <w:t>overwhelming</w:t>
      </w:r>
      <w:r w:rsidRPr="001F15A2">
        <w:rPr>
          <w:rFonts w:cstheme="minorHAnsi"/>
          <w:sz w:val="22"/>
          <w:szCs w:val="22"/>
        </w:rPr>
        <w:t xml:space="preserve">, </w:t>
      </w:r>
      <w:r w:rsidR="005C5828">
        <w:rPr>
          <w:rFonts w:cstheme="minorHAnsi"/>
          <w:sz w:val="22"/>
          <w:szCs w:val="22"/>
        </w:rPr>
        <w:t>as is recognition of its</w:t>
      </w:r>
      <w:r w:rsidRPr="001F15A2">
        <w:rPr>
          <w:rFonts w:cstheme="minorHAnsi"/>
          <w:sz w:val="22"/>
          <w:szCs w:val="22"/>
        </w:rPr>
        <w:t xml:space="preserve"> role in the escalating climate crisis </w:t>
      </w:r>
      <w:r w:rsidRPr="001F15A2">
        <w:rPr>
          <w:rFonts w:cstheme="minorHAnsi"/>
          <w:sz w:val="22"/>
          <w:szCs w:val="22"/>
        </w:rPr>
        <w:fldChar w:fldCharType="begin">
          <w:fldData xml:space="preserve">PEVuZE5vdGU+PENpdGU+PEF1dGhvcj5TbWl0aDwvQXV0aG9yPjxZZWFyPjIwMDk8L1llYXI+PFJl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TbWl0aDwvQXV0aG9yPjxZZWFyPjIwMDk8L1llYXI+PFJl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1-4)</w:t>
      </w:r>
      <w:r w:rsidRPr="001F15A2">
        <w:rPr>
          <w:rFonts w:cstheme="minorHAnsi"/>
          <w:sz w:val="22"/>
          <w:szCs w:val="22"/>
        </w:rPr>
        <w:fldChar w:fldCharType="end"/>
      </w:r>
      <w:r w:rsidRPr="001F15A2">
        <w:rPr>
          <w:rFonts w:cstheme="minorHAnsi"/>
          <w:sz w:val="22"/>
          <w:szCs w:val="22"/>
        </w:rPr>
        <w:t>. In Malawi, studies have demonstrated high</w:t>
      </w:r>
      <w:r w:rsidR="004D39C9">
        <w:rPr>
          <w:rFonts w:cstheme="minorHAnsi"/>
          <w:sz w:val="22"/>
          <w:szCs w:val="22"/>
        </w:rPr>
        <w:t xml:space="preserve"> domestic</w:t>
      </w:r>
      <w:r w:rsidRPr="001F15A2">
        <w:rPr>
          <w:rFonts w:cstheme="minorHAnsi"/>
          <w:sz w:val="22"/>
          <w:szCs w:val="22"/>
        </w:rPr>
        <w:t xml:space="preserve"> levels of harmful airborne particulates </w:t>
      </w:r>
      <w:r w:rsidRPr="001F15A2">
        <w:rPr>
          <w:rFonts w:cstheme="minorHAnsi"/>
          <w:sz w:val="22"/>
          <w:szCs w:val="22"/>
        </w:rPr>
        <w:fldChar w:fldCharType="begin">
          <w:fldData xml:space="preserve">PEVuZE5vdGU+PENpdGU+PEF1dGhvcj5SeWxhbmNlPC9BdXRob3I+PFllYXI+MjAxOTwvWWVhcj48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C9wZXJpb2RpY2FsPjxhbHQtcGVyaW9kaWNhbD48ZnVsbC10aXRs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SeWxhbmNlPC9BdXRob3I+PFllYXI+MjAxOTwvWWVhcj48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C9wZXJpb2RpY2FsPjxhbHQtcGVyaW9kaWNhbD48ZnVsbC10aXRs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5, 6)</w:t>
      </w:r>
      <w:r w:rsidRPr="001F15A2">
        <w:rPr>
          <w:rFonts w:cstheme="minorHAnsi"/>
          <w:sz w:val="22"/>
          <w:szCs w:val="22"/>
        </w:rPr>
        <w:fldChar w:fldCharType="end"/>
      </w:r>
      <w:r w:rsidRPr="001F15A2">
        <w:rPr>
          <w:rFonts w:cstheme="minorHAnsi"/>
          <w:sz w:val="22"/>
          <w:szCs w:val="22"/>
        </w:rPr>
        <w:t xml:space="preserve">. </w:t>
      </w:r>
      <w:r w:rsidR="004D39C9">
        <w:rPr>
          <w:rFonts w:cstheme="minorHAnsi"/>
          <w:sz w:val="22"/>
          <w:szCs w:val="22"/>
        </w:rPr>
        <w:t>A</w:t>
      </w:r>
      <w:r w:rsidRPr="001F15A2">
        <w:rPr>
          <w:rFonts w:cstheme="minorHAnsi"/>
          <w:sz w:val="22"/>
          <w:szCs w:val="22"/>
        </w:rPr>
        <w:t>cute respiratory infection and chronic lung disease are common in this population</w:t>
      </w:r>
      <w:r w:rsidR="004D39C9">
        <w:rPr>
          <w:rFonts w:cstheme="minorHAnsi"/>
          <w:sz w:val="22"/>
          <w:szCs w:val="22"/>
        </w:rPr>
        <w:t xml:space="preserve">. These </w:t>
      </w:r>
      <w:r w:rsidRPr="001F15A2">
        <w:rPr>
          <w:rFonts w:cstheme="minorHAnsi"/>
          <w:sz w:val="22"/>
          <w:szCs w:val="22"/>
        </w:rPr>
        <w:t xml:space="preserve">are associated with poor air quality and share other causative factors such as poverty and malnutrition </w:t>
      </w:r>
      <w:r w:rsidRPr="001F15A2">
        <w:rPr>
          <w:rFonts w:cstheme="minorHAnsi"/>
          <w:sz w:val="22"/>
          <w:szCs w:val="22"/>
        </w:rPr>
        <w:fldChar w:fldCharType="begin">
          <w:fldData xml:space="preserve">PEVuZE5vdGU+PENpdGU+PEF1dGhvcj5SeWxhbmNlPC9BdXRob3I+PFllYXI+MjAyMDwvWWVhcj48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SeWxhbmNlPC9BdXRob3I+PFllYXI+MjAyMDwvWWVhcj48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7-9)</w:t>
      </w:r>
      <w:r w:rsidRPr="001F15A2">
        <w:rPr>
          <w:rFonts w:cstheme="minorHAnsi"/>
          <w:sz w:val="22"/>
          <w:szCs w:val="22"/>
        </w:rPr>
        <w:fldChar w:fldCharType="end"/>
      </w:r>
      <w:r w:rsidRPr="001F15A2">
        <w:rPr>
          <w:rFonts w:cstheme="minorHAnsi"/>
          <w:sz w:val="22"/>
          <w:szCs w:val="22"/>
        </w:rPr>
        <w:t xml:space="preserve">. Cooking using biomass </w:t>
      </w:r>
      <w:r w:rsidR="006C26EE">
        <w:rPr>
          <w:rFonts w:cstheme="minorHAnsi"/>
          <w:sz w:val="22"/>
          <w:szCs w:val="22"/>
        </w:rPr>
        <w:t xml:space="preserve">(organic matter used as fuel) </w:t>
      </w:r>
      <w:r w:rsidRPr="001F15A2">
        <w:rPr>
          <w:rFonts w:cstheme="minorHAnsi"/>
          <w:sz w:val="22"/>
          <w:szCs w:val="22"/>
        </w:rPr>
        <w:t>is known to be important</w:t>
      </w:r>
      <w:r w:rsidR="00665BEC">
        <w:rPr>
          <w:rFonts w:cstheme="minorHAnsi"/>
          <w:sz w:val="22"/>
          <w:szCs w:val="22"/>
        </w:rPr>
        <w:t>, although</w:t>
      </w:r>
      <w:r w:rsidRPr="001F15A2">
        <w:rPr>
          <w:rFonts w:cstheme="minorHAnsi"/>
          <w:sz w:val="22"/>
          <w:szCs w:val="22"/>
        </w:rPr>
        <w:t xml:space="preserve"> </w:t>
      </w:r>
      <w:r w:rsidR="00665BEC">
        <w:rPr>
          <w:rFonts w:cstheme="minorHAnsi"/>
          <w:sz w:val="22"/>
          <w:szCs w:val="22"/>
        </w:rPr>
        <w:t xml:space="preserve">other </w:t>
      </w:r>
      <w:r w:rsidRPr="001F15A2">
        <w:rPr>
          <w:rFonts w:cstheme="minorHAnsi"/>
          <w:sz w:val="22"/>
          <w:szCs w:val="22"/>
        </w:rPr>
        <w:t>source</w:t>
      </w:r>
      <w:r w:rsidR="00665BEC">
        <w:rPr>
          <w:rFonts w:cstheme="minorHAnsi"/>
          <w:sz w:val="22"/>
          <w:szCs w:val="22"/>
        </w:rPr>
        <w:t>s</w:t>
      </w:r>
      <w:r w:rsidRPr="001F15A2">
        <w:rPr>
          <w:rFonts w:cstheme="minorHAnsi"/>
          <w:sz w:val="22"/>
          <w:szCs w:val="22"/>
        </w:rPr>
        <w:t xml:space="preserve"> of air pollution </w:t>
      </w:r>
      <w:r w:rsidR="00665BEC">
        <w:rPr>
          <w:rFonts w:cstheme="minorHAnsi"/>
          <w:sz w:val="22"/>
          <w:szCs w:val="22"/>
        </w:rPr>
        <w:t>are also present</w:t>
      </w:r>
      <w:r w:rsidRPr="001F15A2">
        <w:rPr>
          <w:rFonts w:cstheme="minorHAnsi"/>
          <w:sz w:val="22"/>
          <w:szCs w:val="22"/>
        </w:rPr>
        <w:t xml:space="preserve"> </w:t>
      </w:r>
      <w:r w:rsidRPr="001F15A2">
        <w:rPr>
          <w:rFonts w:cstheme="minorHAnsi"/>
          <w:sz w:val="22"/>
          <w:szCs w:val="22"/>
        </w:rPr>
        <w:fldChar w:fldCharType="begin">
          <w:fldData xml:space="preserve">PEVuZE5vdGU+PENpdGU+PEF1dGhvcj5Pa2VsbG88L0F1dGhvcj48WWVhcj4yMDE4PC9ZZWFyPjxS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E5MzY8L3BhZ2VzPjx2b2x1bWU+MTU8L3ZvbHVt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Pa2VsbG88L0F1dGhvcj48WWVhcj4yMDE4PC9ZZWFyPjxS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10-14)</w:t>
      </w:r>
      <w:r w:rsidRPr="001F15A2">
        <w:rPr>
          <w:rFonts w:cstheme="minorHAnsi"/>
          <w:sz w:val="22"/>
          <w:szCs w:val="22"/>
        </w:rPr>
        <w:fldChar w:fldCharType="end"/>
      </w:r>
      <w:r w:rsidRPr="001F15A2">
        <w:rPr>
          <w:rFonts w:cstheme="minorHAnsi"/>
          <w:sz w:val="22"/>
          <w:szCs w:val="22"/>
        </w:rPr>
        <w:t>.</w:t>
      </w:r>
    </w:p>
    <w:p w14:paraId="4918CF91" w14:textId="77777777" w:rsidR="005C5828" w:rsidRDefault="005C5828" w:rsidP="00AF643A">
      <w:pPr>
        <w:spacing w:line="276" w:lineRule="auto"/>
        <w:rPr>
          <w:rFonts w:cstheme="minorHAnsi"/>
          <w:sz w:val="22"/>
          <w:szCs w:val="22"/>
        </w:rPr>
      </w:pPr>
    </w:p>
    <w:p w14:paraId="5320555E" w14:textId="55E9A79F" w:rsidR="00145E1F" w:rsidRPr="001F15A2" w:rsidRDefault="001274F2" w:rsidP="00145E1F">
      <w:pPr>
        <w:spacing w:line="276" w:lineRule="auto"/>
        <w:rPr>
          <w:rFonts w:cstheme="minorHAnsi"/>
          <w:sz w:val="22"/>
          <w:szCs w:val="22"/>
        </w:rPr>
      </w:pPr>
      <w:r>
        <w:rPr>
          <w:rFonts w:cstheme="minorHAnsi"/>
          <w:sz w:val="22"/>
          <w:szCs w:val="22"/>
        </w:rPr>
        <w:t>With over 3 million people worldwide relying on polluting fuels and technologies for cooking, th</w:t>
      </w:r>
      <w:r w:rsidR="00454C84">
        <w:rPr>
          <w:rFonts w:cstheme="minorHAnsi"/>
          <w:sz w:val="22"/>
          <w:szCs w:val="22"/>
        </w:rPr>
        <w:t>e</w:t>
      </w:r>
      <w:r w:rsidR="00A65866">
        <w:rPr>
          <w:rFonts w:cstheme="minorHAnsi"/>
          <w:sz w:val="22"/>
          <w:szCs w:val="22"/>
        </w:rPr>
        <w:t>se</w:t>
      </w:r>
      <w:r>
        <w:rPr>
          <w:rFonts w:cstheme="minorHAnsi"/>
          <w:sz w:val="22"/>
          <w:szCs w:val="22"/>
        </w:rPr>
        <w:t xml:space="preserve"> issue</w:t>
      </w:r>
      <w:r w:rsidR="00A65866">
        <w:rPr>
          <w:rFonts w:cstheme="minorHAnsi"/>
          <w:sz w:val="22"/>
          <w:szCs w:val="22"/>
        </w:rPr>
        <w:t>s</w:t>
      </w:r>
      <w:r>
        <w:rPr>
          <w:rFonts w:cstheme="minorHAnsi"/>
          <w:sz w:val="22"/>
          <w:szCs w:val="22"/>
        </w:rPr>
        <w:t xml:space="preserve"> </w:t>
      </w:r>
      <w:r w:rsidR="00A65866">
        <w:rPr>
          <w:rFonts w:cstheme="minorHAnsi"/>
          <w:sz w:val="22"/>
          <w:szCs w:val="22"/>
        </w:rPr>
        <w:t>are</w:t>
      </w:r>
      <w:r>
        <w:rPr>
          <w:rFonts w:cstheme="minorHAnsi"/>
          <w:sz w:val="22"/>
          <w:szCs w:val="22"/>
        </w:rPr>
        <w:t xml:space="preserve"> </w:t>
      </w:r>
      <w:r w:rsidR="001A298F">
        <w:rPr>
          <w:rFonts w:cstheme="minorHAnsi"/>
          <w:sz w:val="22"/>
          <w:szCs w:val="22"/>
        </w:rPr>
        <w:t xml:space="preserve">key </w:t>
      </w:r>
      <w:r w:rsidR="00454C84">
        <w:rPr>
          <w:rFonts w:cstheme="minorHAnsi"/>
          <w:sz w:val="22"/>
          <w:szCs w:val="22"/>
        </w:rPr>
        <w:t>to global health</w:t>
      </w:r>
      <w:r>
        <w:rPr>
          <w:rFonts w:cstheme="minorHAnsi"/>
          <w:sz w:val="22"/>
          <w:szCs w:val="22"/>
        </w:rPr>
        <w:t xml:space="preserve"> </w:t>
      </w:r>
      <w:r>
        <w:rPr>
          <w:rFonts w:cstheme="minorHAnsi"/>
          <w:sz w:val="22"/>
          <w:szCs w:val="22"/>
        </w:rPr>
        <w:fldChar w:fldCharType="begin"/>
      </w:r>
      <w:r w:rsidR="001C5DD6">
        <w:rPr>
          <w:rFonts w:cstheme="minorHAnsi"/>
          <w:sz w:val="22"/>
          <w:szCs w:val="22"/>
        </w:rPr>
        <w:instrText xml:space="preserve"> ADDIN EN.CITE &lt;EndNote&gt;&lt;Cite&gt;&lt;Author&gt;World Health Organization&lt;/Author&gt;&lt;Year&gt;2016&lt;/Year&gt;&lt;RecNum&gt;1652&lt;/RecNum&gt;&lt;DisplayText&gt;(15)&lt;/DisplayText&gt;&lt;record&gt;&lt;rec-number&gt;1652&lt;/rec-number&gt;&lt;foreign-keys&gt;&lt;key app="EN" db-id="efarvrps8zppfceprdtptdaua99eaxtfpeep" timestamp="1614169226"&gt;1652&lt;/key&gt;&lt;/foreign-keys&gt;&lt;ref-type name="Report"&gt;27&lt;/ref-type&gt;&lt;contributors&gt;&lt;authors&gt;&lt;author&gt;World Health Organization, &lt;/author&gt;&lt;/authors&gt;&lt;/contributors&gt;&lt;titles&gt;&lt;title&gt;Burning Opportunity: Clean Household Energy for Health, Sustainable Development, and Wellbeing of Women and Children&lt;/title&gt;&lt;/titles&gt;&lt;pages&gt;113&lt;/pages&gt;&lt;dates&gt;&lt;year&gt;2016&lt;/year&gt;&lt;/dates&gt;&lt;publisher&gt;World Health Organization, &lt;/publisher&gt;&lt;urls&gt;&lt;related-urls&gt;&lt;url&gt;https://www.who.int/airpollution/publications/burning-opportunities/en/&lt;/url&gt;&lt;/related-urls&gt;&lt;/urls&gt;&lt;access-date&gt;24 February 2021&lt;/access-date&gt;&lt;/record&gt;&lt;/Cite&gt;&lt;/EndNote&gt;</w:instrText>
      </w:r>
      <w:r>
        <w:rPr>
          <w:rFonts w:cstheme="minorHAnsi"/>
          <w:sz w:val="22"/>
          <w:szCs w:val="22"/>
        </w:rPr>
        <w:fldChar w:fldCharType="separate"/>
      </w:r>
      <w:r w:rsidR="001C5DD6">
        <w:rPr>
          <w:rFonts w:cstheme="minorHAnsi"/>
          <w:noProof/>
          <w:sz w:val="22"/>
          <w:szCs w:val="22"/>
        </w:rPr>
        <w:t>(15)</w:t>
      </w:r>
      <w:r>
        <w:rPr>
          <w:rFonts w:cstheme="minorHAnsi"/>
          <w:sz w:val="22"/>
          <w:szCs w:val="22"/>
        </w:rPr>
        <w:fldChar w:fldCharType="end"/>
      </w:r>
      <w:r w:rsidR="00454C84">
        <w:rPr>
          <w:rFonts w:cstheme="minorHAnsi"/>
          <w:sz w:val="22"/>
          <w:szCs w:val="22"/>
        </w:rPr>
        <w:t>.</w:t>
      </w:r>
      <w:r w:rsidR="005C5828">
        <w:rPr>
          <w:rFonts w:cstheme="minorHAnsi"/>
          <w:sz w:val="22"/>
          <w:szCs w:val="22"/>
        </w:rPr>
        <w:t xml:space="preserve"> </w:t>
      </w:r>
      <w:r w:rsidR="001A298F">
        <w:rPr>
          <w:rFonts w:cstheme="minorHAnsi"/>
          <w:sz w:val="22"/>
          <w:szCs w:val="22"/>
        </w:rPr>
        <w:t>E</w:t>
      </w:r>
      <w:r w:rsidR="00145E1F" w:rsidRPr="001F15A2">
        <w:rPr>
          <w:rFonts w:cstheme="minorHAnsi"/>
          <w:sz w:val="22"/>
          <w:szCs w:val="22"/>
        </w:rPr>
        <w:t xml:space="preserve">vidence </w:t>
      </w:r>
      <w:r w:rsidR="001A298F">
        <w:rPr>
          <w:rFonts w:cstheme="minorHAnsi"/>
          <w:sz w:val="22"/>
          <w:szCs w:val="22"/>
        </w:rPr>
        <w:t>for the</w:t>
      </w:r>
      <w:r w:rsidR="00145E1F" w:rsidRPr="001F15A2">
        <w:rPr>
          <w:rFonts w:cstheme="minorHAnsi"/>
          <w:sz w:val="22"/>
          <w:szCs w:val="22"/>
        </w:rPr>
        <w:t xml:space="preserve"> effectiveness </w:t>
      </w:r>
      <w:r w:rsidR="001A298F">
        <w:rPr>
          <w:rFonts w:cstheme="minorHAnsi"/>
          <w:sz w:val="22"/>
          <w:szCs w:val="22"/>
        </w:rPr>
        <w:t>of</w:t>
      </w:r>
      <w:r w:rsidR="00145E1F" w:rsidRPr="001F15A2">
        <w:rPr>
          <w:rFonts w:cstheme="minorHAnsi"/>
          <w:sz w:val="22"/>
          <w:szCs w:val="22"/>
        </w:rPr>
        <w:t xml:space="preserve"> improved cooking technologies and clean fuels is mixed. Many interventions </w:t>
      </w:r>
      <w:r w:rsidR="001A298F">
        <w:rPr>
          <w:rFonts w:cstheme="minorHAnsi"/>
          <w:sz w:val="22"/>
          <w:szCs w:val="22"/>
        </w:rPr>
        <w:t xml:space="preserve">are insufficient to </w:t>
      </w:r>
      <w:r w:rsidR="00145E1F" w:rsidRPr="001F15A2">
        <w:rPr>
          <w:rFonts w:cstheme="minorHAnsi"/>
          <w:sz w:val="22"/>
          <w:szCs w:val="22"/>
        </w:rPr>
        <w:t>reduc</w:t>
      </w:r>
      <w:r w:rsidR="001A298F">
        <w:rPr>
          <w:rFonts w:cstheme="minorHAnsi"/>
          <w:sz w:val="22"/>
          <w:szCs w:val="22"/>
        </w:rPr>
        <w:t>e</w:t>
      </w:r>
      <w:r w:rsidR="00145E1F" w:rsidRPr="001F15A2">
        <w:rPr>
          <w:rFonts w:cstheme="minorHAnsi"/>
          <w:sz w:val="22"/>
          <w:szCs w:val="22"/>
        </w:rPr>
        <w:t xml:space="preserve"> particulate levels to below internationally recommended thresholds, or </w:t>
      </w:r>
      <w:r w:rsidR="001A298F">
        <w:rPr>
          <w:rFonts w:cstheme="minorHAnsi"/>
          <w:sz w:val="22"/>
          <w:szCs w:val="22"/>
        </w:rPr>
        <w:t xml:space="preserve">to </w:t>
      </w:r>
      <w:r w:rsidR="00145E1F" w:rsidRPr="001F15A2">
        <w:rPr>
          <w:rFonts w:cstheme="minorHAnsi"/>
          <w:sz w:val="22"/>
          <w:szCs w:val="22"/>
        </w:rPr>
        <w:t>improv</w:t>
      </w:r>
      <w:r w:rsidR="001A298F">
        <w:rPr>
          <w:rFonts w:cstheme="minorHAnsi"/>
          <w:sz w:val="22"/>
          <w:szCs w:val="22"/>
        </w:rPr>
        <w:t>e</w:t>
      </w:r>
      <w:r w:rsidR="00145E1F" w:rsidRPr="001F15A2">
        <w:rPr>
          <w:rFonts w:cstheme="minorHAnsi"/>
          <w:sz w:val="22"/>
          <w:szCs w:val="22"/>
        </w:rPr>
        <w:t xml:space="preserve"> health outcomes  </w:t>
      </w:r>
      <w:r w:rsidR="00145E1F" w:rsidRPr="001F15A2">
        <w:rPr>
          <w:rFonts w:cstheme="minorHAnsi"/>
          <w:sz w:val="22"/>
          <w:szCs w:val="22"/>
        </w:rPr>
        <w:fldChar w:fldCharType="begin">
          <w:fldData xml:space="preserve">PEVuZE5vdGU+PENpdGU+PEF1dGhvcj5RdWFuc2FoPC9BdXRob3I+PFllYXI+MjAxNzwvWWVhcj48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RdWFuc2FoPC9BdXRob3I+PFllYXI+MjAxNzwvWWVhcj48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00145E1F" w:rsidRPr="001F15A2">
        <w:rPr>
          <w:rFonts w:cstheme="minorHAnsi"/>
          <w:sz w:val="22"/>
          <w:szCs w:val="22"/>
        </w:rPr>
      </w:r>
      <w:r w:rsidR="00145E1F" w:rsidRPr="001F15A2">
        <w:rPr>
          <w:rFonts w:cstheme="minorHAnsi"/>
          <w:sz w:val="22"/>
          <w:szCs w:val="22"/>
        </w:rPr>
        <w:fldChar w:fldCharType="separate"/>
      </w:r>
      <w:r w:rsidR="001C5DD6">
        <w:rPr>
          <w:rFonts w:cstheme="minorHAnsi"/>
          <w:noProof/>
          <w:sz w:val="22"/>
          <w:szCs w:val="22"/>
        </w:rPr>
        <w:t>(16-18)</w:t>
      </w:r>
      <w:r w:rsidR="00145E1F" w:rsidRPr="001F15A2">
        <w:rPr>
          <w:rFonts w:cstheme="minorHAnsi"/>
          <w:sz w:val="22"/>
          <w:szCs w:val="22"/>
        </w:rPr>
        <w:fldChar w:fldCharType="end"/>
      </w:r>
      <w:r w:rsidR="00145E1F" w:rsidRPr="001F15A2">
        <w:rPr>
          <w:rFonts w:cstheme="minorHAnsi"/>
          <w:sz w:val="22"/>
          <w:szCs w:val="22"/>
        </w:rPr>
        <w:t xml:space="preserve">. In Malawi, a </w:t>
      </w:r>
      <w:r w:rsidR="001A298F">
        <w:rPr>
          <w:rFonts w:cstheme="minorHAnsi"/>
          <w:sz w:val="22"/>
          <w:szCs w:val="22"/>
        </w:rPr>
        <w:t xml:space="preserve">well-powered </w:t>
      </w:r>
      <w:r w:rsidR="00145E1F" w:rsidRPr="001F15A2">
        <w:rPr>
          <w:rFonts w:cstheme="minorHAnsi"/>
          <w:sz w:val="22"/>
          <w:szCs w:val="22"/>
        </w:rPr>
        <w:t xml:space="preserve">trial of </w:t>
      </w:r>
      <w:r w:rsidR="001A298F">
        <w:rPr>
          <w:rFonts w:cstheme="minorHAnsi"/>
          <w:sz w:val="22"/>
          <w:szCs w:val="22"/>
        </w:rPr>
        <w:t xml:space="preserve">efficient </w:t>
      </w:r>
      <w:r w:rsidR="00145E1F" w:rsidRPr="001F15A2">
        <w:rPr>
          <w:rFonts w:cstheme="minorHAnsi"/>
          <w:sz w:val="22"/>
          <w:szCs w:val="22"/>
        </w:rPr>
        <w:t xml:space="preserve">fan-assisted biomass stoves did not significantly reduce pneumonia in children </w:t>
      </w:r>
      <w:r w:rsidR="00145E1F" w:rsidRPr="001F15A2">
        <w:rPr>
          <w:rFonts w:cstheme="minorHAnsi"/>
          <w:sz w:val="22"/>
          <w:szCs w:val="22"/>
        </w:rPr>
        <w:fldChar w:fldCharType="begin"/>
      </w:r>
      <w:r w:rsidR="001C5DD6">
        <w:rPr>
          <w:rFonts w:cstheme="minorHAnsi"/>
          <w:sz w:val="22"/>
          <w:szCs w:val="22"/>
        </w:rPr>
        <w:instrText xml:space="preserve"> ADDIN EN.CITE &lt;EndNote&gt;&lt;Cite&gt;&lt;Author&gt;Mortimer&lt;/Author&gt;&lt;Year&gt;2017&lt;/Year&gt;&lt;RecNum&gt;1427&lt;/RecNum&gt;&lt;DisplayText&gt;(19)&lt;/DisplayText&gt;&lt;record&gt;&lt;rec-number&gt;1427&lt;/rec-number&gt;&lt;foreign-keys&gt;&lt;key app="EN" db-id="efarvrps8zppfceprdtptdaua99eaxtfpeep" timestamp="1581345034"&gt;1427&lt;/key&gt;&lt;/foreign-keys&gt;&lt;ref-type name="Journal Article"&gt;17&lt;/ref-type&gt;&lt;contributors&gt;&lt;authors&gt;&lt;author&gt;Mortimer, K.&lt;/author&gt;&lt;author&gt;Ndamala, Chifundo B.&lt;/author&gt;&lt;author&gt;Naunje, Andrew W.&lt;/author&gt;&lt;author&gt;Malava, Jullita&lt;/author&gt;&lt;author&gt;Katundu, Cynthia&lt;/author&gt;&lt;author&gt;Weston, William&lt;/author&gt;&lt;author&gt;Havens, Deborah&lt;/author&gt;&lt;author&gt;Pope, Daniel&lt;/author&gt;&lt;author&gt;Bruce, Nigel G.&lt;/author&gt;&lt;author&gt;Nyirenda, Moffat&lt;/author&gt;&lt;author&gt;Wang, Duolao&lt;/author&gt;&lt;author&gt;Crampin, Amelia&lt;/author&gt;&lt;author&gt;Grigg, Jonathan&lt;/author&gt;&lt;author&gt;Balmes, John&lt;/author&gt;&lt;author&gt;Gordon, Stephen B.&lt;/author&gt;&lt;/authors&gt;&lt;/contributors&gt;&lt;titles&gt;&lt;title&gt;A cleaner burning biomass-fuelled cookstove intervention to prevent pneumonia in children under 5 years old in rural Malawi (the Cooking and Pneumonia Study): a cluster randomised controlled trial&lt;/title&gt;&lt;secondary-title&gt;The Lancet&lt;/secondary-title&gt;&lt;/titles&gt;&lt;periodical&gt;&lt;full-title&gt;The Lancet&lt;/full-title&gt;&lt;/periodical&gt;&lt;pages&gt;167-175&lt;/pages&gt;&lt;volume&gt;389&lt;/volume&gt;&lt;number&gt;10065&lt;/number&gt;&lt;dates&gt;&lt;year&gt;2017&lt;/year&gt;&lt;/dates&gt;&lt;publisher&gt;Elsevier&lt;/publisher&gt;&lt;isbn&gt;0140-6736&lt;/isbn&gt;&lt;urls&gt;&lt;related-urls&gt;&lt;url&gt;https://doi.org/10.1016/S0140-6736(16)32507-7&lt;/url&gt;&lt;/related-urls&gt;&lt;/urls&gt;&lt;electronic-resource-num&gt;10.1016/S0140-6736(16)32507-7&lt;/electronic-resource-num&gt;&lt;access-date&gt;2020/02/10&lt;/access-date&gt;&lt;/record&gt;&lt;/Cite&gt;&lt;/EndNote&gt;</w:instrText>
      </w:r>
      <w:r w:rsidR="00145E1F" w:rsidRPr="001F15A2">
        <w:rPr>
          <w:rFonts w:cstheme="minorHAnsi"/>
          <w:sz w:val="22"/>
          <w:szCs w:val="22"/>
        </w:rPr>
        <w:fldChar w:fldCharType="separate"/>
      </w:r>
      <w:r w:rsidR="001C5DD6">
        <w:rPr>
          <w:rFonts w:cstheme="minorHAnsi"/>
          <w:noProof/>
          <w:sz w:val="22"/>
          <w:szCs w:val="22"/>
        </w:rPr>
        <w:t>(19)</w:t>
      </w:r>
      <w:r w:rsidR="00145E1F" w:rsidRPr="001F15A2">
        <w:rPr>
          <w:rFonts w:cstheme="minorHAnsi"/>
          <w:sz w:val="22"/>
          <w:szCs w:val="22"/>
        </w:rPr>
        <w:fldChar w:fldCharType="end"/>
      </w:r>
      <w:r w:rsidR="001A298F">
        <w:rPr>
          <w:rFonts w:cstheme="minorHAnsi"/>
          <w:sz w:val="22"/>
          <w:szCs w:val="22"/>
        </w:rPr>
        <w:t>.</w:t>
      </w:r>
      <w:r w:rsidR="00145E1F">
        <w:rPr>
          <w:rFonts w:cstheme="minorHAnsi"/>
          <w:sz w:val="22"/>
          <w:szCs w:val="22"/>
        </w:rPr>
        <w:t xml:space="preserve"> </w:t>
      </w:r>
      <w:r w:rsidR="00145E1F" w:rsidRPr="001F15A2">
        <w:rPr>
          <w:rFonts w:cstheme="minorHAnsi"/>
          <w:sz w:val="22"/>
          <w:szCs w:val="22"/>
        </w:rPr>
        <w:t xml:space="preserve">The </w:t>
      </w:r>
      <w:r w:rsidR="001A298F">
        <w:rPr>
          <w:rFonts w:cstheme="minorHAnsi"/>
          <w:sz w:val="22"/>
          <w:szCs w:val="22"/>
        </w:rPr>
        <w:t xml:space="preserve">exact </w:t>
      </w:r>
      <w:r w:rsidR="00145E1F" w:rsidRPr="001F15A2">
        <w:rPr>
          <w:rFonts w:cstheme="minorHAnsi"/>
          <w:sz w:val="22"/>
          <w:szCs w:val="22"/>
        </w:rPr>
        <w:t xml:space="preserve">relationship between exposure reduction and clinical outcomes </w:t>
      </w:r>
      <w:r w:rsidR="00145E1F">
        <w:rPr>
          <w:rFonts w:cstheme="minorHAnsi"/>
          <w:sz w:val="22"/>
          <w:szCs w:val="22"/>
        </w:rPr>
        <w:t xml:space="preserve">is </w:t>
      </w:r>
      <w:r w:rsidR="001A298F">
        <w:rPr>
          <w:rFonts w:cstheme="minorHAnsi"/>
          <w:sz w:val="22"/>
          <w:szCs w:val="22"/>
        </w:rPr>
        <w:t>un</w:t>
      </w:r>
      <w:r w:rsidR="00145E1F">
        <w:rPr>
          <w:rFonts w:cstheme="minorHAnsi"/>
          <w:sz w:val="22"/>
          <w:szCs w:val="22"/>
        </w:rPr>
        <w:t>clear</w:t>
      </w:r>
      <w:r w:rsidR="00145E1F" w:rsidRPr="001F15A2">
        <w:rPr>
          <w:rFonts w:cstheme="minorHAnsi"/>
          <w:sz w:val="22"/>
          <w:szCs w:val="22"/>
        </w:rPr>
        <w:t xml:space="preserve">, </w:t>
      </w:r>
      <w:r w:rsidR="001A298F">
        <w:rPr>
          <w:rFonts w:cstheme="minorHAnsi"/>
          <w:sz w:val="22"/>
          <w:szCs w:val="22"/>
        </w:rPr>
        <w:t xml:space="preserve">particularly for modest </w:t>
      </w:r>
      <w:r w:rsidR="00145E1F" w:rsidRPr="001F15A2">
        <w:rPr>
          <w:rFonts w:cstheme="minorHAnsi"/>
          <w:sz w:val="22"/>
          <w:szCs w:val="22"/>
        </w:rPr>
        <w:t>reductions in particulate</w:t>
      </w:r>
      <w:r w:rsidR="001A298F">
        <w:rPr>
          <w:rFonts w:cstheme="minorHAnsi"/>
          <w:sz w:val="22"/>
          <w:szCs w:val="22"/>
        </w:rPr>
        <w:t>s</w:t>
      </w:r>
      <w:r w:rsidR="00145E1F" w:rsidRPr="001F15A2">
        <w:rPr>
          <w:rFonts w:cstheme="minorHAnsi"/>
          <w:sz w:val="22"/>
          <w:szCs w:val="22"/>
        </w:rPr>
        <w:t xml:space="preserve">. </w:t>
      </w:r>
      <w:r w:rsidR="00A0285A">
        <w:rPr>
          <w:rFonts w:cstheme="minorHAnsi"/>
          <w:sz w:val="22"/>
          <w:szCs w:val="22"/>
        </w:rPr>
        <w:t>Nevertheless, there is widespread promotion of more basic biomass stoves</w:t>
      </w:r>
      <w:r w:rsidR="005C5828">
        <w:rPr>
          <w:rFonts w:cstheme="minorHAnsi"/>
          <w:sz w:val="22"/>
          <w:szCs w:val="22"/>
        </w:rPr>
        <w:t xml:space="preserve">. Advocates cite </w:t>
      </w:r>
      <w:r w:rsidR="00A0285A">
        <w:rPr>
          <w:rFonts w:cstheme="minorHAnsi"/>
          <w:sz w:val="22"/>
          <w:szCs w:val="22"/>
        </w:rPr>
        <w:t>their w</w:t>
      </w:r>
      <w:r w:rsidR="00145E1F" w:rsidRPr="001F15A2">
        <w:rPr>
          <w:rFonts w:cstheme="minorHAnsi"/>
          <w:sz w:val="22"/>
          <w:szCs w:val="22"/>
        </w:rPr>
        <w:t>ider benefits</w:t>
      </w:r>
      <w:r w:rsidR="005C5828">
        <w:rPr>
          <w:rFonts w:cstheme="minorHAnsi"/>
          <w:sz w:val="22"/>
          <w:szCs w:val="22"/>
        </w:rPr>
        <w:t xml:space="preserve"> to the </w:t>
      </w:r>
      <w:r w:rsidR="00145E1F" w:rsidRPr="001F15A2">
        <w:rPr>
          <w:rFonts w:cstheme="minorHAnsi"/>
          <w:sz w:val="22"/>
          <w:szCs w:val="22"/>
        </w:rPr>
        <w:t>environment</w:t>
      </w:r>
      <w:r w:rsidR="005C5828">
        <w:rPr>
          <w:rFonts w:cstheme="minorHAnsi"/>
          <w:sz w:val="22"/>
          <w:szCs w:val="22"/>
        </w:rPr>
        <w:t xml:space="preserve">, </w:t>
      </w:r>
      <w:r w:rsidR="00145E1F" w:rsidRPr="001F15A2">
        <w:rPr>
          <w:rFonts w:cstheme="minorHAnsi"/>
          <w:sz w:val="22"/>
          <w:szCs w:val="22"/>
        </w:rPr>
        <w:t xml:space="preserve">and </w:t>
      </w:r>
      <w:r w:rsidR="005C5828">
        <w:rPr>
          <w:rFonts w:cstheme="minorHAnsi"/>
          <w:sz w:val="22"/>
          <w:szCs w:val="22"/>
        </w:rPr>
        <w:t xml:space="preserve">potential to </w:t>
      </w:r>
      <w:r w:rsidR="00145E1F" w:rsidRPr="001F15A2">
        <w:rPr>
          <w:rFonts w:cstheme="minorHAnsi"/>
          <w:sz w:val="22"/>
          <w:szCs w:val="22"/>
        </w:rPr>
        <w:t>support livelihood</w:t>
      </w:r>
      <w:r w:rsidR="005C5828">
        <w:rPr>
          <w:rFonts w:cstheme="minorHAnsi"/>
          <w:sz w:val="22"/>
          <w:szCs w:val="22"/>
        </w:rPr>
        <w:t>s through local manufacture</w:t>
      </w:r>
      <w:r w:rsidR="0090447F">
        <w:rPr>
          <w:rFonts w:cstheme="minorHAnsi"/>
          <w:sz w:val="22"/>
          <w:szCs w:val="22"/>
        </w:rPr>
        <w:t xml:space="preserve"> </w:t>
      </w:r>
      <w:r w:rsidR="00145E1F" w:rsidRPr="001F15A2">
        <w:rPr>
          <w:rFonts w:cstheme="minorHAnsi"/>
          <w:sz w:val="22"/>
          <w:szCs w:val="22"/>
        </w:rPr>
        <w:fldChar w:fldCharType="begin"/>
      </w:r>
      <w:r w:rsidR="001C5DD6">
        <w:rPr>
          <w:rFonts w:cstheme="minorHAnsi"/>
          <w:sz w:val="22"/>
          <w:szCs w:val="22"/>
        </w:rPr>
        <w:instrText xml:space="preserve"> ADDIN EN.CITE &lt;EndNote&gt;&lt;Cite&gt;&lt;Author&gt;Global Alliance for Clean Cookstoves&lt;/Author&gt;&lt;Year&gt;2016&lt;/Year&gt;&lt;RecNum&gt;1638&lt;/RecNum&gt;&lt;DisplayText&gt;(20)&lt;/DisplayText&gt;&lt;record&gt;&lt;rec-number&gt;1638&lt;/rec-number&gt;&lt;foreign-keys&gt;&lt;key app="EN" db-id="efarvrps8zppfceprdtptdaua99eaxtfpeep" timestamp="1613729783"&gt;1638&lt;/key&gt;&lt;/foreign-keys&gt;&lt;ref-type name="Web Page"&gt;12&lt;/ref-type&gt;&lt;contributors&gt;&lt;authors&gt;&lt;author&gt;Global Alliance for Clean Cookstoves,&lt;/author&gt;&lt;/authors&gt;&lt;/contributors&gt;&lt;titles&gt;&lt;title&gt;Statement from the Global Alliance for Clean Cookstoves on Malawi Cookstove Study in Lancet&lt;/title&gt;&lt;/titles&gt;&lt;volume&gt;2021&lt;/volume&gt;&lt;number&gt;19th February 2021&lt;/number&gt;&lt;dates&gt;&lt;year&gt;2016&lt;/year&gt;&lt;/dates&gt;&lt;publisher&gt;Clean Cooking Alliance&lt;/publisher&gt;&lt;urls&gt;&lt;related-urls&gt;&lt;url&gt;https://www.cleancookingalliance.org/about/news/12-07-2016-statement-from-the-global-alliance-for-clean-cookstoves-on-malawi-cookstove-study-in-lancet.html&lt;/url&gt;&lt;/related-urls&gt;&lt;/urls&gt;&lt;/record&gt;&lt;/Cite&gt;&lt;/EndNote&gt;</w:instrText>
      </w:r>
      <w:r w:rsidR="00145E1F" w:rsidRPr="001F15A2">
        <w:rPr>
          <w:rFonts w:cstheme="minorHAnsi"/>
          <w:sz w:val="22"/>
          <w:szCs w:val="22"/>
        </w:rPr>
        <w:fldChar w:fldCharType="separate"/>
      </w:r>
      <w:r w:rsidR="001C5DD6">
        <w:rPr>
          <w:rFonts w:cstheme="minorHAnsi"/>
          <w:noProof/>
          <w:sz w:val="22"/>
          <w:szCs w:val="22"/>
        </w:rPr>
        <w:t>(20)</w:t>
      </w:r>
      <w:r w:rsidR="00145E1F" w:rsidRPr="001F15A2">
        <w:rPr>
          <w:rFonts w:cstheme="minorHAnsi"/>
          <w:sz w:val="22"/>
          <w:szCs w:val="22"/>
        </w:rPr>
        <w:fldChar w:fldCharType="end"/>
      </w:r>
      <w:r w:rsidR="00145E1F" w:rsidRPr="001F15A2">
        <w:rPr>
          <w:rFonts w:cstheme="minorHAnsi"/>
          <w:sz w:val="22"/>
          <w:szCs w:val="22"/>
        </w:rPr>
        <w:t>.</w:t>
      </w:r>
    </w:p>
    <w:p w14:paraId="1A77EAEA" w14:textId="77777777" w:rsidR="00145E1F" w:rsidRPr="001F15A2" w:rsidRDefault="00145E1F" w:rsidP="00145E1F">
      <w:pPr>
        <w:spacing w:line="276" w:lineRule="auto"/>
        <w:rPr>
          <w:rFonts w:cstheme="minorHAnsi"/>
          <w:sz w:val="22"/>
          <w:szCs w:val="22"/>
        </w:rPr>
      </w:pPr>
    </w:p>
    <w:p w14:paraId="41C2D310" w14:textId="784F77D2" w:rsidR="00A27CA1" w:rsidRPr="001F15A2" w:rsidRDefault="00591C14" w:rsidP="00145E1F">
      <w:pPr>
        <w:spacing w:line="276" w:lineRule="auto"/>
        <w:rPr>
          <w:rFonts w:cstheme="minorHAnsi"/>
          <w:sz w:val="22"/>
          <w:szCs w:val="22"/>
        </w:rPr>
      </w:pPr>
      <w:r>
        <w:rPr>
          <w:rFonts w:cstheme="minorHAnsi"/>
          <w:sz w:val="22"/>
          <w:szCs w:val="22"/>
        </w:rPr>
        <w:t>S</w:t>
      </w:r>
      <w:r w:rsidR="00145E1F" w:rsidRPr="001F15A2">
        <w:rPr>
          <w:rFonts w:cstheme="minorHAnsi"/>
          <w:sz w:val="22"/>
          <w:szCs w:val="22"/>
        </w:rPr>
        <w:t xml:space="preserve">uboptimal reductions in exposure in interventional trials have been linked to </w:t>
      </w:r>
      <w:r>
        <w:rPr>
          <w:rFonts w:cstheme="minorHAnsi"/>
          <w:sz w:val="22"/>
          <w:szCs w:val="22"/>
        </w:rPr>
        <w:t xml:space="preserve">behavioural </w:t>
      </w:r>
      <w:r w:rsidR="00145E1F" w:rsidRPr="001F15A2">
        <w:rPr>
          <w:rFonts w:cstheme="minorHAnsi"/>
          <w:sz w:val="22"/>
          <w:szCs w:val="22"/>
        </w:rPr>
        <w:t xml:space="preserve">factors </w:t>
      </w:r>
      <w:r>
        <w:rPr>
          <w:rFonts w:cstheme="minorHAnsi"/>
          <w:sz w:val="22"/>
          <w:szCs w:val="22"/>
        </w:rPr>
        <w:t>such as non-</w:t>
      </w:r>
      <w:r w:rsidR="00145E1F" w:rsidRPr="001F15A2">
        <w:rPr>
          <w:rFonts w:cstheme="minorHAnsi"/>
          <w:sz w:val="22"/>
          <w:szCs w:val="22"/>
        </w:rPr>
        <w:t xml:space="preserve">exclusive </w:t>
      </w:r>
      <w:r>
        <w:rPr>
          <w:rFonts w:cstheme="minorHAnsi"/>
          <w:sz w:val="22"/>
          <w:szCs w:val="22"/>
        </w:rPr>
        <w:t xml:space="preserve">and </w:t>
      </w:r>
      <w:r w:rsidR="006C26EE">
        <w:rPr>
          <w:rFonts w:cstheme="minorHAnsi"/>
          <w:sz w:val="22"/>
          <w:szCs w:val="22"/>
        </w:rPr>
        <w:t>poorly sustained</w:t>
      </w:r>
      <w:r>
        <w:rPr>
          <w:rFonts w:cstheme="minorHAnsi"/>
          <w:sz w:val="22"/>
          <w:szCs w:val="22"/>
        </w:rPr>
        <w:t xml:space="preserve"> use</w:t>
      </w:r>
      <w:r w:rsidR="00145E1F" w:rsidRPr="001F15A2">
        <w:rPr>
          <w:rFonts w:cstheme="minorHAnsi"/>
          <w:sz w:val="22"/>
          <w:szCs w:val="22"/>
        </w:rPr>
        <w:t xml:space="preserve"> of</w:t>
      </w:r>
      <w:r>
        <w:rPr>
          <w:rFonts w:cstheme="minorHAnsi"/>
          <w:sz w:val="22"/>
          <w:szCs w:val="22"/>
        </w:rPr>
        <w:t xml:space="preserve"> </w:t>
      </w:r>
      <w:r w:rsidR="006C26EE">
        <w:rPr>
          <w:rFonts w:cstheme="minorHAnsi"/>
          <w:sz w:val="22"/>
          <w:szCs w:val="22"/>
        </w:rPr>
        <w:t xml:space="preserve">the </w:t>
      </w:r>
      <w:r w:rsidR="00145E1F" w:rsidRPr="001F15A2">
        <w:rPr>
          <w:rFonts w:cstheme="minorHAnsi"/>
          <w:sz w:val="22"/>
          <w:szCs w:val="22"/>
        </w:rPr>
        <w:t xml:space="preserve">new technologies and fuels </w:t>
      </w:r>
      <w:r w:rsidR="00145E1F" w:rsidRPr="001F15A2">
        <w:rPr>
          <w:rFonts w:cstheme="minorHAnsi"/>
          <w:sz w:val="22"/>
          <w:szCs w:val="22"/>
        </w:rPr>
        <w:fldChar w:fldCharType="begin">
          <w:fldData xml:space="preserve">PEVuZE5vdGU+PENpdGU+PEF1dGhvcj5LaXJieTwvQXV0aG9yPjxZZWFyPjIwMTk8L1llYXI+PFJl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wvcGVyaW9kaWNhbD48YWx0LXBlcmlvZGljYWw+PGZ1bGwtdGl0bGU+QW1lcmljYW4gSm91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==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LaXJieTwvQXV0aG9yPjxZZWFyPjIwMTk8L1llYXI+PFJl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wvcGVyaW9kaWNhbD48YWx0LXBlcmlvZGljYWw+PGZ1bGwtdGl0bGU+QW1lcmljYW4gSm91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==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00145E1F" w:rsidRPr="001F15A2">
        <w:rPr>
          <w:rFonts w:cstheme="minorHAnsi"/>
          <w:sz w:val="22"/>
          <w:szCs w:val="22"/>
        </w:rPr>
      </w:r>
      <w:r w:rsidR="00145E1F" w:rsidRPr="001F15A2">
        <w:rPr>
          <w:rFonts w:cstheme="minorHAnsi"/>
          <w:sz w:val="22"/>
          <w:szCs w:val="22"/>
        </w:rPr>
        <w:fldChar w:fldCharType="separate"/>
      </w:r>
      <w:r w:rsidR="001C5DD6">
        <w:rPr>
          <w:rFonts w:cstheme="minorHAnsi"/>
          <w:noProof/>
          <w:sz w:val="22"/>
          <w:szCs w:val="22"/>
        </w:rPr>
        <w:t>(21-23)</w:t>
      </w:r>
      <w:r w:rsidR="00145E1F" w:rsidRPr="001F15A2">
        <w:rPr>
          <w:rFonts w:cstheme="minorHAnsi"/>
          <w:sz w:val="22"/>
          <w:szCs w:val="22"/>
        </w:rPr>
        <w:fldChar w:fldCharType="end"/>
      </w:r>
      <w:r w:rsidR="00145E1F" w:rsidRPr="001F15A2">
        <w:rPr>
          <w:rFonts w:cstheme="minorHAnsi"/>
          <w:sz w:val="22"/>
          <w:szCs w:val="22"/>
        </w:rPr>
        <w:t xml:space="preserve">. Additional </w:t>
      </w:r>
      <w:r>
        <w:rPr>
          <w:rFonts w:cstheme="minorHAnsi"/>
          <w:sz w:val="22"/>
          <w:szCs w:val="22"/>
        </w:rPr>
        <w:t xml:space="preserve">pollution </w:t>
      </w:r>
      <w:r w:rsidR="00145E1F" w:rsidRPr="001F15A2">
        <w:rPr>
          <w:rFonts w:cstheme="minorHAnsi"/>
          <w:sz w:val="22"/>
          <w:szCs w:val="22"/>
        </w:rPr>
        <w:t xml:space="preserve">sources include </w:t>
      </w:r>
      <w:r w:rsidR="005C5828">
        <w:rPr>
          <w:rFonts w:cstheme="minorHAnsi"/>
          <w:sz w:val="22"/>
          <w:szCs w:val="22"/>
        </w:rPr>
        <w:t xml:space="preserve">concurrent use of </w:t>
      </w:r>
      <w:r w:rsidR="00145E1F" w:rsidRPr="001F15A2">
        <w:rPr>
          <w:rFonts w:cstheme="minorHAnsi"/>
          <w:sz w:val="22"/>
          <w:szCs w:val="22"/>
        </w:rPr>
        <w:t>traditional cooking methods (</w:t>
      </w:r>
      <w:r w:rsidR="004A4961">
        <w:rPr>
          <w:rFonts w:cstheme="minorHAnsi"/>
          <w:sz w:val="22"/>
          <w:szCs w:val="22"/>
        </w:rPr>
        <w:t>‘</w:t>
      </w:r>
      <w:r w:rsidR="00145E1F" w:rsidRPr="001F15A2">
        <w:rPr>
          <w:rFonts w:cstheme="minorHAnsi"/>
          <w:sz w:val="22"/>
          <w:szCs w:val="22"/>
        </w:rPr>
        <w:t>stacking</w:t>
      </w:r>
      <w:r w:rsidR="004A4961">
        <w:rPr>
          <w:rFonts w:cstheme="minorHAnsi"/>
          <w:sz w:val="22"/>
          <w:szCs w:val="22"/>
        </w:rPr>
        <w:t>’</w:t>
      </w:r>
      <w:r w:rsidR="00145E1F" w:rsidRPr="001F15A2">
        <w:rPr>
          <w:rFonts w:cstheme="minorHAnsi"/>
          <w:sz w:val="22"/>
          <w:szCs w:val="22"/>
        </w:rPr>
        <w:t>)</w:t>
      </w:r>
      <w:r>
        <w:rPr>
          <w:rFonts w:cstheme="minorHAnsi"/>
          <w:sz w:val="22"/>
          <w:szCs w:val="22"/>
        </w:rPr>
        <w:t>,</w:t>
      </w:r>
      <w:r w:rsidR="00145E1F" w:rsidRPr="001F15A2">
        <w:rPr>
          <w:rFonts w:cstheme="minorHAnsi"/>
          <w:sz w:val="22"/>
          <w:szCs w:val="22"/>
        </w:rPr>
        <w:t xml:space="preserve"> or non-cooking</w:t>
      </w:r>
      <w:r>
        <w:rPr>
          <w:rFonts w:cstheme="minorHAnsi"/>
          <w:sz w:val="22"/>
          <w:szCs w:val="22"/>
        </w:rPr>
        <w:t>-</w:t>
      </w:r>
      <w:r w:rsidR="00145E1F" w:rsidRPr="001F15A2">
        <w:rPr>
          <w:rFonts w:cstheme="minorHAnsi"/>
          <w:sz w:val="22"/>
          <w:szCs w:val="22"/>
        </w:rPr>
        <w:t xml:space="preserve">related </w:t>
      </w:r>
      <w:r>
        <w:rPr>
          <w:rFonts w:cstheme="minorHAnsi"/>
          <w:sz w:val="22"/>
          <w:szCs w:val="22"/>
        </w:rPr>
        <w:t xml:space="preserve">biomass </w:t>
      </w:r>
      <w:r w:rsidR="00145E1F" w:rsidRPr="001F15A2">
        <w:rPr>
          <w:rFonts w:cstheme="minorHAnsi"/>
          <w:sz w:val="22"/>
          <w:szCs w:val="22"/>
        </w:rPr>
        <w:t xml:space="preserve">combustion </w:t>
      </w:r>
      <w:r w:rsidR="00145E1F" w:rsidRPr="001F15A2">
        <w:rPr>
          <w:rFonts w:cstheme="minorHAnsi"/>
          <w:sz w:val="22"/>
          <w:szCs w:val="22"/>
        </w:rPr>
        <w:fldChar w:fldCharType="begin">
          <w:fldData xml:space="preserve">PEVuZE5vdGU+PENpdGU+PEF1dGhvcj5SdWl6LU1lcmNhZG88L0F1dGhvcj48WWVhcj4yMDE1PC9Z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SdWl6LU1lcmNhZG88L0F1dGhvcj48WWVhcj4yMDE1PC9Z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00145E1F" w:rsidRPr="001F15A2">
        <w:rPr>
          <w:rFonts w:cstheme="minorHAnsi"/>
          <w:sz w:val="22"/>
          <w:szCs w:val="22"/>
        </w:rPr>
      </w:r>
      <w:r w:rsidR="00145E1F" w:rsidRPr="001F15A2">
        <w:rPr>
          <w:rFonts w:cstheme="minorHAnsi"/>
          <w:sz w:val="22"/>
          <w:szCs w:val="22"/>
        </w:rPr>
        <w:fldChar w:fldCharType="separate"/>
      </w:r>
      <w:r w:rsidR="001C5DD6">
        <w:rPr>
          <w:rFonts w:cstheme="minorHAnsi"/>
          <w:noProof/>
          <w:sz w:val="22"/>
          <w:szCs w:val="22"/>
        </w:rPr>
        <w:t>(13, 24)</w:t>
      </w:r>
      <w:r w:rsidR="00145E1F" w:rsidRPr="001F15A2">
        <w:rPr>
          <w:rFonts w:cstheme="minorHAnsi"/>
          <w:sz w:val="22"/>
          <w:szCs w:val="22"/>
        </w:rPr>
        <w:fldChar w:fldCharType="end"/>
      </w:r>
      <w:r w:rsidR="00145E1F" w:rsidRPr="001F15A2">
        <w:rPr>
          <w:rFonts w:cstheme="minorHAnsi"/>
          <w:sz w:val="22"/>
          <w:szCs w:val="22"/>
        </w:rPr>
        <w:t xml:space="preserve">. </w:t>
      </w:r>
      <w:r w:rsidR="005C5828">
        <w:rPr>
          <w:rFonts w:cstheme="minorHAnsi"/>
          <w:sz w:val="22"/>
          <w:szCs w:val="22"/>
        </w:rPr>
        <w:t xml:space="preserve">Combining a quantitative </w:t>
      </w:r>
      <w:r w:rsidR="00145E1F" w:rsidRPr="001F15A2">
        <w:rPr>
          <w:rFonts w:cstheme="minorHAnsi"/>
          <w:sz w:val="22"/>
          <w:szCs w:val="22"/>
        </w:rPr>
        <w:t xml:space="preserve">assessment of air quality </w:t>
      </w:r>
      <w:r w:rsidR="005C5828">
        <w:rPr>
          <w:rFonts w:cstheme="minorHAnsi"/>
          <w:sz w:val="22"/>
          <w:szCs w:val="22"/>
        </w:rPr>
        <w:t>w</w:t>
      </w:r>
      <w:r>
        <w:rPr>
          <w:rFonts w:cstheme="minorHAnsi"/>
          <w:sz w:val="22"/>
          <w:szCs w:val="22"/>
        </w:rPr>
        <w:t>ith</w:t>
      </w:r>
      <w:r w:rsidR="00145E1F" w:rsidRPr="001F15A2">
        <w:rPr>
          <w:rFonts w:cstheme="minorHAnsi"/>
          <w:sz w:val="22"/>
          <w:szCs w:val="22"/>
        </w:rPr>
        <w:t xml:space="preserve"> an understanding of individuals’ cooking related concerns and motivations </w:t>
      </w:r>
      <w:r>
        <w:rPr>
          <w:rFonts w:cstheme="minorHAnsi"/>
          <w:sz w:val="22"/>
          <w:szCs w:val="22"/>
        </w:rPr>
        <w:t>c</w:t>
      </w:r>
      <w:r w:rsidR="00145E1F">
        <w:rPr>
          <w:rFonts w:cstheme="minorHAnsi"/>
          <w:sz w:val="22"/>
          <w:szCs w:val="22"/>
        </w:rPr>
        <w:t>ould contribute to improving outcomes</w:t>
      </w:r>
      <w:r w:rsidR="00145E1F" w:rsidRPr="001F15A2">
        <w:rPr>
          <w:rFonts w:cstheme="minorHAnsi"/>
          <w:sz w:val="22"/>
          <w:szCs w:val="22"/>
        </w:rPr>
        <w:t>.</w:t>
      </w:r>
    </w:p>
    <w:p w14:paraId="7C208AAF" w14:textId="77777777" w:rsidR="00145E1F" w:rsidRPr="001F15A2" w:rsidRDefault="00145E1F" w:rsidP="00145E1F">
      <w:pPr>
        <w:spacing w:line="276" w:lineRule="auto"/>
        <w:rPr>
          <w:rFonts w:cstheme="minorHAnsi"/>
          <w:sz w:val="22"/>
          <w:szCs w:val="22"/>
        </w:rPr>
      </w:pPr>
    </w:p>
    <w:p w14:paraId="76D874DA" w14:textId="1E8B5949" w:rsidR="0066244D" w:rsidRDefault="00145E1F" w:rsidP="00145E1F">
      <w:pPr>
        <w:spacing w:line="276" w:lineRule="auto"/>
        <w:rPr>
          <w:rFonts w:cstheme="minorHAnsi"/>
          <w:sz w:val="22"/>
          <w:szCs w:val="22"/>
        </w:rPr>
      </w:pPr>
      <w:r w:rsidRPr="001F15A2">
        <w:rPr>
          <w:rFonts w:cstheme="minorHAnsi"/>
          <w:sz w:val="22"/>
          <w:szCs w:val="22"/>
        </w:rPr>
        <w:t xml:space="preserve">Research on enablers and barriers to the adoption </w:t>
      </w:r>
      <w:r w:rsidR="005C5828">
        <w:rPr>
          <w:rFonts w:cstheme="minorHAnsi"/>
          <w:sz w:val="22"/>
          <w:szCs w:val="22"/>
        </w:rPr>
        <w:t xml:space="preserve">and </w:t>
      </w:r>
      <w:r w:rsidR="00B0201C">
        <w:rPr>
          <w:rFonts w:cstheme="minorHAnsi"/>
          <w:sz w:val="22"/>
          <w:szCs w:val="22"/>
        </w:rPr>
        <w:t>sustained</w:t>
      </w:r>
      <w:r w:rsidR="005C5828">
        <w:rPr>
          <w:rFonts w:cstheme="minorHAnsi"/>
          <w:sz w:val="22"/>
          <w:szCs w:val="22"/>
        </w:rPr>
        <w:t xml:space="preserve"> use </w:t>
      </w:r>
      <w:r w:rsidRPr="001F15A2">
        <w:rPr>
          <w:rFonts w:cstheme="minorHAnsi"/>
          <w:sz w:val="22"/>
          <w:szCs w:val="22"/>
        </w:rPr>
        <w:t>of cleaner cooking fuels and technologies reveal</w:t>
      </w:r>
      <w:r w:rsidR="006C26EE">
        <w:rPr>
          <w:rFonts w:cstheme="minorHAnsi"/>
          <w:sz w:val="22"/>
          <w:szCs w:val="22"/>
        </w:rPr>
        <w:t>s</w:t>
      </w:r>
      <w:r w:rsidRPr="001F15A2">
        <w:rPr>
          <w:rFonts w:cstheme="minorHAnsi"/>
          <w:sz w:val="22"/>
          <w:szCs w:val="22"/>
        </w:rPr>
        <w:t xml:space="preserve"> </w:t>
      </w:r>
      <w:r w:rsidR="004223EA">
        <w:rPr>
          <w:rFonts w:cstheme="minorHAnsi"/>
          <w:sz w:val="22"/>
          <w:szCs w:val="22"/>
        </w:rPr>
        <w:t xml:space="preserve">various </w:t>
      </w:r>
      <w:r w:rsidRPr="001F15A2">
        <w:rPr>
          <w:rFonts w:cstheme="minorHAnsi"/>
          <w:sz w:val="22"/>
          <w:szCs w:val="22"/>
        </w:rPr>
        <w:t xml:space="preserve">interacting factors </w:t>
      </w:r>
      <w:r w:rsidRPr="001F15A2">
        <w:rPr>
          <w:rFonts w:cstheme="minorHAnsi"/>
          <w:sz w:val="22"/>
          <w:szCs w:val="22"/>
        </w:rPr>
        <w:fldChar w:fldCharType="begin">
          <w:fldData xml:space="preserve">PEVuZE5vdGU+PENpdGU+PEF1dGhvcj5SZWhmdWVzczwvQXV0aG9yPjxZZWFyPjIwMTQ8L1llYXI+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SZWhmdWVzczwvQXV0aG9yPjxZZWFyPjIwMTQ8L1llYXI+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25-28)</w:t>
      </w:r>
      <w:r w:rsidRPr="001F15A2">
        <w:rPr>
          <w:rFonts w:cstheme="minorHAnsi"/>
          <w:sz w:val="22"/>
          <w:szCs w:val="22"/>
        </w:rPr>
        <w:fldChar w:fldCharType="end"/>
      </w:r>
      <w:r w:rsidRPr="001F15A2">
        <w:rPr>
          <w:rFonts w:cstheme="minorHAnsi"/>
          <w:sz w:val="22"/>
          <w:szCs w:val="22"/>
        </w:rPr>
        <w:t xml:space="preserve">. </w:t>
      </w:r>
      <w:r w:rsidR="00292D8A">
        <w:rPr>
          <w:rFonts w:cstheme="minorHAnsi"/>
          <w:sz w:val="22"/>
          <w:szCs w:val="22"/>
        </w:rPr>
        <w:t xml:space="preserve"> </w:t>
      </w:r>
      <w:r w:rsidR="004A4961">
        <w:rPr>
          <w:rFonts w:cstheme="minorHAnsi"/>
          <w:sz w:val="22"/>
          <w:szCs w:val="22"/>
        </w:rPr>
        <w:t>Lack of</w:t>
      </w:r>
      <w:r w:rsidR="00292D8A">
        <w:rPr>
          <w:rFonts w:cstheme="minorHAnsi"/>
          <w:sz w:val="22"/>
          <w:szCs w:val="22"/>
        </w:rPr>
        <w:t xml:space="preserve"> a</w:t>
      </w:r>
      <w:r w:rsidRPr="001F15A2">
        <w:rPr>
          <w:rFonts w:cstheme="minorHAnsi"/>
          <w:sz w:val="22"/>
          <w:szCs w:val="22"/>
        </w:rPr>
        <w:t xml:space="preserve">ffordability and access </w:t>
      </w:r>
      <w:r w:rsidR="006C26EE">
        <w:rPr>
          <w:rFonts w:cstheme="minorHAnsi"/>
          <w:sz w:val="22"/>
          <w:szCs w:val="22"/>
        </w:rPr>
        <w:t>prevent</w:t>
      </w:r>
      <w:r w:rsidR="00FC160F">
        <w:rPr>
          <w:rFonts w:cstheme="minorHAnsi"/>
          <w:sz w:val="22"/>
          <w:szCs w:val="22"/>
        </w:rPr>
        <w:t xml:space="preserve"> </w:t>
      </w:r>
      <w:r w:rsidR="004A4961">
        <w:rPr>
          <w:rFonts w:cstheme="minorHAnsi"/>
          <w:sz w:val="22"/>
          <w:szCs w:val="22"/>
        </w:rPr>
        <w:t>the</w:t>
      </w:r>
      <w:r w:rsidRPr="001F15A2">
        <w:rPr>
          <w:rFonts w:cstheme="minorHAnsi"/>
          <w:sz w:val="22"/>
          <w:szCs w:val="22"/>
        </w:rPr>
        <w:t xml:space="preserve"> uptake of new cooking technologies and fuels in many settings </w:t>
      </w:r>
      <w:r w:rsidRPr="001F15A2">
        <w:rPr>
          <w:rFonts w:cstheme="minorHAnsi"/>
          <w:sz w:val="22"/>
          <w:szCs w:val="22"/>
        </w:rPr>
        <w:fldChar w:fldCharType="begin">
          <w:fldData xml:space="preserve">PEVuZE5vdGU+PENpdGU+PEF1dGhvcj5QeWU8L0F1dGhvcj48WWVhcj4yMDIwPC9ZZWFyPjxSZWNO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wYWdlcz4x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QeWU8L0F1dGhvcj48WWVhcj4yMDIwPC9ZZWFyPjxSZWNO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wYWdlcz4x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29-34)</w:t>
      </w:r>
      <w:r w:rsidRPr="001F15A2">
        <w:rPr>
          <w:rFonts w:cstheme="minorHAnsi"/>
          <w:sz w:val="22"/>
          <w:szCs w:val="22"/>
        </w:rPr>
        <w:fldChar w:fldCharType="end"/>
      </w:r>
      <w:r w:rsidRPr="001F15A2">
        <w:rPr>
          <w:rFonts w:cstheme="minorHAnsi"/>
          <w:sz w:val="22"/>
          <w:szCs w:val="22"/>
        </w:rPr>
        <w:t xml:space="preserve">. </w:t>
      </w:r>
      <w:r w:rsidR="005C5828">
        <w:rPr>
          <w:rFonts w:cstheme="minorHAnsi"/>
          <w:sz w:val="22"/>
          <w:szCs w:val="22"/>
        </w:rPr>
        <w:t>S</w:t>
      </w:r>
      <w:r w:rsidR="00A27CA1">
        <w:rPr>
          <w:rFonts w:cstheme="minorHAnsi"/>
          <w:sz w:val="22"/>
          <w:szCs w:val="22"/>
        </w:rPr>
        <w:t xml:space="preserve">ome studies </w:t>
      </w:r>
      <w:r w:rsidR="005C5828">
        <w:rPr>
          <w:rFonts w:cstheme="minorHAnsi"/>
          <w:sz w:val="22"/>
          <w:szCs w:val="22"/>
        </w:rPr>
        <w:t xml:space="preserve">suggest </w:t>
      </w:r>
      <w:r w:rsidR="00B0201C">
        <w:rPr>
          <w:rFonts w:cstheme="minorHAnsi"/>
          <w:sz w:val="22"/>
          <w:szCs w:val="22"/>
        </w:rPr>
        <w:t xml:space="preserve">that </w:t>
      </w:r>
      <w:r w:rsidRPr="001F15A2">
        <w:rPr>
          <w:rFonts w:cstheme="minorHAnsi"/>
          <w:sz w:val="22"/>
          <w:szCs w:val="22"/>
        </w:rPr>
        <w:t xml:space="preserve">health </w:t>
      </w:r>
      <w:r w:rsidR="00A27CA1">
        <w:rPr>
          <w:rFonts w:cstheme="minorHAnsi"/>
          <w:sz w:val="22"/>
          <w:szCs w:val="22"/>
        </w:rPr>
        <w:t>concerns</w:t>
      </w:r>
      <w:r w:rsidRPr="001F15A2">
        <w:rPr>
          <w:rFonts w:cstheme="minorHAnsi"/>
          <w:sz w:val="22"/>
          <w:szCs w:val="22"/>
        </w:rPr>
        <w:t xml:space="preserve"> </w:t>
      </w:r>
      <w:r w:rsidR="00B0201C">
        <w:rPr>
          <w:rFonts w:cstheme="minorHAnsi"/>
          <w:sz w:val="22"/>
          <w:szCs w:val="22"/>
        </w:rPr>
        <w:t xml:space="preserve">can </w:t>
      </w:r>
      <w:r w:rsidRPr="001F15A2">
        <w:rPr>
          <w:rFonts w:cstheme="minorHAnsi"/>
          <w:sz w:val="22"/>
          <w:szCs w:val="22"/>
        </w:rPr>
        <w:t>motivat</w:t>
      </w:r>
      <w:r w:rsidR="005C5828">
        <w:rPr>
          <w:rFonts w:cstheme="minorHAnsi"/>
          <w:sz w:val="22"/>
          <w:szCs w:val="22"/>
        </w:rPr>
        <w:t>e</w:t>
      </w:r>
      <w:r w:rsidRPr="001F15A2">
        <w:rPr>
          <w:rFonts w:cstheme="minorHAnsi"/>
          <w:sz w:val="22"/>
          <w:szCs w:val="22"/>
        </w:rPr>
        <w:t xml:space="preserve"> </w:t>
      </w:r>
      <w:r w:rsidR="00A27CA1">
        <w:rPr>
          <w:rFonts w:cstheme="minorHAnsi"/>
          <w:sz w:val="22"/>
          <w:szCs w:val="22"/>
        </w:rPr>
        <w:t>transition to cleaner cooking technologies,</w:t>
      </w:r>
      <w:r w:rsidRPr="001F15A2">
        <w:rPr>
          <w:rFonts w:cstheme="minorHAnsi"/>
          <w:sz w:val="22"/>
          <w:szCs w:val="22"/>
        </w:rPr>
        <w:t xml:space="preserve"> </w:t>
      </w:r>
      <w:r w:rsidR="00B0201C">
        <w:rPr>
          <w:rFonts w:cstheme="minorHAnsi"/>
          <w:sz w:val="22"/>
          <w:szCs w:val="22"/>
        </w:rPr>
        <w:t xml:space="preserve">but </w:t>
      </w:r>
      <w:r w:rsidR="00A27CA1">
        <w:rPr>
          <w:rFonts w:cstheme="minorHAnsi"/>
          <w:sz w:val="22"/>
          <w:szCs w:val="22"/>
        </w:rPr>
        <w:t>k</w:t>
      </w:r>
      <w:r w:rsidRPr="001F15A2">
        <w:rPr>
          <w:rFonts w:cstheme="minorHAnsi"/>
          <w:sz w:val="22"/>
          <w:szCs w:val="22"/>
        </w:rPr>
        <w:t xml:space="preserve">nowledge </w:t>
      </w:r>
      <w:r w:rsidR="00FC160F">
        <w:rPr>
          <w:rFonts w:cstheme="minorHAnsi"/>
          <w:sz w:val="22"/>
          <w:szCs w:val="22"/>
        </w:rPr>
        <w:t xml:space="preserve">of the </w:t>
      </w:r>
      <w:r w:rsidRPr="001F15A2">
        <w:rPr>
          <w:rFonts w:cstheme="minorHAnsi"/>
          <w:sz w:val="22"/>
          <w:szCs w:val="22"/>
        </w:rPr>
        <w:t xml:space="preserve">health </w:t>
      </w:r>
      <w:r w:rsidR="00A27CA1">
        <w:rPr>
          <w:rFonts w:cstheme="minorHAnsi"/>
          <w:sz w:val="22"/>
          <w:szCs w:val="22"/>
        </w:rPr>
        <w:t>harms</w:t>
      </w:r>
      <w:r w:rsidR="00A27CA1" w:rsidRPr="001F15A2">
        <w:rPr>
          <w:rFonts w:cstheme="minorHAnsi"/>
          <w:sz w:val="22"/>
          <w:szCs w:val="22"/>
        </w:rPr>
        <w:t xml:space="preserve"> </w:t>
      </w:r>
      <w:r w:rsidRPr="001F15A2">
        <w:rPr>
          <w:rFonts w:cstheme="minorHAnsi"/>
          <w:sz w:val="22"/>
          <w:szCs w:val="22"/>
        </w:rPr>
        <w:t xml:space="preserve">of smoke </w:t>
      </w:r>
      <w:r w:rsidR="00A27CA1">
        <w:rPr>
          <w:rFonts w:cstheme="minorHAnsi"/>
          <w:sz w:val="22"/>
          <w:szCs w:val="22"/>
        </w:rPr>
        <w:t>does not</w:t>
      </w:r>
      <w:r w:rsidRPr="001F15A2">
        <w:rPr>
          <w:rFonts w:cstheme="minorHAnsi"/>
          <w:sz w:val="22"/>
          <w:szCs w:val="22"/>
        </w:rPr>
        <w:t xml:space="preserve"> necessarily </w:t>
      </w:r>
      <w:r w:rsidR="00A27CA1">
        <w:rPr>
          <w:rFonts w:cstheme="minorHAnsi"/>
          <w:sz w:val="22"/>
          <w:szCs w:val="22"/>
        </w:rPr>
        <w:t>lead</w:t>
      </w:r>
      <w:r w:rsidR="00A27CA1" w:rsidRPr="001F15A2">
        <w:rPr>
          <w:rFonts w:cstheme="minorHAnsi"/>
          <w:sz w:val="22"/>
          <w:szCs w:val="22"/>
        </w:rPr>
        <w:t xml:space="preserve"> </w:t>
      </w:r>
      <w:r w:rsidRPr="001F15A2">
        <w:rPr>
          <w:rFonts w:cstheme="minorHAnsi"/>
          <w:sz w:val="22"/>
          <w:szCs w:val="22"/>
        </w:rPr>
        <w:t xml:space="preserve">to improved stove uptake and use </w:t>
      </w:r>
      <w:r w:rsidRPr="001F15A2">
        <w:rPr>
          <w:rFonts w:cstheme="minorHAnsi"/>
          <w:sz w:val="22"/>
          <w:szCs w:val="22"/>
        </w:rPr>
        <w:fldChar w:fldCharType="begin">
          <w:fldData xml:space="preserve">PEVuZE5vdGU+PENpdGU+PEF1dGhvcj5KYWdnZXI8L0F1dGhvcj48WWVhcj4yMDE2PC9ZZWFyPjxS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KYWdnZXI8L0F1dGhvcj48WWVhcj4yMDE2PC9ZZWFyPjxS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29, 35)</w:t>
      </w:r>
      <w:r w:rsidRPr="001F15A2">
        <w:rPr>
          <w:rFonts w:cstheme="minorHAnsi"/>
          <w:sz w:val="22"/>
          <w:szCs w:val="22"/>
        </w:rPr>
        <w:fldChar w:fldCharType="end"/>
      </w:r>
      <w:r w:rsidRPr="001F15A2">
        <w:rPr>
          <w:rFonts w:cstheme="minorHAnsi"/>
          <w:sz w:val="22"/>
          <w:szCs w:val="22"/>
        </w:rPr>
        <w:t xml:space="preserve">. </w:t>
      </w:r>
      <w:r w:rsidR="002E2FC6">
        <w:rPr>
          <w:rFonts w:cstheme="minorHAnsi"/>
          <w:sz w:val="22"/>
          <w:szCs w:val="22"/>
        </w:rPr>
        <w:t>B</w:t>
      </w:r>
      <w:r w:rsidRPr="001F15A2">
        <w:rPr>
          <w:rFonts w:cstheme="minorHAnsi"/>
          <w:sz w:val="22"/>
          <w:szCs w:val="22"/>
        </w:rPr>
        <w:t xml:space="preserve">oth enabling and limiting factors are </w:t>
      </w:r>
      <w:r w:rsidR="00047FE4">
        <w:rPr>
          <w:rFonts w:cstheme="minorHAnsi"/>
          <w:sz w:val="22"/>
          <w:szCs w:val="22"/>
        </w:rPr>
        <w:t xml:space="preserve">shaped by </w:t>
      </w:r>
      <w:r w:rsidRPr="001F15A2">
        <w:rPr>
          <w:rFonts w:cstheme="minorHAnsi"/>
          <w:sz w:val="22"/>
          <w:szCs w:val="22"/>
        </w:rPr>
        <w:t xml:space="preserve">structural </w:t>
      </w:r>
      <w:r w:rsidR="00047FE4">
        <w:rPr>
          <w:rFonts w:cstheme="minorHAnsi"/>
          <w:sz w:val="22"/>
          <w:szCs w:val="22"/>
        </w:rPr>
        <w:t xml:space="preserve">context </w:t>
      </w:r>
      <w:r w:rsidR="004223EA">
        <w:rPr>
          <w:rFonts w:cstheme="minorHAnsi"/>
          <w:sz w:val="22"/>
          <w:szCs w:val="22"/>
        </w:rPr>
        <w:t>(</w:t>
      </w:r>
      <w:r w:rsidR="004A4961">
        <w:rPr>
          <w:rFonts w:cstheme="minorHAnsi"/>
          <w:sz w:val="22"/>
          <w:szCs w:val="22"/>
        </w:rPr>
        <w:t>e</w:t>
      </w:r>
      <w:r w:rsidR="005C5828">
        <w:rPr>
          <w:rFonts w:cstheme="minorHAnsi"/>
          <w:sz w:val="22"/>
          <w:szCs w:val="22"/>
        </w:rPr>
        <w:t>.</w:t>
      </w:r>
      <w:r w:rsidR="004A4961">
        <w:rPr>
          <w:rFonts w:cstheme="minorHAnsi"/>
          <w:sz w:val="22"/>
          <w:szCs w:val="22"/>
        </w:rPr>
        <w:t>g</w:t>
      </w:r>
      <w:r w:rsidR="005C5828">
        <w:rPr>
          <w:rFonts w:cstheme="minorHAnsi"/>
          <w:sz w:val="22"/>
          <w:szCs w:val="22"/>
        </w:rPr>
        <w:t>.</w:t>
      </w:r>
      <w:r w:rsidR="00502E25">
        <w:rPr>
          <w:rFonts w:cstheme="minorHAnsi"/>
          <w:sz w:val="22"/>
          <w:szCs w:val="22"/>
        </w:rPr>
        <w:t>,</w:t>
      </w:r>
      <w:r w:rsidR="004A4961">
        <w:rPr>
          <w:rFonts w:cstheme="minorHAnsi"/>
          <w:sz w:val="22"/>
          <w:szCs w:val="22"/>
        </w:rPr>
        <w:t xml:space="preserve"> clean energy</w:t>
      </w:r>
      <w:r w:rsidRPr="001F15A2">
        <w:rPr>
          <w:rFonts w:cstheme="minorHAnsi"/>
          <w:sz w:val="22"/>
          <w:szCs w:val="22"/>
        </w:rPr>
        <w:t xml:space="preserve"> availability</w:t>
      </w:r>
      <w:r w:rsidR="004223EA">
        <w:rPr>
          <w:rFonts w:cstheme="minorHAnsi"/>
          <w:sz w:val="22"/>
          <w:szCs w:val="22"/>
        </w:rPr>
        <w:t>)</w:t>
      </w:r>
      <w:r w:rsidRPr="001F15A2">
        <w:rPr>
          <w:rFonts w:cstheme="minorHAnsi"/>
          <w:sz w:val="22"/>
          <w:szCs w:val="22"/>
        </w:rPr>
        <w:t xml:space="preserve">, </w:t>
      </w:r>
      <w:r w:rsidR="00047FE4">
        <w:rPr>
          <w:rFonts w:cstheme="minorHAnsi"/>
          <w:sz w:val="22"/>
          <w:szCs w:val="22"/>
        </w:rPr>
        <w:t xml:space="preserve">and </w:t>
      </w:r>
      <w:r w:rsidRPr="001F15A2">
        <w:rPr>
          <w:rFonts w:cstheme="minorHAnsi"/>
          <w:sz w:val="22"/>
          <w:szCs w:val="22"/>
        </w:rPr>
        <w:t>cultural and social aspects</w:t>
      </w:r>
      <w:r w:rsidR="004A4961">
        <w:rPr>
          <w:rFonts w:cstheme="minorHAnsi"/>
          <w:sz w:val="22"/>
          <w:szCs w:val="22"/>
        </w:rPr>
        <w:t xml:space="preserve"> </w:t>
      </w:r>
      <w:r w:rsidRPr="001F15A2">
        <w:rPr>
          <w:rFonts w:cstheme="minorHAnsi"/>
          <w:sz w:val="22"/>
          <w:szCs w:val="22"/>
        </w:rPr>
        <w:fldChar w:fldCharType="begin">
          <w:fldData xml:space="preserve">PEVuZE5vdGU+PENpdGU+PEF1dGhvcj5WaWdvbG88L0F1dGhvcj48WWVhcj4yMDE4PC9ZZWFyPjxS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TAzMTAtMTAzMjY8L3BhZ2VzPjx2b2x1bWU+MTE8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WaWdvbG88L0F1dGhvcj48WWVhcj4yMDE4PC9ZZWFyPjxS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TAzMTAtMTAzMjY8L3BhZ2VzPjx2b2x1bWU+MTE8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24, 27, 28, 31, 36, 37)</w:t>
      </w:r>
      <w:r w:rsidRPr="001F15A2">
        <w:rPr>
          <w:rFonts w:cstheme="minorHAnsi"/>
          <w:sz w:val="22"/>
          <w:szCs w:val="22"/>
        </w:rPr>
        <w:fldChar w:fldCharType="end"/>
      </w:r>
      <w:r w:rsidRPr="001F15A2">
        <w:rPr>
          <w:rFonts w:cstheme="minorHAnsi"/>
          <w:sz w:val="22"/>
          <w:szCs w:val="22"/>
        </w:rPr>
        <w:t xml:space="preserve">. </w:t>
      </w:r>
      <w:r w:rsidR="004A4961">
        <w:rPr>
          <w:rFonts w:cstheme="minorHAnsi"/>
          <w:sz w:val="22"/>
          <w:szCs w:val="22"/>
        </w:rPr>
        <w:t xml:space="preserve">A </w:t>
      </w:r>
      <w:r w:rsidRPr="001F15A2">
        <w:rPr>
          <w:rFonts w:cstheme="minorHAnsi"/>
          <w:sz w:val="22"/>
          <w:szCs w:val="22"/>
        </w:rPr>
        <w:t>study of four neighbouring</w:t>
      </w:r>
      <w:r w:rsidR="00A304A3">
        <w:rPr>
          <w:rFonts w:cstheme="minorHAnsi"/>
          <w:sz w:val="22"/>
          <w:szCs w:val="22"/>
        </w:rPr>
        <w:t xml:space="preserve"> S</w:t>
      </w:r>
      <w:r w:rsidRPr="001F15A2">
        <w:rPr>
          <w:rFonts w:cstheme="minorHAnsi"/>
          <w:sz w:val="22"/>
          <w:szCs w:val="22"/>
        </w:rPr>
        <w:t>outhern Africa</w:t>
      </w:r>
      <w:r w:rsidR="00A304A3">
        <w:rPr>
          <w:rFonts w:cstheme="minorHAnsi"/>
          <w:sz w:val="22"/>
          <w:szCs w:val="22"/>
        </w:rPr>
        <w:t>n countries</w:t>
      </w:r>
      <w:r w:rsidRPr="001F15A2">
        <w:rPr>
          <w:rFonts w:cstheme="minorHAnsi"/>
          <w:sz w:val="22"/>
          <w:szCs w:val="22"/>
        </w:rPr>
        <w:t xml:space="preserve"> (South Africa, Mozambique, Malawi and Zambia) revealed differing priorities, despite similarities in how individuals valued fuel and cost savings </w:t>
      </w:r>
      <w:r w:rsidRPr="001F15A2">
        <w:rPr>
          <w:rFonts w:cstheme="minorHAnsi"/>
          <w:sz w:val="22"/>
          <w:szCs w:val="22"/>
        </w:rPr>
        <w:fldChar w:fldCharType="begin"/>
      </w:r>
      <w:r w:rsidR="001C5DD6">
        <w:rPr>
          <w:rFonts w:cstheme="minorHAnsi"/>
          <w:sz w:val="22"/>
          <w:szCs w:val="22"/>
        </w:rPr>
        <w:instrText xml:space="preserve"> ADDIN EN.CITE &lt;EndNote&gt;&lt;Cite&gt;&lt;Author&gt;Pailman&lt;/Author&gt;&lt;Year&gt;2018&lt;/Year&gt;&lt;RecNum&gt;1646&lt;/RecNum&gt;&lt;DisplayText&gt;(38)&lt;/DisplayText&gt;&lt;record&gt;&lt;rec-number&gt;1646&lt;/rec-number&gt;&lt;foreign-keys&gt;&lt;key app="EN" db-id="efarvrps8zppfceprdtptdaua99eaxtfpeep" timestamp="1613743676"&gt;1646&lt;/key&gt;&lt;/foreign-keys&gt;&lt;ref-type name="Journal Article"&gt;17&lt;/ref-type&gt;&lt;contributors&gt;&lt;authors&gt;&lt;author&gt;Pailman, Whitney&lt;/author&gt;&lt;author&gt;de Groot, Jiska&lt;/author&gt;&lt;author&gt;Clifford, Mike&lt;/author&gt;&lt;author&gt;Jewitt, Sarah&lt;/author&gt;&lt;author&gt;Ray, Charlotte&lt;/author&gt;&lt;/authors&gt;&lt;/contributors&gt;&lt;titles&gt;&lt;title&gt;Experiences with improved cookstoves in Southern Africa&lt;/title&gt;&lt;secondary-title&gt;Journal of Energy in Southern Africa&lt;/secondary-title&gt;&lt;/titles&gt;&lt;periodical&gt;&lt;full-title&gt;Journal of Energy in Southern Africa&lt;/full-title&gt;&lt;/periodical&gt;&lt;pages&gt;13-26&lt;/pages&gt;&lt;volume&gt;29&lt;/volume&gt;&lt;dates&gt;&lt;year&gt;2018&lt;/year&gt;&lt;/dates&gt;&lt;isbn&gt;1021-447X&lt;/isbn&gt;&lt;urls&gt;&lt;related-urls&gt;&lt;url&gt;http://www.scielo.org.za/scielo.php?script=sci_arttext&amp;amp;pid=S1021-447X2018000400002&amp;amp;nrm=iso&lt;/url&gt;&lt;/related-urls&gt;&lt;/urls&gt;&lt;/record&gt;&lt;/Cite&gt;&lt;/EndNote&gt;</w:instrText>
      </w:r>
      <w:r w:rsidRPr="001F15A2">
        <w:rPr>
          <w:rFonts w:cstheme="minorHAnsi"/>
          <w:sz w:val="22"/>
          <w:szCs w:val="22"/>
        </w:rPr>
        <w:fldChar w:fldCharType="separate"/>
      </w:r>
      <w:r w:rsidR="001C5DD6">
        <w:rPr>
          <w:rFonts w:cstheme="minorHAnsi"/>
          <w:noProof/>
          <w:sz w:val="22"/>
          <w:szCs w:val="22"/>
        </w:rPr>
        <w:t>(38)</w:t>
      </w:r>
      <w:r w:rsidRPr="001F15A2">
        <w:rPr>
          <w:rFonts w:cstheme="minorHAnsi"/>
          <w:sz w:val="22"/>
          <w:szCs w:val="22"/>
        </w:rPr>
        <w:fldChar w:fldCharType="end"/>
      </w:r>
      <w:r w:rsidRPr="001F15A2">
        <w:rPr>
          <w:rFonts w:cstheme="minorHAnsi"/>
          <w:sz w:val="22"/>
          <w:szCs w:val="22"/>
        </w:rPr>
        <w:t>.</w:t>
      </w:r>
    </w:p>
    <w:p w14:paraId="601354E9" w14:textId="77777777" w:rsidR="00145E1F" w:rsidRDefault="00145E1F" w:rsidP="00AF643A">
      <w:pPr>
        <w:spacing w:line="276" w:lineRule="auto"/>
        <w:rPr>
          <w:rFonts w:cstheme="minorHAnsi"/>
          <w:sz w:val="22"/>
          <w:szCs w:val="22"/>
        </w:rPr>
      </w:pPr>
    </w:p>
    <w:p w14:paraId="0B117095" w14:textId="5F41EE43" w:rsidR="00675E25" w:rsidRPr="001F15A2" w:rsidRDefault="007064F5" w:rsidP="00675E25">
      <w:pPr>
        <w:spacing w:line="276" w:lineRule="auto"/>
        <w:rPr>
          <w:rFonts w:cstheme="minorHAnsi"/>
          <w:sz w:val="22"/>
          <w:szCs w:val="22"/>
        </w:rPr>
      </w:pPr>
      <w:r>
        <w:rPr>
          <w:rFonts w:cstheme="minorHAnsi"/>
          <w:sz w:val="22"/>
          <w:szCs w:val="22"/>
        </w:rPr>
        <w:t>C</w:t>
      </w:r>
      <w:r w:rsidR="00392AFE" w:rsidRPr="001F15A2">
        <w:rPr>
          <w:rFonts w:cstheme="minorHAnsi"/>
          <w:sz w:val="22"/>
          <w:szCs w:val="22"/>
        </w:rPr>
        <w:t xml:space="preserve">ookstove development </w:t>
      </w:r>
      <w:r w:rsidR="00B0201C">
        <w:rPr>
          <w:rFonts w:cstheme="minorHAnsi"/>
          <w:sz w:val="22"/>
          <w:szCs w:val="22"/>
        </w:rPr>
        <w:t>approaches have</w:t>
      </w:r>
      <w:r w:rsidR="00675E25">
        <w:rPr>
          <w:rFonts w:cstheme="minorHAnsi"/>
          <w:sz w:val="22"/>
          <w:szCs w:val="22"/>
        </w:rPr>
        <w:t xml:space="preserve"> </w:t>
      </w:r>
      <w:r w:rsidR="00675E25" w:rsidRPr="001F15A2">
        <w:rPr>
          <w:rFonts w:cstheme="minorHAnsi"/>
          <w:sz w:val="22"/>
          <w:szCs w:val="22"/>
        </w:rPr>
        <w:t xml:space="preserve">changed </w:t>
      </w:r>
      <w:r>
        <w:rPr>
          <w:rFonts w:cstheme="minorHAnsi"/>
          <w:sz w:val="22"/>
          <w:szCs w:val="22"/>
        </w:rPr>
        <w:t xml:space="preserve">over time. Analysis by </w:t>
      </w:r>
      <w:proofErr w:type="spellStart"/>
      <w:r>
        <w:rPr>
          <w:rFonts w:cstheme="minorHAnsi"/>
          <w:sz w:val="22"/>
          <w:szCs w:val="22"/>
        </w:rPr>
        <w:t>Sesan</w:t>
      </w:r>
      <w:proofErr w:type="spellEnd"/>
      <w:r w:rsidR="00B0201C">
        <w:rPr>
          <w:rFonts w:cstheme="minorHAnsi"/>
          <w:sz w:val="22"/>
          <w:szCs w:val="22"/>
        </w:rPr>
        <w:t xml:space="preserve"> </w:t>
      </w:r>
      <w:r w:rsidRPr="001F15A2">
        <w:rPr>
          <w:rFonts w:cstheme="minorHAnsi"/>
          <w:sz w:val="22"/>
          <w:szCs w:val="22"/>
        </w:rPr>
        <w:fldChar w:fldCharType="begin"/>
      </w:r>
      <w:r w:rsidR="001C5DD6">
        <w:rPr>
          <w:rFonts w:cstheme="minorHAnsi"/>
          <w:sz w:val="22"/>
          <w:szCs w:val="22"/>
        </w:rPr>
        <w:instrText xml:space="preserve"> ADDIN EN.CITE &lt;EndNote&gt;&lt;Cite&gt;&lt;Author&gt;Sesan&lt;/Author&gt;&lt;Year&gt;2014&lt;/Year&gt;&lt;RecNum&gt;1649&lt;/RecNum&gt;&lt;DisplayText&gt;(39)&lt;/DisplayText&gt;&lt;record&gt;&lt;rec-number&gt;1649&lt;/rec-number&gt;&lt;foreign-keys&gt;&lt;key app="EN" db-id="efarvrps8zppfceprdtptdaua99eaxtfpeep" timestamp="1613745385"&gt;1649&lt;/key&gt;&lt;/foreign-keys&gt;&lt;ref-type name="Journal Article"&gt;17&lt;/ref-type&gt;&lt;contributors&gt;&lt;authors&gt;&lt;author&gt;Sesan, Temilade&lt;/author&gt;&lt;/authors&gt;&lt;/contributors&gt;&lt;titles&gt;&lt;title&gt;Global imperatives, local contingencies: An analysis of divergent priorities and dominant perspectives in stove development from the 1970s to date&lt;/title&gt;&lt;secondary-title&gt;Progress in Development Studies&lt;/secondary-title&gt;&lt;/titles&gt;&lt;periodical&gt;&lt;full-title&gt;Progress in Development Studies&lt;/full-title&gt;&lt;/periodical&gt;&lt;pages&gt;3-20&lt;/pages&gt;&lt;volume&gt;14&lt;/volume&gt;&lt;number&gt;1&lt;/number&gt;&lt;keywords&gt;&lt;keyword&gt;energy poverty,improved stoves,local priorities,market-based development,participatory development,technology transfer&lt;/keyword&gt;&lt;/keywords&gt;&lt;dates&gt;&lt;year&gt;2014&lt;/year&gt;&lt;/dates&gt;&lt;urls&gt;&lt;related-urls&gt;&lt;url&gt;https://journals.sagepub.com/doi/abs/10.1177/1464993413504345&lt;/url&gt;&lt;/related-urls&gt;&lt;/urls&gt;&lt;electronic-resource-num&gt;10.1177/1464993413504345&lt;/electronic-resource-num&gt;&lt;/record&gt;&lt;/Cite&gt;&lt;/EndNote&gt;</w:instrText>
      </w:r>
      <w:r w:rsidRPr="001F15A2">
        <w:rPr>
          <w:rFonts w:cstheme="minorHAnsi"/>
          <w:sz w:val="22"/>
          <w:szCs w:val="22"/>
        </w:rPr>
        <w:fldChar w:fldCharType="separate"/>
      </w:r>
      <w:r w:rsidR="001C5DD6">
        <w:rPr>
          <w:rFonts w:cstheme="minorHAnsi"/>
          <w:noProof/>
          <w:sz w:val="22"/>
          <w:szCs w:val="22"/>
        </w:rPr>
        <w:t>(39)</w:t>
      </w:r>
      <w:r w:rsidRPr="001F15A2">
        <w:rPr>
          <w:rFonts w:cstheme="minorHAnsi"/>
          <w:sz w:val="22"/>
          <w:szCs w:val="22"/>
        </w:rPr>
        <w:fldChar w:fldCharType="end"/>
      </w:r>
      <w:r>
        <w:rPr>
          <w:rFonts w:cstheme="minorHAnsi"/>
          <w:sz w:val="22"/>
          <w:szCs w:val="22"/>
        </w:rPr>
        <w:t xml:space="preserve"> regards this as transition </w:t>
      </w:r>
      <w:r w:rsidR="00675E25" w:rsidRPr="001F15A2">
        <w:rPr>
          <w:rFonts w:cstheme="minorHAnsi"/>
          <w:sz w:val="22"/>
          <w:szCs w:val="22"/>
        </w:rPr>
        <w:t xml:space="preserve">from </w:t>
      </w:r>
      <w:r w:rsidR="00E25E76">
        <w:rPr>
          <w:rFonts w:cstheme="minorHAnsi"/>
          <w:sz w:val="22"/>
          <w:szCs w:val="22"/>
        </w:rPr>
        <w:t>a</w:t>
      </w:r>
      <w:r>
        <w:rPr>
          <w:rFonts w:cstheme="minorHAnsi"/>
          <w:sz w:val="22"/>
          <w:szCs w:val="22"/>
        </w:rPr>
        <w:t>n</w:t>
      </w:r>
      <w:r w:rsidR="00675E25" w:rsidRPr="001F15A2">
        <w:rPr>
          <w:rFonts w:cstheme="minorHAnsi"/>
          <w:sz w:val="22"/>
          <w:szCs w:val="22"/>
        </w:rPr>
        <w:t xml:space="preserve"> ‘expert based’ position </w:t>
      </w:r>
      <w:r w:rsidR="00E25E76">
        <w:rPr>
          <w:rFonts w:cstheme="minorHAnsi"/>
          <w:sz w:val="22"/>
          <w:szCs w:val="22"/>
        </w:rPr>
        <w:t xml:space="preserve">through </w:t>
      </w:r>
      <w:r w:rsidR="00675E25" w:rsidRPr="001F15A2">
        <w:rPr>
          <w:rFonts w:cstheme="minorHAnsi"/>
          <w:sz w:val="22"/>
          <w:szCs w:val="22"/>
        </w:rPr>
        <w:t>to ‘market based’ approaches</w:t>
      </w:r>
      <w:r>
        <w:rPr>
          <w:rFonts w:cstheme="minorHAnsi"/>
          <w:sz w:val="22"/>
          <w:szCs w:val="22"/>
        </w:rPr>
        <w:t>, noting that</w:t>
      </w:r>
      <w:r w:rsidR="00E25E76">
        <w:rPr>
          <w:rFonts w:cstheme="minorHAnsi"/>
          <w:sz w:val="22"/>
          <w:szCs w:val="22"/>
        </w:rPr>
        <w:t xml:space="preserve"> </w:t>
      </w:r>
      <w:r w:rsidR="00675E25">
        <w:rPr>
          <w:rFonts w:cstheme="minorHAnsi"/>
          <w:sz w:val="22"/>
          <w:szCs w:val="22"/>
        </w:rPr>
        <w:t xml:space="preserve">agendas </w:t>
      </w:r>
      <w:r w:rsidR="00E25E76">
        <w:rPr>
          <w:rFonts w:cstheme="minorHAnsi"/>
          <w:sz w:val="22"/>
          <w:szCs w:val="22"/>
        </w:rPr>
        <w:t xml:space="preserve">are </w:t>
      </w:r>
      <w:r>
        <w:rPr>
          <w:rFonts w:cstheme="minorHAnsi"/>
          <w:sz w:val="22"/>
          <w:szCs w:val="22"/>
        </w:rPr>
        <w:t>framed</w:t>
      </w:r>
      <w:r w:rsidR="00E25E76">
        <w:rPr>
          <w:rFonts w:cstheme="minorHAnsi"/>
          <w:sz w:val="22"/>
          <w:szCs w:val="22"/>
        </w:rPr>
        <w:t xml:space="preserve"> by </w:t>
      </w:r>
      <w:r w:rsidR="00153BF1">
        <w:rPr>
          <w:rFonts w:cstheme="minorHAnsi"/>
          <w:sz w:val="22"/>
          <w:szCs w:val="22"/>
        </w:rPr>
        <w:t>high income country actors</w:t>
      </w:r>
      <w:r w:rsidR="00B0201C">
        <w:rPr>
          <w:rFonts w:cstheme="minorHAnsi"/>
          <w:sz w:val="22"/>
          <w:szCs w:val="22"/>
        </w:rPr>
        <w:t xml:space="preserve"> throughout</w:t>
      </w:r>
      <w:r w:rsidR="00392AFE">
        <w:rPr>
          <w:rFonts w:cstheme="minorHAnsi"/>
          <w:sz w:val="22"/>
          <w:szCs w:val="22"/>
        </w:rPr>
        <w:t>, often</w:t>
      </w:r>
      <w:r w:rsidR="00675E25" w:rsidRPr="001F15A2">
        <w:rPr>
          <w:rFonts w:cstheme="minorHAnsi"/>
          <w:sz w:val="22"/>
          <w:szCs w:val="22"/>
        </w:rPr>
        <w:t xml:space="preserve"> in response to </w:t>
      </w:r>
      <w:r>
        <w:rPr>
          <w:rFonts w:cstheme="minorHAnsi"/>
          <w:sz w:val="22"/>
          <w:szCs w:val="22"/>
        </w:rPr>
        <w:t xml:space="preserve">their </w:t>
      </w:r>
      <w:r w:rsidR="00675E25" w:rsidRPr="001F15A2">
        <w:rPr>
          <w:rFonts w:cstheme="minorHAnsi"/>
          <w:sz w:val="22"/>
          <w:szCs w:val="22"/>
        </w:rPr>
        <w:t>shifting priorities (</w:t>
      </w:r>
      <w:r>
        <w:rPr>
          <w:rFonts w:cstheme="minorHAnsi"/>
          <w:sz w:val="22"/>
          <w:szCs w:val="22"/>
        </w:rPr>
        <w:t xml:space="preserve">initially </w:t>
      </w:r>
      <w:r w:rsidR="00675E25" w:rsidRPr="001F15A2">
        <w:rPr>
          <w:rFonts w:cstheme="minorHAnsi"/>
          <w:sz w:val="22"/>
          <w:szCs w:val="22"/>
        </w:rPr>
        <w:t>health</w:t>
      </w:r>
      <w:r>
        <w:rPr>
          <w:rFonts w:cstheme="minorHAnsi"/>
          <w:sz w:val="22"/>
          <w:szCs w:val="22"/>
        </w:rPr>
        <w:t xml:space="preserve"> and subsequently</w:t>
      </w:r>
      <w:r w:rsidR="00675E25" w:rsidRPr="001F15A2">
        <w:rPr>
          <w:rFonts w:cstheme="minorHAnsi"/>
          <w:sz w:val="22"/>
          <w:szCs w:val="22"/>
        </w:rPr>
        <w:t xml:space="preserve"> climate). Whilst analyses tend to focus on </w:t>
      </w:r>
      <w:r w:rsidR="00F712A3">
        <w:rPr>
          <w:rFonts w:cstheme="minorHAnsi"/>
          <w:sz w:val="22"/>
          <w:szCs w:val="22"/>
        </w:rPr>
        <w:t>interventions</w:t>
      </w:r>
      <w:r w:rsidR="00675E25" w:rsidRPr="001F15A2">
        <w:rPr>
          <w:rFonts w:cstheme="minorHAnsi"/>
          <w:sz w:val="22"/>
          <w:szCs w:val="22"/>
        </w:rPr>
        <w:t xml:space="preserve">, the author </w:t>
      </w:r>
      <w:r w:rsidR="00675E25">
        <w:rPr>
          <w:rFonts w:cstheme="minorHAnsi"/>
          <w:sz w:val="22"/>
          <w:szCs w:val="22"/>
        </w:rPr>
        <w:t xml:space="preserve">cites evidence </w:t>
      </w:r>
      <w:r w:rsidR="001744DB">
        <w:rPr>
          <w:rFonts w:cstheme="minorHAnsi"/>
          <w:sz w:val="22"/>
          <w:szCs w:val="22"/>
        </w:rPr>
        <w:t xml:space="preserve">of </w:t>
      </w:r>
      <w:r w:rsidR="00675E25" w:rsidRPr="001F15A2">
        <w:rPr>
          <w:rFonts w:cstheme="minorHAnsi"/>
          <w:sz w:val="22"/>
          <w:szCs w:val="22"/>
        </w:rPr>
        <w:t>basic</w:t>
      </w:r>
      <w:r w:rsidR="00F712A3">
        <w:rPr>
          <w:rFonts w:cstheme="minorHAnsi"/>
          <w:sz w:val="22"/>
          <w:szCs w:val="22"/>
        </w:rPr>
        <w:t xml:space="preserve">, more </w:t>
      </w:r>
      <w:r w:rsidR="00675E25" w:rsidRPr="001F15A2">
        <w:rPr>
          <w:rFonts w:cstheme="minorHAnsi"/>
          <w:sz w:val="22"/>
          <w:szCs w:val="22"/>
        </w:rPr>
        <w:t>immediate needs compet</w:t>
      </w:r>
      <w:r w:rsidR="001744DB">
        <w:rPr>
          <w:rFonts w:cstheme="minorHAnsi"/>
          <w:sz w:val="22"/>
          <w:szCs w:val="22"/>
        </w:rPr>
        <w:t>ing</w:t>
      </w:r>
      <w:r w:rsidR="00675E25" w:rsidRPr="001F15A2">
        <w:rPr>
          <w:rFonts w:cstheme="minorHAnsi"/>
          <w:sz w:val="22"/>
          <w:szCs w:val="22"/>
        </w:rPr>
        <w:t xml:space="preserve"> for very limited resources</w:t>
      </w:r>
      <w:r w:rsidR="00F712A3">
        <w:rPr>
          <w:rFonts w:cstheme="minorHAnsi"/>
          <w:sz w:val="22"/>
          <w:szCs w:val="22"/>
        </w:rPr>
        <w:t xml:space="preserve"> in many settings</w:t>
      </w:r>
      <w:r w:rsidR="00675E25" w:rsidRPr="001F15A2">
        <w:rPr>
          <w:rFonts w:cstheme="minorHAnsi"/>
          <w:sz w:val="22"/>
          <w:szCs w:val="22"/>
        </w:rPr>
        <w:t>. It is suggested</w:t>
      </w:r>
      <w:r w:rsidR="004A4961">
        <w:rPr>
          <w:rFonts w:cstheme="minorHAnsi"/>
          <w:sz w:val="22"/>
          <w:szCs w:val="22"/>
        </w:rPr>
        <w:t xml:space="preserve"> </w:t>
      </w:r>
      <w:r w:rsidR="00675E25" w:rsidRPr="001F15A2">
        <w:rPr>
          <w:rFonts w:cstheme="minorHAnsi"/>
          <w:sz w:val="22"/>
          <w:szCs w:val="22"/>
        </w:rPr>
        <w:t xml:space="preserve">that the ‘local’ population be engaged as active agents in the process, choosing priorities rather than acting as passive recipients </w:t>
      </w:r>
      <w:r w:rsidR="00675E25" w:rsidRPr="001F15A2">
        <w:rPr>
          <w:rFonts w:cstheme="minorHAnsi"/>
          <w:sz w:val="22"/>
          <w:szCs w:val="22"/>
        </w:rPr>
        <w:fldChar w:fldCharType="begin"/>
      </w:r>
      <w:r w:rsidR="001C5DD6">
        <w:rPr>
          <w:rFonts w:cstheme="minorHAnsi"/>
          <w:sz w:val="22"/>
          <w:szCs w:val="22"/>
        </w:rPr>
        <w:instrText xml:space="preserve"> ADDIN EN.CITE &lt;EndNote&gt;&lt;Cite&gt;&lt;Author&gt;Sesan&lt;/Author&gt;&lt;Year&gt;2014&lt;/Year&gt;&lt;RecNum&gt;1649&lt;/RecNum&gt;&lt;DisplayText&gt;(39)&lt;/DisplayText&gt;&lt;record&gt;&lt;rec-number&gt;1649&lt;/rec-number&gt;&lt;foreign-keys&gt;&lt;key app="EN" db-id="efarvrps8zppfceprdtptdaua99eaxtfpeep" timestamp="1613745385"&gt;1649&lt;/key&gt;&lt;/foreign-keys&gt;&lt;ref-type name="Journal Article"&gt;17&lt;/ref-type&gt;&lt;contributors&gt;&lt;authors&gt;&lt;author&gt;Sesan, Temilade&lt;/author&gt;&lt;/authors&gt;&lt;/contributors&gt;&lt;titles&gt;&lt;title&gt;Global imperatives, local contingencies: An analysis of divergent priorities and dominant perspectives in stove development from the 1970s to date&lt;/title&gt;&lt;secondary-title&gt;Progress in Development Studies&lt;/secondary-title&gt;&lt;/titles&gt;&lt;periodical&gt;&lt;full-title&gt;Progress in Development Studies&lt;/full-title&gt;&lt;/periodical&gt;&lt;pages&gt;3-20&lt;/pages&gt;&lt;volume&gt;14&lt;/volume&gt;&lt;number&gt;1&lt;/number&gt;&lt;keywords&gt;&lt;keyword&gt;energy poverty,improved stoves,local priorities,market-based development,participatory development,technology transfer&lt;/keyword&gt;&lt;/keywords&gt;&lt;dates&gt;&lt;year&gt;2014&lt;/year&gt;&lt;/dates&gt;&lt;urls&gt;&lt;related-urls&gt;&lt;url&gt;https://journals.sagepub.com/doi/abs/10.1177/1464993413504345&lt;/url&gt;&lt;/related-urls&gt;&lt;/urls&gt;&lt;electronic-resource-num&gt;10.1177/1464993413504345&lt;/electronic-resource-num&gt;&lt;/record&gt;&lt;/Cite&gt;&lt;/EndNote&gt;</w:instrText>
      </w:r>
      <w:r w:rsidR="00675E25" w:rsidRPr="001F15A2">
        <w:rPr>
          <w:rFonts w:cstheme="minorHAnsi"/>
          <w:sz w:val="22"/>
          <w:szCs w:val="22"/>
        </w:rPr>
        <w:fldChar w:fldCharType="separate"/>
      </w:r>
      <w:r w:rsidR="001C5DD6">
        <w:rPr>
          <w:rFonts w:cstheme="minorHAnsi"/>
          <w:noProof/>
          <w:sz w:val="22"/>
          <w:szCs w:val="22"/>
        </w:rPr>
        <w:t>(39)</w:t>
      </w:r>
      <w:r w:rsidR="00675E25" w:rsidRPr="001F15A2">
        <w:rPr>
          <w:rFonts w:cstheme="minorHAnsi"/>
          <w:sz w:val="22"/>
          <w:szCs w:val="22"/>
        </w:rPr>
        <w:fldChar w:fldCharType="end"/>
      </w:r>
      <w:r w:rsidR="00675E25" w:rsidRPr="001F15A2">
        <w:rPr>
          <w:rFonts w:cstheme="minorHAnsi"/>
          <w:sz w:val="22"/>
          <w:szCs w:val="22"/>
        </w:rPr>
        <w:t>.</w:t>
      </w:r>
    </w:p>
    <w:p w14:paraId="01486F7B" w14:textId="77777777" w:rsidR="001F15A2" w:rsidRPr="001F15A2" w:rsidRDefault="001F15A2" w:rsidP="00AF643A">
      <w:pPr>
        <w:spacing w:line="276" w:lineRule="auto"/>
        <w:rPr>
          <w:rFonts w:cstheme="minorHAnsi"/>
          <w:sz w:val="22"/>
          <w:szCs w:val="22"/>
        </w:rPr>
      </w:pPr>
    </w:p>
    <w:p w14:paraId="52E96BA5" w14:textId="5A948EB4" w:rsidR="001F15A2" w:rsidRPr="001F15A2" w:rsidRDefault="005B2656" w:rsidP="00AF643A">
      <w:pPr>
        <w:spacing w:line="276" w:lineRule="auto"/>
        <w:rPr>
          <w:rFonts w:cstheme="minorHAnsi"/>
          <w:sz w:val="22"/>
          <w:szCs w:val="22"/>
        </w:rPr>
      </w:pPr>
      <w:r>
        <w:rPr>
          <w:rFonts w:cstheme="minorHAnsi"/>
          <w:sz w:val="22"/>
          <w:szCs w:val="22"/>
        </w:rPr>
        <w:t>We use</w:t>
      </w:r>
      <w:r w:rsidR="007064F5">
        <w:rPr>
          <w:rFonts w:cstheme="minorHAnsi"/>
          <w:sz w:val="22"/>
          <w:szCs w:val="22"/>
        </w:rPr>
        <w:t>d</w:t>
      </w:r>
      <w:r>
        <w:rPr>
          <w:rFonts w:cstheme="minorHAnsi"/>
          <w:sz w:val="22"/>
          <w:szCs w:val="22"/>
        </w:rPr>
        <w:t xml:space="preserve"> e</w:t>
      </w:r>
      <w:r w:rsidR="001F15A2" w:rsidRPr="001F15A2">
        <w:rPr>
          <w:rFonts w:cstheme="minorHAnsi"/>
          <w:sz w:val="22"/>
          <w:szCs w:val="22"/>
        </w:rPr>
        <w:t>thnograph</w:t>
      </w:r>
      <w:r>
        <w:rPr>
          <w:rFonts w:cstheme="minorHAnsi"/>
          <w:sz w:val="22"/>
          <w:szCs w:val="22"/>
        </w:rPr>
        <w:t xml:space="preserve">y – including immersive participant observation in the village context – to </w:t>
      </w:r>
      <w:r w:rsidR="007064F5">
        <w:rPr>
          <w:rFonts w:cstheme="minorHAnsi"/>
          <w:sz w:val="22"/>
          <w:szCs w:val="22"/>
        </w:rPr>
        <w:t>bring alternative</w:t>
      </w:r>
      <w:r>
        <w:rPr>
          <w:rFonts w:cstheme="minorHAnsi"/>
          <w:sz w:val="22"/>
          <w:szCs w:val="22"/>
        </w:rPr>
        <w:t xml:space="preserve"> perspectives</w:t>
      </w:r>
      <w:r w:rsidR="00C41017">
        <w:rPr>
          <w:rFonts w:cstheme="minorHAnsi"/>
          <w:sz w:val="22"/>
          <w:szCs w:val="22"/>
        </w:rPr>
        <w:t>. W</w:t>
      </w:r>
      <w:r w:rsidR="00F712A3">
        <w:rPr>
          <w:rFonts w:cstheme="minorHAnsi"/>
          <w:sz w:val="22"/>
          <w:szCs w:val="22"/>
        </w:rPr>
        <w:t>e</w:t>
      </w:r>
      <w:r w:rsidR="001F15A2" w:rsidRPr="001F15A2">
        <w:rPr>
          <w:rFonts w:cstheme="minorHAnsi"/>
          <w:sz w:val="22"/>
          <w:szCs w:val="22"/>
        </w:rPr>
        <w:t xml:space="preserve"> s</w:t>
      </w:r>
      <w:r w:rsidR="007064F5">
        <w:rPr>
          <w:rFonts w:cstheme="minorHAnsi"/>
          <w:sz w:val="22"/>
          <w:szCs w:val="22"/>
        </w:rPr>
        <w:t>ought</w:t>
      </w:r>
      <w:r w:rsidR="001F15A2" w:rsidRPr="001F15A2">
        <w:rPr>
          <w:rFonts w:cstheme="minorHAnsi"/>
          <w:sz w:val="22"/>
          <w:szCs w:val="22"/>
        </w:rPr>
        <w:t xml:space="preserve"> to understand</w:t>
      </w:r>
      <w:r>
        <w:rPr>
          <w:rFonts w:cstheme="minorHAnsi"/>
          <w:sz w:val="22"/>
          <w:szCs w:val="22"/>
        </w:rPr>
        <w:t xml:space="preserve"> </w:t>
      </w:r>
      <w:r w:rsidR="001F15A2" w:rsidRPr="001F15A2">
        <w:rPr>
          <w:rFonts w:cstheme="minorHAnsi"/>
          <w:sz w:val="22"/>
          <w:szCs w:val="22"/>
        </w:rPr>
        <w:t xml:space="preserve">individuals’ </w:t>
      </w:r>
      <w:r>
        <w:rPr>
          <w:rFonts w:cstheme="minorHAnsi"/>
          <w:sz w:val="22"/>
          <w:szCs w:val="22"/>
        </w:rPr>
        <w:t xml:space="preserve">daily realities </w:t>
      </w:r>
      <w:r w:rsidR="001F15A2" w:rsidRPr="001F15A2">
        <w:rPr>
          <w:rFonts w:cstheme="minorHAnsi"/>
          <w:sz w:val="22"/>
          <w:szCs w:val="22"/>
        </w:rPr>
        <w:t xml:space="preserve">rather than starting with </w:t>
      </w:r>
      <w:r w:rsidR="00E25E76">
        <w:rPr>
          <w:rFonts w:cstheme="minorHAnsi"/>
          <w:sz w:val="22"/>
          <w:szCs w:val="22"/>
        </w:rPr>
        <w:t xml:space="preserve">proposed </w:t>
      </w:r>
      <w:r w:rsidR="001F15A2" w:rsidRPr="001F15A2">
        <w:rPr>
          <w:rFonts w:cstheme="minorHAnsi"/>
          <w:sz w:val="22"/>
          <w:szCs w:val="22"/>
        </w:rPr>
        <w:t>solutions</w:t>
      </w:r>
      <w:r w:rsidR="007064F5">
        <w:rPr>
          <w:rFonts w:cstheme="minorHAnsi"/>
          <w:sz w:val="22"/>
          <w:szCs w:val="22"/>
        </w:rPr>
        <w:t xml:space="preserve">, and to </w:t>
      </w:r>
      <w:r w:rsidR="00A300FE">
        <w:rPr>
          <w:rFonts w:cstheme="minorHAnsi"/>
          <w:sz w:val="22"/>
          <w:szCs w:val="22"/>
        </w:rPr>
        <w:t>bring together participants’ own</w:t>
      </w:r>
      <w:r>
        <w:rPr>
          <w:rFonts w:cstheme="minorHAnsi"/>
          <w:sz w:val="22"/>
          <w:szCs w:val="22"/>
        </w:rPr>
        <w:t xml:space="preserve"> </w:t>
      </w:r>
      <w:r w:rsidR="001F15A2" w:rsidRPr="001F15A2">
        <w:rPr>
          <w:rFonts w:cstheme="minorHAnsi"/>
          <w:sz w:val="22"/>
          <w:szCs w:val="22"/>
        </w:rPr>
        <w:t xml:space="preserve">knowledge developed through lived experience </w:t>
      </w:r>
      <w:r w:rsidR="007064F5">
        <w:rPr>
          <w:rFonts w:cstheme="minorHAnsi"/>
          <w:sz w:val="22"/>
          <w:szCs w:val="22"/>
        </w:rPr>
        <w:t>with</w:t>
      </w:r>
      <w:r w:rsidR="00A300FE">
        <w:rPr>
          <w:rFonts w:cstheme="minorHAnsi"/>
          <w:sz w:val="22"/>
          <w:szCs w:val="22"/>
        </w:rPr>
        <w:t xml:space="preserve"> </w:t>
      </w:r>
      <w:r>
        <w:rPr>
          <w:rFonts w:cstheme="minorHAnsi"/>
          <w:sz w:val="22"/>
          <w:szCs w:val="22"/>
        </w:rPr>
        <w:t xml:space="preserve">our </w:t>
      </w:r>
      <w:r w:rsidR="00A300FE">
        <w:rPr>
          <w:rFonts w:cstheme="minorHAnsi"/>
          <w:sz w:val="22"/>
          <w:szCs w:val="22"/>
        </w:rPr>
        <w:t>knowledge as clinic</w:t>
      </w:r>
      <w:r w:rsidR="00153BF1">
        <w:rPr>
          <w:rFonts w:cstheme="minorHAnsi"/>
          <w:sz w:val="22"/>
          <w:szCs w:val="22"/>
        </w:rPr>
        <w:t>ians and</w:t>
      </w:r>
      <w:r w:rsidR="00A300FE">
        <w:rPr>
          <w:rFonts w:cstheme="minorHAnsi"/>
          <w:sz w:val="22"/>
          <w:szCs w:val="22"/>
        </w:rPr>
        <w:t xml:space="preserve"> </w:t>
      </w:r>
      <w:r w:rsidR="00153BF1">
        <w:rPr>
          <w:rFonts w:cstheme="minorHAnsi"/>
          <w:sz w:val="22"/>
          <w:szCs w:val="22"/>
        </w:rPr>
        <w:t>academics</w:t>
      </w:r>
      <w:r w:rsidR="001F15A2" w:rsidRPr="001F15A2">
        <w:rPr>
          <w:rFonts w:cstheme="minorHAnsi"/>
          <w:sz w:val="22"/>
          <w:szCs w:val="22"/>
        </w:rPr>
        <w:t xml:space="preserve">. The anthropologist João Biehl articulates this as, “rejecting the division between those who know the world and those who must simply struggle to survive it” </w:t>
      </w:r>
      <w:r w:rsidR="001F15A2" w:rsidRPr="001F15A2">
        <w:rPr>
          <w:rFonts w:cstheme="minorHAnsi"/>
          <w:sz w:val="22"/>
          <w:szCs w:val="22"/>
        </w:rPr>
        <w:fldChar w:fldCharType="begin"/>
      </w:r>
      <w:r w:rsidR="001C5DD6">
        <w:rPr>
          <w:rFonts w:cstheme="minorHAnsi"/>
          <w:sz w:val="22"/>
          <w:szCs w:val="22"/>
        </w:rPr>
        <w:instrText xml:space="preserve"> ADDIN EN.CITE &lt;EndNote&gt;&lt;Cite&gt;&lt;Author&gt;Biehl&lt;/Author&gt;&lt;Year&gt;2016&lt;/Year&gt;&lt;RecNum&gt;1373&lt;/RecNum&gt;&lt;Suffix&gt;`, p135&lt;/Suffix&gt;&lt;DisplayText&gt;(40, p135)&lt;/DisplayText&gt;&lt;record&gt;&lt;rec-number&gt;1373&lt;/rec-number&gt;&lt;foreign-keys&gt;&lt;key app="EN" db-id="efarvrps8zppfceprdtptdaua99eaxtfpeep" timestamp="1561529886"&gt;1373&lt;/key&gt;&lt;/foreign-keys&gt;&lt;ref-type name="Journal Article"&gt;17&lt;/ref-type&gt;&lt;contributors&gt;&lt;authors&gt;&lt;author&gt;Biehl, Joao&lt;/author&gt;&lt;/authors&gt;&lt;/contributors&gt;&lt;titles&gt;&lt;title&gt;Theorizing global health&lt;/title&gt;&lt;secondary-title&gt;Medicine Anthropology Theory&lt;/secondary-title&gt;&lt;/titles&gt;&lt;pages&gt;127-142&lt;/pages&gt;&lt;volume&gt;3&lt;/volume&gt;&lt;num-vols&gt;2&lt;/num-vols&gt;&lt;dates&gt;&lt;year&gt;2016&lt;/year&gt;&lt;/dates&gt;&lt;urls&gt;&lt;/urls&gt;&lt;/record&gt;&lt;/Cite&gt;&lt;/EndNote&gt;</w:instrText>
      </w:r>
      <w:r w:rsidR="001F15A2" w:rsidRPr="001F15A2">
        <w:rPr>
          <w:rFonts w:cstheme="minorHAnsi"/>
          <w:sz w:val="22"/>
          <w:szCs w:val="22"/>
        </w:rPr>
        <w:fldChar w:fldCharType="separate"/>
      </w:r>
      <w:r w:rsidR="001C5DD6">
        <w:rPr>
          <w:rFonts w:cstheme="minorHAnsi"/>
          <w:noProof/>
          <w:sz w:val="22"/>
          <w:szCs w:val="22"/>
        </w:rPr>
        <w:t>(40, p135)</w:t>
      </w:r>
      <w:r w:rsidR="001F15A2" w:rsidRPr="001F15A2">
        <w:rPr>
          <w:rFonts w:cstheme="minorHAnsi"/>
          <w:sz w:val="22"/>
          <w:szCs w:val="22"/>
        </w:rPr>
        <w:fldChar w:fldCharType="end"/>
      </w:r>
      <w:r w:rsidR="001F15A2" w:rsidRPr="001F15A2">
        <w:rPr>
          <w:rFonts w:cstheme="minorHAnsi"/>
          <w:sz w:val="22"/>
          <w:szCs w:val="22"/>
        </w:rPr>
        <w:t>.</w:t>
      </w:r>
    </w:p>
    <w:p w14:paraId="5FD367FE" w14:textId="77777777" w:rsidR="001F15A2" w:rsidRPr="001F15A2" w:rsidRDefault="001F15A2" w:rsidP="00AF643A">
      <w:pPr>
        <w:spacing w:line="276" w:lineRule="auto"/>
        <w:rPr>
          <w:rFonts w:cstheme="minorHAnsi"/>
          <w:sz w:val="22"/>
          <w:szCs w:val="22"/>
        </w:rPr>
      </w:pPr>
    </w:p>
    <w:p w14:paraId="4C49526A" w14:textId="33A40058" w:rsidR="001F15A2" w:rsidRPr="001F15A2" w:rsidRDefault="007064F5" w:rsidP="00AF643A">
      <w:pPr>
        <w:spacing w:line="276" w:lineRule="auto"/>
        <w:rPr>
          <w:rFonts w:cstheme="minorHAnsi"/>
          <w:sz w:val="22"/>
          <w:szCs w:val="22"/>
        </w:rPr>
      </w:pPr>
      <w:r>
        <w:rPr>
          <w:rFonts w:cstheme="minorHAnsi"/>
          <w:sz w:val="22"/>
          <w:szCs w:val="22"/>
        </w:rPr>
        <w:t xml:space="preserve">The </w:t>
      </w:r>
      <w:r w:rsidR="001F15A2" w:rsidRPr="001F15A2">
        <w:rPr>
          <w:rFonts w:cstheme="minorHAnsi"/>
          <w:sz w:val="22"/>
          <w:szCs w:val="22"/>
        </w:rPr>
        <w:t xml:space="preserve">aim </w:t>
      </w:r>
      <w:r>
        <w:rPr>
          <w:rFonts w:cstheme="minorHAnsi"/>
          <w:sz w:val="22"/>
          <w:szCs w:val="22"/>
        </w:rPr>
        <w:t xml:space="preserve">was </w:t>
      </w:r>
      <w:r w:rsidR="001F15A2" w:rsidRPr="001F15A2">
        <w:rPr>
          <w:rFonts w:cstheme="minorHAnsi"/>
          <w:sz w:val="22"/>
          <w:szCs w:val="22"/>
        </w:rPr>
        <w:t xml:space="preserve">to provide an account of air pollution in the context of the wider hardships, </w:t>
      </w:r>
      <w:proofErr w:type="gramStart"/>
      <w:r w:rsidR="001F15A2" w:rsidRPr="001F15A2">
        <w:rPr>
          <w:rFonts w:cstheme="minorHAnsi"/>
          <w:sz w:val="22"/>
          <w:szCs w:val="22"/>
        </w:rPr>
        <w:t>risks</w:t>
      </w:r>
      <w:proofErr w:type="gramEnd"/>
      <w:r w:rsidR="001F15A2" w:rsidRPr="001F15A2">
        <w:rPr>
          <w:rFonts w:cstheme="minorHAnsi"/>
          <w:sz w:val="22"/>
          <w:szCs w:val="22"/>
        </w:rPr>
        <w:t xml:space="preserve"> and limitations inherent to life in this setting. </w:t>
      </w:r>
      <w:r w:rsidR="00A300FE">
        <w:rPr>
          <w:rFonts w:cstheme="minorHAnsi"/>
          <w:sz w:val="22"/>
          <w:szCs w:val="22"/>
        </w:rPr>
        <w:t xml:space="preserve">Our theoretical analysis </w:t>
      </w:r>
      <w:r>
        <w:rPr>
          <w:rFonts w:cstheme="minorHAnsi"/>
          <w:sz w:val="22"/>
          <w:szCs w:val="22"/>
        </w:rPr>
        <w:t>incorporates</w:t>
      </w:r>
      <w:r w:rsidR="00A300FE">
        <w:rPr>
          <w:rFonts w:cstheme="minorHAnsi"/>
          <w:sz w:val="22"/>
          <w:szCs w:val="22"/>
        </w:rPr>
        <w:t xml:space="preserve"> t</w:t>
      </w:r>
      <w:r w:rsidR="006C26EE">
        <w:rPr>
          <w:rFonts w:cstheme="minorHAnsi"/>
          <w:sz w:val="22"/>
          <w:szCs w:val="22"/>
        </w:rPr>
        <w:t>he concept of</w:t>
      </w:r>
      <w:r w:rsidR="001F15A2" w:rsidRPr="001F15A2">
        <w:rPr>
          <w:rFonts w:cstheme="minorHAnsi"/>
          <w:sz w:val="22"/>
          <w:szCs w:val="22"/>
        </w:rPr>
        <w:t xml:space="preserve"> </w:t>
      </w:r>
      <w:r w:rsidR="006C26EE">
        <w:rPr>
          <w:rFonts w:cstheme="minorHAnsi"/>
          <w:sz w:val="22"/>
          <w:szCs w:val="22"/>
        </w:rPr>
        <w:t>s</w:t>
      </w:r>
      <w:r w:rsidR="001F15A2" w:rsidRPr="001F15A2">
        <w:rPr>
          <w:rFonts w:cstheme="minorHAnsi"/>
          <w:sz w:val="22"/>
          <w:szCs w:val="22"/>
        </w:rPr>
        <w:t>tructural violence</w:t>
      </w:r>
      <w:r w:rsidR="00E42CC9">
        <w:rPr>
          <w:rFonts w:cstheme="minorHAnsi"/>
          <w:sz w:val="22"/>
          <w:szCs w:val="22"/>
        </w:rPr>
        <w:t xml:space="preserve">, which describes </w:t>
      </w:r>
      <w:r w:rsidR="001F15A2" w:rsidRPr="001F15A2">
        <w:rPr>
          <w:rFonts w:cstheme="minorHAnsi"/>
          <w:sz w:val="22"/>
          <w:szCs w:val="22"/>
        </w:rPr>
        <w:t>how structures</w:t>
      </w:r>
      <w:r w:rsidR="00D71209">
        <w:rPr>
          <w:rFonts w:cstheme="minorHAnsi"/>
          <w:sz w:val="22"/>
          <w:szCs w:val="22"/>
        </w:rPr>
        <w:t xml:space="preserve"> </w:t>
      </w:r>
      <w:r w:rsidR="00153F63">
        <w:rPr>
          <w:rFonts w:cstheme="minorHAnsi"/>
          <w:sz w:val="22"/>
          <w:szCs w:val="22"/>
        </w:rPr>
        <w:t>such as</w:t>
      </w:r>
      <w:r w:rsidR="00D71209">
        <w:rPr>
          <w:rFonts w:cstheme="minorHAnsi"/>
          <w:sz w:val="22"/>
          <w:szCs w:val="22"/>
        </w:rPr>
        <w:t xml:space="preserve"> political, legal and economic</w:t>
      </w:r>
      <w:r w:rsidR="00B51AA0">
        <w:rPr>
          <w:rFonts w:cstheme="minorHAnsi"/>
          <w:sz w:val="22"/>
          <w:szCs w:val="22"/>
        </w:rPr>
        <w:t xml:space="preserve"> </w:t>
      </w:r>
      <w:r w:rsidR="00D71209">
        <w:rPr>
          <w:rFonts w:cstheme="minorHAnsi"/>
          <w:sz w:val="22"/>
          <w:szCs w:val="22"/>
        </w:rPr>
        <w:t xml:space="preserve">systems </w:t>
      </w:r>
      <w:r w:rsidR="00D71209">
        <w:rPr>
          <w:rFonts w:cstheme="minorHAnsi"/>
          <w:sz w:val="22"/>
          <w:szCs w:val="22"/>
        </w:rPr>
        <w:softHyphen/>
      </w:r>
      <w:r w:rsidR="00B51AA0">
        <w:rPr>
          <w:rFonts w:cstheme="minorHAnsi"/>
          <w:sz w:val="22"/>
          <w:szCs w:val="22"/>
        </w:rPr>
        <w:t>can</w:t>
      </w:r>
      <w:r w:rsidR="001F15A2" w:rsidRPr="001F15A2">
        <w:rPr>
          <w:rFonts w:cstheme="minorHAnsi"/>
          <w:sz w:val="22"/>
          <w:szCs w:val="22"/>
        </w:rPr>
        <w:t xml:space="preserve"> limit individuals, preventing them from reaching their full potential </w:t>
      </w:r>
      <w:r w:rsidR="001F15A2" w:rsidRPr="001F15A2">
        <w:rPr>
          <w:rFonts w:cstheme="minorHAnsi"/>
          <w:sz w:val="22"/>
          <w:szCs w:val="22"/>
        </w:rPr>
        <w:fldChar w:fldCharType="begin"/>
      </w:r>
      <w:r w:rsidR="001C5DD6">
        <w:rPr>
          <w:rFonts w:cstheme="minorHAnsi"/>
          <w:sz w:val="22"/>
          <w:szCs w:val="22"/>
        </w:rPr>
        <w:instrText xml:space="preserve"> ADDIN EN.CITE &lt;EndNote&gt;&lt;Cite&gt;&lt;Author&gt;Galtung&lt;/Author&gt;&lt;Year&gt;1969&lt;/Year&gt;&lt;RecNum&gt;1384&lt;/RecNum&gt;&lt;DisplayText&gt;(41)&lt;/DisplayText&gt;&lt;record&gt;&lt;rec-number&gt;1384&lt;/rec-number&gt;&lt;foreign-keys&gt;&lt;key app="EN" db-id="efarvrps8zppfceprdtptdaua99eaxtfpeep" timestamp="1561536087"&gt;1384&lt;/key&gt;&lt;/foreign-keys&gt;&lt;ref-type name="Journal Article"&gt;17&lt;/ref-type&gt;&lt;contributors&gt;&lt;authors&gt;&lt;author&gt;Galtung, Johan&lt;/author&gt;&lt;/authors&gt;&lt;/contributors&gt;&lt;titles&gt;&lt;title&gt;Violence, Peace, and Peace Research&lt;/title&gt;&lt;secondary-title&gt;Journal of Peace Research&lt;/secondary-title&gt;&lt;/titles&gt;&lt;pages&gt;167-191&lt;/pages&gt;&lt;volume&gt;6&lt;/volume&gt;&lt;number&gt;3&lt;/number&gt;&lt;dates&gt;&lt;year&gt;1969&lt;/year&gt;&lt;/dates&gt;&lt;urls&gt;&lt;related-urls&gt;&lt;url&gt;https://journals.sagepub.com/doi/abs/10.1177/002234336900600301&lt;/url&gt;&lt;/related-urls&gt;&lt;/urls&gt;&lt;electronic-resource-num&gt;10.1177/002234336900600301&lt;/electronic-resource-num&gt;&lt;/record&gt;&lt;/Cite&gt;&lt;/EndNote&gt;</w:instrText>
      </w:r>
      <w:r w:rsidR="001F15A2" w:rsidRPr="001F15A2">
        <w:rPr>
          <w:rFonts w:cstheme="minorHAnsi"/>
          <w:sz w:val="22"/>
          <w:szCs w:val="22"/>
        </w:rPr>
        <w:fldChar w:fldCharType="separate"/>
      </w:r>
      <w:r w:rsidR="001C5DD6">
        <w:rPr>
          <w:rFonts w:cstheme="minorHAnsi"/>
          <w:noProof/>
          <w:sz w:val="22"/>
          <w:szCs w:val="22"/>
        </w:rPr>
        <w:t>(41)</w:t>
      </w:r>
      <w:r w:rsidR="001F15A2" w:rsidRPr="001F15A2">
        <w:rPr>
          <w:rFonts w:cstheme="minorHAnsi"/>
          <w:sz w:val="22"/>
          <w:szCs w:val="22"/>
        </w:rPr>
        <w:fldChar w:fldCharType="end"/>
      </w:r>
      <w:r w:rsidR="001F15A2" w:rsidRPr="001F15A2">
        <w:rPr>
          <w:rFonts w:cstheme="minorHAnsi"/>
          <w:sz w:val="22"/>
          <w:szCs w:val="22"/>
        </w:rPr>
        <w:t xml:space="preserve">. This can include limiting of access to basic needs such as water, food, and agency, as well as education and healthcare </w:t>
      </w:r>
      <w:r w:rsidR="001F15A2" w:rsidRPr="001F15A2">
        <w:rPr>
          <w:rFonts w:cstheme="minorHAnsi"/>
          <w:sz w:val="22"/>
          <w:szCs w:val="22"/>
        </w:rPr>
        <w:fldChar w:fldCharType="begin"/>
      </w:r>
      <w:r w:rsidR="001C5DD6">
        <w:rPr>
          <w:rFonts w:cstheme="minorHAnsi"/>
          <w:sz w:val="22"/>
          <w:szCs w:val="22"/>
        </w:rPr>
        <w:instrText xml:space="preserve"> ADDIN EN.CITE &lt;EndNote&gt;&lt;Cite&gt;&lt;Author&gt;Farmer&lt;/Author&gt;&lt;Year&gt;2006&lt;/Year&gt;&lt;RecNum&gt;1488&lt;/RecNum&gt;&lt;DisplayText&gt;(42)&lt;/DisplayText&gt;&lt;record&gt;&lt;rec-number&gt;1488&lt;/rec-number&gt;&lt;foreign-keys&gt;&lt;key app="EN" db-id="efarvrps8zppfceprdtptdaua99eaxtfpeep" timestamp="1596819185"&gt;1488&lt;/key&gt;&lt;/foreign-keys&gt;&lt;ref-type name="Journal Article"&gt;17&lt;/ref-type&gt;&lt;contributors&gt;&lt;authors&gt;&lt;author&gt;Farmer, Paul&lt;/author&gt;&lt;author&gt;Nizeye, Bruce&lt;/author&gt;&lt;author&gt;Stulac, Sara&lt;/author&gt;&lt;author&gt;Keshavjee, Salmaan&lt;/author&gt;&lt;/authors&gt;&lt;/contributors&gt;&lt;titles&gt;&lt;title&gt;Structural Violence and Clinical Medicine&lt;/title&gt;&lt;secondary-title&gt;PLOS Medicine&lt;/secondary-title&gt;&lt;/titles&gt;&lt;periodical&gt;&lt;full-title&gt;PLOS Medicine&lt;/full-title&gt;&lt;/periodical&gt;&lt;pages&gt;e449&lt;/pages&gt;&lt;volume&gt;3&lt;/volume&gt;&lt;number&gt;10&lt;/number&gt;&lt;dates&gt;&lt;year&gt;2006&lt;/year&gt;&lt;/dates&gt;&lt;publisher&gt;Public Library of Science&lt;/publisher&gt;&lt;urls&gt;&lt;related-urls&gt;&lt;url&gt;https://doi.org/10.1371/journal.pmed.0030449&lt;/url&gt;&lt;/related-urls&gt;&lt;/urls&gt;&lt;electronic-resource-num&gt;10.1371/journal.pmed.0030449&lt;/electronic-resource-num&gt;&lt;/record&gt;&lt;/Cite&gt;&lt;/EndNote&gt;</w:instrText>
      </w:r>
      <w:r w:rsidR="001F15A2" w:rsidRPr="001F15A2">
        <w:rPr>
          <w:rFonts w:cstheme="minorHAnsi"/>
          <w:sz w:val="22"/>
          <w:szCs w:val="22"/>
        </w:rPr>
        <w:fldChar w:fldCharType="separate"/>
      </w:r>
      <w:r w:rsidR="001C5DD6">
        <w:rPr>
          <w:rFonts w:cstheme="minorHAnsi"/>
          <w:noProof/>
          <w:sz w:val="22"/>
          <w:szCs w:val="22"/>
        </w:rPr>
        <w:t>(42)</w:t>
      </w:r>
      <w:r w:rsidR="001F15A2" w:rsidRPr="001F15A2">
        <w:rPr>
          <w:rFonts w:cstheme="minorHAnsi"/>
          <w:sz w:val="22"/>
          <w:szCs w:val="22"/>
        </w:rPr>
        <w:fldChar w:fldCharType="end"/>
      </w:r>
      <w:r w:rsidR="001F15A2" w:rsidRPr="001F15A2">
        <w:rPr>
          <w:rFonts w:cstheme="minorHAnsi"/>
          <w:sz w:val="22"/>
          <w:szCs w:val="22"/>
        </w:rPr>
        <w:t xml:space="preserve">. </w:t>
      </w:r>
      <w:r w:rsidR="00E42CC9">
        <w:rPr>
          <w:rFonts w:cstheme="minorHAnsi"/>
          <w:sz w:val="22"/>
          <w:szCs w:val="22"/>
        </w:rPr>
        <w:t>Our</w:t>
      </w:r>
      <w:r w:rsidR="00A300FE">
        <w:rPr>
          <w:rFonts w:cstheme="minorHAnsi"/>
          <w:sz w:val="22"/>
          <w:szCs w:val="22"/>
        </w:rPr>
        <w:t xml:space="preserve"> critical analysis </w:t>
      </w:r>
      <w:r w:rsidR="00EE1F4E">
        <w:rPr>
          <w:rFonts w:cstheme="minorHAnsi"/>
          <w:sz w:val="22"/>
          <w:szCs w:val="22"/>
        </w:rPr>
        <w:t>demonstrates</w:t>
      </w:r>
      <w:r w:rsidR="00A300FE">
        <w:rPr>
          <w:rFonts w:cstheme="minorHAnsi"/>
          <w:sz w:val="22"/>
          <w:szCs w:val="22"/>
        </w:rPr>
        <w:t xml:space="preserve"> how</w:t>
      </w:r>
      <w:r w:rsidR="001F15A2" w:rsidRPr="001F15A2">
        <w:rPr>
          <w:rFonts w:cstheme="minorHAnsi"/>
          <w:sz w:val="22"/>
          <w:szCs w:val="22"/>
        </w:rPr>
        <w:t xml:space="preserve"> the context of global economic inequity </w:t>
      </w:r>
      <w:r>
        <w:rPr>
          <w:rFonts w:cstheme="minorHAnsi"/>
          <w:sz w:val="22"/>
          <w:szCs w:val="22"/>
        </w:rPr>
        <w:t xml:space="preserve">can </w:t>
      </w:r>
      <w:r w:rsidR="00A300FE" w:rsidRPr="001F15A2">
        <w:rPr>
          <w:rFonts w:cstheme="minorHAnsi"/>
          <w:sz w:val="22"/>
          <w:szCs w:val="22"/>
        </w:rPr>
        <w:t>dominat</w:t>
      </w:r>
      <w:r w:rsidR="00A300FE">
        <w:rPr>
          <w:rFonts w:cstheme="minorHAnsi"/>
          <w:sz w:val="22"/>
          <w:szCs w:val="22"/>
        </w:rPr>
        <w:t>e</w:t>
      </w:r>
      <w:r w:rsidR="00A300FE" w:rsidRPr="001F15A2">
        <w:rPr>
          <w:rFonts w:cstheme="minorHAnsi"/>
          <w:sz w:val="22"/>
          <w:szCs w:val="22"/>
        </w:rPr>
        <w:t xml:space="preserve"> </w:t>
      </w:r>
      <w:r w:rsidR="001F15A2" w:rsidRPr="001F15A2">
        <w:rPr>
          <w:rFonts w:cstheme="minorHAnsi"/>
          <w:sz w:val="22"/>
          <w:szCs w:val="22"/>
        </w:rPr>
        <w:t xml:space="preserve">individual lives and air pollution exposures in rural Malawi </w:t>
      </w:r>
      <w:r w:rsidR="001F15A2" w:rsidRPr="001F15A2">
        <w:rPr>
          <w:rFonts w:cstheme="minorHAnsi"/>
          <w:sz w:val="22"/>
          <w:szCs w:val="22"/>
        </w:rPr>
        <w:fldChar w:fldCharType="begin"/>
      </w:r>
      <w:r w:rsidR="001C5DD6">
        <w:rPr>
          <w:rFonts w:cstheme="minorHAnsi"/>
          <w:sz w:val="22"/>
          <w:szCs w:val="22"/>
        </w:rPr>
        <w:instrText xml:space="preserve"> ADDIN EN.CITE &lt;EndNote&gt;&lt;Cite&gt;&lt;Author&gt;Farmer&lt;/Author&gt;&lt;Year&gt;2004&lt;/Year&gt;&lt;RecNum&gt;1534&lt;/RecNum&gt;&lt;DisplayText&gt;(43, 44)&lt;/DisplayText&gt;&lt;record&gt;&lt;rec-number&gt;1534&lt;/rec-number&gt;&lt;foreign-keys&gt;&lt;key app="EN" db-id="efarvrps8zppfceprdtptdaua99eaxtfpeep" timestamp="1600768396"&gt;1534&lt;/key&gt;&lt;/foreign-keys&gt;&lt;ref-type name="Journal Article"&gt;17&lt;/ref-type&gt;&lt;contributors&gt;&lt;authors&gt;&lt;author&gt;Farmer, Paul&lt;/author&gt;&lt;/authors&gt;&lt;/contributors&gt;&lt;titles&gt;&lt;title&gt;An Anthropology of Structural Violence&lt;/title&gt;&lt;secondary-title&gt;Current Anthropology&lt;/secondary-title&gt;&lt;/titles&gt;&lt;periodical&gt;&lt;full-title&gt;Current Anthropology&lt;/full-title&gt;&lt;/periodical&gt;&lt;pages&gt;305-325&lt;/pages&gt;&lt;volume&gt;45&lt;/volume&gt;&lt;number&gt;3&lt;/number&gt;&lt;dates&gt;&lt;year&gt;2004&lt;/year&gt;&lt;/dates&gt;&lt;publisher&gt;[The University of Chicago Press, Wenner-Gren Foundation for Anthropological Research]&lt;/publisher&gt;&lt;isbn&gt;00113204, 15375382&lt;/isbn&gt;&lt;urls&gt;&lt;related-urls&gt;&lt;url&gt;http://www.jstor.org/stable/10.1086/382250&lt;/url&gt;&lt;/related-urls&gt;&lt;/urls&gt;&lt;custom1&gt;Full publication date: June 2004&lt;/custom1&gt;&lt;electronic-resource-num&gt;10.1086/382250&lt;/electronic-resource-num&gt;&lt;remote-database-name&gt;JSTOR&lt;/remote-database-name&gt;&lt;/record&gt;&lt;/Cite&gt;&lt;Cite&gt;&lt;Author&gt;Devetak&lt;/Author&gt;&lt;Year&gt;2001&lt;/Year&gt;&lt;RecNum&gt;1515&lt;/RecNum&gt;&lt;record&gt;&lt;rec-number&gt;1515&lt;/rec-number&gt;&lt;foreign-keys&gt;&lt;key app="EN" db-id="efarvrps8zppfceprdtptdaua99eaxtfpeep" timestamp="1600175589"&gt;1515&lt;/key&gt;&lt;/foreign-keys&gt;&lt;ref-type name="Book Section"&gt;5&lt;/ref-type&gt;&lt;contributors&gt;&lt;authors&gt;&lt;author&gt;Devetak, R.&lt;/author&gt;&lt;/authors&gt;&lt;secondary-authors&gt;&lt;author&gt;Burchill, S., Devetak, R., Linklater, A., Paterson, M., Reus-Smit, C. and True, J.&lt;/author&gt;&lt;/secondary-authors&gt;&lt;/contributors&gt;&lt;titles&gt;&lt;title&gt;Critical Theory&lt;/title&gt;&lt;secondary-title&gt;Theories of International Relations&lt;/secondary-title&gt;&lt;/titles&gt;&lt;pages&gt;pp. 155-80&lt;/pages&gt;&lt;edition&gt;2nd Edition&lt;/edition&gt;&lt;dates&gt;&lt;year&gt;2001&lt;/year&gt;&lt;/dates&gt;&lt;pub-location&gt;Basingstoke&lt;/pub-location&gt;&lt;publisher&gt;Palgrave&lt;/publisher&gt;&lt;urls&gt;&lt;/urls&gt;&lt;/record&gt;&lt;/Cite&gt;&lt;/EndNote&gt;</w:instrText>
      </w:r>
      <w:r w:rsidR="001F15A2" w:rsidRPr="001F15A2">
        <w:rPr>
          <w:rFonts w:cstheme="minorHAnsi"/>
          <w:sz w:val="22"/>
          <w:szCs w:val="22"/>
        </w:rPr>
        <w:fldChar w:fldCharType="separate"/>
      </w:r>
      <w:r w:rsidR="001C5DD6">
        <w:rPr>
          <w:rFonts w:cstheme="minorHAnsi"/>
          <w:noProof/>
          <w:sz w:val="22"/>
          <w:szCs w:val="22"/>
        </w:rPr>
        <w:t>(43, 44)</w:t>
      </w:r>
      <w:r w:rsidR="001F15A2" w:rsidRPr="001F15A2">
        <w:rPr>
          <w:rFonts w:cstheme="minorHAnsi"/>
          <w:sz w:val="22"/>
          <w:szCs w:val="22"/>
        </w:rPr>
        <w:fldChar w:fldCharType="end"/>
      </w:r>
      <w:r w:rsidR="001F15A2" w:rsidRPr="001F15A2">
        <w:rPr>
          <w:rFonts w:cstheme="minorHAnsi"/>
          <w:sz w:val="22"/>
          <w:szCs w:val="22"/>
        </w:rPr>
        <w:t xml:space="preserve">. This informs recommendations on meaningful and equitable approaches to air quality and </w:t>
      </w:r>
      <w:r w:rsidR="008073AD">
        <w:rPr>
          <w:rFonts w:cstheme="minorHAnsi"/>
          <w:sz w:val="22"/>
          <w:szCs w:val="22"/>
        </w:rPr>
        <w:t>broader environmental</w:t>
      </w:r>
      <w:r w:rsidR="008073AD" w:rsidRPr="001F15A2">
        <w:rPr>
          <w:rFonts w:cstheme="minorHAnsi"/>
          <w:sz w:val="22"/>
          <w:szCs w:val="22"/>
        </w:rPr>
        <w:t xml:space="preserve"> </w:t>
      </w:r>
      <w:r w:rsidR="001F15A2" w:rsidRPr="001F15A2">
        <w:rPr>
          <w:rFonts w:cstheme="minorHAnsi"/>
          <w:sz w:val="22"/>
          <w:szCs w:val="22"/>
        </w:rPr>
        <w:t>issues.</w:t>
      </w:r>
    </w:p>
    <w:p w14:paraId="33EB8FDD" w14:textId="77777777" w:rsidR="001F15A2" w:rsidRPr="001F15A2" w:rsidRDefault="001F15A2" w:rsidP="00AF643A">
      <w:pPr>
        <w:spacing w:line="276" w:lineRule="auto"/>
        <w:rPr>
          <w:rFonts w:cstheme="minorHAnsi"/>
          <w:sz w:val="22"/>
          <w:szCs w:val="22"/>
        </w:rPr>
      </w:pPr>
    </w:p>
    <w:p w14:paraId="31CE9AB1" w14:textId="77777777" w:rsidR="00636B73" w:rsidRPr="001F15A2" w:rsidRDefault="00636B73" w:rsidP="00AF643A">
      <w:pPr>
        <w:spacing w:line="276" w:lineRule="auto"/>
        <w:rPr>
          <w:rFonts w:asciiTheme="majorHAnsi" w:eastAsiaTheme="majorEastAsia" w:hAnsiTheme="majorHAnsi" w:cstheme="majorBidi"/>
          <w:sz w:val="26"/>
          <w:szCs w:val="26"/>
        </w:rPr>
      </w:pPr>
      <w:r w:rsidRPr="001F15A2">
        <w:br w:type="page"/>
      </w:r>
    </w:p>
    <w:p w14:paraId="13FC2B99" w14:textId="4C213A83" w:rsidR="00636B73" w:rsidRDefault="00636B73" w:rsidP="00AF643A">
      <w:pPr>
        <w:pStyle w:val="Heading2"/>
        <w:spacing w:line="276" w:lineRule="auto"/>
        <w:rPr>
          <w:color w:val="auto"/>
        </w:rPr>
      </w:pPr>
      <w:r>
        <w:rPr>
          <w:color w:val="auto"/>
        </w:rPr>
        <w:lastRenderedPageBreak/>
        <w:t>Methods</w:t>
      </w:r>
    </w:p>
    <w:p w14:paraId="47F4582E" w14:textId="77777777" w:rsidR="00222BA2" w:rsidRDefault="00222BA2" w:rsidP="00AF643A">
      <w:pPr>
        <w:spacing w:line="276" w:lineRule="auto"/>
        <w:rPr>
          <w:rFonts w:cstheme="minorHAnsi"/>
          <w:sz w:val="22"/>
          <w:szCs w:val="22"/>
        </w:rPr>
      </w:pPr>
    </w:p>
    <w:p w14:paraId="03E7B402" w14:textId="1F0DEE76" w:rsidR="00222BA2" w:rsidRDefault="0016099D" w:rsidP="00AF643A">
      <w:pPr>
        <w:pStyle w:val="Heading3"/>
        <w:spacing w:line="276" w:lineRule="auto"/>
        <w:rPr>
          <w:i/>
          <w:iCs/>
          <w:color w:val="auto"/>
        </w:rPr>
      </w:pPr>
      <w:r>
        <w:rPr>
          <w:i/>
          <w:iCs/>
          <w:color w:val="auto"/>
        </w:rPr>
        <w:t xml:space="preserve">Study </w:t>
      </w:r>
      <w:r w:rsidR="008E3659">
        <w:rPr>
          <w:i/>
          <w:iCs/>
          <w:color w:val="auto"/>
        </w:rPr>
        <w:t>setting</w:t>
      </w:r>
    </w:p>
    <w:p w14:paraId="4761EA4C" w14:textId="37523963" w:rsidR="00222BA2" w:rsidRDefault="00222BA2" w:rsidP="00AF643A">
      <w:pPr>
        <w:spacing w:line="276" w:lineRule="auto"/>
      </w:pPr>
    </w:p>
    <w:p w14:paraId="3FCEB10A" w14:textId="7380AA13" w:rsidR="008E3659" w:rsidRDefault="00DE296C" w:rsidP="00AF643A">
      <w:pPr>
        <w:spacing w:line="276" w:lineRule="auto"/>
        <w:rPr>
          <w:rFonts w:cstheme="minorHAnsi"/>
          <w:sz w:val="22"/>
          <w:szCs w:val="22"/>
        </w:rPr>
      </w:pPr>
      <w:r>
        <w:rPr>
          <w:rFonts w:cstheme="minorHAnsi"/>
          <w:sz w:val="22"/>
          <w:szCs w:val="22"/>
        </w:rPr>
        <w:t>The study</w:t>
      </w:r>
      <w:r w:rsidR="00084777">
        <w:rPr>
          <w:rFonts w:cstheme="minorHAnsi"/>
          <w:sz w:val="22"/>
          <w:szCs w:val="22"/>
        </w:rPr>
        <w:t xml:space="preserve">, starting in June 2020, </w:t>
      </w:r>
      <w:r w:rsidR="00585B1B">
        <w:rPr>
          <w:rFonts w:cstheme="minorHAnsi"/>
          <w:sz w:val="22"/>
          <w:szCs w:val="22"/>
        </w:rPr>
        <w:t xml:space="preserve">focused </w:t>
      </w:r>
      <w:proofErr w:type="gramStart"/>
      <w:r w:rsidR="008E3659">
        <w:rPr>
          <w:rFonts w:cstheme="minorHAnsi"/>
          <w:sz w:val="22"/>
          <w:szCs w:val="22"/>
        </w:rPr>
        <w:t>around</w:t>
      </w:r>
      <w:proofErr w:type="gramEnd"/>
      <w:r w:rsidR="008E3659">
        <w:rPr>
          <w:rFonts w:cstheme="minorHAnsi"/>
          <w:sz w:val="22"/>
          <w:szCs w:val="22"/>
        </w:rPr>
        <w:t xml:space="preserve"> </w:t>
      </w:r>
      <w:r>
        <w:rPr>
          <w:rFonts w:cstheme="minorHAnsi"/>
          <w:sz w:val="22"/>
          <w:szCs w:val="22"/>
        </w:rPr>
        <w:t xml:space="preserve">a village </w:t>
      </w:r>
      <w:r w:rsidR="00D63A59">
        <w:rPr>
          <w:rFonts w:cstheme="minorHAnsi"/>
          <w:sz w:val="22"/>
          <w:szCs w:val="22"/>
        </w:rPr>
        <w:t xml:space="preserve">of </w:t>
      </w:r>
      <w:r w:rsidR="008E3659">
        <w:rPr>
          <w:rFonts w:cstheme="minorHAnsi"/>
          <w:sz w:val="22"/>
          <w:szCs w:val="22"/>
        </w:rPr>
        <w:t xml:space="preserve">approximately </w:t>
      </w:r>
      <w:r w:rsidR="00D71062">
        <w:rPr>
          <w:rFonts w:cstheme="minorHAnsi"/>
          <w:sz w:val="22"/>
          <w:szCs w:val="22"/>
        </w:rPr>
        <w:t>3</w:t>
      </w:r>
      <w:r w:rsidR="008E3659">
        <w:rPr>
          <w:rFonts w:cstheme="minorHAnsi"/>
          <w:sz w:val="22"/>
          <w:szCs w:val="22"/>
        </w:rPr>
        <w:t>00 households (</w:t>
      </w:r>
      <w:r w:rsidR="00D71062">
        <w:rPr>
          <w:rFonts w:cstheme="minorHAnsi"/>
          <w:sz w:val="22"/>
          <w:szCs w:val="22"/>
        </w:rPr>
        <w:t>18</w:t>
      </w:r>
      <w:r w:rsidR="008E3659">
        <w:rPr>
          <w:rFonts w:cstheme="minorHAnsi"/>
          <w:sz w:val="22"/>
          <w:szCs w:val="22"/>
        </w:rPr>
        <w:t xml:space="preserve">00 </w:t>
      </w:r>
      <w:r w:rsidR="00D71062">
        <w:rPr>
          <w:rFonts w:cstheme="minorHAnsi"/>
          <w:sz w:val="22"/>
          <w:szCs w:val="22"/>
        </w:rPr>
        <w:t>individuals</w:t>
      </w:r>
      <w:r w:rsidR="008E3659">
        <w:rPr>
          <w:rFonts w:cstheme="minorHAnsi"/>
          <w:sz w:val="22"/>
          <w:szCs w:val="22"/>
        </w:rPr>
        <w:t xml:space="preserve">) </w:t>
      </w:r>
      <w:r w:rsidR="00E26050">
        <w:rPr>
          <w:rFonts w:cstheme="minorHAnsi"/>
          <w:sz w:val="22"/>
          <w:szCs w:val="22"/>
        </w:rPr>
        <w:t>on the</w:t>
      </w:r>
      <w:r>
        <w:rPr>
          <w:rFonts w:cstheme="minorHAnsi"/>
          <w:sz w:val="22"/>
          <w:szCs w:val="22"/>
        </w:rPr>
        <w:t xml:space="preserve"> out</w:t>
      </w:r>
      <w:r w:rsidR="00E26050">
        <w:rPr>
          <w:rFonts w:cstheme="minorHAnsi"/>
          <w:sz w:val="22"/>
          <w:szCs w:val="22"/>
        </w:rPr>
        <w:t>skirts of</w:t>
      </w:r>
      <w:r>
        <w:rPr>
          <w:rFonts w:cstheme="minorHAnsi"/>
          <w:sz w:val="22"/>
          <w:szCs w:val="22"/>
        </w:rPr>
        <w:t xml:space="preserve"> Blantyre, </w:t>
      </w:r>
      <w:r w:rsidR="00585B1B">
        <w:rPr>
          <w:rFonts w:cstheme="minorHAnsi"/>
          <w:sz w:val="22"/>
          <w:szCs w:val="22"/>
        </w:rPr>
        <w:t>Malawi’s</w:t>
      </w:r>
      <w:r w:rsidR="00EA0E89">
        <w:rPr>
          <w:rFonts w:cstheme="minorHAnsi"/>
          <w:sz w:val="22"/>
          <w:szCs w:val="22"/>
        </w:rPr>
        <w:t xml:space="preserve"> commercial capital</w:t>
      </w:r>
      <w:r w:rsidR="008E3659">
        <w:rPr>
          <w:rFonts w:cstheme="minorHAnsi"/>
          <w:sz w:val="22"/>
          <w:szCs w:val="22"/>
        </w:rPr>
        <w:t>. T</w:t>
      </w:r>
      <w:r w:rsidR="00EA0E89">
        <w:rPr>
          <w:rFonts w:cstheme="minorHAnsi"/>
          <w:sz w:val="22"/>
          <w:szCs w:val="22"/>
        </w:rPr>
        <w:t xml:space="preserve">he village itself </w:t>
      </w:r>
      <w:r w:rsidR="00D71062">
        <w:rPr>
          <w:rFonts w:cstheme="minorHAnsi"/>
          <w:sz w:val="22"/>
          <w:szCs w:val="22"/>
        </w:rPr>
        <w:t>is</w:t>
      </w:r>
      <w:r w:rsidR="00EA0E89">
        <w:rPr>
          <w:rFonts w:cstheme="minorHAnsi"/>
          <w:sz w:val="22"/>
          <w:szCs w:val="22"/>
        </w:rPr>
        <w:t xml:space="preserve"> rural</w:t>
      </w:r>
      <w:r w:rsidR="00D87E03">
        <w:rPr>
          <w:rFonts w:cstheme="minorHAnsi"/>
          <w:sz w:val="22"/>
          <w:szCs w:val="22"/>
        </w:rPr>
        <w:t xml:space="preserve">, </w:t>
      </w:r>
      <w:r w:rsidR="00D71209">
        <w:rPr>
          <w:rFonts w:cstheme="minorHAnsi"/>
          <w:sz w:val="22"/>
          <w:szCs w:val="22"/>
        </w:rPr>
        <w:t>in common with</w:t>
      </w:r>
      <w:r w:rsidR="00585B1B">
        <w:rPr>
          <w:rFonts w:cstheme="minorHAnsi"/>
          <w:sz w:val="22"/>
          <w:szCs w:val="22"/>
        </w:rPr>
        <w:t xml:space="preserve"> </w:t>
      </w:r>
      <w:r w:rsidR="00D87E03">
        <w:rPr>
          <w:rFonts w:cstheme="minorHAnsi"/>
          <w:sz w:val="22"/>
          <w:szCs w:val="22"/>
        </w:rPr>
        <w:t>83% of the country</w:t>
      </w:r>
      <w:r w:rsidR="00585B1B">
        <w:rPr>
          <w:rFonts w:cstheme="minorHAnsi"/>
          <w:sz w:val="22"/>
          <w:szCs w:val="22"/>
        </w:rPr>
        <w:t>’s population</w:t>
      </w:r>
      <w:r w:rsidR="00EA0E89">
        <w:rPr>
          <w:rFonts w:cstheme="minorHAnsi"/>
          <w:sz w:val="22"/>
          <w:szCs w:val="22"/>
        </w:rPr>
        <w:t xml:space="preserve"> </w:t>
      </w:r>
      <w:r w:rsidR="00FD667E">
        <w:rPr>
          <w:rFonts w:cstheme="minorHAnsi"/>
          <w:sz w:val="22"/>
          <w:szCs w:val="22"/>
        </w:rPr>
        <w:fldChar w:fldCharType="begin"/>
      </w:r>
      <w:r w:rsidR="001C5DD6">
        <w:rPr>
          <w:rFonts w:cstheme="minorHAnsi"/>
          <w:sz w:val="22"/>
          <w:szCs w:val="22"/>
        </w:rPr>
        <w:instrText xml:space="preserve"> ADDIN EN.CITE &lt;EndNote&gt;&lt;Cite&gt;&lt;Author&gt;The World Bank&lt;/Author&gt;&lt;Year&gt;2020&lt;/Year&gt;&lt;RecNum&gt;1599&lt;/RecNum&gt;&lt;DisplayText&gt;(45)&lt;/DisplayText&gt;&lt;record&gt;&lt;rec-number&gt;1599&lt;/rec-number&gt;&lt;foreign-keys&gt;&lt;key app="EN" db-id="efarvrps8zppfceprdtptdaua99eaxtfpeep" timestamp="1607169104"&gt;1599&lt;/key&gt;&lt;/foreign-keys&gt;&lt;ref-type name="Web Page"&gt;12&lt;/ref-type&gt;&lt;contributors&gt;&lt;authors&gt;&lt;author&gt;The World Bank,&lt;/author&gt;&lt;/authors&gt;&lt;/contributors&gt;&lt;titles&gt;&lt;title&gt;Rural population (% of total population) - Malawi&lt;/title&gt;&lt;/titles&gt;&lt;volume&gt;2020&lt;/volume&gt;&lt;number&gt;5 December&lt;/number&gt;&lt;dates&gt;&lt;year&gt;2020&lt;/year&gt;&lt;/dates&gt;&lt;publisher&gt;World Bank Group&lt;/publisher&gt;&lt;urls&gt;&lt;related-urls&gt;&lt;url&gt;https://data.worldbank.org/indicator/SP.RUR.TOTL.ZS?locations=MW&lt;/url&gt;&lt;/related-urls&gt;&lt;/urls&gt;&lt;custom1&gt;2020&lt;/custom1&gt;&lt;custom2&gt;5th December&lt;/custom2&gt;&lt;/record&gt;&lt;/Cite&gt;&lt;/EndNote&gt;</w:instrText>
      </w:r>
      <w:r w:rsidR="00FD667E">
        <w:rPr>
          <w:rFonts w:cstheme="minorHAnsi"/>
          <w:sz w:val="22"/>
          <w:szCs w:val="22"/>
        </w:rPr>
        <w:fldChar w:fldCharType="separate"/>
      </w:r>
      <w:r w:rsidR="001C5DD6">
        <w:rPr>
          <w:rFonts w:cstheme="minorHAnsi"/>
          <w:noProof/>
          <w:sz w:val="22"/>
          <w:szCs w:val="22"/>
        </w:rPr>
        <w:t>(45)</w:t>
      </w:r>
      <w:r w:rsidR="00FD667E">
        <w:rPr>
          <w:rFonts w:cstheme="minorHAnsi"/>
          <w:sz w:val="22"/>
          <w:szCs w:val="22"/>
        </w:rPr>
        <w:fldChar w:fldCharType="end"/>
      </w:r>
      <w:r w:rsidR="00EA0E89">
        <w:rPr>
          <w:rFonts w:cstheme="minorHAnsi"/>
          <w:sz w:val="22"/>
          <w:szCs w:val="22"/>
        </w:rPr>
        <w:t>.</w:t>
      </w:r>
      <w:r w:rsidR="008E3659">
        <w:rPr>
          <w:rFonts w:cstheme="minorHAnsi"/>
          <w:sz w:val="22"/>
          <w:szCs w:val="22"/>
        </w:rPr>
        <w:t xml:space="preserve"> Residents </w:t>
      </w:r>
      <w:r w:rsidR="00084777">
        <w:rPr>
          <w:rFonts w:cstheme="minorHAnsi"/>
          <w:sz w:val="22"/>
          <w:szCs w:val="22"/>
        </w:rPr>
        <w:t xml:space="preserve">speak </w:t>
      </w:r>
      <w:r w:rsidR="008E3659">
        <w:rPr>
          <w:rFonts w:cstheme="minorHAnsi"/>
          <w:sz w:val="22"/>
          <w:szCs w:val="22"/>
        </w:rPr>
        <w:t xml:space="preserve">mainly Chichewa, the most </w:t>
      </w:r>
      <w:r w:rsidR="00D71209">
        <w:rPr>
          <w:rFonts w:cstheme="minorHAnsi"/>
          <w:sz w:val="22"/>
          <w:szCs w:val="22"/>
        </w:rPr>
        <w:t xml:space="preserve">widely spoken </w:t>
      </w:r>
      <w:r w:rsidR="008E3659">
        <w:rPr>
          <w:rFonts w:cstheme="minorHAnsi"/>
          <w:sz w:val="22"/>
          <w:szCs w:val="22"/>
        </w:rPr>
        <w:t>language nationally</w:t>
      </w:r>
      <w:r w:rsidR="00AB7C37">
        <w:rPr>
          <w:rFonts w:cstheme="minorHAnsi"/>
          <w:sz w:val="22"/>
          <w:szCs w:val="22"/>
        </w:rPr>
        <w:t>,</w:t>
      </w:r>
      <w:r w:rsidR="008E3659">
        <w:rPr>
          <w:rFonts w:cstheme="minorHAnsi"/>
          <w:sz w:val="22"/>
          <w:szCs w:val="22"/>
        </w:rPr>
        <w:t xml:space="preserve"> </w:t>
      </w:r>
      <w:r w:rsidR="00D16511">
        <w:rPr>
          <w:rFonts w:cstheme="minorHAnsi"/>
          <w:sz w:val="22"/>
          <w:szCs w:val="22"/>
        </w:rPr>
        <w:t>with</w:t>
      </w:r>
      <w:r w:rsidR="00084777">
        <w:rPr>
          <w:rFonts w:cstheme="minorHAnsi"/>
          <w:sz w:val="22"/>
          <w:szCs w:val="22"/>
        </w:rPr>
        <w:t xml:space="preserve"> limited levels of spoken English</w:t>
      </w:r>
      <w:r w:rsidR="008E3659">
        <w:rPr>
          <w:rFonts w:cstheme="minorHAnsi"/>
          <w:sz w:val="22"/>
          <w:szCs w:val="22"/>
        </w:rPr>
        <w:t>. Households includ</w:t>
      </w:r>
      <w:r w:rsidR="002A0B2E">
        <w:rPr>
          <w:rFonts w:cstheme="minorHAnsi"/>
          <w:sz w:val="22"/>
          <w:szCs w:val="22"/>
        </w:rPr>
        <w:t>e</w:t>
      </w:r>
      <w:r w:rsidR="008E3659">
        <w:rPr>
          <w:rFonts w:cstheme="minorHAnsi"/>
          <w:sz w:val="22"/>
          <w:szCs w:val="22"/>
        </w:rPr>
        <w:t xml:space="preserve"> men and women of all ages</w:t>
      </w:r>
      <w:r w:rsidR="00084777">
        <w:rPr>
          <w:rFonts w:cstheme="minorHAnsi"/>
          <w:sz w:val="22"/>
          <w:szCs w:val="22"/>
        </w:rPr>
        <w:t>, with e</w:t>
      </w:r>
      <w:r w:rsidR="008E3659">
        <w:rPr>
          <w:rFonts w:cstheme="minorHAnsi"/>
          <w:sz w:val="22"/>
          <w:szCs w:val="22"/>
        </w:rPr>
        <w:t xml:space="preserve">xtended families frequently </w:t>
      </w:r>
      <w:r w:rsidR="00D16511">
        <w:rPr>
          <w:rFonts w:cstheme="minorHAnsi"/>
          <w:sz w:val="22"/>
          <w:szCs w:val="22"/>
        </w:rPr>
        <w:t>liv</w:t>
      </w:r>
      <w:r w:rsidR="00084777">
        <w:rPr>
          <w:rFonts w:cstheme="minorHAnsi"/>
          <w:sz w:val="22"/>
          <w:szCs w:val="22"/>
        </w:rPr>
        <w:t>ing</w:t>
      </w:r>
      <w:r w:rsidR="008E3659">
        <w:rPr>
          <w:rFonts w:cstheme="minorHAnsi"/>
          <w:sz w:val="22"/>
          <w:szCs w:val="22"/>
        </w:rPr>
        <w:t xml:space="preserve"> in </w:t>
      </w:r>
      <w:r w:rsidR="006C26EE">
        <w:rPr>
          <w:rFonts w:cstheme="minorHAnsi"/>
          <w:sz w:val="22"/>
          <w:szCs w:val="22"/>
        </w:rPr>
        <w:t>household clusters</w:t>
      </w:r>
      <w:r w:rsidR="008E3659">
        <w:rPr>
          <w:rFonts w:cstheme="minorHAnsi"/>
          <w:sz w:val="22"/>
          <w:szCs w:val="22"/>
        </w:rPr>
        <w:t xml:space="preserve">. </w:t>
      </w:r>
      <w:r w:rsidR="00084777">
        <w:rPr>
          <w:rFonts w:cstheme="minorHAnsi"/>
          <w:sz w:val="22"/>
          <w:szCs w:val="22"/>
        </w:rPr>
        <w:t>There are many female</w:t>
      </w:r>
      <w:r w:rsidR="008E3659">
        <w:rPr>
          <w:rFonts w:cstheme="minorHAnsi"/>
          <w:sz w:val="22"/>
          <w:szCs w:val="22"/>
        </w:rPr>
        <w:t>-headed households</w:t>
      </w:r>
      <w:r w:rsidR="00084777">
        <w:rPr>
          <w:rFonts w:cstheme="minorHAnsi"/>
          <w:sz w:val="22"/>
          <w:szCs w:val="22"/>
        </w:rPr>
        <w:t xml:space="preserve">, </w:t>
      </w:r>
      <w:r w:rsidR="008E3659">
        <w:rPr>
          <w:rFonts w:cstheme="minorHAnsi"/>
          <w:sz w:val="22"/>
          <w:szCs w:val="22"/>
        </w:rPr>
        <w:t xml:space="preserve">as men </w:t>
      </w:r>
      <w:r w:rsidR="00084777">
        <w:rPr>
          <w:rFonts w:cstheme="minorHAnsi"/>
          <w:sz w:val="22"/>
          <w:szCs w:val="22"/>
        </w:rPr>
        <w:t xml:space="preserve">seek </w:t>
      </w:r>
      <w:r w:rsidR="008E3659">
        <w:rPr>
          <w:rFonts w:cstheme="minorHAnsi"/>
          <w:sz w:val="22"/>
          <w:szCs w:val="22"/>
        </w:rPr>
        <w:t>employment in</w:t>
      </w:r>
      <w:r w:rsidR="00E26050">
        <w:rPr>
          <w:rFonts w:cstheme="minorHAnsi"/>
          <w:sz w:val="22"/>
          <w:szCs w:val="22"/>
        </w:rPr>
        <w:t xml:space="preserve"> urban areas</w:t>
      </w:r>
      <w:r w:rsidR="008E3659">
        <w:rPr>
          <w:rFonts w:cstheme="minorHAnsi"/>
          <w:sz w:val="22"/>
          <w:szCs w:val="22"/>
        </w:rPr>
        <w:t xml:space="preserve"> </w:t>
      </w:r>
      <w:r w:rsidR="00D71062">
        <w:rPr>
          <w:rFonts w:cstheme="minorHAnsi"/>
          <w:sz w:val="22"/>
          <w:szCs w:val="22"/>
        </w:rPr>
        <w:t>or</w:t>
      </w:r>
      <w:r w:rsidR="008E3659">
        <w:rPr>
          <w:rFonts w:cstheme="minorHAnsi"/>
          <w:sz w:val="22"/>
          <w:szCs w:val="22"/>
        </w:rPr>
        <w:t xml:space="preserve"> neighbouring countries. Economic insecurity </w:t>
      </w:r>
      <w:r w:rsidR="00084777">
        <w:rPr>
          <w:rFonts w:cstheme="minorHAnsi"/>
          <w:sz w:val="22"/>
          <w:szCs w:val="22"/>
        </w:rPr>
        <w:t>is</w:t>
      </w:r>
      <w:r w:rsidR="008E3659">
        <w:rPr>
          <w:rFonts w:cstheme="minorHAnsi"/>
          <w:sz w:val="22"/>
          <w:szCs w:val="22"/>
        </w:rPr>
        <w:t xml:space="preserve"> common</w:t>
      </w:r>
      <w:r w:rsidR="00585B1B">
        <w:rPr>
          <w:rFonts w:cstheme="minorHAnsi"/>
          <w:sz w:val="22"/>
          <w:szCs w:val="22"/>
        </w:rPr>
        <w:t xml:space="preserve">, with income predominantly derived from </w:t>
      </w:r>
      <w:r w:rsidR="008E3659" w:rsidRPr="006C26EE">
        <w:rPr>
          <w:rFonts w:cstheme="minorHAnsi"/>
          <w:sz w:val="22"/>
          <w:szCs w:val="22"/>
        </w:rPr>
        <w:t>ad hoc</w:t>
      </w:r>
      <w:r w:rsidR="008E3659">
        <w:rPr>
          <w:rFonts w:cstheme="minorHAnsi"/>
          <w:sz w:val="22"/>
          <w:szCs w:val="22"/>
        </w:rPr>
        <w:t xml:space="preserve"> piecework or self-employment </w:t>
      </w:r>
      <w:r w:rsidR="008E3659">
        <w:rPr>
          <w:rFonts w:cstheme="minorHAnsi"/>
          <w:sz w:val="22"/>
          <w:szCs w:val="22"/>
        </w:rPr>
        <w:fldChar w:fldCharType="begin"/>
      </w:r>
      <w:r w:rsidR="001C5DD6">
        <w:rPr>
          <w:rFonts w:cstheme="minorHAnsi"/>
          <w:sz w:val="22"/>
          <w:szCs w:val="22"/>
        </w:rPr>
        <w:instrText xml:space="preserve"> ADDIN EN.CITE &lt;EndNote&gt;&lt;Cite&gt;&lt;Author&gt;WageIndicator 2020&lt;/Author&gt;&lt;Year&gt;2020&lt;/Year&gt;&lt;RecNum&gt;1500&lt;/RecNum&gt;&lt;DisplayText&gt;(46, 47)&lt;/DisplayText&gt;&lt;record&gt;&lt;rec-number&gt;1500&lt;/rec-number&gt;&lt;foreign-keys&gt;&lt;key app="EN" db-id="pvfdf90059ze97ewrpwpr9ecpafp0w50s05w" timestamp="1586680709"&gt;1500&lt;/key&gt;&lt;/foreign-keys&gt;&lt;ref-type name="Web Page"&gt;12&lt;/ref-type&gt;&lt;contributors&gt;&lt;authors&gt;&lt;author&gt;WageIndicator 2020,&lt;/author&gt;&lt;/authors&gt;&lt;/contributors&gt;&lt;titles&gt;&lt;title&gt;Mywage.org/Malawi - Minimum Wages&lt;/title&gt;&lt;/titles&gt;&lt;volume&gt;2020&lt;/volume&gt;&lt;number&gt;12 April&lt;/number&gt;&lt;dates&gt;&lt;year&gt;2020&lt;/year&gt;&lt;/dates&gt;&lt;urls&gt;&lt;related-urls&gt;&lt;url&gt;https://mywage.org/malawi/salary/minimum-wages&lt;/url&gt;&lt;/related-urls&gt;&lt;/urls&gt;&lt;/record&gt;&lt;/Cite&gt;&lt;Cite&gt;&lt;Author&gt;A2F Consulting Group&lt;/Author&gt;&lt;Year&gt;2018&lt;/Year&gt;&lt;RecNum&gt;1501&lt;/RecNum&gt;&lt;record&gt;&lt;rec-number&gt;1501&lt;/rec-number&gt;&lt;foreign-keys&gt;&lt;key app="EN" db-id="pvfdf90059ze97ewrpwpr9ecpafp0w50s05w" timestamp="1586681741"&gt;1501&lt;/key&gt;&lt;/foreign-keys&gt;&lt;ref-type name="Report"&gt;27&lt;/ref-type&gt;&lt;contributors&gt;&lt;authors&gt;&lt;author&gt;A2F Consulting Group,&lt;/author&gt;&lt;/authors&gt;&lt;/contributors&gt;&lt;titles&gt;&lt;title&gt;Financial Literacy and Capability Survey&lt;/title&gt;&lt;secondary-title&gt;Financial Sector Assistance Project&lt;/secondary-title&gt;&lt;/titles&gt;&lt;dates&gt;&lt;year&gt;2018&lt;/year&gt;&lt;/dates&gt;&lt;pub-location&gt;Malawi&lt;/pub-location&gt;&lt;publisher&gt;Reserve Bank of Malawi (RBM)&lt;/publisher&gt;&lt;urls&gt;&lt;/urls&gt;&lt;/record&gt;&lt;/Cite&gt;&lt;/EndNote&gt;</w:instrText>
      </w:r>
      <w:r w:rsidR="008E3659">
        <w:rPr>
          <w:rFonts w:cstheme="minorHAnsi"/>
          <w:sz w:val="22"/>
          <w:szCs w:val="22"/>
        </w:rPr>
        <w:fldChar w:fldCharType="separate"/>
      </w:r>
      <w:r w:rsidR="001C5DD6">
        <w:rPr>
          <w:rFonts w:cstheme="minorHAnsi"/>
          <w:noProof/>
          <w:sz w:val="22"/>
          <w:szCs w:val="22"/>
        </w:rPr>
        <w:t>(46, 47)</w:t>
      </w:r>
      <w:r w:rsidR="008E3659">
        <w:rPr>
          <w:rFonts w:cstheme="minorHAnsi"/>
          <w:sz w:val="22"/>
          <w:szCs w:val="22"/>
        </w:rPr>
        <w:fldChar w:fldCharType="end"/>
      </w:r>
      <w:r w:rsidR="008E3659">
        <w:rPr>
          <w:rFonts w:cstheme="minorHAnsi"/>
          <w:sz w:val="22"/>
          <w:szCs w:val="22"/>
        </w:rPr>
        <w:t>.</w:t>
      </w:r>
      <w:r w:rsidR="008E3659" w:rsidRPr="00636B73">
        <w:rPr>
          <w:rFonts w:cstheme="minorHAnsi"/>
          <w:sz w:val="22"/>
          <w:szCs w:val="22"/>
        </w:rPr>
        <w:t xml:space="preserve"> </w:t>
      </w:r>
      <w:r w:rsidR="008E3659">
        <w:rPr>
          <w:rFonts w:cstheme="minorHAnsi"/>
          <w:sz w:val="22"/>
          <w:szCs w:val="22"/>
        </w:rPr>
        <w:t xml:space="preserve">The widespread use of solid fuel – mostly wood – </w:t>
      </w:r>
      <w:r w:rsidR="008E3659" w:rsidRPr="0024106B">
        <w:rPr>
          <w:rFonts w:cstheme="minorHAnsi"/>
          <w:sz w:val="22"/>
          <w:szCs w:val="22"/>
        </w:rPr>
        <w:t>f</w:t>
      </w:r>
      <w:r w:rsidR="008E3659">
        <w:rPr>
          <w:rFonts w:cstheme="minorHAnsi"/>
          <w:sz w:val="22"/>
          <w:szCs w:val="22"/>
        </w:rPr>
        <w:t>or cooking</w:t>
      </w:r>
      <w:r w:rsidR="00D87E03">
        <w:rPr>
          <w:rFonts w:cstheme="minorHAnsi"/>
          <w:sz w:val="22"/>
          <w:szCs w:val="22"/>
        </w:rPr>
        <w:t>,</w:t>
      </w:r>
      <w:r w:rsidR="008E3659">
        <w:rPr>
          <w:rFonts w:cstheme="minorHAnsi"/>
          <w:sz w:val="22"/>
          <w:szCs w:val="22"/>
        </w:rPr>
        <w:t xml:space="preserve"> and a communal pump</w:t>
      </w:r>
      <w:r w:rsidR="008E3659">
        <w:rPr>
          <w:rFonts w:cstheme="minorHAnsi"/>
          <w:sz w:val="22"/>
          <w:szCs w:val="22"/>
          <w:lang w:val="en-US"/>
        </w:rPr>
        <w:t xml:space="preserve"> </w:t>
      </w:r>
      <w:r w:rsidR="008E3659">
        <w:rPr>
          <w:rFonts w:cstheme="minorHAnsi"/>
          <w:sz w:val="22"/>
          <w:szCs w:val="22"/>
        </w:rPr>
        <w:t xml:space="preserve">for water in the village reflect </w:t>
      </w:r>
      <w:r w:rsidR="00084777">
        <w:rPr>
          <w:rFonts w:cstheme="minorHAnsi"/>
          <w:sz w:val="22"/>
          <w:szCs w:val="22"/>
        </w:rPr>
        <w:t xml:space="preserve">ways of life </w:t>
      </w:r>
      <w:r w:rsidR="008E3659">
        <w:rPr>
          <w:rFonts w:cstheme="minorHAnsi"/>
          <w:sz w:val="22"/>
          <w:szCs w:val="22"/>
        </w:rPr>
        <w:t xml:space="preserve">typical across </w:t>
      </w:r>
      <w:r w:rsidR="00D16511">
        <w:rPr>
          <w:rFonts w:cstheme="minorHAnsi"/>
          <w:sz w:val="22"/>
          <w:szCs w:val="22"/>
        </w:rPr>
        <w:t>rural Malawi</w:t>
      </w:r>
      <w:r w:rsidR="008E3659">
        <w:rPr>
          <w:rFonts w:cstheme="minorHAnsi"/>
          <w:sz w:val="22"/>
          <w:szCs w:val="22"/>
        </w:rPr>
        <w:t xml:space="preserve"> </w:t>
      </w:r>
      <w:r w:rsidR="008E3659">
        <w:rPr>
          <w:rFonts w:cstheme="minorHAnsi"/>
          <w:sz w:val="22"/>
          <w:szCs w:val="22"/>
        </w:rPr>
        <w:fldChar w:fldCharType="begin"/>
      </w:r>
      <w:r w:rsidR="001C5DD6">
        <w:rPr>
          <w:rFonts w:cstheme="minorHAnsi"/>
          <w:sz w:val="22"/>
          <w:szCs w:val="22"/>
        </w:rPr>
        <w:instrText xml:space="preserve"> ADDIN EN.CITE &lt;EndNote&gt;&lt;Cite&gt;&lt;Author&gt;National Statistical Office/Malawi&lt;/Author&gt;&lt;Year&gt;2017&lt;/Year&gt;&lt;RecNum&gt;1442&lt;/RecNum&gt;&lt;DisplayText&gt;(48)&lt;/DisplayText&gt;&lt;record&gt;&lt;rec-number&gt;1442&lt;/rec-number&gt;&lt;foreign-keys&gt;&lt;key app="EN" db-id="efarvrps8zppfceprdtptdaua99eaxtfpeep" timestamp="1592383931"&gt;1442&lt;/key&gt;&lt;/foreign-keys&gt;&lt;ref-type name="Report"&gt;27&lt;/ref-type&gt;&lt;contributors&gt;&lt;authors&gt;&lt;author&gt;National Statistical Office/Malawi,&lt;/author&gt;&lt;/authors&gt;&lt;/contributors&gt;&lt;titles&gt;&lt;title&gt;Republic of Malawi Integrated Household Survey 2016-2017 (IHS4)&lt;/title&gt;&lt;/titles&gt;&lt;dates&gt;&lt;year&gt;2017&lt;/year&gt;&lt;/dates&gt;&lt;pub-location&gt;Zomba&lt;/pub-location&gt;&lt;publisher&gt;NSO&lt;/publisher&gt;&lt;urls&gt;&lt;/urls&gt;&lt;/record&gt;&lt;/Cite&gt;&lt;/EndNote&gt;</w:instrText>
      </w:r>
      <w:r w:rsidR="008E3659">
        <w:rPr>
          <w:rFonts w:cstheme="minorHAnsi"/>
          <w:sz w:val="22"/>
          <w:szCs w:val="22"/>
        </w:rPr>
        <w:fldChar w:fldCharType="separate"/>
      </w:r>
      <w:r w:rsidR="001C5DD6">
        <w:rPr>
          <w:rFonts w:cstheme="minorHAnsi"/>
          <w:noProof/>
          <w:sz w:val="22"/>
          <w:szCs w:val="22"/>
        </w:rPr>
        <w:t>(48)</w:t>
      </w:r>
      <w:r w:rsidR="008E3659">
        <w:rPr>
          <w:rFonts w:cstheme="minorHAnsi"/>
          <w:sz w:val="22"/>
          <w:szCs w:val="22"/>
        </w:rPr>
        <w:fldChar w:fldCharType="end"/>
      </w:r>
      <w:r w:rsidR="008E3659">
        <w:rPr>
          <w:rFonts w:cstheme="minorHAnsi"/>
          <w:sz w:val="22"/>
          <w:szCs w:val="22"/>
        </w:rPr>
        <w:t>.</w:t>
      </w:r>
      <w:r w:rsidR="00D16511">
        <w:rPr>
          <w:rFonts w:cstheme="minorHAnsi"/>
          <w:sz w:val="22"/>
          <w:szCs w:val="22"/>
        </w:rPr>
        <w:t xml:space="preserve"> </w:t>
      </w:r>
      <w:r w:rsidR="00585B1B">
        <w:rPr>
          <w:rFonts w:cstheme="minorHAnsi"/>
          <w:sz w:val="22"/>
          <w:szCs w:val="22"/>
        </w:rPr>
        <w:t>Deforestation is increasing n</w:t>
      </w:r>
      <w:r w:rsidR="00D16511">
        <w:rPr>
          <w:rFonts w:cstheme="minorHAnsi"/>
          <w:sz w:val="22"/>
          <w:szCs w:val="22"/>
        </w:rPr>
        <w:t xml:space="preserve">ationally, </w:t>
      </w:r>
      <w:r w:rsidR="00585B1B">
        <w:rPr>
          <w:rFonts w:cstheme="minorHAnsi"/>
          <w:sz w:val="22"/>
          <w:szCs w:val="22"/>
        </w:rPr>
        <w:t xml:space="preserve">related predominantly to wood use for cooking </w:t>
      </w:r>
      <w:r w:rsidR="00D16511">
        <w:rPr>
          <w:rFonts w:cstheme="minorHAnsi"/>
          <w:sz w:val="22"/>
          <w:szCs w:val="22"/>
        </w:rPr>
        <w:t xml:space="preserve">and </w:t>
      </w:r>
      <w:r w:rsidR="00585B1B">
        <w:rPr>
          <w:rFonts w:cstheme="minorHAnsi"/>
          <w:sz w:val="22"/>
          <w:szCs w:val="22"/>
        </w:rPr>
        <w:t xml:space="preserve">to </w:t>
      </w:r>
      <w:r w:rsidR="009D5719">
        <w:rPr>
          <w:rFonts w:cstheme="minorHAnsi"/>
          <w:sz w:val="22"/>
          <w:szCs w:val="22"/>
        </w:rPr>
        <w:t>farm</w:t>
      </w:r>
      <w:r w:rsidR="00D16511">
        <w:rPr>
          <w:rFonts w:cstheme="minorHAnsi"/>
          <w:sz w:val="22"/>
          <w:szCs w:val="22"/>
        </w:rPr>
        <w:t xml:space="preserve">land clearing </w:t>
      </w:r>
      <w:r w:rsidR="00D16511">
        <w:rPr>
          <w:rFonts w:cstheme="minorHAnsi"/>
          <w:sz w:val="22"/>
          <w:szCs w:val="22"/>
        </w:rPr>
        <w:fldChar w:fldCharType="begin"/>
      </w:r>
      <w:r w:rsidR="001C5DD6">
        <w:rPr>
          <w:rFonts w:cstheme="minorHAnsi"/>
          <w:sz w:val="22"/>
          <w:szCs w:val="22"/>
        </w:rPr>
        <w:instrText xml:space="preserve"> ADDIN EN.CITE &lt;EndNote&gt;&lt;Cite&gt;&lt;Author&gt;Mauambeta&lt;/Author&gt;&lt;Year&gt;2010&lt;/Year&gt;&lt;RecNum&gt;1555&lt;/RecNum&gt;&lt;DisplayText&gt;(49)&lt;/DisplayText&gt;&lt;record&gt;&lt;rec-number&gt;1555&lt;/rec-number&gt;&lt;foreign-keys&gt;&lt;key app="EN" db-id="efarvrps8zppfceprdtptdaua99eaxtfpeep" timestamp="1603100787"&gt;1555&lt;/key&gt;&lt;/foreign-keys&gt;&lt;ref-type name="Report"&gt;27&lt;/ref-type&gt;&lt;contributors&gt;&lt;authors&gt;&lt;author&gt;Mauambeta, DDC&lt;/author&gt;&lt;author&gt;Chitedze, D&lt;/author&gt;&lt;author&gt;Mumba, R&lt;/author&gt;&lt;author&gt;Gama, S&lt;/author&gt;&lt;/authors&gt;&lt;/contributors&gt;&lt;titles&gt;&lt;title&gt;Status of forests and tree management in Malawi&lt;/title&gt;&lt;/titles&gt;&lt;dates&gt;&lt;year&gt;2010&lt;/year&gt;&lt;/dates&gt;&lt;publisher&gt;The Coordination Union for Rehabilitation of the Environment (CURE) &lt;/publisher&gt;&lt;urls&gt;&lt;related-urls&gt;&lt;url&gt;https://cepa.rmportal.net/Library/biodiversity/Status%20of%20Forests%20and%20Tree%20Management%20in%20Malawi.pdf&lt;/url&gt;&lt;/related-urls&gt;&lt;/urls&gt;&lt;access-date&gt;19th October 2020&lt;/access-date&gt;&lt;/record&gt;&lt;/Cite&gt;&lt;/EndNote&gt;</w:instrText>
      </w:r>
      <w:r w:rsidR="00D16511">
        <w:rPr>
          <w:rFonts w:cstheme="minorHAnsi"/>
          <w:sz w:val="22"/>
          <w:szCs w:val="22"/>
        </w:rPr>
        <w:fldChar w:fldCharType="separate"/>
      </w:r>
      <w:r w:rsidR="001C5DD6">
        <w:rPr>
          <w:rFonts w:cstheme="minorHAnsi"/>
          <w:noProof/>
          <w:sz w:val="22"/>
          <w:szCs w:val="22"/>
        </w:rPr>
        <w:t>(49)</w:t>
      </w:r>
      <w:r w:rsidR="00D16511">
        <w:rPr>
          <w:rFonts w:cstheme="minorHAnsi"/>
          <w:sz w:val="22"/>
          <w:szCs w:val="22"/>
        </w:rPr>
        <w:fldChar w:fldCharType="end"/>
      </w:r>
      <w:r w:rsidR="00D16511">
        <w:rPr>
          <w:rFonts w:cstheme="minorHAnsi"/>
          <w:sz w:val="22"/>
          <w:szCs w:val="22"/>
        </w:rPr>
        <w:t>.</w:t>
      </w:r>
    </w:p>
    <w:p w14:paraId="53D446DC" w14:textId="77777777" w:rsidR="008E3659" w:rsidRDefault="008E3659" w:rsidP="00AF643A">
      <w:pPr>
        <w:spacing w:line="276" w:lineRule="auto"/>
        <w:rPr>
          <w:rFonts w:cstheme="minorHAnsi"/>
          <w:sz w:val="22"/>
          <w:szCs w:val="22"/>
        </w:rPr>
      </w:pPr>
    </w:p>
    <w:p w14:paraId="297B770C" w14:textId="0CFDEC9F" w:rsidR="00D71062" w:rsidRDefault="001F520D" w:rsidP="00AF643A">
      <w:pPr>
        <w:spacing w:line="276" w:lineRule="auto"/>
        <w:rPr>
          <w:rFonts w:cstheme="minorHAnsi"/>
          <w:sz w:val="22"/>
          <w:szCs w:val="22"/>
        </w:rPr>
      </w:pPr>
      <w:r>
        <w:rPr>
          <w:rFonts w:asciiTheme="majorHAnsi" w:hAnsiTheme="majorHAnsi" w:cstheme="majorHAnsi"/>
          <w:i/>
          <w:iCs/>
        </w:rPr>
        <w:t xml:space="preserve">Historical and global context </w:t>
      </w:r>
      <w:r w:rsidR="006C26EE">
        <w:rPr>
          <w:rFonts w:asciiTheme="majorHAnsi" w:hAnsiTheme="majorHAnsi" w:cstheme="majorHAnsi"/>
          <w:i/>
          <w:iCs/>
        </w:rPr>
        <w:t>informing the</w:t>
      </w:r>
      <w:r>
        <w:rPr>
          <w:rFonts w:asciiTheme="majorHAnsi" w:hAnsiTheme="majorHAnsi" w:cstheme="majorHAnsi"/>
          <w:i/>
          <w:iCs/>
        </w:rPr>
        <w:t xml:space="preserve"> </w:t>
      </w:r>
      <w:proofErr w:type="gramStart"/>
      <w:r>
        <w:rPr>
          <w:rFonts w:asciiTheme="majorHAnsi" w:hAnsiTheme="majorHAnsi" w:cstheme="majorHAnsi"/>
          <w:i/>
          <w:iCs/>
        </w:rPr>
        <w:t>ethnography</w:t>
      </w:r>
      <w:proofErr w:type="gramEnd"/>
    </w:p>
    <w:p w14:paraId="03B9C441" w14:textId="77777777" w:rsidR="00D71062" w:rsidRDefault="00D71062" w:rsidP="00AF643A">
      <w:pPr>
        <w:spacing w:line="276" w:lineRule="auto"/>
        <w:rPr>
          <w:rFonts w:cstheme="minorHAnsi"/>
          <w:sz w:val="22"/>
          <w:szCs w:val="22"/>
        </w:rPr>
      </w:pPr>
    </w:p>
    <w:p w14:paraId="12664D8A" w14:textId="2563D718" w:rsidR="00222BA2" w:rsidRDefault="00D71062" w:rsidP="00AF643A">
      <w:pPr>
        <w:spacing w:line="276" w:lineRule="auto"/>
        <w:rPr>
          <w:rFonts w:cstheme="minorHAnsi"/>
          <w:sz w:val="22"/>
          <w:szCs w:val="22"/>
        </w:rPr>
      </w:pPr>
      <w:r>
        <w:rPr>
          <w:rFonts w:cstheme="minorHAnsi"/>
          <w:sz w:val="22"/>
          <w:szCs w:val="22"/>
        </w:rPr>
        <w:t xml:space="preserve">Malawi’s </w:t>
      </w:r>
      <w:r w:rsidR="004E5214">
        <w:rPr>
          <w:rFonts w:cstheme="minorHAnsi"/>
          <w:sz w:val="22"/>
          <w:szCs w:val="22"/>
        </w:rPr>
        <w:t>current economic situation</w:t>
      </w:r>
      <w:r>
        <w:rPr>
          <w:rFonts w:cstheme="minorHAnsi"/>
          <w:sz w:val="22"/>
          <w:szCs w:val="22"/>
        </w:rPr>
        <w:t>,</w:t>
      </w:r>
      <w:r w:rsidR="004E5214">
        <w:rPr>
          <w:rFonts w:cstheme="minorHAnsi"/>
          <w:sz w:val="22"/>
          <w:szCs w:val="22"/>
        </w:rPr>
        <w:t xml:space="preserve"> and wider transnational inequit</w:t>
      </w:r>
      <w:r>
        <w:rPr>
          <w:rFonts w:cstheme="minorHAnsi"/>
          <w:sz w:val="22"/>
          <w:szCs w:val="22"/>
        </w:rPr>
        <w:t>ies,</w:t>
      </w:r>
      <w:r w:rsidR="004E5214">
        <w:rPr>
          <w:rFonts w:cstheme="minorHAnsi"/>
          <w:sz w:val="22"/>
          <w:szCs w:val="22"/>
        </w:rPr>
        <w:t xml:space="preserve"> </w:t>
      </w:r>
      <w:r>
        <w:rPr>
          <w:rFonts w:cstheme="minorHAnsi"/>
          <w:sz w:val="22"/>
          <w:szCs w:val="22"/>
        </w:rPr>
        <w:t xml:space="preserve">stem from </w:t>
      </w:r>
      <w:r w:rsidR="004E5214">
        <w:rPr>
          <w:rFonts w:cstheme="minorHAnsi"/>
          <w:sz w:val="22"/>
          <w:szCs w:val="22"/>
        </w:rPr>
        <w:t xml:space="preserve">five key </w:t>
      </w:r>
      <w:r w:rsidR="004A4961">
        <w:rPr>
          <w:rFonts w:cstheme="minorHAnsi"/>
          <w:sz w:val="22"/>
          <w:szCs w:val="22"/>
        </w:rPr>
        <w:t>global dynamics</w:t>
      </w:r>
      <w:r w:rsidR="004E5214">
        <w:rPr>
          <w:rFonts w:cstheme="minorHAnsi"/>
          <w:sz w:val="22"/>
          <w:szCs w:val="22"/>
        </w:rPr>
        <w:t xml:space="preserve"> (</w:t>
      </w:r>
      <w:r w:rsidR="00DD71EB">
        <w:rPr>
          <w:rFonts w:cstheme="minorHAnsi"/>
          <w:sz w:val="22"/>
          <w:szCs w:val="22"/>
        </w:rPr>
        <w:t>B</w:t>
      </w:r>
      <w:r w:rsidR="004E5214">
        <w:rPr>
          <w:rFonts w:cstheme="minorHAnsi"/>
          <w:sz w:val="22"/>
          <w:szCs w:val="22"/>
        </w:rPr>
        <w:t xml:space="preserve">ox 1) </w:t>
      </w:r>
      <w:r w:rsidR="0016099D">
        <w:rPr>
          <w:rFonts w:cstheme="minorHAnsi"/>
          <w:sz w:val="22"/>
          <w:szCs w:val="22"/>
        </w:rPr>
        <w:fldChar w:fldCharType="begin"/>
      </w:r>
      <w:r w:rsidR="001C5DD6">
        <w:rPr>
          <w:rFonts w:cstheme="minorHAnsi"/>
          <w:sz w:val="22"/>
          <w:szCs w:val="22"/>
        </w:rPr>
        <w:instrText xml:space="preserve"> ADDIN EN.CITE &lt;EndNote&gt;&lt;Cite&gt;&lt;Author&gt;Hickel&lt;/Author&gt;&lt;Year&gt;2019&lt;/Year&gt;&lt;RecNum&gt;1520&lt;/RecNum&gt;&lt;DisplayText&gt;(50)&lt;/DisplayText&gt;&lt;record&gt;&lt;rec-number&gt;1520&lt;/rec-number&gt;&lt;foreign-keys&gt;&lt;key app="EN" db-id="efarvrps8zppfceprdtptdaua99eaxtfpeep" timestamp="1600416459"&gt;1520&lt;/key&gt;&lt;/foreign-keys&gt;&lt;ref-type name="Journal Article"&gt;17&lt;/ref-type&gt;&lt;contributors&gt;&lt;authors&gt;&lt;author&gt;Hickel, Jason&lt;/author&gt;&lt;/authors&gt;&lt;/contributors&gt;&lt;titles&gt;&lt;title&gt;The Imperative of Redistribution in an Age of Ecological Overshoot: Human Rights and Global Inequality&lt;/title&gt;&lt;secondary-title&gt;Humanity: An International Journal of Human Rights, Humanitarianism, and Development&lt;/secondary-title&gt;&lt;/titles&gt;&lt;periodical&gt;&lt;full-title&gt;Humanity: An International Journal of Human Rights, Humanitarianism, and Development&lt;/full-title&gt;&lt;/periodical&gt;&lt;pages&gt;416-428&lt;/pages&gt;&lt;volume&gt;10&lt;/volume&gt;&lt;number&gt;3&lt;/number&gt;&lt;dates&gt;&lt;year&gt;2019&lt;/year&gt;&lt;/dates&gt;&lt;urls&gt;&lt;/urls&gt;&lt;/record&gt;&lt;/Cite&gt;&lt;/EndNote&gt;</w:instrText>
      </w:r>
      <w:r w:rsidR="0016099D">
        <w:rPr>
          <w:rFonts w:cstheme="minorHAnsi"/>
          <w:sz w:val="22"/>
          <w:szCs w:val="22"/>
        </w:rPr>
        <w:fldChar w:fldCharType="separate"/>
      </w:r>
      <w:r w:rsidR="001C5DD6">
        <w:rPr>
          <w:rFonts w:cstheme="minorHAnsi"/>
          <w:noProof/>
          <w:sz w:val="22"/>
          <w:szCs w:val="22"/>
        </w:rPr>
        <w:t>(50)</w:t>
      </w:r>
      <w:r w:rsidR="0016099D">
        <w:rPr>
          <w:rFonts w:cstheme="minorHAnsi"/>
          <w:sz w:val="22"/>
          <w:szCs w:val="22"/>
        </w:rPr>
        <w:fldChar w:fldCharType="end"/>
      </w:r>
      <w:r w:rsidR="004E5214">
        <w:rPr>
          <w:rFonts w:cstheme="minorHAnsi"/>
          <w:sz w:val="22"/>
          <w:szCs w:val="22"/>
        </w:rPr>
        <w:t>.</w:t>
      </w:r>
      <w:r w:rsidR="0016099D">
        <w:rPr>
          <w:rFonts w:cstheme="minorHAnsi"/>
          <w:sz w:val="22"/>
          <w:szCs w:val="22"/>
        </w:rPr>
        <w:t xml:space="preserve"> </w:t>
      </w:r>
    </w:p>
    <w:p w14:paraId="79B95822" w14:textId="77777777" w:rsidR="00222BA2" w:rsidRDefault="0016099D" w:rsidP="00AF643A">
      <w:pPr>
        <w:spacing w:line="276" w:lineRule="auto"/>
        <w:rPr>
          <w:rFonts w:cstheme="minorHAnsi"/>
          <w:sz w:val="20"/>
          <w:szCs w:val="20"/>
        </w:rPr>
      </w:pPr>
      <w:r>
        <w:rPr>
          <w:rFonts w:cstheme="minorHAnsi"/>
          <w:noProof/>
          <w:sz w:val="22"/>
          <w:szCs w:val="22"/>
        </w:rPr>
        <mc:AlternateContent>
          <mc:Choice Requires="wps">
            <w:drawing>
              <wp:anchor distT="0" distB="0" distL="114300" distR="114300" simplePos="0" relativeHeight="251659264" behindDoc="0" locked="0" layoutInCell="1" allowOverlap="1" wp14:anchorId="292F034F" wp14:editId="0B9EBFD3">
                <wp:simplePos x="0" y="0"/>
                <wp:positionH relativeFrom="column">
                  <wp:posOffset>0</wp:posOffset>
                </wp:positionH>
                <wp:positionV relativeFrom="paragraph">
                  <wp:posOffset>228600</wp:posOffset>
                </wp:positionV>
                <wp:extent cx="2978150" cy="1240155"/>
                <wp:effectExtent l="0" t="0" r="19050" b="17145"/>
                <wp:wrapTopAndBottom/>
                <wp:docPr id="1" name="Text Box 1"/>
                <wp:cNvGraphicFramePr/>
                <a:graphic xmlns:a="http://schemas.openxmlformats.org/drawingml/2006/main">
                  <a:graphicData uri="http://schemas.microsoft.com/office/word/2010/wordprocessingShape">
                    <wps:wsp>
                      <wps:cNvSpPr txBox="1"/>
                      <wps:spPr>
                        <a:xfrm>
                          <a:off x="0" y="0"/>
                          <a:ext cx="2978150" cy="1240155"/>
                        </a:xfrm>
                        <a:prstGeom prst="rect">
                          <a:avLst/>
                        </a:prstGeom>
                        <a:solidFill>
                          <a:schemeClr val="lt1"/>
                        </a:solidFill>
                        <a:ln w="6350">
                          <a:solidFill>
                            <a:prstClr val="black"/>
                          </a:solidFill>
                        </a:ln>
                      </wps:spPr>
                      <wps:txbx>
                        <w:txbxContent>
                          <w:p w14:paraId="6926B2C5" w14:textId="77777777" w:rsidR="00214180" w:rsidRDefault="00214180">
                            <w:pPr>
                              <w:pStyle w:val="ListParagraph"/>
                              <w:numPr>
                                <w:ilvl w:val="0"/>
                                <w:numId w:val="1"/>
                              </w:numPr>
                            </w:pPr>
                            <w:r>
                              <w:rPr>
                                <w:rFonts w:cstheme="minorHAnsi"/>
                                <w:sz w:val="22"/>
                                <w:szCs w:val="22"/>
                              </w:rPr>
                              <w:t>Colonial processes</w:t>
                            </w:r>
                          </w:p>
                          <w:p w14:paraId="0CA517B8" w14:textId="55E02F34" w:rsidR="00214180" w:rsidRDefault="00214180">
                            <w:pPr>
                              <w:pStyle w:val="ListParagraph"/>
                              <w:numPr>
                                <w:ilvl w:val="0"/>
                                <w:numId w:val="1"/>
                              </w:numPr>
                            </w:pPr>
                            <w:r>
                              <w:rPr>
                                <w:rFonts w:cstheme="minorHAnsi"/>
                                <w:sz w:val="22"/>
                                <w:szCs w:val="22"/>
                              </w:rPr>
                              <w:t>Colonial influences on postcolonial regimes in newly independent nations</w:t>
                            </w:r>
                          </w:p>
                          <w:p w14:paraId="348BB3C1" w14:textId="77777777" w:rsidR="00214180" w:rsidRDefault="00214180">
                            <w:pPr>
                              <w:pStyle w:val="ListParagraph"/>
                              <w:numPr>
                                <w:ilvl w:val="0"/>
                                <w:numId w:val="1"/>
                              </w:numPr>
                            </w:pPr>
                            <w:r>
                              <w:rPr>
                                <w:rFonts w:cstheme="minorHAnsi"/>
                                <w:sz w:val="22"/>
                                <w:szCs w:val="22"/>
                              </w:rPr>
                              <w:t>Structural adjustment programmes</w:t>
                            </w:r>
                          </w:p>
                          <w:p w14:paraId="6E7BB8A5" w14:textId="6D68967C" w:rsidR="00214180" w:rsidRDefault="00214180">
                            <w:pPr>
                              <w:pStyle w:val="ListParagraph"/>
                              <w:numPr>
                                <w:ilvl w:val="0"/>
                                <w:numId w:val="1"/>
                              </w:numPr>
                            </w:pPr>
                            <w:r>
                              <w:rPr>
                                <w:rFonts w:cstheme="minorHAnsi"/>
                                <w:sz w:val="22"/>
                                <w:szCs w:val="22"/>
                              </w:rPr>
                              <w:t>Recent international systems of trade</w:t>
                            </w:r>
                          </w:p>
                          <w:p w14:paraId="1B67815D" w14:textId="77777777" w:rsidR="00214180" w:rsidRDefault="00214180">
                            <w:pPr>
                              <w:pStyle w:val="ListParagraph"/>
                              <w:numPr>
                                <w:ilvl w:val="0"/>
                                <w:numId w:val="1"/>
                              </w:numPr>
                            </w:pPr>
                            <w:r>
                              <w:rPr>
                                <w:rFonts w:cstheme="minorHAnsi"/>
                                <w:sz w:val="22"/>
                                <w:szCs w:val="22"/>
                              </w:rPr>
                              <w:t>Global climate inequ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92F034F" id="_x0000_t202" coordsize="21600,21600" o:spt="202" path="m,l,21600r21600,l21600,xe">
                <v:stroke joinstyle="miter"/>
                <v:path gradientshapeok="t" o:connecttype="rect"/>
              </v:shapetype>
              <v:shape id="Text Box 1" o:spid="_x0000_s1026" type="#_x0000_t202" style="position:absolute;margin-left:0;margin-top:18pt;width:234.5pt;height:97.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" fillcolor="white [3201]" strokeweight=".5pt">
                <v:textbox>
                  <w:txbxContent>
                    <w:p w14:paraId="6926B2C5" w14:textId="77777777" w:rsidR="00214180" w:rsidRDefault="00214180">
                      <w:pPr>
                        <w:pStyle w:val="ListParagraph"/>
                        <w:numPr>
                          <w:ilvl w:val="0"/>
                          <w:numId w:val="1"/>
                        </w:numPr>
                      </w:pPr>
                      <w:r>
                        <w:rPr>
                          <w:rFonts w:cstheme="minorHAnsi"/>
                          <w:sz w:val="22"/>
                          <w:szCs w:val="22"/>
                        </w:rPr>
                        <w:t>Colonial processes</w:t>
                      </w:r>
                    </w:p>
                    <w:p w14:paraId="0CA517B8" w14:textId="55E02F34" w:rsidR="00214180" w:rsidRDefault="00214180">
                      <w:pPr>
                        <w:pStyle w:val="ListParagraph"/>
                        <w:numPr>
                          <w:ilvl w:val="0"/>
                          <w:numId w:val="1"/>
                        </w:numPr>
                      </w:pPr>
                      <w:r>
                        <w:rPr>
                          <w:rFonts w:cstheme="minorHAnsi"/>
                          <w:sz w:val="22"/>
                          <w:szCs w:val="22"/>
                        </w:rPr>
                        <w:t>Colonial influences on postcolonial regimes in newly independent nations</w:t>
                      </w:r>
                    </w:p>
                    <w:p w14:paraId="348BB3C1" w14:textId="77777777" w:rsidR="00214180" w:rsidRDefault="00214180">
                      <w:pPr>
                        <w:pStyle w:val="ListParagraph"/>
                        <w:numPr>
                          <w:ilvl w:val="0"/>
                          <w:numId w:val="1"/>
                        </w:numPr>
                      </w:pPr>
                      <w:r>
                        <w:rPr>
                          <w:rFonts w:cstheme="minorHAnsi"/>
                          <w:sz w:val="22"/>
                          <w:szCs w:val="22"/>
                        </w:rPr>
                        <w:t>Structural adjustment programmes</w:t>
                      </w:r>
                    </w:p>
                    <w:p w14:paraId="6E7BB8A5" w14:textId="6D68967C" w:rsidR="00214180" w:rsidRDefault="00214180">
                      <w:pPr>
                        <w:pStyle w:val="ListParagraph"/>
                        <w:numPr>
                          <w:ilvl w:val="0"/>
                          <w:numId w:val="1"/>
                        </w:numPr>
                      </w:pPr>
                      <w:r>
                        <w:rPr>
                          <w:rFonts w:cstheme="minorHAnsi"/>
                          <w:sz w:val="22"/>
                          <w:szCs w:val="22"/>
                        </w:rPr>
                        <w:t>Recent international systems of trade</w:t>
                      </w:r>
                    </w:p>
                    <w:p w14:paraId="1B67815D" w14:textId="77777777" w:rsidR="00214180" w:rsidRDefault="00214180">
                      <w:pPr>
                        <w:pStyle w:val="ListParagraph"/>
                        <w:numPr>
                          <w:ilvl w:val="0"/>
                          <w:numId w:val="1"/>
                        </w:numPr>
                      </w:pPr>
                      <w:r>
                        <w:rPr>
                          <w:rFonts w:cstheme="minorHAnsi"/>
                          <w:sz w:val="22"/>
                          <w:szCs w:val="22"/>
                        </w:rPr>
                        <w:t>Global climate inequity</w:t>
                      </w:r>
                    </w:p>
                  </w:txbxContent>
                </v:textbox>
                <w10:wrap type="topAndBottom"/>
              </v:shape>
            </w:pict>
          </mc:Fallback>
        </mc:AlternateContent>
      </w:r>
    </w:p>
    <w:p w14:paraId="6CDA8428" w14:textId="4854F857" w:rsidR="00222BA2" w:rsidRDefault="0016099D" w:rsidP="00AF643A">
      <w:pPr>
        <w:spacing w:line="276" w:lineRule="auto"/>
        <w:rPr>
          <w:rFonts w:cstheme="minorHAnsi"/>
          <w:sz w:val="20"/>
          <w:szCs w:val="20"/>
        </w:rPr>
      </w:pPr>
      <w:r>
        <w:rPr>
          <w:rFonts w:cstheme="minorHAnsi"/>
          <w:sz w:val="20"/>
          <w:szCs w:val="20"/>
        </w:rPr>
        <w:t xml:space="preserve">Box 1. Five key points of origin of global inequity </w:t>
      </w:r>
    </w:p>
    <w:p w14:paraId="160CD54A" w14:textId="77777777" w:rsidR="00222BA2" w:rsidRDefault="00222BA2" w:rsidP="00AF643A">
      <w:pPr>
        <w:spacing w:line="276" w:lineRule="auto"/>
        <w:rPr>
          <w:rFonts w:cstheme="minorHAnsi"/>
          <w:sz w:val="22"/>
          <w:szCs w:val="22"/>
        </w:rPr>
      </w:pPr>
    </w:p>
    <w:p w14:paraId="055F3AF3" w14:textId="00ACFFDB" w:rsidR="00222BA2" w:rsidRDefault="00D71062" w:rsidP="00AF643A">
      <w:pPr>
        <w:spacing w:line="276" w:lineRule="auto"/>
        <w:rPr>
          <w:rFonts w:cstheme="minorHAnsi"/>
          <w:sz w:val="22"/>
          <w:szCs w:val="22"/>
        </w:rPr>
      </w:pPr>
      <w:r>
        <w:rPr>
          <w:rFonts w:cstheme="minorHAnsi"/>
          <w:sz w:val="22"/>
          <w:szCs w:val="22"/>
        </w:rPr>
        <w:t>Malawi</w:t>
      </w:r>
      <w:r w:rsidR="00084777">
        <w:rPr>
          <w:rFonts w:cstheme="minorHAnsi"/>
          <w:sz w:val="22"/>
          <w:szCs w:val="22"/>
        </w:rPr>
        <w:t>,</w:t>
      </w:r>
      <w:r w:rsidR="00084777" w:rsidRPr="00084777">
        <w:rPr>
          <w:rFonts w:cstheme="minorHAnsi"/>
          <w:sz w:val="22"/>
          <w:szCs w:val="22"/>
        </w:rPr>
        <w:t xml:space="preserve"> </w:t>
      </w:r>
      <w:r w:rsidR="00084777">
        <w:rPr>
          <w:rFonts w:cstheme="minorHAnsi"/>
          <w:sz w:val="22"/>
          <w:szCs w:val="22"/>
        </w:rPr>
        <w:t>as Nyasaland,</w:t>
      </w:r>
      <w:r w:rsidR="002A0B2E">
        <w:rPr>
          <w:rFonts w:cstheme="minorHAnsi"/>
          <w:sz w:val="22"/>
          <w:szCs w:val="22"/>
        </w:rPr>
        <w:t xml:space="preserve"> </w:t>
      </w:r>
      <w:r>
        <w:rPr>
          <w:rFonts w:cstheme="minorHAnsi"/>
          <w:sz w:val="22"/>
          <w:szCs w:val="22"/>
        </w:rPr>
        <w:t xml:space="preserve">was under British </w:t>
      </w:r>
      <w:r w:rsidR="00A6405C">
        <w:rPr>
          <w:rFonts w:cstheme="minorHAnsi"/>
          <w:sz w:val="22"/>
          <w:szCs w:val="22"/>
        </w:rPr>
        <w:t>control</w:t>
      </w:r>
      <w:r>
        <w:rPr>
          <w:rFonts w:cstheme="minorHAnsi"/>
          <w:sz w:val="22"/>
          <w:szCs w:val="22"/>
        </w:rPr>
        <w:t xml:space="preserve"> from 1891 until</w:t>
      </w:r>
      <w:r w:rsidR="00923805">
        <w:rPr>
          <w:rFonts w:cstheme="minorHAnsi"/>
          <w:sz w:val="22"/>
          <w:szCs w:val="22"/>
        </w:rPr>
        <w:t xml:space="preserve"> independence in </w:t>
      </w:r>
      <w:r>
        <w:rPr>
          <w:rFonts w:cstheme="minorHAnsi"/>
          <w:sz w:val="22"/>
          <w:szCs w:val="22"/>
        </w:rPr>
        <w:t xml:space="preserve">1964. </w:t>
      </w:r>
      <w:r w:rsidR="00CE046C">
        <w:rPr>
          <w:rFonts w:cstheme="minorHAnsi"/>
          <w:sz w:val="22"/>
          <w:szCs w:val="22"/>
        </w:rPr>
        <w:t>T</w:t>
      </w:r>
      <w:r w:rsidR="001F520D">
        <w:rPr>
          <w:rFonts w:cstheme="minorHAnsi"/>
          <w:sz w:val="22"/>
          <w:szCs w:val="22"/>
        </w:rPr>
        <w:t>h</w:t>
      </w:r>
      <w:r w:rsidR="00CE046C">
        <w:rPr>
          <w:rFonts w:cstheme="minorHAnsi"/>
          <w:sz w:val="22"/>
          <w:szCs w:val="22"/>
        </w:rPr>
        <w:t>is</w:t>
      </w:r>
      <w:r w:rsidR="001F520D">
        <w:rPr>
          <w:rFonts w:cstheme="minorHAnsi"/>
          <w:sz w:val="22"/>
          <w:szCs w:val="22"/>
        </w:rPr>
        <w:t xml:space="preserve"> period </w:t>
      </w:r>
      <w:r w:rsidR="0016099D">
        <w:rPr>
          <w:rFonts w:cstheme="minorHAnsi"/>
          <w:sz w:val="22"/>
          <w:szCs w:val="22"/>
        </w:rPr>
        <w:t>was characterised by extractive agricultural practices</w:t>
      </w:r>
      <w:r w:rsidR="00CE046C">
        <w:rPr>
          <w:rFonts w:cstheme="minorHAnsi"/>
          <w:sz w:val="22"/>
          <w:szCs w:val="22"/>
        </w:rPr>
        <w:t xml:space="preserve"> in which</w:t>
      </w:r>
      <w:r w:rsidR="0016099D">
        <w:rPr>
          <w:rFonts w:cstheme="minorHAnsi"/>
          <w:sz w:val="22"/>
          <w:szCs w:val="22"/>
        </w:rPr>
        <w:t xml:space="preserve"> </w:t>
      </w:r>
      <w:r w:rsidR="00CE046C">
        <w:rPr>
          <w:rFonts w:cstheme="minorHAnsi"/>
          <w:sz w:val="22"/>
          <w:szCs w:val="22"/>
        </w:rPr>
        <w:t xml:space="preserve">colonially appropriated </w:t>
      </w:r>
      <w:r w:rsidR="0016099D">
        <w:rPr>
          <w:rFonts w:cstheme="minorHAnsi"/>
          <w:sz w:val="22"/>
          <w:szCs w:val="22"/>
        </w:rPr>
        <w:t xml:space="preserve">land </w:t>
      </w:r>
      <w:r w:rsidR="00CE046C">
        <w:rPr>
          <w:rFonts w:cstheme="minorHAnsi"/>
          <w:sz w:val="22"/>
          <w:szCs w:val="22"/>
        </w:rPr>
        <w:t xml:space="preserve">was distributed to </w:t>
      </w:r>
      <w:r w:rsidR="0016099D">
        <w:rPr>
          <w:rFonts w:cstheme="minorHAnsi"/>
          <w:sz w:val="22"/>
          <w:szCs w:val="22"/>
        </w:rPr>
        <w:t xml:space="preserve">European settlers for </w:t>
      </w:r>
      <w:r w:rsidR="00923805">
        <w:rPr>
          <w:rFonts w:cstheme="minorHAnsi"/>
          <w:sz w:val="22"/>
          <w:szCs w:val="22"/>
        </w:rPr>
        <w:t xml:space="preserve">growing </w:t>
      </w:r>
      <w:r w:rsidR="00F041C8">
        <w:rPr>
          <w:rFonts w:cstheme="minorHAnsi"/>
          <w:sz w:val="22"/>
          <w:szCs w:val="22"/>
        </w:rPr>
        <w:t xml:space="preserve">export </w:t>
      </w:r>
      <w:r w:rsidR="0016099D">
        <w:rPr>
          <w:rFonts w:cstheme="minorHAnsi"/>
          <w:sz w:val="22"/>
          <w:szCs w:val="22"/>
        </w:rPr>
        <w:t xml:space="preserve">crops. Resident Malawians were exploited for </w:t>
      </w:r>
      <w:r w:rsidR="00923805">
        <w:rPr>
          <w:rFonts w:cstheme="minorHAnsi"/>
          <w:sz w:val="22"/>
          <w:szCs w:val="22"/>
        </w:rPr>
        <w:t xml:space="preserve">agricultural </w:t>
      </w:r>
      <w:r w:rsidR="0016099D">
        <w:rPr>
          <w:rFonts w:cstheme="minorHAnsi"/>
          <w:sz w:val="22"/>
          <w:szCs w:val="22"/>
        </w:rPr>
        <w:t xml:space="preserve">labour (the ‘thangata’ system), and </w:t>
      </w:r>
      <w:r w:rsidR="00726515">
        <w:rPr>
          <w:rFonts w:cstheme="minorHAnsi"/>
          <w:sz w:val="22"/>
          <w:szCs w:val="22"/>
        </w:rPr>
        <w:t xml:space="preserve">hut and poll </w:t>
      </w:r>
      <w:r w:rsidR="0016099D">
        <w:rPr>
          <w:rFonts w:cstheme="minorHAnsi"/>
          <w:sz w:val="22"/>
          <w:szCs w:val="22"/>
        </w:rPr>
        <w:t xml:space="preserve">taxes introduced to </w:t>
      </w:r>
      <w:r w:rsidR="00AB7C37">
        <w:rPr>
          <w:rFonts w:cstheme="minorHAnsi"/>
          <w:sz w:val="22"/>
          <w:szCs w:val="22"/>
        </w:rPr>
        <w:t>move</w:t>
      </w:r>
      <w:r w:rsidR="0016099D">
        <w:rPr>
          <w:rFonts w:cstheme="minorHAnsi"/>
          <w:sz w:val="22"/>
          <w:szCs w:val="22"/>
        </w:rPr>
        <w:t xml:space="preserve"> Malawians </w:t>
      </w:r>
      <w:r w:rsidR="00AB7C37">
        <w:rPr>
          <w:rFonts w:cstheme="minorHAnsi"/>
          <w:sz w:val="22"/>
          <w:szCs w:val="22"/>
        </w:rPr>
        <w:t>in</w:t>
      </w:r>
      <w:r w:rsidR="0016099D">
        <w:rPr>
          <w:rFonts w:cstheme="minorHAnsi"/>
          <w:sz w:val="22"/>
          <w:szCs w:val="22"/>
        </w:rPr>
        <w:t xml:space="preserve">to </w:t>
      </w:r>
      <w:r w:rsidR="004E5214">
        <w:rPr>
          <w:rFonts w:cstheme="minorHAnsi"/>
          <w:sz w:val="22"/>
          <w:szCs w:val="22"/>
        </w:rPr>
        <w:t xml:space="preserve">the labour market </w:t>
      </w:r>
      <w:r w:rsidR="0016099D">
        <w:rPr>
          <w:rFonts w:cstheme="minorHAnsi"/>
          <w:sz w:val="22"/>
          <w:szCs w:val="22"/>
        </w:rPr>
        <w:fldChar w:fldCharType="begin"/>
      </w:r>
      <w:r w:rsidR="001C5DD6">
        <w:rPr>
          <w:rFonts w:cstheme="minorHAnsi"/>
          <w:sz w:val="22"/>
          <w:szCs w:val="22"/>
        </w:rPr>
        <w:instrText xml:space="preserve"> ADDIN EN.CITE &lt;EndNote&gt;&lt;Cite&gt;&lt;Author&gt;Ng&amp;apos;ong&amp;apos;ola&lt;/Author&gt;&lt;Year&gt;1986&lt;/Year&gt;&lt;RecNum&gt;1521&lt;/RecNum&gt;&lt;DisplayText&gt;(51)&lt;/DisplayText&gt;&lt;record&gt;&lt;rec-number&gt;1521&lt;/rec-number&gt;&lt;foreign-keys&gt;&lt;key app="EN" db-id="efarvrps8zppfceprdtptdaua99eaxtfpeep" timestamp="1600416577"&gt;1521&lt;/key&gt;&lt;/foreign-keys&gt;&lt;ref-type name="Journal Article"&gt;17&lt;/ref-type&gt;&lt;contributors&gt;&lt;authors&gt;&lt;author&gt;Ng&amp;apos;ong&amp;apos;ola, Clement&lt;/author&gt;&lt;/authors&gt;&lt;/contributors&gt;&lt;titles&gt;&lt;title&gt;Malawi&amp;apos;s Agricultural Economy and the Evolution of Legislation on the Production and Marketing of Peasant Economic Crops&lt;/title&gt;&lt;secondary-title&gt;Journal of Southern African Studies&lt;/secondary-title&gt;&lt;/titles&gt;&lt;periodical&gt;&lt;full-title&gt;Journal of Southern African Studies&lt;/full-title&gt;&lt;/periodical&gt;&lt;pages&gt;240-262&lt;/pages&gt;&lt;volume&gt;12&lt;/volume&gt;&lt;number&gt;2&lt;/number&gt;&lt;dates&gt;&lt;year&gt;1986&lt;/year&gt;&lt;/dates&gt;&lt;publisher&gt;[Taylor &amp;amp; Francis, Ltd., Journal of Southern African Studies]&lt;/publisher&gt;&lt;isbn&gt;03057070, 14653893&lt;/isbn&gt;&lt;urls&gt;&lt;related-urls&gt;&lt;url&gt;http://www.jstor.org/stable/2636745&lt;/url&gt;&lt;/related-urls&gt;&lt;/urls&gt;&lt;custom1&gt;Full publication date: Apr., 1986&lt;/custom1&gt;&lt;remote-database-name&gt;JSTOR&lt;/remote-database-name&gt;&lt;access-date&gt;2020/09/18/&lt;/access-date&gt;&lt;/record&gt;&lt;/Cite&gt;&lt;/EndNote&gt;</w:instrText>
      </w:r>
      <w:r w:rsidR="0016099D">
        <w:rPr>
          <w:rFonts w:cstheme="minorHAnsi"/>
          <w:sz w:val="22"/>
          <w:szCs w:val="22"/>
        </w:rPr>
        <w:fldChar w:fldCharType="separate"/>
      </w:r>
      <w:r w:rsidR="001C5DD6">
        <w:rPr>
          <w:rFonts w:cstheme="minorHAnsi"/>
          <w:noProof/>
          <w:sz w:val="22"/>
          <w:szCs w:val="22"/>
        </w:rPr>
        <w:t>(51)</w:t>
      </w:r>
      <w:r w:rsidR="0016099D">
        <w:rPr>
          <w:rFonts w:cstheme="minorHAnsi"/>
          <w:sz w:val="22"/>
          <w:szCs w:val="22"/>
        </w:rPr>
        <w:fldChar w:fldCharType="end"/>
      </w:r>
      <w:r w:rsidR="0016099D">
        <w:rPr>
          <w:rFonts w:cstheme="minorHAnsi"/>
          <w:sz w:val="22"/>
          <w:szCs w:val="22"/>
        </w:rPr>
        <w:t xml:space="preserve">. </w:t>
      </w:r>
      <w:r w:rsidR="00923805">
        <w:rPr>
          <w:rFonts w:cstheme="minorHAnsi"/>
          <w:sz w:val="22"/>
          <w:szCs w:val="22"/>
        </w:rPr>
        <w:t xml:space="preserve">After </w:t>
      </w:r>
      <w:r w:rsidR="0016099D">
        <w:rPr>
          <w:rFonts w:cstheme="minorHAnsi"/>
          <w:sz w:val="22"/>
          <w:szCs w:val="22"/>
        </w:rPr>
        <w:t>independence</w:t>
      </w:r>
      <w:r w:rsidR="00923805">
        <w:rPr>
          <w:rFonts w:cstheme="minorHAnsi"/>
          <w:sz w:val="22"/>
          <w:szCs w:val="22"/>
        </w:rPr>
        <w:t>,</w:t>
      </w:r>
      <w:r w:rsidR="0016099D">
        <w:rPr>
          <w:rFonts w:cstheme="minorHAnsi"/>
          <w:sz w:val="22"/>
          <w:szCs w:val="22"/>
        </w:rPr>
        <w:t xml:space="preserve"> Malawi was reliant on crop</w:t>
      </w:r>
      <w:r w:rsidR="00AD57B4">
        <w:rPr>
          <w:rFonts w:cstheme="minorHAnsi"/>
          <w:sz w:val="22"/>
          <w:szCs w:val="22"/>
        </w:rPr>
        <w:t xml:space="preserve"> </w:t>
      </w:r>
      <w:r w:rsidR="0016099D">
        <w:rPr>
          <w:rFonts w:cstheme="minorHAnsi"/>
          <w:sz w:val="22"/>
          <w:szCs w:val="22"/>
        </w:rPr>
        <w:t xml:space="preserve">exports and </w:t>
      </w:r>
      <w:r w:rsidR="001A142A">
        <w:rPr>
          <w:rFonts w:cstheme="minorHAnsi"/>
          <w:sz w:val="22"/>
          <w:szCs w:val="22"/>
        </w:rPr>
        <w:t xml:space="preserve">labour </w:t>
      </w:r>
      <w:r w:rsidR="00AD57B4">
        <w:rPr>
          <w:rFonts w:cstheme="minorHAnsi"/>
          <w:sz w:val="22"/>
          <w:szCs w:val="22"/>
        </w:rPr>
        <w:t>e</w:t>
      </w:r>
      <w:r w:rsidR="0016099D">
        <w:rPr>
          <w:rFonts w:cstheme="minorHAnsi"/>
          <w:sz w:val="22"/>
          <w:szCs w:val="22"/>
        </w:rPr>
        <w:t xml:space="preserve">migration, </w:t>
      </w:r>
      <w:r w:rsidR="00AB7C37">
        <w:rPr>
          <w:rFonts w:cstheme="minorHAnsi"/>
          <w:sz w:val="22"/>
          <w:szCs w:val="22"/>
        </w:rPr>
        <w:t>firmly establishing</w:t>
      </w:r>
      <w:r w:rsidR="0016099D">
        <w:rPr>
          <w:rFonts w:cstheme="minorHAnsi"/>
          <w:sz w:val="22"/>
          <w:szCs w:val="22"/>
        </w:rPr>
        <w:t xml:space="preserve"> </w:t>
      </w:r>
      <w:r w:rsidR="00AB154B">
        <w:rPr>
          <w:rFonts w:cstheme="minorHAnsi"/>
          <w:sz w:val="22"/>
          <w:szCs w:val="22"/>
        </w:rPr>
        <w:t xml:space="preserve">structural </w:t>
      </w:r>
      <w:r w:rsidR="0016099D">
        <w:rPr>
          <w:rFonts w:cstheme="minorHAnsi"/>
          <w:sz w:val="22"/>
          <w:szCs w:val="22"/>
        </w:rPr>
        <w:t xml:space="preserve">poverty </w:t>
      </w:r>
      <w:r w:rsidR="0016099D">
        <w:rPr>
          <w:rFonts w:cstheme="minorHAnsi"/>
          <w:sz w:val="22"/>
          <w:szCs w:val="22"/>
        </w:rPr>
        <w:fldChar w:fldCharType="begin"/>
      </w:r>
      <w:r w:rsidR="001C5DD6">
        <w:rPr>
          <w:rFonts w:cstheme="minorHAnsi"/>
          <w:sz w:val="22"/>
          <w:szCs w:val="22"/>
        </w:rPr>
        <w:instrText xml:space="preserve"> ADDIN EN.CITE &lt;EndNote&gt;&lt;Cite&gt;&lt;Author&gt;Smith&lt;/Author&gt;&lt;Year&gt;1990&lt;/Year&gt;&lt;RecNum&gt;1522&lt;/RecNum&gt;&lt;DisplayText&gt;(52)&lt;/DisplayText&gt;&lt;record&gt;&lt;rec-number&gt;1522&lt;/rec-number&gt;&lt;foreign-keys&gt;&lt;key app="EN" db-id="efarvrps8zppfceprdtptdaua99eaxtfpeep" timestamp="1600425992"&gt;1522&lt;/key&gt;&lt;/foreign-keys&gt;&lt;ref-type name="Report"&gt;27&lt;/ref-type&gt;&lt;contributors&gt;&lt;authors&gt;&lt;author&gt;Smith, S&lt;/author&gt;&lt;/authors&gt;&lt;/contributors&gt;&lt;titles&gt;&lt;title&gt;Three case-studies: Zimbabwe, Malawi, and Angola in Front Line Africa: The Right to a Future&lt;/title&gt;&lt;/titles&gt;&lt;pages&gt;208-256&lt;/pages&gt;&lt;dates&gt;&lt;year&gt;1990&lt;/year&gt;&lt;/dates&gt;&lt;pub-location&gt;Oxford, UK&lt;/pub-location&gt;&lt;publisher&gt;Oxfam&lt;/publisher&gt;&lt;urls&gt;&lt;related-urls&gt;&lt;url&gt;https://oxfamilibrary.openrepository.com/bitstream/handle/10546/123046/bk-front-line-africa-ch9-10-010190-en.pdf?sequence=28&amp;amp;isAllowed=y&lt;/url&gt;&lt;/related-urls&gt;&lt;/urls&gt;&lt;access-date&gt;18th Sept 2020&lt;/access-date&gt;&lt;/record&gt;&lt;/Cite&gt;&lt;/EndNote&gt;</w:instrText>
      </w:r>
      <w:r w:rsidR="0016099D">
        <w:rPr>
          <w:rFonts w:cstheme="minorHAnsi"/>
          <w:sz w:val="22"/>
          <w:szCs w:val="22"/>
        </w:rPr>
        <w:fldChar w:fldCharType="separate"/>
      </w:r>
      <w:r w:rsidR="001C5DD6">
        <w:rPr>
          <w:rFonts w:cstheme="minorHAnsi"/>
          <w:noProof/>
          <w:sz w:val="22"/>
          <w:szCs w:val="22"/>
        </w:rPr>
        <w:t>(52)</w:t>
      </w:r>
      <w:r w:rsidR="0016099D">
        <w:rPr>
          <w:rFonts w:cstheme="minorHAnsi"/>
          <w:sz w:val="22"/>
          <w:szCs w:val="22"/>
        </w:rPr>
        <w:fldChar w:fldCharType="end"/>
      </w:r>
      <w:r w:rsidR="0016099D">
        <w:rPr>
          <w:rFonts w:cstheme="minorHAnsi"/>
          <w:sz w:val="22"/>
          <w:szCs w:val="22"/>
        </w:rPr>
        <w:t xml:space="preserve">. </w:t>
      </w:r>
      <w:r w:rsidR="00A827F9">
        <w:rPr>
          <w:rFonts w:cstheme="minorHAnsi"/>
          <w:sz w:val="22"/>
          <w:szCs w:val="22"/>
        </w:rPr>
        <w:t>T</w:t>
      </w:r>
      <w:r w:rsidR="00AB7C37">
        <w:rPr>
          <w:rFonts w:cstheme="minorHAnsi"/>
          <w:sz w:val="22"/>
          <w:szCs w:val="22"/>
        </w:rPr>
        <w:t>oday</w:t>
      </w:r>
      <w:r w:rsidR="00A827F9">
        <w:rPr>
          <w:rFonts w:cstheme="minorHAnsi"/>
          <w:sz w:val="22"/>
          <w:szCs w:val="22"/>
        </w:rPr>
        <w:t>, Malawi</w:t>
      </w:r>
      <w:r w:rsidR="00AB7C37">
        <w:rPr>
          <w:rFonts w:cstheme="minorHAnsi"/>
          <w:sz w:val="22"/>
          <w:szCs w:val="22"/>
        </w:rPr>
        <w:t xml:space="preserve"> </w:t>
      </w:r>
      <w:r w:rsidR="007F7937">
        <w:rPr>
          <w:rFonts w:cstheme="minorHAnsi"/>
          <w:sz w:val="22"/>
          <w:szCs w:val="22"/>
        </w:rPr>
        <w:t xml:space="preserve">remains </w:t>
      </w:r>
      <w:r w:rsidR="0016099D">
        <w:rPr>
          <w:rFonts w:cstheme="minorHAnsi"/>
          <w:sz w:val="22"/>
          <w:szCs w:val="22"/>
        </w:rPr>
        <w:t>dependen</w:t>
      </w:r>
      <w:r w:rsidR="007F7937">
        <w:rPr>
          <w:rFonts w:cstheme="minorHAnsi"/>
          <w:sz w:val="22"/>
          <w:szCs w:val="22"/>
        </w:rPr>
        <w:t>t</w:t>
      </w:r>
      <w:r w:rsidR="0016099D">
        <w:rPr>
          <w:rFonts w:cstheme="minorHAnsi"/>
          <w:sz w:val="22"/>
          <w:szCs w:val="22"/>
        </w:rPr>
        <w:t xml:space="preserve"> </w:t>
      </w:r>
      <w:r w:rsidR="007F7937">
        <w:rPr>
          <w:rFonts w:cstheme="minorHAnsi"/>
          <w:sz w:val="22"/>
          <w:szCs w:val="22"/>
        </w:rPr>
        <w:t xml:space="preserve">on extractive </w:t>
      </w:r>
      <w:r w:rsidR="006C26EE">
        <w:rPr>
          <w:rFonts w:cstheme="minorHAnsi"/>
          <w:sz w:val="22"/>
          <w:szCs w:val="22"/>
        </w:rPr>
        <w:t xml:space="preserve">modes of </w:t>
      </w:r>
      <w:r w:rsidR="007F7937">
        <w:rPr>
          <w:rFonts w:cstheme="minorHAnsi"/>
          <w:sz w:val="22"/>
          <w:szCs w:val="22"/>
        </w:rPr>
        <w:t>trade</w:t>
      </w:r>
      <w:r w:rsidR="00A827F9">
        <w:rPr>
          <w:rFonts w:cstheme="minorHAnsi"/>
          <w:sz w:val="22"/>
          <w:szCs w:val="22"/>
        </w:rPr>
        <w:t xml:space="preserve"> </w:t>
      </w:r>
      <w:r w:rsidR="00CE046C">
        <w:rPr>
          <w:rFonts w:cstheme="minorHAnsi"/>
          <w:sz w:val="22"/>
          <w:szCs w:val="22"/>
        </w:rPr>
        <w:t>through</w:t>
      </w:r>
      <w:r w:rsidR="00A827F9">
        <w:rPr>
          <w:rFonts w:cstheme="minorHAnsi"/>
          <w:sz w:val="22"/>
          <w:szCs w:val="22"/>
        </w:rPr>
        <w:t xml:space="preserve"> </w:t>
      </w:r>
      <w:r w:rsidR="007F7937">
        <w:rPr>
          <w:rFonts w:cstheme="minorHAnsi"/>
          <w:sz w:val="22"/>
          <w:szCs w:val="22"/>
        </w:rPr>
        <w:t xml:space="preserve">export of </w:t>
      </w:r>
      <w:r w:rsidR="0016099D">
        <w:rPr>
          <w:rFonts w:cstheme="minorHAnsi"/>
          <w:sz w:val="22"/>
          <w:szCs w:val="22"/>
        </w:rPr>
        <w:t>raw material</w:t>
      </w:r>
      <w:r w:rsidR="00AB7C37">
        <w:rPr>
          <w:rFonts w:cstheme="minorHAnsi"/>
          <w:sz w:val="22"/>
          <w:szCs w:val="22"/>
        </w:rPr>
        <w:t xml:space="preserve">s </w:t>
      </w:r>
      <w:r w:rsidR="0016099D">
        <w:rPr>
          <w:rFonts w:cstheme="minorHAnsi"/>
          <w:sz w:val="22"/>
          <w:szCs w:val="22"/>
        </w:rPr>
        <w:t xml:space="preserve">for processing and manufacturing </w:t>
      </w:r>
      <w:r w:rsidR="00CE046C">
        <w:rPr>
          <w:rFonts w:cstheme="minorHAnsi"/>
          <w:sz w:val="22"/>
          <w:szCs w:val="22"/>
        </w:rPr>
        <w:t xml:space="preserve">elsewhere </w:t>
      </w:r>
      <w:r w:rsidR="0016099D">
        <w:rPr>
          <w:rFonts w:cstheme="minorHAnsi"/>
          <w:sz w:val="22"/>
          <w:szCs w:val="22"/>
        </w:rPr>
        <w:fldChar w:fldCharType="begin"/>
      </w:r>
      <w:r w:rsidR="001C5DD6">
        <w:rPr>
          <w:rFonts w:cstheme="minorHAnsi"/>
          <w:sz w:val="22"/>
          <w:szCs w:val="22"/>
        </w:rPr>
        <w:instrText xml:space="preserve"> ADDIN EN.CITE &lt;EndNote&gt;&lt;Cite&gt;&lt;Author&gt;Smith&lt;/Author&gt;&lt;Year&gt;1994&lt;/Year&gt;&lt;RecNum&gt;1527&lt;/RecNum&gt;&lt;DisplayText&gt;(53)&lt;/DisplayText&gt;&lt;record&gt;&lt;rec-number&gt;1527&lt;/rec-number&gt;&lt;foreign-keys&gt;&lt;key app="EN" db-id="efarvrps8zppfceprdtptdaua99eaxtfpeep" timestamp="1600677807"&gt;1527&lt;/key&gt;&lt;/foreign-keys&gt;&lt;ref-type name="Book"&gt;6&lt;/ref-type&gt;&lt;contributors&gt;&lt;authors&gt;&lt;author&gt;Smith, J. W. &lt;/author&gt;&lt;/authors&gt;&lt;/contributors&gt;&lt;titles&gt;&lt;title&gt;The World’s Wasted Wealth 2&lt;/title&gt;&lt;/titles&gt;&lt;dates&gt;&lt;year&gt;1994&lt;/year&gt;&lt;/dates&gt;&lt;publisher&gt;Institute for Economic Democracy&lt;/publisher&gt;&lt;urls&gt;&lt;/urls&gt;&lt;/record&gt;&lt;/Cite&gt;&lt;/EndNote&gt;</w:instrText>
      </w:r>
      <w:r w:rsidR="0016099D">
        <w:rPr>
          <w:rFonts w:cstheme="minorHAnsi"/>
          <w:sz w:val="22"/>
          <w:szCs w:val="22"/>
        </w:rPr>
        <w:fldChar w:fldCharType="separate"/>
      </w:r>
      <w:r w:rsidR="001C5DD6">
        <w:rPr>
          <w:rFonts w:cstheme="minorHAnsi"/>
          <w:noProof/>
          <w:sz w:val="22"/>
          <w:szCs w:val="22"/>
        </w:rPr>
        <w:t>(53)</w:t>
      </w:r>
      <w:r w:rsidR="0016099D">
        <w:rPr>
          <w:rFonts w:cstheme="minorHAnsi"/>
          <w:sz w:val="22"/>
          <w:szCs w:val="22"/>
        </w:rPr>
        <w:fldChar w:fldCharType="end"/>
      </w:r>
      <w:r w:rsidR="0016099D">
        <w:rPr>
          <w:rFonts w:cstheme="minorHAnsi"/>
          <w:sz w:val="22"/>
          <w:szCs w:val="22"/>
        </w:rPr>
        <w:t>.</w:t>
      </w:r>
    </w:p>
    <w:p w14:paraId="31651F32" w14:textId="77777777" w:rsidR="00222BA2" w:rsidRDefault="00222BA2" w:rsidP="00AF643A">
      <w:pPr>
        <w:spacing w:line="276" w:lineRule="auto"/>
        <w:rPr>
          <w:rFonts w:cstheme="minorHAnsi"/>
          <w:sz w:val="22"/>
          <w:szCs w:val="22"/>
        </w:rPr>
      </w:pPr>
    </w:p>
    <w:p w14:paraId="5F41DE2F" w14:textId="667780B4" w:rsidR="00305532" w:rsidRDefault="007F7937" w:rsidP="00AF643A">
      <w:pPr>
        <w:spacing w:line="276" w:lineRule="auto"/>
        <w:rPr>
          <w:rFonts w:cstheme="minorHAnsi"/>
          <w:sz w:val="22"/>
          <w:szCs w:val="22"/>
        </w:rPr>
      </w:pPr>
      <w:r>
        <w:rPr>
          <w:rFonts w:cstheme="minorHAnsi"/>
          <w:sz w:val="22"/>
          <w:szCs w:val="22"/>
        </w:rPr>
        <w:t>S</w:t>
      </w:r>
      <w:r w:rsidR="0016099D">
        <w:rPr>
          <w:rFonts w:cstheme="minorHAnsi"/>
          <w:sz w:val="22"/>
          <w:szCs w:val="22"/>
        </w:rPr>
        <w:t>tructural adjustment in 1981</w:t>
      </w:r>
      <w:r>
        <w:rPr>
          <w:rFonts w:cstheme="minorHAnsi"/>
          <w:sz w:val="22"/>
          <w:szCs w:val="22"/>
        </w:rPr>
        <w:t xml:space="preserve">, precipitated by the oil crisis of the 1970s, brought </w:t>
      </w:r>
      <w:r w:rsidR="0016099D">
        <w:rPr>
          <w:rFonts w:cstheme="minorHAnsi"/>
          <w:sz w:val="22"/>
          <w:szCs w:val="22"/>
        </w:rPr>
        <w:t>financial assistance from the World Bank</w:t>
      </w:r>
      <w:r w:rsidR="00EB7F1C">
        <w:rPr>
          <w:rFonts w:cstheme="minorHAnsi"/>
          <w:sz w:val="22"/>
          <w:szCs w:val="22"/>
        </w:rPr>
        <w:t>,</w:t>
      </w:r>
      <w:r>
        <w:rPr>
          <w:rFonts w:cstheme="minorHAnsi"/>
          <w:sz w:val="22"/>
          <w:szCs w:val="22"/>
        </w:rPr>
        <w:t xml:space="preserve"> </w:t>
      </w:r>
      <w:r w:rsidR="0016099D">
        <w:rPr>
          <w:rFonts w:cstheme="minorHAnsi"/>
          <w:sz w:val="22"/>
          <w:szCs w:val="22"/>
        </w:rPr>
        <w:t xml:space="preserve">conditional on </w:t>
      </w:r>
      <w:r w:rsidR="00AB7C37">
        <w:rPr>
          <w:rFonts w:cstheme="minorHAnsi"/>
          <w:sz w:val="22"/>
          <w:szCs w:val="22"/>
        </w:rPr>
        <w:t>extensive</w:t>
      </w:r>
      <w:r w:rsidR="0016099D">
        <w:rPr>
          <w:rFonts w:cstheme="minorHAnsi"/>
          <w:sz w:val="22"/>
          <w:szCs w:val="22"/>
        </w:rPr>
        <w:t xml:space="preserve"> policy reforms </w:t>
      </w:r>
      <w:r w:rsidR="0016099D">
        <w:rPr>
          <w:rFonts w:cstheme="minorHAnsi"/>
          <w:sz w:val="22"/>
          <w:szCs w:val="22"/>
        </w:rPr>
        <w:fldChar w:fldCharType="begin"/>
      </w:r>
      <w:r w:rsidR="001C5DD6">
        <w:rPr>
          <w:rFonts w:cstheme="minorHAnsi"/>
          <w:sz w:val="22"/>
          <w:szCs w:val="22"/>
        </w:rPr>
        <w:instrText xml:space="preserve"> ADDIN EN.CITE &lt;EndNote&gt;&lt;Cite&gt;&lt;Author&gt;Bhalla&lt;/Author&gt;&lt;Year&gt;2000&lt;/Year&gt;&lt;RecNum&gt;1525&lt;/RecNum&gt;&lt;DisplayText&gt;(54, 55)&lt;/DisplayText&gt;&lt;record&gt;&lt;rec-number&gt;1525&lt;/rec-number&gt;&lt;foreign-keys&gt;&lt;key app="EN" db-id="efarvrps8zppfceprdtptdaua99eaxtfpeep" timestamp="1600509970"&gt;1525&lt;/key&gt;&lt;/foreign-keys&gt;&lt;ref-type name="Report"&gt;27&lt;/ref-type&gt;&lt;contributors&gt;&lt;authors&gt;&lt;author&gt;Bhalla, A&lt;/author&gt;&lt;author&gt;Chipeta, C&lt;/author&gt;&lt;author&gt;Taye, H&lt;/author&gt;&lt;author&gt;Mkandawire, M&lt;/author&gt;&lt;/authors&gt;&lt;/contributors&gt;&lt;titles&gt;&lt;title&gt;Globalization and sustainable human development: progress and challenges for Malawi&lt;/title&gt;&lt;/titles&gt;&lt;dates&gt;&lt;year&gt;2000&lt;/year&gt;&lt;/dates&gt;&lt;pub-location&gt;Blantyre, Malawi&lt;/pub-location&gt;&lt;publisher&gt;UNCTAD/UNDP&lt;/publisher&gt;&lt;urls&gt;&lt;related-urls&gt;&lt;url&gt;https://unctad.org/en/docs/poedmm129.en.pdf&lt;/url&gt;&lt;/related-urls&gt;&lt;/urls&gt;&lt;access-date&gt;19th September 2020&lt;/access-date&gt;&lt;/record&gt;&lt;/Cite&gt;&lt;Cite&gt;&lt;Author&gt;Booth&lt;/Author&gt;&lt;Year&gt;2006&lt;/Year&gt;&lt;RecNum&gt;1524&lt;/RecNum&gt;&lt;record&gt;&lt;rec-number&gt;1524&lt;/rec-number&gt;&lt;foreign-keys&gt;&lt;key app="EN" db-id="efarvrps8zppfceprdtptdaua99eaxtfpeep" timestamp="1600509507"&gt;1524&lt;/key&gt;&lt;/foreign-keys&gt;&lt;ref-type name="Report"&gt;27&lt;/ref-type&gt;&lt;contributors&gt;&lt;authors&gt;&lt;author&gt;Booth, D&lt;/author&gt;&lt;author&gt;Cammack, D&lt;/author&gt;&lt;author&gt;Harrigan, J&lt;/author&gt;&lt;author&gt;Kanyongolo, E&lt;/author&gt;&lt;author&gt;Mataure, M&lt;/author&gt;&lt;author&gt;Ngwire, N&lt;/author&gt;&lt;/authors&gt;&lt;/contributors&gt;&lt;titles&gt;&lt;title&gt;Working Paper 261 - Drivers of Change and Development in Malawi &lt;/title&gt;&lt;/titles&gt;&lt;dates&gt;&lt;year&gt;2006&lt;/year&gt;&lt;/dates&gt;&lt;pub-location&gt;London&lt;/pub-location&gt;&lt;publisher&gt;Overseas Development Institute&lt;/publisher&gt;&lt;urls&gt;&lt;related-urls&gt;&lt;url&gt;https://www.odi.org/sites/odi.org.uk/files/odi-assets/publications-opinion-files/1957.pdf&lt;/url&gt;&lt;/related-urls&gt;&lt;/urls&gt;&lt;access-date&gt;19th September 2020&lt;/access-date&gt;&lt;/record&gt;&lt;/Cite&gt;&lt;/EndNote&gt;</w:instrText>
      </w:r>
      <w:r w:rsidR="0016099D">
        <w:rPr>
          <w:rFonts w:cstheme="minorHAnsi"/>
          <w:sz w:val="22"/>
          <w:szCs w:val="22"/>
        </w:rPr>
        <w:fldChar w:fldCharType="separate"/>
      </w:r>
      <w:r w:rsidR="001C5DD6">
        <w:rPr>
          <w:rFonts w:cstheme="minorHAnsi"/>
          <w:noProof/>
          <w:sz w:val="22"/>
          <w:szCs w:val="22"/>
        </w:rPr>
        <w:t>(54, 55)</w:t>
      </w:r>
      <w:r w:rsidR="0016099D">
        <w:rPr>
          <w:rFonts w:cstheme="minorHAnsi"/>
          <w:sz w:val="22"/>
          <w:szCs w:val="22"/>
        </w:rPr>
        <w:fldChar w:fldCharType="end"/>
      </w:r>
      <w:r w:rsidR="0016099D">
        <w:rPr>
          <w:rFonts w:cstheme="minorHAnsi"/>
          <w:sz w:val="22"/>
          <w:szCs w:val="22"/>
        </w:rPr>
        <w:t xml:space="preserve">. </w:t>
      </w:r>
      <w:r w:rsidR="0023557A">
        <w:rPr>
          <w:rFonts w:cstheme="minorHAnsi"/>
          <w:sz w:val="22"/>
          <w:szCs w:val="22"/>
        </w:rPr>
        <w:t>T</w:t>
      </w:r>
      <w:r w:rsidR="0016099D">
        <w:rPr>
          <w:rFonts w:cstheme="minorHAnsi"/>
          <w:sz w:val="22"/>
          <w:szCs w:val="22"/>
        </w:rPr>
        <w:t>rade liberalisation and deregulation opened countries</w:t>
      </w:r>
      <w:r w:rsidR="00E26050">
        <w:rPr>
          <w:rFonts w:cstheme="minorHAnsi"/>
          <w:sz w:val="22"/>
          <w:szCs w:val="22"/>
        </w:rPr>
        <w:t xml:space="preserve"> such as Malawi</w:t>
      </w:r>
      <w:r w:rsidR="0016099D">
        <w:rPr>
          <w:rFonts w:cstheme="minorHAnsi"/>
          <w:sz w:val="22"/>
          <w:szCs w:val="22"/>
        </w:rPr>
        <w:t xml:space="preserve"> to </w:t>
      </w:r>
      <w:r w:rsidR="0023557A">
        <w:rPr>
          <w:rFonts w:cstheme="minorHAnsi"/>
          <w:sz w:val="22"/>
          <w:szCs w:val="22"/>
        </w:rPr>
        <w:t xml:space="preserve">aggressive </w:t>
      </w:r>
      <w:r w:rsidR="0016099D">
        <w:rPr>
          <w:rFonts w:cstheme="minorHAnsi"/>
          <w:sz w:val="22"/>
          <w:szCs w:val="22"/>
        </w:rPr>
        <w:t xml:space="preserve">foreign markets with highly subsidised agriculture </w:t>
      </w:r>
      <w:r w:rsidR="0016099D">
        <w:rPr>
          <w:rFonts w:cstheme="minorHAnsi"/>
          <w:sz w:val="22"/>
          <w:szCs w:val="22"/>
        </w:rPr>
        <w:fldChar w:fldCharType="begin"/>
      </w:r>
      <w:r w:rsidR="001C5DD6">
        <w:rPr>
          <w:rFonts w:cstheme="minorHAnsi"/>
          <w:sz w:val="22"/>
          <w:szCs w:val="22"/>
        </w:rPr>
        <w:instrText xml:space="preserve"> ADDIN EN.CITE &lt;EndNote&gt;&lt;Cite&gt;&lt;Author&gt;Shah&lt;/Author&gt;&lt;Year&gt;2013&lt;/Year&gt;&lt;RecNum&gt;1526&lt;/RecNum&gt;&lt;DisplayText&gt;(56)&lt;/DisplayText&gt;&lt;record&gt;&lt;rec-number&gt;1526&lt;/rec-number&gt;&lt;foreign-keys&gt;&lt;key app="EN" db-id="efarvrps8zppfceprdtptdaua99eaxtfpeep" timestamp="1600677722"&gt;1526&lt;/key&gt;&lt;/foreign-keys&gt;&lt;ref-type name="Web Page"&gt;12&lt;/ref-type&gt;&lt;contributors&gt;&lt;authors&gt;&lt;author&gt;Shah, Anup&lt;/author&gt;&lt;/authors&gt;&lt;/contributors&gt;&lt;titles&gt;&lt;title&gt;Structural Adjustment—a Major Cause of Poverty&lt;/title&gt;&lt;/titles&gt;&lt;volume&gt;2020&lt;/volume&gt;&lt;number&gt;21st September&lt;/number&gt;&lt;dates&gt;&lt;year&gt;2013&lt;/year&gt;&lt;/dates&gt;&lt;publisher&gt;Global Issues&lt;/publisher&gt;&lt;urls&gt;&lt;related-urls&gt;&lt;url&gt;https://www.globalissues.org/article/3/structural-adjustment-a-major-cause-of-poverty#MaintainingDependencyandPoverty&lt;/url&gt;&lt;/related-urls&gt;&lt;/urls&gt;&lt;/record&gt;&lt;/Cite&gt;&lt;/EndNote&gt;</w:instrText>
      </w:r>
      <w:r w:rsidR="0016099D">
        <w:rPr>
          <w:rFonts w:cstheme="minorHAnsi"/>
          <w:sz w:val="22"/>
          <w:szCs w:val="22"/>
        </w:rPr>
        <w:fldChar w:fldCharType="separate"/>
      </w:r>
      <w:r w:rsidR="001C5DD6">
        <w:rPr>
          <w:rFonts w:cstheme="minorHAnsi"/>
          <w:noProof/>
          <w:sz w:val="22"/>
          <w:szCs w:val="22"/>
        </w:rPr>
        <w:t>(56)</w:t>
      </w:r>
      <w:r w:rsidR="0016099D">
        <w:rPr>
          <w:rFonts w:cstheme="minorHAnsi"/>
          <w:sz w:val="22"/>
          <w:szCs w:val="22"/>
        </w:rPr>
        <w:fldChar w:fldCharType="end"/>
      </w:r>
      <w:r w:rsidR="0016099D">
        <w:rPr>
          <w:rFonts w:cstheme="minorHAnsi"/>
          <w:sz w:val="22"/>
          <w:szCs w:val="22"/>
        </w:rPr>
        <w:t xml:space="preserve">. </w:t>
      </w:r>
      <w:r w:rsidR="00AB154B">
        <w:rPr>
          <w:rFonts w:cstheme="minorHAnsi"/>
          <w:sz w:val="22"/>
          <w:szCs w:val="22"/>
        </w:rPr>
        <w:t>E</w:t>
      </w:r>
      <w:r w:rsidR="0016099D">
        <w:rPr>
          <w:rFonts w:cstheme="minorHAnsi"/>
          <w:sz w:val="22"/>
          <w:szCs w:val="22"/>
        </w:rPr>
        <w:t>nforced privatisation of national assets undermin</w:t>
      </w:r>
      <w:r w:rsidR="0023557A">
        <w:rPr>
          <w:rFonts w:cstheme="minorHAnsi"/>
          <w:sz w:val="22"/>
          <w:szCs w:val="22"/>
        </w:rPr>
        <w:t>ed</w:t>
      </w:r>
      <w:r w:rsidR="0016099D">
        <w:rPr>
          <w:rFonts w:cstheme="minorHAnsi"/>
          <w:sz w:val="22"/>
          <w:szCs w:val="22"/>
        </w:rPr>
        <w:t xml:space="preserve"> democracy</w:t>
      </w:r>
      <w:r w:rsidR="007814D3">
        <w:rPr>
          <w:rFonts w:cstheme="minorHAnsi"/>
          <w:sz w:val="22"/>
          <w:szCs w:val="22"/>
        </w:rPr>
        <w:t>, harmed health,</w:t>
      </w:r>
      <w:r w:rsidR="0016099D">
        <w:rPr>
          <w:rFonts w:cstheme="minorHAnsi"/>
          <w:sz w:val="22"/>
          <w:szCs w:val="22"/>
        </w:rPr>
        <w:t xml:space="preserve"> and </w:t>
      </w:r>
      <w:r w:rsidR="0023557A">
        <w:rPr>
          <w:rFonts w:cstheme="minorHAnsi"/>
          <w:sz w:val="22"/>
          <w:szCs w:val="22"/>
        </w:rPr>
        <w:t xml:space="preserve">removed </w:t>
      </w:r>
      <w:r w:rsidR="0016099D">
        <w:rPr>
          <w:rFonts w:cstheme="minorHAnsi"/>
          <w:sz w:val="22"/>
          <w:szCs w:val="22"/>
        </w:rPr>
        <w:t>social protection systems</w:t>
      </w:r>
      <w:r w:rsidR="00AB154B">
        <w:rPr>
          <w:rFonts w:cstheme="minorHAnsi"/>
          <w:sz w:val="22"/>
          <w:szCs w:val="22"/>
        </w:rPr>
        <w:t xml:space="preserve">, </w:t>
      </w:r>
      <w:r w:rsidR="0016099D">
        <w:rPr>
          <w:rFonts w:cstheme="minorHAnsi"/>
          <w:sz w:val="22"/>
          <w:szCs w:val="22"/>
        </w:rPr>
        <w:t xml:space="preserve">particularly </w:t>
      </w:r>
      <w:r w:rsidR="00AB7C37">
        <w:rPr>
          <w:rFonts w:cstheme="minorHAnsi"/>
          <w:sz w:val="22"/>
          <w:szCs w:val="22"/>
        </w:rPr>
        <w:t>i</w:t>
      </w:r>
      <w:r w:rsidR="0016099D">
        <w:rPr>
          <w:rFonts w:cstheme="minorHAnsi"/>
          <w:sz w:val="22"/>
          <w:szCs w:val="22"/>
        </w:rPr>
        <w:t>mpac</w:t>
      </w:r>
      <w:r w:rsidR="00AB154B">
        <w:rPr>
          <w:rFonts w:cstheme="minorHAnsi"/>
          <w:sz w:val="22"/>
          <w:szCs w:val="22"/>
        </w:rPr>
        <w:t>t</w:t>
      </w:r>
      <w:r w:rsidR="00AB7C37">
        <w:rPr>
          <w:rFonts w:cstheme="minorHAnsi"/>
          <w:sz w:val="22"/>
          <w:szCs w:val="22"/>
        </w:rPr>
        <w:t>ing</w:t>
      </w:r>
      <w:r w:rsidR="0016099D">
        <w:rPr>
          <w:rFonts w:cstheme="minorHAnsi"/>
          <w:sz w:val="22"/>
          <w:szCs w:val="22"/>
        </w:rPr>
        <w:t xml:space="preserve"> vulnerable groups </w:t>
      </w:r>
      <w:r w:rsidR="0016099D">
        <w:rPr>
          <w:rFonts w:cstheme="minorHAnsi"/>
          <w:sz w:val="22"/>
          <w:szCs w:val="22"/>
        </w:rPr>
        <w:fldChar w:fldCharType="begin">
          <w:fldData xml:space="preserve">PEVuZE5vdGU+PENpdGU+PEF1dGhvcj5CaGFsbGE8L0F1dGhvcj48WWVhcj4yMDAwPC9ZZWFyPjxS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=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CaGFsbGE8L0F1dGhvcj48WWVhcj4yMDAwPC9ZZWFyPjxS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=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0016099D">
        <w:rPr>
          <w:rFonts w:cstheme="minorHAnsi"/>
          <w:sz w:val="22"/>
          <w:szCs w:val="22"/>
        </w:rPr>
      </w:r>
      <w:r w:rsidR="0016099D">
        <w:rPr>
          <w:rFonts w:cstheme="minorHAnsi"/>
          <w:sz w:val="22"/>
          <w:szCs w:val="22"/>
        </w:rPr>
        <w:fldChar w:fldCharType="separate"/>
      </w:r>
      <w:r w:rsidR="001C5DD6">
        <w:rPr>
          <w:rFonts w:cstheme="minorHAnsi"/>
          <w:noProof/>
          <w:sz w:val="22"/>
          <w:szCs w:val="22"/>
        </w:rPr>
        <w:t>(54, 56-58)</w:t>
      </w:r>
      <w:r w:rsidR="0016099D">
        <w:rPr>
          <w:rFonts w:cstheme="minorHAnsi"/>
          <w:sz w:val="22"/>
          <w:szCs w:val="22"/>
        </w:rPr>
        <w:fldChar w:fldCharType="end"/>
      </w:r>
      <w:r w:rsidR="0016099D">
        <w:rPr>
          <w:rFonts w:cstheme="minorHAnsi"/>
          <w:sz w:val="22"/>
          <w:szCs w:val="22"/>
        </w:rPr>
        <w:t xml:space="preserve">. </w:t>
      </w:r>
      <w:r w:rsidR="00F56733">
        <w:rPr>
          <w:rFonts w:cstheme="minorHAnsi"/>
          <w:sz w:val="22"/>
          <w:szCs w:val="22"/>
        </w:rPr>
        <w:t>I</w:t>
      </w:r>
      <w:r w:rsidR="00305532">
        <w:rPr>
          <w:rFonts w:cstheme="minorHAnsi"/>
          <w:sz w:val="22"/>
          <w:szCs w:val="22"/>
        </w:rPr>
        <w:t xml:space="preserve">n </w:t>
      </w:r>
      <w:r w:rsidR="00305532">
        <w:rPr>
          <w:rFonts w:cstheme="minorHAnsi"/>
          <w:sz w:val="22"/>
          <w:szCs w:val="22"/>
        </w:rPr>
        <w:lastRenderedPageBreak/>
        <w:t>Malawi</w:t>
      </w:r>
      <w:r w:rsidR="00F56733">
        <w:rPr>
          <w:rFonts w:cstheme="minorHAnsi"/>
          <w:sz w:val="22"/>
          <w:szCs w:val="22"/>
        </w:rPr>
        <w:t xml:space="preserve"> for example</w:t>
      </w:r>
      <w:r w:rsidR="007814D3">
        <w:rPr>
          <w:rFonts w:cstheme="minorHAnsi"/>
          <w:sz w:val="22"/>
          <w:szCs w:val="22"/>
        </w:rPr>
        <w:t xml:space="preserve">, </w:t>
      </w:r>
      <w:r w:rsidR="00AB154B">
        <w:rPr>
          <w:rFonts w:cstheme="minorHAnsi"/>
          <w:sz w:val="22"/>
          <w:szCs w:val="22"/>
        </w:rPr>
        <w:t>forced economic restructuring to repay high-interest loans</w:t>
      </w:r>
      <w:r w:rsidR="007814D3" w:rsidRPr="007814D3">
        <w:rPr>
          <w:rFonts w:cstheme="minorHAnsi"/>
          <w:sz w:val="22"/>
          <w:szCs w:val="22"/>
        </w:rPr>
        <w:t xml:space="preserve"> </w:t>
      </w:r>
      <w:r w:rsidR="00F56733">
        <w:rPr>
          <w:rFonts w:cstheme="minorHAnsi"/>
          <w:sz w:val="22"/>
          <w:szCs w:val="22"/>
        </w:rPr>
        <w:t>precipitated</w:t>
      </w:r>
      <w:r w:rsidR="007814D3">
        <w:rPr>
          <w:rFonts w:cstheme="minorHAnsi"/>
          <w:sz w:val="22"/>
          <w:szCs w:val="22"/>
        </w:rPr>
        <w:t xml:space="preserve"> a famine which caused</w:t>
      </w:r>
      <w:r w:rsidR="00C40469">
        <w:rPr>
          <w:rFonts w:cstheme="minorHAnsi"/>
          <w:sz w:val="22"/>
          <w:szCs w:val="22"/>
        </w:rPr>
        <w:t xml:space="preserve"> hundreds of deaths in 2001-2002 </w:t>
      </w:r>
      <w:r w:rsidR="0016099D">
        <w:rPr>
          <w:rFonts w:cstheme="minorHAnsi"/>
          <w:sz w:val="22"/>
          <w:szCs w:val="22"/>
        </w:rPr>
        <w:fldChar w:fldCharType="begin"/>
      </w:r>
      <w:r w:rsidR="001C5DD6">
        <w:rPr>
          <w:rFonts w:cstheme="minorHAnsi"/>
          <w:sz w:val="22"/>
          <w:szCs w:val="22"/>
        </w:rPr>
        <w:instrText xml:space="preserve"> ADDIN EN.CITE &lt;EndNote&gt;&lt;Cite&gt;&lt;Author&gt;Devereux&lt;/Author&gt;&lt;Year&gt;2002&lt;/Year&gt;&lt;RecNum&gt;1528&lt;/RecNum&gt;&lt;DisplayText&gt;(59, 60)&lt;/DisplayText&gt;&lt;record&gt;&lt;rec-number&gt;1528&lt;/rec-number&gt;&lt;foreign-keys&gt;&lt;key app="EN" db-id="efarvrps8zppfceprdtptdaua99eaxtfpeep" timestamp="1600679809"&gt;1528&lt;/key&gt;&lt;/foreign-keys&gt;&lt;ref-type name="Report"&gt;27&lt;/ref-type&gt;&lt;contributors&gt;&lt;authors&gt;&lt;author&gt;Devereux, Stephen&lt;/author&gt;&lt;/authors&gt;&lt;/contributors&gt;&lt;titles&gt;&lt;title&gt;The Malawi Famine of 2002&lt;/title&gt;&lt;/titles&gt;&lt;volume&gt;33&lt;/volume&gt;&lt;number&gt;4&lt;/number&gt;&lt;dates&gt;&lt;year&gt;2002&lt;/year&gt;&lt;/dates&gt;&lt;pub-location&gt;IDS Bulletin&lt;/pub-location&gt;&lt;publisher&gt;Institute of Development Studies&lt;/publisher&gt;&lt;urls&gt;&lt;/urls&gt;&lt;/record&gt;&lt;/Cite&gt;&lt;Cite&gt;&lt;Author&gt;Zacharie&lt;/Author&gt;&lt;Year&gt;2002&lt;/Year&gt;&lt;RecNum&gt;1529&lt;/RecNum&gt;&lt;record&gt;&lt;rec-number&gt;1529&lt;/rec-number&gt;&lt;foreign-keys&gt;&lt;key app="EN" db-id="efarvrps8zppfceprdtptdaua99eaxtfpeep" timestamp="1600681365"&gt;1529&lt;/key&gt;&lt;/foreign-keys&gt;&lt;ref-type name="Report"&gt;27&lt;/ref-type&gt;&lt;contributors&gt;&lt;authors&gt;&lt;author&gt;Zacharie, Arnaud&lt;/author&gt;&lt;/authors&gt;&lt;/contributors&gt;&lt;titles&gt;&lt;title&gt;Famine in Malawi Exposes IMF Negligence&lt;/title&gt;&lt;/titles&gt;&lt;dates&gt;&lt;year&gt;2002&lt;/year&gt;&lt;/dates&gt;&lt;pub-location&gt;Liege, Belgium&lt;/pub-location&gt;&lt;publisher&gt;CADTM&lt;/publisher&gt;&lt;urls&gt;&lt;related-urls&gt;&lt;url&gt;http://cadtm.org/Famine-in-Malawi-Exposes-IMF&lt;/url&gt;&lt;/related-urls&gt;&lt;/urls&gt;&lt;access-date&gt;21st September 2020&lt;/access-date&gt;&lt;/record&gt;&lt;/Cite&gt;&lt;/EndNote&gt;</w:instrText>
      </w:r>
      <w:r w:rsidR="0016099D">
        <w:rPr>
          <w:rFonts w:cstheme="minorHAnsi"/>
          <w:sz w:val="22"/>
          <w:szCs w:val="22"/>
        </w:rPr>
        <w:fldChar w:fldCharType="separate"/>
      </w:r>
      <w:r w:rsidR="001C5DD6">
        <w:rPr>
          <w:rFonts w:cstheme="minorHAnsi"/>
          <w:noProof/>
          <w:sz w:val="22"/>
          <w:szCs w:val="22"/>
        </w:rPr>
        <w:t>(59, 60)</w:t>
      </w:r>
      <w:r w:rsidR="0016099D">
        <w:rPr>
          <w:rFonts w:cstheme="minorHAnsi"/>
          <w:sz w:val="22"/>
          <w:szCs w:val="22"/>
        </w:rPr>
        <w:fldChar w:fldCharType="end"/>
      </w:r>
      <w:r w:rsidR="0016099D">
        <w:rPr>
          <w:rFonts w:cstheme="minorHAnsi"/>
          <w:sz w:val="22"/>
          <w:szCs w:val="22"/>
        </w:rPr>
        <w:t>.</w:t>
      </w:r>
    </w:p>
    <w:p w14:paraId="74717292" w14:textId="77777777" w:rsidR="00305532" w:rsidRDefault="00305532" w:rsidP="00AF643A">
      <w:pPr>
        <w:spacing w:line="276" w:lineRule="auto"/>
        <w:rPr>
          <w:rFonts w:cstheme="minorHAnsi"/>
          <w:sz w:val="22"/>
          <w:szCs w:val="22"/>
        </w:rPr>
      </w:pPr>
    </w:p>
    <w:p w14:paraId="732E9B7B" w14:textId="356755C3" w:rsidR="00636B73" w:rsidRDefault="00305532" w:rsidP="00AF643A">
      <w:pPr>
        <w:spacing w:line="276" w:lineRule="auto"/>
        <w:rPr>
          <w:rFonts w:cstheme="minorHAnsi"/>
          <w:sz w:val="22"/>
          <w:szCs w:val="22"/>
        </w:rPr>
      </w:pPr>
      <w:r>
        <w:rPr>
          <w:rFonts w:cstheme="minorHAnsi"/>
          <w:sz w:val="22"/>
          <w:szCs w:val="22"/>
        </w:rPr>
        <w:t xml:space="preserve">Recent droughts and </w:t>
      </w:r>
      <w:r w:rsidR="0016099D">
        <w:rPr>
          <w:rFonts w:cstheme="minorHAnsi"/>
          <w:sz w:val="22"/>
          <w:szCs w:val="22"/>
        </w:rPr>
        <w:t>floods, intensif</w:t>
      </w:r>
      <w:r w:rsidR="00616D84">
        <w:rPr>
          <w:rFonts w:cstheme="minorHAnsi"/>
          <w:sz w:val="22"/>
          <w:szCs w:val="22"/>
        </w:rPr>
        <w:t>ied</w:t>
      </w:r>
      <w:r w:rsidR="0016099D">
        <w:rPr>
          <w:rFonts w:cstheme="minorHAnsi"/>
          <w:sz w:val="22"/>
          <w:szCs w:val="22"/>
        </w:rPr>
        <w:t xml:space="preserve"> </w:t>
      </w:r>
      <w:r w:rsidR="00616D84">
        <w:rPr>
          <w:rFonts w:cstheme="minorHAnsi"/>
          <w:sz w:val="22"/>
          <w:szCs w:val="22"/>
        </w:rPr>
        <w:t>by</w:t>
      </w:r>
      <w:r w:rsidR="0016099D">
        <w:rPr>
          <w:rFonts w:cstheme="minorHAnsi"/>
          <w:sz w:val="22"/>
          <w:szCs w:val="22"/>
        </w:rPr>
        <w:t xml:space="preserve"> climate crisis</w:t>
      </w:r>
      <w:r w:rsidR="002E4F3B">
        <w:rPr>
          <w:rFonts w:cstheme="minorHAnsi"/>
          <w:sz w:val="22"/>
          <w:szCs w:val="22"/>
        </w:rPr>
        <w:t>,</w:t>
      </w:r>
      <w:r w:rsidR="0016099D">
        <w:rPr>
          <w:rFonts w:cstheme="minorHAnsi"/>
          <w:sz w:val="22"/>
          <w:szCs w:val="22"/>
        </w:rPr>
        <w:t xml:space="preserve"> </w:t>
      </w:r>
      <w:r w:rsidR="00AB7C37">
        <w:rPr>
          <w:rFonts w:cstheme="minorHAnsi"/>
          <w:sz w:val="22"/>
          <w:szCs w:val="22"/>
        </w:rPr>
        <w:t>add</w:t>
      </w:r>
      <w:r w:rsidR="0016099D">
        <w:rPr>
          <w:rFonts w:cstheme="minorHAnsi"/>
          <w:sz w:val="22"/>
          <w:szCs w:val="22"/>
        </w:rPr>
        <w:t xml:space="preserve"> to the daily challenges </w:t>
      </w:r>
      <w:r w:rsidR="001A142A">
        <w:rPr>
          <w:rFonts w:cstheme="minorHAnsi"/>
          <w:sz w:val="22"/>
          <w:szCs w:val="22"/>
        </w:rPr>
        <w:t>of</w:t>
      </w:r>
      <w:r w:rsidR="0016099D">
        <w:rPr>
          <w:rFonts w:cstheme="minorHAnsi"/>
          <w:sz w:val="22"/>
          <w:szCs w:val="22"/>
        </w:rPr>
        <w:t xml:space="preserve"> rural</w:t>
      </w:r>
      <w:r w:rsidR="001A142A">
        <w:rPr>
          <w:rFonts w:cstheme="minorHAnsi"/>
          <w:sz w:val="22"/>
          <w:szCs w:val="22"/>
        </w:rPr>
        <w:t xml:space="preserve"> life</w:t>
      </w:r>
      <w:r w:rsidR="002E4F3B">
        <w:rPr>
          <w:rFonts w:cstheme="minorHAnsi"/>
          <w:sz w:val="22"/>
          <w:szCs w:val="22"/>
        </w:rPr>
        <w:t>. Wi</w:t>
      </w:r>
      <w:r w:rsidR="0016099D">
        <w:rPr>
          <w:rFonts w:cstheme="minorHAnsi"/>
          <w:sz w:val="22"/>
          <w:szCs w:val="22"/>
        </w:rPr>
        <w:t xml:space="preserve">despread deforestation </w:t>
      </w:r>
      <w:r w:rsidR="00F56733">
        <w:rPr>
          <w:rFonts w:cstheme="minorHAnsi"/>
          <w:sz w:val="22"/>
          <w:szCs w:val="22"/>
        </w:rPr>
        <w:t xml:space="preserve">amplifies </w:t>
      </w:r>
      <w:r w:rsidR="0016099D">
        <w:rPr>
          <w:rFonts w:cstheme="minorHAnsi"/>
          <w:sz w:val="22"/>
          <w:szCs w:val="22"/>
        </w:rPr>
        <w:t>the damage in flood-hit areas.</w:t>
      </w:r>
      <w:r>
        <w:rPr>
          <w:rFonts w:cstheme="minorHAnsi"/>
          <w:sz w:val="22"/>
          <w:szCs w:val="22"/>
        </w:rPr>
        <w:t xml:space="preserve"> These situations are characterised by l</w:t>
      </w:r>
      <w:r w:rsidR="0016099D">
        <w:rPr>
          <w:rFonts w:cstheme="minorHAnsi"/>
          <w:sz w:val="22"/>
          <w:szCs w:val="22"/>
        </w:rPr>
        <w:t>arge-scale inequity</w:t>
      </w:r>
      <w:r w:rsidR="00636B73">
        <w:rPr>
          <w:rFonts w:cstheme="minorHAnsi"/>
          <w:sz w:val="22"/>
          <w:szCs w:val="22"/>
        </w:rPr>
        <w:t xml:space="preserve">. Globally, </w:t>
      </w:r>
      <w:r w:rsidR="0016099D">
        <w:rPr>
          <w:rFonts w:cstheme="minorHAnsi"/>
          <w:sz w:val="22"/>
          <w:szCs w:val="22"/>
        </w:rPr>
        <w:t xml:space="preserve">the richest 10% of the population </w:t>
      </w:r>
      <w:r w:rsidR="00CE046C">
        <w:rPr>
          <w:rFonts w:cstheme="minorHAnsi"/>
          <w:sz w:val="22"/>
          <w:szCs w:val="22"/>
        </w:rPr>
        <w:t>are</w:t>
      </w:r>
      <w:r w:rsidR="0016099D">
        <w:rPr>
          <w:rFonts w:cstheme="minorHAnsi"/>
          <w:sz w:val="22"/>
          <w:szCs w:val="22"/>
        </w:rPr>
        <w:t xml:space="preserve"> </w:t>
      </w:r>
      <w:r w:rsidR="00CE046C">
        <w:rPr>
          <w:rFonts w:cstheme="minorHAnsi"/>
          <w:sz w:val="22"/>
          <w:szCs w:val="22"/>
        </w:rPr>
        <w:t>responsible</w:t>
      </w:r>
      <w:r w:rsidR="0016099D">
        <w:rPr>
          <w:rFonts w:cstheme="minorHAnsi"/>
          <w:sz w:val="22"/>
          <w:szCs w:val="22"/>
        </w:rPr>
        <w:t xml:space="preserve"> for 52% of </w:t>
      </w:r>
      <w:r w:rsidR="00E555A7">
        <w:rPr>
          <w:rFonts w:cstheme="minorHAnsi"/>
          <w:sz w:val="22"/>
          <w:szCs w:val="22"/>
        </w:rPr>
        <w:t>recent</w:t>
      </w:r>
      <w:r w:rsidR="0016099D">
        <w:rPr>
          <w:rFonts w:cstheme="minorHAnsi"/>
          <w:sz w:val="22"/>
          <w:szCs w:val="22"/>
        </w:rPr>
        <w:t xml:space="preserve"> carbon emissions, whilst the poorest </w:t>
      </w:r>
      <w:r w:rsidR="00636B73">
        <w:rPr>
          <w:rFonts w:cstheme="minorHAnsi"/>
          <w:sz w:val="22"/>
          <w:szCs w:val="22"/>
        </w:rPr>
        <w:t>half</w:t>
      </w:r>
      <w:r w:rsidR="0016099D">
        <w:rPr>
          <w:rFonts w:cstheme="minorHAnsi"/>
          <w:sz w:val="22"/>
          <w:szCs w:val="22"/>
        </w:rPr>
        <w:t xml:space="preserve"> </w:t>
      </w:r>
      <w:r w:rsidR="00CE046C">
        <w:rPr>
          <w:rFonts w:cstheme="minorHAnsi"/>
          <w:sz w:val="22"/>
          <w:szCs w:val="22"/>
        </w:rPr>
        <w:t xml:space="preserve">generate </w:t>
      </w:r>
      <w:r w:rsidR="0016099D">
        <w:rPr>
          <w:rFonts w:cstheme="minorHAnsi"/>
          <w:sz w:val="22"/>
          <w:szCs w:val="22"/>
        </w:rPr>
        <w:t xml:space="preserve">only 7% </w:t>
      </w:r>
      <w:r w:rsidR="0016099D">
        <w:rPr>
          <w:rFonts w:cstheme="minorHAnsi"/>
          <w:sz w:val="22"/>
          <w:szCs w:val="22"/>
        </w:rPr>
        <w:fldChar w:fldCharType="begin"/>
      </w:r>
      <w:r w:rsidR="001C5DD6">
        <w:rPr>
          <w:rFonts w:cstheme="minorHAnsi"/>
          <w:sz w:val="22"/>
          <w:szCs w:val="22"/>
        </w:rPr>
        <w:instrText xml:space="preserve"> ADDIN EN.CITE &lt;EndNote&gt;&lt;Cite&gt;&lt;Author&gt;Gore&lt;/Author&gt;&lt;Year&gt;2020&lt;/Year&gt;&lt;RecNum&gt;1532&lt;/RecNum&gt;&lt;DisplayText&gt;(61, 62)&lt;/DisplayText&gt;&lt;record&gt;&lt;rec-number&gt;1532&lt;/rec-number&gt;&lt;foreign-keys&gt;&lt;key app="EN" db-id="efarvrps8zppfceprdtptdaua99eaxtfpeep" timestamp="1600682488"&gt;1532&lt;/key&gt;&lt;/foreign-keys&gt;&lt;ref-type name="Report"&gt;27&lt;/ref-type&gt;&lt;contributors&gt;&lt;authors&gt;&lt;author&gt;Gore, Tim&lt;/author&gt;&lt;/authors&gt;&lt;/contributors&gt;&lt;titles&gt;&lt;title&gt;Confronting Carbon Inequality: Putting climate justice at the heart of COVID-19 recovery&lt;/title&gt;&lt;/titles&gt;&lt;dates&gt;&lt;year&gt;2020&lt;/year&gt;&lt;/dates&gt;&lt;publisher&gt;OXFAM / SEI&lt;/publisher&gt;&lt;urls&gt;&lt;related-urls&gt;&lt;url&gt;https://oxfamilibrary.openrepository.com/bitstream/handle/10546/621052/mb-confronting-carbon-inequality-210920-en.pdf?sequence=1&amp;amp;isAllowed=y&lt;/url&gt;&lt;/related-urls&gt;&lt;/urls&gt;&lt;access-date&gt;21st September 2020&lt;/access-date&gt;&lt;/record&gt;&lt;/Cite&gt;&lt;Cite&gt;&lt;Author&gt;Hickel&lt;/Author&gt;&lt;Year&gt;2020&lt;/Year&gt;&lt;RecNum&gt;1512&lt;/RecNum&gt;&lt;record&gt;&lt;rec-number&gt;1512&lt;/rec-number&gt;&lt;foreign-keys&gt;&lt;key app="EN" db-id="efarvrps8zppfceprdtptdaua99eaxtfpeep" timestamp="1599747381"&gt;1512&lt;/key&gt;&lt;/foreign-keys&gt;&lt;ref-type name="Journal Article"&gt;17&lt;/ref-type&gt;&lt;contributors&gt;&lt;authors&gt;&lt;author&gt;Hickel, Jason&lt;/author&gt;&lt;/authors&gt;&lt;/contributors&gt;&lt;titles&gt;&lt;title&gt;Quantifying national responsibility for climate breakdown: an equality-based attribution approach for carbon dioxide emissions in excess of the planetary boundary&lt;/title&gt;&lt;secondary-title&gt;The Lancet Planetary Health&lt;/secondary-title&gt;&lt;/titles&gt;&lt;periodical&gt;&lt;full-title&gt;The Lancet Planetary Health&lt;/full-title&gt;&lt;/periodical&gt;&lt;pages&gt;e399-e404&lt;/pages&gt;&lt;volume&gt;4&lt;/volume&gt;&lt;number&gt;9&lt;/number&gt;&lt;dates&gt;&lt;year&gt;2020&lt;/year&gt;&lt;/dates&gt;&lt;publisher&gt;Elsevier&lt;/publisher&gt;&lt;isbn&gt;2542-5196&lt;/isbn&gt;&lt;urls&gt;&lt;related-urls&gt;&lt;url&gt;https://doi.org/10.1016/S2542-5196(20)30196-0&lt;/url&gt;&lt;/related-urls&gt;&lt;/urls&gt;&lt;electronic-resource-num&gt;10.1016/S2542-5196(20)30196-0&lt;/electronic-resource-num&gt;&lt;access-date&gt;2020/09/10&lt;/access-date&gt;&lt;/record&gt;&lt;/Cite&gt;&lt;/EndNote&gt;</w:instrText>
      </w:r>
      <w:r w:rsidR="0016099D">
        <w:rPr>
          <w:rFonts w:cstheme="minorHAnsi"/>
          <w:sz w:val="22"/>
          <w:szCs w:val="22"/>
        </w:rPr>
        <w:fldChar w:fldCharType="separate"/>
      </w:r>
      <w:r w:rsidR="001C5DD6">
        <w:rPr>
          <w:rFonts w:cstheme="minorHAnsi"/>
          <w:noProof/>
          <w:sz w:val="22"/>
          <w:szCs w:val="22"/>
        </w:rPr>
        <w:t>(61, 62)</w:t>
      </w:r>
      <w:r w:rsidR="0016099D">
        <w:rPr>
          <w:rFonts w:cstheme="minorHAnsi"/>
          <w:sz w:val="22"/>
          <w:szCs w:val="22"/>
        </w:rPr>
        <w:fldChar w:fldCharType="end"/>
      </w:r>
      <w:r w:rsidR="0016099D">
        <w:rPr>
          <w:rFonts w:cstheme="minorHAnsi"/>
          <w:sz w:val="22"/>
          <w:szCs w:val="22"/>
        </w:rPr>
        <w:t xml:space="preserve">. </w:t>
      </w:r>
      <w:r w:rsidR="00A827F9">
        <w:rPr>
          <w:rFonts w:cstheme="minorHAnsi"/>
          <w:sz w:val="22"/>
          <w:szCs w:val="22"/>
        </w:rPr>
        <w:t>F</w:t>
      </w:r>
      <w:r w:rsidR="00636B73" w:rsidRPr="00636B73">
        <w:rPr>
          <w:rFonts w:cstheme="minorHAnsi"/>
          <w:sz w:val="22"/>
          <w:szCs w:val="22"/>
        </w:rPr>
        <w:t xml:space="preserve">ood </w:t>
      </w:r>
      <w:r w:rsidR="00636B73">
        <w:rPr>
          <w:rFonts w:cstheme="minorHAnsi"/>
          <w:sz w:val="22"/>
          <w:szCs w:val="22"/>
        </w:rPr>
        <w:t xml:space="preserve">and economic </w:t>
      </w:r>
      <w:r w:rsidR="00636B73" w:rsidRPr="00636B73">
        <w:rPr>
          <w:rFonts w:cstheme="minorHAnsi"/>
          <w:sz w:val="22"/>
          <w:szCs w:val="22"/>
        </w:rPr>
        <w:t xml:space="preserve">insecurity </w:t>
      </w:r>
      <w:r w:rsidR="00A827F9">
        <w:rPr>
          <w:rFonts w:cstheme="minorHAnsi"/>
          <w:sz w:val="22"/>
          <w:szCs w:val="22"/>
        </w:rPr>
        <w:t xml:space="preserve">are dominant issues </w:t>
      </w:r>
      <w:r w:rsidR="00636B73" w:rsidRPr="00636B73">
        <w:rPr>
          <w:rFonts w:cstheme="minorHAnsi"/>
          <w:sz w:val="22"/>
          <w:szCs w:val="22"/>
        </w:rPr>
        <w:t>in a population where smallholder farming accounts for 80% of food needs</w:t>
      </w:r>
      <w:r w:rsidR="0016099D">
        <w:rPr>
          <w:rFonts w:cstheme="minorHAnsi"/>
          <w:sz w:val="22"/>
          <w:szCs w:val="22"/>
        </w:rPr>
        <w:t xml:space="preserve"> and where 38% live below the poverty line </w:t>
      </w:r>
      <w:r w:rsidR="0016099D">
        <w:rPr>
          <w:rFonts w:cstheme="minorHAnsi"/>
          <w:sz w:val="22"/>
          <w:szCs w:val="22"/>
        </w:rPr>
        <w:fldChar w:fldCharType="begin"/>
      </w:r>
      <w:r w:rsidR="001C5DD6">
        <w:rPr>
          <w:rFonts w:cstheme="minorHAnsi"/>
          <w:sz w:val="22"/>
          <w:szCs w:val="22"/>
        </w:rPr>
        <w:instrText xml:space="preserve"> ADDIN EN.CITE &lt;EndNote&gt;&lt;Cite&gt;&lt;Author&gt;Manda&lt;/Author&gt;&lt;Year&gt;2012&lt;/Year&gt;&lt;RecNum&gt;495&lt;/RecNum&gt;&lt;DisplayText&gt;(63, 64)&lt;/DisplayText&gt;&lt;record&gt;&lt;rec-number&gt;495&lt;/rec-number&gt;&lt;foreign-keys&gt;&lt;key app="EN" db-id="efarvrps8zppfceprdtptdaua99eaxtfpeep" timestamp="1549626147"&gt;495&lt;/key&gt;&lt;/foreign-keys&gt;&lt;ref-type name="Web Page"&gt;12&lt;/ref-type&gt;&lt;contributors&gt;&lt;authors&gt;&lt;author&gt;Manda, L. Z., Makowa, G.&lt;/author&gt;&lt;/authors&gt;&lt;/contributors&gt;&lt;titles&gt;&lt;title&gt;Country Profile- Malawi&lt;/title&gt;&lt;/titles&gt;&lt;volume&gt;2017&lt;/volume&gt;&lt;number&gt;14 Feb&lt;/number&gt;&lt;dates&gt;&lt;year&gt;2012&lt;/year&gt;&lt;/dates&gt;&lt;publisher&gt;New Agriculturalist&lt;/publisher&gt;&lt;urls&gt;&lt;related-urls&gt;&lt;url&gt;http://www.new-ag.info/en/country/profile.php?a=2488&lt;/url&gt;&lt;/related-urls&gt;&lt;/urls&gt;&lt;/record&gt;&lt;/Cite&gt;&lt;Cite&gt;&lt;Author&gt;USAID&lt;/Author&gt;&lt;Year&gt;2019&lt;/Year&gt;&lt;RecNum&gt;1533&lt;/RecNum&gt;&lt;record&gt;&lt;rec-number&gt;1533&lt;/rec-number&gt;&lt;foreign-keys&gt;&lt;key app="EN" db-id="efarvrps8zppfceprdtptdaua99eaxtfpeep" timestamp="1600767120"&gt;1533&lt;/key&gt;&lt;/foreign-keys&gt;&lt;ref-type name="Web Page"&gt;12&lt;/ref-type&gt;&lt;contributors&gt;&lt;authors&gt;&lt;author&gt;USAID,&lt;/author&gt;&lt;/authors&gt;&lt;/contributors&gt;&lt;titles&gt;&lt;title&gt;Agriculture and food security&lt;/title&gt;&lt;/titles&gt;&lt;volume&gt;2020&lt;/volume&gt;&lt;number&gt;22nd September&lt;/number&gt;&lt;dates&gt;&lt;year&gt;2019&lt;/year&gt;&lt;/dates&gt;&lt;urls&gt;&lt;related-urls&gt;&lt;url&gt;https://www.usaid.gov/malawi/agriculture-and-food-security#:~:text=Recurring%20droughts%20afflict%20Malawi&amp;apos;s%20agriculture,percent%20of%20children%20are%20stunted.&amp;amp;text=Develop%20enabling%20agricultural%20policies&lt;/url&gt;&lt;/related-urls&gt;&lt;/urls&gt;&lt;/record&gt;&lt;/Cite&gt;&lt;/EndNote&gt;</w:instrText>
      </w:r>
      <w:r w:rsidR="0016099D">
        <w:rPr>
          <w:rFonts w:cstheme="minorHAnsi"/>
          <w:sz w:val="22"/>
          <w:szCs w:val="22"/>
        </w:rPr>
        <w:fldChar w:fldCharType="separate"/>
      </w:r>
      <w:r w:rsidR="001C5DD6">
        <w:rPr>
          <w:rFonts w:cstheme="minorHAnsi"/>
          <w:noProof/>
          <w:sz w:val="22"/>
          <w:szCs w:val="22"/>
        </w:rPr>
        <w:t>(63, 64)</w:t>
      </w:r>
      <w:r w:rsidR="0016099D">
        <w:rPr>
          <w:rFonts w:cstheme="minorHAnsi"/>
          <w:sz w:val="22"/>
          <w:szCs w:val="22"/>
        </w:rPr>
        <w:fldChar w:fldCharType="end"/>
      </w:r>
      <w:r w:rsidR="0016099D">
        <w:rPr>
          <w:rFonts w:cstheme="minorHAnsi"/>
          <w:sz w:val="22"/>
          <w:szCs w:val="22"/>
        </w:rPr>
        <w:t>.</w:t>
      </w:r>
    </w:p>
    <w:p w14:paraId="70E374B2" w14:textId="77777777" w:rsidR="008E3659" w:rsidRDefault="008E3659" w:rsidP="00AF643A">
      <w:pPr>
        <w:spacing w:line="276" w:lineRule="auto"/>
        <w:rPr>
          <w:rFonts w:cstheme="minorHAnsi"/>
          <w:sz w:val="22"/>
          <w:szCs w:val="22"/>
        </w:rPr>
      </w:pPr>
    </w:p>
    <w:p w14:paraId="2DF18F5E" w14:textId="77777777" w:rsidR="00222BA2" w:rsidRDefault="0016099D" w:rsidP="00AF643A">
      <w:pPr>
        <w:pStyle w:val="Heading3"/>
        <w:spacing w:line="276" w:lineRule="auto"/>
        <w:rPr>
          <w:i/>
          <w:iCs/>
          <w:color w:val="auto"/>
        </w:rPr>
      </w:pPr>
      <w:r>
        <w:rPr>
          <w:i/>
          <w:iCs/>
          <w:color w:val="auto"/>
        </w:rPr>
        <w:t>Study design and approaches</w:t>
      </w:r>
    </w:p>
    <w:p w14:paraId="4F1525D6" w14:textId="77777777" w:rsidR="008E3659" w:rsidRDefault="008E3659" w:rsidP="00AF643A">
      <w:pPr>
        <w:spacing w:line="276" w:lineRule="auto"/>
        <w:rPr>
          <w:rFonts w:cstheme="minorHAnsi"/>
          <w:sz w:val="22"/>
          <w:szCs w:val="22"/>
        </w:rPr>
      </w:pPr>
    </w:p>
    <w:p w14:paraId="37F384EF" w14:textId="5851F94C" w:rsidR="008E3659" w:rsidRDefault="008E3659" w:rsidP="00AF643A">
      <w:pPr>
        <w:spacing w:line="276" w:lineRule="auto"/>
        <w:rPr>
          <w:rFonts w:cstheme="minorHAnsi"/>
          <w:sz w:val="22"/>
          <w:szCs w:val="22"/>
        </w:rPr>
      </w:pPr>
      <w:r>
        <w:rPr>
          <w:rFonts w:cstheme="minorHAnsi"/>
          <w:sz w:val="22"/>
          <w:szCs w:val="22"/>
        </w:rPr>
        <w:t xml:space="preserve">The </w:t>
      </w:r>
      <w:r w:rsidR="00E573E1">
        <w:rPr>
          <w:rFonts w:cstheme="minorHAnsi"/>
          <w:sz w:val="22"/>
          <w:szCs w:val="22"/>
        </w:rPr>
        <w:t>research</w:t>
      </w:r>
      <w:r w:rsidR="00BF7D89">
        <w:rPr>
          <w:rFonts w:cstheme="minorHAnsi"/>
          <w:sz w:val="22"/>
          <w:szCs w:val="22"/>
        </w:rPr>
        <w:t xml:space="preserve"> </w:t>
      </w:r>
      <w:r w:rsidR="001500C9">
        <w:rPr>
          <w:rFonts w:cstheme="minorHAnsi"/>
          <w:sz w:val="22"/>
          <w:szCs w:val="22"/>
        </w:rPr>
        <w:t>was devised and led by a doctoral researcher of British background</w:t>
      </w:r>
      <w:r w:rsidR="00D63A59">
        <w:rPr>
          <w:rFonts w:cstheme="minorHAnsi"/>
          <w:sz w:val="22"/>
          <w:szCs w:val="22"/>
        </w:rPr>
        <w:t xml:space="preserve"> (SS)</w:t>
      </w:r>
      <w:r w:rsidR="001500C9">
        <w:rPr>
          <w:rFonts w:cstheme="minorHAnsi"/>
          <w:sz w:val="22"/>
          <w:szCs w:val="22"/>
        </w:rPr>
        <w:t>, based at a UK institution.</w:t>
      </w:r>
      <w:r w:rsidR="009E08D0">
        <w:rPr>
          <w:rFonts w:cstheme="minorHAnsi"/>
          <w:sz w:val="22"/>
          <w:szCs w:val="22"/>
        </w:rPr>
        <w:t xml:space="preserve"> The </w:t>
      </w:r>
      <w:r>
        <w:rPr>
          <w:rFonts w:cstheme="minorHAnsi"/>
          <w:sz w:val="22"/>
          <w:szCs w:val="22"/>
        </w:rPr>
        <w:t xml:space="preserve">core study team </w:t>
      </w:r>
      <w:r w:rsidR="001500C9">
        <w:rPr>
          <w:rFonts w:cstheme="minorHAnsi"/>
          <w:sz w:val="22"/>
          <w:szCs w:val="22"/>
        </w:rPr>
        <w:t xml:space="preserve">also </w:t>
      </w:r>
      <w:r w:rsidR="00EE1F4E">
        <w:rPr>
          <w:rFonts w:cstheme="minorHAnsi"/>
          <w:sz w:val="22"/>
          <w:szCs w:val="22"/>
        </w:rPr>
        <w:t xml:space="preserve">included </w:t>
      </w:r>
      <w:r>
        <w:rPr>
          <w:rFonts w:cstheme="minorHAnsi"/>
          <w:sz w:val="22"/>
          <w:szCs w:val="22"/>
        </w:rPr>
        <w:t xml:space="preserve">a Malawian research assistant, and Malawian fieldworker resident in the village. </w:t>
      </w:r>
      <w:r w:rsidR="003C2658">
        <w:rPr>
          <w:rFonts w:cstheme="minorHAnsi"/>
          <w:sz w:val="22"/>
          <w:szCs w:val="22"/>
        </w:rPr>
        <w:t>S</w:t>
      </w:r>
      <w:r w:rsidR="00E26050">
        <w:rPr>
          <w:rFonts w:cstheme="minorHAnsi"/>
          <w:sz w:val="22"/>
          <w:szCs w:val="22"/>
        </w:rPr>
        <w:t>upervisory</w:t>
      </w:r>
      <w:r>
        <w:rPr>
          <w:rFonts w:cstheme="minorHAnsi"/>
          <w:sz w:val="22"/>
          <w:szCs w:val="22"/>
        </w:rPr>
        <w:t xml:space="preserve"> staff </w:t>
      </w:r>
      <w:r w:rsidR="005E744C">
        <w:rPr>
          <w:rFonts w:cstheme="minorHAnsi"/>
          <w:sz w:val="22"/>
          <w:szCs w:val="22"/>
        </w:rPr>
        <w:t xml:space="preserve">were of </w:t>
      </w:r>
      <w:r>
        <w:rPr>
          <w:rFonts w:cstheme="minorHAnsi"/>
          <w:sz w:val="22"/>
          <w:szCs w:val="22"/>
        </w:rPr>
        <w:t xml:space="preserve">Southern African and British backgrounds. </w:t>
      </w:r>
    </w:p>
    <w:p w14:paraId="55BBE980" w14:textId="77777777" w:rsidR="007911C7" w:rsidRDefault="007911C7" w:rsidP="00AF643A">
      <w:pPr>
        <w:spacing w:line="276" w:lineRule="auto"/>
      </w:pPr>
    </w:p>
    <w:p w14:paraId="6A8FDE72" w14:textId="6590A746" w:rsidR="008D175A" w:rsidRDefault="00DD1F96" w:rsidP="00AF643A">
      <w:pPr>
        <w:spacing w:line="276" w:lineRule="auto"/>
        <w:rPr>
          <w:rFonts w:cstheme="minorHAnsi"/>
          <w:sz w:val="22"/>
          <w:szCs w:val="22"/>
        </w:rPr>
      </w:pPr>
      <w:r>
        <w:rPr>
          <w:sz w:val="22"/>
          <w:szCs w:val="22"/>
        </w:rPr>
        <w:t>The study used a basis</w:t>
      </w:r>
      <w:r>
        <w:rPr>
          <w:rFonts w:cstheme="minorHAnsi"/>
          <w:sz w:val="22"/>
          <w:szCs w:val="22"/>
        </w:rPr>
        <w:t xml:space="preserve"> of in-person participant observation around the village over seven months, with additional research methods superimposed throughout this period. Data were brought together at the analysis stage. This allowed </w:t>
      </w:r>
      <w:r w:rsidR="00315364">
        <w:rPr>
          <w:rFonts w:cstheme="minorHAnsi"/>
          <w:sz w:val="22"/>
          <w:szCs w:val="22"/>
        </w:rPr>
        <w:t>for</w:t>
      </w:r>
      <w:r w:rsidR="00D63A59" w:rsidRPr="00315364">
        <w:rPr>
          <w:rFonts w:cstheme="minorHAnsi"/>
          <w:sz w:val="22"/>
          <w:szCs w:val="22"/>
        </w:rPr>
        <w:t xml:space="preserve"> a </w:t>
      </w:r>
      <w:r w:rsidR="00315364">
        <w:rPr>
          <w:rFonts w:cstheme="minorHAnsi"/>
          <w:sz w:val="22"/>
          <w:szCs w:val="22"/>
        </w:rPr>
        <w:t xml:space="preserve">more </w:t>
      </w:r>
      <w:r w:rsidR="00D63A59" w:rsidRPr="00315364">
        <w:rPr>
          <w:rFonts w:cstheme="minorHAnsi"/>
          <w:sz w:val="22"/>
          <w:szCs w:val="22"/>
        </w:rPr>
        <w:t xml:space="preserve">rounded understanding of the issue than could be gained through </w:t>
      </w:r>
      <w:r w:rsidR="00315364">
        <w:rPr>
          <w:rFonts w:cstheme="minorHAnsi"/>
          <w:sz w:val="22"/>
          <w:szCs w:val="22"/>
        </w:rPr>
        <w:t xml:space="preserve">air quality </w:t>
      </w:r>
      <w:r w:rsidR="00D63A59" w:rsidRPr="00315364">
        <w:rPr>
          <w:rFonts w:cstheme="minorHAnsi"/>
          <w:sz w:val="22"/>
          <w:szCs w:val="22"/>
        </w:rPr>
        <w:t>monitoring, interview</w:t>
      </w:r>
      <w:r>
        <w:rPr>
          <w:rFonts w:cstheme="minorHAnsi"/>
          <w:sz w:val="22"/>
          <w:szCs w:val="22"/>
        </w:rPr>
        <w:t>s</w:t>
      </w:r>
      <w:r w:rsidR="00D63A59" w:rsidRPr="00315364">
        <w:rPr>
          <w:rFonts w:cstheme="minorHAnsi"/>
          <w:sz w:val="22"/>
          <w:szCs w:val="22"/>
        </w:rPr>
        <w:t xml:space="preserve">, </w:t>
      </w:r>
      <w:r w:rsidR="00EB7F1C" w:rsidRPr="00315364">
        <w:rPr>
          <w:rFonts w:cstheme="minorHAnsi"/>
          <w:sz w:val="22"/>
          <w:szCs w:val="22"/>
        </w:rPr>
        <w:t>or</w:t>
      </w:r>
      <w:r w:rsidR="00D63A59" w:rsidRPr="00315364">
        <w:rPr>
          <w:rFonts w:cstheme="minorHAnsi"/>
          <w:sz w:val="22"/>
          <w:szCs w:val="22"/>
        </w:rPr>
        <w:t xml:space="preserve"> participant observation research</w:t>
      </w:r>
      <w:r w:rsidR="00315364">
        <w:rPr>
          <w:rFonts w:cstheme="minorHAnsi"/>
          <w:sz w:val="22"/>
          <w:szCs w:val="22"/>
        </w:rPr>
        <w:t xml:space="preserve"> alone</w:t>
      </w:r>
      <w:r w:rsidR="0016099D" w:rsidRPr="00315364">
        <w:rPr>
          <w:rFonts w:cstheme="minorHAnsi"/>
          <w:sz w:val="22"/>
          <w:szCs w:val="22"/>
        </w:rPr>
        <w:t>.</w:t>
      </w:r>
      <w:r>
        <w:rPr>
          <w:rFonts w:cstheme="minorHAnsi"/>
          <w:sz w:val="22"/>
          <w:szCs w:val="22"/>
        </w:rPr>
        <w:t xml:space="preserve"> </w:t>
      </w:r>
      <w:r w:rsidR="0038623E" w:rsidRPr="00315364">
        <w:rPr>
          <w:rFonts w:cstheme="minorHAnsi"/>
          <w:sz w:val="22"/>
          <w:szCs w:val="22"/>
        </w:rPr>
        <w:t>M</w:t>
      </w:r>
      <w:r w:rsidR="0016099D" w:rsidRPr="00315364">
        <w:rPr>
          <w:rFonts w:cstheme="minorHAnsi"/>
          <w:sz w:val="22"/>
          <w:szCs w:val="22"/>
        </w:rPr>
        <w:t xml:space="preserve">ultiple </w:t>
      </w:r>
      <w:r w:rsidR="00F94C08" w:rsidRPr="00315364">
        <w:rPr>
          <w:rFonts w:cstheme="minorHAnsi"/>
          <w:sz w:val="22"/>
          <w:szCs w:val="22"/>
        </w:rPr>
        <w:t xml:space="preserve">methods </w:t>
      </w:r>
      <w:r w:rsidR="00CE046C">
        <w:rPr>
          <w:rFonts w:cstheme="minorHAnsi"/>
          <w:sz w:val="22"/>
          <w:szCs w:val="22"/>
        </w:rPr>
        <w:t xml:space="preserve">allowed assessment of the </w:t>
      </w:r>
      <w:r w:rsidR="00777D36">
        <w:rPr>
          <w:rFonts w:cstheme="minorHAnsi"/>
          <w:sz w:val="22"/>
          <w:szCs w:val="22"/>
        </w:rPr>
        <w:t>consistency of the findings</w:t>
      </w:r>
      <w:r w:rsidR="0016099D" w:rsidRPr="00315364">
        <w:rPr>
          <w:rFonts w:cstheme="minorHAnsi"/>
          <w:sz w:val="22"/>
          <w:szCs w:val="22"/>
        </w:rPr>
        <w:t xml:space="preserve"> </w:t>
      </w:r>
      <w:r w:rsidR="00777D36">
        <w:rPr>
          <w:rFonts w:cstheme="minorHAnsi"/>
          <w:sz w:val="22"/>
          <w:szCs w:val="22"/>
        </w:rPr>
        <w:t>across different methods</w:t>
      </w:r>
      <w:r w:rsidR="00CE046C">
        <w:rPr>
          <w:rFonts w:cstheme="minorHAnsi"/>
          <w:sz w:val="22"/>
          <w:szCs w:val="22"/>
        </w:rPr>
        <w:t xml:space="preserve"> (</w:t>
      </w:r>
      <w:r w:rsidR="000218A0">
        <w:rPr>
          <w:rFonts w:cstheme="minorHAnsi"/>
          <w:sz w:val="22"/>
          <w:szCs w:val="22"/>
        </w:rPr>
        <w:t>‘</w:t>
      </w:r>
      <w:r w:rsidR="00CE046C">
        <w:rPr>
          <w:rFonts w:cstheme="minorHAnsi"/>
          <w:sz w:val="22"/>
          <w:szCs w:val="22"/>
        </w:rPr>
        <w:t>triangulation</w:t>
      </w:r>
      <w:r w:rsidR="000218A0">
        <w:rPr>
          <w:rFonts w:cstheme="minorHAnsi"/>
          <w:sz w:val="22"/>
          <w:szCs w:val="22"/>
        </w:rPr>
        <w:t>’</w:t>
      </w:r>
      <w:r w:rsidR="00CE046C">
        <w:rPr>
          <w:rFonts w:cstheme="minorHAnsi"/>
          <w:sz w:val="22"/>
          <w:szCs w:val="22"/>
        </w:rPr>
        <w:t>)</w:t>
      </w:r>
      <w:r w:rsidR="00777D36">
        <w:rPr>
          <w:rFonts w:cstheme="minorHAnsi"/>
          <w:sz w:val="22"/>
          <w:szCs w:val="22"/>
        </w:rPr>
        <w:t>, contributing to the</w:t>
      </w:r>
      <w:r w:rsidR="0023341D">
        <w:rPr>
          <w:rFonts w:cstheme="minorHAnsi"/>
          <w:sz w:val="22"/>
          <w:szCs w:val="22"/>
        </w:rPr>
        <w:t xml:space="preserve"> credibility</w:t>
      </w:r>
      <w:r w:rsidR="000218A0">
        <w:rPr>
          <w:rFonts w:cstheme="minorHAnsi"/>
          <w:sz w:val="22"/>
          <w:szCs w:val="22"/>
        </w:rPr>
        <w:t xml:space="preserve"> </w:t>
      </w:r>
      <w:r w:rsidR="00A43E80">
        <w:rPr>
          <w:rFonts w:cstheme="minorHAnsi"/>
          <w:sz w:val="22"/>
          <w:szCs w:val="22"/>
        </w:rPr>
        <w:t>dimension of</w:t>
      </w:r>
      <w:r w:rsidR="00777D36">
        <w:rPr>
          <w:rFonts w:cstheme="minorHAnsi"/>
          <w:sz w:val="22"/>
          <w:szCs w:val="22"/>
        </w:rPr>
        <w:t xml:space="preserve"> </w:t>
      </w:r>
      <w:r w:rsidR="0023341D">
        <w:rPr>
          <w:rFonts w:cstheme="minorHAnsi"/>
          <w:sz w:val="22"/>
          <w:szCs w:val="22"/>
        </w:rPr>
        <w:t>‘</w:t>
      </w:r>
      <w:r w:rsidR="00F94C08" w:rsidRPr="00315364">
        <w:rPr>
          <w:rFonts w:cstheme="minorHAnsi"/>
          <w:sz w:val="22"/>
          <w:szCs w:val="22"/>
        </w:rPr>
        <w:t>trustworthiness</w:t>
      </w:r>
      <w:r w:rsidR="0023341D">
        <w:rPr>
          <w:rFonts w:cstheme="minorHAnsi"/>
          <w:sz w:val="22"/>
          <w:szCs w:val="22"/>
        </w:rPr>
        <w:t xml:space="preserve">’ </w:t>
      </w:r>
      <w:r w:rsidR="00A43E80">
        <w:rPr>
          <w:rFonts w:cstheme="minorHAnsi"/>
          <w:sz w:val="22"/>
          <w:szCs w:val="22"/>
        </w:rPr>
        <w:t>in</w:t>
      </w:r>
      <w:r w:rsidR="000218A0">
        <w:rPr>
          <w:rFonts w:cstheme="minorHAnsi"/>
          <w:sz w:val="22"/>
          <w:szCs w:val="22"/>
        </w:rPr>
        <w:t xml:space="preserve"> qualitative research </w:t>
      </w:r>
      <w:r w:rsidR="0023341D">
        <w:rPr>
          <w:rFonts w:cstheme="minorHAnsi"/>
          <w:sz w:val="22"/>
          <w:szCs w:val="22"/>
        </w:rPr>
        <w:fldChar w:fldCharType="begin"/>
      </w:r>
      <w:r w:rsidR="001C5DD6">
        <w:rPr>
          <w:rFonts w:cstheme="minorHAnsi"/>
          <w:sz w:val="22"/>
          <w:szCs w:val="22"/>
        </w:rPr>
        <w:instrText xml:space="preserve"> ADDIN EN.CITE &lt;EndNote&gt;&lt;Cite&gt;&lt;Author&gt;Lincoln&lt;/Author&gt;&lt;Year&gt;1985&lt;/Year&gt;&lt;RecNum&gt;1604&lt;/RecNum&gt;&lt;DisplayText&gt;(65)&lt;/DisplayText&gt;&lt;record&gt;&lt;rec-number&gt;1604&lt;/rec-number&gt;&lt;foreign-keys&gt;&lt;key app="EN" db-id="efarvrps8zppfceprdtptdaua99eaxtfpeep" timestamp="1610000627"&gt;1604&lt;/key&gt;&lt;/foreign-keys&gt;&lt;ref-type name="Book"&gt;6&lt;/ref-type&gt;&lt;contributors&gt;&lt;authors&gt;&lt;author&gt;Lincoln, Y.S.&lt;/author&gt;&lt;author&gt;Guba, Y.S.L.E.G.&lt;/author&gt;&lt;author&gt;Guba, E.G.&lt;/author&gt;&lt;author&gt;SAGE Publishing&lt;/author&gt;&lt;/authors&gt;&lt;/contributors&gt;&lt;titles&gt;&lt;title&gt;Naturalistic Inquiry&lt;/title&gt;&lt;/titles&gt;&lt;dates&gt;&lt;year&gt;1985&lt;/year&gt;&lt;/dates&gt;&lt;publisher&gt;SAGE Publications&lt;/publisher&gt;&lt;isbn&gt;9780803924314&lt;/isbn&gt;&lt;urls&gt;&lt;related-urls&gt;&lt;url&gt;https://books.google.mw/books?id=2oA9aWlNeooC&lt;/url&gt;&lt;/related-urls&gt;&lt;/urls&gt;&lt;/record&gt;&lt;/Cite&gt;&lt;/EndNote&gt;</w:instrText>
      </w:r>
      <w:r w:rsidR="0023341D">
        <w:rPr>
          <w:rFonts w:cstheme="minorHAnsi"/>
          <w:sz w:val="22"/>
          <w:szCs w:val="22"/>
        </w:rPr>
        <w:fldChar w:fldCharType="separate"/>
      </w:r>
      <w:r w:rsidR="001C5DD6">
        <w:rPr>
          <w:rFonts w:cstheme="minorHAnsi"/>
          <w:noProof/>
          <w:sz w:val="22"/>
          <w:szCs w:val="22"/>
        </w:rPr>
        <w:t>(65)</w:t>
      </w:r>
      <w:r w:rsidR="0023341D">
        <w:rPr>
          <w:rFonts w:cstheme="minorHAnsi"/>
          <w:sz w:val="22"/>
          <w:szCs w:val="22"/>
        </w:rPr>
        <w:fldChar w:fldCharType="end"/>
      </w:r>
      <w:r w:rsidR="0016099D" w:rsidRPr="00315364">
        <w:rPr>
          <w:rFonts w:cstheme="minorHAnsi"/>
          <w:sz w:val="22"/>
          <w:szCs w:val="22"/>
        </w:rPr>
        <w:fldChar w:fldCharType="begin"/>
      </w:r>
      <w:r w:rsidR="001C5DD6">
        <w:rPr>
          <w:rFonts w:cstheme="minorHAnsi"/>
          <w:sz w:val="22"/>
          <w:szCs w:val="22"/>
        </w:rPr>
        <w:instrText xml:space="preserve"> ADDIN EN.CITE &lt;EndNote&gt;&lt;Cite&gt;&lt;Author&gt;Shenton&lt;/Author&gt;&lt;Year&gt;2004&lt;/Year&gt;&lt;RecNum&gt;1552&lt;/RecNum&gt;&lt;DisplayText&gt;(66)&lt;/DisplayText&gt;&lt;record&gt;&lt;rec-number&gt;1552&lt;/rec-number&gt;&lt;foreign-keys&gt;&lt;key app="EN" db-id="efarvrps8zppfceprdtptdaua99eaxtfpeep" timestamp="1601629628"&gt;1552&lt;/key&gt;&lt;/foreign-keys&gt;&lt;ref-type name="Journal Article"&gt;17&lt;/ref-type&gt;&lt;contributors&gt;&lt;authors&gt;&lt;author&gt;Shenton, Andrew K.&lt;/author&gt;&lt;/authors&gt;&lt;/contributors&gt;&lt;titles&gt;&lt;title&gt;Strategies for ensuring trustworthiness in qualitative research projects&lt;/title&gt;&lt;secondary-title&gt;Educ. Inf.&lt;/secondary-title&gt;&lt;/titles&gt;&lt;periodical&gt;&lt;full-title&gt;Educ. Inf.&lt;/full-title&gt;&lt;/periodical&gt;&lt;pages&gt;63-75&lt;/pages&gt;&lt;volume&gt;22&lt;/volume&gt;&lt;dates&gt;&lt;year&gt;2004&lt;/year&gt;&lt;/dates&gt;&lt;urls&gt;&lt;/urls&gt;&lt;/record&gt;&lt;/Cite&gt;&lt;/EndNote&gt;</w:instrText>
      </w:r>
      <w:r w:rsidR="0016099D" w:rsidRPr="00315364">
        <w:rPr>
          <w:rFonts w:cstheme="minorHAnsi"/>
          <w:sz w:val="22"/>
          <w:szCs w:val="22"/>
        </w:rPr>
        <w:fldChar w:fldCharType="separate"/>
      </w:r>
      <w:r w:rsidR="001C5DD6">
        <w:rPr>
          <w:rFonts w:cstheme="minorHAnsi"/>
          <w:noProof/>
          <w:sz w:val="22"/>
          <w:szCs w:val="22"/>
        </w:rPr>
        <w:t>(66)</w:t>
      </w:r>
      <w:r w:rsidR="0016099D" w:rsidRPr="00315364">
        <w:rPr>
          <w:rFonts w:cstheme="minorHAnsi"/>
          <w:sz w:val="22"/>
          <w:szCs w:val="22"/>
        </w:rPr>
        <w:fldChar w:fldCharType="end"/>
      </w:r>
      <w:r w:rsidR="0016099D" w:rsidRPr="00315364">
        <w:rPr>
          <w:rFonts w:cstheme="minorHAnsi"/>
          <w:sz w:val="22"/>
          <w:szCs w:val="22"/>
        </w:rPr>
        <w:t>.</w:t>
      </w:r>
      <w:r w:rsidR="008D175A">
        <w:rPr>
          <w:rFonts w:cstheme="minorHAnsi"/>
          <w:sz w:val="22"/>
          <w:szCs w:val="22"/>
        </w:rPr>
        <w:t xml:space="preserve"> </w:t>
      </w:r>
      <w:r w:rsidR="008D175A" w:rsidRPr="008D175A">
        <w:rPr>
          <w:rFonts w:cstheme="minorHAnsi"/>
          <w:sz w:val="22"/>
          <w:szCs w:val="22"/>
        </w:rPr>
        <w:t>Related discussions of research approaches, participant contributions, and ownership of the research product may be found in the supplementary materials.</w:t>
      </w:r>
    </w:p>
    <w:p w14:paraId="73B4D8EA" w14:textId="77777777" w:rsidR="00222BA2" w:rsidRDefault="00222BA2" w:rsidP="00AF643A">
      <w:pPr>
        <w:spacing w:line="276" w:lineRule="auto"/>
        <w:rPr>
          <w:rFonts w:cstheme="minorHAnsi"/>
          <w:sz w:val="22"/>
          <w:szCs w:val="22"/>
        </w:rPr>
      </w:pPr>
    </w:p>
    <w:p w14:paraId="7BF29126" w14:textId="13AAF852" w:rsidR="00222BA2" w:rsidRDefault="00222BA2" w:rsidP="00AF643A">
      <w:pPr>
        <w:spacing w:line="276" w:lineRule="auto"/>
        <w:rPr>
          <w:sz w:val="22"/>
          <w:szCs w:val="22"/>
        </w:rPr>
      </w:pPr>
    </w:p>
    <w:p w14:paraId="23B760A8" w14:textId="796E167F" w:rsidR="00222BA2" w:rsidRDefault="0016099D" w:rsidP="00AF643A">
      <w:pPr>
        <w:spacing w:line="276" w:lineRule="auto"/>
        <w:rPr>
          <w:rFonts w:cstheme="minorHAnsi"/>
          <w:sz w:val="20"/>
          <w:szCs w:val="20"/>
        </w:rPr>
      </w:pPr>
      <w:r>
        <w:rPr>
          <w:rFonts w:cstheme="minorHAnsi"/>
          <w:sz w:val="20"/>
          <w:szCs w:val="20"/>
        </w:rPr>
        <w:t xml:space="preserve">Figure </w:t>
      </w:r>
      <w:r w:rsidR="004826F1">
        <w:rPr>
          <w:rFonts w:cstheme="minorHAnsi"/>
          <w:sz w:val="20"/>
          <w:szCs w:val="20"/>
        </w:rPr>
        <w:t>1</w:t>
      </w:r>
      <w:r>
        <w:rPr>
          <w:rFonts w:cstheme="minorHAnsi"/>
          <w:sz w:val="20"/>
          <w:szCs w:val="20"/>
        </w:rPr>
        <w:t xml:space="preserve">. Combination of methods </w:t>
      </w:r>
      <w:r w:rsidR="00ED159D">
        <w:rPr>
          <w:rFonts w:cstheme="minorHAnsi"/>
          <w:sz w:val="20"/>
          <w:szCs w:val="20"/>
        </w:rPr>
        <w:t xml:space="preserve">over the </w:t>
      </w:r>
      <w:r w:rsidR="00A825BD">
        <w:rPr>
          <w:rFonts w:cstheme="minorHAnsi"/>
          <w:sz w:val="20"/>
          <w:szCs w:val="20"/>
        </w:rPr>
        <w:t>seven-month</w:t>
      </w:r>
      <w:r w:rsidR="00ED159D">
        <w:rPr>
          <w:rFonts w:cstheme="minorHAnsi"/>
          <w:sz w:val="20"/>
          <w:szCs w:val="20"/>
        </w:rPr>
        <w:t xml:space="preserve"> ethnographic period</w:t>
      </w:r>
      <w:r w:rsidR="004A4961">
        <w:rPr>
          <w:rFonts w:cstheme="minorHAnsi"/>
          <w:sz w:val="20"/>
          <w:szCs w:val="20"/>
        </w:rPr>
        <w:t xml:space="preserve"> (further </w:t>
      </w:r>
      <w:r w:rsidR="004A4961" w:rsidRPr="004A4961">
        <w:rPr>
          <w:rFonts w:cstheme="minorHAnsi"/>
          <w:sz w:val="20"/>
          <w:szCs w:val="20"/>
        </w:rPr>
        <w:t>detail provided in supplementary materials</w:t>
      </w:r>
      <w:r w:rsidR="004A4961">
        <w:rPr>
          <w:rFonts w:cstheme="minorHAnsi"/>
          <w:sz w:val="20"/>
          <w:szCs w:val="20"/>
        </w:rPr>
        <w:t>)</w:t>
      </w:r>
      <w:r>
        <w:rPr>
          <w:rFonts w:cstheme="minorHAnsi"/>
          <w:sz w:val="20"/>
          <w:szCs w:val="20"/>
        </w:rPr>
        <w:t>.</w:t>
      </w:r>
    </w:p>
    <w:p w14:paraId="4D03DEA1" w14:textId="77777777" w:rsidR="00222BA2" w:rsidRDefault="00222BA2" w:rsidP="00AF643A">
      <w:pPr>
        <w:spacing w:line="276" w:lineRule="auto"/>
        <w:rPr>
          <w:rFonts w:cstheme="minorHAnsi"/>
          <w:sz w:val="22"/>
          <w:szCs w:val="22"/>
        </w:rPr>
      </w:pPr>
    </w:p>
    <w:p w14:paraId="7DA1FF53" w14:textId="528568CC" w:rsidR="00CE4114" w:rsidRDefault="00CE4114" w:rsidP="00AF643A">
      <w:pPr>
        <w:pStyle w:val="Heading4"/>
        <w:spacing w:line="276" w:lineRule="auto"/>
        <w:rPr>
          <w:rFonts w:asciiTheme="minorHAnsi" w:hAnsiTheme="minorHAnsi" w:cstheme="minorHAnsi"/>
          <w:color w:val="auto"/>
          <w:sz w:val="22"/>
          <w:szCs w:val="22"/>
        </w:rPr>
      </w:pPr>
      <w:r>
        <w:rPr>
          <w:rFonts w:asciiTheme="minorHAnsi" w:hAnsiTheme="minorHAnsi" w:cstheme="minorHAnsi"/>
          <w:color w:val="auto"/>
          <w:sz w:val="22"/>
          <w:szCs w:val="22"/>
        </w:rPr>
        <w:t>Quantitative methods</w:t>
      </w:r>
    </w:p>
    <w:p w14:paraId="1515EB9D" w14:textId="751EA71A" w:rsidR="00947E6C" w:rsidRDefault="00D71062" w:rsidP="004F07B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z w:val="22"/>
          <w:szCs w:val="22"/>
        </w:rPr>
      </w:pPr>
      <w:r>
        <w:rPr>
          <w:rFonts w:cstheme="minorHAnsi"/>
          <w:sz w:val="22"/>
          <w:szCs w:val="22"/>
        </w:rPr>
        <w:t>Individual a</w:t>
      </w:r>
      <w:r w:rsidR="00CE4114">
        <w:rPr>
          <w:rFonts w:cstheme="minorHAnsi"/>
          <w:sz w:val="22"/>
          <w:szCs w:val="22"/>
        </w:rPr>
        <w:t xml:space="preserve">ir quality monitoring </w:t>
      </w:r>
      <w:r w:rsidR="003C2658">
        <w:rPr>
          <w:rFonts w:cstheme="minorHAnsi"/>
          <w:sz w:val="22"/>
          <w:szCs w:val="22"/>
        </w:rPr>
        <w:t xml:space="preserve">was conducted </w:t>
      </w:r>
      <w:r w:rsidR="004F07B0">
        <w:rPr>
          <w:rFonts w:cstheme="minorHAnsi"/>
          <w:sz w:val="22"/>
          <w:szCs w:val="22"/>
        </w:rPr>
        <w:t xml:space="preserve">during a sample of </w:t>
      </w:r>
      <w:r w:rsidR="00CE4114">
        <w:rPr>
          <w:rFonts w:cstheme="minorHAnsi"/>
          <w:sz w:val="22"/>
          <w:szCs w:val="22"/>
        </w:rPr>
        <w:t xml:space="preserve">focused household participant </w:t>
      </w:r>
      <w:r w:rsidR="003C2658">
        <w:rPr>
          <w:rFonts w:cstheme="minorHAnsi"/>
          <w:sz w:val="22"/>
          <w:szCs w:val="22"/>
        </w:rPr>
        <w:t>observation</w:t>
      </w:r>
      <w:r w:rsidR="002F4291">
        <w:rPr>
          <w:rFonts w:cstheme="minorHAnsi"/>
          <w:sz w:val="22"/>
          <w:szCs w:val="22"/>
        </w:rPr>
        <w:t xml:space="preserve"> </w:t>
      </w:r>
      <w:r w:rsidR="004F07B0">
        <w:rPr>
          <w:rFonts w:cstheme="minorHAnsi"/>
          <w:sz w:val="22"/>
          <w:szCs w:val="22"/>
        </w:rPr>
        <w:t xml:space="preserve">periods </w:t>
      </w:r>
      <w:r w:rsidR="002F4291">
        <w:rPr>
          <w:rFonts w:cstheme="minorHAnsi"/>
          <w:sz w:val="22"/>
          <w:szCs w:val="22"/>
        </w:rPr>
        <w:t>(described below)</w:t>
      </w:r>
      <w:r w:rsidR="00A80019">
        <w:rPr>
          <w:rFonts w:cstheme="minorHAnsi"/>
          <w:sz w:val="22"/>
          <w:szCs w:val="22"/>
        </w:rPr>
        <w:t>, measuring</w:t>
      </w:r>
      <w:r w:rsidR="003C2658">
        <w:rPr>
          <w:rFonts w:cstheme="minorHAnsi"/>
          <w:sz w:val="22"/>
          <w:szCs w:val="22"/>
        </w:rPr>
        <w:t xml:space="preserve"> </w:t>
      </w:r>
      <w:r w:rsidR="008E2454">
        <w:rPr>
          <w:rFonts w:cstheme="minorHAnsi"/>
          <w:sz w:val="22"/>
          <w:szCs w:val="22"/>
        </w:rPr>
        <w:t>levels of inhaled</w:t>
      </w:r>
      <w:r w:rsidR="00CE4114">
        <w:rPr>
          <w:rFonts w:cstheme="minorHAnsi"/>
          <w:sz w:val="22"/>
          <w:szCs w:val="22"/>
        </w:rPr>
        <w:t xml:space="preserve"> fine particulate matter </w:t>
      </w:r>
      <w:r w:rsidR="001259BF">
        <w:rPr>
          <w:rFonts w:cstheme="minorHAnsi"/>
          <w:sz w:val="22"/>
          <w:szCs w:val="22"/>
        </w:rPr>
        <w:t>(PM</w:t>
      </w:r>
      <w:r w:rsidR="001259BF" w:rsidRPr="002714CB">
        <w:rPr>
          <w:rFonts w:cstheme="minorHAnsi"/>
          <w:sz w:val="22"/>
          <w:szCs w:val="22"/>
          <w:vertAlign w:val="subscript"/>
        </w:rPr>
        <w:t>2.5</w:t>
      </w:r>
      <w:r w:rsidR="001259BF">
        <w:rPr>
          <w:rFonts w:cstheme="minorHAnsi"/>
          <w:sz w:val="22"/>
          <w:szCs w:val="22"/>
        </w:rPr>
        <w:t xml:space="preserve">) </w:t>
      </w:r>
      <w:r w:rsidR="003C2658">
        <w:rPr>
          <w:rFonts w:cstheme="minorHAnsi"/>
          <w:sz w:val="22"/>
          <w:szCs w:val="22"/>
        </w:rPr>
        <w:t>at two</w:t>
      </w:r>
      <w:r w:rsidR="00921FD1">
        <w:rPr>
          <w:rFonts w:cstheme="minorHAnsi"/>
          <w:sz w:val="22"/>
          <w:szCs w:val="22"/>
        </w:rPr>
        <w:t>-</w:t>
      </w:r>
      <w:r w:rsidR="003C2658">
        <w:rPr>
          <w:rFonts w:cstheme="minorHAnsi"/>
          <w:sz w:val="22"/>
          <w:szCs w:val="22"/>
        </w:rPr>
        <w:t>minute intervals</w:t>
      </w:r>
      <w:r w:rsidR="00CE4114">
        <w:rPr>
          <w:rFonts w:cstheme="minorHAnsi"/>
          <w:sz w:val="22"/>
          <w:szCs w:val="22"/>
        </w:rPr>
        <w:t>.</w:t>
      </w:r>
      <w:r w:rsidR="008E2454">
        <w:rPr>
          <w:rFonts w:cstheme="minorHAnsi"/>
          <w:sz w:val="22"/>
          <w:szCs w:val="22"/>
        </w:rPr>
        <w:t xml:space="preserve"> </w:t>
      </w:r>
      <w:r w:rsidR="009648F4">
        <w:rPr>
          <w:rFonts w:cstheme="minorHAnsi"/>
          <w:sz w:val="22"/>
          <w:szCs w:val="22"/>
        </w:rPr>
        <w:t>M</w:t>
      </w:r>
      <w:r w:rsidR="008E2454">
        <w:rPr>
          <w:rFonts w:cstheme="minorHAnsi"/>
          <w:sz w:val="22"/>
          <w:szCs w:val="22"/>
        </w:rPr>
        <w:t xml:space="preserve">onitoring </w:t>
      </w:r>
      <w:r w:rsidR="00947E6C">
        <w:rPr>
          <w:rFonts w:cstheme="minorHAnsi"/>
          <w:sz w:val="22"/>
          <w:szCs w:val="22"/>
        </w:rPr>
        <w:t xml:space="preserve">in each household started </w:t>
      </w:r>
      <w:r w:rsidR="008E2454">
        <w:rPr>
          <w:rFonts w:cstheme="minorHAnsi"/>
          <w:sz w:val="22"/>
          <w:szCs w:val="22"/>
        </w:rPr>
        <w:t xml:space="preserve">only after a period of routine </w:t>
      </w:r>
      <w:r w:rsidR="0071232B">
        <w:rPr>
          <w:rFonts w:cstheme="minorHAnsi"/>
          <w:sz w:val="22"/>
          <w:szCs w:val="22"/>
        </w:rPr>
        <w:t>participant observation</w:t>
      </w:r>
      <w:r w:rsidR="009648F4">
        <w:rPr>
          <w:rFonts w:cstheme="minorHAnsi"/>
          <w:sz w:val="22"/>
          <w:szCs w:val="22"/>
        </w:rPr>
        <w:t>; m</w:t>
      </w:r>
      <w:r w:rsidR="008E2454">
        <w:rPr>
          <w:rFonts w:cstheme="minorHAnsi"/>
          <w:sz w:val="22"/>
          <w:szCs w:val="22"/>
        </w:rPr>
        <w:t xml:space="preserve">onitoring periods </w:t>
      </w:r>
      <w:r w:rsidR="00A80019">
        <w:rPr>
          <w:rFonts w:cstheme="minorHAnsi"/>
          <w:sz w:val="22"/>
          <w:szCs w:val="22"/>
        </w:rPr>
        <w:t>were based on</w:t>
      </w:r>
      <w:r w:rsidR="00755950">
        <w:rPr>
          <w:rFonts w:cstheme="minorHAnsi"/>
          <w:sz w:val="22"/>
          <w:szCs w:val="22"/>
        </w:rPr>
        <w:t xml:space="preserve"> </w:t>
      </w:r>
      <w:r w:rsidR="00E53D25">
        <w:rPr>
          <w:rFonts w:cstheme="minorHAnsi"/>
          <w:sz w:val="22"/>
          <w:szCs w:val="22"/>
        </w:rPr>
        <w:t xml:space="preserve">participants’ </w:t>
      </w:r>
      <w:r w:rsidR="00947E6C">
        <w:rPr>
          <w:rFonts w:cstheme="minorHAnsi"/>
          <w:sz w:val="22"/>
          <w:szCs w:val="22"/>
        </w:rPr>
        <w:t xml:space="preserve">convenience and </w:t>
      </w:r>
      <w:r w:rsidR="00755950">
        <w:rPr>
          <w:rFonts w:cstheme="minorHAnsi"/>
          <w:sz w:val="22"/>
          <w:szCs w:val="22"/>
        </w:rPr>
        <w:t>acceptability</w:t>
      </w:r>
      <w:r w:rsidR="00947E6C">
        <w:rPr>
          <w:rFonts w:cstheme="minorHAnsi"/>
          <w:sz w:val="22"/>
          <w:szCs w:val="22"/>
        </w:rPr>
        <w:t>,</w:t>
      </w:r>
      <w:r w:rsidR="00755950">
        <w:rPr>
          <w:rFonts w:cstheme="minorHAnsi"/>
          <w:sz w:val="22"/>
          <w:szCs w:val="22"/>
        </w:rPr>
        <w:t xml:space="preserve"> with</w:t>
      </w:r>
      <w:r w:rsidR="00EB7F1C">
        <w:rPr>
          <w:rFonts w:cstheme="minorHAnsi"/>
          <w:sz w:val="22"/>
          <w:szCs w:val="22"/>
        </w:rPr>
        <w:t xml:space="preserve"> purposive sampling approaches ensuring a variety of</w:t>
      </w:r>
      <w:r w:rsidR="00755950">
        <w:rPr>
          <w:rFonts w:cstheme="minorHAnsi"/>
          <w:sz w:val="22"/>
          <w:szCs w:val="22"/>
        </w:rPr>
        <w:t xml:space="preserve"> </w:t>
      </w:r>
      <w:r w:rsidR="00E53D25">
        <w:rPr>
          <w:rFonts w:cstheme="minorHAnsi"/>
          <w:sz w:val="22"/>
          <w:szCs w:val="22"/>
        </w:rPr>
        <w:t>h</w:t>
      </w:r>
      <w:r w:rsidR="00755950">
        <w:rPr>
          <w:rFonts w:cstheme="minorHAnsi"/>
          <w:sz w:val="22"/>
          <w:szCs w:val="22"/>
        </w:rPr>
        <w:t>ousehold types, cooking factors and additional combustion sources</w:t>
      </w:r>
      <w:r w:rsidR="00EB7F1C">
        <w:rPr>
          <w:rFonts w:cstheme="minorHAnsi"/>
          <w:sz w:val="22"/>
          <w:szCs w:val="22"/>
        </w:rPr>
        <w:t xml:space="preserve"> were included</w:t>
      </w:r>
      <w:r w:rsidR="00755950">
        <w:rPr>
          <w:rFonts w:cstheme="minorHAnsi"/>
          <w:sz w:val="22"/>
          <w:szCs w:val="22"/>
        </w:rPr>
        <w:t>.</w:t>
      </w:r>
    </w:p>
    <w:p w14:paraId="6860B65B" w14:textId="77777777" w:rsidR="00947E6C" w:rsidRDefault="00947E6C" w:rsidP="004F07B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z w:val="22"/>
          <w:szCs w:val="22"/>
        </w:rPr>
      </w:pPr>
    </w:p>
    <w:p w14:paraId="6A7D50A6" w14:textId="1E55E813" w:rsidR="004F07B0" w:rsidRPr="00A946E9" w:rsidRDefault="006D4518" w:rsidP="004F07B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z w:val="22"/>
          <w:szCs w:val="22"/>
        </w:rPr>
      </w:pPr>
      <w:r>
        <w:rPr>
          <w:rFonts w:cstheme="minorHAnsi"/>
          <w:sz w:val="22"/>
          <w:szCs w:val="22"/>
        </w:rPr>
        <w:t>R</w:t>
      </w:r>
      <w:r w:rsidR="00CE4114">
        <w:rPr>
          <w:rFonts w:cstheme="minorHAnsi"/>
          <w:sz w:val="22"/>
          <w:szCs w:val="22"/>
        </w:rPr>
        <w:t xml:space="preserve">esearchers </w:t>
      </w:r>
      <w:r w:rsidR="004F07B0">
        <w:rPr>
          <w:rFonts w:cstheme="minorHAnsi"/>
          <w:sz w:val="22"/>
          <w:szCs w:val="22"/>
        </w:rPr>
        <w:t xml:space="preserve">wore the monitors while taking part in cooking and other activities alongside key household members. A subgroup of participants continued carrying monitors </w:t>
      </w:r>
      <w:r w:rsidR="004F07B0" w:rsidRPr="00A946E9">
        <w:rPr>
          <w:rFonts w:cstheme="minorHAnsi"/>
          <w:sz w:val="22"/>
          <w:szCs w:val="22"/>
        </w:rPr>
        <w:t>overnight after researchers left the household</w:t>
      </w:r>
      <w:r w:rsidR="009648F4">
        <w:rPr>
          <w:rFonts w:cstheme="minorHAnsi"/>
          <w:sz w:val="22"/>
          <w:szCs w:val="22"/>
        </w:rPr>
        <w:t xml:space="preserve"> </w:t>
      </w:r>
      <w:r>
        <w:rPr>
          <w:rFonts w:cstheme="minorHAnsi"/>
          <w:sz w:val="22"/>
          <w:szCs w:val="22"/>
        </w:rPr>
        <w:t xml:space="preserve">and were asked the following morning to </w:t>
      </w:r>
      <w:r w:rsidR="004F07B0" w:rsidRPr="00A946E9">
        <w:rPr>
          <w:rFonts w:cstheme="minorHAnsi"/>
          <w:sz w:val="22"/>
          <w:szCs w:val="22"/>
        </w:rPr>
        <w:t>identify key potential exposures.</w:t>
      </w:r>
      <w:r w:rsidR="009648F4">
        <w:rPr>
          <w:rFonts w:cstheme="minorHAnsi"/>
          <w:sz w:val="22"/>
          <w:szCs w:val="22"/>
        </w:rPr>
        <w:t xml:space="preserve"> </w:t>
      </w:r>
      <w:r w:rsidR="009648F4">
        <w:rPr>
          <w:sz w:val="22"/>
          <w:szCs w:val="22"/>
        </w:rPr>
        <w:t xml:space="preserve">Extended monitoring incorporating a larger, more representative sample; repeated 24-hour monitoring periods; and spanning multiple seasons was </w:t>
      </w:r>
      <w:r w:rsidR="00A36CA2">
        <w:rPr>
          <w:sz w:val="22"/>
          <w:szCs w:val="22"/>
        </w:rPr>
        <w:t xml:space="preserve">also </w:t>
      </w:r>
      <w:r w:rsidR="009648F4">
        <w:rPr>
          <w:sz w:val="22"/>
          <w:szCs w:val="22"/>
        </w:rPr>
        <w:t>carried out. These datasets are currently under analysis and will be published separately.</w:t>
      </w:r>
    </w:p>
    <w:p w14:paraId="01653ECC" w14:textId="77777777" w:rsidR="004F07B0" w:rsidRPr="00A946E9" w:rsidRDefault="004F07B0" w:rsidP="004F07B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z w:val="22"/>
          <w:szCs w:val="22"/>
        </w:rPr>
      </w:pPr>
    </w:p>
    <w:p w14:paraId="70AF9159" w14:textId="0D774DA9" w:rsidR="0066540E" w:rsidRDefault="007107CF" w:rsidP="004F07B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sz w:val="22"/>
          <w:szCs w:val="22"/>
        </w:rPr>
      </w:pPr>
      <w:proofErr w:type="spellStart"/>
      <w:r w:rsidRPr="00A946E9">
        <w:rPr>
          <w:sz w:val="22"/>
          <w:szCs w:val="22"/>
        </w:rPr>
        <w:lastRenderedPageBreak/>
        <w:t>PurpleAir</w:t>
      </w:r>
      <w:proofErr w:type="spellEnd"/>
      <w:r w:rsidRPr="00A946E9">
        <w:rPr>
          <w:sz w:val="22"/>
          <w:szCs w:val="22"/>
        </w:rPr>
        <w:t xml:space="preserve"> PA-II laser particle counting devices (</w:t>
      </w:r>
      <w:proofErr w:type="spellStart"/>
      <w:r w:rsidRPr="00A946E9">
        <w:rPr>
          <w:sz w:val="22"/>
          <w:szCs w:val="22"/>
        </w:rPr>
        <w:t>PurpleAir</w:t>
      </w:r>
      <w:proofErr w:type="spellEnd"/>
      <w:r w:rsidRPr="00A946E9">
        <w:rPr>
          <w:sz w:val="22"/>
          <w:szCs w:val="22"/>
        </w:rPr>
        <w:t xml:space="preserve">, UT, USA), </w:t>
      </w:r>
      <w:r w:rsidR="004F07B0" w:rsidRPr="00A946E9">
        <w:rPr>
          <w:sz w:val="22"/>
          <w:szCs w:val="22"/>
        </w:rPr>
        <w:t xml:space="preserve">were used for </w:t>
      </w:r>
      <w:r w:rsidR="00947E6C" w:rsidRPr="00A946E9">
        <w:rPr>
          <w:rFonts w:cstheme="minorHAnsi"/>
          <w:sz w:val="22"/>
          <w:szCs w:val="22"/>
        </w:rPr>
        <w:t>PM</w:t>
      </w:r>
      <w:r w:rsidR="00947E6C" w:rsidRPr="00A946E9">
        <w:rPr>
          <w:rFonts w:cstheme="minorHAnsi"/>
          <w:sz w:val="22"/>
          <w:szCs w:val="22"/>
          <w:vertAlign w:val="subscript"/>
        </w:rPr>
        <w:t>2.5</w:t>
      </w:r>
      <w:r w:rsidR="004F07B0" w:rsidRPr="00A946E9">
        <w:rPr>
          <w:sz w:val="22"/>
          <w:szCs w:val="22"/>
        </w:rPr>
        <w:t xml:space="preserve"> monitoring, </w:t>
      </w:r>
      <w:r w:rsidRPr="00A946E9">
        <w:rPr>
          <w:sz w:val="22"/>
          <w:szCs w:val="22"/>
        </w:rPr>
        <w:t xml:space="preserve">connected to 20,000 </w:t>
      </w:r>
      <w:proofErr w:type="spellStart"/>
      <w:r w:rsidRPr="00A946E9">
        <w:rPr>
          <w:sz w:val="22"/>
          <w:szCs w:val="22"/>
        </w:rPr>
        <w:t>mAh</w:t>
      </w:r>
      <w:proofErr w:type="spellEnd"/>
      <w:r w:rsidRPr="00A946E9">
        <w:rPr>
          <w:sz w:val="22"/>
          <w:szCs w:val="22"/>
        </w:rPr>
        <w:t xml:space="preserve"> portable power banks (Anker Innovations, Changsha, China)</w:t>
      </w:r>
      <w:r w:rsidR="00196BED" w:rsidRPr="00A946E9">
        <w:rPr>
          <w:sz w:val="22"/>
          <w:szCs w:val="22"/>
        </w:rPr>
        <w:t>. The</w:t>
      </w:r>
      <w:r w:rsidR="006D4518">
        <w:rPr>
          <w:sz w:val="22"/>
          <w:szCs w:val="22"/>
        </w:rPr>
        <w:t>se</w:t>
      </w:r>
      <w:r w:rsidR="00196BED" w:rsidRPr="00A946E9">
        <w:rPr>
          <w:sz w:val="22"/>
          <w:szCs w:val="22"/>
        </w:rPr>
        <w:t xml:space="preserve"> low-cost monitors </w:t>
      </w:r>
      <w:r w:rsidR="00EB7F1C">
        <w:rPr>
          <w:sz w:val="22"/>
          <w:szCs w:val="22"/>
        </w:rPr>
        <w:t>show</w:t>
      </w:r>
      <w:r w:rsidR="00EB7F1C" w:rsidRPr="00A946E9">
        <w:rPr>
          <w:sz w:val="22"/>
          <w:szCs w:val="22"/>
        </w:rPr>
        <w:t xml:space="preserve"> </w:t>
      </w:r>
      <w:r w:rsidR="00436A0B">
        <w:rPr>
          <w:sz w:val="22"/>
          <w:szCs w:val="22"/>
        </w:rPr>
        <w:t>excellent correlation with reference standard gravimetric analysis</w:t>
      </w:r>
      <w:r w:rsidR="00EB7F1C">
        <w:rPr>
          <w:sz w:val="22"/>
          <w:szCs w:val="22"/>
        </w:rPr>
        <w:t xml:space="preserve"> (</w:t>
      </w:r>
      <w:r w:rsidR="00EB7F1C" w:rsidRPr="00EB7F1C">
        <w:rPr>
          <w:sz w:val="22"/>
          <w:szCs w:val="22"/>
        </w:rPr>
        <w:t>GRIMM reference method</w:t>
      </w:r>
      <w:r w:rsidR="00EB7F1C">
        <w:rPr>
          <w:sz w:val="22"/>
          <w:szCs w:val="22"/>
        </w:rPr>
        <w:t>;</w:t>
      </w:r>
      <w:r w:rsidR="00436A0B">
        <w:rPr>
          <w:sz w:val="22"/>
          <w:szCs w:val="22"/>
        </w:rPr>
        <w:t xml:space="preserve"> </w:t>
      </w:r>
      <w:r w:rsidR="00436A0B" w:rsidRPr="00A946E9">
        <w:rPr>
          <w:sz w:val="22"/>
          <w:szCs w:val="22"/>
        </w:rPr>
        <w:t>R</w:t>
      </w:r>
      <w:r w:rsidR="00436A0B" w:rsidRPr="00A946E9">
        <w:rPr>
          <w:sz w:val="22"/>
          <w:szCs w:val="22"/>
          <w:vertAlign w:val="superscript"/>
        </w:rPr>
        <w:t>2</w:t>
      </w:r>
      <w:r w:rsidR="00436A0B" w:rsidRPr="00A946E9">
        <w:rPr>
          <w:sz w:val="22"/>
          <w:szCs w:val="22"/>
        </w:rPr>
        <w:t xml:space="preserve"> </w:t>
      </w:r>
      <w:r w:rsidR="00436A0B">
        <w:rPr>
          <w:sz w:val="22"/>
          <w:szCs w:val="22"/>
        </w:rPr>
        <w:t>=</w:t>
      </w:r>
      <w:r w:rsidR="00436A0B" w:rsidRPr="00A946E9">
        <w:rPr>
          <w:sz w:val="22"/>
          <w:szCs w:val="22"/>
        </w:rPr>
        <w:t>0.98</w:t>
      </w:r>
      <w:r w:rsidR="00436A0B">
        <w:rPr>
          <w:sz w:val="22"/>
          <w:szCs w:val="22"/>
        </w:rPr>
        <w:t xml:space="preserve">), </w:t>
      </w:r>
      <w:r w:rsidR="0071232B">
        <w:rPr>
          <w:sz w:val="22"/>
          <w:szCs w:val="22"/>
        </w:rPr>
        <w:t xml:space="preserve">with field use in </w:t>
      </w:r>
      <w:r w:rsidR="00436A0B" w:rsidRPr="00A946E9">
        <w:rPr>
          <w:sz w:val="22"/>
          <w:szCs w:val="22"/>
        </w:rPr>
        <w:t>various African settings</w:t>
      </w:r>
      <w:r w:rsidR="00196BED" w:rsidRPr="00A946E9">
        <w:rPr>
          <w:sz w:val="22"/>
          <w:szCs w:val="22"/>
        </w:rPr>
        <w:t xml:space="preserve"> </w:t>
      </w:r>
      <w:r w:rsidR="00196BED" w:rsidRPr="00A946E9">
        <w:rPr>
          <w:sz w:val="22"/>
          <w:szCs w:val="22"/>
        </w:rPr>
        <w:fldChar w:fldCharType="begin"/>
      </w:r>
      <w:r w:rsidR="001C5DD6">
        <w:rPr>
          <w:sz w:val="22"/>
          <w:szCs w:val="22"/>
        </w:rPr>
        <w:instrText xml:space="preserve"> ADDIN EN.CITE &lt;EndNote&gt;&lt;Cite&gt;&lt;Author&gt;(AQ-SPEC)&lt;/Author&gt;&lt;Year&gt;2019&lt;/Year&gt;&lt;RecNum&gt;1605&lt;/RecNum&gt;&lt;DisplayText&gt;(67, 68)&lt;/DisplayText&gt;&lt;record&gt;&lt;rec-number&gt;1605&lt;/rec-number&gt;&lt;foreign-keys&gt;&lt;key app="EN" db-id="efarvrps8zppfceprdtptdaua99eaxtfpeep" timestamp="1611045249"&gt;1605&lt;/key&gt;&lt;/foreign-keys&gt;&lt;ref-type name="Report"&gt;27&lt;/ref-type&gt;&lt;contributors&gt;&lt;authors&gt;&lt;author&gt;AQ-SPEC (Air Quality Sensor Performance Evaluation Center (AQ-SPEC)&lt;/author&gt;&lt;/authors&gt;&lt;/contributors&gt;&lt;titles&gt;&lt;title&gt;Air Quality Sensor Performance Evaluation Centre. Field Evaluations Report 2019.&lt;/title&gt;&lt;/titles&gt;&lt;dates&gt;&lt;year&gt;2019&lt;/year&gt;&lt;/dates&gt;&lt;urls&gt;&lt;related-urls&gt;&lt;url&gt;http://www.aqmd.gov/aq-spec/evaluations/field&lt;/url&gt;&lt;/related-urls&gt;&lt;/urls&gt;&lt;access-date&gt;19 January 2021&lt;/access-date&gt;&lt;/record&gt;&lt;/Cite&gt;&lt;Cite&gt;&lt;Author&gt;Awokola&lt;/Author&gt;&lt;Year&gt;2020&lt;/Year&gt;&lt;RecNum&gt;1606&lt;/RecNum&gt;&lt;record&gt;&lt;rec-number&gt;1606&lt;/rec-number&gt;&lt;foreign-keys&gt;&lt;key app="EN" db-id="efarvrps8zppfceprdtptdaua99eaxtfpeep" timestamp="1611045673"&gt;1606&lt;/key&gt;&lt;/foreign-keys&gt;&lt;ref-type name="Journal Article"&gt;17&lt;/ref-type&gt;&lt;contributors&gt;&lt;authors&gt;&lt;author&gt;Awokola, B. I., Okello, G., Mortimer, K. J., Jewell, C. P., Erhart, A., &amp;amp; Semple, S.&lt;/author&gt;&lt;/authors&gt;&lt;/contributors&gt;&lt;titles&gt;&lt;title&gt;Measuring Air Quality for Advocacy in Africa (MA3): Feasibility and Practicality of Longitudinal Ambient PM2.5 Measurement Using Low-Cost Sensors&lt;/title&gt;&lt;secondary-title&gt;International Journal of Environmental Research and Public Health&lt;/secondary-title&gt;&lt;/titles&gt;&lt;periodical&gt;&lt;full-title&gt;International Journal of Environmental Research and Public Health&lt;/full-title&gt;&lt;/periodical&gt;&lt;volume&gt;17&lt;/volume&gt;&lt;num-vols&gt;9&lt;/num-vols&gt;&lt;section&gt;7243&lt;/section&gt;&lt;dates&gt;&lt;year&gt;2020&lt;/year&gt;&lt;/dates&gt;&lt;urls&gt;&lt;/urls&gt;&lt;/record&gt;&lt;/Cite&gt;&lt;/EndNote&gt;</w:instrText>
      </w:r>
      <w:r w:rsidR="00196BED" w:rsidRPr="00A946E9">
        <w:rPr>
          <w:sz w:val="22"/>
          <w:szCs w:val="22"/>
        </w:rPr>
        <w:fldChar w:fldCharType="separate"/>
      </w:r>
      <w:r w:rsidR="001C5DD6">
        <w:rPr>
          <w:noProof/>
          <w:sz w:val="22"/>
          <w:szCs w:val="22"/>
        </w:rPr>
        <w:t>(67, 68)</w:t>
      </w:r>
      <w:r w:rsidR="00196BED" w:rsidRPr="00A946E9">
        <w:rPr>
          <w:sz w:val="22"/>
          <w:szCs w:val="22"/>
        </w:rPr>
        <w:fldChar w:fldCharType="end"/>
      </w:r>
      <w:r w:rsidR="00196BED" w:rsidRPr="00A946E9">
        <w:rPr>
          <w:sz w:val="22"/>
          <w:szCs w:val="22"/>
        </w:rPr>
        <w:t>. Monitors and power banks were</w:t>
      </w:r>
      <w:r w:rsidR="004F07B0" w:rsidRPr="00A946E9">
        <w:rPr>
          <w:sz w:val="22"/>
          <w:szCs w:val="22"/>
        </w:rPr>
        <w:t xml:space="preserve"> carried</w:t>
      </w:r>
      <w:r w:rsidRPr="00A946E9">
        <w:rPr>
          <w:sz w:val="22"/>
          <w:szCs w:val="22"/>
        </w:rPr>
        <w:t xml:space="preserve"> </w:t>
      </w:r>
      <w:r w:rsidR="00CE4114" w:rsidRPr="00A946E9">
        <w:rPr>
          <w:rFonts w:cstheme="minorHAnsi"/>
          <w:sz w:val="22"/>
          <w:szCs w:val="22"/>
        </w:rPr>
        <w:t xml:space="preserve">in </w:t>
      </w:r>
      <w:r w:rsidRPr="00A946E9">
        <w:rPr>
          <w:rFonts w:cstheme="minorHAnsi"/>
          <w:sz w:val="22"/>
          <w:szCs w:val="22"/>
        </w:rPr>
        <w:t>specially designed</w:t>
      </w:r>
      <w:r w:rsidR="00EB7F1C">
        <w:rPr>
          <w:rFonts w:cstheme="minorHAnsi"/>
          <w:sz w:val="22"/>
          <w:szCs w:val="22"/>
        </w:rPr>
        <w:t xml:space="preserve"> </w:t>
      </w:r>
      <w:r w:rsidR="00CE4114" w:rsidRPr="00A946E9">
        <w:rPr>
          <w:rFonts w:cstheme="minorHAnsi"/>
          <w:sz w:val="22"/>
          <w:szCs w:val="22"/>
        </w:rPr>
        <w:t>waist bags</w:t>
      </w:r>
      <w:r w:rsidR="00196BED" w:rsidRPr="00A946E9">
        <w:rPr>
          <w:rFonts w:cstheme="minorHAnsi"/>
          <w:sz w:val="22"/>
          <w:szCs w:val="22"/>
        </w:rPr>
        <w:t xml:space="preserve"> </w:t>
      </w:r>
      <w:r w:rsidR="0071232B">
        <w:rPr>
          <w:rFonts w:cstheme="minorHAnsi"/>
          <w:sz w:val="22"/>
          <w:szCs w:val="22"/>
        </w:rPr>
        <w:t xml:space="preserve">which held the device but did not cover any the </w:t>
      </w:r>
      <w:r w:rsidR="00EB7F1C">
        <w:rPr>
          <w:rFonts w:cstheme="minorHAnsi"/>
          <w:sz w:val="22"/>
          <w:szCs w:val="22"/>
        </w:rPr>
        <w:t xml:space="preserve">intake </w:t>
      </w:r>
      <w:r w:rsidR="0071232B">
        <w:rPr>
          <w:rFonts w:cstheme="minorHAnsi"/>
          <w:sz w:val="22"/>
          <w:szCs w:val="22"/>
        </w:rPr>
        <w:t xml:space="preserve">(sampling) </w:t>
      </w:r>
      <w:r w:rsidR="00EB7F1C">
        <w:rPr>
          <w:rFonts w:cstheme="minorHAnsi"/>
          <w:sz w:val="22"/>
          <w:szCs w:val="22"/>
        </w:rPr>
        <w:t>port</w:t>
      </w:r>
      <w:r w:rsidRPr="00A946E9">
        <w:rPr>
          <w:sz w:val="22"/>
          <w:szCs w:val="22"/>
        </w:rPr>
        <w:t>.</w:t>
      </w:r>
    </w:p>
    <w:p w14:paraId="244DE5A8" w14:textId="4D01E028" w:rsidR="0066540E" w:rsidRPr="00A946E9" w:rsidRDefault="0066540E" w:rsidP="00AF643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z w:val="22"/>
          <w:szCs w:val="22"/>
        </w:rPr>
      </w:pPr>
    </w:p>
    <w:p w14:paraId="4ACD15AD" w14:textId="24590B03" w:rsidR="00CE4114" w:rsidRPr="00813D8E" w:rsidRDefault="00153F63" w:rsidP="00AF643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pacing w:val="-2"/>
          <w:sz w:val="22"/>
          <w:szCs w:val="22"/>
        </w:rPr>
      </w:pPr>
      <w:r>
        <w:rPr>
          <w:rFonts w:cstheme="minorHAnsi"/>
          <w:sz w:val="22"/>
          <w:szCs w:val="22"/>
        </w:rPr>
        <w:t>Each trace was partitioned</w:t>
      </w:r>
      <w:r w:rsidR="00256DC7">
        <w:rPr>
          <w:rFonts w:cstheme="minorHAnsi"/>
          <w:sz w:val="22"/>
          <w:szCs w:val="22"/>
        </w:rPr>
        <w:t xml:space="preserve"> into ‘activity’ (usually cooking) </w:t>
      </w:r>
      <w:r w:rsidR="009A3B31">
        <w:rPr>
          <w:rFonts w:cstheme="minorHAnsi"/>
          <w:sz w:val="22"/>
          <w:szCs w:val="22"/>
        </w:rPr>
        <w:t>and</w:t>
      </w:r>
      <w:r w:rsidR="00256DC7">
        <w:rPr>
          <w:rFonts w:cstheme="minorHAnsi"/>
          <w:sz w:val="22"/>
          <w:szCs w:val="22"/>
        </w:rPr>
        <w:t xml:space="preserve"> ‘baseline’ periods using paired activity data (from ethnographic records and participant reports). These </w:t>
      </w:r>
      <w:r w:rsidR="001259BF" w:rsidRPr="00A946E9">
        <w:rPr>
          <w:rFonts w:cstheme="minorHAnsi"/>
          <w:sz w:val="22"/>
          <w:szCs w:val="22"/>
        </w:rPr>
        <w:t>data</w:t>
      </w:r>
      <w:r w:rsidR="00CE4114" w:rsidRPr="00A946E9">
        <w:rPr>
          <w:rFonts w:cstheme="minorHAnsi"/>
          <w:sz w:val="22"/>
          <w:szCs w:val="22"/>
        </w:rPr>
        <w:t xml:space="preserve"> were analysed using STATA V.15.1</w:t>
      </w:r>
      <w:r w:rsidR="001500C9" w:rsidRPr="00A946E9">
        <w:rPr>
          <w:rFonts w:cstheme="minorHAnsi"/>
          <w:sz w:val="22"/>
          <w:szCs w:val="22"/>
        </w:rPr>
        <w:t xml:space="preserve"> (</w:t>
      </w:r>
      <w:proofErr w:type="spellStart"/>
      <w:r w:rsidR="001500C9" w:rsidRPr="00A946E9">
        <w:rPr>
          <w:rFonts w:cstheme="minorHAnsi"/>
          <w:sz w:val="22"/>
          <w:szCs w:val="22"/>
        </w:rPr>
        <w:t>StataCorp</w:t>
      </w:r>
      <w:proofErr w:type="spellEnd"/>
      <w:r w:rsidR="001500C9" w:rsidRPr="00A946E9">
        <w:rPr>
          <w:rFonts w:cstheme="minorHAnsi"/>
          <w:sz w:val="22"/>
          <w:szCs w:val="22"/>
        </w:rPr>
        <w:t>, College Station, TX, USA)</w:t>
      </w:r>
      <w:r w:rsidR="00444F8C">
        <w:rPr>
          <w:rFonts w:cstheme="minorHAnsi"/>
          <w:sz w:val="22"/>
          <w:szCs w:val="22"/>
        </w:rPr>
        <w:t xml:space="preserve">, calculating time weighted </w:t>
      </w:r>
      <w:r w:rsidR="00FC7329" w:rsidRPr="00A946E9">
        <w:rPr>
          <w:rFonts w:cstheme="minorHAnsi"/>
          <w:sz w:val="22"/>
          <w:szCs w:val="22"/>
          <w:lang w:eastAsia="en-GB"/>
        </w:rPr>
        <w:t>median</w:t>
      </w:r>
      <w:r w:rsidR="00444F8C">
        <w:rPr>
          <w:rFonts w:cstheme="minorHAnsi"/>
          <w:sz w:val="22"/>
          <w:szCs w:val="22"/>
          <w:lang w:eastAsia="en-GB"/>
        </w:rPr>
        <w:t xml:space="preserve"> </w:t>
      </w:r>
      <w:r w:rsidR="00CE4114" w:rsidRPr="00A946E9">
        <w:rPr>
          <w:rFonts w:cstheme="minorHAnsi"/>
          <w:sz w:val="22"/>
          <w:szCs w:val="22"/>
          <w:lang w:eastAsia="en-GB"/>
        </w:rPr>
        <w:t xml:space="preserve">exposures at baseline and during </w:t>
      </w:r>
      <w:r w:rsidR="003C2658" w:rsidRPr="00A946E9">
        <w:rPr>
          <w:rFonts w:cstheme="minorHAnsi"/>
          <w:sz w:val="22"/>
          <w:szCs w:val="22"/>
          <w:lang w:eastAsia="en-GB"/>
        </w:rPr>
        <w:t>identified</w:t>
      </w:r>
      <w:r w:rsidR="00CE4114" w:rsidRPr="00A946E9">
        <w:rPr>
          <w:rFonts w:cstheme="minorHAnsi"/>
          <w:sz w:val="22"/>
          <w:szCs w:val="22"/>
          <w:lang w:eastAsia="en-GB"/>
        </w:rPr>
        <w:t xml:space="preserve"> activit</w:t>
      </w:r>
      <w:r w:rsidR="00EB7F1C">
        <w:rPr>
          <w:rFonts w:cstheme="minorHAnsi"/>
          <w:sz w:val="22"/>
          <w:szCs w:val="22"/>
          <w:lang w:eastAsia="en-GB"/>
        </w:rPr>
        <w:t>y periods</w:t>
      </w:r>
      <w:r w:rsidR="0071232B">
        <w:rPr>
          <w:rFonts w:cstheme="minorHAnsi"/>
          <w:sz w:val="22"/>
          <w:szCs w:val="22"/>
          <w:lang w:eastAsia="en-GB"/>
        </w:rPr>
        <w:t>.</w:t>
      </w:r>
      <w:r w:rsidR="00FC7329" w:rsidRPr="00A946E9">
        <w:rPr>
          <w:rFonts w:cstheme="minorHAnsi"/>
          <w:sz w:val="22"/>
          <w:szCs w:val="22"/>
          <w:lang w:eastAsia="en-GB"/>
        </w:rPr>
        <w:t xml:space="preserve"> </w:t>
      </w:r>
      <w:r w:rsidR="00444F8C" w:rsidRPr="00D24D9C">
        <w:rPr>
          <w:rFonts w:cstheme="minorHAnsi"/>
          <w:sz w:val="22"/>
          <w:szCs w:val="22"/>
          <w:lang w:eastAsia="en-GB"/>
        </w:rPr>
        <w:t xml:space="preserve">We assessed the association of </w:t>
      </w:r>
      <w:r w:rsidR="00CE4114" w:rsidRPr="00D24D9C">
        <w:rPr>
          <w:rFonts w:cstheme="minorHAnsi"/>
          <w:sz w:val="22"/>
          <w:szCs w:val="22"/>
          <w:lang w:eastAsia="en-GB"/>
        </w:rPr>
        <w:t xml:space="preserve">cooking features and location </w:t>
      </w:r>
      <w:r w:rsidR="0040163F" w:rsidRPr="00D24D9C">
        <w:rPr>
          <w:rFonts w:cstheme="minorHAnsi"/>
          <w:sz w:val="22"/>
          <w:szCs w:val="22"/>
          <w:lang w:eastAsia="en-GB"/>
        </w:rPr>
        <w:t>against PM</w:t>
      </w:r>
      <w:r w:rsidR="0040163F" w:rsidRPr="00D24D9C">
        <w:rPr>
          <w:rFonts w:cstheme="minorHAnsi"/>
          <w:sz w:val="22"/>
          <w:szCs w:val="22"/>
          <w:vertAlign w:val="subscript"/>
          <w:lang w:eastAsia="en-GB"/>
        </w:rPr>
        <w:t>2.5</w:t>
      </w:r>
      <w:r w:rsidR="0040163F" w:rsidRPr="00B8496D">
        <w:rPr>
          <w:rFonts w:cstheme="minorHAnsi"/>
          <w:sz w:val="22"/>
          <w:szCs w:val="22"/>
          <w:lang w:eastAsia="en-GB"/>
        </w:rPr>
        <w:t xml:space="preserve"> </w:t>
      </w:r>
      <w:r w:rsidR="00C801B1" w:rsidRPr="00D24D9C">
        <w:rPr>
          <w:rFonts w:cstheme="minorHAnsi"/>
          <w:sz w:val="22"/>
          <w:szCs w:val="22"/>
          <w:lang w:eastAsia="en-GB"/>
        </w:rPr>
        <w:t>using multi-level mixed effects linear regression analysis. The fixed effect was mean PM</w:t>
      </w:r>
      <w:r w:rsidR="00C801B1" w:rsidRPr="00D24D9C">
        <w:rPr>
          <w:rFonts w:cstheme="minorHAnsi"/>
          <w:sz w:val="22"/>
          <w:szCs w:val="22"/>
          <w:vertAlign w:val="subscript"/>
          <w:lang w:eastAsia="en-GB"/>
        </w:rPr>
        <w:t>2.5</w:t>
      </w:r>
      <w:r w:rsidR="00C801B1" w:rsidRPr="00D24D9C">
        <w:rPr>
          <w:rFonts w:cstheme="minorHAnsi"/>
          <w:sz w:val="22"/>
          <w:szCs w:val="22"/>
          <w:lang w:eastAsia="en-GB"/>
        </w:rPr>
        <w:t xml:space="preserve"> level and random effect was participant ID</w:t>
      </w:r>
      <w:r w:rsidR="00694BF4">
        <w:rPr>
          <w:rFonts w:cstheme="minorHAnsi"/>
          <w:sz w:val="22"/>
          <w:szCs w:val="22"/>
          <w:lang w:eastAsia="en-GB"/>
        </w:rPr>
        <w:t xml:space="preserve"> (</w:t>
      </w:r>
      <w:r w:rsidR="00C801B1">
        <w:rPr>
          <w:rFonts w:cstheme="minorHAnsi"/>
          <w:sz w:val="22"/>
          <w:szCs w:val="22"/>
          <w:lang w:eastAsia="en-GB"/>
        </w:rPr>
        <w:t xml:space="preserve">data and code </w:t>
      </w:r>
      <w:r w:rsidR="00214180">
        <w:rPr>
          <w:rFonts w:cstheme="minorHAnsi"/>
          <w:sz w:val="22"/>
          <w:szCs w:val="22"/>
          <w:lang w:eastAsia="en-GB"/>
        </w:rPr>
        <w:t>available online</w:t>
      </w:r>
      <w:r w:rsidR="00884B88">
        <w:rPr>
          <w:rFonts w:cstheme="minorHAnsi"/>
          <w:sz w:val="22"/>
          <w:szCs w:val="22"/>
          <w:lang w:eastAsia="en-GB"/>
        </w:rPr>
        <w:t>:</w:t>
      </w:r>
      <w:r w:rsidR="00214180">
        <w:rPr>
          <w:rFonts w:cstheme="minorHAnsi"/>
          <w:sz w:val="22"/>
          <w:szCs w:val="22"/>
          <w:lang w:eastAsia="en-GB"/>
        </w:rPr>
        <w:t xml:space="preserve"> </w:t>
      </w:r>
      <w:r w:rsidR="008867F1" w:rsidRPr="008867F1">
        <w:rPr>
          <w:rFonts w:cstheme="minorHAnsi"/>
          <w:sz w:val="22"/>
          <w:szCs w:val="22"/>
          <w:lang w:eastAsia="en-GB"/>
        </w:rPr>
        <w:t>https://doi.org/10.7910/DVN/YPGUEH</w:t>
      </w:r>
      <w:r w:rsidR="00C801B1">
        <w:rPr>
          <w:rFonts w:cstheme="minorHAnsi"/>
          <w:sz w:val="22"/>
          <w:szCs w:val="22"/>
          <w:lang w:eastAsia="en-GB"/>
        </w:rPr>
        <w:t>)</w:t>
      </w:r>
      <w:r w:rsidR="00CE4114" w:rsidRPr="00A946E9">
        <w:rPr>
          <w:rFonts w:cstheme="minorHAnsi"/>
          <w:sz w:val="22"/>
          <w:szCs w:val="22"/>
        </w:rPr>
        <w:t>.</w:t>
      </w:r>
      <w:r w:rsidR="00206EA1">
        <w:rPr>
          <w:rFonts w:cstheme="minorHAnsi"/>
          <w:sz w:val="22"/>
          <w:szCs w:val="22"/>
        </w:rPr>
        <w:t xml:space="preserve"> </w:t>
      </w:r>
      <w:r w:rsidR="0040163F">
        <w:rPr>
          <w:rFonts w:cstheme="minorHAnsi"/>
          <w:sz w:val="22"/>
          <w:szCs w:val="22"/>
        </w:rPr>
        <w:t>E</w:t>
      </w:r>
      <w:r w:rsidR="00206EA1">
        <w:rPr>
          <w:rFonts w:cstheme="minorHAnsi"/>
          <w:sz w:val="22"/>
          <w:szCs w:val="22"/>
        </w:rPr>
        <w:t xml:space="preserve">xtended </w:t>
      </w:r>
      <w:r w:rsidR="0040163F">
        <w:rPr>
          <w:rFonts w:cstheme="minorHAnsi"/>
          <w:sz w:val="22"/>
          <w:szCs w:val="22"/>
        </w:rPr>
        <w:t xml:space="preserve">analyses from a broader dataset </w:t>
      </w:r>
      <w:r w:rsidR="00206EA1">
        <w:rPr>
          <w:rFonts w:cstheme="minorHAnsi"/>
          <w:sz w:val="22"/>
          <w:szCs w:val="22"/>
        </w:rPr>
        <w:t xml:space="preserve">are </w:t>
      </w:r>
      <w:r w:rsidR="0040163F">
        <w:rPr>
          <w:rFonts w:cstheme="minorHAnsi"/>
          <w:sz w:val="22"/>
          <w:szCs w:val="22"/>
        </w:rPr>
        <w:t xml:space="preserve">being prepared for </w:t>
      </w:r>
      <w:r w:rsidR="00206EA1">
        <w:rPr>
          <w:rFonts w:cstheme="minorHAnsi"/>
          <w:sz w:val="22"/>
          <w:szCs w:val="22"/>
        </w:rPr>
        <w:t>separate publication.</w:t>
      </w:r>
    </w:p>
    <w:p w14:paraId="0A9480AE" w14:textId="77777777" w:rsidR="00CE4114" w:rsidRDefault="00CE4114" w:rsidP="00AF643A">
      <w:pPr>
        <w:pStyle w:val="Heading4"/>
        <w:spacing w:line="276" w:lineRule="auto"/>
        <w:rPr>
          <w:rFonts w:asciiTheme="minorHAnsi" w:hAnsiTheme="minorHAnsi" w:cstheme="minorHAnsi"/>
          <w:color w:val="auto"/>
          <w:sz w:val="22"/>
          <w:szCs w:val="22"/>
        </w:rPr>
      </w:pPr>
    </w:p>
    <w:p w14:paraId="288098E9" w14:textId="63123F56" w:rsidR="00222BA2" w:rsidRDefault="0016099D" w:rsidP="00AF643A">
      <w:pPr>
        <w:pStyle w:val="Heading4"/>
        <w:spacing w:line="276" w:lineRule="auto"/>
        <w:rPr>
          <w:rFonts w:asciiTheme="minorHAnsi" w:hAnsiTheme="minorHAnsi" w:cstheme="minorHAnsi"/>
          <w:color w:val="auto"/>
          <w:sz w:val="22"/>
          <w:szCs w:val="22"/>
        </w:rPr>
      </w:pPr>
      <w:r>
        <w:rPr>
          <w:rFonts w:asciiTheme="minorHAnsi" w:hAnsiTheme="minorHAnsi" w:cstheme="minorHAnsi"/>
          <w:color w:val="auto"/>
          <w:sz w:val="22"/>
          <w:szCs w:val="22"/>
        </w:rPr>
        <w:t>Qualitative methods</w:t>
      </w:r>
    </w:p>
    <w:p w14:paraId="6876F4FD" w14:textId="2E2DB326" w:rsidR="00222BA2" w:rsidRDefault="0016099D" w:rsidP="00AF643A">
      <w:pPr>
        <w:spacing w:line="276" w:lineRule="auto"/>
        <w:rPr>
          <w:rFonts w:cstheme="minorHAnsi"/>
          <w:sz w:val="22"/>
          <w:szCs w:val="22"/>
        </w:rPr>
      </w:pPr>
      <w:r>
        <w:rPr>
          <w:rFonts w:cstheme="minorHAnsi"/>
          <w:sz w:val="22"/>
          <w:szCs w:val="22"/>
        </w:rPr>
        <w:t>Following</w:t>
      </w:r>
      <w:r w:rsidR="0099637B">
        <w:rPr>
          <w:rFonts w:cstheme="minorHAnsi"/>
          <w:sz w:val="22"/>
          <w:szCs w:val="22"/>
        </w:rPr>
        <w:t xml:space="preserve"> </w:t>
      </w:r>
      <w:r w:rsidR="00472C9D">
        <w:rPr>
          <w:rFonts w:cstheme="minorHAnsi"/>
          <w:sz w:val="22"/>
          <w:szCs w:val="22"/>
        </w:rPr>
        <w:t xml:space="preserve">gradual </w:t>
      </w:r>
      <w:r>
        <w:rPr>
          <w:rFonts w:cstheme="minorHAnsi"/>
          <w:sz w:val="22"/>
          <w:szCs w:val="22"/>
        </w:rPr>
        <w:t>community introduction and consent processes</w:t>
      </w:r>
      <w:r w:rsidR="0099637B">
        <w:rPr>
          <w:rFonts w:cstheme="minorHAnsi"/>
          <w:sz w:val="22"/>
          <w:szCs w:val="22"/>
        </w:rPr>
        <w:t xml:space="preserve">, </w:t>
      </w:r>
      <w:r w:rsidR="00EB7F1C">
        <w:rPr>
          <w:rFonts w:cstheme="minorHAnsi"/>
          <w:sz w:val="22"/>
          <w:szCs w:val="22"/>
        </w:rPr>
        <w:t xml:space="preserve">we undertook </w:t>
      </w:r>
      <w:r>
        <w:rPr>
          <w:rFonts w:cstheme="minorHAnsi"/>
          <w:sz w:val="22"/>
          <w:szCs w:val="22"/>
        </w:rPr>
        <w:t xml:space="preserve">six periods of focused household </w:t>
      </w:r>
      <w:r w:rsidR="00A94F6E">
        <w:rPr>
          <w:rFonts w:cstheme="minorHAnsi"/>
          <w:sz w:val="22"/>
          <w:szCs w:val="22"/>
        </w:rPr>
        <w:t>participant observation</w:t>
      </w:r>
      <w:r w:rsidR="00237747">
        <w:rPr>
          <w:rFonts w:cstheme="minorHAnsi"/>
          <w:sz w:val="22"/>
          <w:szCs w:val="22"/>
        </w:rPr>
        <w:t>,</w:t>
      </w:r>
      <w:r>
        <w:rPr>
          <w:rFonts w:cstheme="minorHAnsi"/>
          <w:sz w:val="22"/>
          <w:szCs w:val="22"/>
        </w:rPr>
        <w:t xml:space="preserve"> each </w:t>
      </w:r>
      <w:r w:rsidR="00237747">
        <w:rPr>
          <w:rFonts w:cstheme="minorHAnsi"/>
          <w:sz w:val="22"/>
          <w:szCs w:val="22"/>
        </w:rPr>
        <w:t xml:space="preserve">lasting </w:t>
      </w:r>
      <w:r w:rsidR="00E53D25">
        <w:rPr>
          <w:rFonts w:cstheme="minorHAnsi"/>
          <w:sz w:val="22"/>
          <w:szCs w:val="22"/>
        </w:rPr>
        <w:t xml:space="preserve">3-4 </w:t>
      </w:r>
      <w:r>
        <w:rPr>
          <w:rFonts w:cstheme="minorHAnsi"/>
          <w:sz w:val="22"/>
          <w:szCs w:val="22"/>
        </w:rPr>
        <w:t xml:space="preserve">weeks. </w:t>
      </w:r>
      <w:r w:rsidR="00A94F6E">
        <w:rPr>
          <w:rFonts w:cstheme="minorHAnsi"/>
          <w:sz w:val="22"/>
          <w:szCs w:val="22"/>
        </w:rPr>
        <w:t>Thi</w:t>
      </w:r>
      <w:r w:rsidR="002903CD">
        <w:rPr>
          <w:rFonts w:cstheme="minorHAnsi"/>
          <w:sz w:val="22"/>
          <w:szCs w:val="22"/>
        </w:rPr>
        <w:t>s was followed by</w:t>
      </w:r>
      <w:r w:rsidR="00A36CA2">
        <w:rPr>
          <w:rFonts w:cstheme="minorHAnsi"/>
          <w:sz w:val="22"/>
          <w:szCs w:val="22"/>
        </w:rPr>
        <w:t xml:space="preserve"> participant </w:t>
      </w:r>
      <w:r w:rsidR="0071232B">
        <w:rPr>
          <w:rFonts w:cstheme="minorHAnsi"/>
          <w:sz w:val="22"/>
          <w:szCs w:val="22"/>
        </w:rPr>
        <w:t>observation</w:t>
      </w:r>
      <w:r w:rsidR="002903CD">
        <w:rPr>
          <w:rFonts w:cstheme="minorHAnsi"/>
          <w:sz w:val="22"/>
          <w:szCs w:val="22"/>
        </w:rPr>
        <w:t xml:space="preserve"> in various sites around the village, allowing access to a wider range of residents, sites, and activities. </w:t>
      </w:r>
      <w:r w:rsidR="0071232B">
        <w:rPr>
          <w:rFonts w:cstheme="minorHAnsi"/>
          <w:sz w:val="22"/>
          <w:szCs w:val="22"/>
        </w:rPr>
        <w:t>R</w:t>
      </w:r>
      <w:r w:rsidR="00A94F6E">
        <w:rPr>
          <w:rFonts w:cstheme="minorHAnsi"/>
          <w:sz w:val="22"/>
          <w:szCs w:val="22"/>
        </w:rPr>
        <w:t xml:space="preserve">esearchers </w:t>
      </w:r>
      <w:r w:rsidR="004B307F">
        <w:rPr>
          <w:rFonts w:cstheme="minorHAnsi"/>
          <w:sz w:val="22"/>
          <w:szCs w:val="22"/>
        </w:rPr>
        <w:t>(</w:t>
      </w:r>
      <w:r w:rsidR="00E53D25">
        <w:rPr>
          <w:rFonts w:cstheme="minorHAnsi"/>
          <w:sz w:val="22"/>
          <w:szCs w:val="22"/>
        </w:rPr>
        <w:t xml:space="preserve">SS, </w:t>
      </w:r>
      <w:r w:rsidR="004B307F" w:rsidRPr="004B307F">
        <w:rPr>
          <w:rFonts w:cstheme="minorHAnsi"/>
          <w:sz w:val="22"/>
          <w:szCs w:val="22"/>
        </w:rPr>
        <w:t>accompanied by the research assistant and</w:t>
      </w:r>
      <w:r w:rsidR="00834251">
        <w:rPr>
          <w:rFonts w:cstheme="minorHAnsi"/>
          <w:sz w:val="22"/>
          <w:szCs w:val="22"/>
        </w:rPr>
        <w:t>/or</w:t>
      </w:r>
      <w:r w:rsidR="004B307F" w:rsidRPr="004B307F">
        <w:rPr>
          <w:rFonts w:cstheme="minorHAnsi"/>
          <w:sz w:val="22"/>
          <w:szCs w:val="22"/>
        </w:rPr>
        <w:t xml:space="preserve"> </w:t>
      </w:r>
      <w:r w:rsidR="004B307F">
        <w:rPr>
          <w:rFonts w:cstheme="minorHAnsi"/>
          <w:sz w:val="22"/>
          <w:szCs w:val="22"/>
        </w:rPr>
        <w:t xml:space="preserve">local </w:t>
      </w:r>
      <w:r w:rsidR="004B307F" w:rsidRPr="004B307F">
        <w:rPr>
          <w:rFonts w:cstheme="minorHAnsi"/>
          <w:sz w:val="22"/>
          <w:szCs w:val="22"/>
        </w:rPr>
        <w:t>fieldworker</w:t>
      </w:r>
      <w:r w:rsidR="004B307F">
        <w:rPr>
          <w:rFonts w:cstheme="minorHAnsi"/>
          <w:sz w:val="22"/>
          <w:szCs w:val="22"/>
        </w:rPr>
        <w:t>)</w:t>
      </w:r>
      <w:r w:rsidR="004B307F" w:rsidRPr="004B307F">
        <w:rPr>
          <w:rFonts w:cstheme="minorHAnsi"/>
          <w:sz w:val="22"/>
          <w:szCs w:val="22"/>
        </w:rPr>
        <w:t xml:space="preserve"> </w:t>
      </w:r>
      <w:r>
        <w:rPr>
          <w:rFonts w:cstheme="minorHAnsi"/>
          <w:sz w:val="22"/>
          <w:szCs w:val="22"/>
        </w:rPr>
        <w:t>carr</w:t>
      </w:r>
      <w:r w:rsidR="00DA7A7B">
        <w:rPr>
          <w:rFonts w:cstheme="minorHAnsi"/>
          <w:sz w:val="22"/>
          <w:szCs w:val="22"/>
        </w:rPr>
        <w:t>ied</w:t>
      </w:r>
      <w:r>
        <w:rPr>
          <w:rFonts w:cstheme="minorHAnsi"/>
          <w:sz w:val="22"/>
          <w:szCs w:val="22"/>
        </w:rPr>
        <w:t xml:space="preserve"> out </w:t>
      </w:r>
      <w:r w:rsidR="00D71062">
        <w:rPr>
          <w:rFonts w:cstheme="minorHAnsi"/>
          <w:sz w:val="22"/>
          <w:szCs w:val="22"/>
        </w:rPr>
        <w:t xml:space="preserve">routine </w:t>
      </w:r>
      <w:r>
        <w:rPr>
          <w:rFonts w:cstheme="minorHAnsi"/>
          <w:sz w:val="22"/>
          <w:szCs w:val="22"/>
        </w:rPr>
        <w:t>activities alongside residents, including cooking, farming, and visits to the local marke</w:t>
      </w:r>
      <w:r w:rsidR="00DA7A7B">
        <w:rPr>
          <w:rFonts w:cstheme="minorHAnsi"/>
          <w:sz w:val="22"/>
          <w:szCs w:val="22"/>
        </w:rPr>
        <w:t>t, with a</w:t>
      </w:r>
      <w:r w:rsidRPr="00EB7F1C">
        <w:rPr>
          <w:rFonts w:cstheme="minorHAnsi"/>
          <w:sz w:val="22"/>
          <w:szCs w:val="22"/>
        </w:rPr>
        <w:t>d hoc</w:t>
      </w:r>
      <w:r>
        <w:rPr>
          <w:rFonts w:cstheme="minorHAnsi"/>
          <w:sz w:val="22"/>
          <w:szCs w:val="22"/>
        </w:rPr>
        <w:t xml:space="preserve"> conversations provid</w:t>
      </w:r>
      <w:r w:rsidR="00DA7A7B">
        <w:rPr>
          <w:rFonts w:cstheme="minorHAnsi"/>
          <w:sz w:val="22"/>
          <w:szCs w:val="22"/>
        </w:rPr>
        <w:t>ing</w:t>
      </w:r>
      <w:r>
        <w:rPr>
          <w:rFonts w:cstheme="minorHAnsi"/>
          <w:sz w:val="22"/>
          <w:szCs w:val="22"/>
        </w:rPr>
        <w:t xml:space="preserve"> opportunities for </w:t>
      </w:r>
      <w:r w:rsidR="0099637B">
        <w:rPr>
          <w:rFonts w:cstheme="minorHAnsi"/>
          <w:sz w:val="22"/>
          <w:szCs w:val="22"/>
        </w:rPr>
        <w:t>deeper</w:t>
      </w:r>
      <w:r>
        <w:rPr>
          <w:rFonts w:cstheme="minorHAnsi"/>
          <w:sz w:val="22"/>
          <w:szCs w:val="22"/>
        </w:rPr>
        <w:t xml:space="preserve"> exploration of </w:t>
      </w:r>
      <w:r w:rsidR="0099637B">
        <w:rPr>
          <w:rFonts w:cstheme="minorHAnsi"/>
          <w:sz w:val="22"/>
          <w:szCs w:val="22"/>
        </w:rPr>
        <w:t>specific issues</w:t>
      </w:r>
      <w:r>
        <w:rPr>
          <w:rFonts w:cstheme="minorHAnsi"/>
          <w:sz w:val="22"/>
          <w:szCs w:val="22"/>
        </w:rPr>
        <w:t xml:space="preserve">. </w:t>
      </w:r>
      <w:r w:rsidR="0071232B">
        <w:rPr>
          <w:rFonts w:cstheme="minorHAnsi"/>
          <w:sz w:val="22"/>
          <w:szCs w:val="22"/>
        </w:rPr>
        <w:t>N</w:t>
      </w:r>
      <w:r>
        <w:rPr>
          <w:rFonts w:cstheme="minorHAnsi"/>
          <w:sz w:val="22"/>
          <w:szCs w:val="22"/>
        </w:rPr>
        <w:t xml:space="preserve">otes </w:t>
      </w:r>
      <w:r w:rsidR="001259BF">
        <w:rPr>
          <w:rFonts w:cstheme="minorHAnsi"/>
          <w:sz w:val="22"/>
          <w:szCs w:val="22"/>
        </w:rPr>
        <w:t>around</w:t>
      </w:r>
      <w:r>
        <w:rPr>
          <w:rFonts w:cstheme="minorHAnsi"/>
          <w:sz w:val="22"/>
          <w:szCs w:val="22"/>
        </w:rPr>
        <w:t xml:space="preserve"> smoke exposure</w:t>
      </w:r>
      <w:r w:rsidR="001259BF">
        <w:rPr>
          <w:rFonts w:cstheme="minorHAnsi"/>
          <w:sz w:val="22"/>
          <w:szCs w:val="22"/>
        </w:rPr>
        <w:t xml:space="preserve"> </w:t>
      </w:r>
      <w:r w:rsidR="00A94F6E">
        <w:rPr>
          <w:rFonts w:cstheme="minorHAnsi"/>
          <w:sz w:val="22"/>
          <w:szCs w:val="22"/>
        </w:rPr>
        <w:t>and</w:t>
      </w:r>
      <w:r>
        <w:rPr>
          <w:rFonts w:cstheme="minorHAnsi"/>
          <w:sz w:val="22"/>
          <w:szCs w:val="22"/>
        </w:rPr>
        <w:t xml:space="preserve"> wider aspects of daily life</w:t>
      </w:r>
      <w:r w:rsidR="00A94F6E">
        <w:rPr>
          <w:rFonts w:cstheme="minorHAnsi"/>
          <w:sz w:val="22"/>
          <w:szCs w:val="22"/>
        </w:rPr>
        <w:t xml:space="preserve"> were taken contemporaneously</w:t>
      </w:r>
      <w:r>
        <w:rPr>
          <w:rFonts w:cstheme="minorHAnsi"/>
          <w:sz w:val="22"/>
          <w:szCs w:val="22"/>
        </w:rPr>
        <w:t xml:space="preserve">. </w:t>
      </w:r>
      <w:r w:rsidR="00834251">
        <w:rPr>
          <w:rFonts w:cstheme="minorHAnsi"/>
          <w:sz w:val="22"/>
          <w:szCs w:val="22"/>
        </w:rPr>
        <w:t xml:space="preserve">During later conversations with village members, </w:t>
      </w:r>
      <w:r w:rsidR="00A946E9">
        <w:rPr>
          <w:rFonts w:cstheme="minorHAnsi"/>
          <w:sz w:val="22"/>
          <w:szCs w:val="22"/>
        </w:rPr>
        <w:t>early</w:t>
      </w:r>
      <w:r w:rsidR="00834251">
        <w:rPr>
          <w:rFonts w:cstheme="minorHAnsi"/>
          <w:sz w:val="22"/>
          <w:szCs w:val="22"/>
        </w:rPr>
        <w:t xml:space="preserve"> themes were </w:t>
      </w:r>
      <w:r w:rsidR="00AA4B78">
        <w:rPr>
          <w:rFonts w:cstheme="minorHAnsi"/>
          <w:sz w:val="22"/>
          <w:szCs w:val="22"/>
        </w:rPr>
        <w:t xml:space="preserve">raised </w:t>
      </w:r>
      <w:r w:rsidR="00834251">
        <w:rPr>
          <w:rFonts w:cstheme="minorHAnsi"/>
          <w:sz w:val="22"/>
          <w:szCs w:val="22"/>
        </w:rPr>
        <w:t xml:space="preserve">for discussion, </w:t>
      </w:r>
      <w:r w:rsidR="00AA4B78">
        <w:rPr>
          <w:rFonts w:cstheme="minorHAnsi"/>
          <w:sz w:val="22"/>
          <w:szCs w:val="22"/>
        </w:rPr>
        <w:t xml:space="preserve">bringing </w:t>
      </w:r>
      <w:r w:rsidR="00834251">
        <w:rPr>
          <w:rFonts w:cstheme="minorHAnsi"/>
          <w:sz w:val="22"/>
          <w:szCs w:val="22"/>
        </w:rPr>
        <w:t>participant</w:t>
      </w:r>
      <w:r w:rsidR="00AA4B78">
        <w:rPr>
          <w:rFonts w:cstheme="minorHAnsi"/>
          <w:sz w:val="22"/>
          <w:szCs w:val="22"/>
        </w:rPr>
        <w:t>s’ perspectives into</w:t>
      </w:r>
      <w:r w:rsidR="00834251">
        <w:rPr>
          <w:rFonts w:cstheme="minorHAnsi"/>
          <w:sz w:val="22"/>
          <w:szCs w:val="22"/>
        </w:rPr>
        <w:t xml:space="preserve"> </w:t>
      </w:r>
      <w:r w:rsidR="00AA4B78">
        <w:rPr>
          <w:rFonts w:cstheme="minorHAnsi"/>
          <w:sz w:val="22"/>
          <w:szCs w:val="22"/>
        </w:rPr>
        <w:t>the analysis</w:t>
      </w:r>
      <w:r w:rsidR="00834251">
        <w:rPr>
          <w:rFonts w:cstheme="minorHAnsi"/>
          <w:sz w:val="22"/>
          <w:szCs w:val="22"/>
        </w:rPr>
        <w:t>.</w:t>
      </w:r>
    </w:p>
    <w:p w14:paraId="36A17FA7" w14:textId="77777777" w:rsidR="00222BA2" w:rsidRDefault="00222BA2" w:rsidP="00AF643A">
      <w:pPr>
        <w:spacing w:line="276" w:lineRule="auto"/>
        <w:rPr>
          <w:rFonts w:cstheme="minorHAnsi"/>
          <w:sz w:val="22"/>
          <w:szCs w:val="22"/>
        </w:rPr>
      </w:pPr>
    </w:p>
    <w:p w14:paraId="6CAAF92A" w14:textId="40606171" w:rsidR="00222BA2" w:rsidRDefault="0016099D" w:rsidP="00AF643A">
      <w:pPr>
        <w:spacing w:line="276" w:lineRule="auto"/>
        <w:rPr>
          <w:rFonts w:cstheme="minorHAnsi"/>
          <w:sz w:val="22"/>
          <w:szCs w:val="22"/>
        </w:rPr>
      </w:pPr>
      <w:r>
        <w:rPr>
          <w:rFonts w:cstheme="minorHAnsi"/>
          <w:sz w:val="22"/>
          <w:szCs w:val="22"/>
        </w:rPr>
        <w:t xml:space="preserve">Individual interviews </w:t>
      </w:r>
      <w:r w:rsidR="00AA4B78">
        <w:rPr>
          <w:rFonts w:cstheme="minorHAnsi"/>
          <w:sz w:val="22"/>
          <w:szCs w:val="22"/>
        </w:rPr>
        <w:t xml:space="preserve">were held </w:t>
      </w:r>
      <w:r>
        <w:rPr>
          <w:rFonts w:cstheme="minorHAnsi"/>
          <w:sz w:val="22"/>
          <w:szCs w:val="22"/>
        </w:rPr>
        <w:t xml:space="preserve">with household heads at the end of each </w:t>
      </w:r>
      <w:r w:rsidR="001259BF">
        <w:rPr>
          <w:rFonts w:cstheme="minorHAnsi"/>
          <w:sz w:val="22"/>
          <w:szCs w:val="22"/>
        </w:rPr>
        <w:t>household observation</w:t>
      </w:r>
      <w:r>
        <w:rPr>
          <w:rFonts w:cstheme="minorHAnsi"/>
          <w:sz w:val="22"/>
          <w:szCs w:val="22"/>
        </w:rPr>
        <w:t xml:space="preserve"> period</w:t>
      </w:r>
      <w:r w:rsidR="00AA4B78">
        <w:rPr>
          <w:rFonts w:cstheme="minorHAnsi"/>
          <w:sz w:val="22"/>
          <w:szCs w:val="22"/>
        </w:rPr>
        <w:t xml:space="preserve">, </w:t>
      </w:r>
      <w:r>
        <w:rPr>
          <w:rFonts w:cstheme="minorHAnsi"/>
          <w:sz w:val="22"/>
          <w:szCs w:val="22"/>
        </w:rPr>
        <w:t>help</w:t>
      </w:r>
      <w:r w:rsidR="00AA4B78">
        <w:rPr>
          <w:rFonts w:cstheme="minorHAnsi"/>
          <w:sz w:val="22"/>
          <w:szCs w:val="22"/>
        </w:rPr>
        <w:t>ing</w:t>
      </w:r>
      <w:r>
        <w:rPr>
          <w:rFonts w:cstheme="minorHAnsi"/>
          <w:sz w:val="22"/>
          <w:szCs w:val="22"/>
        </w:rPr>
        <w:t xml:space="preserve"> to confirm </w:t>
      </w:r>
      <w:r w:rsidR="00AA4B78">
        <w:rPr>
          <w:rFonts w:cstheme="minorHAnsi"/>
          <w:sz w:val="22"/>
          <w:szCs w:val="22"/>
        </w:rPr>
        <w:t xml:space="preserve">and clarify </w:t>
      </w:r>
      <w:r>
        <w:rPr>
          <w:rFonts w:cstheme="minorHAnsi"/>
          <w:sz w:val="22"/>
          <w:szCs w:val="22"/>
        </w:rPr>
        <w:t>key finding</w:t>
      </w:r>
      <w:r w:rsidR="00550EB4">
        <w:rPr>
          <w:rFonts w:cstheme="minorHAnsi"/>
          <w:sz w:val="22"/>
          <w:szCs w:val="22"/>
        </w:rPr>
        <w:t>s</w:t>
      </w:r>
      <w:r>
        <w:rPr>
          <w:rFonts w:cstheme="minorHAnsi"/>
          <w:sz w:val="22"/>
          <w:szCs w:val="22"/>
        </w:rPr>
        <w:t xml:space="preserve">. </w:t>
      </w:r>
      <w:r w:rsidR="00AA4B78">
        <w:rPr>
          <w:rFonts w:cstheme="minorHAnsi"/>
          <w:sz w:val="22"/>
          <w:szCs w:val="22"/>
        </w:rPr>
        <w:t xml:space="preserve">Finally, six once-weekly participatory workshops took place alongside </w:t>
      </w:r>
      <w:r w:rsidR="001259BF">
        <w:rPr>
          <w:rFonts w:cstheme="minorHAnsi"/>
          <w:sz w:val="22"/>
          <w:szCs w:val="22"/>
        </w:rPr>
        <w:t xml:space="preserve">the final weeks of </w:t>
      </w:r>
      <w:r w:rsidR="00DA7A7B">
        <w:rPr>
          <w:rFonts w:cstheme="minorHAnsi"/>
          <w:sz w:val="22"/>
          <w:szCs w:val="22"/>
        </w:rPr>
        <w:t xml:space="preserve">participant </w:t>
      </w:r>
      <w:r w:rsidR="008C4DFF">
        <w:rPr>
          <w:rFonts w:cstheme="minorHAnsi"/>
          <w:sz w:val="22"/>
          <w:szCs w:val="22"/>
        </w:rPr>
        <w:t>observation</w:t>
      </w:r>
      <w:r w:rsidR="001259BF">
        <w:rPr>
          <w:rFonts w:cstheme="minorHAnsi"/>
          <w:sz w:val="22"/>
          <w:szCs w:val="22"/>
        </w:rPr>
        <w:t xml:space="preserve">, involving </w:t>
      </w:r>
      <w:r w:rsidR="00877C5D">
        <w:rPr>
          <w:rFonts w:cstheme="minorHAnsi"/>
          <w:sz w:val="22"/>
          <w:szCs w:val="22"/>
        </w:rPr>
        <w:t>existing and new participants</w:t>
      </w:r>
      <w:r w:rsidR="00AA4B78">
        <w:rPr>
          <w:rFonts w:cstheme="minorHAnsi"/>
          <w:sz w:val="22"/>
          <w:szCs w:val="22"/>
        </w:rPr>
        <w:t xml:space="preserve"> from the village,</w:t>
      </w:r>
      <w:r>
        <w:rPr>
          <w:rFonts w:cstheme="minorHAnsi"/>
          <w:sz w:val="22"/>
          <w:szCs w:val="22"/>
        </w:rPr>
        <w:t xml:space="preserve"> and researchers. </w:t>
      </w:r>
      <w:r w:rsidR="001259BF">
        <w:rPr>
          <w:rFonts w:cstheme="minorHAnsi"/>
          <w:sz w:val="22"/>
          <w:szCs w:val="22"/>
        </w:rPr>
        <w:t>These workshops, l</w:t>
      </w:r>
      <w:r>
        <w:rPr>
          <w:rFonts w:cstheme="minorHAnsi"/>
          <w:sz w:val="22"/>
          <w:szCs w:val="22"/>
        </w:rPr>
        <w:t xml:space="preserve">ed in </w:t>
      </w:r>
      <w:r w:rsidRPr="00472C9D">
        <w:rPr>
          <w:rFonts w:cstheme="minorHAnsi"/>
          <w:sz w:val="22"/>
          <w:szCs w:val="22"/>
        </w:rPr>
        <w:t>Chichewa</w:t>
      </w:r>
      <w:r>
        <w:rPr>
          <w:rFonts w:cstheme="minorHAnsi"/>
          <w:sz w:val="22"/>
          <w:szCs w:val="22"/>
        </w:rPr>
        <w:t xml:space="preserve"> by an external facilitator, </w:t>
      </w:r>
      <w:r w:rsidR="00153F63">
        <w:rPr>
          <w:rFonts w:cstheme="minorHAnsi"/>
          <w:sz w:val="22"/>
          <w:szCs w:val="22"/>
        </w:rPr>
        <w:t xml:space="preserve">used theatre-based participatory methods </w:t>
      </w:r>
      <w:r w:rsidR="00AA4B78">
        <w:rPr>
          <w:rFonts w:cstheme="minorHAnsi"/>
          <w:sz w:val="22"/>
          <w:szCs w:val="22"/>
        </w:rPr>
        <w:t>to</w:t>
      </w:r>
      <w:r w:rsidR="00A94F6E">
        <w:rPr>
          <w:rFonts w:cstheme="minorHAnsi"/>
          <w:sz w:val="22"/>
          <w:szCs w:val="22"/>
        </w:rPr>
        <w:t xml:space="preserve"> </w:t>
      </w:r>
      <w:r w:rsidR="0009214F">
        <w:rPr>
          <w:rFonts w:cstheme="minorHAnsi"/>
          <w:sz w:val="22"/>
          <w:szCs w:val="22"/>
        </w:rPr>
        <w:t>challeng</w:t>
      </w:r>
      <w:r w:rsidR="00AA4B78">
        <w:rPr>
          <w:rFonts w:cstheme="minorHAnsi"/>
          <w:sz w:val="22"/>
          <w:szCs w:val="22"/>
        </w:rPr>
        <w:t>e</w:t>
      </w:r>
      <w:r>
        <w:rPr>
          <w:rFonts w:cstheme="minorHAnsi"/>
          <w:sz w:val="22"/>
          <w:szCs w:val="22"/>
        </w:rPr>
        <w:t xml:space="preserve"> traditional power dynamics</w:t>
      </w:r>
      <w:r w:rsidR="001C7151">
        <w:rPr>
          <w:rFonts w:cstheme="minorHAnsi"/>
          <w:sz w:val="22"/>
          <w:szCs w:val="22"/>
        </w:rPr>
        <w:t xml:space="preserve"> often inherent in transnational research projects</w:t>
      </w:r>
      <w:r w:rsidR="00D71062">
        <w:rPr>
          <w:rFonts w:cstheme="minorHAnsi"/>
          <w:sz w:val="22"/>
          <w:szCs w:val="22"/>
        </w:rPr>
        <w:t xml:space="preserve"> </w:t>
      </w:r>
      <w:r w:rsidR="00D71062">
        <w:rPr>
          <w:rFonts w:cstheme="minorHAnsi"/>
          <w:sz w:val="22"/>
          <w:szCs w:val="22"/>
        </w:rPr>
        <w:fldChar w:fldCharType="begin"/>
      </w:r>
      <w:r w:rsidR="001C5DD6">
        <w:rPr>
          <w:rFonts w:cstheme="minorHAnsi"/>
          <w:sz w:val="22"/>
          <w:szCs w:val="22"/>
        </w:rPr>
        <w:instrText xml:space="preserve"> ADDIN EN.CITE &lt;EndNote&gt;&lt;Cite&gt;&lt;Author&gt;Etmanski&lt;/Author&gt;&lt;Year&gt;2014&lt;/Year&gt;&lt;RecNum&gt;1601&lt;/RecNum&gt;&lt;DisplayText&gt;(69, 70)&lt;/DisplayText&gt;&lt;record&gt;&lt;rec-number&gt;1601&lt;/rec-number&gt;&lt;foreign-keys&gt;&lt;key app="EN" db-id="efarvrps8zppfceprdtptdaua99eaxtfpeep" timestamp="1608111621"&gt;1601&lt;/key&gt;&lt;/foreign-keys&gt;&lt;ref-type name="Book Section"&gt;5&lt;/ref-type&gt;&lt;contributors&gt;&lt;authors&gt;&lt;author&gt;Etmanski, Catherine&lt;/author&gt;&lt;/authors&gt;&lt;/contributors&gt;&lt;titles&gt;&lt;title&gt;‘Theatre of the Oppressed’&lt;/title&gt;&lt;secondary-title&gt;The SAGE Encyclopedia of Action Research&lt;/secondary-title&gt;&lt;/titles&gt;&lt;dates&gt;&lt;year&gt;2014&lt;/year&gt;&lt;/dates&gt;&lt;pub-location&gt;California&lt;/pub-location&gt;&lt;publisher&gt;SAGE Publications Ltd&lt;/publisher&gt;&lt;urls&gt;&lt;/urls&gt;&lt;/record&gt;&lt;/Cite&gt;&lt;Cite&gt;&lt;Author&gt;Boal&lt;/Author&gt;&lt;Year&gt;2000&lt;/Year&gt;&lt;RecNum&gt;1420&lt;/RecNum&gt;&lt;record&gt;&lt;rec-number&gt;1420&lt;/rec-number&gt;&lt;foreign-keys&gt;&lt;key app="EN" db-id="efarvrps8zppfceprdtptdaua99eaxtfpeep" timestamp="1574013121"&gt;1420&lt;/key&gt;&lt;/foreign-keys&gt;&lt;ref-type name="Book"&gt;6&lt;/ref-type&gt;&lt;contributors&gt;&lt;authors&gt;&lt;author&gt;Boal, A.&lt;/author&gt;&lt;/authors&gt;&lt;/contributors&gt;&lt;titles&gt;&lt;title&gt;Theater of the Oppressed&lt;/title&gt;&lt;/titles&gt;&lt;dates&gt;&lt;year&gt;2000&lt;/year&gt;&lt;/dates&gt;&lt;publisher&gt;Pluto&lt;/publisher&gt;&lt;isbn&gt;9780745316574&lt;/isbn&gt;&lt;urls&gt;&lt;related-urls&gt;&lt;url&gt;https://books.google.mw/books?id=g8ZbuK6AlqsC&lt;/url&gt;&lt;/related-urls&gt;&lt;/urls&gt;&lt;/record&gt;&lt;/Cite&gt;&lt;/EndNote&gt;</w:instrText>
      </w:r>
      <w:r w:rsidR="00D71062">
        <w:rPr>
          <w:rFonts w:cstheme="minorHAnsi"/>
          <w:sz w:val="22"/>
          <w:szCs w:val="22"/>
        </w:rPr>
        <w:fldChar w:fldCharType="separate"/>
      </w:r>
      <w:r w:rsidR="001C5DD6">
        <w:rPr>
          <w:rFonts w:cstheme="minorHAnsi"/>
          <w:noProof/>
          <w:sz w:val="22"/>
          <w:szCs w:val="22"/>
        </w:rPr>
        <w:t>(69, 70)</w:t>
      </w:r>
      <w:r w:rsidR="00D71062">
        <w:rPr>
          <w:rFonts w:cstheme="minorHAnsi"/>
          <w:sz w:val="22"/>
          <w:szCs w:val="22"/>
        </w:rPr>
        <w:fldChar w:fldCharType="end"/>
      </w:r>
      <w:r w:rsidR="00153F63">
        <w:rPr>
          <w:rFonts w:cstheme="minorHAnsi"/>
          <w:sz w:val="22"/>
          <w:szCs w:val="22"/>
        </w:rPr>
        <w:t>. These methods are explained in further detail in the Supplementary materials</w:t>
      </w:r>
      <w:r w:rsidR="001259BF">
        <w:rPr>
          <w:rFonts w:cstheme="minorHAnsi"/>
          <w:sz w:val="22"/>
          <w:szCs w:val="22"/>
        </w:rPr>
        <w:t>. Early</w:t>
      </w:r>
      <w:r>
        <w:rPr>
          <w:rFonts w:cstheme="minorHAnsi"/>
          <w:sz w:val="22"/>
          <w:szCs w:val="22"/>
        </w:rPr>
        <w:t xml:space="preserve"> </w:t>
      </w:r>
      <w:r w:rsidR="001259BF">
        <w:rPr>
          <w:rFonts w:cstheme="minorHAnsi"/>
          <w:sz w:val="22"/>
          <w:szCs w:val="22"/>
        </w:rPr>
        <w:t>workshops</w:t>
      </w:r>
      <w:r>
        <w:rPr>
          <w:rFonts w:cstheme="minorHAnsi"/>
          <w:sz w:val="22"/>
          <w:szCs w:val="22"/>
        </w:rPr>
        <w:t xml:space="preserve"> </w:t>
      </w:r>
      <w:r w:rsidR="0009214F">
        <w:rPr>
          <w:rFonts w:cstheme="minorHAnsi"/>
          <w:sz w:val="22"/>
          <w:szCs w:val="22"/>
        </w:rPr>
        <w:t xml:space="preserve">explored </w:t>
      </w:r>
      <w:r w:rsidR="001259BF">
        <w:rPr>
          <w:rFonts w:cstheme="minorHAnsi"/>
          <w:sz w:val="22"/>
          <w:szCs w:val="22"/>
        </w:rPr>
        <w:t>the roles of</w:t>
      </w:r>
      <w:r>
        <w:rPr>
          <w:rFonts w:cstheme="minorHAnsi"/>
          <w:sz w:val="22"/>
          <w:szCs w:val="22"/>
        </w:rPr>
        <w:t xml:space="preserve"> ‘smoke’ in </w:t>
      </w:r>
      <w:r w:rsidR="001259BF">
        <w:rPr>
          <w:rFonts w:cstheme="minorHAnsi"/>
          <w:sz w:val="22"/>
          <w:szCs w:val="22"/>
        </w:rPr>
        <w:t>reside</w:t>
      </w:r>
      <w:r>
        <w:rPr>
          <w:rFonts w:cstheme="minorHAnsi"/>
          <w:sz w:val="22"/>
          <w:szCs w:val="22"/>
        </w:rPr>
        <w:t>nts’ lives</w:t>
      </w:r>
      <w:r w:rsidR="001259BF">
        <w:rPr>
          <w:rFonts w:cstheme="minorHAnsi"/>
          <w:sz w:val="22"/>
          <w:szCs w:val="22"/>
        </w:rPr>
        <w:t xml:space="preserve"> and later sessions</w:t>
      </w:r>
      <w:r>
        <w:rPr>
          <w:rFonts w:cstheme="minorHAnsi"/>
          <w:sz w:val="22"/>
          <w:szCs w:val="22"/>
        </w:rPr>
        <w:t xml:space="preserve"> </w:t>
      </w:r>
      <w:r w:rsidR="001259BF">
        <w:rPr>
          <w:rFonts w:cstheme="minorHAnsi"/>
          <w:sz w:val="22"/>
          <w:szCs w:val="22"/>
        </w:rPr>
        <w:t>encouraged</w:t>
      </w:r>
      <w:r>
        <w:rPr>
          <w:rFonts w:cstheme="minorHAnsi"/>
          <w:sz w:val="22"/>
          <w:szCs w:val="22"/>
        </w:rPr>
        <w:t xml:space="preserve"> participants to </w:t>
      </w:r>
      <w:r w:rsidR="001E1AD9">
        <w:rPr>
          <w:rFonts w:cstheme="minorHAnsi"/>
          <w:sz w:val="22"/>
          <w:szCs w:val="22"/>
        </w:rPr>
        <w:t xml:space="preserve">collectively </w:t>
      </w:r>
      <w:r>
        <w:rPr>
          <w:rFonts w:cstheme="minorHAnsi"/>
          <w:sz w:val="22"/>
          <w:szCs w:val="22"/>
        </w:rPr>
        <w:t>consider ways of reducing exposure.</w:t>
      </w:r>
    </w:p>
    <w:p w14:paraId="4544A13B" w14:textId="77777777" w:rsidR="00222BA2" w:rsidRDefault="00222BA2" w:rsidP="00A946E9">
      <w:pPr>
        <w:spacing w:line="276" w:lineRule="auto"/>
        <w:jc w:val="both"/>
        <w:rPr>
          <w:rFonts w:cstheme="minorHAnsi"/>
          <w:sz w:val="22"/>
          <w:szCs w:val="22"/>
        </w:rPr>
      </w:pPr>
    </w:p>
    <w:p w14:paraId="74EA40C7" w14:textId="38B1AA08" w:rsidR="00222BA2" w:rsidRDefault="0016099D" w:rsidP="00AF643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pacing w:val="-2"/>
          <w:sz w:val="22"/>
          <w:szCs w:val="22"/>
        </w:rPr>
      </w:pPr>
      <w:r>
        <w:rPr>
          <w:rFonts w:cstheme="minorHAnsi"/>
          <w:sz w:val="22"/>
          <w:szCs w:val="22"/>
        </w:rPr>
        <w:t xml:space="preserve">Interviews and </w:t>
      </w:r>
      <w:r w:rsidR="004B307F">
        <w:rPr>
          <w:rFonts w:cstheme="minorHAnsi"/>
          <w:sz w:val="22"/>
          <w:szCs w:val="22"/>
        </w:rPr>
        <w:t xml:space="preserve">most </w:t>
      </w:r>
      <w:r>
        <w:rPr>
          <w:rFonts w:cstheme="minorHAnsi"/>
          <w:sz w:val="22"/>
          <w:szCs w:val="22"/>
        </w:rPr>
        <w:t>workshops were audio</w:t>
      </w:r>
      <w:r w:rsidR="001E1AD9">
        <w:rPr>
          <w:rFonts w:cstheme="minorHAnsi"/>
          <w:sz w:val="22"/>
          <w:szCs w:val="22"/>
        </w:rPr>
        <w:t>-</w:t>
      </w:r>
      <w:r>
        <w:rPr>
          <w:rFonts w:cstheme="minorHAnsi"/>
          <w:sz w:val="22"/>
          <w:szCs w:val="22"/>
        </w:rPr>
        <w:t xml:space="preserve">recorded, </w:t>
      </w:r>
      <w:r w:rsidR="00F6604B">
        <w:rPr>
          <w:rFonts w:cstheme="minorHAnsi"/>
          <w:sz w:val="22"/>
          <w:szCs w:val="22"/>
        </w:rPr>
        <w:t xml:space="preserve">translated, and </w:t>
      </w:r>
      <w:r>
        <w:rPr>
          <w:rFonts w:cstheme="minorHAnsi"/>
          <w:sz w:val="22"/>
          <w:szCs w:val="22"/>
        </w:rPr>
        <w:t>transcribed throughout the fieldwork</w:t>
      </w:r>
      <w:r w:rsidR="001259BF">
        <w:rPr>
          <w:rFonts w:cstheme="minorHAnsi"/>
          <w:spacing w:val="-2"/>
          <w:sz w:val="22"/>
          <w:szCs w:val="22"/>
        </w:rPr>
        <w:t xml:space="preserve">. </w:t>
      </w:r>
      <w:r>
        <w:rPr>
          <w:rFonts w:cstheme="minorHAnsi"/>
          <w:sz w:val="22"/>
          <w:szCs w:val="22"/>
        </w:rPr>
        <w:t>Transcripts and fieldnotes were entered onto</w:t>
      </w:r>
      <w:r w:rsidR="00D96389">
        <w:rPr>
          <w:rFonts w:cstheme="minorHAnsi"/>
          <w:sz w:val="22"/>
          <w:szCs w:val="22"/>
        </w:rPr>
        <w:t xml:space="preserve"> </w:t>
      </w:r>
      <w:r w:rsidR="001500C9">
        <w:rPr>
          <w:rFonts w:cstheme="minorHAnsi"/>
          <w:sz w:val="22"/>
          <w:szCs w:val="22"/>
        </w:rPr>
        <w:t xml:space="preserve">QSR </w:t>
      </w:r>
      <w:r>
        <w:rPr>
          <w:rFonts w:cstheme="minorHAnsi"/>
          <w:spacing w:val="-2"/>
          <w:sz w:val="22"/>
          <w:szCs w:val="22"/>
        </w:rPr>
        <w:t>NV</w:t>
      </w:r>
      <w:r w:rsidR="00DE25CB">
        <w:rPr>
          <w:rFonts w:cstheme="minorHAnsi"/>
          <w:spacing w:val="-2"/>
          <w:sz w:val="22"/>
          <w:szCs w:val="22"/>
        </w:rPr>
        <w:t xml:space="preserve">ivo </w:t>
      </w:r>
      <w:r w:rsidR="00CE19CB">
        <w:rPr>
          <w:rFonts w:cstheme="minorHAnsi"/>
          <w:spacing w:val="-2"/>
          <w:sz w:val="22"/>
          <w:szCs w:val="22"/>
        </w:rPr>
        <w:t>V12</w:t>
      </w:r>
      <w:r w:rsidR="001500C9">
        <w:rPr>
          <w:rFonts w:cstheme="minorHAnsi"/>
          <w:spacing w:val="-2"/>
          <w:sz w:val="22"/>
          <w:szCs w:val="22"/>
        </w:rPr>
        <w:t xml:space="preserve"> software </w:t>
      </w:r>
      <w:r>
        <w:rPr>
          <w:rFonts w:cstheme="minorHAnsi"/>
          <w:spacing w:val="-2"/>
          <w:sz w:val="22"/>
          <w:szCs w:val="22"/>
        </w:rPr>
        <w:t xml:space="preserve">and </w:t>
      </w:r>
      <w:r w:rsidR="00E61612">
        <w:rPr>
          <w:rFonts w:cstheme="minorHAnsi"/>
          <w:sz w:val="22"/>
          <w:szCs w:val="22"/>
        </w:rPr>
        <w:t xml:space="preserve">independently coded </w:t>
      </w:r>
      <w:r>
        <w:rPr>
          <w:rFonts w:cstheme="minorHAnsi"/>
          <w:spacing w:val="-2"/>
          <w:sz w:val="22"/>
          <w:szCs w:val="22"/>
        </w:rPr>
        <w:t xml:space="preserve">by </w:t>
      </w:r>
      <w:r w:rsidR="001E1AD9">
        <w:rPr>
          <w:rFonts w:cstheme="minorHAnsi"/>
          <w:spacing w:val="-2"/>
          <w:sz w:val="22"/>
          <w:szCs w:val="22"/>
        </w:rPr>
        <w:t>SS</w:t>
      </w:r>
      <w:r>
        <w:rPr>
          <w:rFonts w:cstheme="minorHAnsi"/>
          <w:spacing w:val="-2"/>
          <w:sz w:val="22"/>
          <w:szCs w:val="22"/>
        </w:rPr>
        <w:t xml:space="preserve"> and </w:t>
      </w:r>
      <w:r w:rsidR="001E1AD9">
        <w:rPr>
          <w:rFonts w:cstheme="minorHAnsi"/>
          <w:spacing w:val="-2"/>
          <w:sz w:val="22"/>
          <w:szCs w:val="22"/>
        </w:rPr>
        <w:t>HS</w:t>
      </w:r>
      <w:r w:rsidR="0023341D">
        <w:rPr>
          <w:rFonts w:cstheme="minorHAnsi"/>
          <w:spacing w:val="-2"/>
          <w:sz w:val="22"/>
          <w:szCs w:val="22"/>
        </w:rPr>
        <w:t>, who then worked together on developing and refining themes from the data</w:t>
      </w:r>
      <w:r w:rsidR="00877C5D">
        <w:rPr>
          <w:rFonts w:cstheme="minorHAnsi"/>
          <w:spacing w:val="-2"/>
          <w:sz w:val="22"/>
          <w:szCs w:val="22"/>
        </w:rPr>
        <w:t>.</w:t>
      </w:r>
      <w:r w:rsidR="00DE25CB">
        <w:rPr>
          <w:rFonts w:cstheme="minorHAnsi"/>
          <w:spacing w:val="-2"/>
          <w:sz w:val="22"/>
          <w:szCs w:val="22"/>
        </w:rPr>
        <w:t xml:space="preserve"> This </w:t>
      </w:r>
      <w:r>
        <w:rPr>
          <w:rFonts w:cstheme="minorHAnsi"/>
          <w:spacing w:val="-2"/>
          <w:sz w:val="22"/>
          <w:szCs w:val="22"/>
        </w:rPr>
        <w:t xml:space="preserve">integration of different perspectives </w:t>
      </w:r>
      <w:r w:rsidR="00186F1B">
        <w:rPr>
          <w:rFonts w:cstheme="minorHAnsi"/>
          <w:spacing w:val="-2"/>
          <w:sz w:val="22"/>
          <w:szCs w:val="22"/>
        </w:rPr>
        <w:t xml:space="preserve">added </w:t>
      </w:r>
      <w:r w:rsidR="00981BC0">
        <w:rPr>
          <w:rFonts w:cstheme="minorHAnsi"/>
          <w:spacing w:val="-2"/>
          <w:sz w:val="22"/>
          <w:szCs w:val="22"/>
        </w:rPr>
        <w:t>to the credibility</w:t>
      </w:r>
      <w:r w:rsidR="008C4DFF">
        <w:rPr>
          <w:rFonts w:cstheme="minorHAnsi"/>
          <w:spacing w:val="-2"/>
          <w:sz w:val="22"/>
          <w:szCs w:val="22"/>
        </w:rPr>
        <w:t xml:space="preserve"> </w:t>
      </w:r>
      <w:r w:rsidR="00981BC0">
        <w:rPr>
          <w:rFonts w:cstheme="minorHAnsi"/>
          <w:spacing w:val="-2"/>
          <w:sz w:val="22"/>
          <w:szCs w:val="22"/>
        </w:rPr>
        <w:t xml:space="preserve">of </w:t>
      </w:r>
      <w:r w:rsidR="00186F1B">
        <w:rPr>
          <w:rFonts w:cstheme="minorHAnsi"/>
          <w:spacing w:val="-2"/>
          <w:sz w:val="22"/>
          <w:szCs w:val="22"/>
        </w:rPr>
        <w:t xml:space="preserve">the analysis </w:t>
      </w:r>
      <w:r w:rsidR="00186F1B">
        <w:rPr>
          <w:rFonts w:cstheme="minorHAnsi"/>
          <w:spacing w:val="-2"/>
          <w:sz w:val="22"/>
          <w:szCs w:val="22"/>
        </w:rPr>
        <w:fldChar w:fldCharType="begin"/>
      </w:r>
      <w:r w:rsidR="001C5DD6">
        <w:rPr>
          <w:rFonts w:cstheme="minorHAnsi"/>
          <w:spacing w:val="-2"/>
          <w:sz w:val="22"/>
          <w:szCs w:val="22"/>
        </w:rPr>
        <w:instrText xml:space="preserve"> ADDIN EN.CITE &lt;EndNote&gt;&lt;Cite&gt;&lt;Author&gt;Lincoln&lt;/Author&gt;&lt;Year&gt;1985&lt;/Year&gt;&lt;RecNum&gt;1604&lt;/RecNum&gt;&lt;DisplayText&gt;(65, 71)&lt;/DisplayText&gt;&lt;record&gt;&lt;rec-number&gt;1604&lt;/rec-number&gt;&lt;foreign-keys&gt;&lt;key app="EN" db-id="efarvrps8zppfceprdtptdaua99eaxtfpeep" timestamp="1610000627"&gt;1604&lt;/key&gt;&lt;/foreign-keys&gt;&lt;ref-type name="Book"&gt;6&lt;/ref-type&gt;&lt;contributors&gt;&lt;authors&gt;&lt;author&gt;Lincoln, Y.S.&lt;/author&gt;&lt;author&gt;Guba, Y.S.L.E.G.&lt;/author&gt;&lt;author&gt;Guba, E.G.&lt;/author&gt;&lt;author&gt;SAGE Publishing&lt;/author&gt;&lt;/authors&gt;&lt;/contributors&gt;&lt;titles&gt;&lt;title&gt;Naturalistic Inquiry&lt;/title&gt;&lt;/titles&gt;&lt;dates&gt;&lt;year&gt;1985&lt;/year&gt;&lt;/dates&gt;&lt;publisher&gt;SAGE Publications&lt;/publisher&gt;&lt;isbn&gt;9780803924314&lt;/isbn&gt;&lt;urls&gt;&lt;related-urls&gt;&lt;url&gt;https://books.google.mw/books?id=2oA9aWlNeooC&lt;/url&gt;&lt;/related-urls&gt;&lt;/urls&gt;&lt;/record&gt;&lt;/Cite&gt;&lt;Cite&gt;&lt;Author&gt;Berends&lt;/Author&gt;&lt;Year&gt;2005&lt;/Year&gt;&lt;RecNum&gt;1551&lt;/RecNum&gt;&lt;record&gt;&lt;rec-number&gt;1551&lt;/rec-number&gt;&lt;foreign-keys&gt;&lt;key app="EN" db-id="efarvrps8zppfceprdtptdaua99eaxtfpeep" timestamp="1601628937"&gt;1551&lt;/key&gt;&lt;/foreign-keys&gt;&lt;ref-type name="Journal Article"&gt;17&lt;/ref-type&gt;&lt;contributors&gt;&lt;authors&gt;&lt;author&gt;Berends, Lynda&lt;/author&gt;&lt;author&gt;Johnston, Jennifer&lt;/author&gt;&lt;/authors&gt;&lt;/contributors&gt;&lt;titles&gt;&lt;title&gt;Using multiple coders to enhance qualitative analysis: The case of interviews with consumers of drug treatment&lt;/title&gt;&lt;secondary-title&gt;Addiction Research &amp;amp; Theory&lt;/secondary-title&gt;&lt;/titles&gt;&lt;periodical&gt;&lt;full-title&gt;Addiction Research &amp;amp; Theory&lt;/full-title&gt;&lt;/periodical&gt;&lt;pages&gt;373-381&lt;/pages&gt;&lt;volume&gt;13&lt;/volume&gt;&lt;number&gt;4&lt;/number&gt;&lt;dates&gt;&lt;year&gt;2005&lt;/year&gt;&lt;pub-dates&gt;&lt;date&gt;2005/08/01&lt;/date&gt;&lt;/pub-dates&gt;&lt;/dates&gt;&lt;publisher&gt;Taylor &amp;amp; Francis&lt;/publisher&gt;&lt;isbn&gt;1606-6359&lt;/isbn&gt;&lt;urls&gt;&lt;related-urls&gt;&lt;url&gt;https://doi.org/10.1080/16066350500102237&lt;/url&gt;&lt;/related-urls&gt;&lt;/urls&gt;&lt;electronic-resource-num&gt;10.1080/16066350500102237&lt;/electronic-resource-num&gt;&lt;/record&gt;&lt;/Cite&gt;&lt;/EndNote&gt;</w:instrText>
      </w:r>
      <w:r w:rsidR="00186F1B">
        <w:rPr>
          <w:rFonts w:cstheme="minorHAnsi"/>
          <w:spacing w:val="-2"/>
          <w:sz w:val="22"/>
          <w:szCs w:val="22"/>
        </w:rPr>
        <w:fldChar w:fldCharType="separate"/>
      </w:r>
      <w:r w:rsidR="001C5DD6">
        <w:rPr>
          <w:rFonts w:cstheme="minorHAnsi"/>
          <w:noProof/>
          <w:spacing w:val="-2"/>
          <w:sz w:val="22"/>
          <w:szCs w:val="22"/>
        </w:rPr>
        <w:t>(65, 71)</w:t>
      </w:r>
      <w:r w:rsidR="00186F1B">
        <w:rPr>
          <w:rFonts w:cstheme="minorHAnsi"/>
          <w:spacing w:val="-2"/>
          <w:sz w:val="22"/>
          <w:szCs w:val="22"/>
        </w:rPr>
        <w:fldChar w:fldCharType="end"/>
      </w:r>
      <w:r>
        <w:rPr>
          <w:rFonts w:cstheme="minorHAnsi"/>
          <w:spacing w:val="-2"/>
          <w:sz w:val="22"/>
          <w:szCs w:val="22"/>
        </w:rPr>
        <w:t xml:space="preserve">. </w:t>
      </w:r>
      <w:r w:rsidR="000218A0">
        <w:rPr>
          <w:rFonts w:cstheme="minorHAnsi"/>
          <w:spacing w:val="-2"/>
          <w:sz w:val="22"/>
          <w:szCs w:val="22"/>
        </w:rPr>
        <w:t>Early</w:t>
      </w:r>
      <w:r w:rsidR="00D56733">
        <w:rPr>
          <w:rFonts w:cstheme="minorHAnsi"/>
          <w:spacing w:val="-2"/>
          <w:sz w:val="22"/>
          <w:szCs w:val="22"/>
        </w:rPr>
        <w:t xml:space="preserve"> findings </w:t>
      </w:r>
      <w:r w:rsidR="00617C04">
        <w:rPr>
          <w:rFonts w:cstheme="minorHAnsi"/>
          <w:spacing w:val="-2"/>
          <w:sz w:val="22"/>
          <w:szCs w:val="22"/>
        </w:rPr>
        <w:t xml:space="preserve">were used to iteratively </w:t>
      </w:r>
      <w:r w:rsidR="00D56733">
        <w:rPr>
          <w:rFonts w:cstheme="minorHAnsi"/>
          <w:spacing w:val="-2"/>
          <w:sz w:val="22"/>
          <w:szCs w:val="22"/>
        </w:rPr>
        <w:t xml:space="preserve">focus </w:t>
      </w:r>
      <w:r w:rsidR="00617C04">
        <w:rPr>
          <w:rFonts w:cstheme="minorHAnsi"/>
          <w:spacing w:val="-2"/>
          <w:sz w:val="22"/>
          <w:szCs w:val="22"/>
        </w:rPr>
        <w:t>the</w:t>
      </w:r>
      <w:r w:rsidR="00AA4AD4">
        <w:rPr>
          <w:rFonts w:cstheme="minorHAnsi"/>
          <w:spacing w:val="-2"/>
          <w:sz w:val="22"/>
          <w:szCs w:val="22"/>
        </w:rPr>
        <w:t xml:space="preserve"> </w:t>
      </w:r>
      <w:r w:rsidR="00D56733">
        <w:rPr>
          <w:rFonts w:cstheme="minorHAnsi"/>
          <w:spacing w:val="-2"/>
          <w:sz w:val="22"/>
          <w:szCs w:val="22"/>
        </w:rPr>
        <w:t xml:space="preserve">ongoing fieldwork </w:t>
      </w:r>
      <w:r w:rsidR="00F6604B">
        <w:rPr>
          <w:rFonts w:cstheme="minorHAnsi"/>
          <w:spacing w:val="-2"/>
          <w:sz w:val="22"/>
          <w:szCs w:val="22"/>
        </w:rPr>
        <w:fldChar w:fldCharType="begin"/>
      </w:r>
      <w:r w:rsidR="001C5DD6">
        <w:rPr>
          <w:rFonts w:cstheme="minorHAnsi"/>
          <w:spacing w:val="-2"/>
          <w:sz w:val="22"/>
          <w:szCs w:val="22"/>
        </w:rPr>
        <w:instrText xml:space="preserve"> ADDIN EN.CITE &lt;EndNote&gt;&lt;Cite&gt;&lt;Author&gt;Nowell&lt;/Author&gt;&lt;Year&gt;2017&lt;/Year&gt;&lt;RecNum&gt;1443&lt;/RecNum&gt;&lt;DisplayText&gt;(72)&lt;/DisplayText&gt;&lt;record&gt;&lt;rec-number&gt;1443&lt;/rec-number&gt;&lt;foreign-keys&gt;&lt;key app="EN" db-id="efarvrps8zppfceprdtptdaua99eaxtfpeep" timestamp="1592577317"&gt;1443&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keywords&gt;&lt;keyword&gt;qualitative methods,qualitative data analysis,rigor,thematic analysis,trustworthiness&lt;/keyword&gt;&lt;/keywords&gt;&lt;dates&gt;&lt;year&gt;2017&lt;/year&gt;&lt;/dates&gt;&lt;urls&gt;&lt;related-urls&gt;&lt;url&gt;https://journals.sagepub.com/doi/abs/10.1177/1609406917733847&lt;/url&gt;&lt;/related-urls&gt;&lt;/urls&gt;&lt;electronic-resource-num&gt;10.1177/1609406917733847&lt;/electronic-resource-num&gt;&lt;/record&gt;&lt;/Cite&gt;&lt;/EndNote&gt;</w:instrText>
      </w:r>
      <w:r w:rsidR="00F6604B">
        <w:rPr>
          <w:rFonts w:cstheme="minorHAnsi"/>
          <w:spacing w:val="-2"/>
          <w:sz w:val="22"/>
          <w:szCs w:val="22"/>
        </w:rPr>
        <w:fldChar w:fldCharType="separate"/>
      </w:r>
      <w:r w:rsidR="001C5DD6">
        <w:rPr>
          <w:rFonts w:cstheme="minorHAnsi"/>
          <w:noProof/>
          <w:spacing w:val="-2"/>
          <w:sz w:val="22"/>
          <w:szCs w:val="22"/>
        </w:rPr>
        <w:t>(72)</w:t>
      </w:r>
      <w:r w:rsidR="00F6604B">
        <w:rPr>
          <w:rFonts w:cstheme="minorHAnsi"/>
          <w:spacing w:val="-2"/>
          <w:sz w:val="22"/>
          <w:szCs w:val="22"/>
        </w:rPr>
        <w:fldChar w:fldCharType="end"/>
      </w:r>
      <w:r w:rsidR="00F6604B">
        <w:rPr>
          <w:rFonts w:cstheme="minorHAnsi"/>
          <w:sz w:val="22"/>
          <w:szCs w:val="22"/>
        </w:rPr>
        <w:t>.</w:t>
      </w:r>
      <w:r w:rsidR="000218A0">
        <w:rPr>
          <w:rFonts w:cstheme="minorHAnsi"/>
          <w:sz w:val="22"/>
          <w:szCs w:val="22"/>
        </w:rPr>
        <w:t xml:space="preserve"> The theories we cite were arrived at through our findings in the village and were not predetermined </w:t>
      </w:r>
      <w:r w:rsidR="000218A0">
        <w:rPr>
          <w:rFonts w:cstheme="minorHAnsi"/>
          <w:spacing w:val="-2"/>
          <w:sz w:val="22"/>
          <w:szCs w:val="22"/>
        </w:rPr>
        <w:fldChar w:fldCharType="begin"/>
      </w:r>
      <w:r w:rsidR="001C5DD6">
        <w:rPr>
          <w:rFonts w:cstheme="minorHAnsi"/>
          <w:spacing w:val="-2"/>
          <w:sz w:val="22"/>
          <w:szCs w:val="22"/>
        </w:rPr>
        <w:instrText xml:space="preserve"> ADDIN EN.CITE &lt;EndNote&gt;&lt;Cite&gt;&lt;Author&gt;Coffey&lt;/Author&gt;&lt;Year&gt;2018&lt;/Year&gt;&lt;RecNum&gt;386&lt;/RecNum&gt;&lt;DisplayText&gt;(73)&lt;/DisplayText&gt;&lt;record&gt;&lt;rec-number&gt;386&lt;/rec-number&gt;&lt;foreign-keys&gt;&lt;key app="EN" db-id="efarvrps8zppfceprdtptdaua99eaxtfpeep" timestamp="1547821155"&gt;386&lt;/key&gt;&lt;/foreign-keys&gt;&lt;ref-type name="Book"&gt;6&lt;/ref-type&gt;&lt;contributors&gt;&lt;authors&gt;&lt;author&gt;Coffey, A&lt;/author&gt;&lt;/authors&gt;&lt;/contributors&gt;&lt;titles&gt;&lt;title&gt;Doing Ethnography&lt;/title&gt;&lt;/titles&gt;&lt;edition&gt;2nd Ed.&lt;/edition&gt;&lt;dates&gt;&lt;year&gt;2018&lt;/year&gt;&lt;/dates&gt;&lt;pub-location&gt;London&lt;/pub-location&gt;&lt;publisher&gt;Sage&lt;/publisher&gt;&lt;urls&gt;&lt;/urls&gt;&lt;/record&gt;&lt;/Cite&gt;&lt;/EndNote&gt;</w:instrText>
      </w:r>
      <w:r w:rsidR="000218A0">
        <w:rPr>
          <w:rFonts w:cstheme="minorHAnsi"/>
          <w:spacing w:val="-2"/>
          <w:sz w:val="22"/>
          <w:szCs w:val="22"/>
        </w:rPr>
        <w:fldChar w:fldCharType="separate"/>
      </w:r>
      <w:r w:rsidR="001C5DD6">
        <w:rPr>
          <w:rFonts w:cstheme="minorHAnsi"/>
          <w:noProof/>
          <w:spacing w:val="-2"/>
          <w:sz w:val="22"/>
          <w:szCs w:val="22"/>
        </w:rPr>
        <w:t>(73)</w:t>
      </w:r>
      <w:r w:rsidR="000218A0">
        <w:rPr>
          <w:rFonts w:cstheme="minorHAnsi"/>
          <w:spacing w:val="-2"/>
          <w:sz w:val="22"/>
          <w:szCs w:val="22"/>
        </w:rPr>
        <w:fldChar w:fldCharType="end"/>
      </w:r>
      <w:r w:rsidR="000218A0">
        <w:rPr>
          <w:rFonts w:cstheme="minorHAnsi"/>
          <w:spacing w:val="-2"/>
          <w:sz w:val="22"/>
          <w:szCs w:val="22"/>
        </w:rPr>
        <w:t>.</w:t>
      </w:r>
    </w:p>
    <w:p w14:paraId="2BAF11E8" w14:textId="77777777" w:rsidR="00222BA2" w:rsidRDefault="00222BA2" w:rsidP="00AF643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76" w:lineRule="auto"/>
        <w:rPr>
          <w:rFonts w:cstheme="minorHAnsi"/>
          <w:spacing w:val="-2"/>
          <w:sz w:val="22"/>
          <w:szCs w:val="22"/>
        </w:rPr>
      </w:pPr>
    </w:p>
    <w:p w14:paraId="764EAA99" w14:textId="77777777" w:rsidR="00222BA2" w:rsidRDefault="0016099D" w:rsidP="00AF643A">
      <w:pPr>
        <w:pStyle w:val="Heading3"/>
        <w:spacing w:line="276" w:lineRule="auto"/>
        <w:rPr>
          <w:i/>
          <w:iCs/>
          <w:color w:val="auto"/>
        </w:rPr>
      </w:pPr>
      <w:r>
        <w:rPr>
          <w:i/>
          <w:iCs/>
          <w:color w:val="auto"/>
        </w:rPr>
        <w:lastRenderedPageBreak/>
        <w:t>Ethical considerations</w:t>
      </w:r>
    </w:p>
    <w:p w14:paraId="722D5761" w14:textId="7AD8A186" w:rsidR="00222BA2" w:rsidRDefault="0016099D" w:rsidP="00AF643A">
      <w:pPr>
        <w:spacing w:line="276" w:lineRule="auto"/>
        <w:rPr>
          <w:rFonts w:cstheme="minorHAnsi"/>
          <w:sz w:val="22"/>
          <w:szCs w:val="22"/>
        </w:rPr>
      </w:pPr>
      <w:r>
        <w:rPr>
          <w:rFonts w:cstheme="minorHAnsi"/>
          <w:sz w:val="22"/>
          <w:szCs w:val="22"/>
        </w:rPr>
        <w:t>The study was approved and sponsored by the LSTM Research Ethics Committee (19-007). In-country ethical approval was granted by the College of Medicine Research Ethics Committee (COMREC) in Blantyre (P.02/19/2600).</w:t>
      </w:r>
      <w:r w:rsidR="006B148B">
        <w:rPr>
          <w:rFonts w:cstheme="minorHAnsi"/>
          <w:sz w:val="22"/>
          <w:szCs w:val="22"/>
        </w:rPr>
        <w:t xml:space="preserve"> Ethical enquiry, running through the project, was characterised by</w:t>
      </w:r>
      <w:r>
        <w:rPr>
          <w:rFonts w:cstheme="minorHAnsi"/>
          <w:sz w:val="22"/>
          <w:szCs w:val="22"/>
        </w:rPr>
        <w:t xml:space="preserve"> </w:t>
      </w:r>
      <w:r w:rsidR="0083787B">
        <w:rPr>
          <w:rFonts w:cstheme="minorHAnsi"/>
          <w:sz w:val="22"/>
          <w:szCs w:val="22"/>
        </w:rPr>
        <w:t>the</w:t>
      </w:r>
      <w:r>
        <w:rPr>
          <w:rFonts w:cstheme="minorHAnsi"/>
          <w:sz w:val="22"/>
          <w:szCs w:val="22"/>
        </w:rPr>
        <w:t xml:space="preserve"> ‘relational ethics’ approach </w:t>
      </w:r>
      <w:r>
        <w:rPr>
          <w:rFonts w:cstheme="minorHAnsi"/>
          <w:sz w:val="22"/>
          <w:szCs w:val="22"/>
        </w:rPr>
        <w:fldChar w:fldCharType="begin">
          <w:fldData xml:space="preserve">PEVuZE5vdGU+PENpdGU+PEF1dGhvcj5HZWlzc2xlcjwvQXV0aG9yPjxZZWFyPjIwMDg8L1llYXI+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==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HZWlzc2xlcjwvQXV0aG9yPjxZZWFyPjIwMDg8L1llYXI+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==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Pr>
          <w:rFonts w:cstheme="minorHAnsi"/>
          <w:sz w:val="22"/>
          <w:szCs w:val="22"/>
        </w:rPr>
      </w:r>
      <w:r>
        <w:rPr>
          <w:rFonts w:cstheme="minorHAnsi"/>
          <w:sz w:val="22"/>
          <w:szCs w:val="22"/>
        </w:rPr>
        <w:fldChar w:fldCharType="separate"/>
      </w:r>
      <w:r w:rsidR="001C5DD6">
        <w:rPr>
          <w:rFonts w:cstheme="minorHAnsi"/>
          <w:noProof/>
          <w:sz w:val="22"/>
          <w:szCs w:val="22"/>
        </w:rPr>
        <w:t>(74)</w:t>
      </w:r>
      <w:r>
        <w:rPr>
          <w:rFonts w:cstheme="minorHAnsi"/>
          <w:sz w:val="22"/>
          <w:szCs w:val="22"/>
        </w:rPr>
        <w:fldChar w:fldCharType="end"/>
      </w:r>
      <w:r>
        <w:rPr>
          <w:rFonts w:cstheme="minorHAnsi"/>
          <w:sz w:val="22"/>
          <w:szCs w:val="22"/>
        </w:rPr>
        <w:t xml:space="preserve"> </w:t>
      </w:r>
      <w:r w:rsidR="007D00A3">
        <w:rPr>
          <w:rFonts w:cstheme="minorHAnsi"/>
          <w:sz w:val="22"/>
          <w:szCs w:val="22"/>
        </w:rPr>
        <w:t>as</w:t>
      </w:r>
      <w:r w:rsidR="00A946E9">
        <w:rPr>
          <w:rFonts w:cstheme="minorHAnsi"/>
          <w:sz w:val="22"/>
          <w:szCs w:val="22"/>
        </w:rPr>
        <w:t xml:space="preserve"> previous</w:t>
      </w:r>
      <w:r w:rsidR="007D00A3">
        <w:rPr>
          <w:rFonts w:cstheme="minorHAnsi"/>
          <w:sz w:val="22"/>
          <w:szCs w:val="22"/>
        </w:rPr>
        <w:t>ly</w:t>
      </w:r>
      <w:r w:rsidR="00A946E9">
        <w:rPr>
          <w:rFonts w:cstheme="minorHAnsi"/>
          <w:sz w:val="22"/>
          <w:szCs w:val="22"/>
        </w:rPr>
        <w:t xml:space="preserve"> </w:t>
      </w:r>
      <w:r w:rsidR="007D00A3">
        <w:rPr>
          <w:rFonts w:cstheme="minorHAnsi"/>
          <w:sz w:val="22"/>
          <w:szCs w:val="22"/>
        </w:rPr>
        <w:t xml:space="preserve">described </w:t>
      </w:r>
      <w:r w:rsidR="006B148B">
        <w:rPr>
          <w:rFonts w:cstheme="minorHAnsi"/>
          <w:sz w:val="22"/>
          <w:szCs w:val="22"/>
        </w:rPr>
        <w:fldChar w:fldCharType="begin"/>
      </w:r>
      <w:r w:rsidR="001C5DD6">
        <w:rPr>
          <w:rFonts w:cstheme="minorHAnsi"/>
          <w:sz w:val="22"/>
          <w:szCs w:val="22"/>
        </w:rPr>
        <w:instrText xml:space="preserve"> ADDIN EN.CITE &lt;EndNote&gt;&lt;Cite&gt;&lt;Author&gt;Saleh&lt;/Author&gt;&lt;Year&gt;2020&lt;/Year&gt;&lt;RecNum&gt;1572&lt;/RecNum&gt;&lt;DisplayText&gt;(75)&lt;/DisplayText&gt;&lt;record&gt;&lt;rec-number&gt;1572&lt;/rec-number&gt;&lt;foreign-keys&gt;&lt;key app="EN" db-id="efarvrps8zppfceprdtptdaua99eaxtfpeep" timestamp="1605188364"&gt;1572&lt;/key&gt;&lt;/foreign-keys&gt;&lt;ref-type name="Journal Article"&gt;17&lt;/ref-type&gt;&lt;contributors&gt;&lt;authors&gt;&lt;author&gt;Saleh, Sepeedeh&lt;/author&gt;&lt;author&gt;Sambakunsi, Henry&lt;/author&gt;&lt;author&gt;Nyirenda, Deborah&lt;/author&gt;&lt;author&gt;Kumwenda, Moses&lt;/author&gt;&lt;author&gt;Mortimer, Kevin&lt;/author&gt;&lt;author&gt;Chinouya, Martha&lt;/author&gt;&lt;/authors&gt;&lt;/contributors&gt;&lt;titles&gt;&lt;title&gt;Participant compensation in global health research: a case study&lt;/title&gt;&lt;secondary-title&gt;International Health&lt;/secondary-title&gt;&lt;/titles&gt;&lt;periodical&gt;&lt;full-title&gt;International Health&lt;/full-title&gt;&lt;/periodical&gt;&lt;pages&gt;524-532&lt;/pages&gt;&lt;volume&gt;12&lt;/volume&gt;&lt;number&gt;6&lt;/number&gt;&lt;dates&gt;&lt;year&gt;2020&lt;/year&gt;&lt;/dates&gt;&lt;isbn&gt;1876-3405&lt;/isbn&gt;&lt;urls&gt;&lt;related-urls&gt;&lt;url&gt;https://doi.org/10.1093/inthealth/ihaa064&lt;/url&gt;&lt;/related-urls&gt;&lt;/urls&gt;&lt;electronic-resource-num&gt;10.1093/inthealth/ihaa064&lt;/electronic-resource-num&gt;&lt;access-date&gt;11/12/2020&lt;/access-date&gt;&lt;/record&gt;&lt;/Cite&gt;&lt;/EndNote&gt;</w:instrText>
      </w:r>
      <w:r w:rsidR="006B148B">
        <w:rPr>
          <w:rFonts w:cstheme="minorHAnsi"/>
          <w:sz w:val="22"/>
          <w:szCs w:val="22"/>
        </w:rPr>
        <w:fldChar w:fldCharType="separate"/>
      </w:r>
      <w:r w:rsidR="001C5DD6">
        <w:rPr>
          <w:rFonts w:cstheme="minorHAnsi"/>
          <w:noProof/>
          <w:sz w:val="22"/>
          <w:szCs w:val="22"/>
        </w:rPr>
        <w:t>(75)</w:t>
      </w:r>
      <w:r w:rsidR="006B148B">
        <w:rPr>
          <w:rFonts w:cstheme="minorHAnsi"/>
          <w:sz w:val="22"/>
          <w:szCs w:val="22"/>
        </w:rPr>
        <w:fldChar w:fldCharType="end"/>
      </w:r>
      <w:r>
        <w:rPr>
          <w:rFonts w:cstheme="minorHAnsi"/>
          <w:sz w:val="22"/>
          <w:szCs w:val="22"/>
        </w:rPr>
        <w:t>.</w:t>
      </w:r>
    </w:p>
    <w:p w14:paraId="10D137C5" w14:textId="45554726" w:rsidR="00124AC5" w:rsidRDefault="00124AC5" w:rsidP="00AF643A">
      <w:pPr>
        <w:spacing w:line="276" w:lineRule="auto"/>
        <w:rPr>
          <w:rFonts w:cstheme="minorHAnsi"/>
          <w:sz w:val="22"/>
          <w:szCs w:val="22"/>
        </w:rPr>
      </w:pPr>
    </w:p>
    <w:p w14:paraId="73975AB0" w14:textId="4F7651E7" w:rsidR="00124AC5" w:rsidRDefault="00124AC5" w:rsidP="00AF643A">
      <w:pPr>
        <w:pStyle w:val="Heading3"/>
        <w:spacing w:line="276" w:lineRule="auto"/>
        <w:rPr>
          <w:i/>
          <w:iCs/>
          <w:color w:val="auto"/>
        </w:rPr>
      </w:pPr>
      <w:r>
        <w:rPr>
          <w:i/>
          <w:iCs/>
          <w:color w:val="auto"/>
        </w:rPr>
        <w:t>Patient and public involvement</w:t>
      </w:r>
    </w:p>
    <w:p w14:paraId="0930FA91" w14:textId="03D1D0A6" w:rsidR="00124AC5" w:rsidRPr="00124AC5" w:rsidRDefault="00124AC5" w:rsidP="00AF643A">
      <w:pPr>
        <w:spacing w:line="276" w:lineRule="auto"/>
        <w:rPr>
          <w:sz w:val="22"/>
          <w:szCs w:val="22"/>
        </w:rPr>
      </w:pPr>
      <w:r w:rsidRPr="00124AC5">
        <w:rPr>
          <w:sz w:val="22"/>
          <w:szCs w:val="22"/>
        </w:rPr>
        <w:t xml:space="preserve">The </w:t>
      </w:r>
      <w:r>
        <w:rPr>
          <w:sz w:val="22"/>
          <w:szCs w:val="22"/>
        </w:rPr>
        <w:t>local c</w:t>
      </w:r>
      <w:r w:rsidRPr="00124AC5">
        <w:rPr>
          <w:sz w:val="22"/>
          <w:szCs w:val="22"/>
        </w:rPr>
        <w:t xml:space="preserve">ommunity </w:t>
      </w:r>
      <w:r w:rsidR="00C6317A">
        <w:rPr>
          <w:sz w:val="22"/>
          <w:szCs w:val="22"/>
        </w:rPr>
        <w:t>guid</w:t>
      </w:r>
      <w:r w:rsidR="007D00A3">
        <w:rPr>
          <w:sz w:val="22"/>
          <w:szCs w:val="22"/>
        </w:rPr>
        <w:t>ed</w:t>
      </w:r>
      <w:r>
        <w:rPr>
          <w:sz w:val="22"/>
          <w:szCs w:val="22"/>
        </w:rPr>
        <w:t xml:space="preserve"> methodological decisions</w:t>
      </w:r>
      <w:r w:rsidR="00C6317A">
        <w:rPr>
          <w:sz w:val="22"/>
          <w:szCs w:val="22"/>
        </w:rPr>
        <w:t xml:space="preserve"> </w:t>
      </w:r>
      <w:r w:rsidR="00A9504F">
        <w:rPr>
          <w:sz w:val="22"/>
          <w:szCs w:val="22"/>
        </w:rPr>
        <w:t>throughout the ethnography</w:t>
      </w:r>
      <w:r>
        <w:rPr>
          <w:sz w:val="22"/>
          <w:szCs w:val="22"/>
        </w:rPr>
        <w:t xml:space="preserve">. </w:t>
      </w:r>
      <w:r w:rsidR="007911C7">
        <w:rPr>
          <w:sz w:val="22"/>
          <w:szCs w:val="22"/>
        </w:rPr>
        <w:t xml:space="preserve">The involvement of </w:t>
      </w:r>
      <w:r w:rsidR="0083787B">
        <w:rPr>
          <w:sz w:val="22"/>
          <w:szCs w:val="22"/>
        </w:rPr>
        <w:t xml:space="preserve">a </w:t>
      </w:r>
      <w:r w:rsidR="00A946E9">
        <w:rPr>
          <w:sz w:val="22"/>
          <w:szCs w:val="22"/>
        </w:rPr>
        <w:t xml:space="preserve">resident </w:t>
      </w:r>
      <w:r w:rsidR="0083787B">
        <w:rPr>
          <w:sz w:val="22"/>
          <w:szCs w:val="22"/>
        </w:rPr>
        <w:t xml:space="preserve">‘village </w:t>
      </w:r>
      <w:r w:rsidR="007911C7">
        <w:rPr>
          <w:sz w:val="22"/>
          <w:szCs w:val="22"/>
        </w:rPr>
        <w:t>fieldworker</w:t>
      </w:r>
      <w:r w:rsidR="0083787B">
        <w:rPr>
          <w:sz w:val="22"/>
          <w:szCs w:val="22"/>
        </w:rPr>
        <w:t>’</w:t>
      </w:r>
      <w:r w:rsidR="007911C7">
        <w:rPr>
          <w:sz w:val="22"/>
          <w:szCs w:val="22"/>
        </w:rPr>
        <w:t xml:space="preserve"> enhanced the integration of </w:t>
      </w:r>
      <w:r w:rsidR="00EC101B">
        <w:rPr>
          <w:sz w:val="22"/>
          <w:szCs w:val="22"/>
        </w:rPr>
        <w:t>community perspectives into the study.</w:t>
      </w:r>
      <w:r w:rsidR="007911C7">
        <w:rPr>
          <w:sz w:val="22"/>
          <w:szCs w:val="22"/>
        </w:rPr>
        <w:t xml:space="preserve"> </w:t>
      </w:r>
      <w:r w:rsidR="0063347E">
        <w:rPr>
          <w:sz w:val="22"/>
          <w:szCs w:val="22"/>
        </w:rPr>
        <w:t>We discussed d</w:t>
      </w:r>
      <w:r w:rsidR="00A80019">
        <w:rPr>
          <w:sz w:val="22"/>
          <w:szCs w:val="22"/>
        </w:rPr>
        <w:t xml:space="preserve">eveloping findings </w:t>
      </w:r>
      <w:r w:rsidR="0063347E">
        <w:rPr>
          <w:sz w:val="22"/>
          <w:szCs w:val="22"/>
        </w:rPr>
        <w:t>with residents</w:t>
      </w:r>
      <w:r w:rsidR="0083787B">
        <w:rPr>
          <w:sz w:val="22"/>
          <w:szCs w:val="22"/>
        </w:rPr>
        <w:t xml:space="preserve"> throughout,</w:t>
      </w:r>
      <w:r>
        <w:rPr>
          <w:sz w:val="22"/>
          <w:szCs w:val="22"/>
        </w:rPr>
        <w:t xml:space="preserve"> </w:t>
      </w:r>
      <w:r w:rsidR="00A946E9">
        <w:rPr>
          <w:sz w:val="22"/>
          <w:szCs w:val="22"/>
        </w:rPr>
        <w:t>particularly</w:t>
      </w:r>
      <w:r w:rsidR="0083787B">
        <w:rPr>
          <w:sz w:val="22"/>
          <w:szCs w:val="22"/>
        </w:rPr>
        <w:t xml:space="preserve"> during </w:t>
      </w:r>
      <w:r w:rsidR="002250EC">
        <w:rPr>
          <w:sz w:val="22"/>
          <w:szCs w:val="22"/>
        </w:rPr>
        <w:t>individual and small group discussions</w:t>
      </w:r>
      <w:r w:rsidR="00166219">
        <w:rPr>
          <w:sz w:val="22"/>
          <w:szCs w:val="22"/>
        </w:rPr>
        <w:t xml:space="preserve">. </w:t>
      </w:r>
      <w:r w:rsidR="00D17555">
        <w:rPr>
          <w:sz w:val="22"/>
          <w:szCs w:val="22"/>
        </w:rPr>
        <w:t>Participants’ contributions to analysis are</w:t>
      </w:r>
      <w:r w:rsidR="00166219">
        <w:rPr>
          <w:sz w:val="22"/>
          <w:szCs w:val="22"/>
        </w:rPr>
        <w:t xml:space="preserve"> discussed further </w:t>
      </w:r>
      <w:r w:rsidR="00981BC0">
        <w:rPr>
          <w:sz w:val="22"/>
          <w:szCs w:val="22"/>
        </w:rPr>
        <w:t>in Supplementary materials</w:t>
      </w:r>
      <w:r w:rsidR="00166219">
        <w:rPr>
          <w:sz w:val="22"/>
          <w:szCs w:val="22"/>
        </w:rPr>
        <w:t xml:space="preserve">. </w:t>
      </w:r>
      <w:r w:rsidR="007D00A3">
        <w:rPr>
          <w:sz w:val="22"/>
          <w:szCs w:val="22"/>
        </w:rPr>
        <w:t xml:space="preserve">At the end of the </w:t>
      </w:r>
      <w:r w:rsidR="00256DC7">
        <w:rPr>
          <w:sz w:val="22"/>
          <w:szCs w:val="22"/>
        </w:rPr>
        <w:t xml:space="preserve">participant </w:t>
      </w:r>
      <w:r w:rsidR="00617C04">
        <w:rPr>
          <w:sz w:val="22"/>
          <w:szCs w:val="22"/>
        </w:rPr>
        <w:t>observation</w:t>
      </w:r>
      <w:r w:rsidR="007D00A3">
        <w:rPr>
          <w:sz w:val="22"/>
          <w:szCs w:val="22"/>
        </w:rPr>
        <w:t xml:space="preserve"> period, k</w:t>
      </w:r>
      <w:r w:rsidR="00A80019">
        <w:rPr>
          <w:sz w:val="22"/>
          <w:szCs w:val="22"/>
        </w:rPr>
        <w:t>ey</w:t>
      </w:r>
      <w:r>
        <w:rPr>
          <w:sz w:val="22"/>
          <w:szCs w:val="22"/>
        </w:rPr>
        <w:t xml:space="preserve"> results </w:t>
      </w:r>
      <w:r w:rsidR="002250EC">
        <w:rPr>
          <w:sz w:val="22"/>
          <w:szCs w:val="22"/>
        </w:rPr>
        <w:t xml:space="preserve">were </w:t>
      </w:r>
      <w:r>
        <w:rPr>
          <w:sz w:val="22"/>
          <w:szCs w:val="22"/>
        </w:rPr>
        <w:t xml:space="preserve">disseminated across the </w:t>
      </w:r>
      <w:r w:rsidR="00FA0D38">
        <w:rPr>
          <w:sz w:val="22"/>
          <w:szCs w:val="22"/>
        </w:rPr>
        <w:t xml:space="preserve">village using </w:t>
      </w:r>
      <w:r w:rsidR="00166219">
        <w:rPr>
          <w:sz w:val="22"/>
          <w:szCs w:val="22"/>
        </w:rPr>
        <w:t xml:space="preserve">simple </w:t>
      </w:r>
      <w:r w:rsidR="002250EC">
        <w:rPr>
          <w:sz w:val="22"/>
          <w:szCs w:val="22"/>
        </w:rPr>
        <w:t xml:space="preserve">leaflets, and </w:t>
      </w:r>
      <w:r w:rsidR="00A80019">
        <w:rPr>
          <w:sz w:val="22"/>
          <w:szCs w:val="22"/>
        </w:rPr>
        <w:t>at</w:t>
      </w:r>
      <w:r w:rsidR="002250EC">
        <w:rPr>
          <w:sz w:val="22"/>
          <w:szCs w:val="22"/>
        </w:rPr>
        <w:t xml:space="preserve"> a meeting </w:t>
      </w:r>
      <w:r w:rsidR="00FA0D38">
        <w:rPr>
          <w:sz w:val="22"/>
          <w:szCs w:val="22"/>
        </w:rPr>
        <w:t xml:space="preserve">with a </w:t>
      </w:r>
      <w:r w:rsidR="00166219">
        <w:rPr>
          <w:sz w:val="22"/>
          <w:szCs w:val="22"/>
        </w:rPr>
        <w:t>group of key stakeholders from the village</w:t>
      </w:r>
      <w:r>
        <w:rPr>
          <w:sz w:val="22"/>
          <w:szCs w:val="22"/>
        </w:rPr>
        <w:t>.</w:t>
      </w:r>
    </w:p>
    <w:p w14:paraId="189B53FA" w14:textId="77777777" w:rsidR="006B148B" w:rsidRDefault="006B148B" w:rsidP="00AF643A">
      <w:pPr>
        <w:spacing w:line="276" w:lineRule="auto"/>
        <w:rPr>
          <w:rFonts w:cstheme="minorHAnsi"/>
          <w:sz w:val="22"/>
          <w:szCs w:val="22"/>
        </w:rPr>
      </w:pPr>
    </w:p>
    <w:p w14:paraId="507E2B1C" w14:textId="77777777" w:rsidR="00222BA2" w:rsidRDefault="0016099D" w:rsidP="00AF643A">
      <w:pPr>
        <w:spacing w:line="276" w:lineRule="auto"/>
        <w:rPr>
          <w:rFonts w:cstheme="minorHAnsi"/>
          <w:sz w:val="22"/>
          <w:szCs w:val="22"/>
        </w:rPr>
      </w:pPr>
      <w:r>
        <w:rPr>
          <w:rFonts w:cstheme="minorHAnsi"/>
          <w:sz w:val="22"/>
          <w:szCs w:val="22"/>
        </w:rPr>
        <w:t xml:space="preserve"> </w:t>
      </w:r>
    </w:p>
    <w:p w14:paraId="1348A937" w14:textId="77777777" w:rsidR="00222BA2" w:rsidRDefault="0016099D" w:rsidP="00AF643A">
      <w:pPr>
        <w:pStyle w:val="Heading2"/>
        <w:spacing w:line="276" w:lineRule="auto"/>
        <w:rPr>
          <w:color w:val="auto"/>
        </w:rPr>
      </w:pPr>
      <w:r>
        <w:rPr>
          <w:color w:val="auto"/>
        </w:rPr>
        <w:t>Results</w:t>
      </w:r>
    </w:p>
    <w:p w14:paraId="471BC7F4" w14:textId="77777777" w:rsidR="00937C36" w:rsidRDefault="00937C36" w:rsidP="00AF643A">
      <w:pPr>
        <w:pStyle w:val="Heading3"/>
        <w:spacing w:line="276" w:lineRule="auto"/>
        <w:rPr>
          <w:i/>
          <w:iCs/>
          <w:color w:val="auto"/>
        </w:rPr>
      </w:pPr>
    </w:p>
    <w:p w14:paraId="659066DD" w14:textId="652518A0" w:rsidR="00222BA2" w:rsidRDefault="00A946E9" w:rsidP="00AF643A">
      <w:pPr>
        <w:pStyle w:val="Heading3"/>
        <w:spacing w:line="276" w:lineRule="auto"/>
        <w:rPr>
          <w:i/>
          <w:iCs/>
          <w:color w:val="auto"/>
        </w:rPr>
      </w:pPr>
      <w:r>
        <w:rPr>
          <w:i/>
          <w:iCs/>
          <w:color w:val="auto"/>
        </w:rPr>
        <w:t>Air pollution</w:t>
      </w:r>
      <w:r w:rsidR="0016099D">
        <w:rPr>
          <w:i/>
          <w:iCs/>
          <w:color w:val="auto"/>
        </w:rPr>
        <w:t>: levels and sources</w:t>
      </w:r>
    </w:p>
    <w:p w14:paraId="0EB7F575" w14:textId="14A2D967" w:rsidR="007A3EA3" w:rsidRDefault="0016099D" w:rsidP="00AF643A">
      <w:pPr>
        <w:spacing w:line="276" w:lineRule="auto"/>
        <w:rPr>
          <w:rFonts w:cstheme="minorHAnsi"/>
          <w:sz w:val="22"/>
          <w:szCs w:val="22"/>
        </w:rPr>
      </w:pPr>
      <w:r>
        <w:rPr>
          <w:rFonts w:cstheme="minorHAnsi"/>
          <w:sz w:val="22"/>
          <w:szCs w:val="22"/>
        </w:rPr>
        <w:t xml:space="preserve">Air quality data </w:t>
      </w:r>
      <w:r w:rsidR="009B3C9E">
        <w:rPr>
          <w:rFonts w:cstheme="minorHAnsi"/>
          <w:sz w:val="22"/>
          <w:szCs w:val="22"/>
        </w:rPr>
        <w:t>incorporated</w:t>
      </w:r>
      <w:r w:rsidR="005A1C3F">
        <w:rPr>
          <w:rFonts w:cstheme="minorHAnsi"/>
          <w:sz w:val="22"/>
          <w:szCs w:val="22"/>
        </w:rPr>
        <w:t xml:space="preserve"> 203 </w:t>
      </w:r>
      <w:r w:rsidR="00FA0D38">
        <w:rPr>
          <w:rFonts w:cstheme="minorHAnsi"/>
          <w:sz w:val="22"/>
          <w:szCs w:val="22"/>
        </w:rPr>
        <w:t xml:space="preserve">monitoring </w:t>
      </w:r>
      <w:r w:rsidR="005A1C3F">
        <w:rPr>
          <w:rFonts w:cstheme="minorHAnsi"/>
          <w:sz w:val="22"/>
          <w:szCs w:val="22"/>
        </w:rPr>
        <w:t>hours and</w:t>
      </w:r>
      <w:r w:rsidR="005A1C3F" w:rsidRPr="005A1C3F">
        <w:rPr>
          <w:rFonts w:cstheme="minorHAnsi"/>
          <w:sz w:val="22"/>
          <w:szCs w:val="22"/>
        </w:rPr>
        <w:t xml:space="preserve"> </w:t>
      </w:r>
      <w:r w:rsidR="005A1C3F">
        <w:rPr>
          <w:rFonts w:cstheme="minorHAnsi"/>
          <w:sz w:val="22"/>
          <w:szCs w:val="22"/>
        </w:rPr>
        <w:t xml:space="preserve">over </w:t>
      </w:r>
      <w:r w:rsidR="005A1C3F" w:rsidRPr="005A1C3F">
        <w:rPr>
          <w:rFonts w:cstheme="minorHAnsi"/>
          <w:sz w:val="22"/>
          <w:szCs w:val="22"/>
        </w:rPr>
        <w:t>6,104 datapoints</w:t>
      </w:r>
      <w:r w:rsidR="0066540E">
        <w:rPr>
          <w:rFonts w:cstheme="minorHAnsi"/>
          <w:sz w:val="22"/>
          <w:szCs w:val="22"/>
        </w:rPr>
        <w:t xml:space="preserve"> </w:t>
      </w:r>
      <w:r w:rsidR="0066540E" w:rsidRPr="0066540E">
        <w:rPr>
          <w:rFonts w:cstheme="minorHAnsi"/>
          <w:sz w:val="22"/>
          <w:szCs w:val="22"/>
        </w:rPr>
        <w:fldChar w:fldCharType="begin"/>
      </w:r>
      <w:r w:rsidR="001C5DD6">
        <w:rPr>
          <w:rFonts w:cstheme="minorHAnsi"/>
          <w:sz w:val="22"/>
          <w:szCs w:val="22"/>
        </w:rPr>
        <w:instrText xml:space="preserve"> ADDIN EN.CITE &lt;EndNote&gt;&lt;Cite&gt;&lt;Author&gt;Saleh&lt;/Author&gt;&lt;Year&gt;2020&lt;/Year&gt;&lt;RecNum&gt;1600&lt;/RecNum&gt;&lt;DisplayText&gt;(76)&lt;/DisplayText&gt;&lt;record&gt;&lt;rec-number&gt;1600&lt;/rec-number&gt;&lt;foreign-keys&gt;&lt;key app="EN" db-id="efarvrps8zppfceprdtptdaua99eaxtfpeep" timestamp="1607333469"&gt;1600&lt;/key&gt;&lt;/foreign-keys&gt;&lt;ref-type name="Conference Paper"&gt;47&lt;/ref-type&gt;&lt;contributors&gt;&lt;authors&gt;&lt;author&gt;Saleh, S., Sambakunsi, H., Morton, B., Rylance, J., Mortimer, K.&lt;/author&gt;&lt;/authors&gt;&lt;/contributors&gt;&lt;titles&gt;&lt;title&gt;How does exposure to fine particulate matter in Malawi vary by gender, exposure source, and cooking characteristics? Fine-grain data from an ethnography-linked exposure study&lt;/title&gt;&lt;secondary-title&gt;51st World Conference on Lung Health of the International Union Against Tuberculosis and Lung Disease (The Union)&lt;/secondary-title&gt;&lt;/titles&gt;&lt;pages&gt;S59 - S60&lt;/pages&gt;&lt;volume&gt;24&lt;/volume&gt;&lt;number&gt;October 2020, Supplement 2&lt;/number&gt;&lt;num-vols&gt;OA-03 Optimising lung health beyond TB&lt;/num-vols&gt;&lt;section&gt;OA-03-518-21 &lt;/section&gt;&lt;dates&gt;&lt;year&gt;2020&lt;/year&gt;&lt;pub-dates&gt;&lt;date&gt;21st October 2020&lt;/date&gt;&lt;/pub-dates&gt;&lt;/dates&gt;&lt;pub-location&gt;Virtual Event&lt;/pub-location&gt;&lt;publisher&gt;The International Journal of Tuberculosis and Lung Disease&lt;/publisher&gt;&lt;urls&gt;&lt;/urls&gt;&lt;/record&gt;&lt;/Cite&gt;&lt;/EndNote&gt;</w:instrText>
      </w:r>
      <w:r w:rsidR="0066540E" w:rsidRPr="0066540E">
        <w:rPr>
          <w:rFonts w:cstheme="minorHAnsi"/>
          <w:sz w:val="22"/>
          <w:szCs w:val="22"/>
        </w:rPr>
        <w:fldChar w:fldCharType="separate"/>
      </w:r>
      <w:r w:rsidR="001C5DD6">
        <w:rPr>
          <w:rFonts w:cstheme="minorHAnsi"/>
          <w:noProof/>
          <w:sz w:val="22"/>
          <w:szCs w:val="22"/>
        </w:rPr>
        <w:t>(76)</w:t>
      </w:r>
      <w:r w:rsidR="0066540E" w:rsidRPr="0066540E">
        <w:rPr>
          <w:rFonts w:cstheme="minorHAnsi"/>
          <w:sz w:val="22"/>
          <w:szCs w:val="22"/>
        </w:rPr>
        <w:fldChar w:fldCharType="end"/>
      </w:r>
      <w:r w:rsidR="007D00A3">
        <w:rPr>
          <w:rFonts w:cstheme="minorHAnsi"/>
          <w:sz w:val="22"/>
          <w:szCs w:val="22"/>
        </w:rPr>
        <w:t>,</w:t>
      </w:r>
      <w:r w:rsidR="005A1C3F">
        <w:rPr>
          <w:rFonts w:cstheme="minorHAnsi"/>
          <w:sz w:val="22"/>
          <w:szCs w:val="22"/>
        </w:rPr>
        <w:t xml:space="preserve"> </w:t>
      </w:r>
      <w:r w:rsidR="00633C33">
        <w:rPr>
          <w:rFonts w:cstheme="minorHAnsi"/>
          <w:sz w:val="22"/>
          <w:szCs w:val="22"/>
        </w:rPr>
        <w:t>includ</w:t>
      </w:r>
      <w:r w:rsidR="007D00A3">
        <w:rPr>
          <w:rFonts w:cstheme="minorHAnsi"/>
          <w:sz w:val="22"/>
          <w:szCs w:val="22"/>
        </w:rPr>
        <w:t>ing</w:t>
      </w:r>
      <w:r w:rsidR="00633C33">
        <w:rPr>
          <w:rFonts w:cstheme="minorHAnsi"/>
          <w:sz w:val="22"/>
          <w:szCs w:val="22"/>
        </w:rPr>
        <w:t xml:space="preserve"> 31 female and 14 male </w:t>
      </w:r>
      <w:r w:rsidR="00937C36">
        <w:rPr>
          <w:rFonts w:cstheme="minorHAnsi"/>
          <w:sz w:val="22"/>
          <w:szCs w:val="22"/>
        </w:rPr>
        <w:t>participants</w:t>
      </w:r>
      <w:r w:rsidR="007D00A3">
        <w:rPr>
          <w:rFonts w:cstheme="minorHAnsi"/>
          <w:sz w:val="22"/>
          <w:szCs w:val="22"/>
        </w:rPr>
        <w:t>.</w:t>
      </w:r>
      <w:r>
        <w:rPr>
          <w:rFonts w:cstheme="minorHAnsi"/>
          <w:sz w:val="22"/>
          <w:szCs w:val="22"/>
        </w:rPr>
        <w:t xml:space="preserve"> </w:t>
      </w:r>
      <w:r w:rsidR="007D00A3">
        <w:rPr>
          <w:rFonts w:cstheme="minorHAnsi"/>
          <w:sz w:val="22"/>
          <w:szCs w:val="22"/>
        </w:rPr>
        <w:t>PM</w:t>
      </w:r>
      <w:r w:rsidR="007D00A3" w:rsidRPr="00386946">
        <w:rPr>
          <w:rFonts w:cstheme="minorHAnsi"/>
          <w:sz w:val="22"/>
          <w:szCs w:val="22"/>
          <w:vertAlign w:val="subscript"/>
        </w:rPr>
        <w:t>2.5</w:t>
      </w:r>
      <w:r w:rsidR="007D00A3">
        <w:rPr>
          <w:rFonts w:cstheme="minorHAnsi"/>
          <w:sz w:val="22"/>
          <w:szCs w:val="22"/>
        </w:rPr>
        <w:t xml:space="preserve"> concentration </w:t>
      </w:r>
      <w:r w:rsidR="00937C36">
        <w:rPr>
          <w:rFonts w:cstheme="minorHAnsi"/>
          <w:sz w:val="22"/>
          <w:szCs w:val="22"/>
        </w:rPr>
        <w:t>demonstrated</w:t>
      </w:r>
      <w:r>
        <w:rPr>
          <w:rFonts w:cstheme="minorHAnsi"/>
          <w:sz w:val="22"/>
          <w:szCs w:val="22"/>
        </w:rPr>
        <w:t xml:space="preserve"> a ‘baseline and peaks’ pattern, with spikes</w:t>
      </w:r>
      <w:r w:rsidR="00AE78DB">
        <w:rPr>
          <w:rFonts w:cstheme="minorHAnsi"/>
          <w:sz w:val="22"/>
          <w:szCs w:val="22"/>
        </w:rPr>
        <w:t xml:space="preserve"> </w:t>
      </w:r>
      <w:r w:rsidR="00233BD5">
        <w:rPr>
          <w:rFonts w:cstheme="minorHAnsi"/>
          <w:sz w:val="22"/>
          <w:szCs w:val="22"/>
        </w:rPr>
        <w:t>corresponding to</w:t>
      </w:r>
      <w:r>
        <w:rPr>
          <w:rFonts w:cstheme="minorHAnsi"/>
          <w:sz w:val="22"/>
          <w:szCs w:val="22"/>
        </w:rPr>
        <w:t xml:space="preserve"> specific exposure sources such as cooking</w:t>
      </w:r>
      <w:r w:rsidR="00617C04">
        <w:rPr>
          <w:rFonts w:cstheme="minorHAnsi"/>
          <w:sz w:val="22"/>
          <w:szCs w:val="22"/>
        </w:rPr>
        <w:t xml:space="preserve"> when analysed in parallel with observational data</w:t>
      </w:r>
      <w:r w:rsidR="00347433">
        <w:rPr>
          <w:rFonts w:cstheme="minorHAnsi"/>
          <w:sz w:val="22"/>
          <w:szCs w:val="22"/>
        </w:rPr>
        <w:t xml:space="preserve"> (see representative trace </w:t>
      </w:r>
      <w:r w:rsidR="00694BF4">
        <w:rPr>
          <w:rFonts w:cstheme="minorHAnsi"/>
          <w:sz w:val="22"/>
          <w:szCs w:val="22"/>
        </w:rPr>
        <w:t xml:space="preserve">Supplementary </w:t>
      </w:r>
      <w:r w:rsidR="00937C36">
        <w:rPr>
          <w:rFonts w:cstheme="minorHAnsi"/>
          <w:sz w:val="22"/>
          <w:szCs w:val="22"/>
        </w:rPr>
        <w:t>Figure S1)</w:t>
      </w:r>
      <w:r w:rsidR="00DF7C3C">
        <w:rPr>
          <w:rFonts w:cstheme="minorHAnsi"/>
          <w:sz w:val="22"/>
          <w:szCs w:val="22"/>
        </w:rPr>
        <w:t>.</w:t>
      </w:r>
      <w:r w:rsidR="00C801B1">
        <w:rPr>
          <w:sz w:val="22"/>
          <w:szCs w:val="22"/>
        </w:rPr>
        <w:t xml:space="preserve"> </w:t>
      </w:r>
      <w:r w:rsidR="002B64E4">
        <w:rPr>
          <w:sz w:val="22"/>
          <w:szCs w:val="22"/>
        </w:rPr>
        <w:t xml:space="preserve">Air quality monitoring results, </w:t>
      </w:r>
      <w:r w:rsidR="00617C04">
        <w:rPr>
          <w:sz w:val="22"/>
          <w:szCs w:val="22"/>
        </w:rPr>
        <w:t xml:space="preserve">coupled with information from </w:t>
      </w:r>
      <w:r w:rsidR="002B64E4">
        <w:rPr>
          <w:sz w:val="22"/>
          <w:szCs w:val="22"/>
        </w:rPr>
        <w:t>interviews and workshops</w:t>
      </w:r>
      <w:r w:rsidR="00617C04">
        <w:rPr>
          <w:sz w:val="22"/>
          <w:szCs w:val="22"/>
        </w:rPr>
        <w:t>,</w:t>
      </w:r>
      <w:r w:rsidR="002B64E4">
        <w:rPr>
          <w:sz w:val="22"/>
          <w:szCs w:val="22"/>
        </w:rPr>
        <w:t xml:space="preserve"> revealed cooking</w:t>
      </w:r>
      <w:r w:rsidR="002B64E4">
        <w:rPr>
          <w:rFonts w:cstheme="minorHAnsi"/>
          <w:sz w:val="22"/>
          <w:szCs w:val="22"/>
        </w:rPr>
        <w:t xml:space="preserve"> </w:t>
      </w:r>
      <w:r w:rsidR="002B64E4">
        <w:rPr>
          <w:sz w:val="22"/>
          <w:szCs w:val="22"/>
        </w:rPr>
        <w:t xml:space="preserve">to be the </w:t>
      </w:r>
      <w:r w:rsidR="002B64E4">
        <w:rPr>
          <w:rFonts w:cstheme="minorHAnsi"/>
          <w:sz w:val="22"/>
          <w:szCs w:val="22"/>
        </w:rPr>
        <w:t>most important source of airborne particulate exposure, both in terms of frequency and magnitude.</w:t>
      </w:r>
    </w:p>
    <w:p w14:paraId="1C2070C5" w14:textId="77777777" w:rsidR="007A3EA3" w:rsidRDefault="007A3EA3" w:rsidP="00AF643A">
      <w:pPr>
        <w:spacing w:line="276" w:lineRule="auto"/>
        <w:rPr>
          <w:rFonts w:cstheme="minorHAnsi"/>
          <w:sz w:val="22"/>
          <w:szCs w:val="22"/>
        </w:rPr>
      </w:pPr>
    </w:p>
    <w:p w14:paraId="0642FD2C" w14:textId="0473D732" w:rsidR="00166219" w:rsidRDefault="006254E1" w:rsidP="00AF643A">
      <w:pPr>
        <w:spacing w:line="276" w:lineRule="auto"/>
        <w:rPr>
          <w:rFonts w:cstheme="minorHAnsi"/>
          <w:sz w:val="22"/>
          <w:szCs w:val="22"/>
        </w:rPr>
      </w:pPr>
      <w:r>
        <w:rPr>
          <w:rFonts w:cstheme="minorHAnsi"/>
          <w:sz w:val="22"/>
          <w:szCs w:val="22"/>
        </w:rPr>
        <w:t xml:space="preserve">Approximately 31% of the pooled traces were composed of ‘activity’ (mainly cooking). In the other 69% of time, with </w:t>
      </w:r>
      <w:r w:rsidR="00347433">
        <w:rPr>
          <w:rFonts w:cstheme="minorHAnsi"/>
          <w:sz w:val="22"/>
          <w:szCs w:val="22"/>
        </w:rPr>
        <w:t>no</w:t>
      </w:r>
      <w:r w:rsidR="0016099D">
        <w:rPr>
          <w:rFonts w:cstheme="minorHAnsi"/>
          <w:sz w:val="22"/>
          <w:szCs w:val="22"/>
        </w:rPr>
        <w:t xml:space="preserve"> </w:t>
      </w:r>
      <w:r>
        <w:rPr>
          <w:rFonts w:cstheme="minorHAnsi"/>
          <w:sz w:val="22"/>
          <w:szCs w:val="22"/>
        </w:rPr>
        <w:t xml:space="preserve">identified </w:t>
      </w:r>
      <w:r w:rsidR="00937C36">
        <w:rPr>
          <w:rFonts w:cstheme="minorHAnsi"/>
          <w:sz w:val="22"/>
          <w:szCs w:val="22"/>
        </w:rPr>
        <w:t>biomass burning</w:t>
      </w:r>
      <w:r w:rsidR="00347433">
        <w:rPr>
          <w:rFonts w:cstheme="minorHAnsi"/>
          <w:sz w:val="22"/>
          <w:szCs w:val="22"/>
        </w:rPr>
        <w:t>, median PM</w:t>
      </w:r>
      <w:r w:rsidR="00347433" w:rsidRPr="00386946">
        <w:rPr>
          <w:rFonts w:cstheme="minorHAnsi"/>
          <w:sz w:val="22"/>
          <w:szCs w:val="22"/>
          <w:vertAlign w:val="subscript"/>
        </w:rPr>
        <w:t>2.5</w:t>
      </w:r>
      <w:r w:rsidR="00903D14">
        <w:rPr>
          <w:rFonts w:cstheme="minorHAnsi"/>
          <w:sz w:val="22"/>
          <w:szCs w:val="22"/>
        </w:rPr>
        <w:t xml:space="preserve"> was 35.2</w:t>
      </w:r>
      <w:r w:rsidR="00903D14">
        <w:rPr>
          <w:rFonts w:cstheme="minorHAnsi"/>
          <w:sz w:val="22"/>
          <w:szCs w:val="22"/>
        </w:rPr>
        <w:sym w:font="Symbol" w:char="F06D"/>
      </w:r>
      <w:r w:rsidR="00903D14">
        <w:rPr>
          <w:rFonts w:cstheme="minorHAnsi"/>
          <w:sz w:val="22"/>
          <w:szCs w:val="22"/>
        </w:rPr>
        <w:t>g/m</w:t>
      </w:r>
      <w:r w:rsidR="00903D14" w:rsidRPr="00DF7C3C">
        <w:rPr>
          <w:rFonts w:cstheme="minorHAnsi"/>
          <w:sz w:val="22"/>
          <w:szCs w:val="22"/>
          <w:vertAlign w:val="superscript"/>
        </w:rPr>
        <w:t>3</w:t>
      </w:r>
      <w:r w:rsidR="00A9504F">
        <w:rPr>
          <w:rFonts w:cstheme="minorHAnsi"/>
          <w:sz w:val="22"/>
          <w:szCs w:val="22"/>
        </w:rPr>
        <w:t xml:space="preserve"> </w:t>
      </w:r>
      <w:r w:rsidR="00DF7C3C">
        <w:rPr>
          <w:rFonts w:cstheme="minorHAnsi"/>
          <w:sz w:val="22"/>
          <w:szCs w:val="22"/>
        </w:rPr>
        <w:t>(</w:t>
      </w:r>
      <w:r w:rsidR="00903D14" w:rsidRPr="00903D14">
        <w:rPr>
          <w:rFonts w:cstheme="minorHAnsi"/>
          <w:sz w:val="22"/>
          <w:szCs w:val="22"/>
        </w:rPr>
        <w:t>W</w:t>
      </w:r>
      <w:r w:rsidR="00FA0D38">
        <w:rPr>
          <w:rFonts w:cstheme="minorHAnsi"/>
          <w:sz w:val="22"/>
          <w:szCs w:val="22"/>
        </w:rPr>
        <w:t>HO</w:t>
      </w:r>
      <w:r w:rsidR="00903D14" w:rsidRPr="00903D14">
        <w:rPr>
          <w:rFonts w:cstheme="minorHAnsi"/>
          <w:sz w:val="22"/>
          <w:szCs w:val="22"/>
        </w:rPr>
        <w:t xml:space="preserve"> </w:t>
      </w:r>
      <w:r w:rsidR="00A9504F">
        <w:rPr>
          <w:rFonts w:cstheme="minorHAnsi"/>
          <w:sz w:val="22"/>
          <w:szCs w:val="22"/>
        </w:rPr>
        <w:t>recommendation:</w:t>
      </w:r>
      <w:r w:rsidR="00903D14">
        <w:rPr>
          <w:rFonts w:cstheme="minorHAnsi"/>
          <w:sz w:val="22"/>
          <w:szCs w:val="22"/>
        </w:rPr>
        <w:t xml:space="preserve"> 24-hour</w:t>
      </w:r>
      <w:r w:rsidR="00903D14" w:rsidRPr="00903D14">
        <w:rPr>
          <w:rFonts w:cstheme="minorHAnsi"/>
          <w:sz w:val="22"/>
          <w:szCs w:val="22"/>
        </w:rPr>
        <w:t xml:space="preserve"> average </w:t>
      </w:r>
      <w:r w:rsidR="00903D14">
        <w:rPr>
          <w:rFonts w:cstheme="minorHAnsi"/>
          <w:sz w:val="22"/>
          <w:szCs w:val="22"/>
        </w:rPr>
        <w:t>less than</w:t>
      </w:r>
      <w:r w:rsidR="00903D14" w:rsidRPr="00903D14">
        <w:rPr>
          <w:rFonts w:cstheme="minorHAnsi"/>
          <w:sz w:val="22"/>
          <w:szCs w:val="22"/>
        </w:rPr>
        <w:t xml:space="preserve"> </w:t>
      </w:r>
      <w:r w:rsidR="00903D14">
        <w:rPr>
          <w:rFonts w:cstheme="minorHAnsi"/>
          <w:sz w:val="22"/>
          <w:szCs w:val="22"/>
        </w:rPr>
        <w:t>25</w:t>
      </w:r>
      <w:r w:rsidR="00903D14">
        <w:rPr>
          <w:rFonts w:cstheme="minorHAnsi"/>
          <w:sz w:val="22"/>
          <w:szCs w:val="22"/>
        </w:rPr>
        <w:sym w:font="Symbol" w:char="F06D"/>
      </w:r>
      <w:r w:rsidR="00903D14">
        <w:rPr>
          <w:rFonts w:cstheme="minorHAnsi"/>
          <w:sz w:val="22"/>
          <w:szCs w:val="22"/>
        </w:rPr>
        <w:t>g/m</w:t>
      </w:r>
      <w:r w:rsidR="00903D14" w:rsidRPr="00DF7C3C">
        <w:rPr>
          <w:rFonts w:cstheme="minorHAnsi"/>
          <w:sz w:val="22"/>
          <w:szCs w:val="22"/>
          <w:vertAlign w:val="superscript"/>
        </w:rPr>
        <w:t>3</w:t>
      </w:r>
      <w:r w:rsidR="00903D14">
        <w:rPr>
          <w:rFonts w:cstheme="minorHAnsi"/>
          <w:sz w:val="22"/>
          <w:szCs w:val="22"/>
        </w:rPr>
        <w:t xml:space="preserve">) </w:t>
      </w:r>
      <w:r w:rsidR="00D036AC">
        <w:rPr>
          <w:rFonts w:cstheme="minorHAnsi"/>
          <w:sz w:val="22"/>
          <w:szCs w:val="22"/>
        </w:rPr>
        <w:fldChar w:fldCharType="begin"/>
      </w:r>
      <w:r w:rsidR="001C5DD6">
        <w:rPr>
          <w:rFonts w:cstheme="minorHAnsi"/>
          <w:sz w:val="22"/>
          <w:szCs w:val="22"/>
        </w:rPr>
        <w:instrText xml:space="preserve"> ADDIN EN.CITE &lt;EndNote&gt;&lt;Cite&gt;&lt;Author&gt;WHO&lt;/Author&gt;&lt;Year&gt;2006&lt;/Year&gt;&lt;RecNum&gt;1402&lt;/RecNum&gt;&lt;DisplayText&gt;(4, 77)&lt;/DisplayText&gt;&lt;record&gt;&lt;rec-number&gt;1402&lt;/rec-number&gt;&lt;foreign-keys&gt;&lt;key app="EN" db-id="efarvrps8zppfceprdtptdaua99eaxtfpeep" timestamp="1568102055"&gt;1402&lt;/key&gt;&lt;/foreign-keys&gt;&lt;ref-type name="Report"&gt;27&lt;/ref-type&gt;&lt;contributors&gt;&lt;authors&gt;&lt;author&gt;WHO&lt;/author&gt;&lt;/authors&gt;&lt;/contributors&gt;&lt;titles&gt;&lt;title&gt;WHO Air quality guidelines for particulate matter, ozone, nitrogen dioxide and sulfur dioxide: Global update 2005&lt;/title&gt;&lt;/titles&gt;&lt;dates&gt;&lt;year&gt;2006&lt;/year&gt;&lt;/dates&gt;&lt;pub-location&gt;Genecva&lt;/pub-location&gt;&lt;publisher&gt;World Health Organization&lt;/publisher&gt;&lt;urls&gt;&lt;related-urls&gt;&lt;url&gt;https://apps.who.int/iris/bitstream/handle/10665/69477/WHO_SDE_PHE_OEH_06.02_eng.pdf;jsessionid=860E94A256F34682150C0990F2E68870?sequence=1&lt;/url&gt;&lt;/related-urls&gt;&lt;/urls&gt;&lt;/record&gt;&lt;/Cite&gt;&lt;Cite&gt;&lt;Author&gt;WHO Europe&lt;/Author&gt;&lt;Year&gt;2013&lt;/Year&gt;&lt;RecNum&gt;1409&lt;/RecNum&gt;&lt;record&gt;&lt;rec-number&gt;1409&lt;/rec-number&gt;&lt;foreign-keys&gt;&lt;key app="EN" db-id="efarvrps8zppfceprdtptdaua99eaxtfpeep" timestamp="1569232218"&gt;1409&lt;/key&gt;&lt;/foreign-keys&gt;&lt;ref-type name="Report"&gt;27&lt;/ref-type&gt;&lt;contributors&gt;&lt;authors&gt;&lt;author&gt;WHO Europe,&lt;/author&gt;&lt;/authors&gt;&lt;secondary-authors&gt;&lt;author&gt;World Health Organization regional office for Europe&lt;/author&gt;&lt;/secondary-authors&gt;&lt;/contributors&gt;&lt;titles&gt;&lt;title&gt;Review of evidence on health aspects of air pollution – REVIHAAP Project, Technical Report&lt;/title&gt;&lt;secondary-title&gt;REVIHAAP Project&lt;/secondary-title&gt;&lt;/titles&gt;&lt;dates&gt;&lt;year&gt;2013&lt;/year&gt;&lt;/dates&gt;&lt;pub-location&gt;Copenhagen, Denmark&lt;/pub-location&gt;&lt;publisher&gt;World Health Organization&lt;/publisher&gt;&lt;urls&gt;&lt;related-urls&gt;&lt;url&gt;http://www.euro.who.int/en/health-topics/environment-and-health/air-quality/publications/2013/review-of-evidence-on-health-aspects-of-air-pollution-revihaap-project-final-technical-report&lt;/url&gt;&lt;/related-urls&gt;&lt;/urls&gt;&lt;access-date&gt;23rd September 2019&lt;/access-date&gt;&lt;/record&gt;&lt;/Cite&gt;&lt;/EndNote&gt;</w:instrText>
      </w:r>
      <w:r w:rsidR="00D036AC">
        <w:rPr>
          <w:rFonts w:cstheme="minorHAnsi"/>
          <w:sz w:val="22"/>
          <w:szCs w:val="22"/>
        </w:rPr>
        <w:fldChar w:fldCharType="separate"/>
      </w:r>
      <w:r w:rsidR="001C5DD6">
        <w:rPr>
          <w:rFonts w:cstheme="minorHAnsi"/>
          <w:noProof/>
          <w:sz w:val="22"/>
          <w:szCs w:val="22"/>
        </w:rPr>
        <w:t>(4, 77)</w:t>
      </w:r>
      <w:r w:rsidR="00D036AC">
        <w:rPr>
          <w:rFonts w:cstheme="minorHAnsi"/>
          <w:sz w:val="22"/>
          <w:szCs w:val="22"/>
        </w:rPr>
        <w:fldChar w:fldCharType="end"/>
      </w:r>
      <w:r w:rsidR="0016099D">
        <w:rPr>
          <w:rFonts w:cstheme="minorHAnsi"/>
          <w:sz w:val="22"/>
          <w:szCs w:val="22"/>
        </w:rPr>
        <w:t>.</w:t>
      </w:r>
      <w:r w:rsidR="00DF7C3C">
        <w:rPr>
          <w:rFonts w:cstheme="minorHAnsi"/>
          <w:sz w:val="22"/>
          <w:szCs w:val="22"/>
        </w:rPr>
        <w:t xml:space="preserve"> </w:t>
      </w:r>
      <w:r w:rsidR="00233BD5">
        <w:rPr>
          <w:rFonts w:cstheme="minorHAnsi"/>
          <w:sz w:val="22"/>
          <w:szCs w:val="22"/>
        </w:rPr>
        <w:t>Intense p</w:t>
      </w:r>
      <w:r w:rsidR="00903D14">
        <w:rPr>
          <w:rFonts w:cstheme="minorHAnsi"/>
          <w:sz w:val="22"/>
          <w:szCs w:val="22"/>
        </w:rPr>
        <w:t xml:space="preserve">eaks of particulate matter exposure </w:t>
      </w:r>
      <w:r w:rsidR="00937C36">
        <w:rPr>
          <w:rFonts w:cstheme="minorHAnsi"/>
          <w:sz w:val="22"/>
          <w:szCs w:val="22"/>
        </w:rPr>
        <w:t>were predominantly</w:t>
      </w:r>
      <w:r w:rsidR="00233BD5">
        <w:rPr>
          <w:rFonts w:cstheme="minorHAnsi"/>
          <w:sz w:val="22"/>
          <w:szCs w:val="22"/>
        </w:rPr>
        <w:t xml:space="preserve"> related to cooking, with highest levels associated with </w:t>
      </w:r>
      <w:r w:rsidR="00487342">
        <w:rPr>
          <w:rFonts w:cstheme="minorHAnsi"/>
          <w:sz w:val="22"/>
          <w:szCs w:val="22"/>
        </w:rPr>
        <w:t>open</w:t>
      </w:r>
      <w:r w:rsidR="00233BD5">
        <w:rPr>
          <w:rFonts w:cstheme="minorHAnsi"/>
          <w:sz w:val="22"/>
          <w:szCs w:val="22"/>
        </w:rPr>
        <w:t xml:space="preserve"> fire</w:t>
      </w:r>
      <w:r w:rsidR="00FA0D38">
        <w:rPr>
          <w:rFonts w:cstheme="minorHAnsi"/>
          <w:sz w:val="22"/>
          <w:szCs w:val="22"/>
        </w:rPr>
        <w:t xml:space="preserve"> cooking</w:t>
      </w:r>
      <w:r w:rsidR="00F17C09">
        <w:rPr>
          <w:rFonts w:cstheme="minorHAnsi"/>
          <w:sz w:val="22"/>
          <w:szCs w:val="22"/>
        </w:rPr>
        <w:t xml:space="preserve"> and</w:t>
      </w:r>
      <w:r w:rsidR="00233BD5">
        <w:rPr>
          <w:rFonts w:cstheme="minorHAnsi"/>
          <w:sz w:val="22"/>
          <w:szCs w:val="22"/>
        </w:rPr>
        <w:t xml:space="preserve"> </w:t>
      </w:r>
      <w:r w:rsidR="00A946E9">
        <w:rPr>
          <w:rFonts w:cstheme="minorHAnsi"/>
          <w:sz w:val="22"/>
          <w:szCs w:val="22"/>
        </w:rPr>
        <w:t xml:space="preserve">cooking </w:t>
      </w:r>
      <w:r w:rsidR="00233BD5">
        <w:rPr>
          <w:rFonts w:cstheme="minorHAnsi"/>
          <w:sz w:val="22"/>
          <w:szCs w:val="22"/>
        </w:rPr>
        <w:t xml:space="preserve">in poorly ventilated areas such as kitchens </w:t>
      </w:r>
      <w:r w:rsidR="00694BF4">
        <w:rPr>
          <w:rFonts w:cstheme="minorHAnsi"/>
          <w:sz w:val="22"/>
          <w:szCs w:val="22"/>
        </w:rPr>
        <w:t>(Supplementary Table S2</w:t>
      </w:r>
      <w:r w:rsidR="00C801B1">
        <w:rPr>
          <w:rFonts w:cstheme="minorHAnsi"/>
          <w:sz w:val="22"/>
          <w:szCs w:val="22"/>
        </w:rPr>
        <w:t xml:space="preserve">). </w:t>
      </w:r>
      <w:r w:rsidR="00A9504F">
        <w:rPr>
          <w:rFonts w:cstheme="minorHAnsi"/>
          <w:sz w:val="22"/>
          <w:szCs w:val="22"/>
        </w:rPr>
        <w:t>L</w:t>
      </w:r>
      <w:r w:rsidR="00233BD5">
        <w:rPr>
          <w:rFonts w:cstheme="minorHAnsi"/>
          <w:sz w:val="22"/>
          <w:szCs w:val="22"/>
        </w:rPr>
        <w:t xml:space="preserve">evels </w:t>
      </w:r>
      <w:r w:rsidR="00347433">
        <w:rPr>
          <w:rFonts w:cstheme="minorHAnsi"/>
          <w:sz w:val="22"/>
          <w:szCs w:val="22"/>
        </w:rPr>
        <w:t>peaked</w:t>
      </w:r>
      <w:r w:rsidR="00DF7C3C">
        <w:rPr>
          <w:rFonts w:cstheme="minorHAnsi"/>
          <w:sz w:val="22"/>
          <w:szCs w:val="22"/>
        </w:rPr>
        <w:t xml:space="preserve"> over </w:t>
      </w:r>
      <w:r w:rsidR="00B140A8" w:rsidRPr="00B140A8">
        <w:rPr>
          <w:rFonts w:cstheme="minorHAnsi"/>
          <w:sz w:val="22"/>
          <w:szCs w:val="22"/>
        </w:rPr>
        <w:t>1</w:t>
      </w:r>
      <w:r w:rsidR="00DF7C3C" w:rsidRPr="00B140A8">
        <w:rPr>
          <w:rFonts w:cstheme="minorHAnsi"/>
          <w:sz w:val="22"/>
          <w:szCs w:val="22"/>
        </w:rPr>
        <w:t>000</w:t>
      </w:r>
      <w:r w:rsidR="00DF7C3C">
        <w:rPr>
          <w:rFonts w:cstheme="minorHAnsi"/>
          <w:sz w:val="22"/>
          <w:szCs w:val="22"/>
        </w:rPr>
        <w:sym w:font="Symbol" w:char="F06D"/>
      </w:r>
      <w:r w:rsidR="00DF7C3C">
        <w:rPr>
          <w:rFonts w:cstheme="minorHAnsi"/>
          <w:sz w:val="22"/>
          <w:szCs w:val="22"/>
        </w:rPr>
        <w:t>g/m</w:t>
      </w:r>
      <w:r w:rsidR="00DF7C3C" w:rsidRPr="00DF7C3C">
        <w:rPr>
          <w:rFonts w:cstheme="minorHAnsi"/>
          <w:sz w:val="22"/>
          <w:szCs w:val="22"/>
          <w:vertAlign w:val="superscript"/>
        </w:rPr>
        <w:t>3</w:t>
      </w:r>
      <w:r w:rsidR="00A9504F">
        <w:rPr>
          <w:rFonts w:cstheme="minorHAnsi"/>
          <w:sz w:val="22"/>
          <w:szCs w:val="22"/>
        </w:rPr>
        <w:t xml:space="preserve"> in 29 of the 31 female traces (all cooking</w:t>
      </w:r>
      <w:r w:rsidR="003430B7">
        <w:rPr>
          <w:rFonts w:cstheme="minorHAnsi"/>
          <w:sz w:val="22"/>
          <w:szCs w:val="22"/>
        </w:rPr>
        <w:t>-</w:t>
      </w:r>
      <w:r w:rsidR="00A9504F">
        <w:rPr>
          <w:rFonts w:cstheme="minorHAnsi"/>
          <w:sz w:val="22"/>
          <w:szCs w:val="22"/>
        </w:rPr>
        <w:t>related).</w:t>
      </w:r>
      <w:r w:rsidR="002B64E4" w:rsidRPr="002B64E4">
        <w:rPr>
          <w:rFonts w:cstheme="minorHAnsi"/>
          <w:sz w:val="22"/>
          <w:szCs w:val="22"/>
        </w:rPr>
        <w:t xml:space="preserve"> </w:t>
      </w:r>
      <w:r w:rsidR="002B64E4">
        <w:rPr>
          <w:rFonts w:cstheme="minorHAnsi"/>
          <w:sz w:val="22"/>
          <w:szCs w:val="22"/>
        </w:rPr>
        <w:t xml:space="preserve">These activities typically took place three times a day, lasting 45-60 minutes. </w:t>
      </w:r>
      <w:r w:rsidR="003A1FB8">
        <w:rPr>
          <w:rFonts w:cstheme="minorHAnsi"/>
          <w:sz w:val="22"/>
          <w:szCs w:val="22"/>
        </w:rPr>
        <w:t xml:space="preserve">The median cooking activity-related exposure level across the study was </w:t>
      </w:r>
      <w:r w:rsidR="003A1FB8" w:rsidRPr="00233BD5">
        <w:rPr>
          <w:rFonts w:cstheme="minorHAnsi"/>
          <w:sz w:val="22"/>
          <w:szCs w:val="22"/>
        </w:rPr>
        <w:t>386</w:t>
      </w:r>
      <w:r w:rsidR="003A1FB8">
        <w:rPr>
          <w:rFonts w:cstheme="minorHAnsi"/>
          <w:sz w:val="22"/>
          <w:szCs w:val="22"/>
        </w:rPr>
        <w:sym w:font="Symbol" w:char="F06D"/>
      </w:r>
      <w:r w:rsidR="003A1FB8">
        <w:rPr>
          <w:rFonts w:cstheme="minorHAnsi"/>
          <w:sz w:val="22"/>
          <w:szCs w:val="22"/>
        </w:rPr>
        <w:t>g/m</w:t>
      </w:r>
      <w:r w:rsidR="003A1FB8" w:rsidRPr="00DF7C3C">
        <w:rPr>
          <w:rFonts w:cstheme="minorHAnsi"/>
          <w:sz w:val="22"/>
          <w:szCs w:val="22"/>
          <w:vertAlign w:val="superscript"/>
        </w:rPr>
        <w:t>3</w:t>
      </w:r>
      <w:r w:rsidR="003A1FB8">
        <w:rPr>
          <w:rFonts w:cstheme="minorHAnsi"/>
          <w:sz w:val="22"/>
          <w:szCs w:val="22"/>
        </w:rPr>
        <w:t>.</w:t>
      </w:r>
      <w:r w:rsidR="002B64E4">
        <w:rPr>
          <w:rFonts w:cstheme="minorHAnsi"/>
          <w:sz w:val="22"/>
          <w:szCs w:val="22"/>
        </w:rPr>
        <w:t xml:space="preserve">Cooking was exclusively </w:t>
      </w:r>
      <w:r w:rsidR="00617C04">
        <w:rPr>
          <w:rFonts w:cstheme="minorHAnsi"/>
          <w:sz w:val="22"/>
          <w:szCs w:val="22"/>
        </w:rPr>
        <w:t xml:space="preserve">done </w:t>
      </w:r>
      <w:r w:rsidR="002B64E4">
        <w:rPr>
          <w:rFonts w:cstheme="minorHAnsi"/>
          <w:sz w:val="22"/>
          <w:szCs w:val="22"/>
        </w:rPr>
        <w:t>by women, often assisted by children (mainly female)</w:t>
      </w:r>
      <w:r w:rsidR="00617C04">
        <w:rPr>
          <w:rFonts w:cstheme="minorHAnsi"/>
          <w:sz w:val="22"/>
          <w:szCs w:val="22"/>
        </w:rPr>
        <w:t>, and frequently with i</w:t>
      </w:r>
      <w:r w:rsidR="002B64E4">
        <w:rPr>
          <w:rFonts w:cstheme="minorHAnsi"/>
          <w:sz w:val="22"/>
          <w:szCs w:val="22"/>
        </w:rPr>
        <w:t xml:space="preserve">nfants </w:t>
      </w:r>
      <w:r w:rsidR="00617C04">
        <w:rPr>
          <w:rFonts w:cstheme="minorHAnsi"/>
          <w:sz w:val="22"/>
          <w:szCs w:val="22"/>
        </w:rPr>
        <w:t xml:space="preserve">carried </w:t>
      </w:r>
      <w:r w:rsidR="002B64E4">
        <w:rPr>
          <w:rFonts w:cstheme="minorHAnsi"/>
          <w:sz w:val="22"/>
          <w:szCs w:val="22"/>
        </w:rPr>
        <w:t>on their mothers’ backs</w:t>
      </w:r>
      <w:r w:rsidR="00617C04">
        <w:rPr>
          <w:rFonts w:cstheme="minorHAnsi"/>
          <w:sz w:val="22"/>
          <w:szCs w:val="22"/>
        </w:rPr>
        <w:t xml:space="preserve"> as they cooked.</w:t>
      </w:r>
      <w:r w:rsidR="00166219">
        <w:rPr>
          <w:rFonts w:cstheme="minorHAnsi"/>
          <w:sz w:val="22"/>
          <w:szCs w:val="22"/>
        </w:rPr>
        <w:t xml:space="preserve"> </w:t>
      </w:r>
      <w:r w:rsidR="000D2066">
        <w:rPr>
          <w:rFonts w:cstheme="minorHAnsi"/>
          <w:sz w:val="22"/>
          <w:szCs w:val="22"/>
        </w:rPr>
        <w:t xml:space="preserve">Additional exposures for women included the warming of bathwater and occasional home-based business ventures such as roasting nuts or </w:t>
      </w:r>
      <w:r w:rsidR="009A3B31">
        <w:rPr>
          <w:rFonts w:cstheme="minorHAnsi"/>
          <w:sz w:val="22"/>
          <w:szCs w:val="22"/>
        </w:rPr>
        <w:t xml:space="preserve">distilling </w:t>
      </w:r>
      <w:r w:rsidR="000D2066">
        <w:rPr>
          <w:rFonts w:cstheme="minorHAnsi"/>
          <w:sz w:val="22"/>
          <w:szCs w:val="22"/>
        </w:rPr>
        <w:t>alcohol.</w:t>
      </w:r>
    </w:p>
    <w:p w14:paraId="7F21D3D8" w14:textId="77777777" w:rsidR="00166219" w:rsidRDefault="00166219" w:rsidP="00AF643A">
      <w:pPr>
        <w:spacing w:line="276" w:lineRule="auto"/>
        <w:rPr>
          <w:rFonts w:cstheme="minorHAnsi"/>
          <w:sz w:val="22"/>
          <w:szCs w:val="22"/>
        </w:rPr>
      </w:pPr>
    </w:p>
    <w:p w14:paraId="4EB3EB7F" w14:textId="3C26D2BD" w:rsidR="00222BA2" w:rsidRDefault="00617C04" w:rsidP="009A3B31">
      <w:pPr>
        <w:spacing w:line="276" w:lineRule="auto"/>
        <w:rPr>
          <w:rFonts w:cstheme="minorHAnsi"/>
          <w:sz w:val="22"/>
          <w:szCs w:val="22"/>
        </w:rPr>
      </w:pPr>
      <w:r>
        <w:rPr>
          <w:rFonts w:cstheme="minorHAnsi"/>
          <w:sz w:val="22"/>
          <w:szCs w:val="22"/>
        </w:rPr>
        <w:t xml:space="preserve">More distant </w:t>
      </w:r>
      <w:r w:rsidR="005259A3">
        <w:rPr>
          <w:rFonts w:cstheme="minorHAnsi"/>
          <w:sz w:val="22"/>
          <w:szCs w:val="22"/>
        </w:rPr>
        <w:t xml:space="preserve">exposure sources </w:t>
      </w:r>
      <w:r>
        <w:rPr>
          <w:rFonts w:cstheme="minorHAnsi"/>
          <w:sz w:val="22"/>
          <w:szCs w:val="22"/>
        </w:rPr>
        <w:t xml:space="preserve">were noted during observations including </w:t>
      </w:r>
      <w:r w:rsidR="005259A3">
        <w:rPr>
          <w:rFonts w:cstheme="minorHAnsi"/>
          <w:sz w:val="22"/>
          <w:szCs w:val="22"/>
        </w:rPr>
        <w:t xml:space="preserve">fires in neighbouring compounds or </w:t>
      </w:r>
      <w:r w:rsidR="00FA0D38">
        <w:rPr>
          <w:rFonts w:cstheme="minorHAnsi"/>
          <w:sz w:val="22"/>
          <w:szCs w:val="22"/>
        </w:rPr>
        <w:t xml:space="preserve">village </w:t>
      </w:r>
      <w:r w:rsidR="005259A3">
        <w:rPr>
          <w:rFonts w:cstheme="minorHAnsi"/>
          <w:sz w:val="22"/>
          <w:szCs w:val="22"/>
        </w:rPr>
        <w:t>brick</w:t>
      </w:r>
      <w:r w:rsidR="00FA0D38">
        <w:rPr>
          <w:rFonts w:cstheme="minorHAnsi"/>
          <w:sz w:val="22"/>
          <w:szCs w:val="22"/>
        </w:rPr>
        <w:t>-</w:t>
      </w:r>
      <w:r w:rsidR="005259A3">
        <w:rPr>
          <w:rFonts w:cstheme="minorHAnsi"/>
          <w:sz w:val="22"/>
          <w:szCs w:val="22"/>
        </w:rPr>
        <w:t>ovens</w:t>
      </w:r>
      <w:r>
        <w:rPr>
          <w:rFonts w:cstheme="minorHAnsi"/>
          <w:sz w:val="22"/>
          <w:szCs w:val="22"/>
        </w:rPr>
        <w:t>, although</w:t>
      </w:r>
      <w:r w:rsidR="005259A3">
        <w:rPr>
          <w:rFonts w:cstheme="minorHAnsi"/>
          <w:sz w:val="22"/>
          <w:szCs w:val="22"/>
        </w:rPr>
        <w:t xml:space="preserve"> </w:t>
      </w:r>
      <w:r w:rsidR="00166219">
        <w:rPr>
          <w:rFonts w:cstheme="minorHAnsi"/>
          <w:sz w:val="22"/>
          <w:szCs w:val="22"/>
        </w:rPr>
        <w:t xml:space="preserve">concurrent personal </w:t>
      </w:r>
      <w:r>
        <w:rPr>
          <w:rFonts w:cstheme="minorHAnsi"/>
          <w:sz w:val="22"/>
          <w:szCs w:val="22"/>
        </w:rPr>
        <w:t xml:space="preserve">exposure </w:t>
      </w:r>
      <w:r w:rsidR="00166219">
        <w:rPr>
          <w:rFonts w:cstheme="minorHAnsi"/>
          <w:sz w:val="22"/>
          <w:szCs w:val="22"/>
        </w:rPr>
        <w:t xml:space="preserve">monitoring </w:t>
      </w:r>
      <w:r>
        <w:rPr>
          <w:rFonts w:cstheme="minorHAnsi"/>
          <w:sz w:val="22"/>
          <w:szCs w:val="22"/>
        </w:rPr>
        <w:t>did not reveal perceptible peaks during these periods</w:t>
      </w:r>
      <w:r w:rsidR="005259A3">
        <w:rPr>
          <w:rFonts w:cstheme="minorHAnsi"/>
          <w:sz w:val="22"/>
          <w:szCs w:val="22"/>
        </w:rPr>
        <w:t xml:space="preserve">. </w:t>
      </w:r>
      <w:r w:rsidR="003A1FB8">
        <w:rPr>
          <w:rFonts w:cstheme="minorHAnsi"/>
          <w:sz w:val="22"/>
          <w:szCs w:val="22"/>
        </w:rPr>
        <w:t xml:space="preserve"> </w:t>
      </w:r>
      <w:r w:rsidR="009A3B31">
        <w:rPr>
          <w:rFonts w:cstheme="minorHAnsi"/>
          <w:sz w:val="22"/>
          <w:szCs w:val="22"/>
        </w:rPr>
        <w:t>O</w:t>
      </w:r>
      <w:r w:rsidR="0016099D">
        <w:rPr>
          <w:rFonts w:cstheme="minorHAnsi"/>
          <w:sz w:val="22"/>
          <w:szCs w:val="22"/>
        </w:rPr>
        <w:t xml:space="preserve">ther </w:t>
      </w:r>
      <w:r w:rsidR="000D2066">
        <w:rPr>
          <w:rFonts w:cstheme="minorHAnsi"/>
          <w:sz w:val="22"/>
          <w:szCs w:val="22"/>
        </w:rPr>
        <w:t xml:space="preserve">particulate </w:t>
      </w:r>
      <w:r w:rsidR="0016099D">
        <w:rPr>
          <w:rFonts w:cstheme="minorHAnsi"/>
          <w:sz w:val="22"/>
          <w:szCs w:val="22"/>
        </w:rPr>
        <w:t>sources</w:t>
      </w:r>
      <w:r w:rsidR="000D2066">
        <w:rPr>
          <w:rFonts w:cstheme="minorHAnsi"/>
          <w:sz w:val="22"/>
          <w:szCs w:val="22"/>
        </w:rPr>
        <w:t xml:space="preserve"> </w:t>
      </w:r>
      <w:r w:rsidR="003A1FB8">
        <w:rPr>
          <w:rFonts w:cstheme="minorHAnsi"/>
          <w:sz w:val="22"/>
          <w:szCs w:val="22"/>
        </w:rPr>
        <w:t xml:space="preserve">are summarised in </w:t>
      </w:r>
      <w:r w:rsidR="000D2066">
        <w:rPr>
          <w:rFonts w:cstheme="minorHAnsi"/>
          <w:sz w:val="22"/>
          <w:szCs w:val="22"/>
        </w:rPr>
        <w:t>Table 1</w:t>
      </w:r>
      <w:r w:rsidR="008B4836">
        <w:rPr>
          <w:rFonts w:cstheme="minorHAnsi"/>
          <w:sz w:val="22"/>
          <w:szCs w:val="22"/>
        </w:rPr>
        <w:t xml:space="preserve">. </w:t>
      </w:r>
    </w:p>
    <w:p w14:paraId="675E4E29" w14:textId="7A924F3E" w:rsidR="00222BA2" w:rsidRDefault="00222BA2" w:rsidP="00AF643A">
      <w:pPr>
        <w:spacing w:line="276" w:lineRule="auto"/>
        <w:rPr>
          <w:sz w:val="22"/>
          <w:szCs w:val="22"/>
        </w:rPr>
      </w:pPr>
    </w:p>
    <w:p w14:paraId="59F6FFBF" w14:textId="73BE36E6" w:rsidR="006254E1" w:rsidRDefault="006254E1" w:rsidP="00AF643A">
      <w:pPr>
        <w:spacing w:line="276" w:lineRule="auto"/>
        <w:rPr>
          <w:sz w:val="22"/>
          <w:szCs w:val="22"/>
        </w:rPr>
      </w:pPr>
    </w:p>
    <w:p w14:paraId="634D00B3" w14:textId="77777777" w:rsidR="006254E1" w:rsidRDefault="006254E1" w:rsidP="00AF643A">
      <w:pPr>
        <w:spacing w:line="276" w:lineRule="auto"/>
        <w:rPr>
          <w:sz w:val="22"/>
          <w:szCs w:val="22"/>
        </w:rPr>
      </w:pPr>
    </w:p>
    <w:tbl>
      <w:tblPr>
        <w:tblStyle w:val="TableGrid"/>
        <w:tblW w:w="0" w:type="auto"/>
        <w:tblLook w:val="04A0" w:firstRow="1" w:lastRow="0" w:firstColumn="1" w:lastColumn="0" w:noHBand="0" w:noVBand="1"/>
      </w:tblPr>
      <w:tblGrid>
        <w:gridCol w:w="2405"/>
        <w:gridCol w:w="3601"/>
        <w:gridCol w:w="3004"/>
      </w:tblGrid>
      <w:tr w:rsidR="00222BA2" w14:paraId="0B4001BF" w14:textId="77777777">
        <w:tc>
          <w:tcPr>
            <w:tcW w:w="2405" w:type="dxa"/>
          </w:tcPr>
          <w:p w14:paraId="27E971BC" w14:textId="77777777" w:rsidR="00222BA2" w:rsidRPr="00386946" w:rsidRDefault="0016099D" w:rsidP="00AF643A">
            <w:pPr>
              <w:spacing w:line="276" w:lineRule="auto"/>
              <w:rPr>
                <w:b/>
                <w:bCs/>
                <w:sz w:val="21"/>
                <w:szCs w:val="21"/>
              </w:rPr>
            </w:pPr>
            <w:r w:rsidRPr="00386946">
              <w:rPr>
                <w:b/>
                <w:bCs/>
                <w:sz w:val="21"/>
                <w:szCs w:val="21"/>
              </w:rPr>
              <w:lastRenderedPageBreak/>
              <w:t>Activity</w:t>
            </w:r>
          </w:p>
        </w:tc>
        <w:tc>
          <w:tcPr>
            <w:tcW w:w="3601" w:type="dxa"/>
          </w:tcPr>
          <w:p w14:paraId="41BCEFEB" w14:textId="77777777" w:rsidR="00222BA2" w:rsidRPr="00386946" w:rsidRDefault="0016099D" w:rsidP="00AF643A">
            <w:pPr>
              <w:spacing w:line="276" w:lineRule="auto"/>
              <w:rPr>
                <w:b/>
                <w:bCs/>
                <w:sz w:val="21"/>
                <w:szCs w:val="21"/>
              </w:rPr>
            </w:pPr>
            <w:r w:rsidRPr="00386946">
              <w:rPr>
                <w:b/>
                <w:bCs/>
                <w:sz w:val="21"/>
                <w:szCs w:val="21"/>
              </w:rPr>
              <w:t>Population group exposed</w:t>
            </w:r>
          </w:p>
        </w:tc>
        <w:tc>
          <w:tcPr>
            <w:tcW w:w="3004" w:type="dxa"/>
          </w:tcPr>
          <w:p w14:paraId="084CF42C" w14:textId="77777777" w:rsidR="00222BA2" w:rsidRPr="00386946" w:rsidRDefault="0016099D" w:rsidP="00AF643A">
            <w:pPr>
              <w:spacing w:line="276" w:lineRule="auto"/>
              <w:rPr>
                <w:b/>
                <w:bCs/>
                <w:sz w:val="21"/>
                <w:szCs w:val="21"/>
              </w:rPr>
            </w:pPr>
            <w:r w:rsidRPr="00386946">
              <w:rPr>
                <w:b/>
                <w:bCs/>
                <w:sz w:val="21"/>
                <w:szCs w:val="21"/>
              </w:rPr>
              <w:t>Frequency / duration</w:t>
            </w:r>
          </w:p>
        </w:tc>
      </w:tr>
      <w:tr w:rsidR="00222BA2" w14:paraId="13EC8E12" w14:textId="77777777">
        <w:tc>
          <w:tcPr>
            <w:tcW w:w="2405" w:type="dxa"/>
          </w:tcPr>
          <w:p w14:paraId="318FB3FC" w14:textId="00B51AB0" w:rsidR="00222BA2" w:rsidRPr="00386946" w:rsidRDefault="00166219" w:rsidP="00AF643A">
            <w:pPr>
              <w:spacing w:line="276" w:lineRule="auto"/>
              <w:rPr>
                <w:sz w:val="21"/>
                <w:szCs w:val="21"/>
              </w:rPr>
            </w:pPr>
            <w:r>
              <w:rPr>
                <w:rFonts w:cstheme="minorHAnsi"/>
                <w:sz w:val="21"/>
                <w:szCs w:val="21"/>
              </w:rPr>
              <w:t xml:space="preserve">Brick ovens: </w:t>
            </w:r>
            <w:r w:rsidR="000D2066" w:rsidRPr="00386946">
              <w:rPr>
                <w:rFonts w:cstheme="minorHAnsi"/>
                <w:sz w:val="21"/>
                <w:szCs w:val="21"/>
              </w:rPr>
              <w:t xml:space="preserve">stacks </w:t>
            </w:r>
            <w:r>
              <w:rPr>
                <w:rFonts w:cstheme="minorHAnsi"/>
                <w:sz w:val="21"/>
                <w:szCs w:val="21"/>
              </w:rPr>
              <w:t xml:space="preserve">of clay bricks fired in the open </w:t>
            </w:r>
            <w:r w:rsidR="000D2066" w:rsidRPr="00386946">
              <w:rPr>
                <w:rFonts w:cstheme="minorHAnsi"/>
                <w:sz w:val="21"/>
                <w:szCs w:val="21"/>
              </w:rPr>
              <w:t>using wood combustion</w:t>
            </w:r>
          </w:p>
        </w:tc>
        <w:tc>
          <w:tcPr>
            <w:tcW w:w="3601" w:type="dxa"/>
          </w:tcPr>
          <w:p w14:paraId="70F89BD7" w14:textId="3A3320C3" w:rsidR="00222BA2" w:rsidRPr="00386946" w:rsidRDefault="009268B3" w:rsidP="00AF643A">
            <w:pPr>
              <w:spacing w:line="276" w:lineRule="auto"/>
              <w:rPr>
                <w:sz w:val="21"/>
                <w:szCs w:val="21"/>
              </w:rPr>
            </w:pPr>
            <w:r w:rsidRPr="00386946">
              <w:rPr>
                <w:sz w:val="21"/>
                <w:szCs w:val="21"/>
              </w:rPr>
              <w:t>M</w:t>
            </w:r>
            <w:r w:rsidR="0016099D" w:rsidRPr="00386946">
              <w:rPr>
                <w:sz w:val="21"/>
                <w:szCs w:val="21"/>
              </w:rPr>
              <w:t>ainly men, who gained income from brick</w:t>
            </w:r>
            <w:r w:rsidR="00A946E9" w:rsidRPr="00386946">
              <w:rPr>
                <w:sz w:val="21"/>
                <w:szCs w:val="21"/>
              </w:rPr>
              <w:t xml:space="preserve"> </w:t>
            </w:r>
            <w:r w:rsidR="0016099D" w:rsidRPr="00386946">
              <w:rPr>
                <w:sz w:val="21"/>
                <w:szCs w:val="21"/>
              </w:rPr>
              <w:t>making</w:t>
            </w:r>
          </w:p>
        </w:tc>
        <w:tc>
          <w:tcPr>
            <w:tcW w:w="3004" w:type="dxa"/>
          </w:tcPr>
          <w:p w14:paraId="0C7F8A62" w14:textId="58990798" w:rsidR="00222BA2" w:rsidRPr="00386946" w:rsidRDefault="0016099D" w:rsidP="00AF643A">
            <w:pPr>
              <w:spacing w:line="276" w:lineRule="auto"/>
              <w:rPr>
                <w:sz w:val="21"/>
                <w:szCs w:val="21"/>
              </w:rPr>
            </w:pPr>
            <w:r w:rsidRPr="00386946">
              <w:rPr>
                <w:sz w:val="21"/>
                <w:szCs w:val="21"/>
              </w:rPr>
              <w:t>Twice per year on average</w:t>
            </w:r>
            <w:r w:rsidR="005259A3" w:rsidRPr="00386946">
              <w:rPr>
                <w:sz w:val="21"/>
                <w:szCs w:val="21"/>
              </w:rPr>
              <w:t>, burning continuing</w:t>
            </w:r>
            <w:r w:rsidRPr="00386946">
              <w:rPr>
                <w:sz w:val="21"/>
                <w:szCs w:val="21"/>
              </w:rPr>
              <w:t xml:space="preserve"> for approx</w:t>
            </w:r>
            <w:r w:rsidR="000D2066" w:rsidRPr="00386946">
              <w:rPr>
                <w:sz w:val="21"/>
                <w:szCs w:val="21"/>
              </w:rPr>
              <w:t>imately</w:t>
            </w:r>
            <w:r w:rsidRPr="00386946">
              <w:rPr>
                <w:sz w:val="21"/>
                <w:szCs w:val="21"/>
              </w:rPr>
              <w:t xml:space="preserve"> 48 hours</w:t>
            </w:r>
          </w:p>
        </w:tc>
      </w:tr>
      <w:tr w:rsidR="00222BA2" w14:paraId="35DFD441" w14:textId="77777777">
        <w:tc>
          <w:tcPr>
            <w:tcW w:w="2405" w:type="dxa"/>
          </w:tcPr>
          <w:p w14:paraId="7513126A" w14:textId="77777777" w:rsidR="00222BA2" w:rsidRPr="00386946" w:rsidRDefault="0016099D" w:rsidP="00AF643A">
            <w:pPr>
              <w:spacing w:line="276" w:lineRule="auto"/>
              <w:rPr>
                <w:sz w:val="21"/>
                <w:szCs w:val="21"/>
              </w:rPr>
            </w:pPr>
            <w:r w:rsidRPr="00386946">
              <w:rPr>
                <w:sz w:val="21"/>
                <w:szCs w:val="21"/>
              </w:rPr>
              <w:t>Burning of farmland</w:t>
            </w:r>
          </w:p>
        </w:tc>
        <w:tc>
          <w:tcPr>
            <w:tcW w:w="3601" w:type="dxa"/>
          </w:tcPr>
          <w:p w14:paraId="77B67074" w14:textId="6D4402C8" w:rsidR="00222BA2" w:rsidRPr="00386946" w:rsidRDefault="0016099D" w:rsidP="00AF643A">
            <w:pPr>
              <w:spacing w:line="276" w:lineRule="auto"/>
              <w:rPr>
                <w:sz w:val="21"/>
                <w:szCs w:val="21"/>
              </w:rPr>
            </w:pPr>
            <w:r w:rsidRPr="00386946">
              <w:rPr>
                <w:sz w:val="21"/>
                <w:szCs w:val="21"/>
              </w:rPr>
              <w:t xml:space="preserve">Any residents </w:t>
            </w:r>
            <w:r w:rsidR="00166219" w:rsidRPr="00386946">
              <w:rPr>
                <w:sz w:val="21"/>
                <w:szCs w:val="21"/>
              </w:rPr>
              <w:t>close to sites of burning</w:t>
            </w:r>
            <w:r w:rsidRPr="00386946">
              <w:rPr>
                <w:sz w:val="21"/>
                <w:szCs w:val="21"/>
              </w:rPr>
              <w:t xml:space="preserve"> (although </w:t>
            </w:r>
            <w:r w:rsidR="00166219" w:rsidRPr="00386946">
              <w:rPr>
                <w:sz w:val="21"/>
                <w:szCs w:val="21"/>
              </w:rPr>
              <w:t xml:space="preserve">individuals rarely continued working on the farm after burning was started </w:t>
            </w:r>
            <w:r w:rsidR="00B140A8" w:rsidRPr="00386946">
              <w:rPr>
                <w:sz w:val="21"/>
                <w:szCs w:val="21"/>
              </w:rPr>
              <w:t xml:space="preserve">and </w:t>
            </w:r>
            <w:r w:rsidR="00166219" w:rsidRPr="00386946">
              <w:rPr>
                <w:sz w:val="21"/>
                <w:szCs w:val="21"/>
              </w:rPr>
              <w:t xml:space="preserve">so these exposures </w:t>
            </w:r>
            <w:r w:rsidR="00B140A8" w:rsidRPr="00386946">
              <w:rPr>
                <w:sz w:val="21"/>
                <w:szCs w:val="21"/>
              </w:rPr>
              <w:t xml:space="preserve">were not </w:t>
            </w:r>
            <w:r w:rsidR="00166219" w:rsidRPr="00386946">
              <w:rPr>
                <w:sz w:val="21"/>
                <w:szCs w:val="21"/>
              </w:rPr>
              <w:t>captured on</w:t>
            </w:r>
            <w:r w:rsidR="00B140A8" w:rsidRPr="00386946">
              <w:rPr>
                <w:sz w:val="21"/>
                <w:szCs w:val="21"/>
              </w:rPr>
              <w:t xml:space="preserve"> </w:t>
            </w:r>
            <w:r w:rsidR="000D2066" w:rsidRPr="00386946">
              <w:rPr>
                <w:sz w:val="21"/>
                <w:szCs w:val="21"/>
              </w:rPr>
              <w:t>traces</w:t>
            </w:r>
            <w:r w:rsidRPr="00386946">
              <w:rPr>
                <w:sz w:val="21"/>
                <w:szCs w:val="21"/>
              </w:rPr>
              <w:t>)</w:t>
            </w:r>
          </w:p>
        </w:tc>
        <w:tc>
          <w:tcPr>
            <w:tcW w:w="3004" w:type="dxa"/>
          </w:tcPr>
          <w:p w14:paraId="2D050D66" w14:textId="4DCBFBA8" w:rsidR="00222BA2" w:rsidRPr="00386946" w:rsidRDefault="0016099D" w:rsidP="00AF643A">
            <w:pPr>
              <w:spacing w:line="276" w:lineRule="auto"/>
              <w:rPr>
                <w:sz w:val="21"/>
                <w:szCs w:val="21"/>
              </w:rPr>
            </w:pPr>
            <w:r w:rsidRPr="00386946">
              <w:rPr>
                <w:sz w:val="21"/>
                <w:szCs w:val="21"/>
              </w:rPr>
              <w:t xml:space="preserve">Sporadic through the </w:t>
            </w:r>
            <w:r w:rsidR="000D2066" w:rsidRPr="00386946">
              <w:rPr>
                <w:sz w:val="21"/>
                <w:szCs w:val="21"/>
              </w:rPr>
              <w:t xml:space="preserve">dry </w:t>
            </w:r>
            <w:r w:rsidRPr="00386946">
              <w:rPr>
                <w:sz w:val="21"/>
                <w:szCs w:val="21"/>
              </w:rPr>
              <w:t>season</w:t>
            </w:r>
            <w:r w:rsidR="00B140A8" w:rsidRPr="00386946">
              <w:rPr>
                <w:sz w:val="21"/>
                <w:szCs w:val="21"/>
              </w:rPr>
              <w:t xml:space="preserve">. Observations and participant accounts noted </w:t>
            </w:r>
            <w:r w:rsidRPr="00386946">
              <w:rPr>
                <w:sz w:val="21"/>
                <w:szCs w:val="21"/>
              </w:rPr>
              <w:t xml:space="preserve">fires </w:t>
            </w:r>
            <w:r w:rsidR="00B140A8" w:rsidRPr="00386946">
              <w:rPr>
                <w:sz w:val="21"/>
                <w:szCs w:val="21"/>
              </w:rPr>
              <w:t xml:space="preserve">typically </w:t>
            </w:r>
            <w:r w:rsidRPr="00386946">
              <w:rPr>
                <w:sz w:val="21"/>
                <w:szCs w:val="21"/>
              </w:rPr>
              <w:t>burn</w:t>
            </w:r>
            <w:r w:rsidR="006B69D7" w:rsidRPr="00386946">
              <w:rPr>
                <w:sz w:val="21"/>
                <w:szCs w:val="21"/>
              </w:rPr>
              <w:t>ing</w:t>
            </w:r>
            <w:r w:rsidRPr="00386946">
              <w:rPr>
                <w:sz w:val="21"/>
                <w:szCs w:val="21"/>
              </w:rPr>
              <w:t xml:space="preserve"> for </w:t>
            </w:r>
            <w:r w:rsidR="00B140A8" w:rsidRPr="00386946">
              <w:rPr>
                <w:sz w:val="21"/>
                <w:szCs w:val="21"/>
              </w:rPr>
              <w:t xml:space="preserve">short </w:t>
            </w:r>
            <w:r w:rsidRPr="00386946">
              <w:rPr>
                <w:sz w:val="21"/>
                <w:szCs w:val="21"/>
              </w:rPr>
              <w:t>periods</w:t>
            </w:r>
            <w:r w:rsidR="00B140A8" w:rsidRPr="00386946">
              <w:rPr>
                <w:sz w:val="21"/>
                <w:szCs w:val="21"/>
              </w:rPr>
              <w:t xml:space="preserve"> of time</w:t>
            </w:r>
            <w:r w:rsidRPr="00386946">
              <w:rPr>
                <w:sz w:val="21"/>
                <w:szCs w:val="21"/>
              </w:rPr>
              <w:t xml:space="preserve"> </w:t>
            </w:r>
            <w:r w:rsidR="00B140A8" w:rsidRPr="00386946">
              <w:rPr>
                <w:sz w:val="21"/>
                <w:szCs w:val="21"/>
              </w:rPr>
              <w:t>– often</w:t>
            </w:r>
            <w:r w:rsidRPr="00386946">
              <w:rPr>
                <w:sz w:val="21"/>
                <w:szCs w:val="21"/>
              </w:rPr>
              <w:t xml:space="preserve"> less than 10 minutes</w:t>
            </w:r>
            <w:r w:rsidR="00166219" w:rsidRPr="00386946">
              <w:rPr>
                <w:sz w:val="21"/>
                <w:szCs w:val="21"/>
              </w:rPr>
              <w:t xml:space="preserve"> – </w:t>
            </w:r>
            <w:r w:rsidR="00386946">
              <w:rPr>
                <w:sz w:val="21"/>
                <w:szCs w:val="21"/>
              </w:rPr>
              <w:t>although</w:t>
            </w:r>
            <w:r w:rsidR="00166219" w:rsidRPr="00386946">
              <w:rPr>
                <w:sz w:val="21"/>
                <w:szCs w:val="21"/>
              </w:rPr>
              <w:t xml:space="preserve"> ‘smouldering’ may have continued after this time</w:t>
            </w:r>
          </w:p>
        </w:tc>
      </w:tr>
      <w:tr w:rsidR="00222BA2" w14:paraId="709A2804" w14:textId="77777777">
        <w:tc>
          <w:tcPr>
            <w:tcW w:w="2405" w:type="dxa"/>
          </w:tcPr>
          <w:p w14:paraId="66DE7F0D" w14:textId="5376D150" w:rsidR="00222BA2" w:rsidRPr="00386946" w:rsidRDefault="00166219" w:rsidP="00AF643A">
            <w:pPr>
              <w:spacing w:line="276" w:lineRule="auto"/>
              <w:rPr>
                <w:sz w:val="21"/>
                <w:szCs w:val="21"/>
              </w:rPr>
            </w:pPr>
            <w:r w:rsidRPr="00386946">
              <w:rPr>
                <w:sz w:val="21"/>
                <w:szCs w:val="21"/>
              </w:rPr>
              <w:t xml:space="preserve">Visits to the roadside market </w:t>
            </w:r>
            <w:r>
              <w:rPr>
                <w:sz w:val="21"/>
                <w:szCs w:val="21"/>
              </w:rPr>
              <w:t xml:space="preserve">(roads lined with </w:t>
            </w:r>
            <w:r w:rsidRPr="00386946">
              <w:rPr>
                <w:sz w:val="21"/>
                <w:szCs w:val="21"/>
              </w:rPr>
              <w:t>idling motor vehicles</w:t>
            </w:r>
            <w:r>
              <w:rPr>
                <w:sz w:val="21"/>
                <w:szCs w:val="21"/>
              </w:rPr>
              <w:t>)</w:t>
            </w:r>
          </w:p>
        </w:tc>
        <w:tc>
          <w:tcPr>
            <w:tcW w:w="3601" w:type="dxa"/>
          </w:tcPr>
          <w:p w14:paraId="00BD13D5" w14:textId="7F035F8C" w:rsidR="00222BA2" w:rsidRPr="00386946" w:rsidRDefault="0016099D" w:rsidP="00AF643A">
            <w:pPr>
              <w:spacing w:line="276" w:lineRule="auto"/>
              <w:rPr>
                <w:sz w:val="21"/>
                <w:szCs w:val="21"/>
              </w:rPr>
            </w:pPr>
            <w:r w:rsidRPr="00386946">
              <w:rPr>
                <w:sz w:val="21"/>
                <w:szCs w:val="21"/>
              </w:rPr>
              <w:t>Village</w:t>
            </w:r>
            <w:r w:rsidR="00A946E9" w:rsidRPr="00386946">
              <w:rPr>
                <w:sz w:val="21"/>
                <w:szCs w:val="21"/>
              </w:rPr>
              <w:t xml:space="preserve"> residents</w:t>
            </w:r>
            <w:r w:rsidRPr="00386946">
              <w:rPr>
                <w:sz w:val="21"/>
                <w:szCs w:val="21"/>
              </w:rPr>
              <w:t xml:space="preserve"> attending the local market (usually women and children, although men often work at markets or as roadside traders)</w:t>
            </w:r>
          </w:p>
        </w:tc>
        <w:tc>
          <w:tcPr>
            <w:tcW w:w="3004" w:type="dxa"/>
          </w:tcPr>
          <w:p w14:paraId="70AE7A63" w14:textId="57AA3E28" w:rsidR="00222BA2" w:rsidRPr="00386946" w:rsidRDefault="0016099D" w:rsidP="00AF643A">
            <w:pPr>
              <w:spacing w:line="276" w:lineRule="auto"/>
              <w:rPr>
                <w:sz w:val="21"/>
                <w:szCs w:val="21"/>
              </w:rPr>
            </w:pPr>
            <w:r w:rsidRPr="00386946">
              <w:rPr>
                <w:sz w:val="21"/>
                <w:szCs w:val="21"/>
              </w:rPr>
              <w:t xml:space="preserve">Once per week on average for </w:t>
            </w:r>
            <w:r w:rsidR="003430B7" w:rsidRPr="00386946">
              <w:rPr>
                <w:sz w:val="21"/>
                <w:szCs w:val="21"/>
              </w:rPr>
              <w:t xml:space="preserve">individuals </w:t>
            </w:r>
            <w:r w:rsidRPr="00386946">
              <w:rPr>
                <w:sz w:val="21"/>
                <w:szCs w:val="21"/>
              </w:rPr>
              <w:t>attending market, generally lasting under an hour</w:t>
            </w:r>
          </w:p>
        </w:tc>
      </w:tr>
    </w:tbl>
    <w:p w14:paraId="64FE172A" w14:textId="4B648956" w:rsidR="00222BA2" w:rsidRDefault="0016099D" w:rsidP="00AF643A">
      <w:pPr>
        <w:spacing w:line="276" w:lineRule="auto"/>
        <w:rPr>
          <w:sz w:val="20"/>
          <w:szCs w:val="20"/>
        </w:rPr>
      </w:pPr>
      <w:r>
        <w:rPr>
          <w:sz w:val="20"/>
          <w:szCs w:val="20"/>
        </w:rPr>
        <w:t xml:space="preserve">Table 1. </w:t>
      </w:r>
      <w:r w:rsidR="009268B3">
        <w:rPr>
          <w:sz w:val="20"/>
          <w:szCs w:val="20"/>
        </w:rPr>
        <w:t>N</w:t>
      </w:r>
      <w:r>
        <w:rPr>
          <w:sz w:val="20"/>
          <w:szCs w:val="20"/>
        </w:rPr>
        <w:t xml:space="preserve">on-cooking related </w:t>
      </w:r>
      <w:r w:rsidR="009268B3">
        <w:rPr>
          <w:sz w:val="20"/>
          <w:szCs w:val="20"/>
        </w:rPr>
        <w:t>s</w:t>
      </w:r>
      <w:r>
        <w:rPr>
          <w:sz w:val="20"/>
          <w:szCs w:val="20"/>
        </w:rPr>
        <w:t>ources of exposure to airborne fine particulate matter (PM</w:t>
      </w:r>
      <w:r>
        <w:rPr>
          <w:sz w:val="20"/>
          <w:szCs w:val="20"/>
          <w:vertAlign w:val="subscript"/>
        </w:rPr>
        <w:t>2.5</w:t>
      </w:r>
      <w:r>
        <w:rPr>
          <w:sz w:val="20"/>
          <w:szCs w:val="20"/>
        </w:rPr>
        <w:t>) in and around the village.</w:t>
      </w:r>
    </w:p>
    <w:p w14:paraId="02CB8DE3" w14:textId="77777777" w:rsidR="00222BA2" w:rsidRDefault="00222BA2" w:rsidP="00AF643A">
      <w:pPr>
        <w:spacing w:line="276" w:lineRule="auto"/>
        <w:rPr>
          <w:sz w:val="21"/>
          <w:szCs w:val="21"/>
        </w:rPr>
      </w:pPr>
    </w:p>
    <w:p w14:paraId="5AA0548C" w14:textId="4E2E0CD0" w:rsidR="00323AAC" w:rsidRPr="00AF4F68" w:rsidRDefault="00323AAC" w:rsidP="00AF643A">
      <w:pPr>
        <w:pStyle w:val="Heading3"/>
        <w:spacing w:line="276" w:lineRule="auto"/>
        <w:rPr>
          <w:i/>
          <w:iCs/>
          <w:color w:val="auto"/>
        </w:rPr>
      </w:pPr>
      <w:r w:rsidRPr="007064DD">
        <w:rPr>
          <w:i/>
          <w:iCs/>
          <w:color w:val="auto"/>
        </w:rPr>
        <w:t xml:space="preserve">Wider influences on </w:t>
      </w:r>
      <w:r>
        <w:rPr>
          <w:i/>
          <w:iCs/>
          <w:color w:val="auto"/>
        </w:rPr>
        <w:t xml:space="preserve">air pollution </w:t>
      </w:r>
      <w:r w:rsidRPr="00AF4F68">
        <w:rPr>
          <w:i/>
          <w:iCs/>
          <w:color w:val="auto"/>
        </w:rPr>
        <w:t xml:space="preserve">exposure levels </w:t>
      </w:r>
    </w:p>
    <w:p w14:paraId="560EF8F5" w14:textId="329B9DB9" w:rsidR="00222BA2" w:rsidRDefault="001A5F0D" w:rsidP="00AF643A">
      <w:pPr>
        <w:spacing w:line="276" w:lineRule="auto"/>
        <w:rPr>
          <w:rFonts w:cstheme="minorHAnsi"/>
          <w:sz w:val="22"/>
          <w:szCs w:val="22"/>
        </w:rPr>
      </w:pPr>
      <w:r>
        <w:rPr>
          <w:sz w:val="22"/>
          <w:szCs w:val="22"/>
        </w:rPr>
        <w:t>In addition to quantitative findings, q</w:t>
      </w:r>
      <w:r w:rsidR="0016099D">
        <w:rPr>
          <w:sz w:val="22"/>
          <w:szCs w:val="22"/>
        </w:rPr>
        <w:t xml:space="preserve">ualitative data </w:t>
      </w:r>
      <w:r w:rsidR="002B4600">
        <w:rPr>
          <w:sz w:val="22"/>
          <w:szCs w:val="22"/>
        </w:rPr>
        <w:t>demonstrated</w:t>
      </w:r>
      <w:r w:rsidR="002945F2">
        <w:rPr>
          <w:sz w:val="22"/>
          <w:szCs w:val="22"/>
        </w:rPr>
        <w:t xml:space="preserve"> </w:t>
      </w:r>
      <w:r w:rsidR="00616558">
        <w:rPr>
          <w:sz w:val="22"/>
          <w:szCs w:val="22"/>
        </w:rPr>
        <w:t>how</w:t>
      </w:r>
      <w:r w:rsidR="002945F2">
        <w:rPr>
          <w:sz w:val="22"/>
          <w:szCs w:val="22"/>
        </w:rPr>
        <w:t xml:space="preserve"> scarcity shaped individuals’ smoke exposures throughout the</w:t>
      </w:r>
      <w:r w:rsidR="009268B3">
        <w:rPr>
          <w:sz w:val="22"/>
          <w:szCs w:val="22"/>
        </w:rPr>
        <w:t xml:space="preserve"> </w:t>
      </w:r>
      <w:r w:rsidR="00A946E9">
        <w:rPr>
          <w:sz w:val="22"/>
          <w:szCs w:val="22"/>
        </w:rPr>
        <w:t>village</w:t>
      </w:r>
      <w:r w:rsidR="002945F2">
        <w:rPr>
          <w:sz w:val="22"/>
          <w:szCs w:val="22"/>
        </w:rPr>
        <w:t xml:space="preserve">. </w:t>
      </w:r>
      <w:r w:rsidR="006A7809">
        <w:rPr>
          <w:sz w:val="22"/>
          <w:szCs w:val="22"/>
        </w:rPr>
        <w:t>T</w:t>
      </w:r>
      <w:r w:rsidR="00B74CC5">
        <w:rPr>
          <w:rFonts w:cstheme="minorHAnsi"/>
          <w:sz w:val="22"/>
          <w:szCs w:val="22"/>
        </w:rPr>
        <w:t>h</w:t>
      </w:r>
      <w:r w:rsidR="00BB3465">
        <w:rPr>
          <w:rFonts w:cstheme="minorHAnsi"/>
          <w:sz w:val="22"/>
          <w:szCs w:val="22"/>
        </w:rPr>
        <w:t xml:space="preserve">ese data </w:t>
      </w:r>
      <w:r w:rsidR="003A1FB8">
        <w:rPr>
          <w:rFonts w:cstheme="minorHAnsi"/>
          <w:sz w:val="22"/>
          <w:szCs w:val="22"/>
        </w:rPr>
        <w:t>could be summarised in</w:t>
      </w:r>
      <w:r w:rsidR="00BB3465">
        <w:rPr>
          <w:rFonts w:cstheme="minorHAnsi"/>
          <w:sz w:val="22"/>
          <w:szCs w:val="22"/>
        </w:rPr>
        <w:t xml:space="preserve"> th</w:t>
      </w:r>
      <w:r w:rsidR="00B74CC5">
        <w:rPr>
          <w:rFonts w:cstheme="minorHAnsi"/>
          <w:sz w:val="22"/>
          <w:szCs w:val="22"/>
        </w:rPr>
        <w:t xml:space="preserve">ree </w:t>
      </w:r>
      <w:r w:rsidR="00B74CC5">
        <w:rPr>
          <w:sz w:val="22"/>
          <w:szCs w:val="22"/>
        </w:rPr>
        <w:t>themes</w:t>
      </w:r>
      <w:r w:rsidR="006A7809">
        <w:rPr>
          <w:sz w:val="22"/>
          <w:szCs w:val="22"/>
        </w:rPr>
        <w:t xml:space="preserve">, </w:t>
      </w:r>
      <w:r>
        <w:rPr>
          <w:sz w:val="22"/>
          <w:szCs w:val="22"/>
        </w:rPr>
        <w:t xml:space="preserve">described </w:t>
      </w:r>
      <w:proofErr w:type="gramStart"/>
      <w:r>
        <w:rPr>
          <w:sz w:val="22"/>
          <w:szCs w:val="22"/>
        </w:rPr>
        <w:t>below</w:t>
      </w:r>
      <w:r w:rsidR="003A1FB8">
        <w:rPr>
          <w:sz w:val="22"/>
          <w:szCs w:val="22"/>
        </w:rPr>
        <w:t>;</w:t>
      </w:r>
      <w:proofErr w:type="gramEnd"/>
      <w:r w:rsidR="00B74CC5">
        <w:rPr>
          <w:rFonts w:cstheme="minorHAnsi"/>
          <w:sz w:val="22"/>
          <w:szCs w:val="22"/>
        </w:rPr>
        <w:t xml:space="preserve"> </w:t>
      </w:r>
      <w:r w:rsidR="0016099D">
        <w:rPr>
          <w:rFonts w:cstheme="minorHAnsi"/>
          <w:sz w:val="22"/>
          <w:szCs w:val="22"/>
        </w:rPr>
        <w:t>daily hardship</w:t>
      </w:r>
      <w:r w:rsidR="00B5386D">
        <w:rPr>
          <w:rFonts w:cstheme="minorHAnsi"/>
          <w:sz w:val="22"/>
          <w:szCs w:val="22"/>
        </w:rPr>
        <w:t>,</w:t>
      </w:r>
      <w:r w:rsidR="0016099D">
        <w:rPr>
          <w:rFonts w:cstheme="minorHAnsi"/>
          <w:sz w:val="22"/>
          <w:szCs w:val="22"/>
        </w:rPr>
        <w:t xml:space="preserve"> precarity</w:t>
      </w:r>
      <w:r>
        <w:rPr>
          <w:rFonts w:cstheme="minorHAnsi"/>
          <w:sz w:val="22"/>
          <w:szCs w:val="22"/>
        </w:rPr>
        <w:t>,</w:t>
      </w:r>
      <w:r w:rsidR="00616558">
        <w:rPr>
          <w:rFonts w:cstheme="minorHAnsi"/>
          <w:sz w:val="22"/>
          <w:szCs w:val="22"/>
        </w:rPr>
        <w:t xml:space="preserve"> and limitation</w:t>
      </w:r>
      <w:r w:rsidR="00B74CC5">
        <w:rPr>
          <w:rFonts w:cstheme="minorHAnsi"/>
          <w:sz w:val="22"/>
          <w:szCs w:val="22"/>
        </w:rPr>
        <w:t>.</w:t>
      </w:r>
      <w:r w:rsidR="00200FFC">
        <w:rPr>
          <w:rFonts w:cstheme="minorHAnsi"/>
          <w:sz w:val="22"/>
          <w:szCs w:val="22"/>
        </w:rPr>
        <w:t xml:space="preserve"> </w:t>
      </w:r>
    </w:p>
    <w:p w14:paraId="7B1F1993" w14:textId="77777777" w:rsidR="00FA1EAB" w:rsidRDefault="00FA1EAB" w:rsidP="00AF643A">
      <w:pPr>
        <w:pStyle w:val="Heading5"/>
        <w:spacing w:line="276" w:lineRule="auto"/>
        <w:rPr>
          <w:b/>
          <w:bCs/>
          <w:color w:val="auto"/>
          <w:sz w:val="22"/>
          <w:szCs w:val="22"/>
        </w:rPr>
      </w:pPr>
    </w:p>
    <w:p w14:paraId="77AF364C" w14:textId="2F98270E" w:rsidR="00222BA2" w:rsidRDefault="0016099D" w:rsidP="00AF643A">
      <w:pPr>
        <w:pStyle w:val="Heading5"/>
        <w:spacing w:line="276" w:lineRule="auto"/>
        <w:rPr>
          <w:b/>
          <w:bCs/>
          <w:color w:val="auto"/>
          <w:sz w:val="22"/>
          <w:szCs w:val="22"/>
        </w:rPr>
      </w:pPr>
      <w:r>
        <w:rPr>
          <w:b/>
          <w:bCs/>
          <w:color w:val="auto"/>
          <w:sz w:val="22"/>
          <w:szCs w:val="22"/>
        </w:rPr>
        <w:t>Daily hardship</w:t>
      </w:r>
    </w:p>
    <w:p w14:paraId="17C2FB85" w14:textId="77777777" w:rsidR="00222BA2" w:rsidRDefault="00222BA2" w:rsidP="00AF643A">
      <w:pPr>
        <w:spacing w:line="276" w:lineRule="auto"/>
        <w:rPr>
          <w:rFonts w:cstheme="minorHAnsi"/>
          <w:sz w:val="22"/>
          <w:szCs w:val="22"/>
        </w:rPr>
      </w:pPr>
    </w:p>
    <w:p w14:paraId="2E37E52D" w14:textId="6C6F5D08" w:rsidR="00222BA2" w:rsidRDefault="0016099D" w:rsidP="00AF643A">
      <w:pPr>
        <w:spacing w:line="276" w:lineRule="auto"/>
        <w:rPr>
          <w:rFonts w:cstheme="minorHAnsi"/>
          <w:sz w:val="22"/>
          <w:szCs w:val="22"/>
        </w:rPr>
      </w:pPr>
      <w:r>
        <w:rPr>
          <w:rFonts w:cstheme="minorHAnsi"/>
          <w:sz w:val="22"/>
          <w:szCs w:val="22"/>
        </w:rPr>
        <w:t>Village life</w:t>
      </w:r>
      <w:r w:rsidR="00A946E9">
        <w:rPr>
          <w:rFonts w:cstheme="minorHAnsi"/>
          <w:sz w:val="22"/>
          <w:szCs w:val="22"/>
        </w:rPr>
        <w:t xml:space="preserve"> </w:t>
      </w:r>
      <w:r w:rsidR="00616558">
        <w:rPr>
          <w:rFonts w:cstheme="minorHAnsi"/>
          <w:sz w:val="22"/>
          <w:szCs w:val="22"/>
        </w:rPr>
        <w:t>for women involved daily physical and mental burden</w:t>
      </w:r>
      <w:r w:rsidR="000215A4">
        <w:rPr>
          <w:rFonts w:cstheme="minorHAnsi"/>
          <w:sz w:val="22"/>
          <w:szCs w:val="22"/>
        </w:rPr>
        <w:t>s</w:t>
      </w:r>
      <w:r w:rsidR="006254E1">
        <w:rPr>
          <w:rFonts w:cstheme="minorHAnsi"/>
          <w:sz w:val="22"/>
          <w:szCs w:val="22"/>
        </w:rPr>
        <w:t xml:space="preserve">. </w:t>
      </w:r>
      <w:r w:rsidR="00CB6E19">
        <w:rPr>
          <w:rFonts w:cstheme="minorHAnsi"/>
          <w:sz w:val="22"/>
          <w:szCs w:val="22"/>
        </w:rPr>
        <w:t>Women engendered the archetypal identity of a Malawian woman in this social setting t</w:t>
      </w:r>
      <w:r w:rsidR="006254E1">
        <w:rPr>
          <w:rFonts w:cstheme="minorHAnsi"/>
          <w:sz w:val="22"/>
          <w:szCs w:val="22"/>
        </w:rPr>
        <w:t xml:space="preserve">hrough </w:t>
      </w:r>
      <w:r w:rsidR="00153BF1">
        <w:rPr>
          <w:rFonts w:cstheme="minorHAnsi"/>
          <w:sz w:val="22"/>
          <w:szCs w:val="22"/>
        </w:rPr>
        <w:t xml:space="preserve">a </w:t>
      </w:r>
      <w:r w:rsidR="006254E1">
        <w:rPr>
          <w:rFonts w:cstheme="minorHAnsi"/>
          <w:sz w:val="22"/>
          <w:szCs w:val="22"/>
        </w:rPr>
        <w:t>daily resilience to these hardships</w:t>
      </w:r>
      <w:r w:rsidR="00616558">
        <w:rPr>
          <w:rFonts w:cstheme="minorHAnsi"/>
          <w:sz w:val="22"/>
          <w:szCs w:val="22"/>
        </w:rPr>
        <w:t>.</w:t>
      </w:r>
      <w:r>
        <w:rPr>
          <w:rFonts w:cstheme="minorHAnsi"/>
          <w:sz w:val="22"/>
          <w:szCs w:val="22"/>
        </w:rPr>
        <w:t xml:space="preserve"> The difficulty of tending the fire and cooking </w:t>
      </w:r>
      <w:proofErr w:type="spellStart"/>
      <w:r w:rsidRPr="00B140A8">
        <w:rPr>
          <w:rFonts w:cstheme="minorHAnsi"/>
          <w:i/>
          <w:iCs/>
          <w:sz w:val="22"/>
          <w:szCs w:val="22"/>
        </w:rPr>
        <w:t>nsima</w:t>
      </w:r>
      <w:proofErr w:type="spellEnd"/>
      <w:r>
        <w:rPr>
          <w:rFonts w:cstheme="minorHAnsi"/>
          <w:sz w:val="22"/>
          <w:szCs w:val="22"/>
        </w:rPr>
        <w:t xml:space="preserve"> </w:t>
      </w:r>
      <w:r w:rsidR="007348E0">
        <w:rPr>
          <w:rFonts w:cstheme="minorHAnsi"/>
          <w:sz w:val="22"/>
          <w:szCs w:val="22"/>
        </w:rPr>
        <w:t>(</w:t>
      </w:r>
      <w:r>
        <w:rPr>
          <w:rFonts w:cstheme="minorHAnsi"/>
          <w:sz w:val="22"/>
          <w:szCs w:val="22"/>
        </w:rPr>
        <w:t>thick maize meal</w:t>
      </w:r>
      <w:r w:rsidR="007348E0">
        <w:rPr>
          <w:rFonts w:cstheme="minorHAnsi"/>
          <w:sz w:val="22"/>
          <w:szCs w:val="22"/>
        </w:rPr>
        <w:t>,</w:t>
      </w:r>
      <w:r>
        <w:rPr>
          <w:rFonts w:cstheme="minorHAnsi"/>
          <w:sz w:val="22"/>
          <w:szCs w:val="22"/>
        </w:rPr>
        <w:t xml:space="preserve"> </w:t>
      </w:r>
      <w:r w:rsidR="00A946E9">
        <w:rPr>
          <w:rFonts w:cstheme="minorHAnsi"/>
          <w:sz w:val="22"/>
          <w:szCs w:val="22"/>
        </w:rPr>
        <w:t xml:space="preserve">the </w:t>
      </w:r>
      <w:r>
        <w:rPr>
          <w:rFonts w:cstheme="minorHAnsi"/>
          <w:sz w:val="22"/>
          <w:szCs w:val="22"/>
        </w:rPr>
        <w:t>staple</w:t>
      </w:r>
      <w:r w:rsidR="007348E0">
        <w:rPr>
          <w:rFonts w:cstheme="minorHAnsi"/>
          <w:sz w:val="22"/>
          <w:szCs w:val="22"/>
        </w:rPr>
        <w:t xml:space="preserve"> food</w:t>
      </w:r>
      <w:r>
        <w:rPr>
          <w:rFonts w:cstheme="minorHAnsi"/>
          <w:sz w:val="22"/>
          <w:szCs w:val="22"/>
        </w:rPr>
        <w:t xml:space="preserve"> </w:t>
      </w:r>
      <w:r w:rsidR="007348E0">
        <w:rPr>
          <w:rFonts w:cstheme="minorHAnsi"/>
          <w:sz w:val="22"/>
          <w:szCs w:val="22"/>
        </w:rPr>
        <w:t>in</w:t>
      </w:r>
      <w:r>
        <w:rPr>
          <w:rFonts w:cstheme="minorHAnsi"/>
          <w:sz w:val="22"/>
          <w:szCs w:val="22"/>
        </w:rPr>
        <w:t xml:space="preserve"> Malawi</w:t>
      </w:r>
      <w:r w:rsidR="007348E0">
        <w:rPr>
          <w:rFonts w:cstheme="minorHAnsi"/>
          <w:sz w:val="22"/>
          <w:szCs w:val="22"/>
        </w:rPr>
        <w:t>)</w:t>
      </w:r>
      <w:r>
        <w:rPr>
          <w:rFonts w:cstheme="minorHAnsi"/>
          <w:sz w:val="22"/>
          <w:szCs w:val="22"/>
        </w:rPr>
        <w:t xml:space="preserve"> went beyond the smoky environment of the fire</w:t>
      </w:r>
      <w:r w:rsidR="006E67C0">
        <w:rPr>
          <w:rFonts w:cstheme="minorHAnsi"/>
          <w:sz w:val="22"/>
          <w:szCs w:val="22"/>
        </w:rPr>
        <w:t xml:space="preserve">. </w:t>
      </w:r>
      <w:r w:rsidR="002B4600">
        <w:rPr>
          <w:rFonts w:cstheme="minorHAnsi"/>
          <w:sz w:val="22"/>
          <w:szCs w:val="22"/>
        </w:rPr>
        <w:t>Cooking</w:t>
      </w:r>
      <w:r>
        <w:rPr>
          <w:rFonts w:cstheme="minorHAnsi"/>
          <w:sz w:val="22"/>
          <w:szCs w:val="22"/>
        </w:rPr>
        <w:t xml:space="preserve"> involv</w:t>
      </w:r>
      <w:r w:rsidR="00487342">
        <w:rPr>
          <w:rFonts w:cstheme="minorHAnsi"/>
          <w:sz w:val="22"/>
          <w:szCs w:val="22"/>
        </w:rPr>
        <w:t>ed</w:t>
      </w:r>
      <w:r>
        <w:rPr>
          <w:rFonts w:cstheme="minorHAnsi"/>
          <w:sz w:val="22"/>
          <w:szCs w:val="22"/>
        </w:rPr>
        <w:t xml:space="preserve"> a constant balancing of the heavy pot on the three </w:t>
      </w:r>
      <w:r>
        <w:rPr>
          <w:rFonts w:cstheme="minorHAnsi"/>
          <w:sz w:val="22"/>
          <w:szCs w:val="22"/>
          <w:lang w:val="en-US"/>
        </w:rPr>
        <w:t xml:space="preserve">support </w:t>
      </w:r>
      <w:r>
        <w:rPr>
          <w:rFonts w:cstheme="minorHAnsi"/>
          <w:sz w:val="22"/>
          <w:szCs w:val="22"/>
        </w:rPr>
        <w:t>stones</w:t>
      </w:r>
      <w:r>
        <w:rPr>
          <w:rFonts w:cstheme="minorHAnsi"/>
          <w:sz w:val="22"/>
          <w:szCs w:val="22"/>
          <w:lang w:val="en-US"/>
        </w:rPr>
        <w:t xml:space="preserve"> </w:t>
      </w:r>
      <w:r w:rsidRPr="00B140A8">
        <w:rPr>
          <w:rFonts w:cstheme="minorHAnsi"/>
          <w:i/>
          <w:iCs/>
          <w:sz w:val="22"/>
          <w:szCs w:val="22"/>
          <w:lang w:val="en-US"/>
        </w:rPr>
        <w:t>(</w:t>
      </w:r>
      <w:proofErr w:type="spellStart"/>
      <w:r w:rsidRPr="00B140A8">
        <w:rPr>
          <w:rFonts w:cstheme="minorHAnsi"/>
          <w:i/>
          <w:iCs/>
          <w:sz w:val="22"/>
          <w:szCs w:val="22"/>
          <w:lang w:val="en-US"/>
        </w:rPr>
        <w:t>mafuwa</w:t>
      </w:r>
      <w:proofErr w:type="spellEnd"/>
      <w:r w:rsidRPr="00B140A8">
        <w:rPr>
          <w:rFonts w:cstheme="minorHAnsi"/>
          <w:i/>
          <w:iCs/>
          <w:sz w:val="22"/>
          <w:szCs w:val="22"/>
          <w:lang w:val="en-US"/>
        </w:rPr>
        <w:t>)</w:t>
      </w:r>
      <w:r>
        <w:rPr>
          <w:rFonts w:cstheme="minorHAnsi"/>
          <w:sz w:val="22"/>
          <w:szCs w:val="22"/>
        </w:rPr>
        <w:t xml:space="preserve">, </w:t>
      </w:r>
      <w:r w:rsidR="007348E0">
        <w:rPr>
          <w:rFonts w:cstheme="minorHAnsi"/>
          <w:sz w:val="22"/>
          <w:szCs w:val="22"/>
        </w:rPr>
        <w:t xml:space="preserve">whilst </w:t>
      </w:r>
      <w:r>
        <w:rPr>
          <w:rFonts w:cstheme="minorHAnsi"/>
          <w:sz w:val="22"/>
          <w:szCs w:val="22"/>
        </w:rPr>
        <w:t>vigorously stirring the thick mixture</w:t>
      </w:r>
      <w:r w:rsidR="008B00CC">
        <w:rPr>
          <w:rFonts w:cstheme="minorHAnsi"/>
          <w:sz w:val="22"/>
          <w:szCs w:val="22"/>
        </w:rPr>
        <w:t>,</w:t>
      </w:r>
      <w:r w:rsidR="00C567ED">
        <w:rPr>
          <w:rFonts w:cstheme="minorHAnsi"/>
          <w:sz w:val="22"/>
          <w:szCs w:val="22"/>
        </w:rPr>
        <w:t xml:space="preserve"> </w:t>
      </w:r>
      <w:r w:rsidR="008B00CC">
        <w:rPr>
          <w:rFonts w:cstheme="minorHAnsi"/>
          <w:sz w:val="22"/>
          <w:szCs w:val="22"/>
        </w:rPr>
        <w:t xml:space="preserve">avoiding burns from </w:t>
      </w:r>
      <w:proofErr w:type="gramStart"/>
      <w:r w:rsidR="008B00CC">
        <w:rPr>
          <w:rFonts w:cstheme="minorHAnsi"/>
          <w:sz w:val="22"/>
          <w:szCs w:val="22"/>
        </w:rPr>
        <w:t>spillages</w:t>
      </w:r>
      <w:proofErr w:type="gramEnd"/>
      <w:r w:rsidR="008B00CC">
        <w:rPr>
          <w:rFonts w:cstheme="minorHAnsi"/>
          <w:sz w:val="22"/>
          <w:szCs w:val="22"/>
        </w:rPr>
        <w:t xml:space="preserve"> or extinguishing of the fire</w:t>
      </w:r>
      <w:r>
        <w:rPr>
          <w:rFonts w:cstheme="minorHAnsi"/>
          <w:sz w:val="22"/>
          <w:szCs w:val="22"/>
        </w:rPr>
        <w:t xml:space="preserve">. </w:t>
      </w:r>
      <w:r w:rsidR="00616558">
        <w:rPr>
          <w:rFonts w:cstheme="minorHAnsi"/>
          <w:sz w:val="22"/>
          <w:szCs w:val="22"/>
        </w:rPr>
        <w:t>We witnessed how p</w:t>
      </w:r>
      <w:r>
        <w:rPr>
          <w:rFonts w:cstheme="minorHAnsi"/>
          <w:sz w:val="22"/>
          <w:szCs w:val="22"/>
        </w:rPr>
        <w:t xml:space="preserve">roficiency in this important act was developed </w:t>
      </w:r>
      <w:r w:rsidR="007348E0">
        <w:rPr>
          <w:rFonts w:cstheme="minorHAnsi"/>
          <w:sz w:val="22"/>
          <w:szCs w:val="22"/>
        </w:rPr>
        <w:t>from childhood,</w:t>
      </w:r>
      <w:r>
        <w:rPr>
          <w:rFonts w:cstheme="minorHAnsi"/>
          <w:sz w:val="22"/>
          <w:szCs w:val="22"/>
        </w:rPr>
        <w:t xml:space="preserve"> with children </w:t>
      </w:r>
      <w:r w:rsidR="00A85965">
        <w:rPr>
          <w:rFonts w:cstheme="minorHAnsi"/>
          <w:sz w:val="22"/>
          <w:szCs w:val="22"/>
        </w:rPr>
        <w:t xml:space="preserve">helping their mothers and independently </w:t>
      </w:r>
      <w:r>
        <w:rPr>
          <w:rFonts w:cstheme="minorHAnsi"/>
          <w:sz w:val="22"/>
          <w:szCs w:val="22"/>
        </w:rPr>
        <w:t xml:space="preserve">playing cooking games </w:t>
      </w:r>
      <w:r w:rsidR="00F17C09">
        <w:rPr>
          <w:rFonts w:cstheme="minorHAnsi"/>
          <w:sz w:val="22"/>
          <w:szCs w:val="22"/>
        </w:rPr>
        <w:t>(</w:t>
      </w:r>
      <w:proofErr w:type="spellStart"/>
      <w:r w:rsidR="00F17C09" w:rsidRPr="00F17C09">
        <w:rPr>
          <w:rFonts w:cstheme="minorHAnsi"/>
          <w:i/>
          <w:iCs/>
          <w:sz w:val="22"/>
          <w:szCs w:val="22"/>
        </w:rPr>
        <w:t>masanje</w:t>
      </w:r>
      <w:proofErr w:type="spellEnd"/>
      <w:r w:rsidR="00F17C09">
        <w:rPr>
          <w:rFonts w:cstheme="minorHAnsi"/>
          <w:sz w:val="22"/>
          <w:szCs w:val="22"/>
        </w:rPr>
        <w:t xml:space="preserve">) </w:t>
      </w:r>
      <w:r w:rsidR="00EC101B">
        <w:rPr>
          <w:rFonts w:cstheme="minorHAnsi"/>
          <w:sz w:val="22"/>
          <w:szCs w:val="22"/>
        </w:rPr>
        <w:t>involving real fires</w:t>
      </w:r>
      <w:r w:rsidR="007348E0">
        <w:rPr>
          <w:rFonts w:cstheme="minorHAnsi"/>
          <w:sz w:val="22"/>
          <w:szCs w:val="22"/>
        </w:rPr>
        <w:t>.</w:t>
      </w:r>
    </w:p>
    <w:p w14:paraId="315FAA3E" w14:textId="77777777" w:rsidR="00222BA2" w:rsidRDefault="00222BA2" w:rsidP="00AF643A">
      <w:pPr>
        <w:spacing w:line="276" w:lineRule="auto"/>
        <w:rPr>
          <w:rFonts w:cstheme="minorHAnsi"/>
          <w:sz w:val="22"/>
          <w:szCs w:val="22"/>
        </w:rPr>
      </w:pPr>
    </w:p>
    <w:p w14:paraId="0AB8B7E0" w14:textId="19A84742" w:rsidR="002B559F" w:rsidRDefault="0016099D" w:rsidP="00AF643A">
      <w:pPr>
        <w:spacing w:line="276" w:lineRule="auto"/>
        <w:rPr>
          <w:rFonts w:cstheme="minorHAnsi"/>
          <w:sz w:val="22"/>
          <w:szCs w:val="22"/>
        </w:rPr>
      </w:pPr>
      <w:r>
        <w:rPr>
          <w:rFonts w:cstheme="minorHAnsi"/>
          <w:sz w:val="22"/>
          <w:szCs w:val="22"/>
        </w:rPr>
        <w:t xml:space="preserve">In addition to cooking activities, water was </w:t>
      </w:r>
      <w:r w:rsidR="00F17C09">
        <w:rPr>
          <w:rFonts w:cstheme="minorHAnsi"/>
          <w:sz w:val="22"/>
          <w:szCs w:val="22"/>
        </w:rPr>
        <w:t>pumped</w:t>
      </w:r>
      <w:r w:rsidR="00EC101B">
        <w:rPr>
          <w:rFonts w:cstheme="minorHAnsi"/>
          <w:sz w:val="22"/>
          <w:szCs w:val="22"/>
        </w:rPr>
        <w:t xml:space="preserve"> from the local well</w:t>
      </w:r>
      <w:r w:rsidR="00F17C09">
        <w:rPr>
          <w:rFonts w:cstheme="minorHAnsi"/>
          <w:sz w:val="22"/>
          <w:szCs w:val="22"/>
        </w:rPr>
        <w:t xml:space="preserve"> and carried home in</w:t>
      </w:r>
      <w:r>
        <w:rPr>
          <w:rFonts w:cstheme="minorHAnsi"/>
          <w:sz w:val="22"/>
          <w:szCs w:val="22"/>
        </w:rPr>
        <w:t xml:space="preserve"> </w:t>
      </w:r>
      <w:r w:rsidR="00F17C09">
        <w:rPr>
          <w:rFonts w:cstheme="minorHAnsi"/>
          <w:sz w:val="22"/>
          <w:szCs w:val="22"/>
        </w:rPr>
        <w:t xml:space="preserve">large </w:t>
      </w:r>
      <w:r>
        <w:rPr>
          <w:rFonts w:cstheme="minorHAnsi"/>
          <w:sz w:val="22"/>
          <w:szCs w:val="22"/>
        </w:rPr>
        <w:t>buckets; clothes washed at the stream</w:t>
      </w:r>
      <w:r>
        <w:rPr>
          <w:rFonts w:cstheme="minorHAnsi"/>
          <w:sz w:val="22"/>
          <w:szCs w:val="22"/>
          <w:lang w:val="en-US"/>
        </w:rPr>
        <w:t xml:space="preserve"> </w:t>
      </w:r>
      <w:r>
        <w:rPr>
          <w:rFonts w:cstheme="minorHAnsi"/>
          <w:sz w:val="22"/>
          <w:szCs w:val="22"/>
        </w:rPr>
        <w:t xml:space="preserve">by pounding on rocks; and cooking pots vigorously rubbed </w:t>
      </w:r>
      <w:r w:rsidR="00B00D5B" w:rsidRPr="00F17C09">
        <w:rPr>
          <w:rFonts w:cstheme="minorHAnsi"/>
          <w:i/>
          <w:iCs/>
          <w:sz w:val="22"/>
          <w:szCs w:val="22"/>
          <w:lang w:val="en-US"/>
        </w:rPr>
        <w:t>(</w:t>
      </w:r>
      <w:proofErr w:type="spellStart"/>
      <w:r w:rsidR="00B00D5B" w:rsidRPr="00F17C09">
        <w:rPr>
          <w:rFonts w:cstheme="minorHAnsi"/>
          <w:i/>
          <w:iCs/>
          <w:sz w:val="22"/>
          <w:szCs w:val="22"/>
          <w:lang w:val="en-US"/>
        </w:rPr>
        <w:t>kukwecha</w:t>
      </w:r>
      <w:proofErr w:type="spellEnd"/>
      <w:r w:rsidR="00B00D5B" w:rsidRPr="00F17C09">
        <w:rPr>
          <w:rFonts w:cstheme="minorHAnsi"/>
          <w:i/>
          <w:iCs/>
          <w:sz w:val="22"/>
          <w:szCs w:val="22"/>
          <w:lang w:val="en-US"/>
        </w:rPr>
        <w:t>)</w:t>
      </w:r>
      <w:r w:rsidR="00B00D5B">
        <w:rPr>
          <w:rFonts w:cstheme="minorHAnsi"/>
          <w:sz w:val="22"/>
          <w:szCs w:val="22"/>
        </w:rPr>
        <w:t xml:space="preserve"> </w:t>
      </w:r>
      <w:r>
        <w:rPr>
          <w:rFonts w:cstheme="minorHAnsi"/>
          <w:sz w:val="22"/>
          <w:szCs w:val="22"/>
        </w:rPr>
        <w:t xml:space="preserve">with </w:t>
      </w:r>
      <w:r w:rsidRPr="00DA0E83">
        <w:rPr>
          <w:rFonts w:cstheme="minorHAnsi"/>
          <w:sz w:val="22"/>
          <w:szCs w:val="22"/>
        </w:rPr>
        <w:t>sand and grit</w:t>
      </w:r>
      <w:r w:rsidRPr="00DA0E83">
        <w:rPr>
          <w:rFonts w:cstheme="minorHAnsi"/>
          <w:i/>
          <w:iCs/>
          <w:sz w:val="22"/>
          <w:szCs w:val="22"/>
        </w:rPr>
        <w:t xml:space="preserve"> </w:t>
      </w:r>
      <w:r w:rsidRPr="00DA0E83">
        <w:rPr>
          <w:rFonts w:cstheme="minorHAnsi"/>
          <w:sz w:val="22"/>
          <w:szCs w:val="22"/>
        </w:rPr>
        <w:t>with the palm of the hand to remove black soot</w:t>
      </w:r>
      <w:r w:rsidR="00B00D5B" w:rsidRPr="00DA0E83">
        <w:rPr>
          <w:rFonts w:cstheme="minorHAnsi"/>
          <w:sz w:val="22"/>
          <w:szCs w:val="22"/>
        </w:rPr>
        <w:t>.</w:t>
      </w:r>
      <w:r w:rsidR="00F17C09" w:rsidRPr="00DA0E83">
        <w:rPr>
          <w:rFonts w:cstheme="minorHAnsi"/>
          <w:sz w:val="22"/>
          <w:szCs w:val="22"/>
        </w:rPr>
        <w:t xml:space="preserve"> </w:t>
      </w:r>
      <w:r w:rsidRPr="00DA0E83">
        <w:rPr>
          <w:rFonts w:cstheme="minorHAnsi"/>
          <w:sz w:val="22"/>
          <w:szCs w:val="22"/>
        </w:rPr>
        <w:t>These and other tasks – long w</w:t>
      </w:r>
      <w:r w:rsidRPr="00547F1B">
        <w:rPr>
          <w:rFonts w:cstheme="minorHAnsi"/>
          <w:sz w:val="22"/>
          <w:szCs w:val="22"/>
        </w:rPr>
        <w:t xml:space="preserve">alks to the market or maize mill for instance – were made more strenuous as they frequently took place under </w:t>
      </w:r>
      <w:r w:rsidR="001500C9" w:rsidRPr="00BD0C01">
        <w:rPr>
          <w:rFonts w:cstheme="minorHAnsi"/>
          <w:sz w:val="22"/>
          <w:szCs w:val="22"/>
        </w:rPr>
        <w:t xml:space="preserve">a </w:t>
      </w:r>
      <w:r w:rsidR="002B032B" w:rsidRPr="00BD0C01">
        <w:rPr>
          <w:rFonts w:cstheme="minorHAnsi"/>
          <w:sz w:val="22"/>
          <w:szCs w:val="22"/>
        </w:rPr>
        <w:t>hot</w:t>
      </w:r>
      <w:r w:rsidRPr="00BD0C01">
        <w:rPr>
          <w:rFonts w:cstheme="minorHAnsi"/>
          <w:sz w:val="22"/>
          <w:szCs w:val="22"/>
        </w:rPr>
        <w:t xml:space="preserve"> </w:t>
      </w:r>
      <w:proofErr w:type="gramStart"/>
      <w:r w:rsidRPr="00BD0C01">
        <w:rPr>
          <w:rFonts w:cstheme="minorHAnsi"/>
          <w:sz w:val="22"/>
          <w:szCs w:val="22"/>
        </w:rPr>
        <w:t>sun</w:t>
      </w:r>
      <w:r w:rsidR="00E565A8">
        <w:rPr>
          <w:rFonts w:cstheme="minorHAnsi"/>
          <w:sz w:val="22"/>
          <w:szCs w:val="22"/>
        </w:rPr>
        <w:t>,</w:t>
      </w:r>
      <w:r w:rsidRPr="00BD0C01">
        <w:rPr>
          <w:rFonts w:cstheme="minorHAnsi"/>
          <w:sz w:val="22"/>
          <w:szCs w:val="22"/>
        </w:rPr>
        <w:t xml:space="preserve"> </w:t>
      </w:r>
      <w:r w:rsidR="00E565A8">
        <w:rPr>
          <w:rFonts w:cstheme="minorHAnsi"/>
          <w:sz w:val="22"/>
          <w:szCs w:val="22"/>
        </w:rPr>
        <w:t>and</w:t>
      </w:r>
      <w:proofErr w:type="gramEnd"/>
      <w:r w:rsidR="00E565A8">
        <w:rPr>
          <w:rFonts w:cstheme="minorHAnsi"/>
          <w:sz w:val="22"/>
          <w:szCs w:val="22"/>
        </w:rPr>
        <w:t xml:space="preserve"> were performed</w:t>
      </w:r>
      <w:r w:rsidRPr="00BD0C01">
        <w:rPr>
          <w:rFonts w:cstheme="minorHAnsi"/>
          <w:sz w:val="22"/>
          <w:szCs w:val="22"/>
        </w:rPr>
        <w:t xml:space="preserve"> </w:t>
      </w:r>
      <w:r w:rsidR="000344CA">
        <w:rPr>
          <w:rFonts w:cstheme="minorHAnsi"/>
          <w:sz w:val="22"/>
          <w:szCs w:val="22"/>
        </w:rPr>
        <w:t>through</w:t>
      </w:r>
      <w:r w:rsidR="00E565A8">
        <w:rPr>
          <w:rFonts w:cstheme="minorHAnsi"/>
          <w:sz w:val="22"/>
          <w:szCs w:val="22"/>
        </w:rPr>
        <w:t>out</w:t>
      </w:r>
      <w:r w:rsidRPr="00BD0C01">
        <w:rPr>
          <w:rFonts w:cstheme="minorHAnsi"/>
          <w:sz w:val="22"/>
          <w:szCs w:val="22"/>
        </w:rPr>
        <w:t xml:space="preserve"> pregnanc</w:t>
      </w:r>
      <w:r w:rsidR="00E565A8">
        <w:rPr>
          <w:rFonts w:cstheme="minorHAnsi"/>
          <w:sz w:val="22"/>
          <w:szCs w:val="22"/>
        </w:rPr>
        <w:t>ies</w:t>
      </w:r>
      <w:r w:rsidRPr="00BD0C01">
        <w:rPr>
          <w:rFonts w:cstheme="minorHAnsi"/>
          <w:sz w:val="22"/>
          <w:szCs w:val="22"/>
        </w:rPr>
        <w:t xml:space="preserve"> and </w:t>
      </w:r>
      <w:r w:rsidR="000344CA">
        <w:rPr>
          <w:rFonts w:cstheme="minorHAnsi"/>
          <w:sz w:val="22"/>
          <w:szCs w:val="22"/>
        </w:rPr>
        <w:t>while</w:t>
      </w:r>
      <w:r w:rsidRPr="00BD0C01">
        <w:rPr>
          <w:rFonts w:cstheme="minorHAnsi"/>
          <w:sz w:val="22"/>
          <w:szCs w:val="22"/>
        </w:rPr>
        <w:t xml:space="preserve"> </w:t>
      </w:r>
      <w:r w:rsidR="00E565A8">
        <w:rPr>
          <w:rFonts w:cstheme="minorHAnsi"/>
          <w:sz w:val="22"/>
          <w:szCs w:val="22"/>
        </w:rPr>
        <w:t xml:space="preserve">carrying </w:t>
      </w:r>
      <w:r w:rsidRPr="00BD0C01">
        <w:rPr>
          <w:rFonts w:cstheme="minorHAnsi"/>
          <w:sz w:val="22"/>
          <w:szCs w:val="22"/>
        </w:rPr>
        <w:t>babies in slings.</w:t>
      </w:r>
      <w:r w:rsidR="00DA0E83" w:rsidRPr="00BD0C01">
        <w:rPr>
          <w:rFonts w:cstheme="minorHAnsi"/>
          <w:sz w:val="22"/>
          <w:szCs w:val="22"/>
        </w:rPr>
        <w:t xml:space="preserve"> </w:t>
      </w:r>
      <w:r w:rsidR="000031ED">
        <w:rPr>
          <w:rFonts w:cstheme="minorHAnsi"/>
          <w:sz w:val="22"/>
          <w:szCs w:val="22"/>
        </w:rPr>
        <w:t xml:space="preserve">Such </w:t>
      </w:r>
      <w:r w:rsidR="00563D9F">
        <w:rPr>
          <w:rFonts w:cstheme="minorHAnsi"/>
          <w:sz w:val="22"/>
          <w:szCs w:val="22"/>
        </w:rPr>
        <w:t xml:space="preserve">daily </w:t>
      </w:r>
      <w:r w:rsidR="000031ED">
        <w:rPr>
          <w:rFonts w:cstheme="minorHAnsi"/>
          <w:sz w:val="22"/>
          <w:szCs w:val="22"/>
        </w:rPr>
        <w:t>hardships were</w:t>
      </w:r>
      <w:r w:rsidR="00563D9F">
        <w:rPr>
          <w:rFonts w:cstheme="minorHAnsi"/>
          <w:sz w:val="22"/>
          <w:szCs w:val="22"/>
        </w:rPr>
        <w:t xml:space="preserve"> recognised but</w:t>
      </w:r>
      <w:r w:rsidR="000031ED">
        <w:rPr>
          <w:rFonts w:cstheme="minorHAnsi"/>
          <w:sz w:val="22"/>
          <w:szCs w:val="22"/>
        </w:rPr>
        <w:t xml:space="preserve"> </w:t>
      </w:r>
      <w:r w:rsidR="00DA0E83" w:rsidRPr="002B559F">
        <w:rPr>
          <w:rFonts w:cstheme="minorHAnsi"/>
          <w:sz w:val="22"/>
          <w:szCs w:val="22"/>
        </w:rPr>
        <w:t xml:space="preserve">rarely explicitly discussed by women </w:t>
      </w:r>
      <w:r w:rsidR="000031ED">
        <w:rPr>
          <w:rFonts w:cstheme="minorHAnsi"/>
          <w:sz w:val="22"/>
          <w:szCs w:val="22"/>
        </w:rPr>
        <w:t>themselves</w:t>
      </w:r>
      <w:r w:rsidR="007A3EA3">
        <w:rPr>
          <w:rFonts w:cstheme="minorHAnsi"/>
          <w:sz w:val="22"/>
          <w:szCs w:val="22"/>
        </w:rPr>
        <w:t>, for whom this just represented part of their normal lives</w:t>
      </w:r>
      <w:r w:rsidR="000031ED">
        <w:rPr>
          <w:rFonts w:cstheme="minorHAnsi"/>
          <w:sz w:val="22"/>
          <w:szCs w:val="22"/>
        </w:rPr>
        <w:t>.</w:t>
      </w:r>
    </w:p>
    <w:p w14:paraId="2ADDEF63" w14:textId="77777777" w:rsidR="002B559F" w:rsidRDefault="002B559F" w:rsidP="00AF643A">
      <w:pPr>
        <w:spacing w:line="276" w:lineRule="auto"/>
        <w:rPr>
          <w:rFonts w:cstheme="minorHAnsi"/>
          <w:sz w:val="22"/>
          <w:szCs w:val="22"/>
        </w:rPr>
      </w:pPr>
    </w:p>
    <w:p w14:paraId="3E12DD85" w14:textId="5804A6F6" w:rsidR="00222BA2" w:rsidRPr="00DA0E83" w:rsidRDefault="002B559F" w:rsidP="00AF643A">
      <w:pPr>
        <w:spacing w:line="276" w:lineRule="auto"/>
        <w:rPr>
          <w:rFonts w:cstheme="minorHAnsi"/>
          <w:sz w:val="22"/>
          <w:szCs w:val="22"/>
        </w:rPr>
      </w:pPr>
      <w:r w:rsidRPr="002B559F">
        <w:rPr>
          <w:rFonts w:cstheme="minorHAnsi"/>
          <w:sz w:val="22"/>
          <w:szCs w:val="22"/>
        </w:rPr>
        <w:lastRenderedPageBreak/>
        <w:t>S</w:t>
      </w:r>
      <w:r w:rsidR="000031ED">
        <w:rPr>
          <w:rFonts w:cstheme="minorHAnsi"/>
          <w:sz w:val="22"/>
          <w:szCs w:val="22"/>
        </w:rPr>
        <w:t>imilarly, s</w:t>
      </w:r>
      <w:r w:rsidRPr="002B559F">
        <w:rPr>
          <w:rFonts w:cstheme="minorHAnsi"/>
          <w:sz w:val="22"/>
          <w:szCs w:val="22"/>
        </w:rPr>
        <w:t xml:space="preserve">moke </w:t>
      </w:r>
      <w:r w:rsidR="00D83C9B">
        <w:rPr>
          <w:rFonts w:cstheme="minorHAnsi"/>
          <w:sz w:val="22"/>
          <w:szCs w:val="22"/>
        </w:rPr>
        <w:t xml:space="preserve">itself </w:t>
      </w:r>
      <w:r w:rsidRPr="002B559F">
        <w:rPr>
          <w:sz w:val="22"/>
          <w:szCs w:val="22"/>
        </w:rPr>
        <w:t xml:space="preserve">was seen </w:t>
      </w:r>
      <w:r w:rsidR="000031ED">
        <w:rPr>
          <w:sz w:val="22"/>
          <w:szCs w:val="22"/>
        </w:rPr>
        <w:t xml:space="preserve">as </w:t>
      </w:r>
      <w:r w:rsidRPr="002B559F">
        <w:rPr>
          <w:sz w:val="22"/>
          <w:szCs w:val="22"/>
        </w:rPr>
        <w:t>unavoidable</w:t>
      </w:r>
      <w:r w:rsidR="005D614D">
        <w:rPr>
          <w:sz w:val="22"/>
          <w:szCs w:val="22"/>
        </w:rPr>
        <w:t>:</w:t>
      </w:r>
      <w:r w:rsidR="000031ED">
        <w:rPr>
          <w:sz w:val="22"/>
          <w:szCs w:val="22"/>
        </w:rPr>
        <w:t xml:space="preserve"> a</w:t>
      </w:r>
      <w:r w:rsidRPr="002B559F">
        <w:rPr>
          <w:sz w:val="22"/>
          <w:szCs w:val="22"/>
        </w:rPr>
        <w:t xml:space="preserve"> ‘fact of life’</w:t>
      </w:r>
      <w:r w:rsidR="000031ED">
        <w:rPr>
          <w:sz w:val="22"/>
          <w:szCs w:val="22"/>
        </w:rPr>
        <w:t>,</w:t>
      </w:r>
      <w:r w:rsidRPr="002B559F">
        <w:rPr>
          <w:sz w:val="22"/>
          <w:szCs w:val="22"/>
        </w:rPr>
        <w:t xml:space="preserve"> as evidenced by the </w:t>
      </w:r>
      <w:r>
        <w:rPr>
          <w:sz w:val="22"/>
          <w:szCs w:val="22"/>
        </w:rPr>
        <w:t xml:space="preserve">disbelieving </w:t>
      </w:r>
      <w:r w:rsidRPr="002B559F">
        <w:rPr>
          <w:sz w:val="22"/>
          <w:szCs w:val="22"/>
        </w:rPr>
        <w:t>response of, “</w:t>
      </w:r>
      <w:proofErr w:type="spellStart"/>
      <w:r w:rsidRPr="002B559F">
        <w:rPr>
          <w:sz w:val="22"/>
          <w:szCs w:val="22"/>
        </w:rPr>
        <w:t>utsi</w:t>
      </w:r>
      <w:proofErr w:type="spellEnd"/>
      <w:r w:rsidRPr="002B559F">
        <w:rPr>
          <w:sz w:val="22"/>
          <w:szCs w:val="22"/>
        </w:rPr>
        <w:t xml:space="preserve">?” </w:t>
      </w:r>
      <w:r>
        <w:rPr>
          <w:sz w:val="22"/>
          <w:szCs w:val="22"/>
        </w:rPr>
        <w:t>(“</w:t>
      </w:r>
      <w:r w:rsidR="00A946E9">
        <w:rPr>
          <w:sz w:val="22"/>
          <w:szCs w:val="22"/>
        </w:rPr>
        <w:t>s</w:t>
      </w:r>
      <w:r>
        <w:rPr>
          <w:sz w:val="22"/>
          <w:szCs w:val="22"/>
        </w:rPr>
        <w:t xml:space="preserve">moke?”) </w:t>
      </w:r>
      <w:r w:rsidR="000031ED">
        <w:rPr>
          <w:sz w:val="22"/>
          <w:szCs w:val="22"/>
        </w:rPr>
        <w:t xml:space="preserve">we became used to hearing </w:t>
      </w:r>
      <w:r>
        <w:rPr>
          <w:sz w:val="22"/>
          <w:szCs w:val="22"/>
        </w:rPr>
        <w:t>on introducing</w:t>
      </w:r>
      <w:r w:rsidRPr="002B559F">
        <w:rPr>
          <w:sz w:val="22"/>
          <w:szCs w:val="22"/>
        </w:rPr>
        <w:t xml:space="preserve"> the study topic </w:t>
      </w:r>
      <w:r w:rsidR="00AA4AD4">
        <w:rPr>
          <w:sz w:val="22"/>
          <w:szCs w:val="22"/>
        </w:rPr>
        <w:t>in the village</w:t>
      </w:r>
      <w:r w:rsidRPr="002B559F">
        <w:rPr>
          <w:sz w:val="22"/>
          <w:szCs w:val="22"/>
        </w:rPr>
        <w:t>.</w:t>
      </w:r>
      <w:r>
        <w:rPr>
          <w:sz w:val="22"/>
          <w:szCs w:val="22"/>
        </w:rPr>
        <w:t xml:space="preserve"> </w:t>
      </w:r>
      <w:r w:rsidR="00AA4AD4">
        <w:rPr>
          <w:sz w:val="22"/>
          <w:szCs w:val="22"/>
        </w:rPr>
        <w:t xml:space="preserve">There was no </w:t>
      </w:r>
      <w:r w:rsidR="00AA4AD4" w:rsidRPr="00AA4AD4">
        <w:rPr>
          <w:sz w:val="22"/>
          <w:szCs w:val="22"/>
        </w:rPr>
        <w:t xml:space="preserve">commonly used term for </w:t>
      </w:r>
      <w:r w:rsidR="00AA4AD4">
        <w:rPr>
          <w:sz w:val="22"/>
          <w:szCs w:val="22"/>
        </w:rPr>
        <w:t>‘</w:t>
      </w:r>
      <w:r w:rsidR="00AA4AD4" w:rsidRPr="00AA4AD4">
        <w:rPr>
          <w:sz w:val="22"/>
          <w:szCs w:val="22"/>
        </w:rPr>
        <w:t>air pollution</w:t>
      </w:r>
      <w:r w:rsidR="00AA4AD4">
        <w:rPr>
          <w:sz w:val="22"/>
          <w:szCs w:val="22"/>
        </w:rPr>
        <w:t>’</w:t>
      </w:r>
      <w:r w:rsidR="00AA4AD4" w:rsidRPr="00AA4AD4">
        <w:rPr>
          <w:sz w:val="22"/>
          <w:szCs w:val="22"/>
        </w:rPr>
        <w:t xml:space="preserve"> in Chichewa</w:t>
      </w:r>
      <w:r w:rsidR="00AA4AD4">
        <w:rPr>
          <w:sz w:val="22"/>
          <w:szCs w:val="22"/>
        </w:rPr>
        <w:t xml:space="preserve">, and the concept of air being polluted (in the way that drinking water might be) was not recognised by participants. Women did laughingly acknowledge the shared experiences of </w:t>
      </w:r>
      <w:r w:rsidR="00D83C9B">
        <w:rPr>
          <w:sz w:val="22"/>
          <w:szCs w:val="22"/>
        </w:rPr>
        <w:t>stinging eyes</w:t>
      </w:r>
      <w:r w:rsidR="00A121C0">
        <w:rPr>
          <w:sz w:val="22"/>
          <w:szCs w:val="22"/>
        </w:rPr>
        <w:t xml:space="preserve"> </w:t>
      </w:r>
      <w:r w:rsidR="00D83C9B">
        <w:rPr>
          <w:sz w:val="22"/>
          <w:szCs w:val="22"/>
        </w:rPr>
        <w:t>and running noses</w:t>
      </w:r>
      <w:r w:rsidR="00AA4AD4">
        <w:rPr>
          <w:sz w:val="22"/>
          <w:szCs w:val="22"/>
        </w:rPr>
        <w:t xml:space="preserve"> that we felt</w:t>
      </w:r>
      <w:r w:rsidR="00D83C9B">
        <w:rPr>
          <w:sz w:val="22"/>
          <w:szCs w:val="22"/>
        </w:rPr>
        <w:t xml:space="preserve"> during </w:t>
      </w:r>
      <w:r w:rsidR="00A121C0">
        <w:rPr>
          <w:sz w:val="22"/>
          <w:szCs w:val="22"/>
        </w:rPr>
        <w:t>cooking,</w:t>
      </w:r>
      <w:r w:rsidR="00AA4AD4">
        <w:rPr>
          <w:sz w:val="22"/>
          <w:szCs w:val="22"/>
        </w:rPr>
        <w:t xml:space="preserve"> but </w:t>
      </w:r>
      <w:r w:rsidR="00A121C0">
        <w:rPr>
          <w:sz w:val="22"/>
          <w:szCs w:val="22"/>
        </w:rPr>
        <w:t>these</w:t>
      </w:r>
      <w:r w:rsidR="00AA4AD4">
        <w:rPr>
          <w:sz w:val="22"/>
          <w:szCs w:val="22"/>
        </w:rPr>
        <w:t xml:space="preserve"> </w:t>
      </w:r>
      <w:r w:rsidR="00A121C0">
        <w:rPr>
          <w:sz w:val="22"/>
          <w:szCs w:val="22"/>
        </w:rPr>
        <w:t>were</w:t>
      </w:r>
      <w:r w:rsidR="00AA4AD4">
        <w:rPr>
          <w:sz w:val="22"/>
          <w:szCs w:val="22"/>
        </w:rPr>
        <w:t xml:space="preserve"> seen </w:t>
      </w:r>
      <w:r w:rsidR="00A121C0">
        <w:rPr>
          <w:sz w:val="22"/>
          <w:szCs w:val="22"/>
        </w:rPr>
        <w:t xml:space="preserve">only </w:t>
      </w:r>
      <w:r w:rsidR="00AA4AD4">
        <w:rPr>
          <w:sz w:val="22"/>
          <w:szCs w:val="22"/>
        </w:rPr>
        <w:t>as minor inconvenience</w:t>
      </w:r>
      <w:r w:rsidR="00A121C0">
        <w:rPr>
          <w:sz w:val="22"/>
          <w:szCs w:val="22"/>
        </w:rPr>
        <w:t xml:space="preserve">s. </w:t>
      </w:r>
      <w:r w:rsidR="00AA4AD4">
        <w:rPr>
          <w:sz w:val="22"/>
          <w:szCs w:val="22"/>
        </w:rPr>
        <w:t xml:space="preserve">In conversation, </w:t>
      </w:r>
      <w:r w:rsidR="00D83C9B">
        <w:rPr>
          <w:rFonts w:cstheme="minorHAnsi"/>
          <w:sz w:val="22"/>
          <w:szCs w:val="22"/>
        </w:rPr>
        <w:t>attitudes</w:t>
      </w:r>
      <w:r w:rsidR="00DA0E83" w:rsidRPr="00DA0E83">
        <w:rPr>
          <w:rFonts w:cstheme="minorHAnsi"/>
          <w:sz w:val="22"/>
          <w:szCs w:val="22"/>
        </w:rPr>
        <w:t xml:space="preserve"> were stoical:</w:t>
      </w:r>
    </w:p>
    <w:p w14:paraId="31B2056D" w14:textId="3FF75919" w:rsidR="00BD6364" w:rsidRPr="00BD0C01" w:rsidRDefault="00DA0E83" w:rsidP="00AF643A">
      <w:pPr>
        <w:spacing w:line="276" w:lineRule="auto"/>
        <w:ind w:firstLine="720"/>
        <w:rPr>
          <w:rFonts w:eastAsia="Times New Roman" w:cstheme="minorHAnsi"/>
          <w:i/>
          <w:iCs/>
          <w:sz w:val="22"/>
          <w:szCs w:val="22"/>
          <w:lang w:eastAsia="en-GB"/>
        </w:rPr>
      </w:pPr>
      <w:r w:rsidRPr="00BD0C01">
        <w:rPr>
          <w:rFonts w:eastAsia="Times New Roman" w:cstheme="minorHAnsi"/>
          <w:i/>
          <w:iCs/>
          <w:sz w:val="22"/>
          <w:szCs w:val="22"/>
          <w:lang w:eastAsia="en-GB"/>
        </w:rPr>
        <w:t xml:space="preserve">Facilitator: </w:t>
      </w:r>
      <w:r w:rsidR="00D83C9B">
        <w:rPr>
          <w:rFonts w:eastAsia="Times New Roman" w:cstheme="minorHAnsi"/>
          <w:i/>
          <w:iCs/>
          <w:sz w:val="22"/>
          <w:szCs w:val="22"/>
          <w:lang w:eastAsia="en-GB"/>
        </w:rPr>
        <w:t xml:space="preserve">(your eyes) </w:t>
      </w:r>
      <w:r w:rsidRPr="00BD0C01">
        <w:rPr>
          <w:rFonts w:eastAsia="Times New Roman" w:cstheme="minorHAnsi"/>
          <w:i/>
          <w:iCs/>
          <w:sz w:val="22"/>
          <w:szCs w:val="22"/>
          <w:lang w:eastAsia="en-GB"/>
        </w:rPr>
        <w:t xml:space="preserve">they </w:t>
      </w:r>
      <w:proofErr w:type="gramStart"/>
      <w:r w:rsidRPr="00BD0C01">
        <w:rPr>
          <w:rFonts w:eastAsia="Times New Roman" w:cstheme="minorHAnsi"/>
          <w:i/>
          <w:iCs/>
          <w:sz w:val="22"/>
          <w:szCs w:val="22"/>
          <w:lang w:eastAsia="en-GB"/>
        </w:rPr>
        <w:t>don’t</w:t>
      </w:r>
      <w:proofErr w:type="gramEnd"/>
      <w:r w:rsidRPr="00BD0C01">
        <w:rPr>
          <w:rFonts w:eastAsia="Times New Roman" w:cstheme="minorHAnsi"/>
          <w:i/>
          <w:iCs/>
          <w:sz w:val="22"/>
          <w:szCs w:val="22"/>
          <w:lang w:eastAsia="en-GB"/>
        </w:rPr>
        <w:t xml:space="preserve"> hurt with the smoke?</w:t>
      </w:r>
    </w:p>
    <w:p w14:paraId="2152E9F9" w14:textId="5887036A" w:rsidR="00DA0E83" w:rsidRPr="00BD0C01" w:rsidRDefault="00DA0E83" w:rsidP="00AF643A">
      <w:pPr>
        <w:spacing w:line="276" w:lineRule="auto"/>
        <w:ind w:firstLine="720"/>
        <w:rPr>
          <w:rFonts w:eastAsia="Times New Roman" w:cstheme="minorHAnsi"/>
          <w:i/>
          <w:iCs/>
          <w:sz w:val="22"/>
          <w:szCs w:val="22"/>
          <w:lang w:eastAsia="en-GB"/>
        </w:rPr>
      </w:pPr>
      <w:r w:rsidRPr="00BD0C01">
        <w:rPr>
          <w:rFonts w:eastAsia="Times New Roman" w:cstheme="minorHAnsi"/>
          <w:i/>
          <w:iCs/>
          <w:sz w:val="22"/>
          <w:szCs w:val="22"/>
          <w:lang w:eastAsia="en-GB"/>
        </w:rPr>
        <w:t>F</w:t>
      </w:r>
      <w:r w:rsidR="00BD6364">
        <w:rPr>
          <w:rFonts w:eastAsia="Times New Roman" w:cstheme="minorHAnsi"/>
          <w:i/>
          <w:iCs/>
          <w:sz w:val="22"/>
          <w:szCs w:val="22"/>
          <w:lang w:eastAsia="en-GB"/>
        </w:rPr>
        <w:t xml:space="preserve">emale </w:t>
      </w:r>
      <w:r w:rsidRPr="00BD0C01">
        <w:rPr>
          <w:rFonts w:eastAsia="Times New Roman" w:cstheme="minorHAnsi"/>
          <w:i/>
          <w:iCs/>
          <w:sz w:val="22"/>
          <w:szCs w:val="22"/>
          <w:lang w:eastAsia="en-GB"/>
        </w:rPr>
        <w:t>P</w:t>
      </w:r>
      <w:r w:rsidR="00BD6364">
        <w:rPr>
          <w:rFonts w:eastAsia="Times New Roman" w:cstheme="minorHAnsi"/>
          <w:i/>
          <w:iCs/>
          <w:sz w:val="22"/>
          <w:szCs w:val="22"/>
          <w:lang w:eastAsia="en-GB"/>
        </w:rPr>
        <w:t>articipant</w:t>
      </w:r>
      <w:r w:rsidRPr="00BD0C01">
        <w:rPr>
          <w:rFonts w:eastAsia="Times New Roman" w:cstheme="minorHAnsi"/>
          <w:i/>
          <w:iCs/>
          <w:sz w:val="22"/>
          <w:szCs w:val="22"/>
          <w:lang w:eastAsia="en-GB"/>
        </w:rPr>
        <w:t xml:space="preserve">: they do hurt, so long as the </w:t>
      </w:r>
      <w:proofErr w:type="spellStart"/>
      <w:r w:rsidRPr="00BD0C01">
        <w:rPr>
          <w:rFonts w:eastAsia="Times New Roman" w:cstheme="minorHAnsi"/>
          <w:i/>
          <w:iCs/>
          <w:sz w:val="22"/>
          <w:szCs w:val="22"/>
          <w:lang w:eastAsia="en-GB"/>
        </w:rPr>
        <w:t>nsima</w:t>
      </w:r>
      <w:proofErr w:type="spellEnd"/>
      <w:r w:rsidRPr="00BD0C01">
        <w:rPr>
          <w:rFonts w:eastAsia="Times New Roman" w:cstheme="minorHAnsi"/>
          <w:i/>
          <w:iCs/>
          <w:sz w:val="22"/>
          <w:szCs w:val="22"/>
          <w:lang w:eastAsia="en-GB"/>
        </w:rPr>
        <w:t xml:space="preserve"> gets cooked, we just </w:t>
      </w:r>
      <w:proofErr w:type="gramStart"/>
      <w:r w:rsidRPr="00BD0C01">
        <w:rPr>
          <w:rFonts w:eastAsia="Times New Roman" w:cstheme="minorHAnsi"/>
          <w:i/>
          <w:iCs/>
          <w:sz w:val="22"/>
          <w:szCs w:val="22"/>
          <w:lang w:eastAsia="en-GB"/>
        </w:rPr>
        <w:t>persevere</w:t>
      </w:r>
      <w:proofErr w:type="gramEnd"/>
    </w:p>
    <w:p w14:paraId="62AC45CB" w14:textId="00332BAE" w:rsidR="00222BA2" w:rsidRDefault="00DA0E83" w:rsidP="00AF643A">
      <w:pPr>
        <w:spacing w:line="276" w:lineRule="auto"/>
        <w:ind w:firstLine="720"/>
        <w:rPr>
          <w:rFonts w:cstheme="minorHAnsi"/>
          <w:sz w:val="22"/>
          <w:szCs w:val="22"/>
        </w:rPr>
      </w:pPr>
      <w:r>
        <w:rPr>
          <w:rFonts w:cstheme="minorHAnsi"/>
          <w:sz w:val="22"/>
          <w:szCs w:val="22"/>
        </w:rPr>
        <w:t>Workshop 3</w:t>
      </w:r>
    </w:p>
    <w:p w14:paraId="5F919995" w14:textId="77777777" w:rsidR="00A121C0" w:rsidRDefault="00A121C0" w:rsidP="00AF643A">
      <w:pPr>
        <w:spacing w:line="276" w:lineRule="auto"/>
        <w:rPr>
          <w:sz w:val="22"/>
          <w:szCs w:val="22"/>
        </w:rPr>
      </w:pPr>
    </w:p>
    <w:p w14:paraId="28582516" w14:textId="59DE27A5" w:rsidR="007F5B26" w:rsidRDefault="00A121C0" w:rsidP="00AF643A">
      <w:pPr>
        <w:spacing w:line="276" w:lineRule="auto"/>
        <w:rPr>
          <w:rFonts w:cstheme="minorHAnsi"/>
          <w:sz w:val="22"/>
          <w:szCs w:val="22"/>
        </w:rPr>
      </w:pPr>
      <w:r>
        <w:rPr>
          <w:sz w:val="22"/>
          <w:szCs w:val="22"/>
        </w:rPr>
        <w:t xml:space="preserve">On sharing knowledge of the longer-term health effects of smoke exposure </w:t>
      </w:r>
      <w:r w:rsidR="006419D9">
        <w:rPr>
          <w:sz w:val="22"/>
          <w:szCs w:val="22"/>
        </w:rPr>
        <w:t>and our findings on ventilation, for example</w:t>
      </w:r>
      <w:r>
        <w:rPr>
          <w:sz w:val="22"/>
          <w:szCs w:val="22"/>
        </w:rPr>
        <w:t>, some residents seemed concerned</w:t>
      </w:r>
      <w:r w:rsidR="003F74DA">
        <w:rPr>
          <w:sz w:val="22"/>
          <w:szCs w:val="22"/>
        </w:rPr>
        <w:t xml:space="preserve">. However, we observed that these </w:t>
      </w:r>
      <w:r>
        <w:rPr>
          <w:sz w:val="22"/>
          <w:szCs w:val="22"/>
        </w:rPr>
        <w:t xml:space="preserve">concerns </w:t>
      </w:r>
      <w:r w:rsidR="003F74DA">
        <w:rPr>
          <w:sz w:val="22"/>
          <w:szCs w:val="22"/>
        </w:rPr>
        <w:t xml:space="preserve">quickly </w:t>
      </w:r>
      <w:r>
        <w:rPr>
          <w:sz w:val="22"/>
          <w:szCs w:val="22"/>
        </w:rPr>
        <w:t xml:space="preserve">faded in the face of more immediate priorities. </w:t>
      </w:r>
      <w:r w:rsidR="0016099D">
        <w:rPr>
          <w:rFonts w:cstheme="minorHAnsi"/>
          <w:sz w:val="22"/>
          <w:szCs w:val="22"/>
        </w:rPr>
        <w:t xml:space="preserve">Throughout daily </w:t>
      </w:r>
      <w:r w:rsidR="00616558">
        <w:rPr>
          <w:rFonts w:cstheme="minorHAnsi"/>
          <w:sz w:val="22"/>
          <w:szCs w:val="22"/>
        </w:rPr>
        <w:t>activities</w:t>
      </w:r>
      <w:r w:rsidR="0016099D">
        <w:rPr>
          <w:rFonts w:cstheme="minorHAnsi"/>
          <w:sz w:val="22"/>
          <w:szCs w:val="22"/>
        </w:rPr>
        <w:t>, a</w:t>
      </w:r>
      <w:r w:rsidR="00616558">
        <w:rPr>
          <w:rFonts w:cstheme="minorHAnsi"/>
          <w:sz w:val="22"/>
          <w:szCs w:val="22"/>
        </w:rPr>
        <w:t xml:space="preserve">n </w:t>
      </w:r>
      <w:r w:rsidR="0016099D">
        <w:rPr>
          <w:rFonts w:cstheme="minorHAnsi"/>
          <w:sz w:val="22"/>
          <w:szCs w:val="22"/>
        </w:rPr>
        <w:t xml:space="preserve">aggravating aspect was </w:t>
      </w:r>
      <w:r w:rsidR="006E67C0">
        <w:rPr>
          <w:rFonts w:cstheme="minorHAnsi"/>
          <w:sz w:val="22"/>
          <w:szCs w:val="22"/>
        </w:rPr>
        <w:t>h</w:t>
      </w:r>
      <w:r w:rsidR="0016099D">
        <w:rPr>
          <w:rFonts w:cstheme="minorHAnsi"/>
          <w:sz w:val="22"/>
          <w:szCs w:val="22"/>
        </w:rPr>
        <w:t>unger</w:t>
      </w:r>
      <w:r w:rsidR="006E67C0">
        <w:rPr>
          <w:rFonts w:cstheme="minorHAnsi"/>
          <w:sz w:val="22"/>
          <w:szCs w:val="22"/>
        </w:rPr>
        <w:t>.</w:t>
      </w:r>
      <w:r w:rsidR="0016099D">
        <w:rPr>
          <w:rFonts w:cstheme="minorHAnsi"/>
          <w:sz w:val="22"/>
          <w:szCs w:val="22"/>
        </w:rPr>
        <w:t xml:space="preserve"> </w:t>
      </w:r>
      <w:r w:rsidR="00A946E9">
        <w:rPr>
          <w:rFonts w:cstheme="minorHAnsi"/>
          <w:sz w:val="22"/>
          <w:szCs w:val="22"/>
        </w:rPr>
        <w:t>Residents themselves worked all year round on their farms to grow</w:t>
      </w:r>
      <w:r w:rsidR="00260969">
        <w:rPr>
          <w:rFonts w:cstheme="minorHAnsi"/>
          <w:sz w:val="22"/>
          <w:szCs w:val="22"/>
        </w:rPr>
        <w:t xml:space="preserve"> maize,</w:t>
      </w:r>
      <w:r w:rsidR="00A946E9">
        <w:rPr>
          <w:rFonts w:cstheme="minorHAnsi"/>
          <w:sz w:val="22"/>
          <w:szCs w:val="22"/>
        </w:rPr>
        <w:t xml:space="preserve"> the </w:t>
      </w:r>
      <w:r w:rsidR="00260969">
        <w:rPr>
          <w:rFonts w:cstheme="minorHAnsi"/>
          <w:sz w:val="22"/>
          <w:szCs w:val="22"/>
        </w:rPr>
        <w:t>staple</w:t>
      </w:r>
      <w:r w:rsidR="00616558">
        <w:rPr>
          <w:rFonts w:cstheme="minorHAnsi"/>
          <w:sz w:val="22"/>
          <w:szCs w:val="22"/>
        </w:rPr>
        <w:t xml:space="preserve"> food source</w:t>
      </w:r>
      <w:r w:rsidR="007F2C8A">
        <w:rPr>
          <w:rFonts w:cstheme="minorHAnsi"/>
          <w:sz w:val="22"/>
          <w:szCs w:val="22"/>
        </w:rPr>
        <w:t>. M</w:t>
      </w:r>
      <w:r w:rsidR="0016099D">
        <w:rPr>
          <w:rFonts w:cstheme="minorHAnsi"/>
          <w:sz w:val="22"/>
          <w:szCs w:val="22"/>
        </w:rPr>
        <w:t xml:space="preserve">oney to purchase </w:t>
      </w:r>
      <w:r w:rsidR="007F2C8A">
        <w:rPr>
          <w:rFonts w:cstheme="minorHAnsi"/>
          <w:sz w:val="22"/>
          <w:szCs w:val="22"/>
        </w:rPr>
        <w:t xml:space="preserve">small </w:t>
      </w:r>
      <w:r w:rsidR="0016099D">
        <w:rPr>
          <w:rFonts w:cstheme="minorHAnsi"/>
          <w:sz w:val="22"/>
          <w:szCs w:val="22"/>
        </w:rPr>
        <w:t xml:space="preserve">amounts of additional ingredients for daily </w:t>
      </w:r>
      <w:proofErr w:type="spellStart"/>
      <w:r w:rsidR="00F94173" w:rsidRPr="00F17C09">
        <w:rPr>
          <w:rFonts w:cstheme="minorHAnsi"/>
          <w:i/>
          <w:iCs/>
          <w:sz w:val="22"/>
          <w:szCs w:val="22"/>
          <w:lang w:val="en-US"/>
        </w:rPr>
        <w:t>ndiwo</w:t>
      </w:r>
      <w:proofErr w:type="spellEnd"/>
      <w:r w:rsidR="00F94173" w:rsidDel="00F94173">
        <w:rPr>
          <w:rFonts w:cstheme="minorHAnsi"/>
          <w:sz w:val="22"/>
          <w:szCs w:val="22"/>
        </w:rPr>
        <w:t xml:space="preserve"> </w:t>
      </w:r>
      <w:r w:rsidR="00F94173">
        <w:rPr>
          <w:rFonts w:cstheme="minorHAnsi"/>
          <w:sz w:val="22"/>
          <w:szCs w:val="22"/>
        </w:rPr>
        <w:t xml:space="preserve">(stew eaten with </w:t>
      </w:r>
      <w:proofErr w:type="spellStart"/>
      <w:r w:rsidR="00F94173" w:rsidRPr="00AF4F68">
        <w:rPr>
          <w:rFonts w:cstheme="minorHAnsi"/>
          <w:i/>
          <w:iCs/>
          <w:sz w:val="22"/>
          <w:szCs w:val="22"/>
        </w:rPr>
        <w:t>nsima</w:t>
      </w:r>
      <w:proofErr w:type="spellEnd"/>
      <w:r w:rsidR="00F94173">
        <w:rPr>
          <w:rFonts w:cstheme="minorHAnsi"/>
          <w:sz w:val="22"/>
          <w:szCs w:val="22"/>
        </w:rPr>
        <w:t xml:space="preserve">) </w:t>
      </w:r>
      <w:r w:rsidR="0016099D">
        <w:rPr>
          <w:rFonts w:cstheme="minorHAnsi"/>
          <w:sz w:val="22"/>
          <w:szCs w:val="22"/>
        </w:rPr>
        <w:t xml:space="preserve">was </w:t>
      </w:r>
      <w:r w:rsidR="002B4600">
        <w:rPr>
          <w:rFonts w:cstheme="minorHAnsi"/>
          <w:sz w:val="22"/>
          <w:szCs w:val="22"/>
        </w:rPr>
        <w:t>severely restricted</w:t>
      </w:r>
      <w:r w:rsidR="0016099D">
        <w:rPr>
          <w:rFonts w:cstheme="minorHAnsi"/>
          <w:sz w:val="22"/>
          <w:szCs w:val="22"/>
        </w:rPr>
        <w:t xml:space="preserve">. Meals </w:t>
      </w:r>
      <w:r w:rsidR="0016099D">
        <w:rPr>
          <w:rFonts w:cstheme="minorHAnsi"/>
          <w:sz w:val="22"/>
          <w:szCs w:val="22"/>
          <w:lang w:val="en-US"/>
        </w:rPr>
        <w:t xml:space="preserve">mainly </w:t>
      </w:r>
      <w:r w:rsidR="0016099D">
        <w:rPr>
          <w:rFonts w:cstheme="minorHAnsi"/>
          <w:sz w:val="22"/>
          <w:szCs w:val="22"/>
        </w:rPr>
        <w:t xml:space="preserve">consisted of </w:t>
      </w:r>
      <w:proofErr w:type="spellStart"/>
      <w:r w:rsidR="0016099D" w:rsidRPr="00F17C09">
        <w:rPr>
          <w:rFonts w:cstheme="minorHAnsi"/>
          <w:i/>
          <w:iCs/>
          <w:sz w:val="22"/>
          <w:szCs w:val="22"/>
        </w:rPr>
        <w:t>nsima</w:t>
      </w:r>
      <w:proofErr w:type="spellEnd"/>
      <w:r w:rsidR="0016099D">
        <w:rPr>
          <w:rFonts w:cstheme="minorHAnsi"/>
          <w:sz w:val="22"/>
          <w:szCs w:val="22"/>
        </w:rPr>
        <w:t xml:space="preserve">, with small amounts of </w:t>
      </w:r>
      <w:proofErr w:type="spellStart"/>
      <w:r w:rsidR="0016099D" w:rsidRPr="00F17C09">
        <w:rPr>
          <w:rFonts w:cstheme="minorHAnsi"/>
          <w:i/>
          <w:iCs/>
          <w:sz w:val="22"/>
          <w:szCs w:val="22"/>
          <w:lang w:val="en-US"/>
        </w:rPr>
        <w:t>ndiwo</w:t>
      </w:r>
      <w:proofErr w:type="spellEnd"/>
      <w:r w:rsidR="0016099D">
        <w:rPr>
          <w:rFonts w:cstheme="minorHAnsi"/>
          <w:sz w:val="22"/>
          <w:szCs w:val="22"/>
        </w:rPr>
        <w:t>, containing green vegetables</w:t>
      </w:r>
      <w:r w:rsidR="00616558">
        <w:rPr>
          <w:rFonts w:cstheme="minorHAnsi"/>
          <w:sz w:val="22"/>
          <w:szCs w:val="22"/>
        </w:rPr>
        <w:t xml:space="preserve"> and sometimes </w:t>
      </w:r>
      <w:r w:rsidR="0016099D">
        <w:rPr>
          <w:rFonts w:cstheme="minorHAnsi"/>
          <w:sz w:val="22"/>
          <w:szCs w:val="22"/>
        </w:rPr>
        <w:t xml:space="preserve">a protein source (beans, eggs, or dried fish). Sufficient </w:t>
      </w:r>
      <w:r w:rsidR="007F2C8A">
        <w:rPr>
          <w:rFonts w:cstheme="minorHAnsi"/>
          <w:sz w:val="22"/>
          <w:szCs w:val="22"/>
        </w:rPr>
        <w:t>food</w:t>
      </w:r>
      <w:r w:rsidR="0016099D">
        <w:rPr>
          <w:rFonts w:cstheme="minorHAnsi"/>
          <w:sz w:val="22"/>
          <w:szCs w:val="22"/>
        </w:rPr>
        <w:t xml:space="preserve"> was not always available</w:t>
      </w:r>
      <w:r w:rsidR="00166219">
        <w:rPr>
          <w:rFonts w:cstheme="minorHAnsi"/>
          <w:sz w:val="22"/>
          <w:szCs w:val="22"/>
        </w:rPr>
        <w:t xml:space="preserve">: at </w:t>
      </w:r>
      <w:proofErr w:type="gramStart"/>
      <w:r w:rsidR="00166219">
        <w:rPr>
          <w:rFonts w:cstheme="minorHAnsi"/>
          <w:sz w:val="22"/>
          <w:szCs w:val="22"/>
        </w:rPr>
        <w:t>times</w:t>
      </w:r>
      <w:proofErr w:type="gramEnd"/>
      <w:r w:rsidR="00166219">
        <w:rPr>
          <w:rFonts w:cstheme="minorHAnsi"/>
          <w:sz w:val="22"/>
          <w:szCs w:val="22"/>
        </w:rPr>
        <w:t xml:space="preserve"> the </w:t>
      </w:r>
      <w:r w:rsidR="003F74DA">
        <w:rPr>
          <w:rFonts w:cstheme="minorHAnsi"/>
          <w:sz w:val="22"/>
          <w:szCs w:val="22"/>
        </w:rPr>
        <w:t xml:space="preserve">main </w:t>
      </w:r>
      <w:r w:rsidR="00166219">
        <w:rPr>
          <w:rFonts w:cstheme="minorHAnsi"/>
          <w:sz w:val="22"/>
          <w:szCs w:val="22"/>
        </w:rPr>
        <w:t>meal</w:t>
      </w:r>
      <w:r w:rsidR="00D26E1F">
        <w:rPr>
          <w:rFonts w:cstheme="minorHAnsi"/>
          <w:sz w:val="22"/>
          <w:szCs w:val="22"/>
        </w:rPr>
        <w:t>s</w:t>
      </w:r>
      <w:r w:rsidR="00166219">
        <w:rPr>
          <w:rFonts w:cstheme="minorHAnsi"/>
          <w:sz w:val="22"/>
          <w:szCs w:val="22"/>
        </w:rPr>
        <w:t xml:space="preserve"> </w:t>
      </w:r>
      <w:r w:rsidR="00BD6364">
        <w:rPr>
          <w:rFonts w:cstheme="minorHAnsi"/>
          <w:sz w:val="22"/>
          <w:szCs w:val="22"/>
        </w:rPr>
        <w:t xml:space="preserve">constituted </w:t>
      </w:r>
      <w:r w:rsidR="0016099D">
        <w:rPr>
          <w:rFonts w:cstheme="minorHAnsi"/>
          <w:sz w:val="22"/>
          <w:szCs w:val="22"/>
        </w:rPr>
        <w:t xml:space="preserve">black tea </w:t>
      </w:r>
      <w:r w:rsidR="00BD6364">
        <w:rPr>
          <w:rFonts w:cstheme="minorHAnsi"/>
          <w:sz w:val="22"/>
          <w:szCs w:val="22"/>
        </w:rPr>
        <w:t>and</w:t>
      </w:r>
      <w:r w:rsidR="0016099D">
        <w:rPr>
          <w:rFonts w:cstheme="minorHAnsi"/>
          <w:sz w:val="22"/>
          <w:szCs w:val="22"/>
        </w:rPr>
        <w:t xml:space="preserve"> bread</w:t>
      </w:r>
      <w:r w:rsidR="007F5B26">
        <w:rPr>
          <w:rFonts w:cstheme="minorHAnsi"/>
          <w:sz w:val="22"/>
          <w:szCs w:val="22"/>
        </w:rPr>
        <w:t>, and sometimes were missed</w:t>
      </w:r>
      <w:r w:rsidR="00260969">
        <w:rPr>
          <w:rFonts w:cstheme="minorHAnsi"/>
          <w:sz w:val="22"/>
          <w:szCs w:val="22"/>
        </w:rPr>
        <w:t xml:space="preserve"> entirely</w:t>
      </w:r>
      <w:r w:rsidR="00A946E9">
        <w:rPr>
          <w:rFonts w:cstheme="minorHAnsi"/>
          <w:sz w:val="22"/>
          <w:szCs w:val="22"/>
        </w:rPr>
        <w:t>.</w:t>
      </w:r>
    </w:p>
    <w:p w14:paraId="0F3C0388" w14:textId="77777777" w:rsidR="007F5B26" w:rsidRDefault="007F5B26" w:rsidP="00AF643A">
      <w:pPr>
        <w:spacing w:line="276" w:lineRule="auto"/>
        <w:rPr>
          <w:rFonts w:cstheme="minorHAnsi"/>
          <w:sz w:val="22"/>
          <w:szCs w:val="22"/>
        </w:rPr>
      </w:pPr>
    </w:p>
    <w:p w14:paraId="45605DC1" w14:textId="01E343F1" w:rsidR="007F5B26" w:rsidRPr="00BD0C01" w:rsidRDefault="007F5B26" w:rsidP="00AF643A">
      <w:pPr>
        <w:spacing w:line="276" w:lineRule="auto"/>
        <w:ind w:left="720"/>
        <w:rPr>
          <w:rFonts w:eastAsia="Times New Roman" w:cstheme="minorHAnsi"/>
          <w:i/>
          <w:iCs/>
          <w:sz w:val="22"/>
          <w:szCs w:val="22"/>
          <w:lang w:eastAsia="en-GB"/>
        </w:rPr>
      </w:pPr>
      <w:r w:rsidRPr="00BD0C01">
        <w:rPr>
          <w:rFonts w:eastAsia="Times New Roman" w:cstheme="minorHAnsi"/>
          <w:i/>
          <w:iCs/>
          <w:sz w:val="22"/>
          <w:szCs w:val="22"/>
          <w:lang w:eastAsia="en-GB"/>
        </w:rPr>
        <w:t>“</w:t>
      </w:r>
      <w:r w:rsidR="007F2C8A">
        <w:rPr>
          <w:rFonts w:eastAsia="Times New Roman" w:cstheme="minorHAnsi"/>
          <w:i/>
          <w:iCs/>
          <w:sz w:val="22"/>
          <w:szCs w:val="22"/>
          <w:lang w:eastAsia="en-GB"/>
        </w:rPr>
        <w:t>S</w:t>
      </w:r>
      <w:r w:rsidRPr="00BD0C01">
        <w:rPr>
          <w:rFonts w:eastAsia="Times New Roman" w:cstheme="minorHAnsi"/>
          <w:i/>
          <w:iCs/>
          <w:sz w:val="22"/>
          <w:szCs w:val="22"/>
          <w:lang w:eastAsia="en-GB"/>
        </w:rPr>
        <w:t xml:space="preserve">ometimes we </w:t>
      </w:r>
      <w:r>
        <w:rPr>
          <w:rFonts w:eastAsia="Times New Roman" w:cstheme="minorHAnsi"/>
          <w:i/>
          <w:iCs/>
          <w:sz w:val="22"/>
          <w:szCs w:val="22"/>
          <w:lang w:eastAsia="en-GB"/>
        </w:rPr>
        <w:t>can</w:t>
      </w:r>
      <w:r w:rsidRPr="00BD0C01">
        <w:rPr>
          <w:rFonts w:eastAsia="Times New Roman" w:cstheme="minorHAnsi"/>
          <w:i/>
          <w:iCs/>
          <w:sz w:val="22"/>
          <w:szCs w:val="22"/>
          <w:lang w:eastAsia="en-GB"/>
        </w:rPr>
        <w:t xml:space="preserve"> eat in the morning, sometimes we don’t have food in the </w:t>
      </w:r>
      <w:r w:rsidRPr="007F5B26">
        <w:rPr>
          <w:rFonts w:eastAsia="Times New Roman" w:cstheme="minorHAnsi"/>
          <w:i/>
          <w:iCs/>
          <w:sz w:val="22"/>
          <w:szCs w:val="22"/>
          <w:lang w:eastAsia="en-GB"/>
        </w:rPr>
        <w:t>morning,</w:t>
      </w:r>
      <w:r w:rsidRPr="00BD0C01">
        <w:rPr>
          <w:rFonts w:eastAsia="Times New Roman" w:cstheme="minorHAnsi"/>
          <w:i/>
          <w:iCs/>
          <w:sz w:val="22"/>
          <w:szCs w:val="22"/>
          <w:lang w:eastAsia="en-GB"/>
        </w:rPr>
        <w:t xml:space="preserve"> so we wait for 12 o’clock</w:t>
      </w:r>
      <w:r>
        <w:rPr>
          <w:rFonts w:eastAsia="Times New Roman" w:cstheme="minorHAnsi"/>
          <w:i/>
          <w:iCs/>
          <w:sz w:val="22"/>
          <w:szCs w:val="22"/>
          <w:lang w:eastAsia="en-GB"/>
        </w:rPr>
        <w:t>,</w:t>
      </w:r>
      <w:r w:rsidRPr="00BD0C01">
        <w:rPr>
          <w:rFonts w:eastAsia="Times New Roman" w:cstheme="minorHAnsi"/>
          <w:i/>
          <w:iCs/>
          <w:sz w:val="22"/>
          <w:szCs w:val="22"/>
          <w:lang w:eastAsia="en-GB"/>
        </w:rPr>
        <w:t xml:space="preserve"> and then we also eat sometimes in the evening</w:t>
      </w:r>
      <w:r>
        <w:rPr>
          <w:rFonts w:eastAsia="Times New Roman" w:cstheme="minorHAnsi"/>
          <w:i/>
          <w:iCs/>
          <w:sz w:val="22"/>
          <w:szCs w:val="22"/>
          <w:lang w:eastAsia="en-GB"/>
        </w:rPr>
        <w:t>,</w:t>
      </w:r>
      <w:r w:rsidRPr="00BD0C01">
        <w:rPr>
          <w:rFonts w:eastAsia="Times New Roman" w:cstheme="minorHAnsi"/>
          <w:i/>
          <w:iCs/>
          <w:sz w:val="22"/>
          <w:szCs w:val="22"/>
          <w:lang w:eastAsia="en-GB"/>
        </w:rPr>
        <w:t xml:space="preserve"> so when we eat 3 times a day it depends on the availability of food”</w:t>
      </w:r>
      <w:r w:rsidR="007F2C8A">
        <w:rPr>
          <w:rFonts w:eastAsia="Times New Roman" w:cstheme="minorHAnsi"/>
          <w:i/>
          <w:iCs/>
          <w:sz w:val="22"/>
          <w:szCs w:val="22"/>
          <w:lang w:eastAsia="en-GB"/>
        </w:rPr>
        <w:t>.</w:t>
      </w:r>
    </w:p>
    <w:p w14:paraId="70C3D3F4" w14:textId="77777777" w:rsidR="007F5B26" w:rsidRDefault="007F5B26" w:rsidP="00AF643A">
      <w:pPr>
        <w:spacing w:line="276" w:lineRule="auto"/>
        <w:rPr>
          <w:rFonts w:cstheme="minorHAnsi"/>
          <w:sz w:val="22"/>
          <w:szCs w:val="22"/>
        </w:rPr>
      </w:pPr>
    </w:p>
    <w:p w14:paraId="5608EDA2" w14:textId="4BF067D5" w:rsidR="007F5B26" w:rsidRDefault="007F5B26" w:rsidP="00AF643A">
      <w:pPr>
        <w:spacing w:line="276" w:lineRule="auto"/>
        <w:ind w:firstLine="720"/>
        <w:rPr>
          <w:rFonts w:cstheme="minorHAnsi"/>
          <w:sz w:val="22"/>
          <w:szCs w:val="22"/>
        </w:rPr>
      </w:pPr>
      <w:r>
        <w:rPr>
          <w:rFonts w:cstheme="minorHAnsi"/>
          <w:sz w:val="22"/>
          <w:szCs w:val="22"/>
        </w:rPr>
        <w:t>Interview - female household head, household 3</w:t>
      </w:r>
    </w:p>
    <w:p w14:paraId="0C7165F5" w14:textId="77777777" w:rsidR="00222BA2" w:rsidRDefault="00222BA2" w:rsidP="00AF643A">
      <w:pPr>
        <w:spacing w:line="276" w:lineRule="auto"/>
        <w:rPr>
          <w:rFonts w:cstheme="minorHAnsi"/>
          <w:sz w:val="22"/>
          <w:szCs w:val="22"/>
        </w:rPr>
      </w:pPr>
    </w:p>
    <w:p w14:paraId="75611808" w14:textId="71ECE90C" w:rsidR="00222BA2" w:rsidRDefault="0016099D" w:rsidP="00AF643A">
      <w:pPr>
        <w:spacing w:line="276" w:lineRule="auto"/>
        <w:rPr>
          <w:rFonts w:cstheme="minorHAnsi"/>
          <w:sz w:val="22"/>
          <w:szCs w:val="22"/>
        </w:rPr>
      </w:pPr>
      <w:r>
        <w:rPr>
          <w:rFonts w:cstheme="minorHAnsi"/>
          <w:sz w:val="22"/>
          <w:szCs w:val="22"/>
        </w:rPr>
        <w:t xml:space="preserve">Women did their utmost to </w:t>
      </w:r>
      <w:r w:rsidR="00B11DFA">
        <w:rPr>
          <w:rFonts w:cstheme="minorHAnsi"/>
          <w:sz w:val="22"/>
          <w:szCs w:val="22"/>
        </w:rPr>
        <w:t xml:space="preserve">manage </w:t>
      </w:r>
      <w:r>
        <w:rPr>
          <w:rFonts w:cstheme="minorHAnsi"/>
          <w:sz w:val="22"/>
          <w:szCs w:val="22"/>
        </w:rPr>
        <w:t xml:space="preserve">food scarcity, striving to provide a respectable </w:t>
      </w:r>
      <w:r w:rsidR="00260969">
        <w:rPr>
          <w:rFonts w:cstheme="minorHAnsi"/>
          <w:sz w:val="22"/>
          <w:szCs w:val="22"/>
        </w:rPr>
        <w:t xml:space="preserve">offering </w:t>
      </w:r>
      <w:r>
        <w:rPr>
          <w:rFonts w:cstheme="minorHAnsi"/>
          <w:sz w:val="22"/>
          <w:szCs w:val="22"/>
        </w:rPr>
        <w:t xml:space="preserve">at every mealtime. </w:t>
      </w:r>
      <w:r w:rsidR="00D83C9B">
        <w:rPr>
          <w:rFonts w:cstheme="minorHAnsi"/>
          <w:sz w:val="22"/>
          <w:szCs w:val="22"/>
        </w:rPr>
        <w:t>Most women aspired</w:t>
      </w:r>
      <w:r>
        <w:rPr>
          <w:rFonts w:cstheme="minorHAnsi"/>
          <w:sz w:val="22"/>
          <w:szCs w:val="22"/>
        </w:rPr>
        <w:t xml:space="preserve"> to </w:t>
      </w:r>
      <w:r w:rsidR="00BD6364">
        <w:rPr>
          <w:rFonts w:cstheme="minorHAnsi"/>
          <w:sz w:val="22"/>
          <w:szCs w:val="22"/>
        </w:rPr>
        <w:t xml:space="preserve">owning </w:t>
      </w:r>
      <w:r>
        <w:rPr>
          <w:rFonts w:cstheme="minorHAnsi"/>
          <w:sz w:val="22"/>
          <w:szCs w:val="22"/>
        </w:rPr>
        <w:t>‘kitchens’</w:t>
      </w:r>
      <w:r w:rsidR="00BD6364">
        <w:rPr>
          <w:rFonts w:cstheme="minorHAnsi"/>
          <w:sz w:val="22"/>
          <w:szCs w:val="22"/>
        </w:rPr>
        <w:t xml:space="preserve"> </w:t>
      </w:r>
      <w:r>
        <w:rPr>
          <w:rFonts w:cstheme="minorHAnsi"/>
          <w:sz w:val="22"/>
          <w:szCs w:val="22"/>
        </w:rPr>
        <w:t>(small standalone buildings)</w:t>
      </w:r>
      <w:r w:rsidR="00BD6364">
        <w:rPr>
          <w:rFonts w:cstheme="minorHAnsi"/>
          <w:sz w:val="22"/>
          <w:szCs w:val="22"/>
        </w:rPr>
        <w:t xml:space="preserve"> </w:t>
      </w:r>
      <w:r w:rsidR="00D21D56">
        <w:rPr>
          <w:rFonts w:cstheme="minorHAnsi"/>
          <w:sz w:val="22"/>
          <w:szCs w:val="22"/>
        </w:rPr>
        <w:t>for</w:t>
      </w:r>
      <w:r w:rsidR="00BD6364">
        <w:rPr>
          <w:rFonts w:cstheme="minorHAnsi"/>
          <w:sz w:val="22"/>
          <w:szCs w:val="22"/>
        </w:rPr>
        <w:t xml:space="preserve"> cook</w:t>
      </w:r>
      <w:r w:rsidR="00D21D56">
        <w:rPr>
          <w:rFonts w:cstheme="minorHAnsi"/>
          <w:sz w:val="22"/>
          <w:szCs w:val="22"/>
        </w:rPr>
        <w:t>ing</w:t>
      </w:r>
      <w:r w:rsidR="00B00D5B">
        <w:rPr>
          <w:rFonts w:cstheme="minorHAnsi"/>
          <w:sz w:val="22"/>
          <w:szCs w:val="22"/>
        </w:rPr>
        <w:t xml:space="preserve">. One reason for this, </w:t>
      </w:r>
      <w:r>
        <w:rPr>
          <w:rFonts w:cstheme="minorHAnsi"/>
          <w:sz w:val="22"/>
          <w:szCs w:val="22"/>
        </w:rPr>
        <w:t xml:space="preserve">although rarely explicitly mentioned, </w:t>
      </w:r>
      <w:r w:rsidR="00B00D5B">
        <w:rPr>
          <w:rFonts w:cstheme="minorHAnsi"/>
          <w:sz w:val="22"/>
          <w:szCs w:val="22"/>
        </w:rPr>
        <w:t xml:space="preserve">was the </w:t>
      </w:r>
      <w:r>
        <w:rPr>
          <w:rFonts w:cstheme="minorHAnsi"/>
          <w:sz w:val="22"/>
          <w:szCs w:val="22"/>
        </w:rPr>
        <w:t>privacy</w:t>
      </w:r>
      <w:r w:rsidR="00260969">
        <w:rPr>
          <w:rFonts w:cstheme="minorHAnsi"/>
          <w:sz w:val="22"/>
          <w:szCs w:val="22"/>
        </w:rPr>
        <w:t xml:space="preserve"> they endowed</w:t>
      </w:r>
      <w:r w:rsidR="00D83C9B">
        <w:rPr>
          <w:rFonts w:cstheme="minorHAnsi"/>
          <w:sz w:val="22"/>
          <w:szCs w:val="22"/>
        </w:rPr>
        <w:t>:</w:t>
      </w:r>
      <w:r w:rsidR="00260969">
        <w:rPr>
          <w:rFonts w:cstheme="minorHAnsi"/>
          <w:sz w:val="22"/>
          <w:szCs w:val="22"/>
        </w:rPr>
        <w:t xml:space="preserve"> </w:t>
      </w:r>
      <w:r w:rsidR="00D83C9B">
        <w:rPr>
          <w:rFonts w:cstheme="minorHAnsi"/>
          <w:sz w:val="22"/>
          <w:szCs w:val="22"/>
        </w:rPr>
        <w:t>although economic scarcity was present</w:t>
      </w:r>
      <w:r w:rsidR="00166219">
        <w:rPr>
          <w:rFonts w:cstheme="minorHAnsi"/>
          <w:sz w:val="22"/>
          <w:szCs w:val="22"/>
        </w:rPr>
        <w:t xml:space="preserve"> throughout the village</w:t>
      </w:r>
      <w:r w:rsidR="00260969">
        <w:rPr>
          <w:rFonts w:cstheme="minorHAnsi"/>
          <w:sz w:val="22"/>
          <w:szCs w:val="22"/>
        </w:rPr>
        <w:t>,</w:t>
      </w:r>
      <w:r>
        <w:rPr>
          <w:rFonts w:cstheme="minorHAnsi"/>
          <w:sz w:val="22"/>
          <w:szCs w:val="22"/>
        </w:rPr>
        <w:t xml:space="preserve"> </w:t>
      </w:r>
      <w:r w:rsidR="00260969">
        <w:rPr>
          <w:rFonts w:cstheme="minorHAnsi"/>
          <w:sz w:val="22"/>
          <w:szCs w:val="22"/>
        </w:rPr>
        <w:t xml:space="preserve">participants did not wish </w:t>
      </w:r>
      <w:r w:rsidR="00166219">
        <w:rPr>
          <w:rFonts w:cstheme="minorHAnsi"/>
          <w:sz w:val="22"/>
          <w:szCs w:val="22"/>
        </w:rPr>
        <w:t xml:space="preserve">this scarcity to be </w:t>
      </w:r>
      <w:r w:rsidR="00D83C9B">
        <w:rPr>
          <w:rFonts w:cstheme="minorHAnsi"/>
          <w:sz w:val="22"/>
          <w:szCs w:val="22"/>
        </w:rPr>
        <w:t xml:space="preserve">on </w:t>
      </w:r>
      <w:r w:rsidR="00153BF1">
        <w:rPr>
          <w:rFonts w:cstheme="minorHAnsi"/>
          <w:sz w:val="22"/>
          <w:szCs w:val="22"/>
        </w:rPr>
        <w:t xml:space="preserve">public </w:t>
      </w:r>
      <w:r w:rsidR="00D83C9B">
        <w:rPr>
          <w:rFonts w:cstheme="minorHAnsi"/>
          <w:sz w:val="22"/>
          <w:szCs w:val="22"/>
        </w:rPr>
        <w:t>display</w:t>
      </w:r>
      <w:r>
        <w:rPr>
          <w:rFonts w:cstheme="minorHAnsi"/>
          <w:sz w:val="22"/>
          <w:szCs w:val="22"/>
        </w:rPr>
        <w:t>.</w:t>
      </w:r>
    </w:p>
    <w:p w14:paraId="28E3D54E" w14:textId="77777777" w:rsidR="00222BA2" w:rsidRDefault="00222BA2" w:rsidP="00AF643A">
      <w:pPr>
        <w:spacing w:line="276" w:lineRule="auto"/>
        <w:rPr>
          <w:rFonts w:cstheme="minorHAnsi"/>
          <w:sz w:val="22"/>
          <w:szCs w:val="22"/>
        </w:rPr>
      </w:pPr>
    </w:p>
    <w:p w14:paraId="477AE87A" w14:textId="6F0016BD" w:rsidR="00222BA2" w:rsidRDefault="0016099D" w:rsidP="00AF643A">
      <w:pPr>
        <w:spacing w:line="276" w:lineRule="auto"/>
        <w:ind w:left="720"/>
        <w:rPr>
          <w:rFonts w:cstheme="minorHAnsi"/>
          <w:i/>
          <w:iCs/>
          <w:sz w:val="22"/>
          <w:szCs w:val="22"/>
        </w:rPr>
      </w:pPr>
      <w:r>
        <w:rPr>
          <w:rFonts w:cstheme="minorHAnsi"/>
          <w:i/>
          <w:iCs/>
          <w:sz w:val="22"/>
          <w:szCs w:val="22"/>
        </w:rPr>
        <w:t>“</w:t>
      </w:r>
      <w:r w:rsidR="00D21D56">
        <w:rPr>
          <w:rFonts w:cstheme="minorHAnsi"/>
          <w:i/>
          <w:iCs/>
          <w:sz w:val="22"/>
          <w:szCs w:val="22"/>
        </w:rPr>
        <w:t>…</w:t>
      </w:r>
      <w:r>
        <w:rPr>
          <w:rFonts w:cstheme="minorHAnsi"/>
          <w:i/>
          <w:iCs/>
          <w:sz w:val="22"/>
          <w:szCs w:val="22"/>
        </w:rPr>
        <w:t xml:space="preserve">by our culture, women need privacy when cooking. </w:t>
      </w:r>
      <w:proofErr w:type="gramStart"/>
      <w:r>
        <w:rPr>
          <w:rFonts w:cstheme="minorHAnsi"/>
          <w:i/>
          <w:iCs/>
          <w:sz w:val="22"/>
          <w:szCs w:val="22"/>
        </w:rPr>
        <w:t>That’s</w:t>
      </w:r>
      <w:proofErr w:type="gramEnd"/>
      <w:r>
        <w:rPr>
          <w:rFonts w:cstheme="minorHAnsi"/>
          <w:i/>
          <w:iCs/>
          <w:sz w:val="22"/>
          <w:szCs w:val="22"/>
        </w:rPr>
        <w:t xml:space="preserve"> the reason why I don’t like cooking on the veranda. At times we may not have enough food stuff like tomatoes, onions, but you can still cook and eat what you can without people noticing.”</w:t>
      </w:r>
    </w:p>
    <w:p w14:paraId="513573AD" w14:textId="77777777" w:rsidR="00222BA2" w:rsidRDefault="00222BA2" w:rsidP="00AF643A">
      <w:pPr>
        <w:spacing w:line="276" w:lineRule="auto"/>
        <w:rPr>
          <w:rFonts w:cstheme="minorHAnsi"/>
          <w:i/>
          <w:iCs/>
          <w:sz w:val="22"/>
          <w:szCs w:val="22"/>
        </w:rPr>
      </w:pPr>
    </w:p>
    <w:p w14:paraId="0AA38825" w14:textId="51198515" w:rsidR="00222BA2" w:rsidRDefault="0016099D" w:rsidP="00AF643A">
      <w:pPr>
        <w:spacing w:line="276" w:lineRule="auto"/>
        <w:ind w:firstLine="720"/>
        <w:rPr>
          <w:rFonts w:cstheme="minorHAnsi"/>
          <w:sz w:val="22"/>
          <w:szCs w:val="22"/>
        </w:rPr>
      </w:pPr>
      <w:r>
        <w:rPr>
          <w:rFonts w:cstheme="minorHAnsi"/>
          <w:sz w:val="22"/>
          <w:szCs w:val="22"/>
        </w:rPr>
        <w:t>Interview - female household</w:t>
      </w:r>
      <w:r w:rsidR="00BD6364">
        <w:rPr>
          <w:rFonts w:cstheme="minorHAnsi"/>
          <w:sz w:val="22"/>
          <w:szCs w:val="22"/>
        </w:rPr>
        <w:t xml:space="preserve"> head, household</w:t>
      </w:r>
      <w:r>
        <w:rPr>
          <w:rFonts w:cstheme="minorHAnsi"/>
          <w:sz w:val="22"/>
          <w:szCs w:val="22"/>
        </w:rPr>
        <w:t xml:space="preserve"> 6</w:t>
      </w:r>
    </w:p>
    <w:p w14:paraId="3EAAB42E" w14:textId="77777777" w:rsidR="00222BA2" w:rsidRDefault="00222BA2" w:rsidP="00AF643A">
      <w:pPr>
        <w:spacing w:line="276" w:lineRule="auto"/>
        <w:rPr>
          <w:rFonts w:cstheme="minorHAnsi"/>
          <w:sz w:val="22"/>
          <w:szCs w:val="22"/>
        </w:rPr>
      </w:pPr>
    </w:p>
    <w:p w14:paraId="676ED7F0" w14:textId="2D7A0728" w:rsidR="00313677" w:rsidRDefault="00B00D5B" w:rsidP="00AF643A">
      <w:pPr>
        <w:spacing w:line="276" w:lineRule="auto"/>
        <w:rPr>
          <w:rFonts w:cstheme="minorHAnsi"/>
          <w:sz w:val="22"/>
          <w:szCs w:val="22"/>
        </w:rPr>
      </w:pPr>
      <w:r>
        <w:rPr>
          <w:rFonts w:cstheme="minorHAnsi"/>
          <w:sz w:val="22"/>
          <w:szCs w:val="22"/>
        </w:rPr>
        <w:t>E</w:t>
      </w:r>
      <w:r w:rsidR="0016099D">
        <w:rPr>
          <w:rFonts w:cstheme="minorHAnsi"/>
          <w:sz w:val="22"/>
          <w:szCs w:val="22"/>
        </w:rPr>
        <w:t xml:space="preserve">fforts to manage </w:t>
      </w:r>
      <w:r w:rsidR="00616558">
        <w:rPr>
          <w:rFonts w:cstheme="minorHAnsi"/>
          <w:sz w:val="22"/>
          <w:szCs w:val="22"/>
        </w:rPr>
        <w:t xml:space="preserve">and safeguard </w:t>
      </w:r>
      <w:r w:rsidR="0016099D">
        <w:rPr>
          <w:rFonts w:cstheme="minorHAnsi"/>
          <w:sz w:val="22"/>
          <w:szCs w:val="22"/>
        </w:rPr>
        <w:t xml:space="preserve">oneself and family thus </w:t>
      </w:r>
      <w:r w:rsidR="00203FB5">
        <w:rPr>
          <w:rFonts w:cstheme="minorHAnsi"/>
          <w:sz w:val="22"/>
          <w:szCs w:val="22"/>
        </w:rPr>
        <w:t xml:space="preserve">exacerbated </w:t>
      </w:r>
      <w:r w:rsidR="00166219">
        <w:rPr>
          <w:rFonts w:cstheme="minorHAnsi"/>
          <w:sz w:val="22"/>
          <w:szCs w:val="22"/>
        </w:rPr>
        <w:t xml:space="preserve">the </w:t>
      </w:r>
      <w:r w:rsidR="0016099D">
        <w:rPr>
          <w:rFonts w:cstheme="minorHAnsi"/>
          <w:sz w:val="22"/>
          <w:szCs w:val="22"/>
        </w:rPr>
        <w:t>daily physical hardships</w:t>
      </w:r>
      <w:r w:rsidR="00CD1675">
        <w:rPr>
          <w:rFonts w:cstheme="minorHAnsi"/>
          <w:sz w:val="22"/>
          <w:szCs w:val="22"/>
        </w:rPr>
        <w:t xml:space="preserve"> </w:t>
      </w:r>
      <w:r w:rsidR="00166219">
        <w:rPr>
          <w:rFonts w:cstheme="minorHAnsi"/>
          <w:sz w:val="22"/>
          <w:szCs w:val="22"/>
        </w:rPr>
        <w:t xml:space="preserve">witnessed </w:t>
      </w:r>
      <w:r w:rsidR="00CD1675">
        <w:rPr>
          <w:rFonts w:cstheme="minorHAnsi"/>
          <w:sz w:val="22"/>
          <w:szCs w:val="22"/>
        </w:rPr>
        <w:t xml:space="preserve">in </w:t>
      </w:r>
      <w:r w:rsidR="00166219">
        <w:rPr>
          <w:rFonts w:cstheme="minorHAnsi"/>
          <w:sz w:val="22"/>
          <w:szCs w:val="22"/>
        </w:rPr>
        <w:t>all</w:t>
      </w:r>
      <w:r w:rsidR="00CD1675">
        <w:rPr>
          <w:rFonts w:cstheme="minorHAnsi"/>
          <w:sz w:val="22"/>
          <w:szCs w:val="22"/>
        </w:rPr>
        <w:t xml:space="preserve"> household</w:t>
      </w:r>
      <w:r w:rsidR="00166219">
        <w:rPr>
          <w:rFonts w:cstheme="minorHAnsi"/>
          <w:sz w:val="22"/>
          <w:szCs w:val="22"/>
        </w:rPr>
        <w:t>s</w:t>
      </w:r>
      <w:r w:rsidR="0016099D">
        <w:rPr>
          <w:rFonts w:cstheme="minorHAnsi"/>
          <w:sz w:val="22"/>
          <w:szCs w:val="22"/>
        </w:rPr>
        <w:t>.</w:t>
      </w:r>
    </w:p>
    <w:p w14:paraId="0AEC184F" w14:textId="77777777" w:rsidR="00B65357" w:rsidRDefault="00B65357" w:rsidP="00AF643A">
      <w:pPr>
        <w:spacing w:line="276" w:lineRule="auto"/>
        <w:rPr>
          <w:rFonts w:cstheme="minorHAnsi"/>
          <w:sz w:val="22"/>
          <w:szCs w:val="22"/>
        </w:rPr>
      </w:pPr>
    </w:p>
    <w:p w14:paraId="1E6E4455" w14:textId="774AD877" w:rsidR="00222BA2" w:rsidRDefault="0016099D" w:rsidP="00AF643A">
      <w:pPr>
        <w:spacing w:line="276" w:lineRule="auto"/>
        <w:rPr>
          <w:b/>
          <w:bCs/>
          <w:sz w:val="22"/>
          <w:szCs w:val="22"/>
        </w:rPr>
      </w:pPr>
      <w:r>
        <w:rPr>
          <w:b/>
          <w:bCs/>
          <w:sz w:val="22"/>
          <w:szCs w:val="22"/>
        </w:rPr>
        <w:t>Precarity</w:t>
      </w:r>
    </w:p>
    <w:p w14:paraId="07402F39" w14:textId="77777777" w:rsidR="00222BA2" w:rsidRDefault="00222BA2" w:rsidP="00AF643A">
      <w:pPr>
        <w:spacing w:line="276" w:lineRule="auto"/>
        <w:rPr>
          <w:rFonts w:cstheme="minorHAnsi"/>
          <w:sz w:val="22"/>
          <w:szCs w:val="22"/>
        </w:rPr>
      </w:pPr>
    </w:p>
    <w:p w14:paraId="446055FA" w14:textId="36242D28" w:rsidR="00222BA2" w:rsidRDefault="00BB3465" w:rsidP="00AF643A">
      <w:pPr>
        <w:spacing w:line="276" w:lineRule="auto"/>
        <w:rPr>
          <w:rFonts w:cstheme="minorHAnsi"/>
          <w:sz w:val="22"/>
          <w:szCs w:val="22"/>
        </w:rPr>
      </w:pPr>
      <w:r>
        <w:rPr>
          <w:rFonts w:cstheme="minorHAnsi"/>
          <w:sz w:val="22"/>
          <w:szCs w:val="22"/>
        </w:rPr>
        <w:lastRenderedPageBreak/>
        <w:t>Precarity refers to a state of precariousness or insecurity: a lack of stability. In the village, r</w:t>
      </w:r>
      <w:r w:rsidR="0016099D">
        <w:rPr>
          <w:rFonts w:cstheme="minorHAnsi"/>
          <w:sz w:val="22"/>
          <w:szCs w:val="22"/>
        </w:rPr>
        <w:t xml:space="preserve">esidents relied heavily on the </w:t>
      </w:r>
      <w:r w:rsidR="00203FB5">
        <w:rPr>
          <w:rFonts w:cstheme="minorHAnsi"/>
          <w:sz w:val="22"/>
          <w:szCs w:val="22"/>
        </w:rPr>
        <w:t xml:space="preserve">crop </w:t>
      </w:r>
      <w:r w:rsidR="0016099D">
        <w:rPr>
          <w:rFonts w:cstheme="minorHAnsi"/>
          <w:sz w:val="22"/>
          <w:szCs w:val="22"/>
        </w:rPr>
        <w:t>harve</w:t>
      </w:r>
      <w:r w:rsidR="00166219">
        <w:rPr>
          <w:rFonts w:cstheme="minorHAnsi"/>
          <w:sz w:val="22"/>
          <w:szCs w:val="22"/>
        </w:rPr>
        <w:t>st</w:t>
      </w:r>
      <w:r w:rsidR="000A0B4D">
        <w:rPr>
          <w:rFonts w:cstheme="minorHAnsi"/>
          <w:sz w:val="22"/>
          <w:szCs w:val="22"/>
        </w:rPr>
        <w:t>.</w:t>
      </w:r>
      <w:r w:rsidR="0016099D">
        <w:rPr>
          <w:rFonts w:cstheme="minorHAnsi"/>
          <w:sz w:val="22"/>
          <w:szCs w:val="22"/>
        </w:rPr>
        <w:t xml:space="preserve"> </w:t>
      </w:r>
      <w:r w:rsidR="000A0B4D">
        <w:rPr>
          <w:rFonts w:cstheme="minorHAnsi"/>
          <w:sz w:val="22"/>
          <w:szCs w:val="22"/>
        </w:rPr>
        <w:t xml:space="preserve">A </w:t>
      </w:r>
      <w:r w:rsidR="0016099D">
        <w:rPr>
          <w:rFonts w:cstheme="minorHAnsi"/>
          <w:sz w:val="22"/>
          <w:szCs w:val="22"/>
        </w:rPr>
        <w:t>poor harvest</w:t>
      </w:r>
      <w:r w:rsidR="00563E4E">
        <w:rPr>
          <w:rFonts w:cstheme="minorHAnsi"/>
          <w:sz w:val="22"/>
          <w:szCs w:val="22"/>
        </w:rPr>
        <w:t>,</w:t>
      </w:r>
      <w:r w:rsidR="0016099D">
        <w:rPr>
          <w:rFonts w:cstheme="minorHAnsi"/>
          <w:sz w:val="22"/>
          <w:szCs w:val="22"/>
        </w:rPr>
        <w:t xml:space="preserve"> </w:t>
      </w:r>
      <w:r w:rsidR="00F248E2">
        <w:rPr>
          <w:rFonts w:cstheme="minorHAnsi"/>
          <w:sz w:val="22"/>
          <w:szCs w:val="22"/>
        </w:rPr>
        <w:t xml:space="preserve">accompanied by </w:t>
      </w:r>
      <w:r w:rsidR="0016099D">
        <w:rPr>
          <w:rFonts w:cstheme="minorHAnsi"/>
          <w:sz w:val="22"/>
          <w:szCs w:val="22"/>
        </w:rPr>
        <w:t>food price</w:t>
      </w:r>
      <w:r w:rsidR="00D21D56">
        <w:rPr>
          <w:rFonts w:cstheme="minorHAnsi"/>
          <w:sz w:val="22"/>
          <w:szCs w:val="22"/>
        </w:rPr>
        <w:t xml:space="preserve"> </w:t>
      </w:r>
      <w:r w:rsidR="00A946E9">
        <w:rPr>
          <w:rFonts w:cstheme="minorHAnsi"/>
          <w:sz w:val="22"/>
          <w:szCs w:val="22"/>
        </w:rPr>
        <w:t>increases,</w:t>
      </w:r>
      <w:r w:rsidR="00563E4E">
        <w:rPr>
          <w:rFonts w:cstheme="minorHAnsi"/>
          <w:sz w:val="22"/>
          <w:szCs w:val="22"/>
        </w:rPr>
        <w:t xml:space="preserve"> could mean </w:t>
      </w:r>
      <w:r w:rsidR="00F248E2">
        <w:rPr>
          <w:rFonts w:cstheme="minorHAnsi"/>
          <w:sz w:val="22"/>
          <w:szCs w:val="22"/>
        </w:rPr>
        <w:t xml:space="preserve">protracted periods of </w:t>
      </w:r>
      <w:r w:rsidR="00563E4E">
        <w:rPr>
          <w:rFonts w:cstheme="minorHAnsi"/>
          <w:sz w:val="22"/>
          <w:szCs w:val="22"/>
        </w:rPr>
        <w:t>hunger</w:t>
      </w:r>
      <w:r w:rsidR="0016099D">
        <w:rPr>
          <w:rFonts w:cstheme="minorHAnsi"/>
          <w:sz w:val="22"/>
          <w:szCs w:val="22"/>
        </w:rPr>
        <w:t>. Regular employment was rare</w:t>
      </w:r>
      <w:r w:rsidR="003F74DA">
        <w:rPr>
          <w:rFonts w:cstheme="minorHAnsi"/>
          <w:sz w:val="22"/>
          <w:szCs w:val="22"/>
        </w:rPr>
        <w:t>,</w:t>
      </w:r>
      <w:r w:rsidR="00667601">
        <w:rPr>
          <w:rFonts w:cstheme="minorHAnsi"/>
          <w:sz w:val="22"/>
          <w:szCs w:val="22"/>
        </w:rPr>
        <w:t xml:space="preserve"> and </w:t>
      </w:r>
      <w:r w:rsidR="00563E4E">
        <w:rPr>
          <w:rFonts w:cstheme="minorHAnsi"/>
          <w:sz w:val="22"/>
          <w:szCs w:val="22"/>
        </w:rPr>
        <w:t>reliance</w:t>
      </w:r>
      <w:r w:rsidR="0016099D">
        <w:rPr>
          <w:rFonts w:cstheme="minorHAnsi"/>
          <w:sz w:val="22"/>
          <w:szCs w:val="22"/>
        </w:rPr>
        <w:t xml:space="preserve"> on temporary piece work</w:t>
      </w:r>
      <w:r w:rsidR="00563E4E">
        <w:rPr>
          <w:rFonts w:cstheme="minorHAnsi"/>
          <w:sz w:val="22"/>
          <w:szCs w:val="22"/>
        </w:rPr>
        <w:t xml:space="preserve"> </w:t>
      </w:r>
      <w:r w:rsidR="00667601">
        <w:rPr>
          <w:rFonts w:cstheme="minorHAnsi"/>
          <w:sz w:val="22"/>
          <w:szCs w:val="22"/>
        </w:rPr>
        <w:t>deepened economic</w:t>
      </w:r>
      <w:r w:rsidR="00F248E2">
        <w:rPr>
          <w:rFonts w:cstheme="minorHAnsi"/>
          <w:sz w:val="22"/>
          <w:szCs w:val="22"/>
        </w:rPr>
        <w:t xml:space="preserve"> </w:t>
      </w:r>
      <w:r w:rsidR="0016099D">
        <w:rPr>
          <w:rFonts w:cstheme="minorHAnsi"/>
          <w:sz w:val="22"/>
          <w:szCs w:val="22"/>
        </w:rPr>
        <w:t>insecurity</w:t>
      </w:r>
      <w:r w:rsidR="00203FB5">
        <w:rPr>
          <w:rFonts w:cstheme="minorHAnsi"/>
          <w:sz w:val="22"/>
          <w:szCs w:val="22"/>
        </w:rPr>
        <w:t xml:space="preserve"> and</w:t>
      </w:r>
      <w:r w:rsidR="0016099D">
        <w:rPr>
          <w:rFonts w:cstheme="minorHAnsi"/>
          <w:sz w:val="22"/>
          <w:szCs w:val="22"/>
        </w:rPr>
        <w:t xml:space="preserve"> increas</w:t>
      </w:r>
      <w:r w:rsidR="00203FB5">
        <w:rPr>
          <w:rFonts w:cstheme="minorHAnsi"/>
          <w:sz w:val="22"/>
          <w:szCs w:val="22"/>
        </w:rPr>
        <w:t>ed</w:t>
      </w:r>
      <w:r w:rsidR="0016099D">
        <w:rPr>
          <w:rFonts w:cstheme="minorHAnsi"/>
          <w:sz w:val="22"/>
          <w:szCs w:val="22"/>
        </w:rPr>
        <w:t xml:space="preserve"> the threat of sudden impoverishment. For women, the need to support a family accentuated this. Payments from </w:t>
      </w:r>
      <w:r w:rsidR="002E68BE">
        <w:rPr>
          <w:rFonts w:cstheme="minorHAnsi"/>
          <w:sz w:val="22"/>
          <w:szCs w:val="22"/>
        </w:rPr>
        <w:t xml:space="preserve">male </w:t>
      </w:r>
      <w:r w:rsidR="0016099D">
        <w:rPr>
          <w:rFonts w:cstheme="minorHAnsi"/>
          <w:sz w:val="22"/>
          <w:szCs w:val="22"/>
        </w:rPr>
        <w:t>partners employed elsewhere were inconsistent</w:t>
      </w:r>
      <w:r w:rsidR="00203FB5">
        <w:rPr>
          <w:rFonts w:cstheme="minorHAnsi"/>
          <w:sz w:val="22"/>
          <w:szCs w:val="22"/>
        </w:rPr>
        <w:t xml:space="preserve">. When initial funds for investment were available, women </w:t>
      </w:r>
      <w:r w:rsidR="0016099D">
        <w:rPr>
          <w:rFonts w:cstheme="minorHAnsi"/>
          <w:sz w:val="22"/>
          <w:szCs w:val="22"/>
        </w:rPr>
        <w:t xml:space="preserve">supplemented </w:t>
      </w:r>
      <w:r w:rsidR="00203FB5">
        <w:rPr>
          <w:rFonts w:cstheme="minorHAnsi"/>
          <w:sz w:val="22"/>
          <w:szCs w:val="22"/>
        </w:rPr>
        <w:t xml:space="preserve">household income </w:t>
      </w:r>
      <w:r w:rsidR="0016099D">
        <w:rPr>
          <w:rFonts w:cstheme="minorHAnsi"/>
          <w:sz w:val="22"/>
          <w:szCs w:val="22"/>
        </w:rPr>
        <w:t xml:space="preserve">by </w:t>
      </w:r>
      <w:r w:rsidR="00F248E2">
        <w:rPr>
          <w:rFonts w:cstheme="minorHAnsi"/>
          <w:sz w:val="22"/>
          <w:szCs w:val="22"/>
        </w:rPr>
        <w:t xml:space="preserve">micro-business </w:t>
      </w:r>
      <w:r w:rsidR="0016099D">
        <w:rPr>
          <w:rFonts w:cstheme="minorHAnsi"/>
          <w:sz w:val="22"/>
          <w:szCs w:val="22"/>
        </w:rPr>
        <w:t>ventures</w:t>
      </w:r>
      <w:r w:rsidR="000A0B4D">
        <w:rPr>
          <w:rFonts w:cstheme="minorHAnsi"/>
          <w:sz w:val="22"/>
          <w:szCs w:val="22"/>
        </w:rPr>
        <w:t xml:space="preserve"> </w:t>
      </w:r>
      <w:proofErr w:type="spellStart"/>
      <w:r w:rsidR="000A0B4D">
        <w:rPr>
          <w:rFonts w:cstheme="minorHAnsi"/>
          <w:sz w:val="22"/>
          <w:szCs w:val="22"/>
        </w:rPr>
        <w:t>eg</w:t>
      </w:r>
      <w:proofErr w:type="spellEnd"/>
      <w:r w:rsidR="00D26E1F">
        <w:rPr>
          <w:rFonts w:cstheme="minorHAnsi"/>
          <w:sz w:val="22"/>
          <w:szCs w:val="22"/>
        </w:rPr>
        <w:t>,</w:t>
      </w:r>
      <w:r w:rsidR="000A0B4D">
        <w:rPr>
          <w:rFonts w:cstheme="minorHAnsi"/>
          <w:sz w:val="22"/>
          <w:szCs w:val="22"/>
        </w:rPr>
        <w:t xml:space="preserve"> </w:t>
      </w:r>
      <w:r w:rsidR="0016099D">
        <w:rPr>
          <w:rFonts w:cstheme="minorHAnsi"/>
          <w:sz w:val="22"/>
          <w:szCs w:val="22"/>
        </w:rPr>
        <w:t>roasting peanuts or bagging and reselling charcoal.</w:t>
      </w:r>
    </w:p>
    <w:p w14:paraId="2848AF9E" w14:textId="7FCB188A" w:rsidR="00F23358" w:rsidRDefault="00F23358" w:rsidP="00AF643A">
      <w:pPr>
        <w:spacing w:line="276" w:lineRule="auto"/>
        <w:rPr>
          <w:rFonts w:cstheme="minorHAnsi"/>
          <w:sz w:val="22"/>
          <w:szCs w:val="22"/>
        </w:rPr>
      </w:pPr>
    </w:p>
    <w:p w14:paraId="72D5D48B" w14:textId="0789FC5A" w:rsidR="007758EA" w:rsidRDefault="00667601" w:rsidP="00AF643A">
      <w:pPr>
        <w:spacing w:line="276" w:lineRule="auto"/>
        <w:rPr>
          <w:rFonts w:cstheme="minorHAnsi"/>
          <w:sz w:val="22"/>
          <w:szCs w:val="22"/>
        </w:rPr>
      </w:pPr>
      <w:r>
        <w:rPr>
          <w:rFonts w:cstheme="minorHAnsi"/>
          <w:sz w:val="22"/>
          <w:szCs w:val="22"/>
        </w:rPr>
        <w:t>C</w:t>
      </w:r>
      <w:r w:rsidR="0016099D">
        <w:rPr>
          <w:rFonts w:cstheme="minorHAnsi"/>
          <w:sz w:val="22"/>
          <w:szCs w:val="22"/>
        </w:rPr>
        <w:t xml:space="preserve">limate factors exacerbated </w:t>
      </w:r>
      <w:r w:rsidR="00166219">
        <w:rPr>
          <w:rFonts w:cstheme="minorHAnsi"/>
          <w:sz w:val="22"/>
          <w:szCs w:val="22"/>
        </w:rPr>
        <w:t xml:space="preserve">these </w:t>
      </w:r>
      <w:r w:rsidR="0016099D">
        <w:rPr>
          <w:rFonts w:cstheme="minorHAnsi"/>
          <w:sz w:val="22"/>
          <w:szCs w:val="22"/>
        </w:rPr>
        <w:t xml:space="preserve">daily insecurities. We witnessed floods </w:t>
      </w:r>
      <w:r w:rsidR="00F248E2">
        <w:rPr>
          <w:rFonts w:cstheme="minorHAnsi"/>
          <w:sz w:val="22"/>
          <w:szCs w:val="22"/>
        </w:rPr>
        <w:t xml:space="preserve">which </w:t>
      </w:r>
      <w:r w:rsidR="0016099D">
        <w:rPr>
          <w:rFonts w:cstheme="minorHAnsi"/>
          <w:sz w:val="22"/>
          <w:szCs w:val="22"/>
        </w:rPr>
        <w:t xml:space="preserve">washed away </w:t>
      </w:r>
      <w:r w:rsidR="00203FB5">
        <w:rPr>
          <w:rFonts w:cstheme="minorHAnsi"/>
          <w:sz w:val="22"/>
          <w:szCs w:val="22"/>
        </w:rPr>
        <w:t>a participants’</w:t>
      </w:r>
      <w:r w:rsidR="0016099D">
        <w:rPr>
          <w:rFonts w:cstheme="minorHAnsi"/>
          <w:sz w:val="22"/>
          <w:szCs w:val="22"/>
        </w:rPr>
        <w:t xml:space="preserve"> newly built kitchen</w:t>
      </w:r>
      <w:r w:rsidR="00F248E2">
        <w:rPr>
          <w:rFonts w:cstheme="minorHAnsi"/>
          <w:sz w:val="22"/>
          <w:szCs w:val="22"/>
        </w:rPr>
        <w:t xml:space="preserve">, </w:t>
      </w:r>
      <w:r w:rsidR="00203FB5">
        <w:rPr>
          <w:rFonts w:cstheme="minorHAnsi"/>
          <w:sz w:val="22"/>
          <w:szCs w:val="22"/>
        </w:rPr>
        <w:t>representing</w:t>
      </w:r>
      <w:r w:rsidR="00F248E2">
        <w:rPr>
          <w:rFonts w:cstheme="minorHAnsi"/>
          <w:sz w:val="22"/>
          <w:szCs w:val="22"/>
        </w:rPr>
        <w:t xml:space="preserve"> months of investment of time and money</w:t>
      </w:r>
      <w:r w:rsidR="000A0B4D">
        <w:rPr>
          <w:rFonts w:cstheme="minorHAnsi"/>
          <w:sz w:val="22"/>
          <w:szCs w:val="22"/>
        </w:rPr>
        <w:t>,</w:t>
      </w:r>
      <w:r w:rsidR="00203FB5">
        <w:rPr>
          <w:rFonts w:cstheme="minorHAnsi"/>
          <w:sz w:val="22"/>
          <w:szCs w:val="22"/>
        </w:rPr>
        <w:t xml:space="preserve"> and </w:t>
      </w:r>
      <w:r w:rsidR="007758EA">
        <w:rPr>
          <w:rFonts w:cstheme="minorHAnsi"/>
          <w:sz w:val="22"/>
          <w:szCs w:val="22"/>
        </w:rPr>
        <w:t xml:space="preserve">great disappointment </w:t>
      </w:r>
      <w:r w:rsidR="00203FB5">
        <w:rPr>
          <w:rFonts w:cstheme="minorHAnsi"/>
          <w:sz w:val="22"/>
          <w:szCs w:val="22"/>
        </w:rPr>
        <w:t>amongst</w:t>
      </w:r>
      <w:r w:rsidR="007758EA">
        <w:rPr>
          <w:rFonts w:cstheme="minorHAnsi"/>
          <w:sz w:val="22"/>
          <w:szCs w:val="22"/>
        </w:rPr>
        <w:t xml:space="preserve"> the (female) household head and the researchers.</w:t>
      </w:r>
      <w:r w:rsidR="00D21D56">
        <w:rPr>
          <w:rFonts w:cstheme="minorHAnsi"/>
          <w:sz w:val="22"/>
          <w:szCs w:val="22"/>
        </w:rPr>
        <w:t xml:space="preserve"> </w:t>
      </w:r>
      <w:r w:rsidR="000A0B4D">
        <w:rPr>
          <w:rFonts w:cstheme="minorHAnsi"/>
          <w:sz w:val="22"/>
          <w:szCs w:val="22"/>
        </w:rPr>
        <w:t>There was a</w:t>
      </w:r>
      <w:r w:rsidR="00313677">
        <w:rPr>
          <w:rFonts w:cstheme="minorHAnsi"/>
          <w:sz w:val="22"/>
          <w:szCs w:val="22"/>
        </w:rPr>
        <w:t xml:space="preserve"> </w:t>
      </w:r>
      <w:r w:rsidR="008336FD">
        <w:rPr>
          <w:rFonts w:cstheme="minorHAnsi"/>
          <w:sz w:val="22"/>
          <w:szCs w:val="22"/>
        </w:rPr>
        <w:t xml:space="preserve">widespread </w:t>
      </w:r>
      <w:r w:rsidR="00313677">
        <w:rPr>
          <w:rFonts w:cstheme="minorHAnsi"/>
          <w:sz w:val="22"/>
          <w:szCs w:val="22"/>
        </w:rPr>
        <w:t xml:space="preserve">disinclination </w:t>
      </w:r>
      <w:r w:rsidR="00D61377">
        <w:rPr>
          <w:rFonts w:cstheme="minorHAnsi"/>
          <w:sz w:val="22"/>
          <w:szCs w:val="22"/>
        </w:rPr>
        <w:t>for longer term planning or saving</w:t>
      </w:r>
      <w:r w:rsidR="002B032B">
        <w:rPr>
          <w:rFonts w:cstheme="minorHAnsi"/>
          <w:sz w:val="22"/>
          <w:szCs w:val="22"/>
        </w:rPr>
        <w:t xml:space="preserve"> amongst residents</w:t>
      </w:r>
      <w:r w:rsidR="00203FB5">
        <w:rPr>
          <w:rFonts w:cstheme="minorHAnsi"/>
          <w:sz w:val="22"/>
          <w:szCs w:val="22"/>
        </w:rPr>
        <w:t xml:space="preserve">, </w:t>
      </w:r>
      <w:r w:rsidR="008336FD">
        <w:rPr>
          <w:rFonts w:cstheme="minorHAnsi"/>
          <w:sz w:val="22"/>
          <w:szCs w:val="22"/>
        </w:rPr>
        <w:t xml:space="preserve">which appeared a natural response to this </w:t>
      </w:r>
      <w:r w:rsidR="00203FB5">
        <w:rPr>
          <w:rFonts w:cstheme="minorHAnsi"/>
          <w:sz w:val="22"/>
          <w:szCs w:val="22"/>
        </w:rPr>
        <w:t>climate of constant uncertainty</w:t>
      </w:r>
      <w:r w:rsidR="008336FD">
        <w:rPr>
          <w:rFonts w:cstheme="minorHAnsi"/>
          <w:sz w:val="22"/>
          <w:szCs w:val="22"/>
        </w:rPr>
        <w:t>.</w:t>
      </w:r>
    </w:p>
    <w:p w14:paraId="1DD8F3E8" w14:textId="77777777" w:rsidR="007758EA" w:rsidRDefault="007758EA" w:rsidP="00AF643A">
      <w:pPr>
        <w:spacing w:line="276" w:lineRule="auto"/>
        <w:rPr>
          <w:rFonts w:cstheme="minorHAnsi"/>
          <w:sz w:val="22"/>
          <w:szCs w:val="22"/>
        </w:rPr>
      </w:pPr>
    </w:p>
    <w:p w14:paraId="300F76C8" w14:textId="24D798A2" w:rsidR="00222BA2" w:rsidRDefault="007758EA" w:rsidP="00AF643A">
      <w:pPr>
        <w:spacing w:line="276" w:lineRule="auto"/>
        <w:rPr>
          <w:rFonts w:cstheme="minorHAnsi"/>
          <w:sz w:val="22"/>
          <w:szCs w:val="22"/>
        </w:rPr>
      </w:pPr>
      <w:r>
        <w:rPr>
          <w:rFonts w:cstheme="minorHAnsi"/>
          <w:sz w:val="22"/>
          <w:szCs w:val="22"/>
        </w:rPr>
        <w:t xml:space="preserve">Lack of motivation towards </w:t>
      </w:r>
      <w:r w:rsidR="008336FD">
        <w:rPr>
          <w:rFonts w:cstheme="minorHAnsi"/>
          <w:sz w:val="22"/>
          <w:szCs w:val="22"/>
        </w:rPr>
        <w:t xml:space="preserve">investment in </w:t>
      </w:r>
      <w:r>
        <w:rPr>
          <w:rFonts w:cstheme="minorHAnsi"/>
          <w:sz w:val="22"/>
          <w:szCs w:val="22"/>
        </w:rPr>
        <w:t xml:space="preserve">long term health or environmental </w:t>
      </w:r>
      <w:r w:rsidR="008336FD">
        <w:rPr>
          <w:rFonts w:cstheme="minorHAnsi"/>
          <w:sz w:val="22"/>
          <w:szCs w:val="22"/>
        </w:rPr>
        <w:t xml:space="preserve">improvement were </w:t>
      </w:r>
      <w:r>
        <w:rPr>
          <w:rFonts w:cstheme="minorHAnsi"/>
          <w:sz w:val="22"/>
          <w:szCs w:val="22"/>
        </w:rPr>
        <w:t xml:space="preserve">evident. </w:t>
      </w:r>
      <w:r w:rsidR="000A0B4D">
        <w:rPr>
          <w:rFonts w:cstheme="minorHAnsi"/>
          <w:sz w:val="22"/>
          <w:szCs w:val="22"/>
        </w:rPr>
        <w:t xml:space="preserve">This </w:t>
      </w:r>
      <w:r>
        <w:rPr>
          <w:rFonts w:cstheme="minorHAnsi"/>
          <w:sz w:val="22"/>
          <w:szCs w:val="22"/>
        </w:rPr>
        <w:t>included dismissive responses</w:t>
      </w:r>
      <w:r w:rsidR="00EA1866">
        <w:rPr>
          <w:rFonts w:cstheme="minorHAnsi"/>
          <w:sz w:val="22"/>
          <w:szCs w:val="22"/>
        </w:rPr>
        <w:t xml:space="preserve"> (laughter; “we’re busy”; “people can’t do that”)</w:t>
      </w:r>
      <w:r>
        <w:rPr>
          <w:rFonts w:cstheme="minorHAnsi"/>
          <w:sz w:val="22"/>
          <w:szCs w:val="22"/>
        </w:rPr>
        <w:t xml:space="preserve"> to </w:t>
      </w:r>
      <w:r w:rsidR="000A0B4D">
        <w:rPr>
          <w:rFonts w:cstheme="minorHAnsi"/>
          <w:sz w:val="22"/>
          <w:szCs w:val="22"/>
        </w:rPr>
        <w:t xml:space="preserve">our </w:t>
      </w:r>
      <w:r>
        <w:rPr>
          <w:rFonts w:cstheme="minorHAnsi"/>
          <w:sz w:val="22"/>
          <w:szCs w:val="22"/>
        </w:rPr>
        <w:t xml:space="preserve">suggestions </w:t>
      </w:r>
      <w:r w:rsidR="008336FD">
        <w:rPr>
          <w:rFonts w:cstheme="minorHAnsi"/>
          <w:sz w:val="22"/>
          <w:szCs w:val="22"/>
        </w:rPr>
        <w:t>of</w:t>
      </w:r>
      <w:r>
        <w:rPr>
          <w:rFonts w:cstheme="minorHAnsi"/>
          <w:sz w:val="22"/>
          <w:szCs w:val="22"/>
        </w:rPr>
        <w:t xml:space="preserve"> tree planting, composting to replace burning of fields, or collective action to access cleaner water when the water from the local pumps </w:t>
      </w:r>
      <w:r w:rsidR="00A946E9">
        <w:rPr>
          <w:rFonts w:cstheme="minorHAnsi"/>
          <w:sz w:val="22"/>
          <w:szCs w:val="22"/>
        </w:rPr>
        <w:t xml:space="preserve">appeared brown </w:t>
      </w:r>
      <w:r>
        <w:rPr>
          <w:rFonts w:cstheme="minorHAnsi"/>
          <w:sz w:val="22"/>
          <w:szCs w:val="22"/>
        </w:rPr>
        <w:t>in the mornings.</w:t>
      </w:r>
    </w:p>
    <w:p w14:paraId="562FC9F9" w14:textId="77777777" w:rsidR="00A272EA" w:rsidRDefault="00A272EA" w:rsidP="00AF643A">
      <w:pPr>
        <w:spacing w:line="276" w:lineRule="auto"/>
        <w:rPr>
          <w:rFonts w:cstheme="minorHAnsi"/>
          <w:sz w:val="22"/>
          <w:szCs w:val="22"/>
        </w:rPr>
      </w:pPr>
    </w:p>
    <w:p w14:paraId="5C12F6FA" w14:textId="77777777" w:rsidR="00616558" w:rsidRDefault="00616558" w:rsidP="00AF643A">
      <w:pPr>
        <w:pStyle w:val="Heading5"/>
        <w:spacing w:line="276" w:lineRule="auto"/>
        <w:rPr>
          <w:b/>
          <w:bCs/>
          <w:color w:val="auto"/>
          <w:sz w:val="22"/>
          <w:szCs w:val="22"/>
        </w:rPr>
      </w:pPr>
      <w:r>
        <w:rPr>
          <w:b/>
          <w:bCs/>
          <w:color w:val="auto"/>
          <w:sz w:val="22"/>
          <w:szCs w:val="22"/>
        </w:rPr>
        <w:t>Limitations on ‘choice’</w:t>
      </w:r>
    </w:p>
    <w:p w14:paraId="5E99BCF8" w14:textId="77777777" w:rsidR="00616558" w:rsidRDefault="00616558" w:rsidP="00AF643A">
      <w:pPr>
        <w:spacing w:line="276" w:lineRule="auto"/>
        <w:rPr>
          <w:rFonts w:cstheme="minorHAnsi"/>
          <w:sz w:val="22"/>
          <w:szCs w:val="22"/>
        </w:rPr>
      </w:pPr>
    </w:p>
    <w:p w14:paraId="4AF3625D" w14:textId="7DC1BEF2" w:rsidR="00616558" w:rsidRDefault="001500C9" w:rsidP="00AF643A">
      <w:pPr>
        <w:spacing w:line="276" w:lineRule="auto"/>
        <w:rPr>
          <w:rFonts w:cstheme="minorHAnsi"/>
          <w:sz w:val="22"/>
          <w:szCs w:val="22"/>
        </w:rPr>
      </w:pPr>
      <w:r>
        <w:rPr>
          <w:rFonts w:cstheme="minorHAnsi"/>
          <w:sz w:val="22"/>
          <w:szCs w:val="22"/>
        </w:rPr>
        <w:t xml:space="preserve">Throughout </w:t>
      </w:r>
      <w:r w:rsidR="003F74DA">
        <w:rPr>
          <w:rFonts w:cstheme="minorHAnsi"/>
          <w:sz w:val="22"/>
          <w:szCs w:val="22"/>
        </w:rPr>
        <w:t>participant observations</w:t>
      </w:r>
      <w:r>
        <w:rPr>
          <w:rFonts w:cstheme="minorHAnsi"/>
          <w:sz w:val="22"/>
          <w:szCs w:val="22"/>
        </w:rPr>
        <w:t xml:space="preserve"> we </w:t>
      </w:r>
      <w:r w:rsidR="000A0B4D">
        <w:rPr>
          <w:rFonts w:cstheme="minorHAnsi"/>
          <w:sz w:val="22"/>
          <w:szCs w:val="22"/>
        </w:rPr>
        <w:t>saw how</w:t>
      </w:r>
      <w:r>
        <w:rPr>
          <w:rFonts w:cstheme="minorHAnsi"/>
          <w:sz w:val="22"/>
          <w:szCs w:val="22"/>
        </w:rPr>
        <w:t xml:space="preserve"> </w:t>
      </w:r>
      <w:r w:rsidR="00616558">
        <w:rPr>
          <w:rFonts w:cstheme="minorHAnsi"/>
          <w:sz w:val="22"/>
          <w:szCs w:val="22"/>
        </w:rPr>
        <w:t>scarcity</w:t>
      </w:r>
      <w:r w:rsidR="00CB1D8A">
        <w:rPr>
          <w:rFonts w:cstheme="minorHAnsi"/>
          <w:sz w:val="22"/>
          <w:szCs w:val="22"/>
        </w:rPr>
        <w:t xml:space="preserve"> </w:t>
      </w:r>
      <w:r w:rsidR="000A0B4D">
        <w:rPr>
          <w:rFonts w:cstheme="minorHAnsi"/>
          <w:sz w:val="22"/>
          <w:szCs w:val="22"/>
        </w:rPr>
        <w:t xml:space="preserve">directly </w:t>
      </w:r>
      <w:r>
        <w:rPr>
          <w:rFonts w:cstheme="minorHAnsi"/>
          <w:sz w:val="22"/>
          <w:szCs w:val="22"/>
        </w:rPr>
        <w:t>restrict</w:t>
      </w:r>
      <w:r w:rsidR="000A0B4D">
        <w:rPr>
          <w:rFonts w:cstheme="minorHAnsi"/>
          <w:sz w:val="22"/>
          <w:szCs w:val="22"/>
        </w:rPr>
        <w:t>ed</w:t>
      </w:r>
      <w:r w:rsidR="00CB1D8A">
        <w:rPr>
          <w:rFonts w:cstheme="minorHAnsi"/>
          <w:sz w:val="22"/>
          <w:szCs w:val="22"/>
        </w:rPr>
        <w:t xml:space="preserve"> </w:t>
      </w:r>
      <w:r>
        <w:rPr>
          <w:rFonts w:cstheme="minorHAnsi"/>
          <w:sz w:val="22"/>
          <w:szCs w:val="22"/>
        </w:rPr>
        <w:t>individuals’ options</w:t>
      </w:r>
      <w:r w:rsidR="00536B06">
        <w:rPr>
          <w:rFonts w:cstheme="minorHAnsi"/>
          <w:sz w:val="22"/>
          <w:szCs w:val="22"/>
        </w:rPr>
        <w:t xml:space="preserve">, although </w:t>
      </w:r>
      <w:r>
        <w:rPr>
          <w:rFonts w:cstheme="minorHAnsi"/>
          <w:sz w:val="22"/>
          <w:szCs w:val="22"/>
        </w:rPr>
        <w:t xml:space="preserve">this was </w:t>
      </w:r>
      <w:r w:rsidR="00536B06">
        <w:rPr>
          <w:rFonts w:cstheme="minorHAnsi"/>
          <w:sz w:val="22"/>
          <w:szCs w:val="22"/>
        </w:rPr>
        <w:t xml:space="preserve">at times </w:t>
      </w:r>
      <w:r w:rsidR="00616558">
        <w:rPr>
          <w:rFonts w:cstheme="minorHAnsi"/>
          <w:sz w:val="22"/>
          <w:szCs w:val="22"/>
        </w:rPr>
        <w:t xml:space="preserve">complicated by gendered and culturally shaped </w:t>
      </w:r>
      <w:r>
        <w:rPr>
          <w:rFonts w:cstheme="minorHAnsi"/>
          <w:sz w:val="22"/>
          <w:szCs w:val="22"/>
        </w:rPr>
        <w:t>choices</w:t>
      </w:r>
      <w:r w:rsidR="00616558">
        <w:rPr>
          <w:rFonts w:cstheme="minorHAnsi"/>
          <w:sz w:val="22"/>
          <w:szCs w:val="22"/>
        </w:rPr>
        <w:t xml:space="preserve">. </w:t>
      </w:r>
      <w:r w:rsidR="008740A6">
        <w:rPr>
          <w:rFonts w:cstheme="minorHAnsi"/>
          <w:sz w:val="22"/>
          <w:szCs w:val="22"/>
        </w:rPr>
        <w:t xml:space="preserve">Use of </w:t>
      </w:r>
      <w:r w:rsidR="00616558">
        <w:rPr>
          <w:rFonts w:cstheme="minorHAnsi"/>
          <w:sz w:val="22"/>
          <w:szCs w:val="22"/>
        </w:rPr>
        <w:t>three stone fires (</w:t>
      </w:r>
      <w:r w:rsidR="00DD71EB">
        <w:rPr>
          <w:rFonts w:cstheme="minorHAnsi"/>
          <w:sz w:val="22"/>
          <w:szCs w:val="22"/>
        </w:rPr>
        <w:t>F</w:t>
      </w:r>
      <w:r w:rsidR="00616558" w:rsidRPr="00A134F7">
        <w:rPr>
          <w:rFonts w:cstheme="minorHAnsi"/>
          <w:sz w:val="22"/>
          <w:szCs w:val="22"/>
        </w:rPr>
        <w:t xml:space="preserve">igure </w:t>
      </w:r>
      <w:r w:rsidR="004826F1">
        <w:rPr>
          <w:rFonts w:cstheme="minorHAnsi"/>
          <w:sz w:val="22"/>
          <w:szCs w:val="22"/>
        </w:rPr>
        <w:t>2a</w:t>
      </w:r>
      <w:r w:rsidR="00616558">
        <w:rPr>
          <w:rFonts w:cstheme="minorHAnsi"/>
          <w:sz w:val="22"/>
          <w:szCs w:val="22"/>
        </w:rPr>
        <w:t xml:space="preserve">) </w:t>
      </w:r>
      <w:r w:rsidR="008740A6">
        <w:rPr>
          <w:rFonts w:cstheme="minorHAnsi"/>
          <w:sz w:val="22"/>
          <w:szCs w:val="22"/>
        </w:rPr>
        <w:t xml:space="preserve">for cooking, </w:t>
      </w:r>
      <w:r w:rsidR="00616558">
        <w:rPr>
          <w:rFonts w:cstheme="minorHAnsi"/>
          <w:sz w:val="22"/>
          <w:szCs w:val="22"/>
        </w:rPr>
        <w:t xml:space="preserve">or eating of </w:t>
      </w:r>
      <w:proofErr w:type="spellStart"/>
      <w:r w:rsidR="00616558" w:rsidRPr="00917C0F">
        <w:rPr>
          <w:rFonts w:cstheme="minorHAnsi"/>
          <w:i/>
          <w:iCs/>
          <w:sz w:val="22"/>
          <w:szCs w:val="22"/>
        </w:rPr>
        <w:t>nsima</w:t>
      </w:r>
      <w:proofErr w:type="spellEnd"/>
      <w:r w:rsidR="00616558" w:rsidRPr="00917C0F">
        <w:rPr>
          <w:rFonts w:cstheme="minorHAnsi"/>
          <w:i/>
          <w:iCs/>
          <w:sz w:val="22"/>
          <w:szCs w:val="22"/>
        </w:rPr>
        <w:t xml:space="preserve"> </w:t>
      </w:r>
      <w:r w:rsidR="008740A6">
        <w:rPr>
          <w:rFonts w:cstheme="minorHAnsi"/>
          <w:sz w:val="22"/>
          <w:szCs w:val="22"/>
        </w:rPr>
        <w:t xml:space="preserve">as a daily staple, were often presented as pillars of Malawian culture, </w:t>
      </w:r>
      <w:r w:rsidR="00627940">
        <w:rPr>
          <w:rFonts w:cstheme="minorHAnsi"/>
          <w:sz w:val="22"/>
          <w:szCs w:val="22"/>
        </w:rPr>
        <w:t>and</w:t>
      </w:r>
      <w:r w:rsidR="008740A6">
        <w:rPr>
          <w:rFonts w:cstheme="minorHAnsi"/>
          <w:sz w:val="22"/>
          <w:szCs w:val="22"/>
        </w:rPr>
        <w:t xml:space="preserve"> as </w:t>
      </w:r>
      <w:r w:rsidR="00616558">
        <w:rPr>
          <w:rFonts w:cstheme="minorHAnsi"/>
          <w:sz w:val="22"/>
          <w:szCs w:val="22"/>
        </w:rPr>
        <w:t xml:space="preserve">active choices. </w:t>
      </w:r>
      <w:r w:rsidR="008336FD">
        <w:rPr>
          <w:rFonts w:cstheme="minorHAnsi"/>
          <w:sz w:val="22"/>
          <w:szCs w:val="22"/>
        </w:rPr>
        <w:t xml:space="preserve">However, </w:t>
      </w:r>
      <w:r w:rsidR="00616558">
        <w:rPr>
          <w:rFonts w:cstheme="minorHAnsi"/>
          <w:sz w:val="22"/>
          <w:szCs w:val="22"/>
        </w:rPr>
        <w:t xml:space="preserve">the landscape of these choices was constricted by availability and need. </w:t>
      </w:r>
      <w:proofErr w:type="spellStart"/>
      <w:r w:rsidR="00616558" w:rsidRPr="00917C0F">
        <w:rPr>
          <w:rFonts w:cstheme="minorHAnsi"/>
          <w:i/>
          <w:iCs/>
          <w:sz w:val="22"/>
          <w:szCs w:val="22"/>
        </w:rPr>
        <w:t>Nsima</w:t>
      </w:r>
      <w:proofErr w:type="spellEnd"/>
      <w:r w:rsidR="00616558">
        <w:rPr>
          <w:rFonts w:cstheme="minorHAnsi"/>
          <w:sz w:val="22"/>
          <w:szCs w:val="22"/>
        </w:rPr>
        <w:t xml:space="preserve"> </w:t>
      </w:r>
      <w:r w:rsidR="00A946E9">
        <w:rPr>
          <w:rFonts w:cstheme="minorHAnsi"/>
          <w:sz w:val="22"/>
          <w:szCs w:val="22"/>
        </w:rPr>
        <w:t xml:space="preserve">(made using only maize-flour and water) </w:t>
      </w:r>
      <w:r w:rsidR="00616558">
        <w:rPr>
          <w:rFonts w:cstheme="minorHAnsi"/>
          <w:sz w:val="22"/>
          <w:szCs w:val="22"/>
        </w:rPr>
        <w:t xml:space="preserve">provided the most satiety for the lowest cost of any foodstuff. This was tacitly acknowledged by women who – in conversation about the contrast </w:t>
      </w:r>
      <w:r w:rsidR="00153BF1">
        <w:rPr>
          <w:rFonts w:cstheme="minorHAnsi"/>
          <w:sz w:val="22"/>
          <w:szCs w:val="22"/>
        </w:rPr>
        <w:t>with typical British</w:t>
      </w:r>
      <w:r w:rsidR="00627940">
        <w:rPr>
          <w:rFonts w:cstheme="minorHAnsi"/>
          <w:sz w:val="22"/>
          <w:szCs w:val="22"/>
        </w:rPr>
        <w:t xml:space="preserve"> </w:t>
      </w:r>
      <w:r w:rsidR="00616558">
        <w:rPr>
          <w:rFonts w:cstheme="minorHAnsi"/>
          <w:sz w:val="22"/>
          <w:szCs w:val="22"/>
        </w:rPr>
        <w:t>diets</w:t>
      </w:r>
      <w:r w:rsidR="00627940">
        <w:rPr>
          <w:rFonts w:cstheme="minorHAnsi"/>
          <w:sz w:val="22"/>
          <w:szCs w:val="22"/>
        </w:rPr>
        <w:t xml:space="preserve"> </w:t>
      </w:r>
      <w:r w:rsidR="00616558">
        <w:rPr>
          <w:rFonts w:cstheme="minorHAnsi"/>
          <w:sz w:val="22"/>
          <w:szCs w:val="22"/>
        </w:rPr>
        <w:t>– stated that they would not be able to work long periods on the farm with ‘only bread’ in their stomachs.</w:t>
      </w:r>
    </w:p>
    <w:p w14:paraId="761175AE" w14:textId="77777777" w:rsidR="00616558" w:rsidRDefault="00616558" w:rsidP="00AF643A">
      <w:pPr>
        <w:spacing w:line="276" w:lineRule="auto"/>
        <w:rPr>
          <w:rFonts w:cstheme="minorHAnsi"/>
          <w:sz w:val="22"/>
          <w:szCs w:val="22"/>
        </w:rPr>
      </w:pPr>
    </w:p>
    <w:p w14:paraId="16DC83A2" w14:textId="22FCB1C1" w:rsidR="00616558" w:rsidRDefault="00C75277" w:rsidP="00AF643A">
      <w:pPr>
        <w:spacing w:line="276" w:lineRule="auto"/>
        <w:rPr>
          <w:rFonts w:cstheme="minorHAnsi"/>
          <w:sz w:val="22"/>
          <w:szCs w:val="22"/>
        </w:rPr>
      </w:pPr>
      <w:r>
        <w:rPr>
          <w:rFonts w:cstheme="minorHAnsi"/>
          <w:sz w:val="22"/>
          <w:szCs w:val="22"/>
        </w:rPr>
        <w:t xml:space="preserve">For </w:t>
      </w:r>
      <w:r w:rsidR="00616558">
        <w:rPr>
          <w:rFonts w:cstheme="minorHAnsi"/>
          <w:sz w:val="22"/>
          <w:szCs w:val="22"/>
        </w:rPr>
        <w:t xml:space="preserve">household cooking, three stone fires were </w:t>
      </w:r>
      <w:r w:rsidR="003F74DA">
        <w:rPr>
          <w:rFonts w:cstheme="minorHAnsi"/>
          <w:sz w:val="22"/>
          <w:szCs w:val="22"/>
        </w:rPr>
        <w:t xml:space="preserve">the </w:t>
      </w:r>
      <w:r w:rsidR="00627940">
        <w:rPr>
          <w:rFonts w:cstheme="minorHAnsi"/>
          <w:sz w:val="22"/>
          <w:szCs w:val="22"/>
        </w:rPr>
        <w:t xml:space="preserve">most </w:t>
      </w:r>
      <w:r w:rsidR="003F74DA">
        <w:rPr>
          <w:rFonts w:cstheme="minorHAnsi"/>
          <w:sz w:val="22"/>
          <w:szCs w:val="22"/>
        </w:rPr>
        <w:t xml:space="preserve">frequently </w:t>
      </w:r>
      <w:r w:rsidR="00627940">
        <w:rPr>
          <w:rFonts w:cstheme="minorHAnsi"/>
          <w:sz w:val="22"/>
          <w:szCs w:val="22"/>
        </w:rPr>
        <w:t>used</w:t>
      </w:r>
      <w:r w:rsidR="00A946E9">
        <w:rPr>
          <w:rFonts w:cstheme="minorHAnsi"/>
          <w:sz w:val="22"/>
          <w:szCs w:val="22"/>
        </w:rPr>
        <w:t xml:space="preserve"> by far</w:t>
      </w:r>
      <w:r w:rsidR="00D31417">
        <w:rPr>
          <w:rFonts w:cstheme="minorHAnsi"/>
          <w:sz w:val="22"/>
          <w:szCs w:val="22"/>
        </w:rPr>
        <w:t>,</w:t>
      </w:r>
      <w:r w:rsidR="00616558">
        <w:rPr>
          <w:rFonts w:cstheme="minorHAnsi"/>
          <w:sz w:val="22"/>
          <w:szCs w:val="22"/>
        </w:rPr>
        <w:t xml:space="preserve"> </w:t>
      </w:r>
      <w:r w:rsidR="007758EA">
        <w:rPr>
          <w:rFonts w:cstheme="minorHAnsi"/>
          <w:sz w:val="22"/>
          <w:szCs w:val="22"/>
        </w:rPr>
        <w:t>represent</w:t>
      </w:r>
      <w:r w:rsidR="003F74DA">
        <w:rPr>
          <w:rFonts w:cstheme="minorHAnsi"/>
          <w:sz w:val="22"/>
          <w:szCs w:val="22"/>
        </w:rPr>
        <w:t>ing</w:t>
      </w:r>
      <w:r w:rsidR="007758EA">
        <w:rPr>
          <w:rFonts w:cstheme="minorHAnsi"/>
          <w:sz w:val="22"/>
          <w:szCs w:val="22"/>
        </w:rPr>
        <w:t xml:space="preserve"> a </w:t>
      </w:r>
      <w:r w:rsidR="00616558">
        <w:rPr>
          <w:rFonts w:cstheme="minorHAnsi"/>
          <w:sz w:val="22"/>
          <w:szCs w:val="22"/>
        </w:rPr>
        <w:t>‘default’</w:t>
      </w:r>
      <w:r w:rsidR="007758EA">
        <w:rPr>
          <w:rFonts w:cstheme="minorHAnsi"/>
          <w:sz w:val="22"/>
          <w:szCs w:val="22"/>
        </w:rPr>
        <w:t xml:space="preserve"> method</w:t>
      </w:r>
      <w:r w:rsidR="003F74DA">
        <w:rPr>
          <w:rFonts w:cstheme="minorHAnsi"/>
          <w:sz w:val="22"/>
          <w:szCs w:val="22"/>
        </w:rPr>
        <w:t xml:space="preserve"> and</w:t>
      </w:r>
      <w:r w:rsidR="00616558">
        <w:rPr>
          <w:rFonts w:cstheme="minorHAnsi"/>
          <w:sz w:val="22"/>
          <w:szCs w:val="22"/>
        </w:rPr>
        <w:t xml:space="preserve"> often used even where alternative </w:t>
      </w:r>
      <w:r w:rsidR="00D31417">
        <w:rPr>
          <w:rFonts w:cstheme="minorHAnsi"/>
          <w:sz w:val="22"/>
          <w:szCs w:val="22"/>
        </w:rPr>
        <w:t xml:space="preserve">(firewood or charcoal) </w:t>
      </w:r>
      <w:r w:rsidR="00616558">
        <w:rPr>
          <w:rFonts w:cstheme="minorHAnsi"/>
          <w:sz w:val="22"/>
          <w:szCs w:val="22"/>
        </w:rPr>
        <w:t>cookstoves were available</w:t>
      </w:r>
      <w:r w:rsidR="00627940">
        <w:rPr>
          <w:rFonts w:cstheme="minorHAnsi"/>
          <w:sz w:val="22"/>
          <w:szCs w:val="22"/>
        </w:rPr>
        <w:t>. T</w:t>
      </w:r>
      <w:r w:rsidR="00616558">
        <w:rPr>
          <w:rFonts w:cstheme="minorHAnsi"/>
          <w:sz w:val="22"/>
          <w:szCs w:val="22"/>
        </w:rPr>
        <w:t xml:space="preserve">he fire </w:t>
      </w:r>
      <w:r w:rsidR="003F74DA">
        <w:rPr>
          <w:rFonts w:cstheme="minorHAnsi"/>
          <w:sz w:val="22"/>
          <w:szCs w:val="22"/>
        </w:rPr>
        <w:t xml:space="preserve">was </w:t>
      </w:r>
      <w:r w:rsidR="00627940">
        <w:rPr>
          <w:rFonts w:cstheme="minorHAnsi"/>
          <w:sz w:val="22"/>
          <w:szCs w:val="22"/>
        </w:rPr>
        <w:t>a</w:t>
      </w:r>
      <w:r w:rsidR="00616558">
        <w:rPr>
          <w:rFonts w:cstheme="minorHAnsi"/>
          <w:sz w:val="22"/>
          <w:szCs w:val="22"/>
        </w:rPr>
        <w:t xml:space="preserve"> traditional mode of cooking</w:t>
      </w:r>
      <w:r w:rsidR="00D31417">
        <w:rPr>
          <w:rFonts w:cstheme="minorHAnsi"/>
          <w:sz w:val="22"/>
          <w:szCs w:val="22"/>
        </w:rPr>
        <w:t>,</w:t>
      </w:r>
      <w:r w:rsidR="00AD4264">
        <w:rPr>
          <w:rFonts w:cstheme="minorHAnsi"/>
          <w:sz w:val="22"/>
          <w:szCs w:val="22"/>
        </w:rPr>
        <w:t xml:space="preserve"> familiar throughout life, to which </w:t>
      </w:r>
      <w:r w:rsidR="00616558">
        <w:rPr>
          <w:rFonts w:cstheme="minorHAnsi"/>
          <w:sz w:val="22"/>
          <w:szCs w:val="22"/>
        </w:rPr>
        <w:t>people</w:t>
      </w:r>
      <w:r w:rsidR="00AD4264">
        <w:rPr>
          <w:rFonts w:cstheme="minorHAnsi"/>
          <w:sz w:val="22"/>
          <w:szCs w:val="22"/>
        </w:rPr>
        <w:t xml:space="preserve"> </w:t>
      </w:r>
      <w:r w:rsidR="00D26E1F">
        <w:rPr>
          <w:rFonts w:cstheme="minorHAnsi"/>
          <w:sz w:val="22"/>
          <w:szCs w:val="22"/>
        </w:rPr>
        <w:t>would revert</w:t>
      </w:r>
      <w:r w:rsidR="00616558">
        <w:rPr>
          <w:rFonts w:cstheme="minorHAnsi"/>
          <w:sz w:val="22"/>
          <w:szCs w:val="22"/>
        </w:rPr>
        <w:t xml:space="preserve"> </w:t>
      </w:r>
      <w:r w:rsidR="00D26E1F">
        <w:rPr>
          <w:rFonts w:cstheme="minorHAnsi"/>
          <w:sz w:val="22"/>
          <w:szCs w:val="22"/>
        </w:rPr>
        <w:t xml:space="preserve">when </w:t>
      </w:r>
      <w:r w:rsidR="00616558">
        <w:rPr>
          <w:rFonts w:cstheme="minorHAnsi"/>
          <w:sz w:val="22"/>
          <w:szCs w:val="22"/>
        </w:rPr>
        <w:t>under pressure.</w:t>
      </w:r>
    </w:p>
    <w:p w14:paraId="24B2953A" w14:textId="77777777" w:rsidR="00616558" w:rsidRDefault="00616558" w:rsidP="00AF643A">
      <w:pPr>
        <w:spacing w:line="276" w:lineRule="auto"/>
        <w:rPr>
          <w:rFonts w:cstheme="minorHAnsi"/>
          <w:sz w:val="22"/>
          <w:szCs w:val="22"/>
        </w:rPr>
      </w:pPr>
    </w:p>
    <w:p w14:paraId="72138E76" w14:textId="77777777" w:rsidR="00616558" w:rsidRDefault="00616558" w:rsidP="00AF643A">
      <w:pPr>
        <w:spacing w:line="276" w:lineRule="auto"/>
        <w:ind w:firstLine="720"/>
        <w:rPr>
          <w:rFonts w:cstheme="minorHAnsi"/>
          <w:i/>
          <w:iCs/>
          <w:sz w:val="22"/>
          <w:szCs w:val="22"/>
        </w:rPr>
      </w:pPr>
      <w:r>
        <w:rPr>
          <w:rFonts w:cstheme="minorHAnsi"/>
          <w:i/>
          <w:iCs/>
          <w:sz w:val="22"/>
          <w:szCs w:val="22"/>
        </w:rPr>
        <w:t>“</w:t>
      </w:r>
      <w:r>
        <w:rPr>
          <w:rFonts w:cstheme="minorHAnsi"/>
          <w:i/>
          <w:iCs/>
          <w:sz w:val="22"/>
          <w:szCs w:val="22"/>
          <w:lang w:val="en-US"/>
        </w:rPr>
        <w:t>I</w:t>
      </w:r>
      <w:r>
        <w:rPr>
          <w:rFonts w:cstheme="minorHAnsi"/>
          <w:i/>
          <w:iCs/>
          <w:sz w:val="22"/>
          <w:szCs w:val="22"/>
        </w:rPr>
        <w:t xml:space="preserve">n normal circumstances we use firewood and that’s our </w:t>
      </w:r>
      <w:proofErr w:type="gramStart"/>
      <w:r>
        <w:rPr>
          <w:rFonts w:cstheme="minorHAnsi"/>
          <w:i/>
          <w:iCs/>
          <w:sz w:val="22"/>
          <w:szCs w:val="22"/>
        </w:rPr>
        <w:t>culture”</w:t>
      </w:r>
      <w:proofErr w:type="gramEnd"/>
    </w:p>
    <w:p w14:paraId="734D2E23" w14:textId="39979AA2" w:rsidR="00616558" w:rsidRDefault="00616558" w:rsidP="00AF643A">
      <w:pPr>
        <w:spacing w:line="276" w:lineRule="auto"/>
        <w:ind w:firstLine="720"/>
        <w:rPr>
          <w:rFonts w:cstheme="minorHAnsi"/>
          <w:sz w:val="22"/>
          <w:szCs w:val="22"/>
        </w:rPr>
      </w:pPr>
      <w:r>
        <w:rPr>
          <w:rFonts w:cstheme="minorHAnsi"/>
          <w:sz w:val="22"/>
          <w:szCs w:val="22"/>
        </w:rPr>
        <w:t>Interview - female household head</w:t>
      </w:r>
      <w:r w:rsidR="00BD6364">
        <w:rPr>
          <w:rFonts w:cstheme="minorHAnsi"/>
          <w:sz w:val="22"/>
          <w:szCs w:val="22"/>
        </w:rPr>
        <w:t>, household</w:t>
      </w:r>
      <w:r>
        <w:rPr>
          <w:rFonts w:cstheme="minorHAnsi"/>
          <w:sz w:val="22"/>
          <w:szCs w:val="22"/>
        </w:rPr>
        <w:t xml:space="preserve"> 2</w:t>
      </w:r>
    </w:p>
    <w:p w14:paraId="72EFFCDB" w14:textId="77777777" w:rsidR="00616558" w:rsidRDefault="00616558" w:rsidP="00AF643A">
      <w:pPr>
        <w:spacing w:line="276" w:lineRule="auto"/>
        <w:rPr>
          <w:rFonts w:cstheme="minorHAnsi"/>
          <w:sz w:val="22"/>
          <w:szCs w:val="22"/>
        </w:rPr>
      </w:pPr>
    </w:p>
    <w:p w14:paraId="7BC45F68" w14:textId="77777777" w:rsidR="00616558" w:rsidRDefault="00616558" w:rsidP="00AF643A">
      <w:pPr>
        <w:spacing w:line="276" w:lineRule="auto"/>
        <w:ind w:firstLine="720"/>
        <w:rPr>
          <w:rFonts w:cstheme="minorHAnsi"/>
          <w:i/>
          <w:iCs/>
          <w:sz w:val="22"/>
          <w:szCs w:val="22"/>
        </w:rPr>
      </w:pPr>
      <w:r>
        <w:rPr>
          <w:rFonts w:cstheme="minorHAnsi"/>
          <w:i/>
          <w:iCs/>
          <w:sz w:val="22"/>
          <w:szCs w:val="22"/>
        </w:rPr>
        <w:t>Interviewer: ...but why do you still use the three stone fire most of the time?</w:t>
      </w:r>
    </w:p>
    <w:p w14:paraId="378D10BE" w14:textId="77777777" w:rsidR="00616558" w:rsidRDefault="00616558" w:rsidP="00AF643A">
      <w:pPr>
        <w:spacing w:line="276" w:lineRule="auto"/>
        <w:ind w:firstLine="720"/>
        <w:rPr>
          <w:rFonts w:cstheme="minorHAnsi"/>
          <w:sz w:val="22"/>
          <w:szCs w:val="22"/>
        </w:rPr>
      </w:pPr>
      <w:r>
        <w:rPr>
          <w:rFonts w:cstheme="minorHAnsi"/>
          <w:i/>
          <w:iCs/>
          <w:sz w:val="22"/>
          <w:szCs w:val="22"/>
        </w:rPr>
        <w:t>Respondent: Because we are used to it.</w:t>
      </w:r>
    </w:p>
    <w:p w14:paraId="587F82ED" w14:textId="77777777" w:rsidR="006907EE" w:rsidRDefault="006907EE" w:rsidP="00AF643A">
      <w:pPr>
        <w:spacing w:line="276" w:lineRule="auto"/>
        <w:ind w:firstLine="720"/>
        <w:rPr>
          <w:rFonts w:cstheme="minorHAnsi"/>
          <w:sz w:val="22"/>
          <w:szCs w:val="22"/>
        </w:rPr>
      </w:pPr>
    </w:p>
    <w:p w14:paraId="39C81B85" w14:textId="30318F64" w:rsidR="00616558" w:rsidRDefault="00616558" w:rsidP="00AF643A">
      <w:pPr>
        <w:spacing w:line="276" w:lineRule="auto"/>
        <w:ind w:firstLine="720"/>
        <w:rPr>
          <w:rFonts w:cstheme="minorHAnsi"/>
          <w:sz w:val="22"/>
          <w:szCs w:val="22"/>
        </w:rPr>
      </w:pPr>
      <w:r>
        <w:rPr>
          <w:rFonts w:cstheme="minorHAnsi"/>
          <w:sz w:val="22"/>
          <w:szCs w:val="22"/>
        </w:rPr>
        <w:t>Interview - female household</w:t>
      </w:r>
      <w:r w:rsidR="00A946E9">
        <w:rPr>
          <w:rFonts w:cstheme="minorHAnsi"/>
          <w:sz w:val="22"/>
          <w:szCs w:val="22"/>
        </w:rPr>
        <w:t xml:space="preserve"> </w:t>
      </w:r>
      <w:r>
        <w:rPr>
          <w:rFonts w:cstheme="minorHAnsi"/>
          <w:sz w:val="22"/>
          <w:szCs w:val="22"/>
        </w:rPr>
        <w:t>head</w:t>
      </w:r>
      <w:r w:rsidR="00BD6364">
        <w:rPr>
          <w:rFonts w:cstheme="minorHAnsi"/>
          <w:sz w:val="22"/>
          <w:szCs w:val="22"/>
        </w:rPr>
        <w:t>, household</w:t>
      </w:r>
      <w:r>
        <w:rPr>
          <w:rFonts w:cstheme="minorHAnsi"/>
          <w:sz w:val="22"/>
          <w:szCs w:val="22"/>
        </w:rPr>
        <w:t xml:space="preserve"> 5</w:t>
      </w:r>
    </w:p>
    <w:p w14:paraId="4CD496A1" w14:textId="66FAAB5D" w:rsidR="00616558" w:rsidRDefault="00C75277" w:rsidP="00AF643A">
      <w:pPr>
        <w:spacing w:line="276" w:lineRule="auto"/>
        <w:rPr>
          <w:rFonts w:cstheme="minorHAnsi"/>
          <w:sz w:val="22"/>
          <w:szCs w:val="22"/>
        </w:rPr>
      </w:pPr>
      <w:r>
        <w:rPr>
          <w:rFonts w:cstheme="minorHAnsi"/>
          <w:sz w:val="22"/>
          <w:szCs w:val="22"/>
        </w:rPr>
        <w:t xml:space="preserve"> </w:t>
      </w:r>
    </w:p>
    <w:p w14:paraId="12A38C1D" w14:textId="1DAFBACB" w:rsidR="00616558" w:rsidRDefault="00616558" w:rsidP="00AF643A">
      <w:pPr>
        <w:spacing w:line="276" w:lineRule="auto"/>
        <w:rPr>
          <w:rFonts w:cstheme="minorHAnsi"/>
          <w:sz w:val="22"/>
          <w:szCs w:val="22"/>
        </w:rPr>
      </w:pPr>
      <w:r>
        <w:rPr>
          <w:rFonts w:cstheme="minorHAnsi"/>
          <w:sz w:val="22"/>
          <w:szCs w:val="22"/>
        </w:rPr>
        <w:t xml:space="preserve">Other </w:t>
      </w:r>
      <w:r w:rsidR="00536B06">
        <w:rPr>
          <w:rFonts w:cstheme="minorHAnsi"/>
          <w:sz w:val="22"/>
          <w:szCs w:val="22"/>
        </w:rPr>
        <w:t>motivations</w:t>
      </w:r>
      <w:r>
        <w:rPr>
          <w:rFonts w:cstheme="minorHAnsi"/>
          <w:sz w:val="22"/>
          <w:szCs w:val="22"/>
        </w:rPr>
        <w:t xml:space="preserve"> for using the </w:t>
      </w:r>
      <w:r w:rsidR="00547F1B">
        <w:rPr>
          <w:rFonts w:cstheme="minorHAnsi"/>
          <w:sz w:val="22"/>
          <w:szCs w:val="22"/>
        </w:rPr>
        <w:t xml:space="preserve">three stone </w:t>
      </w:r>
      <w:r>
        <w:rPr>
          <w:rFonts w:cstheme="minorHAnsi"/>
          <w:sz w:val="22"/>
          <w:szCs w:val="22"/>
        </w:rPr>
        <w:t xml:space="preserve">fire </w:t>
      </w:r>
      <w:r w:rsidR="008336FD">
        <w:rPr>
          <w:rFonts w:cstheme="minorHAnsi"/>
          <w:sz w:val="22"/>
          <w:szCs w:val="22"/>
        </w:rPr>
        <w:t xml:space="preserve">included </w:t>
      </w:r>
      <w:r>
        <w:rPr>
          <w:rFonts w:cstheme="minorHAnsi"/>
          <w:sz w:val="22"/>
          <w:szCs w:val="22"/>
        </w:rPr>
        <w:t>the adaptability of the fires when dry firewood was scarce</w:t>
      </w:r>
      <w:r w:rsidR="00536B06">
        <w:rPr>
          <w:rFonts w:cstheme="minorHAnsi"/>
          <w:sz w:val="22"/>
          <w:szCs w:val="22"/>
        </w:rPr>
        <w:t xml:space="preserve">. </w:t>
      </w:r>
      <w:r w:rsidR="00627940">
        <w:rPr>
          <w:rFonts w:cstheme="minorHAnsi"/>
          <w:sz w:val="22"/>
          <w:szCs w:val="22"/>
        </w:rPr>
        <w:t>At these</w:t>
      </w:r>
      <w:r w:rsidR="00536B06">
        <w:rPr>
          <w:rFonts w:cstheme="minorHAnsi"/>
          <w:sz w:val="22"/>
          <w:szCs w:val="22"/>
        </w:rPr>
        <w:t xml:space="preserve"> times, a range of alternative s</w:t>
      </w:r>
      <w:r>
        <w:rPr>
          <w:rFonts w:cstheme="minorHAnsi"/>
          <w:sz w:val="22"/>
          <w:szCs w:val="22"/>
        </w:rPr>
        <w:t xml:space="preserve">ubstances </w:t>
      </w:r>
      <w:r w:rsidR="00536B06">
        <w:rPr>
          <w:rFonts w:cstheme="minorHAnsi"/>
          <w:sz w:val="22"/>
          <w:szCs w:val="22"/>
        </w:rPr>
        <w:t xml:space="preserve">were </w:t>
      </w:r>
      <w:r>
        <w:rPr>
          <w:rFonts w:cstheme="minorHAnsi"/>
          <w:sz w:val="22"/>
          <w:szCs w:val="22"/>
        </w:rPr>
        <w:t>burned as fuel</w:t>
      </w:r>
      <w:r w:rsidR="00536B06">
        <w:rPr>
          <w:rFonts w:cstheme="minorHAnsi"/>
          <w:sz w:val="22"/>
          <w:szCs w:val="22"/>
        </w:rPr>
        <w:t>. M</w:t>
      </w:r>
      <w:r>
        <w:rPr>
          <w:rFonts w:cstheme="minorHAnsi"/>
          <w:sz w:val="22"/>
          <w:szCs w:val="22"/>
        </w:rPr>
        <w:t xml:space="preserve">aize </w:t>
      </w:r>
      <w:r>
        <w:rPr>
          <w:rFonts w:cstheme="minorHAnsi"/>
          <w:sz w:val="22"/>
          <w:szCs w:val="22"/>
        </w:rPr>
        <w:lastRenderedPageBreak/>
        <w:t xml:space="preserve">cobs and husks </w:t>
      </w:r>
      <w:r w:rsidR="00536B06">
        <w:rPr>
          <w:rFonts w:cstheme="minorHAnsi"/>
          <w:sz w:val="22"/>
          <w:szCs w:val="22"/>
        </w:rPr>
        <w:t xml:space="preserve">were used </w:t>
      </w:r>
      <w:r>
        <w:rPr>
          <w:rFonts w:cstheme="minorHAnsi"/>
          <w:sz w:val="22"/>
          <w:szCs w:val="22"/>
        </w:rPr>
        <w:t>at harvest time</w:t>
      </w:r>
      <w:r w:rsidR="00627940">
        <w:rPr>
          <w:rFonts w:cstheme="minorHAnsi"/>
          <w:sz w:val="22"/>
          <w:szCs w:val="22"/>
        </w:rPr>
        <w:t xml:space="preserve">, </w:t>
      </w:r>
      <w:r w:rsidR="00536B06">
        <w:rPr>
          <w:rFonts w:cstheme="minorHAnsi"/>
          <w:sz w:val="22"/>
          <w:szCs w:val="22"/>
        </w:rPr>
        <w:t>producing</w:t>
      </w:r>
      <w:r>
        <w:rPr>
          <w:rFonts w:cstheme="minorHAnsi"/>
          <w:sz w:val="22"/>
          <w:szCs w:val="22"/>
        </w:rPr>
        <w:t xml:space="preserve"> </w:t>
      </w:r>
      <w:r w:rsidR="001500C9">
        <w:rPr>
          <w:rFonts w:cstheme="minorHAnsi"/>
          <w:sz w:val="22"/>
          <w:szCs w:val="22"/>
        </w:rPr>
        <w:t xml:space="preserve">large amounts of </w:t>
      </w:r>
      <w:proofErr w:type="gramStart"/>
      <w:r>
        <w:rPr>
          <w:rFonts w:cstheme="minorHAnsi"/>
          <w:sz w:val="22"/>
          <w:szCs w:val="22"/>
        </w:rPr>
        <w:t>smoke</w:t>
      </w:r>
      <w:proofErr w:type="gramEnd"/>
      <w:r>
        <w:rPr>
          <w:rFonts w:cstheme="minorHAnsi"/>
          <w:sz w:val="22"/>
          <w:szCs w:val="22"/>
        </w:rPr>
        <w:t xml:space="preserve"> and </w:t>
      </w:r>
      <w:r w:rsidR="00536B06">
        <w:rPr>
          <w:rFonts w:cstheme="minorHAnsi"/>
          <w:sz w:val="22"/>
          <w:szCs w:val="22"/>
        </w:rPr>
        <w:t>burning for short periods</w:t>
      </w:r>
      <w:r>
        <w:rPr>
          <w:rFonts w:cstheme="minorHAnsi"/>
          <w:sz w:val="22"/>
          <w:szCs w:val="22"/>
        </w:rPr>
        <w:t>,</w:t>
      </w:r>
      <w:r w:rsidR="00536B06">
        <w:rPr>
          <w:rFonts w:cstheme="minorHAnsi"/>
          <w:sz w:val="22"/>
          <w:szCs w:val="22"/>
        </w:rPr>
        <w:t xml:space="preserve"> and</w:t>
      </w:r>
      <w:r>
        <w:rPr>
          <w:rFonts w:cstheme="minorHAnsi"/>
          <w:sz w:val="22"/>
          <w:szCs w:val="22"/>
        </w:rPr>
        <w:t xml:space="preserve"> </w:t>
      </w:r>
      <w:r w:rsidR="00627940">
        <w:rPr>
          <w:rFonts w:cstheme="minorHAnsi"/>
          <w:sz w:val="22"/>
          <w:szCs w:val="22"/>
        </w:rPr>
        <w:t xml:space="preserve">roofing </w:t>
      </w:r>
      <w:r w:rsidR="00536B06">
        <w:rPr>
          <w:rFonts w:cstheme="minorHAnsi"/>
          <w:sz w:val="22"/>
          <w:szCs w:val="22"/>
        </w:rPr>
        <w:t>material</w:t>
      </w:r>
      <w:r w:rsidR="00627940">
        <w:rPr>
          <w:rFonts w:cstheme="minorHAnsi"/>
          <w:sz w:val="22"/>
          <w:szCs w:val="22"/>
        </w:rPr>
        <w:t>s</w:t>
      </w:r>
      <w:r w:rsidR="00536B06">
        <w:rPr>
          <w:rFonts w:cstheme="minorHAnsi"/>
          <w:sz w:val="22"/>
          <w:szCs w:val="22"/>
        </w:rPr>
        <w:t xml:space="preserve"> were sometimes </w:t>
      </w:r>
      <w:r w:rsidR="00627940">
        <w:rPr>
          <w:rFonts w:cstheme="minorHAnsi"/>
          <w:sz w:val="22"/>
          <w:szCs w:val="22"/>
        </w:rPr>
        <w:t>burned</w:t>
      </w:r>
      <w:r w:rsidR="00536B06">
        <w:rPr>
          <w:rFonts w:cstheme="minorHAnsi"/>
          <w:sz w:val="22"/>
          <w:szCs w:val="22"/>
        </w:rPr>
        <w:t xml:space="preserve">, with residents replacing </w:t>
      </w:r>
      <w:r w:rsidR="00627940">
        <w:rPr>
          <w:rFonts w:cstheme="minorHAnsi"/>
          <w:sz w:val="22"/>
          <w:szCs w:val="22"/>
        </w:rPr>
        <w:t xml:space="preserve">their </w:t>
      </w:r>
      <w:r w:rsidR="00547F1B">
        <w:rPr>
          <w:rFonts w:cstheme="minorHAnsi"/>
          <w:sz w:val="22"/>
          <w:szCs w:val="22"/>
        </w:rPr>
        <w:t>roof</w:t>
      </w:r>
      <w:r w:rsidR="00627940">
        <w:rPr>
          <w:rFonts w:cstheme="minorHAnsi"/>
          <w:sz w:val="22"/>
          <w:szCs w:val="22"/>
        </w:rPr>
        <w:t xml:space="preserve">s </w:t>
      </w:r>
      <w:r>
        <w:rPr>
          <w:rFonts w:cstheme="minorHAnsi"/>
          <w:sz w:val="22"/>
          <w:szCs w:val="22"/>
        </w:rPr>
        <w:t>when money allowed</w:t>
      </w:r>
      <w:r w:rsidR="00536B06">
        <w:rPr>
          <w:rFonts w:cstheme="minorHAnsi"/>
          <w:sz w:val="22"/>
          <w:szCs w:val="22"/>
        </w:rPr>
        <w:t xml:space="preserve">. When times were </w:t>
      </w:r>
      <w:r w:rsidR="00547F1B">
        <w:rPr>
          <w:rFonts w:cstheme="minorHAnsi"/>
          <w:sz w:val="22"/>
          <w:szCs w:val="22"/>
        </w:rPr>
        <w:t xml:space="preserve">particularly </w:t>
      </w:r>
      <w:r w:rsidR="00536B06">
        <w:rPr>
          <w:rFonts w:cstheme="minorHAnsi"/>
          <w:sz w:val="22"/>
          <w:szCs w:val="22"/>
        </w:rPr>
        <w:t xml:space="preserve">hard, </w:t>
      </w:r>
      <w:r>
        <w:rPr>
          <w:rFonts w:cstheme="minorHAnsi"/>
          <w:sz w:val="22"/>
          <w:szCs w:val="22"/>
        </w:rPr>
        <w:t xml:space="preserve">bamboo mats and even household litter including clothes and shoes </w:t>
      </w:r>
      <w:r w:rsidR="00536B06">
        <w:rPr>
          <w:rFonts w:cstheme="minorHAnsi"/>
          <w:sz w:val="22"/>
          <w:szCs w:val="22"/>
        </w:rPr>
        <w:t>were burned for cooking fuel</w:t>
      </w:r>
      <w:r w:rsidR="006907EE">
        <w:rPr>
          <w:rFonts w:cstheme="minorHAnsi"/>
          <w:sz w:val="22"/>
          <w:szCs w:val="22"/>
        </w:rPr>
        <w:t>, as described by one participant</w:t>
      </w:r>
      <w:r w:rsidR="00536B06">
        <w:rPr>
          <w:rFonts w:cstheme="minorHAnsi"/>
          <w:sz w:val="22"/>
          <w:szCs w:val="22"/>
        </w:rPr>
        <w:t>:</w:t>
      </w:r>
    </w:p>
    <w:p w14:paraId="5B8791DC" w14:textId="7AF398AF" w:rsidR="00547F1B" w:rsidRDefault="00547F1B" w:rsidP="00AF643A">
      <w:pPr>
        <w:spacing w:line="276" w:lineRule="auto"/>
        <w:rPr>
          <w:rFonts w:cstheme="minorHAnsi"/>
          <w:sz w:val="22"/>
          <w:szCs w:val="22"/>
        </w:rPr>
      </w:pPr>
    </w:p>
    <w:p w14:paraId="6E356F3A" w14:textId="27245F87" w:rsidR="00547F1B" w:rsidRDefault="00547F1B" w:rsidP="00AF643A">
      <w:pPr>
        <w:spacing w:line="276" w:lineRule="auto"/>
        <w:ind w:left="720"/>
        <w:rPr>
          <w:rFonts w:cstheme="minorHAnsi"/>
          <w:i/>
          <w:iCs/>
          <w:sz w:val="22"/>
          <w:szCs w:val="22"/>
        </w:rPr>
      </w:pPr>
      <w:r w:rsidRPr="006907EE">
        <w:rPr>
          <w:rFonts w:cstheme="minorHAnsi"/>
          <w:i/>
          <w:iCs/>
          <w:sz w:val="22"/>
          <w:szCs w:val="22"/>
        </w:rPr>
        <w:t>“I had to use my old reed mat to cook for my husband and child. I lit the fire with the pieces of the reed ma</w:t>
      </w:r>
      <w:r w:rsidR="00A40543">
        <w:rPr>
          <w:rFonts w:cstheme="minorHAnsi"/>
          <w:i/>
          <w:iCs/>
          <w:sz w:val="22"/>
          <w:szCs w:val="22"/>
        </w:rPr>
        <w:t>t</w:t>
      </w:r>
      <w:r w:rsidRPr="006907EE">
        <w:rPr>
          <w:rFonts w:cstheme="minorHAnsi"/>
          <w:i/>
          <w:iCs/>
          <w:sz w:val="22"/>
          <w:szCs w:val="22"/>
        </w:rPr>
        <w:t xml:space="preserve"> using the firewood stove. The whole house was filled with a huge mass of smoke. But I had no option but to cook for my </w:t>
      </w:r>
      <w:proofErr w:type="gramStart"/>
      <w:r w:rsidRPr="006907EE">
        <w:rPr>
          <w:rFonts w:cstheme="minorHAnsi"/>
          <w:i/>
          <w:iCs/>
          <w:sz w:val="22"/>
          <w:szCs w:val="22"/>
        </w:rPr>
        <w:t>family</w:t>
      </w:r>
      <w:r w:rsidR="006907EE" w:rsidRPr="006907EE">
        <w:rPr>
          <w:rFonts w:cstheme="minorHAnsi"/>
          <w:i/>
          <w:iCs/>
          <w:sz w:val="22"/>
          <w:szCs w:val="22"/>
        </w:rPr>
        <w:t>”</w:t>
      </w:r>
      <w:proofErr w:type="gramEnd"/>
    </w:p>
    <w:p w14:paraId="4125D5EA" w14:textId="77777777" w:rsidR="006907EE" w:rsidRPr="006907EE" w:rsidRDefault="006907EE" w:rsidP="00AF643A">
      <w:pPr>
        <w:spacing w:line="276" w:lineRule="auto"/>
        <w:rPr>
          <w:rFonts w:cstheme="minorHAnsi"/>
          <w:i/>
          <w:iCs/>
          <w:sz w:val="22"/>
          <w:szCs w:val="22"/>
        </w:rPr>
      </w:pPr>
    </w:p>
    <w:p w14:paraId="4A4CE6AD" w14:textId="3EB91075" w:rsidR="006907EE" w:rsidRDefault="006907EE" w:rsidP="00AF643A">
      <w:pPr>
        <w:spacing w:line="276" w:lineRule="auto"/>
        <w:ind w:firstLine="720"/>
        <w:rPr>
          <w:rFonts w:cstheme="minorHAnsi"/>
          <w:sz w:val="22"/>
          <w:szCs w:val="22"/>
        </w:rPr>
      </w:pPr>
      <w:r>
        <w:rPr>
          <w:rFonts w:cstheme="minorHAnsi"/>
          <w:sz w:val="22"/>
          <w:szCs w:val="22"/>
        </w:rPr>
        <w:t>Interview - female household head, household 6</w:t>
      </w:r>
    </w:p>
    <w:p w14:paraId="2742DE0C" w14:textId="77777777" w:rsidR="00616558" w:rsidRDefault="00616558" w:rsidP="00AF643A">
      <w:pPr>
        <w:spacing w:line="276" w:lineRule="auto"/>
        <w:rPr>
          <w:rFonts w:cstheme="minorHAnsi"/>
          <w:sz w:val="22"/>
          <w:szCs w:val="22"/>
        </w:rPr>
      </w:pPr>
    </w:p>
    <w:p w14:paraId="59155E96" w14:textId="71CE4764" w:rsidR="002A205A" w:rsidRDefault="00C37A64" w:rsidP="00AF643A">
      <w:pPr>
        <w:spacing w:line="276" w:lineRule="auto"/>
        <w:rPr>
          <w:rFonts w:cstheme="minorHAnsi"/>
          <w:sz w:val="22"/>
          <w:szCs w:val="22"/>
        </w:rPr>
      </w:pPr>
      <w:r>
        <w:rPr>
          <w:rFonts w:cstheme="minorHAnsi"/>
          <w:sz w:val="22"/>
          <w:szCs w:val="22"/>
        </w:rPr>
        <w:t>F</w:t>
      </w:r>
      <w:r w:rsidR="00616558">
        <w:rPr>
          <w:rFonts w:cstheme="minorHAnsi"/>
          <w:sz w:val="22"/>
          <w:szCs w:val="22"/>
        </w:rPr>
        <w:t xml:space="preserve">irewood cookstoves had been provided to some </w:t>
      </w:r>
      <w:r w:rsidR="00627940">
        <w:rPr>
          <w:rFonts w:cstheme="minorHAnsi"/>
          <w:sz w:val="22"/>
          <w:szCs w:val="22"/>
        </w:rPr>
        <w:t xml:space="preserve">residents </w:t>
      </w:r>
      <w:r w:rsidR="00616558">
        <w:rPr>
          <w:rFonts w:cstheme="minorHAnsi"/>
          <w:sz w:val="22"/>
          <w:szCs w:val="22"/>
        </w:rPr>
        <w:t xml:space="preserve">by government or NGO </w:t>
      </w:r>
      <w:r w:rsidR="00464C19">
        <w:rPr>
          <w:rFonts w:cstheme="minorHAnsi"/>
          <w:sz w:val="22"/>
          <w:szCs w:val="22"/>
        </w:rPr>
        <w:t>initiatives</w:t>
      </w:r>
      <w:r w:rsidR="00AD4264">
        <w:rPr>
          <w:rFonts w:cstheme="minorHAnsi"/>
          <w:sz w:val="22"/>
          <w:szCs w:val="22"/>
        </w:rPr>
        <w:t xml:space="preserve">, </w:t>
      </w:r>
      <w:r w:rsidR="00B50BF3">
        <w:rPr>
          <w:rFonts w:cstheme="minorHAnsi"/>
          <w:sz w:val="22"/>
          <w:szCs w:val="22"/>
        </w:rPr>
        <w:t>but were regularly</w:t>
      </w:r>
      <w:r w:rsidR="00627940">
        <w:rPr>
          <w:rFonts w:cstheme="minorHAnsi"/>
          <w:sz w:val="22"/>
          <w:szCs w:val="22"/>
        </w:rPr>
        <w:t xml:space="preserve"> used in few households</w:t>
      </w:r>
      <w:r w:rsidR="003F74DA">
        <w:rPr>
          <w:rFonts w:cstheme="minorHAnsi"/>
          <w:sz w:val="22"/>
          <w:szCs w:val="22"/>
        </w:rPr>
        <w:t xml:space="preserve"> (</w:t>
      </w:r>
      <w:r w:rsidR="003F74DA" w:rsidRPr="00C10A60">
        <w:rPr>
          <w:rFonts w:cstheme="minorHAnsi"/>
          <w:i/>
          <w:iCs/>
          <w:sz w:val="22"/>
          <w:szCs w:val="22"/>
        </w:rPr>
        <w:t>‘</w:t>
      </w:r>
      <w:proofErr w:type="spellStart"/>
      <w:r w:rsidR="003F74DA" w:rsidRPr="00C10A60">
        <w:rPr>
          <w:rFonts w:cstheme="minorHAnsi"/>
          <w:i/>
          <w:iCs/>
          <w:sz w:val="22"/>
          <w:szCs w:val="22"/>
        </w:rPr>
        <w:t>chitetezo</w:t>
      </w:r>
      <w:proofErr w:type="spellEnd"/>
      <w:r w:rsidR="003F74DA" w:rsidRPr="00C10A60">
        <w:rPr>
          <w:rFonts w:cstheme="minorHAnsi"/>
          <w:i/>
          <w:iCs/>
          <w:sz w:val="22"/>
          <w:szCs w:val="22"/>
        </w:rPr>
        <w:t xml:space="preserve"> </w:t>
      </w:r>
      <w:proofErr w:type="spellStart"/>
      <w:r w:rsidR="003F74DA" w:rsidRPr="00C10A60">
        <w:rPr>
          <w:rFonts w:cstheme="minorHAnsi"/>
          <w:i/>
          <w:iCs/>
          <w:sz w:val="22"/>
          <w:szCs w:val="22"/>
        </w:rPr>
        <w:t>mbaula</w:t>
      </w:r>
      <w:proofErr w:type="spellEnd"/>
      <w:r w:rsidR="003F74DA" w:rsidRPr="00C10A60">
        <w:rPr>
          <w:rFonts w:cstheme="minorHAnsi"/>
          <w:i/>
          <w:iCs/>
          <w:sz w:val="22"/>
          <w:szCs w:val="22"/>
        </w:rPr>
        <w:t>’</w:t>
      </w:r>
      <w:r w:rsidR="003F74DA">
        <w:rPr>
          <w:rFonts w:cstheme="minorHAnsi"/>
          <w:sz w:val="22"/>
          <w:szCs w:val="22"/>
        </w:rPr>
        <w:t xml:space="preserve">, meaning ‘protective stove’ in </w:t>
      </w:r>
      <w:r w:rsidR="003F74DA" w:rsidRPr="00C10A60">
        <w:rPr>
          <w:rFonts w:cstheme="minorHAnsi"/>
          <w:sz w:val="22"/>
          <w:szCs w:val="22"/>
        </w:rPr>
        <w:t>Chichewa</w:t>
      </w:r>
      <w:r w:rsidR="003F74DA">
        <w:rPr>
          <w:rFonts w:cstheme="minorHAnsi"/>
          <w:sz w:val="22"/>
          <w:szCs w:val="22"/>
        </w:rPr>
        <w:t xml:space="preserve"> – shown in</w:t>
      </w:r>
      <w:r w:rsidR="003F74DA" w:rsidRPr="00627940">
        <w:rPr>
          <w:rFonts w:cstheme="minorHAnsi"/>
          <w:sz w:val="22"/>
          <w:szCs w:val="22"/>
        </w:rPr>
        <w:t xml:space="preserve"> </w:t>
      </w:r>
      <w:r w:rsidR="003F74DA">
        <w:rPr>
          <w:rFonts w:cstheme="minorHAnsi"/>
          <w:sz w:val="22"/>
          <w:szCs w:val="22"/>
        </w:rPr>
        <w:t>F</w:t>
      </w:r>
      <w:r w:rsidR="003F74DA" w:rsidRPr="00A134F7">
        <w:rPr>
          <w:rFonts w:cstheme="minorHAnsi"/>
          <w:sz w:val="22"/>
          <w:szCs w:val="22"/>
        </w:rPr>
        <w:t xml:space="preserve">igure </w:t>
      </w:r>
      <w:r w:rsidR="003F74DA">
        <w:rPr>
          <w:rFonts w:cstheme="minorHAnsi"/>
          <w:sz w:val="22"/>
          <w:szCs w:val="22"/>
        </w:rPr>
        <w:t>2b)</w:t>
      </w:r>
      <w:r w:rsidR="00B50BF3">
        <w:rPr>
          <w:rFonts w:cstheme="minorHAnsi"/>
          <w:sz w:val="22"/>
          <w:szCs w:val="22"/>
        </w:rPr>
        <w:t>.</w:t>
      </w:r>
      <w:r w:rsidR="00616558">
        <w:rPr>
          <w:rFonts w:cstheme="minorHAnsi"/>
          <w:sz w:val="22"/>
          <w:szCs w:val="22"/>
        </w:rPr>
        <w:t xml:space="preserve"> </w:t>
      </w:r>
      <w:r w:rsidR="00805FD9">
        <w:rPr>
          <w:rFonts w:cstheme="minorHAnsi"/>
          <w:sz w:val="22"/>
          <w:szCs w:val="22"/>
        </w:rPr>
        <w:t>T</w:t>
      </w:r>
      <w:r w:rsidR="00616558">
        <w:rPr>
          <w:rFonts w:cstheme="minorHAnsi"/>
          <w:sz w:val="22"/>
          <w:szCs w:val="22"/>
        </w:rPr>
        <w:t xml:space="preserve">here was </w:t>
      </w:r>
      <w:r w:rsidR="000E23E6">
        <w:rPr>
          <w:rFonts w:cstheme="minorHAnsi"/>
          <w:sz w:val="22"/>
          <w:szCs w:val="22"/>
        </w:rPr>
        <w:t>a visibly</w:t>
      </w:r>
      <w:r w:rsidR="00616558">
        <w:rPr>
          <w:rFonts w:cstheme="minorHAnsi"/>
          <w:sz w:val="22"/>
          <w:szCs w:val="22"/>
        </w:rPr>
        <w:t xml:space="preserve"> awkward physicality seen in women tending these stoves, with none of the </w:t>
      </w:r>
      <w:r w:rsidR="00A2602D">
        <w:rPr>
          <w:rFonts w:cstheme="minorHAnsi"/>
          <w:sz w:val="22"/>
          <w:szCs w:val="22"/>
        </w:rPr>
        <w:t>easy</w:t>
      </w:r>
      <w:r w:rsidR="00B50BF3">
        <w:rPr>
          <w:rFonts w:cstheme="minorHAnsi"/>
          <w:sz w:val="22"/>
          <w:szCs w:val="22"/>
        </w:rPr>
        <w:t xml:space="preserve"> </w:t>
      </w:r>
      <w:r w:rsidR="00616558">
        <w:rPr>
          <w:rFonts w:cstheme="minorHAnsi"/>
          <w:sz w:val="22"/>
          <w:szCs w:val="22"/>
        </w:rPr>
        <w:t xml:space="preserve">expertise we had grown accustomed to seeing </w:t>
      </w:r>
      <w:r w:rsidR="00B50BF3">
        <w:rPr>
          <w:rFonts w:cstheme="minorHAnsi"/>
          <w:sz w:val="22"/>
          <w:szCs w:val="22"/>
        </w:rPr>
        <w:t>when women cooked</w:t>
      </w:r>
      <w:r w:rsidR="00616558">
        <w:rPr>
          <w:rFonts w:cstheme="minorHAnsi"/>
          <w:sz w:val="22"/>
          <w:szCs w:val="22"/>
        </w:rPr>
        <w:t xml:space="preserve"> on </w:t>
      </w:r>
      <w:r w:rsidR="00B50BF3">
        <w:rPr>
          <w:rFonts w:cstheme="minorHAnsi"/>
          <w:sz w:val="22"/>
          <w:szCs w:val="22"/>
        </w:rPr>
        <w:t>the three stone</w:t>
      </w:r>
      <w:r w:rsidR="00616558">
        <w:rPr>
          <w:rFonts w:cstheme="minorHAnsi"/>
          <w:sz w:val="22"/>
          <w:szCs w:val="22"/>
        </w:rPr>
        <w:t xml:space="preserve"> fire.</w:t>
      </w:r>
    </w:p>
    <w:p w14:paraId="56AB86E1" w14:textId="0D624580" w:rsidR="00E11CE3" w:rsidRDefault="00E11CE3" w:rsidP="00AF643A">
      <w:pPr>
        <w:spacing w:line="276" w:lineRule="auto"/>
        <w:rPr>
          <w:rFonts w:cstheme="minorHAnsi"/>
          <w:sz w:val="22"/>
          <w:szCs w:val="22"/>
        </w:rPr>
      </w:pPr>
    </w:p>
    <w:p w14:paraId="0E10F839" w14:textId="61C08D50" w:rsidR="00E11CE3" w:rsidRPr="00C85937" w:rsidRDefault="00E11CE3" w:rsidP="00AF643A">
      <w:pPr>
        <w:spacing w:line="276" w:lineRule="auto"/>
        <w:rPr>
          <w:sz w:val="20"/>
          <w:szCs w:val="20"/>
        </w:rPr>
      </w:pPr>
      <w:r w:rsidRPr="00A134F7">
        <w:rPr>
          <w:sz w:val="20"/>
          <w:szCs w:val="20"/>
        </w:rPr>
        <w:t xml:space="preserve">Figure </w:t>
      </w:r>
      <w:r w:rsidR="004826F1">
        <w:rPr>
          <w:sz w:val="20"/>
          <w:szCs w:val="20"/>
        </w:rPr>
        <w:t>2</w:t>
      </w:r>
      <w:r w:rsidRPr="00A134F7">
        <w:rPr>
          <w:sz w:val="20"/>
          <w:szCs w:val="20"/>
        </w:rPr>
        <w:t>. Three stone fire</w:t>
      </w:r>
      <w:r>
        <w:rPr>
          <w:sz w:val="20"/>
          <w:szCs w:val="20"/>
        </w:rPr>
        <w:t xml:space="preserve"> (</w:t>
      </w:r>
      <w:r w:rsidR="004826F1">
        <w:rPr>
          <w:sz w:val="20"/>
          <w:szCs w:val="20"/>
        </w:rPr>
        <w:t>2a</w:t>
      </w:r>
      <w:r>
        <w:rPr>
          <w:sz w:val="20"/>
          <w:szCs w:val="20"/>
        </w:rPr>
        <w:t>), firewood cookstove – ‘</w:t>
      </w:r>
      <w:proofErr w:type="spellStart"/>
      <w:r>
        <w:rPr>
          <w:sz w:val="20"/>
          <w:szCs w:val="20"/>
        </w:rPr>
        <w:t>chitetezo</w:t>
      </w:r>
      <w:proofErr w:type="spellEnd"/>
      <w:r>
        <w:rPr>
          <w:sz w:val="20"/>
          <w:szCs w:val="20"/>
        </w:rPr>
        <w:t xml:space="preserve"> </w:t>
      </w:r>
      <w:proofErr w:type="spellStart"/>
      <w:r>
        <w:rPr>
          <w:sz w:val="20"/>
          <w:szCs w:val="20"/>
        </w:rPr>
        <w:t>mbaula</w:t>
      </w:r>
      <w:proofErr w:type="spellEnd"/>
      <w:r>
        <w:rPr>
          <w:sz w:val="20"/>
          <w:szCs w:val="20"/>
        </w:rPr>
        <w:t>’ (</w:t>
      </w:r>
      <w:r w:rsidR="004826F1">
        <w:rPr>
          <w:sz w:val="20"/>
          <w:szCs w:val="20"/>
        </w:rPr>
        <w:t>2b</w:t>
      </w:r>
      <w:r>
        <w:rPr>
          <w:sz w:val="20"/>
          <w:szCs w:val="20"/>
        </w:rPr>
        <w:t>), charcoal cookstove (</w:t>
      </w:r>
      <w:r w:rsidR="004826F1">
        <w:rPr>
          <w:sz w:val="20"/>
          <w:szCs w:val="20"/>
        </w:rPr>
        <w:t>2c</w:t>
      </w:r>
      <w:r>
        <w:rPr>
          <w:sz w:val="20"/>
          <w:szCs w:val="20"/>
        </w:rPr>
        <w:t>)</w:t>
      </w:r>
    </w:p>
    <w:p w14:paraId="5B3ABABD" w14:textId="77777777" w:rsidR="002A205A" w:rsidRDefault="002A205A" w:rsidP="00AF643A">
      <w:pPr>
        <w:spacing w:line="276" w:lineRule="auto"/>
        <w:rPr>
          <w:rFonts w:cstheme="minorHAnsi"/>
          <w:sz w:val="22"/>
          <w:szCs w:val="22"/>
        </w:rPr>
      </w:pPr>
    </w:p>
    <w:p w14:paraId="6F06CE84" w14:textId="00D9B9EE" w:rsidR="006907EE" w:rsidRDefault="00FE72D9" w:rsidP="00AF643A">
      <w:pPr>
        <w:spacing w:line="276" w:lineRule="auto"/>
        <w:rPr>
          <w:rFonts w:cstheme="minorHAnsi"/>
          <w:sz w:val="22"/>
          <w:szCs w:val="22"/>
        </w:rPr>
      </w:pPr>
      <w:r>
        <w:rPr>
          <w:rFonts w:cstheme="minorHAnsi"/>
          <w:sz w:val="22"/>
          <w:szCs w:val="22"/>
        </w:rPr>
        <w:t xml:space="preserve">Whilst the influences </w:t>
      </w:r>
      <w:r w:rsidR="00805FD9">
        <w:rPr>
          <w:rFonts w:cstheme="minorHAnsi"/>
          <w:sz w:val="22"/>
          <w:szCs w:val="22"/>
        </w:rPr>
        <w:t xml:space="preserve">of custom and habit </w:t>
      </w:r>
      <w:r>
        <w:rPr>
          <w:rFonts w:cstheme="minorHAnsi"/>
          <w:sz w:val="22"/>
          <w:szCs w:val="22"/>
        </w:rPr>
        <w:t xml:space="preserve">were </w:t>
      </w:r>
      <w:r w:rsidR="00805FD9">
        <w:rPr>
          <w:rFonts w:cstheme="minorHAnsi"/>
          <w:sz w:val="22"/>
          <w:szCs w:val="22"/>
        </w:rPr>
        <w:t>apparent</w:t>
      </w:r>
      <w:r>
        <w:rPr>
          <w:rFonts w:cstheme="minorHAnsi"/>
          <w:sz w:val="22"/>
          <w:szCs w:val="22"/>
        </w:rPr>
        <w:t xml:space="preserve">, </w:t>
      </w:r>
      <w:r w:rsidR="003F74DA">
        <w:rPr>
          <w:rFonts w:cstheme="minorHAnsi"/>
          <w:sz w:val="22"/>
          <w:szCs w:val="22"/>
        </w:rPr>
        <w:t xml:space="preserve">the </w:t>
      </w:r>
      <w:r w:rsidR="003A2DBB">
        <w:rPr>
          <w:rFonts w:cstheme="minorHAnsi"/>
          <w:sz w:val="22"/>
          <w:szCs w:val="22"/>
        </w:rPr>
        <w:t xml:space="preserve">relatively restrictive </w:t>
      </w:r>
      <w:r w:rsidR="00805FD9">
        <w:rPr>
          <w:rFonts w:cstheme="minorHAnsi"/>
          <w:sz w:val="22"/>
          <w:szCs w:val="22"/>
        </w:rPr>
        <w:t xml:space="preserve">fuel </w:t>
      </w:r>
      <w:r w:rsidR="003A2DBB">
        <w:rPr>
          <w:rFonts w:cstheme="minorHAnsi"/>
          <w:sz w:val="22"/>
          <w:szCs w:val="22"/>
        </w:rPr>
        <w:t xml:space="preserve">requirements </w:t>
      </w:r>
      <w:r w:rsidR="00805FD9">
        <w:rPr>
          <w:rFonts w:cstheme="minorHAnsi"/>
          <w:sz w:val="22"/>
          <w:szCs w:val="22"/>
        </w:rPr>
        <w:t xml:space="preserve">for </w:t>
      </w:r>
      <w:proofErr w:type="spellStart"/>
      <w:r w:rsidR="00627940" w:rsidRPr="00232ECB">
        <w:rPr>
          <w:rFonts w:cstheme="minorHAnsi"/>
          <w:i/>
          <w:iCs/>
          <w:sz w:val="22"/>
          <w:szCs w:val="22"/>
        </w:rPr>
        <w:t>chitetezo</w:t>
      </w:r>
      <w:proofErr w:type="spellEnd"/>
      <w:r w:rsidR="00627940" w:rsidRPr="00232ECB">
        <w:rPr>
          <w:rFonts w:cstheme="minorHAnsi"/>
          <w:i/>
          <w:iCs/>
          <w:sz w:val="22"/>
          <w:szCs w:val="22"/>
        </w:rPr>
        <w:t xml:space="preserve"> </w:t>
      </w:r>
      <w:proofErr w:type="spellStart"/>
      <w:r w:rsidR="00805FD9" w:rsidRPr="00627940">
        <w:rPr>
          <w:rFonts w:cstheme="minorHAnsi"/>
          <w:i/>
          <w:iCs/>
          <w:sz w:val="22"/>
          <w:szCs w:val="22"/>
        </w:rPr>
        <w:t>m</w:t>
      </w:r>
      <w:r w:rsidR="00616558" w:rsidRPr="00C10A60">
        <w:rPr>
          <w:rFonts w:cstheme="minorHAnsi"/>
          <w:i/>
          <w:iCs/>
          <w:sz w:val="22"/>
          <w:szCs w:val="22"/>
        </w:rPr>
        <w:t>baula</w:t>
      </w:r>
      <w:proofErr w:type="spellEnd"/>
      <w:r w:rsidR="003F74DA">
        <w:rPr>
          <w:rFonts w:cstheme="minorHAnsi"/>
          <w:i/>
          <w:iCs/>
          <w:sz w:val="22"/>
          <w:szCs w:val="22"/>
        </w:rPr>
        <w:t xml:space="preserve"> </w:t>
      </w:r>
      <w:r w:rsidR="003F74DA" w:rsidRPr="00232ECB">
        <w:rPr>
          <w:rFonts w:cstheme="minorHAnsi"/>
          <w:sz w:val="22"/>
          <w:szCs w:val="22"/>
        </w:rPr>
        <w:t>were limiting</w:t>
      </w:r>
      <w:r w:rsidR="003A2DBB">
        <w:rPr>
          <w:rFonts w:cstheme="minorHAnsi"/>
          <w:i/>
          <w:iCs/>
          <w:sz w:val="22"/>
          <w:szCs w:val="22"/>
        </w:rPr>
        <w:t>.</w:t>
      </w:r>
      <w:r w:rsidR="002A205A">
        <w:rPr>
          <w:rFonts w:cstheme="minorHAnsi"/>
          <w:i/>
          <w:iCs/>
          <w:sz w:val="22"/>
          <w:szCs w:val="22"/>
        </w:rPr>
        <w:t xml:space="preserve"> </w:t>
      </w:r>
      <w:r w:rsidR="002A205A">
        <w:rPr>
          <w:rFonts w:cstheme="minorHAnsi"/>
          <w:sz w:val="22"/>
          <w:szCs w:val="22"/>
        </w:rPr>
        <w:t>C</w:t>
      </w:r>
      <w:r w:rsidR="00616558">
        <w:rPr>
          <w:rFonts w:cstheme="minorHAnsi"/>
          <w:sz w:val="22"/>
          <w:szCs w:val="22"/>
        </w:rPr>
        <w:t>harcoal cookstoves (</w:t>
      </w:r>
      <w:r w:rsidR="00DD71EB">
        <w:rPr>
          <w:rFonts w:cstheme="minorHAnsi"/>
          <w:sz w:val="22"/>
          <w:szCs w:val="22"/>
        </w:rPr>
        <w:t>F</w:t>
      </w:r>
      <w:r w:rsidR="00616558" w:rsidRPr="00A134F7">
        <w:rPr>
          <w:rFonts w:cstheme="minorHAnsi"/>
          <w:sz w:val="22"/>
          <w:szCs w:val="22"/>
        </w:rPr>
        <w:t xml:space="preserve">igure </w:t>
      </w:r>
      <w:r w:rsidR="004826F1">
        <w:rPr>
          <w:rFonts w:cstheme="minorHAnsi"/>
          <w:sz w:val="22"/>
          <w:szCs w:val="22"/>
        </w:rPr>
        <w:t>2c</w:t>
      </w:r>
      <w:r w:rsidR="00616558" w:rsidRPr="00A134F7">
        <w:rPr>
          <w:rFonts w:cstheme="minorHAnsi"/>
          <w:sz w:val="22"/>
          <w:szCs w:val="22"/>
        </w:rPr>
        <w:t>)</w:t>
      </w:r>
      <w:r w:rsidR="002A205A">
        <w:rPr>
          <w:rFonts w:cstheme="minorHAnsi"/>
          <w:sz w:val="22"/>
          <w:szCs w:val="22"/>
        </w:rPr>
        <w:t xml:space="preserve"> were </w:t>
      </w:r>
      <w:r w:rsidR="00616558">
        <w:rPr>
          <w:rFonts w:cstheme="minorHAnsi"/>
          <w:sz w:val="22"/>
          <w:szCs w:val="22"/>
        </w:rPr>
        <w:t>more widely owned</w:t>
      </w:r>
      <w:r w:rsidR="00627940">
        <w:rPr>
          <w:rFonts w:cstheme="minorHAnsi"/>
          <w:sz w:val="22"/>
          <w:szCs w:val="22"/>
        </w:rPr>
        <w:t>,</w:t>
      </w:r>
      <w:r w:rsidR="00616558">
        <w:rPr>
          <w:rFonts w:cstheme="minorHAnsi"/>
          <w:sz w:val="22"/>
          <w:szCs w:val="22"/>
        </w:rPr>
        <w:t xml:space="preserve"> and </w:t>
      </w:r>
      <w:r w:rsidR="002A205A">
        <w:rPr>
          <w:rFonts w:cstheme="minorHAnsi"/>
          <w:sz w:val="22"/>
          <w:szCs w:val="22"/>
        </w:rPr>
        <w:t xml:space="preserve">particularly </w:t>
      </w:r>
      <w:r w:rsidR="00616558">
        <w:rPr>
          <w:rFonts w:cstheme="minorHAnsi"/>
          <w:sz w:val="22"/>
          <w:szCs w:val="22"/>
        </w:rPr>
        <w:t>use</w:t>
      </w:r>
      <w:r w:rsidR="002A205A">
        <w:rPr>
          <w:rFonts w:cstheme="minorHAnsi"/>
          <w:sz w:val="22"/>
          <w:szCs w:val="22"/>
        </w:rPr>
        <w:t>ful</w:t>
      </w:r>
      <w:r w:rsidR="00616558">
        <w:rPr>
          <w:rFonts w:cstheme="minorHAnsi"/>
          <w:sz w:val="22"/>
          <w:szCs w:val="22"/>
        </w:rPr>
        <w:t xml:space="preserve"> during the rainy season when </w:t>
      </w:r>
      <w:r w:rsidR="002A205A">
        <w:rPr>
          <w:rFonts w:cstheme="minorHAnsi"/>
          <w:sz w:val="22"/>
          <w:szCs w:val="22"/>
        </w:rPr>
        <w:t xml:space="preserve">firewood was </w:t>
      </w:r>
      <w:r w:rsidR="00616558">
        <w:rPr>
          <w:rFonts w:cstheme="minorHAnsi"/>
          <w:sz w:val="22"/>
          <w:szCs w:val="22"/>
        </w:rPr>
        <w:t>damp</w:t>
      </w:r>
      <w:r>
        <w:rPr>
          <w:rFonts w:cstheme="minorHAnsi"/>
          <w:sz w:val="22"/>
          <w:szCs w:val="22"/>
        </w:rPr>
        <w:t xml:space="preserve">. </w:t>
      </w:r>
      <w:r w:rsidR="002A205A">
        <w:rPr>
          <w:rFonts w:cstheme="minorHAnsi"/>
          <w:sz w:val="22"/>
          <w:szCs w:val="22"/>
        </w:rPr>
        <w:t>T</w:t>
      </w:r>
      <w:r w:rsidR="00616558">
        <w:rPr>
          <w:rFonts w:cstheme="minorHAnsi"/>
          <w:sz w:val="22"/>
          <w:szCs w:val="22"/>
        </w:rPr>
        <w:t>he</w:t>
      </w:r>
      <w:r w:rsidR="006907EE">
        <w:rPr>
          <w:rFonts w:cstheme="minorHAnsi"/>
          <w:sz w:val="22"/>
          <w:szCs w:val="22"/>
        </w:rPr>
        <w:t>se</w:t>
      </w:r>
      <w:r w:rsidR="00616558">
        <w:rPr>
          <w:rFonts w:cstheme="minorHAnsi"/>
          <w:sz w:val="22"/>
          <w:szCs w:val="22"/>
        </w:rPr>
        <w:t xml:space="preserve"> mobile stove</w:t>
      </w:r>
      <w:r w:rsidR="006907EE">
        <w:rPr>
          <w:rFonts w:cstheme="minorHAnsi"/>
          <w:sz w:val="22"/>
          <w:szCs w:val="22"/>
        </w:rPr>
        <w:t>s</w:t>
      </w:r>
      <w:r w:rsidR="00616558">
        <w:rPr>
          <w:rFonts w:cstheme="minorHAnsi"/>
          <w:sz w:val="22"/>
          <w:szCs w:val="22"/>
        </w:rPr>
        <w:t xml:space="preserve"> </w:t>
      </w:r>
      <w:r w:rsidR="002A205A">
        <w:rPr>
          <w:rFonts w:cstheme="minorHAnsi"/>
          <w:sz w:val="22"/>
          <w:szCs w:val="22"/>
        </w:rPr>
        <w:t xml:space="preserve">could be used </w:t>
      </w:r>
      <w:r w:rsidR="00616558">
        <w:rPr>
          <w:rFonts w:cstheme="minorHAnsi"/>
          <w:sz w:val="22"/>
          <w:szCs w:val="22"/>
        </w:rPr>
        <w:t xml:space="preserve">indoors to limit </w:t>
      </w:r>
      <w:r w:rsidR="00A40543">
        <w:rPr>
          <w:rFonts w:cstheme="minorHAnsi"/>
          <w:sz w:val="22"/>
          <w:szCs w:val="22"/>
        </w:rPr>
        <w:t xml:space="preserve">cooking </w:t>
      </w:r>
      <w:r w:rsidR="00616558">
        <w:rPr>
          <w:rFonts w:cstheme="minorHAnsi"/>
          <w:sz w:val="22"/>
          <w:szCs w:val="22"/>
        </w:rPr>
        <w:t>disruption. Women often acknowledged improvements in smoke-related symptoms when cooking on charcoal:</w:t>
      </w:r>
    </w:p>
    <w:p w14:paraId="35D1B075" w14:textId="77777777" w:rsidR="006907EE" w:rsidRDefault="006907EE" w:rsidP="00AF643A">
      <w:pPr>
        <w:spacing w:line="276" w:lineRule="auto"/>
        <w:rPr>
          <w:rFonts w:cstheme="minorHAnsi"/>
          <w:sz w:val="22"/>
          <w:szCs w:val="22"/>
        </w:rPr>
      </w:pPr>
    </w:p>
    <w:p w14:paraId="66BA0E39" w14:textId="4F7568EC" w:rsidR="00616558" w:rsidRDefault="00272DF9" w:rsidP="00AF643A">
      <w:pPr>
        <w:spacing w:line="276" w:lineRule="auto"/>
        <w:ind w:left="720"/>
        <w:rPr>
          <w:rFonts w:cstheme="minorHAnsi"/>
          <w:sz w:val="22"/>
          <w:szCs w:val="22"/>
        </w:rPr>
      </w:pPr>
      <w:r>
        <w:rPr>
          <w:rFonts w:cstheme="minorHAnsi"/>
          <w:sz w:val="22"/>
          <w:szCs w:val="22"/>
        </w:rPr>
        <w:t>“</w:t>
      </w:r>
      <w:r w:rsidR="006907EE">
        <w:rPr>
          <w:rFonts w:cstheme="minorHAnsi"/>
          <w:sz w:val="22"/>
          <w:szCs w:val="22"/>
        </w:rPr>
        <w:t>…</w:t>
      </w:r>
      <w:r w:rsidRPr="007A1135">
        <w:rPr>
          <w:rFonts w:cstheme="minorHAnsi"/>
          <w:i/>
          <w:iCs/>
          <w:sz w:val="22"/>
          <w:szCs w:val="22"/>
        </w:rPr>
        <w:t>there is no smoke, there is nothing like you will be failing to breathe, n</w:t>
      </w:r>
      <w:r>
        <w:rPr>
          <w:rFonts w:cstheme="minorHAnsi"/>
          <w:i/>
          <w:iCs/>
          <w:sz w:val="22"/>
          <w:szCs w:val="22"/>
        </w:rPr>
        <w:t>o”</w:t>
      </w:r>
      <w:r>
        <w:rPr>
          <w:rFonts w:cstheme="minorHAnsi"/>
          <w:sz w:val="22"/>
          <w:szCs w:val="22"/>
        </w:rPr>
        <w:t xml:space="preserve"> (</w:t>
      </w:r>
      <w:r w:rsidR="00616558">
        <w:rPr>
          <w:rFonts w:cstheme="minorHAnsi"/>
          <w:sz w:val="22"/>
          <w:szCs w:val="22"/>
        </w:rPr>
        <w:t>Interview - female household head</w:t>
      </w:r>
      <w:r w:rsidR="00BD6364">
        <w:rPr>
          <w:rFonts w:cstheme="minorHAnsi"/>
          <w:sz w:val="22"/>
          <w:szCs w:val="22"/>
        </w:rPr>
        <w:t>, household</w:t>
      </w:r>
      <w:r w:rsidR="00616558">
        <w:rPr>
          <w:rFonts w:cstheme="minorHAnsi"/>
          <w:sz w:val="22"/>
          <w:szCs w:val="22"/>
        </w:rPr>
        <w:t xml:space="preserve"> 1</w:t>
      </w:r>
      <w:r>
        <w:rPr>
          <w:rFonts w:cstheme="minorHAnsi"/>
          <w:sz w:val="22"/>
          <w:szCs w:val="22"/>
        </w:rPr>
        <w:t>)</w:t>
      </w:r>
    </w:p>
    <w:p w14:paraId="0AC07E25" w14:textId="77777777" w:rsidR="00616558" w:rsidRDefault="00616558" w:rsidP="00AF643A">
      <w:pPr>
        <w:spacing w:line="276" w:lineRule="auto"/>
        <w:rPr>
          <w:rFonts w:cstheme="minorHAnsi"/>
          <w:sz w:val="22"/>
          <w:szCs w:val="22"/>
        </w:rPr>
      </w:pPr>
    </w:p>
    <w:p w14:paraId="2AA9228E" w14:textId="5AB38B12" w:rsidR="00616558" w:rsidRDefault="00166219" w:rsidP="00AF643A">
      <w:pPr>
        <w:spacing w:line="276" w:lineRule="auto"/>
        <w:rPr>
          <w:rFonts w:cstheme="minorHAnsi"/>
          <w:sz w:val="22"/>
          <w:szCs w:val="22"/>
        </w:rPr>
      </w:pPr>
      <w:r>
        <w:rPr>
          <w:rFonts w:cstheme="minorHAnsi"/>
          <w:sz w:val="22"/>
          <w:szCs w:val="22"/>
        </w:rPr>
        <w:t xml:space="preserve">In </w:t>
      </w:r>
      <w:r w:rsidR="00627940">
        <w:rPr>
          <w:rFonts w:cstheme="minorHAnsi"/>
          <w:sz w:val="22"/>
          <w:szCs w:val="22"/>
        </w:rPr>
        <w:t xml:space="preserve">these </w:t>
      </w:r>
      <w:r>
        <w:rPr>
          <w:rFonts w:cstheme="minorHAnsi"/>
          <w:sz w:val="22"/>
          <w:szCs w:val="22"/>
        </w:rPr>
        <w:t>circumstances h</w:t>
      </w:r>
      <w:r w:rsidR="007E7637">
        <w:rPr>
          <w:rFonts w:cstheme="minorHAnsi"/>
          <w:sz w:val="22"/>
          <w:szCs w:val="22"/>
        </w:rPr>
        <w:t>owever,</w:t>
      </w:r>
      <w:r w:rsidR="00616558">
        <w:rPr>
          <w:rFonts w:cstheme="minorHAnsi"/>
          <w:sz w:val="22"/>
          <w:szCs w:val="22"/>
        </w:rPr>
        <w:t xml:space="preserve"> free fuel </w:t>
      </w:r>
      <w:r w:rsidR="00FE72D9">
        <w:rPr>
          <w:rFonts w:cstheme="minorHAnsi"/>
          <w:sz w:val="22"/>
          <w:szCs w:val="22"/>
        </w:rPr>
        <w:t xml:space="preserve">– </w:t>
      </w:r>
      <w:r w:rsidR="00616558">
        <w:rPr>
          <w:rFonts w:cstheme="minorHAnsi"/>
          <w:sz w:val="22"/>
          <w:szCs w:val="22"/>
        </w:rPr>
        <w:t xml:space="preserve">firewood </w:t>
      </w:r>
      <w:r w:rsidR="00FE72D9">
        <w:rPr>
          <w:rFonts w:cstheme="minorHAnsi"/>
          <w:sz w:val="22"/>
          <w:szCs w:val="22"/>
        </w:rPr>
        <w:t>–</w:t>
      </w:r>
      <w:r w:rsidR="00616558">
        <w:rPr>
          <w:rFonts w:cstheme="minorHAnsi"/>
          <w:sz w:val="22"/>
          <w:szCs w:val="22"/>
        </w:rPr>
        <w:t xml:space="preserve"> was the </w:t>
      </w:r>
      <w:r w:rsidR="00FE72D9">
        <w:rPr>
          <w:rFonts w:cstheme="minorHAnsi"/>
          <w:sz w:val="22"/>
          <w:szCs w:val="22"/>
        </w:rPr>
        <w:t xml:space="preserve">preferred </w:t>
      </w:r>
      <w:r w:rsidR="00616558">
        <w:rPr>
          <w:rFonts w:cstheme="minorHAnsi"/>
          <w:sz w:val="22"/>
          <w:szCs w:val="22"/>
        </w:rPr>
        <w:t xml:space="preserve">option for most. Charcoal stoves </w:t>
      </w:r>
      <w:r w:rsidR="00FB6516">
        <w:rPr>
          <w:rFonts w:cstheme="minorHAnsi"/>
          <w:sz w:val="22"/>
          <w:szCs w:val="22"/>
        </w:rPr>
        <w:t>were</w:t>
      </w:r>
      <w:r w:rsidR="00616558">
        <w:rPr>
          <w:rFonts w:cstheme="minorHAnsi"/>
          <w:sz w:val="22"/>
          <w:szCs w:val="22"/>
        </w:rPr>
        <w:t xml:space="preserve"> used </w:t>
      </w:r>
      <w:r w:rsidR="00FB6516">
        <w:rPr>
          <w:rFonts w:cstheme="minorHAnsi"/>
          <w:sz w:val="22"/>
          <w:szCs w:val="22"/>
        </w:rPr>
        <w:t>sporadically: c</w:t>
      </w:r>
      <w:r w:rsidR="00616558">
        <w:rPr>
          <w:rFonts w:cstheme="minorHAnsi"/>
          <w:sz w:val="22"/>
          <w:szCs w:val="22"/>
        </w:rPr>
        <w:t xml:space="preserve">harcoal </w:t>
      </w:r>
      <w:r w:rsidR="00FE72D9">
        <w:rPr>
          <w:rFonts w:cstheme="minorHAnsi"/>
          <w:sz w:val="22"/>
          <w:szCs w:val="22"/>
        </w:rPr>
        <w:t xml:space="preserve">was </w:t>
      </w:r>
      <w:r w:rsidR="00616558">
        <w:rPr>
          <w:rFonts w:cstheme="minorHAnsi"/>
          <w:sz w:val="22"/>
          <w:szCs w:val="22"/>
        </w:rPr>
        <w:t xml:space="preserve">usually bought in small bags and used sparingly. </w:t>
      </w:r>
      <w:r w:rsidR="00627940">
        <w:rPr>
          <w:rFonts w:cstheme="minorHAnsi"/>
          <w:sz w:val="22"/>
          <w:szCs w:val="22"/>
        </w:rPr>
        <w:t>Firewood s</w:t>
      </w:r>
      <w:r w:rsidR="00616558">
        <w:rPr>
          <w:rFonts w:cstheme="minorHAnsi"/>
          <w:sz w:val="22"/>
          <w:szCs w:val="22"/>
        </w:rPr>
        <w:t xml:space="preserve">carcity was </w:t>
      </w:r>
      <w:r w:rsidR="00FE72D9">
        <w:rPr>
          <w:rFonts w:cstheme="minorHAnsi"/>
          <w:sz w:val="22"/>
          <w:szCs w:val="22"/>
        </w:rPr>
        <w:t>keenly</w:t>
      </w:r>
      <w:r w:rsidR="00616558">
        <w:rPr>
          <w:rFonts w:cstheme="minorHAnsi"/>
          <w:sz w:val="22"/>
          <w:szCs w:val="22"/>
        </w:rPr>
        <w:t xml:space="preserve"> felt by residents, who </w:t>
      </w:r>
      <w:r w:rsidR="00EC2C23">
        <w:rPr>
          <w:rFonts w:cstheme="minorHAnsi"/>
          <w:sz w:val="22"/>
          <w:szCs w:val="22"/>
        </w:rPr>
        <w:t xml:space="preserve">talked of </w:t>
      </w:r>
      <w:r w:rsidR="005471A6">
        <w:rPr>
          <w:rFonts w:cstheme="minorHAnsi"/>
          <w:sz w:val="22"/>
          <w:szCs w:val="22"/>
        </w:rPr>
        <w:t xml:space="preserve">the </w:t>
      </w:r>
      <w:r w:rsidR="00EC2C23">
        <w:rPr>
          <w:rFonts w:cstheme="minorHAnsi"/>
          <w:sz w:val="22"/>
          <w:szCs w:val="22"/>
        </w:rPr>
        <w:t xml:space="preserve">loss of trees </w:t>
      </w:r>
      <w:r w:rsidR="00616558">
        <w:rPr>
          <w:rFonts w:cstheme="minorHAnsi"/>
          <w:sz w:val="22"/>
          <w:szCs w:val="22"/>
        </w:rPr>
        <w:t xml:space="preserve">in </w:t>
      </w:r>
      <w:r w:rsidR="00EC2C23">
        <w:rPr>
          <w:rFonts w:cstheme="minorHAnsi"/>
          <w:sz w:val="22"/>
          <w:szCs w:val="22"/>
        </w:rPr>
        <w:t>and around the village</w:t>
      </w:r>
      <w:r w:rsidR="00AD4264">
        <w:rPr>
          <w:rFonts w:cstheme="minorHAnsi"/>
          <w:sz w:val="22"/>
          <w:szCs w:val="22"/>
        </w:rPr>
        <w:t xml:space="preserve">. </w:t>
      </w:r>
      <w:r w:rsidR="007B6DFE">
        <w:rPr>
          <w:rFonts w:cstheme="minorHAnsi"/>
          <w:sz w:val="22"/>
          <w:szCs w:val="22"/>
        </w:rPr>
        <w:t>Participants</w:t>
      </w:r>
      <w:r w:rsidR="00616558">
        <w:rPr>
          <w:rFonts w:cstheme="minorHAnsi"/>
          <w:sz w:val="22"/>
          <w:szCs w:val="22"/>
        </w:rPr>
        <w:t xml:space="preserve"> </w:t>
      </w:r>
      <w:r w:rsidR="00AD4264">
        <w:rPr>
          <w:rFonts w:cstheme="minorHAnsi"/>
          <w:sz w:val="22"/>
          <w:szCs w:val="22"/>
        </w:rPr>
        <w:t xml:space="preserve">reported </w:t>
      </w:r>
      <w:r w:rsidR="007B6DFE">
        <w:rPr>
          <w:rFonts w:cstheme="minorHAnsi"/>
          <w:sz w:val="22"/>
          <w:szCs w:val="22"/>
        </w:rPr>
        <w:t xml:space="preserve">a desperation </w:t>
      </w:r>
      <w:r w:rsidR="005471A6">
        <w:rPr>
          <w:rFonts w:cstheme="minorHAnsi"/>
          <w:sz w:val="22"/>
          <w:szCs w:val="22"/>
        </w:rPr>
        <w:t>for fuel, leading</w:t>
      </w:r>
      <w:r w:rsidR="007B6DFE">
        <w:rPr>
          <w:rFonts w:cstheme="minorHAnsi"/>
          <w:sz w:val="22"/>
          <w:szCs w:val="22"/>
        </w:rPr>
        <w:t xml:space="preserve"> some </w:t>
      </w:r>
      <w:r w:rsidR="00616558">
        <w:rPr>
          <w:rFonts w:cstheme="minorHAnsi"/>
          <w:sz w:val="22"/>
          <w:szCs w:val="22"/>
        </w:rPr>
        <w:t>to fell trees around their households which had been important in providing shade, and even certain respected trees with purported medicinal properties. The occasional</w:t>
      </w:r>
      <w:r w:rsidR="00AD4264">
        <w:rPr>
          <w:rFonts w:cstheme="minorHAnsi"/>
          <w:sz w:val="22"/>
          <w:szCs w:val="22"/>
        </w:rPr>
        <w:t xml:space="preserve"> </w:t>
      </w:r>
      <w:r w:rsidR="00616558">
        <w:rPr>
          <w:rFonts w:cstheme="minorHAnsi"/>
          <w:sz w:val="22"/>
          <w:szCs w:val="22"/>
        </w:rPr>
        <w:t>felling of trees around the village graveyard</w:t>
      </w:r>
      <w:r w:rsidR="007B6DFE" w:rsidRPr="007B6DFE">
        <w:t xml:space="preserve"> </w:t>
      </w:r>
      <w:r w:rsidR="00FB6516">
        <w:t xml:space="preserve">and </w:t>
      </w:r>
      <w:r w:rsidR="007B6DFE" w:rsidRPr="007B6DFE">
        <w:rPr>
          <w:rFonts w:cstheme="minorHAnsi"/>
          <w:sz w:val="22"/>
          <w:szCs w:val="22"/>
        </w:rPr>
        <w:t>break</w:t>
      </w:r>
      <w:r w:rsidR="007B6DFE">
        <w:rPr>
          <w:rFonts w:cstheme="minorHAnsi"/>
          <w:sz w:val="22"/>
          <w:szCs w:val="22"/>
        </w:rPr>
        <w:t>ing</w:t>
      </w:r>
      <w:r w:rsidR="007B6DFE" w:rsidRPr="007B6DFE">
        <w:rPr>
          <w:rFonts w:cstheme="minorHAnsi"/>
          <w:sz w:val="22"/>
          <w:szCs w:val="22"/>
        </w:rPr>
        <w:t xml:space="preserve"> traditional taboos</w:t>
      </w:r>
      <w:r w:rsidR="00FB6516">
        <w:rPr>
          <w:rFonts w:cstheme="minorHAnsi"/>
          <w:sz w:val="22"/>
          <w:szCs w:val="22"/>
        </w:rPr>
        <w:t xml:space="preserve"> showed </w:t>
      </w:r>
      <w:r w:rsidR="00616558">
        <w:rPr>
          <w:rFonts w:cstheme="minorHAnsi"/>
          <w:sz w:val="22"/>
          <w:szCs w:val="22"/>
        </w:rPr>
        <w:t xml:space="preserve">how </w:t>
      </w:r>
      <w:r w:rsidR="005471A6">
        <w:rPr>
          <w:rFonts w:cstheme="minorHAnsi"/>
          <w:sz w:val="22"/>
          <w:szCs w:val="22"/>
        </w:rPr>
        <w:t xml:space="preserve">immediate need </w:t>
      </w:r>
      <w:r w:rsidR="007B6DFE">
        <w:rPr>
          <w:rFonts w:cstheme="minorHAnsi"/>
          <w:sz w:val="22"/>
          <w:szCs w:val="22"/>
        </w:rPr>
        <w:t>compromise</w:t>
      </w:r>
      <w:r w:rsidR="00FB6516">
        <w:rPr>
          <w:rFonts w:cstheme="minorHAnsi"/>
          <w:sz w:val="22"/>
          <w:szCs w:val="22"/>
        </w:rPr>
        <w:t>d</w:t>
      </w:r>
      <w:r w:rsidR="00616558">
        <w:rPr>
          <w:rFonts w:cstheme="minorHAnsi"/>
          <w:sz w:val="22"/>
          <w:szCs w:val="22"/>
        </w:rPr>
        <w:t xml:space="preserve"> </w:t>
      </w:r>
      <w:proofErr w:type="gramStart"/>
      <w:r w:rsidR="00616558">
        <w:rPr>
          <w:rFonts w:cstheme="minorHAnsi"/>
          <w:sz w:val="22"/>
          <w:szCs w:val="22"/>
        </w:rPr>
        <w:t>deeply</w:t>
      </w:r>
      <w:r w:rsidR="005471A6">
        <w:rPr>
          <w:rFonts w:cstheme="minorHAnsi"/>
          <w:sz w:val="22"/>
          <w:szCs w:val="22"/>
        </w:rPr>
        <w:t>-</w:t>
      </w:r>
      <w:r w:rsidR="00616558">
        <w:rPr>
          <w:rFonts w:cstheme="minorHAnsi"/>
          <w:sz w:val="22"/>
          <w:szCs w:val="22"/>
        </w:rPr>
        <w:t>held</w:t>
      </w:r>
      <w:proofErr w:type="gramEnd"/>
      <w:r w:rsidR="00616558">
        <w:rPr>
          <w:rFonts w:cstheme="minorHAnsi"/>
          <w:sz w:val="22"/>
          <w:szCs w:val="22"/>
        </w:rPr>
        <w:t xml:space="preserve"> principles.</w:t>
      </w:r>
    </w:p>
    <w:p w14:paraId="359F6CD1" w14:textId="77777777" w:rsidR="00616558" w:rsidRDefault="00616558" w:rsidP="00AF643A">
      <w:pPr>
        <w:spacing w:line="276" w:lineRule="auto"/>
        <w:rPr>
          <w:rFonts w:cstheme="minorHAnsi"/>
          <w:sz w:val="22"/>
          <w:szCs w:val="22"/>
        </w:rPr>
      </w:pPr>
    </w:p>
    <w:p w14:paraId="4E6DB530" w14:textId="1B08EDE5" w:rsidR="00616558" w:rsidRDefault="00272DF9" w:rsidP="00AF643A">
      <w:pPr>
        <w:spacing w:line="276" w:lineRule="auto"/>
        <w:rPr>
          <w:rFonts w:cstheme="minorHAnsi"/>
          <w:sz w:val="22"/>
          <w:szCs w:val="22"/>
        </w:rPr>
      </w:pPr>
      <w:r>
        <w:rPr>
          <w:rFonts w:cstheme="minorHAnsi"/>
          <w:sz w:val="22"/>
          <w:szCs w:val="22"/>
        </w:rPr>
        <w:t>The theme of scarcity-related ‘limitation’</w:t>
      </w:r>
      <w:r w:rsidR="00A4577F">
        <w:rPr>
          <w:rFonts w:cstheme="minorHAnsi"/>
          <w:sz w:val="22"/>
          <w:szCs w:val="22"/>
        </w:rPr>
        <w:t>,</w:t>
      </w:r>
      <w:r>
        <w:rPr>
          <w:rFonts w:cstheme="minorHAnsi"/>
          <w:sz w:val="22"/>
          <w:szCs w:val="22"/>
        </w:rPr>
        <w:t xml:space="preserve"> or ‘restriction’</w:t>
      </w:r>
      <w:r w:rsidR="00A4577F">
        <w:rPr>
          <w:rFonts w:cstheme="minorHAnsi"/>
          <w:sz w:val="22"/>
          <w:szCs w:val="22"/>
        </w:rPr>
        <w:t>,</w:t>
      </w:r>
      <w:r w:rsidR="00616558">
        <w:rPr>
          <w:rFonts w:cstheme="minorHAnsi"/>
          <w:sz w:val="22"/>
          <w:szCs w:val="22"/>
        </w:rPr>
        <w:t xml:space="preserve"> </w:t>
      </w:r>
      <w:r w:rsidR="005471A6">
        <w:rPr>
          <w:rFonts w:cstheme="minorHAnsi"/>
          <w:sz w:val="22"/>
          <w:szCs w:val="22"/>
        </w:rPr>
        <w:t xml:space="preserve">returned in workshops as </w:t>
      </w:r>
      <w:r w:rsidR="00FE72D9">
        <w:rPr>
          <w:rFonts w:cstheme="minorHAnsi"/>
          <w:sz w:val="22"/>
          <w:szCs w:val="22"/>
        </w:rPr>
        <w:t>participants considered</w:t>
      </w:r>
      <w:r w:rsidR="00616558">
        <w:rPr>
          <w:rFonts w:cstheme="minorHAnsi"/>
          <w:sz w:val="22"/>
          <w:szCs w:val="22"/>
        </w:rPr>
        <w:t xml:space="preserve"> ways of reducing cooking-related smoke exposures. </w:t>
      </w:r>
      <w:r w:rsidR="001500C9">
        <w:rPr>
          <w:rFonts w:cstheme="minorHAnsi"/>
          <w:sz w:val="22"/>
          <w:szCs w:val="22"/>
        </w:rPr>
        <w:t>S</w:t>
      </w:r>
      <w:r w:rsidR="00616558">
        <w:rPr>
          <w:rFonts w:cstheme="minorHAnsi"/>
          <w:sz w:val="22"/>
          <w:szCs w:val="22"/>
        </w:rPr>
        <w:t xml:space="preserve">uggested technological solutions were severely limited in their capacity to bring about real change as only the most basic of these would be financially feasible. </w:t>
      </w:r>
      <w:r w:rsidR="00DC2852">
        <w:rPr>
          <w:rFonts w:cstheme="minorHAnsi"/>
          <w:sz w:val="22"/>
          <w:szCs w:val="22"/>
        </w:rPr>
        <w:t xml:space="preserve">Simple </w:t>
      </w:r>
      <w:r w:rsidR="00616558">
        <w:rPr>
          <w:rFonts w:cstheme="minorHAnsi"/>
          <w:sz w:val="22"/>
          <w:szCs w:val="22"/>
        </w:rPr>
        <w:t xml:space="preserve">parabolic solar cookers </w:t>
      </w:r>
      <w:r w:rsidR="005471A6">
        <w:rPr>
          <w:rFonts w:cstheme="minorHAnsi"/>
          <w:sz w:val="22"/>
          <w:szCs w:val="22"/>
        </w:rPr>
        <w:t>for example</w:t>
      </w:r>
      <w:r w:rsidR="00616558">
        <w:rPr>
          <w:rFonts w:cstheme="minorHAnsi"/>
          <w:sz w:val="22"/>
          <w:szCs w:val="22"/>
        </w:rPr>
        <w:t xml:space="preserve">, could not be used for cooking </w:t>
      </w:r>
      <w:proofErr w:type="spellStart"/>
      <w:r w:rsidR="00616558" w:rsidRPr="00563E4E">
        <w:rPr>
          <w:rFonts w:cstheme="minorHAnsi"/>
          <w:i/>
          <w:iCs/>
          <w:sz w:val="22"/>
          <w:szCs w:val="22"/>
        </w:rPr>
        <w:t>nsima</w:t>
      </w:r>
      <w:proofErr w:type="spellEnd"/>
      <w:r w:rsidR="00616558" w:rsidRPr="00563E4E">
        <w:rPr>
          <w:rFonts w:cstheme="minorHAnsi"/>
          <w:i/>
          <w:iCs/>
          <w:sz w:val="22"/>
          <w:szCs w:val="22"/>
        </w:rPr>
        <w:t xml:space="preserve"> </w:t>
      </w:r>
      <w:r w:rsidR="00616558">
        <w:rPr>
          <w:rFonts w:cstheme="minorHAnsi"/>
          <w:sz w:val="22"/>
          <w:szCs w:val="22"/>
        </w:rPr>
        <w:t xml:space="preserve">(due to the high power-output required) which, together with </w:t>
      </w:r>
      <w:r>
        <w:rPr>
          <w:rFonts w:cstheme="minorHAnsi"/>
          <w:sz w:val="22"/>
          <w:szCs w:val="22"/>
        </w:rPr>
        <w:t>constraints relat</w:t>
      </w:r>
      <w:r w:rsidR="005471A6">
        <w:rPr>
          <w:rFonts w:cstheme="minorHAnsi"/>
          <w:sz w:val="22"/>
          <w:szCs w:val="22"/>
        </w:rPr>
        <w:t>ing</w:t>
      </w:r>
      <w:r>
        <w:rPr>
          <w:rFonts w:cstheme="minorHAnsi"/>
          <w:sz w:val="22"/>
          <w:szCs w:val="22"/>
        </w:rPr>
        <w:t xml:space="preserve"> to</w:t>
      </w:r>
      <w:r w:rsidR="005471A6">
        <w:rPr>
          <w:rFonts w:cstheme="minorHAnsi"/>
          <w:sz w:val="22"/>
          <w:szCs w:val="22"/>
        </w:rPr>
        <w:t xml:space="preserve"> hours of sunlight</w:t>
      </w:r>
      <w:r>
        <w:rPr>
          <w:rFonts w:cstheme="minorHAnsi"/>
          <w:sz w:val="22"/>
          <w:szCs w:val="22"/>
        </w:rPr>
        <w:t>,</w:t>
      </w:r>
      <w:r w:rsidR="00616558">
        <w:rPr>
          <w:rFonts w:cstheme="minorHAnsi"/>
          <w:sz w:val="22"/>
          <w:szCs w:val="22"/>
        </w:rPr>
        <w:t xml:space="preserve"> rendered them practically useless in </w:t>
      </w:r>
      <w:r w:rsidR="00ED62F7">
        <w:rPr>
          <w:rFonts w:cstheme="minorHAnsi"/>
          <w:sz w:val="22"/>
          <w:szCs w:val="22"/>
        </w:rPr>
        <w:t>this setting</w:t>
      </w:r>
      <w:r w:rsidR="00616558">
        <w:rPr>
          <w:rFonts w:cstheme="minorHAnsi"/>
          <w:sz w:val="22"/>
          <w:szCs w:val="22"/>
        </w:rPr>
        <w:t>. Any stove which required purchased fuel was similarly impractical, as was cooking with electricity</w:t>
      </w:r>
      <w:r w:rsidR="005471A6">
        <w:rPr>
          <w:rFonts w:cstheme="minorHAnsi"/>
          <w:sz w:val="22"/>
          <w:szCs w:val="22"/>
        </w:rPr>
        <w:t>,</w:t>
      </w:r>
      <w:r w:rsidR="00616558">
        <w:rPr>
          <w:rFonts w:cstheme="minorHAnsi"/>
          <w:sz w:val="22"/>
          <w:szCs w:val="22"/>
        </w:rPr>
        <w:t xml:space="preserve"> </w:t>
      </w:r>
      <w:r w:rsidR="007E7637">
        <w:rPr>
          <w:rFonts w:cstheme="minorHAnsi"/>
          <w:sz w:val="22"/>
          <w:szCs w:val="22"/>
        </w:rPr>
        <w:t xml:space="preserve">to </w:t>
      </w:r>
      <w:r w:rsidR="00616558">
        <w:rPr>
          <w:rFonts w:cstheme="minorHAnsi"/>
          <w:sz w:val="22"/>
          <w:szCs w:val="22"/>
        </w:rPr>
        <w:t>which residents commonly aspired.</w:t>
      </w:r>
    </w:p>
    <w:p w14:paraId="61CCE0BB" w14:textId="77777777" w:rsidR="00616558" w:rsidRDefault="00616558" w:rsidP="00AF643A">
      <w:pPr>
        <w:spacing w:line="276" w:lineRule="auto"/>
        <w:rPr>
          <w:rFonts w:cstheme="minorHAnsi"/>
          <w:sz w:val="22"/>
          <w:szCs w:val="22"/>
        </w:rPr>
      </w:pPr>
    </w:p>
    <w:p w14:paraId="65F44628" w14:textId="1A5AD475" w:rsidR="00567DDF" w:rsidRDefault="00844D05" w:rsidP="00AF643A">
      <w:pPr>
        <w:spacing w:line="276" w:lineRule="auto"/>
        <w:rPr>
          <w:rFonts w:cstheme="minorHAnsi"/>
          <w:sz w:val="22"/>
          <w:szCs w:val="22"/>
        </w:rPr>
      </w:pPr>
      <w:r>
        <w:rPr>
          <w:rFonts w:cstheme="minorHAnsi"/>
          <w:sz w:val="22"/>
          <w:szCs w:val="22"/>
        </w:rPr>
        <w:lastRenderedPageBreak/>
        <w:t xml:space="preserve">The suggestion of “business” - described as development of an income-generating venture, allowing access to improved cooking methods - </w:t>
      </w:r>
      <w:r w:rsidR="00616558">
        <w:rPr>
          <w:rFonts w:cstheme="minorHAnsi"/>
          <w:sz w:val="22"/>
          <w:szCs w:val="22"/>
        </w:rPr>
        <w:t>received a lot of support from the group</w:t>
      </w:r>
      <w:r>
        <w:rPr>
          <w:rFonts w:cstheme="minorHAnsi"/>
          <w:sz w:val="22"/>
          <w:szCs w:val="22"/>
        </w:rPr>
        <w:t>.</w:t>
      </w:r>
      <w:r w:rsidR="00616558">
        <w:rPr>
          <w:rFonts w:cstheme="minorHAnsi"/>
          <w:sz w:val="22"/>
          <w:szCs w:val="22"/>
        </w:rPr>
        <w:t xml:space="preserve"> </w:t>
      </w:r>
      <w:r>
        <w:rPr>
          <w:rFonts w:cstheme="minorHAnsi"/>
          <w:sz w:val="22"/>
          <w:szCs w:val="22"/>
        </w:rPr>
        <w:t>This highlighted participants’ awareness</w:t>
      </w:r>
      <w:r w:rsidR="00E248EB">
        <w:rPr>
          <w:rFonts w:cstheme="minorHAnsi"/>
          <w:sz w:val="22"/>
          <w:szCs w:val="22"/>
        </w:rPr>
        <w:t xml:space="preserve"> of</w:t>
      </w:r>
      <w:r>
        <w:rPr>
          <w:rFonts w:cstheme="minorHAnsi"/>
          <w:sz w:val="22"/>
          <w:szCs w:val="22"/>
        </w:rPr>
        <w:t xml:space="preserve"> the role of scarcity in framing </w:t>
      </w:r>
      <w:r w:rsidR="00E248EB">
        <w:rPr>
          <w:rFonts w:cstheme="minorHAnsi"/>
          <w:sz w:val="22"/>
          <w:szCs w:val="22"/>
        </w:rPr>
        <w:t>smoke exposure</w:t>
      </w:r>
      <w:r>
        <w:rPr>
          <w:rFonts w:cstheme="minorHAnsi"/>
          <w:sz w:val="22"/>
          <w:szCs w:val="22"/>
        </w:rPr>
        <w:t xml:space="preserve"> in their lives.</w:t>
      </w:r>
    </w:p>
    <w:p w14:paraId="67FE1915" w14:textId="77777777" w:rsidR="00BB3465" w:rsidRDefault="00BB3465" w:rsidP="00A4577F">
      <w:pPr>
        <w:spacing w:line="276" w:lineRule="auto"/>
        <w:rPr>
          <w:rFonts w:cstheme="minorHAnsi"/>
          <w:sz w:val="22"/>
          <w:szCs w:val="22"/>
        </w:rPr>
      </w:pPr>
    </w:p>
    <w:p w14:paraId="36AAC6A9" w14:textId="77777777" w:rsidR="00BB3465" w:rsidRDefault="00BB3465" w:rsidP="00E42CC9">
      <w:pPr>
        <w:spacing w:line="276" w:lineRule="auto"/>
        <w:rPr>
          <w:rFonts w:cstheme="minorHAnsi"/>
          <w:sz w:val="22"/>
          <w:szCs w:val="22"/>
        </w:rPr>
      </w:pPr>
    </w:p>
    <w:p w14:paraId="7CC11F88" w14:textId="54F5AD61" w:rsidR="00BB3465" w:rsidRDefault="00BB3465" w:rsidP="00232ECB">
      <w:pPr>
        <w:pStyle w:val="Heading5"/>
        <w:spacing w:line="276" w:lineRule="auto"/>
        <w:rPr>
          <w:b/>
          <w:bCs/>
          <w:sz w:val="22"/>
          <w:szCs w:val="22"/>
        </w:rPr>
      </w:pPr>
      <w:r w:rsidRPr="00232ECB">
        <w:rPr>
          <w:b/>
          <w:bCs/>
          <w:sz w:val="22"/>
          <w:szCs w:val="22"/>
        </w:rPr>
        <w:t>Combination of factors</w:t>
      </w:r>
    </w:p>
    <w:p w14:paraId="3A0EBCBB" w14:textId="77777777" w:rsidR="00FB5CAA" w:rsidRPr="00232ECB" w:rsidRDefault="00FB5CAA" w:rsidP="00232ECB">
      <w:pPr>
        <w:spacing w:line="276" w:lineRule="auto"/>
        <w:rPr>
          <w:sz w:val="22"/>
          <w:szCs w:val="22"/>
        </w:rPr>
      </w:pPr>
    </w:p>
    <w:p w14:paraId="12F9906A" w14:textId="5CC03E1D" w:rsidR="00FB5CAA" w:rsidRPr="00232ECB" w:rsidRDefault="00FB5CAA" w:rsidP="00A4577F">
      <w:pPr>
        <w:spacing w:line="276" w:lineRule="auto"/>
        <w:rPr>
          <w:sz w:val="22"/>
          <w:szCs w:val="22"/>
        </w:rPr>
        <w:sectPr w:rsidR="00FB5CAA" w:rsidRPr="00232ECB">
          <w:footerReference w:type="even" r:id="rId9"/>
          <w:footerReference w:type="default" r:id="rId10"/>
          <w:pgSz w:w="11900" w:h="16840"/>
          <w:pgMar w:top="1440" w:right="1440" w:bottom="1440" w:left="1440" w:header="708" w:footer="708" w:gutter="0"/>
          <w:cols w:space="708"/>
          <w:docGrid w:linePitch="360"/>
        </w:sectPr>
      </w:pPr>
      <w:r>
        <w:rPr>
          <w:sz w:val="22"/>
          <w:szCs w:val="22"/>
        </w:rPr>
        <w:t>The three themes</w:t>
      </w:r>
      <w:r w:rsidR="00244474">
        <w:rPr>
          <w:sz w:val="22"/>
          <w:szCs w:val="22"/>
        </w:rPr>
        <w:t xml:space="preserve"> above</w:t>
      </w:r>
      <w:r>
        <w:rPr>
          <w:sz w:val="22"/>
          <w:szCs w:val="22"/>
        </w:rPr>
        <w:t xml:space="preserve"> interacted in complex </w:t>
      </w:r>
      <w:r w:rsidR="00244474">
        <w:rPr>
          <w:sz w:val="22"/>
          <w:szCs w:val="22"/>
        </w:rPr>
        <w:t xml:space="preserve">ways to </w:t>
      </w:r>
      <w:r w:rsidR="00244474" w:rsidRPr="00244474">
        <w:rPr>
          <w:sz w:val="22"/>
          <w:szCs w:val="22"/>
        </w:rPr>
        <w:t>shap</w:t>
      </w:r>
      <w:r w:rsidR="00244474">
        <w:rPr>
          <w:sz w:val="22"/>
          <w:szCs w:val="22"/>
        </w:rPr>
        <w:t>e</w:t>
      </w:r>
      <w:r w:rsidR="00244474" w:rsidRPr="00244474">
        <w:rPr>
          <w:sz w:val="22"/>
          <w:szCs w:val="22"/>
        </w:rPr>
        <w:t xml:space="preserve"> </w:t>
      </w:r>
      <w:r w:rsidR="00244474">
        <w:rPr>
          <w:sz w:val="22"/>
          <w:szCs w:val="22"/>
        </w:rPr>
        <w:t xml:space="preserve">individuals’ </w:t>
      </w:r>
      <w:r w:rsidR="00244474" w:rsidRPr="00244474">
        <w:rPr>
          <w:sz w:val="22"/>
          <w:szCs w:val="22"/>
        </w:rPr>
        <w:t>access to clean air</w:t>
      </w:r>
      <w:r w:rsidR="00244474">
        <w:rPr>
          <w:sz w:val="22"/>
          <w:szCs w:val="22"/>
        </w:rPr>
        <w:t>. E</w:t>
      </w:r>
      <w:r>
        <w:rPr>
          <w:sz w:val="22"/>
          <w:szCs w:val="22"/>
        </w:rPr>
        <w:t xml:space="preserve">ven when residents came to know of the health impacts of smoke, limitations in terms of access to clean fuels and technologies, and competing priorities such as </w:t>
      </w:r>
      <w:r w:rsidR="00D83C9B">
        <w:rPr>
          <w:sz w:val="22"/>
          <w:szCs w:val="22"/>
        </w:rPr>
        <w:t xml:space="preserve">physical work, and </w:t>
      </w:r>
      <w:r>
        <w:rPr>
          <w:sz w:val="22"/>
          <w:szCs w:val="22"/>
        </w:rPr>
        <w:t xml:space="preserve">securing an income and food for the day precluded any serious, sustained efforts to </w:t>
      </w:r>
      <w:r w:rsidR="00E248EB">
        <w:rPr>
          <w:sz w:val="22"/>
          <w:szCs w:val="22"/>
        </w:rPr>
        <w:t>improve air quality</w:t>
      </w:r>
      <w:r>
        <w:rPr>
          <w:sz w:val="22"/>
          <w:szCs w:val="22"/>
        </w:rPr>
        <w:t xml:space="preserve">. </w:t>
      </w:r>
    </w:p>
    <w:p w14:paraId="013656B0" w14:textId="77777777" w:rsidR="00222BA2" w:rsidRDefault="0016099D" w:rsidP="00AF643A">
      <w:pPr>
        <w:pStyle w:val="Heading2"/>
        <w:spacing w:line="276" w:lineRule="auto"/>
        <w:rPr>
          <w:color w:val="auto"/>
        </w:rPr>
      </w:pPr>
      <w:r w:rsidRPr="00430CAC">
        <w:rPr>
          <w:b/>
          <w:bCs/>
          <w:color w:val="auto"/>
        </w:rPr>
        <w:lastRenderedPageBreak/>
        <w:t>Discussion</w:t>
      </w:r>
    </w:p>
    <w:p w14:paraId="01CC2FBA" w14:textId="77777777" w:rsidR="00222BA2" w:rsidRDefault="00222BA2" w:rsidP="00AF643A">
      <w:pPr>
        <w:spacing w:line="276" w:lineRule="auto"/>
        <w:rPr>
          <w:rFonts w:cstheme="minorHAnsi"/>
          <w:sz w:val="22"/>
          <w:szCs w:val="22"/>
        </w:rPr>
      </w:pPr>
    </w:p>
    <w:p w14:paraId="54ECD49A" w14:textId="29955BC8" w:rsidR="005D614D" w:rsidRDefault="00ED62F7" w:rsidP="00AF643A">
      <w:pPr>
        <w:spacing w:line="276" w:lineRule="auto"/>
        <w:rPr>
          <w:rFonts w:cstheme="minorHAnsi"/>
          <w:sz w:val="22"/>
          <w:szCs w:val="22"/>
        </w:rPr>
      </w:pPr>
      <w:r>
        <w:rPr>
          <w:rFonts w:cstheme="minorHAnsi"/>
          <w:sz w:val="22"/>
          <w:szCs w:val="22"/>
        </w:rPr>
        <w:t>This research</w:t>
      </w:r>
      <w:r w:rsidR="00981CFC">
        <w:rPr>
          <w:rFonts w:cstheme="minorHAnsi"/>
          <w:sz w:val="22"/>
          <w:szCs w:val="22"/>
        </w:rPr>
        <w:t xml:space="preserve"> </w:t>
      </w:r>
      <w:r>
        <w:rPr>
          <w:rFonts w:cstheme="minorHAnsi"/>
          <w:sz w:val="22"/>
          <w:szCs w:val="22"/>
        </w:rPr>
        <w:t>demonstrates</w:t>
      </w:r>
      <w:r w:rsidR="0016099D" w:rsidRPr="00EF4C83">
        <w:rPr>
          <w:rFonts w:cstheme="minorHAnsi"/>
          <w:sz w:val="22"/>
          <w:szCs w:val="22"/>
        </w:rPr>
        <w:t xml:space="preserve"> high levels of particulate air pollution throughout the rural Malawian village</w:t>
      </w:r>
      <w:r w:rsidR="00EF4C83" w:rsidRPr="00EF4C83">
        <w:rPr>
          <w:rFonts w:cstheme="minorHAnsi"/>
          <w:sz w:val="22"/>
          <w:szCs w:val="22"/>
        </w:rPr>
        <w:t xml:space="preserve"> </w:t>
      </w:r>
      <w:r w:rsidR="00200FFC" w:rsidRPr="00EF4C83">
        <w:rPr>
          <w:rFonts w:cstheme="minorHAnsi"/>
          <w:sz w:val="22"/>
          <w:szCs w:val="22"/>
        </w:rPr>
        <w:t>and the importance of cooking as a prominent source</w:t>
      </w:r>
      <w:r w:rsidR="0016099D" w:rsidRPr="00EF4C83">
        <w:rPr>
          <w:rFonts w:cstheme="minorHAnsi"/>
          <w:sz w:val="22"/>
          <w:szCs w:val="22"/>
        </w:rPr>
        <w:t xml:space="preserve">. </w:t>
      </w:r>
      <w:r w:rsidR="005D614D">
        <w:rPr>
          <w:rFonts w:cstheme="minorHAnsi"/>
          <w:sz w:val="22"/>
          <w:szCs w:val="22"/>
        </w:rPr>
        <w:t>M</w:t>
      </w:r>
      <w:r w:rsidR="00E248EB">
        <w:rPr>
          <w:rFonts w:cstheme="minorHAnsi"/>
          <w:sz w:val="22"/>
          <w:szCs w:val="22"/>
        </w:rPr>
        <w:t xml:space="preserve">ost residents were initially unaware of the impacts of smoke on health, </w:t>
      </w:r>
      <w:r w:rsidR="005D614D">
        <w:rPr>
          <w:rFonts w:cstheme="minorHAnsi"/>
          <w:sz w:val="22"/>
          <w:szCs w:val="22"/>
        </w:rPr>
        <w:t>and in fact did not conceptualise smoke in terms of ‘pollution’, or contamination. Through our time in the village, as residents became used to seeing us and familiar with our project, knowledge of these health effects became more widespread. Even so, o</w:t>
      </w:r>
      <w:r w:rsidR="00E248EB">
        <w:rPr>
          <w:rFonts w:cstheme="minorHAnsi"/>
          <w:sz w:val="22"/>
          <w:szCs w:val="22"/>
        </w:rPr>
        <w:t xml:space="preserve">ur findings reveal how reduction of these exposures might </w:t>
      </w:r>
      <w:r w:rsidR="00AA4AD4">
        <w:rPr>
          <w:rFonts w:cstheme="minorHAnsi"/>
          <w:sz w:val="22"/>
          <w:szCs w:val="22"/>
        </w:rPr>
        <w:t xml:space="preserve">require more than </w:t>
      </w:r>
      <w:r w:rsidR="00E248EB">
        <w:rPr>
          <w:rFonts w:cstheme="minorHAnsi"/>
          <w:sz w:val="22"/>
          <w:szCs w:val="22"/>
        </w:rPr>
        <w:t>health education.</w:t>
      </w:r>
    </w:p>
    <w:p w14:paraId="7F71F6F6" w14:textId="77777777" w:rsidR="005D614D" w:rsidRDefault="005D614D" w:rsidP="00AF643A">
      <w:pPr>
        <w:spacing w:line="276" w:lineRule="auto"/>
        <w:rPr>
          <w:rFonts w:cstheme="minorHAnsi"/>
          <w:sz w:val="22"/>
          <w:szCs w:val="22"/>
        </w:rPr>
      </w:pPr>
    </w:p>
    <w:p w14:paraId="114F9DD8" w14:textId="74C7D045" w:rsidR="00222BA2" w:rsidRPr="00981CFC" w:rsidRDefault="00E248EB" w:rsidP="00AF643A">
      <w:pPr>
        <w:spacing w:line="276" w:lineRule="auto"/>
        <w:rPr>
          <w:rFonts w:cstheme="minorHAnsi"/>
          <w:sz w:val="22"/>
          <w:szCs w:val="22"/>
        </w:rPr>
      </w:pPr>
      <w:r>
        <w:rPr>
          <w:rFonts w:cstheme="minorHAnsi"/>
          <w:sz w:val="22"/>
          <w:szCs w:val="22"/>
        </w:rPr>
        <w:t>Simple</w:t>
      </w:r>
      <w:r w:rsidR="0016099D" w:rsidRPr="00EF4C83">
        <w:rPr>
          <w:rFonts w:cstheme="minorHAnsi"/>
          <w:sz w:val="22"/>
          <w:szCs w:val="22"/>
        </w:rPr>
        <w:t xml:space="preserve"> cooking-related factors</w:t>
      </w:r>
      <w:r>
        <w:rPr>
          <w:rFonts w:cstheme="minorHAnsi"/>
          <w:sz w:val="22"/>
          <w:szCs w:val="22"/>
        </w:rPr>
        <w:t xml:space="preserve"> </w:t>
      </w:r>
      <w:r w:rsidR="0016099D" w:rsidRPr="00EF4C83">
        <w:rPr>
          <w:rFonts w:cstheme="minorHAnsi"/>
          <w:sz w:val="22"/>
          <w:szCs w:val="22"/>
        </w:rPr>
        <w:t>and gendered cultural norms</w:t>
      </w:r>
      <w:r w:rsidR="00844D05" w:rsidRPr="00EF4C83">
        <w:rPr>
          <w:rFonts w:cstheme="minorHAnsi"/>
          <w:sz w:val="22"/>
          <w:szCs w:val="22"/>
        </w:rPr>
        <w:t xml:space="preserve"> </w:t>
      </w:r>
      <w:r>
        <w:rPr>
          <w:rFonts w:cstheme="minorHAnsi"/>
          <w:sz w:val="22"/>
          <w:szCs w:val="22"/>
        </w:rPr>
        <w:t xml:space="preserve">in the setting </w:t>
      </w:r>
      <w:r w:rsidR="0016099D" w:rsidRPr="00EF4C83">
        <w:rPr>
          <w:rFonts w:cstheme="minorHAnsi"/>
          <w:sz w:val="22"/>
          <w:szCs w:val="22"/>
        </w:rPr>
        <w:t>contribut</w:t>
      </w:r>
      <w:r w:rsidR="00844D05" w:rsidRPr="00EF4C83">
        <w:rPr>
          <w:rFonts w:cstheme="minorHAnsi"/>
          <w:sz w:val="22"/>
          <w:szCs w:val="22"/>
        </w:rPr>
        <w:t>e</w:t>
      </w:r>
      <w:r w:rsidR="00137A0E" w:rsidRPr="00EF4C83">
        <w:rPr>
          <w:rFonts w:cstheme="minorHAnsi"/>
          <w:sz w:val="22"/>
          <w:szCs w:val="22"/>
        </w:rPr>
        <w:t>d</w:t>
      </w:r>
      <w:r w:rsidR="0016099D" w:rsidRPr="00EF4C83">
        <w:rPr>
          <w:rFonts w:cstheme="minorHAnsi"/>
          <w:sz w:val="22"/>
          <w:szCs w:val="22"/>
        </w:rPr>
        <w:t xml:space="preserve"> to individual exposures</w:t>
      </w:r>
      <w:r w:rsidR="00442AF4">
        <w:rPr>
          <w:rFonts w:cstheme="minorHAnsi"/>
          <w:sz w:val="22"/>
          <w:szCs w:val="22"/>
        </w:rPr>
        <w:t xml:space="preserve"> </w:t>
      </w:r>
      <w:r w:rsidR="00442AF4">
        <w:rPr>
          <w:rFonts w:cstheme="minorHAnsi"/>
          <w:sz w:val="22"/>
          <w:szCs w:val="22"/>
        </w:rPr>
        <w:softHyphen/>
        <w:t>– such as in the use of three stone fires –</w:t>
      </w:r>
      <w:r w:rsidR="0016099D" w:rsidRPr="00EF4C83">
        <w:rPr>
          <w:rFonts w:cstheme="minorHAnsi"/>
          <w:sz w:val="22"/>
          <w:szCs w:val="22"/>
        </w:rPr>
        <w:t xml:space="preserve"> </w:t>
      </w:r>
      <w:r w:rsidR="00844D05" w:rsidRPr="00EF4C83">
        <w:rPr>
          <w:rFonts w:cstheme="minorHAnsi"/>
          <w:sz w:val="22"/>
          <w:szCs w:val="22"/>
        </w:rPr>
        <w:t xml:space="preserve">but </w:t>
      </w:r>
      <w:r w:rsidR="00EF4C83" w:rsidRPr="00EF4C83">
        <w:rPr>
          <w:rFonts w:cstheme="minorHAnsi"/>
          <w:sz w:val="22"/>
          <w:szCs w:val="22"/>
        </w:rPr>
        <w:t>these</w:t>
      </w:r>
      <w:r w:rsidR="0016099D" w:rsidRPr="00EF4C83">
        <w:rPr>
          <w:rFonts w:cstheme="minorHAnsi"/>
          <w:sz w:val="22"/>
          <w:szCs w:val="22"/>
        </w:rPr>
        <w:t xml:space="preserve"> </w:t>
      </w:r>
      <w:r w:rsidR="00EF4C83" w:rsidRPr="00EF4C83">
        <w:rPr>
          <w:rFonts w:cstheme="minorHAnsi"/>
          <w:sz w:val="22"/>
          <w:szCs w:val="22"/>
        </w:rPr>
        <w:t>factors</w:t>
      </w:r>
      <w:r>
        <w:rPr>
          <w:rFonts w:cstheme="minorHAnsi"/>
          <w:sz w:val="22"/>
          <w:szCs w:val="22"/>
        </w:rPr>
        <w:t xml:space="preserve"> in turn</w:t>
      </w:r>
      <w:r w:rsidR="00EF4C83" w:rsidRPr="00EF4C83">
        <w:rPr>
          <w:rFonts w:cstheme="minorHAnsi"/>
          <w:sz w:val="22"/>
          <w:szCs w:val="22"/>
        </w:rPr>
        <w:t xml:space="preserve"> were </w:t>
      </w:r>
      <w:r w:rsidR="0016099D" w:rsidRPr="00EF4C83">
        <w:rPr>
          <w:rFonts w:cstheme="minorHAnsi"/>
          <w:sz w:val="22"/>
          <w:szCs w:val="22"/>
        </w:rPr>
        <w:t>powerfully constrained by overwhelming economic scarcity</w:t>
      </w:r>
      <w:r w:rsidR="00DE5312">
        <w:rPr>
          <w:rFonts w:cstheme="minorHAnsi"/>
          <w:sz w:val="22"/>
          <w:szCs w:val="22"/>
        </w:rPr>
        <w:t xml:space="preserve">. </w:t>
      </w:r>
      <w:r w:rsidR="004A6CCB">
        <w:rPr>
          <w:rFonts w:cstheme="minorHAnsi"/>
          <w:sz w:val="22"/>
          <w:szCs w:val="22"/>
        </w:rPr>
        <w:t>S</w:t>
      </w:r>
      <w:r w:rsidR="004A6CCB" w:rsidRPr="00EF4C83">
        <w:rPr>
          <w:rFonts w:cstheme="minorHAnsi"/>
          <w:sz w:val="22"/>
          <w:szCs w:val="22"/>
        </w:rPr>
        <w:t xml:space="preserve">carcity </w:t>
      </w:r>
      <w:r w:rsidR="0016099D" w:rsidRPr="00EF4C83">
        <w:rPr>
          <w:rFonts w:cstheme="minorHAnsi"/>
          <w:sz w:val="22"/>
          <w:szCs w:val="22"/>
        </w:rPr>
        <w:t>mediate</w:t>
      </w:r>
      <w:r w:rsidR="00137A0E" w:rsidRPr="00EF4C83">
        <w:rPr>
          <w:rFonts w:cstheme="minorHAnsi"/>
          <w:sz w:val="22"/>
          <w:szCs w:val="22"/>
        </w:rPr>
        <w:t>d</w:t>
      </w:r>
      <w:r w:rsidR="0016099D" w:rsidRPr="00EF4C83">
        <w:rPr>
          <w:rFonts w:cstheme="minorHAnsi"/>
          <w:sz w:val="22"/>
          <w:szCs w:val="22"/>
        </w:rPr>
        <w:t xml:space="preserve"> individuals’ relationships with smoke</w:t>
      </w:r>
      <w:r w:rsidR="004A6CCB">
        <w:rPr>
          <w:rFonts w:cstheme="minorHAnsi"/>
          <w:sz w:val="22"/>
          <w:szCs w:val="22"/>
        </w:rPr>
        <w:t xml:space="preserve"> through three mechanisms: </w:t>
      </w:r>
      <w:r w:rsidR="00EF4C83" w:rsidRPr="00EF4C83">
        <w:rPr>
          <w:rFonts w:cstheme="minorHAnsi"/>
          <w:sz w:val="22"/>
          <w:szCs w:val="22"/>
        </w:rPr>
        <w:t xml:space="preserve">limitations on choice, day to day hardships, and an underlying sense of precarity. These findings lead us to reframe </w:t>
      </w:r>
      <w:r w:rsidR="00EF4C83">
        <w:rPr>
          <w:rFonts w:cstheme="minorHAnsi"/>
          <w:sz w:val="22"/>
          <w:szCs w:val="22"/>
        </w:rPr>
        <w:t>‘</w:t>
      </w:r>
      <w:r w:rsidR="00EF4C83" w:rsidRPr="00EF4C83">
        <w:rPr>
          <w:rFonts w:cstheme="minorHAnsi"/>
          <w:sz w:val="22"/>
          <w:szCs w:val="22"/>
        </w:rPr>
        <w:t>air pollution</w:t>
      </w:r>
      <w:r w:rsidR="00EF4C83">
        <w:rPr>
          <w:rFonts w:cstheme="minorHAnsi"/>
          <w:sz w:val="22"/>
          <w:szCs w:val="22"/>
        </w:rPr>
        <w:t>’</w:t>
      </w:r>
      <w:r w:rsidR="00EF4C83" w:rsidRPr="00EF4C83">
        <w:rPr>
          <w:sz w:val="22"/>
          <w:szCs w:val="22"/>
        </w:rPr>
        <w:t xml:space="preserve"> as one element of a </w:t>
      </w:r>
      <w:r w:rsidR="00EF4C83" w:rsidRPr="00EF4C83">
        <w:rPr>
          <w:rFonts w:cstheme="minorHAnsi"/>
          <w:sz w:val="22"/>
          <w:szCs w:val="22"/>
        </w:rPr>
        <w:t xml:space="preserve">wider </w:t>
      </w:r>
      <w:r w:rsidR="00EF4C83">
        <w:rPr>
          <w:rFonts w:cstheme="minorHAnsi"/>
          <w:sz w:val="22"/>
          <w:szCs w:val="22"/>
        </w:rPr>
        <w:t>system</w:t>
      </w:r>
      <w:r w:rsidR="00EF4C83" w:rsidRPr="00EF4C83">
        <w:rPr>
          <w:rFonts w:cstheme="minorHAnsi"/>
          <w:sz w:val="22"/>
          <w:szCs w:val="22"/>
        </w:rPr>
        <w:t xml:space="preserve"> which structurally compromises health</w:t>
      </w:r>
      <w:r w:rsidR="00EF4C83">
        <w:rPr>
          <w:rFonts w:cstheme="minorHAnsi"/>
          <w:sz w:val="22"/>
          <w:szCs w:val="22"/>
        </w:rPr>
        <w:t xml:space="preserve">, and thus cannot be </w:t>
      </w:r>
      <w:r w:rsidR="00EF4C83" w:rsidRPr="00981CFC">
        <w:rPr>
          <w:rFonts w:cstheme="minorHAnsi"/>
          <w:sz w:val="22"/>
          <w:szCs w:val="22"/>
        </w:rPr>
        <w:t xml:space="preserve">effectively managed in isolation. </w:t>
      </w:r>
    </w:p>
    <w:p w14:paraId="62D4E819" w14:textId="77777777" w:rsidR="00E25E76" w:rsidRDefault="00E25E76" w:rsidP="00AF643A">
      <w:pPr>
        <w:spacing w:line="276" w:lineRule="auto"/>
        <w:rPr>
          <w:rFonts w:cstheme="minorHAnsi"/>
          <w:sz w:val="22"/>
          <w:szCs w:val="22"/>
        </w:rPr>
      </w:pPr>
    </w:p>
    <w:p w14:paraId="34650242" w14:textId="01D79B1F" w:rsidR="00442AF4" w:rsidRDefault="00981CFC" w:rsidP="00442AF4">
      <w:pPr>
        <w:spacing w:line="276" w:lineRule="auto"/>
        <w:rPr>
          <w:rFonts w:cstheme="minorHAnsi"/>
          <w:sz w:val="22"/>
          <w:szCs w:val="22"/>
        </w:rPr>
      </w:pPr>
      <w:r w:rsidRPr="00981CFC">
        <w:rPr>
          <w:rFonts w:cstheme="minorHAnsi"/>
          <w:sz w:val="22"/>
          <w:szCs w:val="22"/>
        </w:rPr>
        <w:t>I</w:t>
      </w:r>
      <w:r w:rsidR="001F332E" w:rsidRPr="00981CFC">
        <w:rPr>
          <w:rFonts w:cstheme="minorHAnsi"/>
          <w:sz w:val="22"/>
          <w:szCs w:val="22"/>
        </w:rPr>
        <w:t>ndividual</w:t>
      </w:r>
      <w:r w:rsidR="00EF4C83" w:rsidRPr="00981CFC">
        <w:rPr>
          <w:rFonts w:cstheme="minorHAnsi"/>
          <w:sz w:val="22"/>
          <w:szCs w:val="22"/>
        </w:rPr>
        <w:t xml:space="preserve"> exposures </w:t>
      </w:r>
      <w:r w:rsidRPr="00981CFC">
        <w:rPr>
          <w:rFonts w:cstheme="minorHAnsi"/>
          <w:sz w:val="22"/>
          <w:szCs w:val="22"/>
        </w:rPr>
        <w:t xml:space="preserve">to airborne </w:t>
      </w:r>
      <w:r>
        <w:rPr>
          <w:rFonts w:cstheme="minorHAnsi"/>
          <w:sz w:val="22"/>
          <w:szCs w:val="22"/>
        </w:rPr>
        <w:t xml:space="preserve">particulate matter </w:t>
      </w:r>
      <w:r w:rsidR="00EF4C83">
        <w:rPr>
          <w:rFonts w:cstheme="minorHAnsi"/>
          <w:sz w:val="22"/>
          <w:szCs w:val="22"/>
        </w:rPr>
        <w:t xml:space="preserve">breached international standards even </w:t>
      </w:r>
      <w:r w:rsidR="00AB5626">
        <w:rPr>
          <w:rFonts w:cstheme="minorHAnsi"/>
          <w:sz w:val="22"/>
          <w:szCs w:val="22"/>
        </w:rPr>
        <w:t>without cooking</w:t>
      </w:r>
      <w:r w:rsidR="00502E25">
        <w:rPr>
          <w:rFonts w:cstheme="minorHAnsi"/>
          <w:sz w:val="22"/>
          <w:szCs w:val="22"/>
        </w:rPr>
        <w:t xml:space="preserve"> episodes</w:t>
      </w:r>
      <w:r w:rsidR="00AB5626">
        <w:rPr>
          <w:rFonts w:cstheme="minorHAnsi"/>
          <w:sz w:val="22"/>
          <w:szCs w:val="22"/>
        </w:rPr>
        <w:t>, reinforcing other accounts</w:t>
      </w:r>
      <w:r w:rsidR="00AF41E5">
        <w:rPr>
          <w:rFonts w:cstheme="minorHAnsi"/>
          <w:sz w:val="22"/>
          <w:szCs w:val="22"/>
        </w:rPr>
        <w:t xml:space="preserve"> </w:t>
      </w:r>
      <w:r w:rsidR="00AF41E5">
        <w:rPr>
          <w:rFonts w:cstheme="minorHAnsi"/>
          <w:sz w:val="22"/>
          <w:szCs w:val="22"/>
        </w:rPr>
        <w:fldChar w:fldCharType="begin">
          <w:fldData xml:space="preserve">PEVuZE5vdGU+PENpdGU+PEF1dGhvcj5KYXJ5PC9BdXRob3I+PFllYXI+MjAxNzwvWWVhcj48UmVj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L3BlcmlvZGljYWw+PGFsdC1wZXJpb2Rp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KYXJ5PC9BdXRob3I+PFllYXI+MjAxNzwvWWVhcj48UmVj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L3BlcmlvZGljYWw+PGFsdC1wZXJpb2Rp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00AF41E5">
        <w:rPr>
          <w:rFonts w:cstheme="minorHAnsi"/>
          <w:sz w:val="22"/>
          <w:szCs w:val="22"/>
        </w:rPr>
      </w:r>
      <w:r w:rsidR="00AF41E5">
        <w:rPr>
          <w:rFonts w:cstheme="minorHAnsi"/>
          <w:sz w:val="22"/>
          <w:szCs w:val="22"/>
        </w:rPr>
        <w:fldChar w:fldCharType="separate"/>
      </w:r>
      <w:r w:rsidR="001C5DD6">
        <w:rPr>
          <w:rFonts w:cstheme="minorHAnsi"/>
          <w:noProof/>
          <w:sz w:val="22"/>
          <w:szCs w:val="22"/>
        </w:rPr>
        <w:t>(6, 78, 79)</w:t>
      </w:r>
      <w:r w:rsidR="00AF41E5">
        <w:rPr>
          <w:rFonts w:cstheme="minorHAnsi"/>
          <w:sz w:val="22"/>
          <w:szCs w:val="22"/>
        </w:rPr>
        <w:fldChar w:fldCharType="end"/>
      </w:r>
      <w:r w:rsidR="00AB5626">
        <w:rPr>
          <w:rFonts w:cstheme="minorHAnsi"/>
          <w:sz w:val="22"/>
          <w:szCs w:val="22"/>
        </w:rPr>
        <w:t xml:space="preserve">, and </w:t>
      </w:r>
      <w:r w:rsidR="00AB5626" w:rsidRPr="00EF4C83">
        <w:rPr>
          <w:rFonts w:cstheme="minorHAnsi"/>
          <w:sz w:val="22"/>
          <w:szCs w:val="22"/>
        </w:rPr>
        <w:t xml:space="preserve">reflecting </w:t>
      </w:r>
      <w:r w:rsidR="00AB5626">
        <w:rPr>
          <w:rFonts w:cstheme="minorHAnsi"/>
          <w:sz w:val="22"/>
          <w:szCs w:val="22"/>
        </w:rPr>
        <w:t xml:space="preserve">the potential for adverse </w:t>
      </w:r>
      <w:r w:rsidR="00AB5626" w:rsidRPr="00EF4C83">
        <w:rPr>
          <w:rFonts w:cstheme="minorHAnsi"/>
          <w:sz w:val="22"/>
          <w:szCs w:val="22"/>
        </w:rPr>
        <w:t xml:space="preserve">health </w:t>
      </w:r>
      <w:r w:rsidR="00AB5626">
        <w:rPr>
          <w:rFonts w:cstheme="minorHAnsi"/>
          <w:sz w:val="22"/>
          <w:szCs w:val="22"/>
        </w:rPr>
        <w:t xml:space="preserve">effects </w:t>
      </w:r>
      <w:r w:rsidR="00AB5626">
        <w:rPr>
          <w:rFonts w:cstheme="minorHAnsi"/>
          <w:sz w:val="22"/>
          <w:szCs w:val="22"/>
        </w:rPr>
        <w:fldChar w:fldCharType="begin"/>
      </w:r>
      <w:r w:rsidR="001C5DD6">
        <w:rPr>
          <w:rFonts w:cstheme="minorHAnsi"/>
          <w:sz w:val="22"/>
          <w:szCs w:val="22"/>
        </w:rPr>
        <w:instrText xml:space="preserve"> ADDIN EN.CITE &lt;EndNote&gt;&lt;Cite&gt;&lt;Author&gt;WHO Europe&lt;/Author&gt;&lt;Year&gt;2013&lt;/Year&gt;&lt;RecNum&gt;1409&lt;/RecNum&gt;&lt;DisplayText&gt;(4, 77)&lt;/DisplayText&gt;&lt;record&gt;&lt;rec-number&gt;1409&lt;/rec-number&gt;&lt;foreign-keys&gt;&lt;key app="EN" db-id="efarvrps8zppfceprdtptdaua99eaxtfpeep" timestamp="1569232218"&gt;1409&lt;/key&gt;&lt;/foreign-keys&gt;&lt;ref-type name="Report"&gt;27&lt;/ref-type&gt;&lt;contributors&gt;&lt;authors&gt;&lt;author&gt;WHO Europe,&lt;/author&gt;&lt;/authors&gt;&lt;secondary-authors&gt;&lt;author&gt;World Health Organization regional office for Europe&lt;/author&gt;&lt;/secondary-authors&gt;&lt;/contributors&gt;&lt;titles&gt;&lt;title&gt;Review of evidence on health aspects of air pollution – REVIHAAP Project, Technical Report&lt;/title&gt;&lt;secondary-title&gt;REVIHAAP Project&lt;/secondary-title&gt;&lt;/titles&gt;&lt;dates&gt;&lt;year&gt;2013&lt;/year&gt;&lt;/dates&gt;&lt;pub-location&gt;Copenhagen, Denmark&lt;/pub-location&gt;&lt;publisher&gt;World Health Organization&lt;/publisher&gt;&lt;urls&gt;&lt;related-urls&gt;&lt;url&gt;http://www.euro.who.int/en/health-topics/environment-and-health/air-quality/publications/2013/review-of-evidence-on-health-aspects-of-air-pollution-revihaap-project-final-technical-report&lt;/url&gt;&lt;/related-urls&gt;&lt;/urls&gt;&lt;access-date&gt;23rd September 2019&lt;/access-date&gt;&lt;/record&gt;&lt;/Cite&gt;&lt;Cite&gt;&lt;Author&gt;WHO&lt;/Author&gt;&lt;Year&gt;2006&lt;/Year&gt;&lt;RecNum&gt;1402&lt;/RecNum&gt;&lt;record&gt;&lt;rec-number&gt;1402&lt;/rec-number&gt;&lt;foreign-keys&gt;&lt;key app="EN" db-id="efarvrps8zppfceprdtptdaua99eaxtfpeep" timestamp="1568102055"&gt;1402&lt;/key&gt;&lt;/foreign-keys&gt;&lt;ref-type name="Report"&gt;27&lt;/ref-type&gt;&lt;contributors&gt;&lt;authors&gt;&lt;author&gt;WHO&lt;/author&gt;&lt;/authors&gt;&lt;/contributors&gt;&lt;titles&gt;&lt;title&gt;WHO Air quality guidelines for particulate matter, ozone, nitrogen dioxide and sulfur dioxide: Global update 2005&lt;/title&gt;&lt;/titles&gt;&lt;dates&gt;&lt;year&gt;2006&lt;/year&gt;&lt;/dates&gt;&lt;pub-location&gt;Genecva&lt;/pub-location&gt;&lt;publisher&gt;World Health Organization&lt;/publisher&gt;&lt;urls&gt;&lt;related-urls&gt;&lt;url&gt;https://apps.who.int/iris/bitstream/handle/10665/69477/WHO_SDE_PHE_OEH_06.02_eng.pdf;jsessionid=860E94A256F34682150C0990F2E68870?sequence=1&lt;/url&gt;&lt;/related-urls&gt;&lt;/urls&gt;&lt;/record&gt;&lt;/Cite&gt;&lt;/EndNote&gt;</w:instrText>
      </w:r>
      <w:r w:rsidR="00AB5626">
        <w:rPr>
          <w:rFonts w:cstheme="minorHAnsi"/>
          <w:sz w:val="22"/>
          <w:szCs w:val="22"/>
        </w:rPr>
        <w:fldChar w:fldCharType="separate"/>
      </w:r>
      <w:r w:rsidR="001C5DD6">
        <w:rPr>
          <w:rFonts w:cstheme="minorHAnsi"/>
          <w:noProof/>
          <w:sz w:val="22"/>
          <w:szCs w:val="22"/>
        </w:rPr>
        <w:t>(4, 77)</w:t>
      </w:r>
      <w:r w:rsidR="00AB5626">
        <w:rPr>
          <w:rFonts w:cstheme="minorHAnsi"/>
          <w:sz w:val="22"/>
          <w:szCs w:val="22"/>
        </w:rPr>
        <w:fldChar w:fldCharType="end"/>
      </w:r>
      <w:r w:rsidR="00AB5626">
        <w:rPr>
          <w:rFonts w:cstheme="minorHAnsi"/>
          <w:sz w:val="22"/>
          <w:szCs w:val="22"/>
        </w:rPr>
        <w:t>.</w:t>
      </w:r>
      <w:r w:rsidR="00AB5626" w:rsidRPr="00EF4C83">
        <w:rPr>
          <w:rFonts w:cstheme="minorHAnsi"/>
          <w:sz w:val="22"/>
          <w:szCs w:val="22"/>
        </w:rPr>
        <w:t xml:space="preserve"> </w:t>
      </w:r>
      <w:r w:rsidR="00FE009A">
        <w:rPr>
          <w:rFonts w:cstheme="minorHAnsi"/>
          <w:sz w:val="22"/>
          <w:szCs w:val="22"/>
        </w:rPr>
        <w:t xml:space="preserve">Cooking and other combustion sources may also contribute to the background or ambient air quality, as could environmental dust in this setting </w:t>
      </w:r>
      <w:r w:rsidR="00FE009A">
        <w:rPr>
          <w:rFonts w:cstheme="minorHAnsi"/>
          <w:sz w:val="22"/>
          <w:szCs w:val="22"/>
        </w:rPr>
        <w:fldChar w:fldCharType="begin"/>
      </w:r>
      <w:r w:rsidR="001C5DD6">
        <w:rPr>
          <w:rFonts w:cstheme="minorHAnsi"/>
          <w:sz w:val="22"/>
          <w:szCs w:val="22"/>
        </w:rPr>
        <w:instrText xml:space="preserve"> ADDIN EN.CITE &lt;EndNote&gt;&lt;Cite&gt;&lt;Author&gt;Karagulian&lt;/Author&gt;&lt;Year&gt;2015&lt;/Year&gt;&lt;RecNum&gt;340&lt;/RecNum&gt;&lt;DisplayText&gt;(80)&lt;/DisplayText&gt;&lt;record&gt;&lt;rec-number&gt;340&lt;/rec-number&gt;&lt;foreign-keys&gt;&lt;key app="EN" db-id="efarvrps8zppfceprdtptdaua99eaxtfpeep" timestamp="1532372015"&gt;340&lt;/key&gt;&lt;/foreign-keys&gt;&lt;ref-type name="Journal Article"&gt;17&lt;/ref-type&gt;&lt;contributors&gt;&lt;authors&gt;&lt;author&gt;Karagulian, Federico&lt;/author&gt;&lt;author&gt;Belis, Claudio A.&lt;/author&gt;&lt;author&gt;Dora, Carlos Francisco C.&lt;/author&gt;&lt;author&gt;Prüss-Ustün, Annette M.&lt;/author&gt;&lt;author&gt;Bonjour, Sophie&lt;/author&gt;&lt;author&gt;Adair-Rohani, Heather&lt;/author&gt;&lt;author&gt;Amann, Markus&lt;/author&gt;&lt;/authors&gt;&lt;/contributors&gt;&lt;titles&gt;&lt;title&gt;Contributions to cities&amp;apos; ambient particulate matter (PM): A systematic review of local source contributions at global level&lt;/title&gt;&lt;secondary-title&gt;Atmospheric Environment&lt;/secondary-title&gt;&lt;/titles&gt;&lt;periodical&gt;&lt;full-title&gt;Atmospheric Environment&lt;/full-title&gt;&lt;/periodical&gt;&lt;pages&gt;475-483&lt;/pages&gt;&lt;volume&gt;120&lt;/volume&gt;&lt;keywords&gt;&lt;keyword&gt;Particulate matter&lt;/keyword&gt;&lt;keyword&gt;Urban ambient PM&lt;/keyword&gt;&lt;keyword&gt;PM&lt;/keyword&gt;&lt;keyword&gt;Source apportionment&lt;/keyword&gt;&lt;keyword&gt;Receptor models&lt;/keyword&gt;&lt;/keywords&gt;&lt;dates&gt;&lt;year&gt;2015&lt;/year&gt;&lt;pub-dates&gt;&lt;date&gt;2015/11/01/&lt;/date&gt;&lt;/pub-dates&gt;&lt;/dates&gt;&lt;isbn&gt;1352-2310&lt;/isbn&gt;&lt;urls&gt;&lt;related-urls&gt;&lt;url&gt;http://www.sciencedirect.com/science/article/pii/S1352231015303320&lt;/url&gt;&lt;/related-urls&gt;&lt;/urls&gt;&lt;electronic-resource-num&gt;https://doi.org/10.1016/j.atmosenv.2015.08.087&lt;/electronic-resource-num&gt;&lt;/record&gt;&lt;/Cite&gt;&lt;/EndNote&gt;</w:instrText>
      </w:r>
      <w:r w:rsidR="00FE009A">
        <w:rPr>
          <w:rFonts w:cstheme="minorHAnsi"/>
          <w:sz w:val="22"/>
          <w:szCs w:val="22"/>
        </w:rPr>
        <w:fldChar w:fldCharType="separate"/>
      </w:r>
      <w:r w:rsidR="001C5DD6">
        <w:rPr>
          <w:rFonts w:cstheme="minorHAnsi"/>
          <w:noProof/>
          <w:sz w:val="22"/>
          <w:szCs w:val="22"/>
        </w:rPr>
        <w:t>(80)</w:t>
      </w:r>
      <w:r w:rsidR="00FE009A">
        <w:rPr>
          <w:rFonts w:cstheme="minorHAnsi"/>
          <w:sz w:val="22"/>
          <w:szCs w:val="22"/>
        </w:rPr>
        <w:fldChar w:fldCharType="end"/>
      </w:r>
      <w:r w:rsidR="00EF4C83">
        <w:rPr>
          <w:rFonts w:cstheme="minorHAnsi"/>
          <w:sz w:val="22"/>
          <w:szCs w:val="22"/>
        </w:rPr>
        <w:t>.</w:t>
      </w:r>
      <w:r w:rsidR="00FE009A">
        <w:rPr>
          <w:rFonts w:cstheme="minorHAnsi"/>
          <w:sz w:val="22"/>
          <w:szCs w:val="22"/>
        </w:rPr>
        <w:t xml:space="preserve"> Superimposed cooking-related exposures for women were particularly high in our analysis.</w:t>
      </w:r>
    </w:p>
    <w:p w14:paraId="05202BCB" w14:textId="77777777" w:rsidR="00442AF4" w:rsidRDefault="00442AF4" w:rsidP="00442AF4">
      <w:pPr>
        <w:spacing w:line="276" w:lineRule="auto"/>
        <w:rPr>
          <w:rFonts w:cstheme="minorHAnsi"/>
          <w:sz w:val="22"/>
          <w:szCs w:val="22"/>
        </w:rPr>
      </w:pPr>
    </w:p>
    <w:p w14:paraId="046B99A1" w14:textId="24CAE4B9" w:rsidR="00442AF4" w:rsidRPr="00981CFC" w:rsidRDefault="00442AF4" w:rsidP="00442AF4">
      <w:pPr>
        <w:spacing w:line="276" w:lineRule="auto"/>
        <w:rPr>
          <w:rFonts w:cstheme="minorHAnsi"/>
          <w:sz w:val="22"/>
          <w:szCs w:val="22"/>
        </w:rPr>
      </w:pPr>
      <w:r>
        <w:rPr>
          <w:rFonts w:cstheme="minorHAnsi"/>
          <w:sz w:val="22"/>
          <w:szCs w:val="22"/>
        </w:rPr>
        <w:t xml:space="preserve">Evidence for the use of improved cooking technologies references themes of technology access and affordability </w:t>
      </w:r>
      <w:r w:rsidRPr="001F15A2">
        <w:rPr>
          <w:rFonts w:cstheme="minorHAnsi"/>
          <w:sz w:val="22"/>
          <w:szCs w:val="22"/>
        </w:rPr>
        <w:fldChar w:fldCharType="begin">
          <w:fldData xml:space="preserve">PEVuZE5vdGU+PENpdGU+PEF1dGhvcj5Sb256aTwvQXV0aG9yPjxZZWFyPjIwMTk8L1llYXI+PFJl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C9w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Sb256aTwvQXV0aG9yPjxZZWFyPjIwMTk8L1llYXI+PFJl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C9w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sidRPr="001F15A2">
        <w:rPr>
          <w:rFonts w:cstheme="minorHAnsi"/>
          <w:sz w:val="22"/>
          <w:szCs w:val="22"/>
        </w:rPr>
      </w:r>
      <w:r w:rsidRPr="001F15A2">
        <w:rPr>
          <w:rFonts w:cstheme="minorHAnsi"/>
          <w:sz w:val="22"/>
          <w:szCs w:val="22"/>
        </w:rPr>
        <w:fldChar w:fldCharType="separate"/>
      </w:r>
      <w:r w:rsidR="001C5DD6">
        <w:rPr>
          <w:rFonts w:cstheme="minorHAnsi"/>
          <w:noProof/>
          <w:sz w:val="22"/>
          <w:szCs w:val="22"/>
        </w:rPr>
        <w:t>(30-34)</w:t>
      </w:r>
      <w:r w:rsidRPr="001F15A2">
        <w:rPr>
          <w:rFonts w:cstheme="minorHAnsi"/>
          <w:sz w:val="22"/>
          <w:szCs w:val="22"/>
        </w:rPr>
        <w:fldChar w:fldCharType="end"/>
      </w:r>
      <w:r>
        <w:rPr>
          <w:rFonts w:cstheme="minorHAnsi"/>
          <w:sz w:val="22"/>
          <w:szCs w:val="22"/>
        </w:rPr>
        <w:t xml:space="preserve">, and describes clear relationships between socioeconomic status and technology uptake </w:t>
      </w:r>
      <w:r>
        <w:rPr>
          <w:rFonts w:cstheme="minorHAnsi"/>
          <w:sz w:val="22"/>
          <w:szCs w:val="22"/>
        </w:rPr>
        <w:fldChar w:fldCharType="begin">
          <w:fldData xml:space="preserve">PEVuZE5vdGU+PENpdGU+PEF1dGhvcj5MZXdpczwvQXV0aG9yPjxZZWFyPjIwMTI8L1llYXI+PFJl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</w:fldData>
        </w:fldChar>
      </w:r>
      <w:r w:rsidR="001C5DD6">
        <w:rPr>
          <w:rFonts w:cstheme="minorHAnsi"/>
          <w:sz w:val="22"/>
          <w:szCs w:val="22"/>
        </w:rPr>
        <w:instrText xml:space="preserve"> ADDIN EN.CITE </w:instrText>
      </w:r>
      <w:r w:rsidR="001C5DD6">
        <w:rPr>
          <w:rFonts w:cstheme="minorHAnsi"/>
          <w:sz w:val="22"/>
          <w:szCs w:val="22"/>
        </w:rPr>
        <w:fldChar w:fldCharType="begin">
          <w:fldData xml:space="preserve">PEVuZE5vdGU+PENpdGU+PEF1dGhvcj5MZXdpczwvQXV0aG9yPjxZZWFyPjIwMTI8L1llYXI+PFJl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</w:fldData>
        </w:fldChar>
      </w:r>
      <w:r w:rsidR="001C5DD6">
        <w:rPr>
          <w:rFonts w:cstheme="minorHAnsi"/>
          <w:sz w:val="22"/>
          <w:szCs w:val="22"/>
        </w:rPr>
        <w:instrText xml:space="preserve"> ADDIN EN.CITE.DATA </w:instrText>
      </w:r>
      <w:r w:rsidR="001C5DD6">
        <w:rPr>
          <w:rFonts w:cstheme="minorHAnsi"/>
          <w:sz w:val="22"/>
          <w:szCs w:val="22"/>
        </w:rPr>
      </w:r>
      <w:r w:rsidR="001C5DD6">
        <w:rPr>
          <w:rFonts w:cstheme="minorHAnsi"/>
          <w:sz w:val="22"/>
          <w:szCs w:val="22"/>
        </w:rPr>
        <w:fldChar w:fldCharType="end"/>
      </w:r>
      <w:r>
        <w:rPr>
          <w:rFonts w:cstheme="minorHAnsi"/>
          <w:sz w:val="22"/>
          <w:szCs w:val="22"/>
        </w:rPr>
      </w:r>
      <w:r>
        <w:rPr>
          <w:rFonts w:cstheme="minorHAnsi"/>
          <w:sz w:val="22"/>
          <w:szCs w:val="22"/>
        </w:rPr>
        <w:fldChar w:fldCharType="separate"/>
      </w:r>
      <w:r w:rsidR="001C5DD6">
        <w:rPr>
          <w:rFonts w:cstheme="minorHAnsi"/>
          <w:noProof/>
          <w:sz w:val="22"/>
          <w:szCs w:val="22"/>
        </w:rPr>
        <w:t>(29, 81)</w:t>
      </w:r>
      <w:r>
        <w:rPr>
          <w:rFonts w:cstheme="minorHAnsi"/>
          <w:sz w:val="22"/>
          <w:szCs w:val="22"/>
        </w:rPr>
        <w:fldChar w:fldCharType="end"/>
      </w:r>
      <w:r>
        <w:rPr>
          <w:rFonts w:cstheme="minorHAnsi"/>
          <w:sz w:val="22"/>
          <w:szCs w:val="22"/>
        </w:rPr>
        <w:t>. Ethnographic evidence from the present study interrogates this relationship, considering the realities of life on the ground for women in rural Malawi, and their global origins.</w:t>
      </w:r>
    </w:p>
    <w:p w14:paraId="51406F9F" w14:textId="77777777" w:rsidR="00B65357" w:rsidRDefault="00B65357" w:rsidP="00AF643A">
      <w:pPr>
        <w:spacing w:line="276" w:lineRule="auto"/>
        <w:rPr>
          <w:rFonts w:cstheme="minorHAnsi"/>
          <w:sz w:val="22"/>
          <w:szCs w:val="22"/>
        </w:rPr>
      </w:pPr>
    </w:p>
    <w:p w14:paraId="54856DE8" w14:textId="750DF5E1" w:rsidR="00EF4C83" w:rsidRPr="00675BF7" w:rsidRDefault="001F332E" w:rsidP="00FE009A">
      <w:pPr>
        <w:spacing w:line="276" w:lineRule="auto"/>
        <w:rPr>
          <w:rFonts w:cstheme="minorHAnsi"/>
          <w:sz w:val="22"/>
          <w:szCs w:val="22"/>
        </w:rPr>
      </w:pPr>
      <w:r>
        <w:rPr>
          <w:rFonts w:cstheme="minorHAnsi"/>
          <w:sz w:val="22"/>
          <w:szCs w:val="22"/>
        </w:rPr>
        <w:t>D</w:t>
      </w:r>
      <w:r w:rsidR="00EF4C83">
        <w:rPr>
          <w:rFonts w:cstheme="minorHAnsi"/>
          <w:sz w:val="22"/>
          <w:szCs w:val="22"/>
        </w:rPr>
        <w:t>aily limitations</w:t>
      </w:r>
      <w:r w:rsidR="00AB5626">
        <w:rPr>
          <w:rFonts w:cstheme="minorHAnsi"/>
          <w:sz w:val="22"/>
          <w:szCs w:val="22"/>
        </w:rPr>
        <w:t xml:space="preserve"> </w:t>
      </w:r>
      <w:r w:rsidR="00EF4C83">
        <w:rPr>
          <w:rFonts w:cstheme="minorHAnsi"/>
          <w:sz w:val="22"/>
          <w:szCs w:val="22"/>
        </w:rPr>
        <w:t xml:space="preserve">were felt </w:t>
      </w:r>
      <w:r w:rsidR="00EF4C83" w:rsidRPr="00675BF7">
        <w:rPr>
          <w:rFonts w:cstheme="minorHAnsi"/>
          <w:sz w:val="22"/>
          <w:szCs w:val="22"/>
        </w:rPr>
        <w:t>particularly by women, whose role</w:t>
      </w:r>
      <w:r w:rsidR="000359E6" w:rsidRPr="003263A8">
        <w:rPr>
          <w:rFonts w:cstheme="minorHAnsi"/>
          <w:sz w:val="22"/>
          <w:szCs w:val="22"/>
        </w:rPr>
        <w:t>s</w:t>
      </w:r>
      <w:r w:rsidR="00EF4C83" w:rsidRPr="003263A8">
        <w:rPr>
          <w:rFonts w:cstheme="minorHAnsi"/>
          <w:sz w:val="22"/>
          <w:szCs w:val="22"/>
        </w:rPr>
        <w:t xml:space="preserve"> </w:t>
      </w:r>
      <w:r w:rsidR="00767A48" w:rsidRPr="003263A8">
        <w:rPr>
          <w:rFonts w:cstheme="minorHAnsi"/>
          <w:sz w:val="22"/>
          <w:szCs w:val="22"/>
        </w:rPr>
        <w:t>included</w:t>
      </w:r>
      <w:r w:rsidR="00EF4C83" w:rsidRPr="003263A8">
        <w:rPr>
          <w:rFonts w:cstheme="minorHAnsi"/>
          <w:sz w:val="22"/>
          <w:szCs w:val="22"/>
        </w:rPr>
        <w:t xml:space="preserve"> </w:t>
      </w:r>
      <w:r w:rsidR="00EA502E" w:rsidRPr="003263A8">
        <w:rPr>
          <w:rFonts w:cstheme="minorHAnsi"/>
          <w:sz w:val="22"/>
          <w:szCs w:val="22"/>
        </w:rPr>
        <w:t>ensur</w:t>
      </w:r>
      <w:r w:rsidR="00767A48" w:rsidRPr="005412F0">
        <w:rPr>
          <w:rFonts w:cstheme="minorHAnsi"/>
          <w:sz w:val="22"/>
          <w:szCs w:val="22"/>
        </w:rPr>
        <w:t>ing the</w:t>
      </w:r>
      <w:r w:rsidR="001D1FBA" w:rsidRPr="005412F0">
        <w:rPr>
          <w:rFonts w:cstheme="minorHAnsi"/>
          <w:sz w:val="22"/>
          <w:szCs w:val="22"/>
        </w:rPr>
        <w:t xml:space="preserve"> smooth running of</w:t>
      </w:r>
      <w:r w:rsidR="00767A48" w:rsidRPr="00675BF7">
        <w:rPr>
          <w:rFonts w:cstheme="minorHAnsi"/>
          <w:sz w:val="22"/>
          <w:szCs w:val="22"/>
        </w:rPr>
        <w:t xml:space="preserve"> their </w:t>
      </w:r>
      <w:r w:rsidR="00EF4C83" w:rsidRPr="00675BF7">
        <w:rPr>
          <w:rFonts w:cstheme="minorHAnsi"/>
          <w:sz w:val="22"/>
          <w:szCs w:val="22"/>
        </w:rPr>
        <w:t xml:space="preserve">household </w:t>
      </w:r>
      <w:r w:rsidR="00767A48" w:rsidRPr="00675BF7">
        <w:rPr>
          <w:rFonts w:cstheme="minorHAnsi"/>
          <w:sz w:val="22"/>
          <w:szCs w:val="22"/>
        </w:rPr>
        <w:t xml:space="preserve">and providing for </w:t>
      </w:r>
      <w:r w:rsidR="00EF4C83" w:rsidRPr="00675BF7">
        <w:rPr>
          <w:rFonts w:cstheme="minorHAnsi"/>
          <w:sz w:val="22"/>
          <w:szCs w:val="22"/>
        </w:rPr>
        <w:t>all</w:t>
      </w:r>
      <w:r w:rsidR="00767A48" w:rsidRPr="00675BF7">
        <w:rPr>
          <w:rFonts w:cstheme="minorHAnsi"/>
          <w:sz w:val="22"/>
          <w:szCs w:val="22"/>
        </w:rPr>
        <w:t xml:space="preserve"> its</w:t>
      </w:r>
      <w:r w:rsidR="00EF4C83" w:rsidRPr="00675BF7">
        <w:rPr>
          <w:rFonts w:cstheme="minorHAnsi"/>
          <w:sz w:val="22"/>
          <w:szCs w:val="22"/>
        </w:rPr>
        <w:t xml:space="preserve"> members. We witnessed how ‘choices’ of cooking devices, fuels, place of cooking, and even daily food were</w:t>
      </w:r>
      <w:r w:rsidR="00502E25" w:rsidRPr="00675BF7">
        <w:rPr>
          <w:rFonts w:cstheme="minorHAnsi"/>
          <w:sz w:val="22"/>
          <w:szCs w:val="22"/>
        </w:rPr>
        <w:t xml:space="preserve"> severely</w:t>
      </w:r>
      <w:r w:rsidR="00EF4C83" w:rsidRPr="00675BF7">
        <w:rPr>
          <w:rFonts w:cstheme="minorHAnsi"/>
          <w:sz w:val="22"/>
          <w:szCs w:val="22"/>
        </w:rPr>
        <w:t xml:space="preserve"> restricted by </w:t>
      </w:r>
      <w:r w:rsidR="001500C9" w:rsidRPr="00675BF7">
        <w:rPr>
          <w:rFonts w:cstheme="minorHAnsi"/>
          <w:sz w:val="22"/>
          <w:szCs w:val="22"/>
        </w:rPr>
        <w:t>lack of access</w:t>
      </w:r>
      <w:r w:rsidR="00363E24">
        <w:rPr>
          <w:rFonts w:cstheme="minorHAnsi"/>
          <w:sz w:val="22"/>
          <w:szCs w:val="22"/>
        </w:rPr>
        <w:t xml:space="preserve">. </w:t>
      </w:r>
      <w:r w:rsidR="00363E24" w:rsidRPr="00FE009A">
        <w:rPr>
          <w:rFonts w:cstheme="minorHAnsi"/>
          <w:sz w:val="22"/>
          <w:szCs w:val="22"/>
        </w:rPr>
        <w:t xml:space="preserve">This </w:t>
      </w:r>
      <w:r w:rsidR="00B65357" w:rsidRPr="00232ECB">
        <w:rPr>
          <w:rFonts w:cstheme="minorHAnsi"/>
          <w:sz w:val="22"/>
          <w:szCs w:val="22"/>
        </w:rPr>
        <w:t>makes</w:t>
      </w:r>
      <w:r w:rsidR="00363E24" w:rsidRPr="00FE009A">
        <w:rPr>
          <w:rFonts w:cstheme="minorHAnsi"/>
          <w:sz w:val="22"/>
          <w:szCs w:val="22"/>
        </w:rPr>
        <w:t xml:space="preserve"> the extent of cultural influences on these</w:t>
      </w:r>
      <w:r w:rsidR="00B65357">
        <w:rPr>
          <w:rFonts w:cstheme="minorHAnsi"/>
          <w:sz w:val="22"/>
          <w:szCs w:val="22"/>
        </w:rPr>
        <w:t xml:space="preserve"> practices unclear.</w:t>
      </w:r>
      <w:r w:rsidR="00363E24">
        <w:rPr>
          <w:rFonts w:cstheme="minorHAnsi"/>
          <w:sz w:val="22"/>
          <w:szCs w:val="22"/>
        </w:rPr>
        <w:t xml:space="preserve"> </w:t>
      </w:r>
      <w:r w:rsidR="00B65357">
        <w:rPr>
          <w:rFonts w:cstheme="minorHAnsi"/>
          <w:sz w:val="22"/>
          <w:szCs w:val="22"/>
        </w:rPr>
        <w:t>An example of this was</w:t>
      </w:r>
      <w:r w:rsidR="001E159C">
        <w:rPr>
          <w:rFonts w:cstheme="minorHAnsi"/>
          <w:sz w:val="22"/>
          <w:szCs w:val="22"/>
        </w:rPr>
        <w:t xml:space="preserve"> </w:t>
      </w:r>
      <w:r w:rsidRPr="00675BF7">
        <w:rPr>
          <w:rFonts w:cstheme="minorHAnsi"/>
          <w:sz w:val="22"/>
          <w:szCs w:val="22"/>
        </w:rPr>
        <w:t>the</w:t>
      </w:r>
      <w:r w:rsidR="00EF4C83" w:rsidRPr="00675BF7">
        <w:rPr>
          <w:rFonts w:cstheme="minorHAnsi"/>
          <w:sz w:val="22"/>
          <w:szCs w:val="22"/>
        </w:rPr>
        <w:t xml:space="preserve"> use of three stone fires, where charcoal </w:t>
      </w:r>
      <w:r w:rsidR="00B65357">
        <w:rPr>
          <w:rFonts w:cstheme="minorHAnsi"/>
          <w:sz w:val="22"/>
          <w:szCs w:val="22"/>
        </w:rPr>
        <w:t>was</w:t>
      </w:r>
      <w:r w:rsidR="00B65357" w:rsidRPr="00675BF7">
        <w:rPr>
          <w:rFonts w:cstheme="minorHAnsi"/>
          <w:sz w:val="22"/>
          <w:szCs w:val="22"/>
        </w:rPr>
        <w:t xml:space="preserve"> </w:t>
      </w:r>
      <w:r w:rsidR="000359E6" w:rsidRPr="00675BF7">
        <w:rPr>
          <w:rFonts w:cstheme="minorHAnsi"/>
          <w:sz w:val="22"/>
          <w:szCs w:val="22"/>
        </w:rPr>
        <w:t>in any case</w:t>
      </w:r>
      <w:r w:rsidR="00EF4C83" w:rsidRPr="00675BF7">
        <w:rPr>
          <w:rFonts w:cstheme="minorHAnsi"/>
          <w:sz w:val="22"/>
          <w:szCs w:val="22"/>
        </w:rPr>
        <w:t xml:space="preserve"> prohibitively expensive</w:t>
      </w:r>
      <w:r w:rsidR="00287E4F">
        <w:rPr>
          <w:rFonts w:cstheme="minorHAnsi"/>
          <w:sz w:val="22"/>
          <w:szCs w:val="22"/>
        </w:rPr>
        <w:t xml:space="preserve"> for most</w:t>
      </w:r>
      <w:r w:rsidR="001C615F" w:rsidRPr="00675BF7">
        <w:rPr>
          <w:rFonts w:cstheme="minorHAnsi"/>
          <w:sz w:val="22"/>
          <w:szCs w:val="22"/>
        </w:rPr>
        <w:t xml:space="preserve">. </w:t>
      </w:r>
      <w:r w:rsidR="001C615F" w:rsidRPr="00232ECB">
        <w:rPr>
          <w:rFonts w:cstheme="minorHAnsi"/>
          <w:sz w:val="22"/>
          <w:szCs w:val="22"/>
        </w:rPr>
        <w:t xml:space="preserve">Had there been a range of </w:t>
      </w:r>
      <w:r w:rsidR="001C615F" w:rsidRPr="00232ECB">
        <w:rPr>
          <w:rFonts w:cstheme="minorHAnsi"/>
          <w:sz w:val="22"/>
          <w:szCs w:val="22"/>
          <w:lang w:val="en-US"/>
        </w:rPr>
        <w:t>alternatives</w:t>
      </w:r>
      <w:r w:rsidR="00287E4F">
        <w:rPr>
          <w:rFonts w:cstheme="minorHAnsi"/>
          <w:sz w:val="22"/>
          <w:szCs w:val="22"/>
        </w:rPr>
        <w:t xml:space="preserve"> –</w:t>
      </w:r>
      <w:r w:rsidR="001C615F" w:rsidRPr="00232ECB">
        <w:rPr>
          <w:rFonts w:cstheme="minorHAnsi"/>
          <w:sz w:val="22"/>
          <w:szCs w:val="22"/>
        </w:rPr>
        <w:t xml:space="preserve"> if gas and electric stoves were freely available for instance</w:t>
      </w:r>
      <w:r w:rsidR="00287E4F">
        <w:rPr>
          <w:rFonts w:cstheme="minorHAnsi"/>
          <w:sz w:val="22"/>
          <w:szCs w:val="22"/>
        </w:rPr>
        <w:t xml:space="preserve"> –</w:t>
      </w:r>
      <w:r w:rsidR="001C615F" w:rsidRPr="00232ECB">
        <w:rPr>
          <w:rFonts w:cstheme="minorHAnsi"/>
          <w:sz w:val="22"/>
          <w:szCs w:val="22"/>
        </w:rPr>
        <w:t xml:space="preserve"> how then would these choices be made, and what would be the role of culture?</w:t>
      </w:r>
    </w:p>
    <w:p w14:paraId="13CECD30" w14:textId="7FA25811" w:rsidR="001F332E" w:rsidRPr="00675BF7" w:rsidRDefault="001F332E" w:rsidP="00AF643A">
      <w:pPr>
        <w:spacing w:line="276" w:lineRule="auto"/>
        <w:rPr>
          <w:rFonts w:cstheme="minorHAnsi"/>
          <w:sz w:val="22"/>
          <w:szCs w:val="22"/>
        </w:rPr>
      </w:pPr>
    </w:p>
    <w:p w14:paraId="121975C5" w14:textId="4E875C39" w:rsidR="001F332E" w:rsidRDefault="00442BA6" w:rsidP="00AF643A">
      <w:pPr>
        <w:spacing w:line="276" w:lineRule="auto"/>
        <w:rPr>
          <w:rFonts w:cstheme="minorHAnsi"/>
          <w:sz w:val="22"/>
          <w:szCs w:val="22"/>
        </w:rPr>
      </w:pPr>
      <w:r w:rsidRPr="00675BF7">
        <w:rPr>
          <w:rFonts w:cstheme="minorHAnsi"/>
          <w:sz w:val="22"/>
          <w:szCs w:val="22"/>
        </w:rPr>
        <w:t>Apart from direct limitations on choice, individual</w:t>
      </w:r>
      <w:r>
        <w:rPr>
          <w:rFonts w:cstheme="minorHAnsi"/>
          <w:sz w:val="22"/>
          <w:szCs w:val="22"/>
        </w:rPr>
        <w:t xml:space="preserve"> experience of daily hardship and insecurity also shaped air pollution exposures in the village. </w:t>
      </w:r>
      <w:r w:rsidR="005341F5">
        <w:rPr>
          <w:rFonts w:cstheme="minorHAnsi"/>
          <w:sz w:val="22"/>
          <w:szCs w:val="22"/>
        </w:rPr>
        <w:t>Even when the</w:t>
      </w:r>
      <w:r w:rsidR="005962C0">
        <w:rPr>
          <w:rFonts w:cstheme="minorHAnsi"/>
          <w:sz w:val="22"/>
          <w:szCs w:val="22"/>
        </w:rPr>
        <w:t xml:space="preserve"> health impacts of </w:t>
      </w:r>
      <w:r w:rsidR="003F3C27">
        <w:rPr>
          <w:rFonts w:cstheme="minorHAnsi"/>
          <w:sz w:val="22"/>
          <w:szCs w:val="22"/>
        </w:rPr>
        <w:t>chronic</w:t>
      </w:r>
      <w:r w:rsidR="005962C0">
        <w:rPr>
          <w:rFonts w:cstheme="minorHAnsi"/>
          <w:sz w:val="22"/>
          <w:szCs w:val="22"/>
        </w:rPr>
        <w:t xml:space="preserve"> smoke exposure</w:t>
      </w:r>
      <w:r w:rsidR="005341F5">
        <w:rPr>
          <w:rFonts w:cstheme="minorHAnsi"/>
          <w:sz w:val="22"/>
          <w:szCs w:val="22"/>
        </w:rPr>
        <w:t xml:space="preserve"> </w:t>
      </w:r>
      <w:r w:rsidR="0028193B">
        <w:rPr>
          <w:rFonts w:cstheme="minorHAnsi"/>
          <w:sz w:val="22"/>
          <w:szCs w:val="22"/>
        </w:rPr>
        <w:t xml:space="preserve">were </w:t>
      </w:r>
      <w:r w:rsidR="000832F8">
        <w:rPr>
          <w:rFonts w:cstheme="minorHAnsi"/>
          <w:sz w:val="22"/>
          <w:szCs w:val="22"/>
        </w:rPr>
        <w:t>recognised</w:t>
      </w:r>
      <w:r w:rsidR="0028193B">
        <w:rPr>
          <w:rFonts w:cstheme="minorHAnsi"/>
          <w:sz w:val="22"/>
          <w:szCs w:val="22"/>
        </w:rPr>
        <w:t>, u</w:t>
      </w:r>
      <w:r>
        <w:rPr>
          <w:rFonts w:cstheme="minorHAnsi"/>
          <w:sz w:val="22"/>
          <w:szCs w:val="22"/>
        </w:rPr>
        <w:t xml:space="preserve">npredictability </w:t>
      </w:r>
      <w:r w:rsidR="004517B3">
        <w:rPr>
          <w:rFonts w:cstheme="minorHAnsi"/>
          <w:sz w:val="22"/>
          <w:szCs w:val="22"/>
        </w:rPr>
        <w:t xml:space="preserve">and </w:t>
      </w:r>
      <w:r w:rsidR="00981CFC">
        <w:rPr>
          <w:rFonts w:cstheme="minorHAnsi"/>
          <w:sz w:val="22"/>
          <w:szCs w:val="22"/>
        </w:rPr>
        <w:t xml:space="preserve">daily </w:t>
      </w:r>
      <w:r>
        <w:rPr>
          <w:rFonts w:cstheme="minorHAnsi"/>
          <w:sz w:val="22"/>
          <w:szCs w:val="22"/>
        </w:rPr>
        <w:t xml:space="preserve">hardship </w:t>
      </w:r>
      <w:r w:rsidR="00DC3F05">
        <w:rPr>
          <w:rFonts w:cstheme="minorHAnsi"/>
          <w:sz w:val="22"/>
          <w:szCs w:val="22"/>
        </w:rPr>
        <w:t xml:space="preserve">left </w:t>
      </w:r>
      <w:r w:rsidR="00A329A2">
        <w:rPr>
          <w:rFonts w:cstheme="minorHAnsi"/>
          <w:sz w:val="22"/>
          <w:szCs w:val="22"/>
        </w:rPr>
        <w:t xml:space="preserve">little </w:t>
      </w:r>
      <w:r w:rsidR="00DC3F05">
        <w:rPr>
          <w:rFonts w:cstheme="minorHAnsi"/>
          <w:sz w:val="22"/>
          <w:szCs w:val="22"/>
        </w:rPr>
        <w:t xml:space="preserve">room for </w:t>
      </w:r>
      <w:r>
        <w:rPr>
          <w:rFonts w:cstheme="minorHAnsi"/>
          <w:sz w:val="22"/>
          <w:szCs w:val="22"/>
        </w:rPr>
        <w:t xml:space="preserve">women </w:t>
      </w:r>
      <w:r w:rsidR="00DC3F05">
        <w:rPr>
          <w:rFonts w:cstheme="minorHAnsi"/>
          <w:sz w:val="22"/>
          <w:szCs w:val="22"/>
        </w:rPr>
        <w:t>to consider</w:t>
      </w:r>
      <w:r>
        <w:rPr>
          <w:rFonts w:cstheme="minorHAnsi"/>
          <w:sz w:val="22"/>
          <w:szCs w:val="22"/>
        </w:rPr>
        <w:t xml:space="preserve"> smoke levels</w:t>
      </w:r>
      <w:r w:rsidR="00DC3F05">
        <w:rPr>
          <w:rFonts w:cstheme="minorHAnsi"/>
          <w:sz w:val="22"/>
          <w:szCs w:val="22"/>
        </w:rPr>
        <w:t>,</w:t>
      </w:r>
      <w:r>
        <w:rPr>
          <w:rFonts w:cstheme="minorHAnsi"/>
          <w:sz w:val="22"/>
          <w:szCs w:val="22"/>
        </w:rPr>
        <w:t xml:space="preserve"> </w:t>
      </w:r>
      <w:r w:rsidR="00DC3F05">
        <w:rPr>
          <w:rFonts w:cstheme="minorHAnsi"/>
          <w:sz w:val="22"/>
          <w:szCs w:val="22"/>
        </w:rPr>
        <w:t>still less</w:t>
      </w:r>
      <w:r>
        <w:rPr>
          <w:rFonts w:cstheme="minorHAnsi"/>
          <w:sz w:val="22"/>
          <w:szCs w:val="22"/>
        </w:rPr>
        <w:t xml:space="preserve"> </w:t>
      </w:r>
      <w:r w:rsidR="005962C0">
        <w:rPr>
          <w:rFonts w:cstheme="minorHAnsi"/>
          <w:sz w:val="22"/>
          <w:szCs w:val="22"/>
        </w:rPr>
        <w:t xml:space="preserve">to </w:t>
      </w:r>
      <w:r w:rsidR="00A329A2">
        <w:rPr>
          <w:rFonts w:cstheme="minorHAnsi"/>
          <w:sz w:val="22"/>
          <w:szCs w:val="22"/>
        </w:rPr>
        <w:t xml:space="preserve">try </w:t>
      </w:r>
      <w:r w:rsidR="0028193B">
        <w:rPr>
          <w:rFonts w:cstheme="minorHAnsi"/>
          <w:sz w:val="22"/>
          <w:szCs w:val="22"/>
        </w:rPr>
        <w:t xml:space="preserve">to </w:t>
      </w:r>
      <w:r w:rsidR="00A329A2">
        <w:rPr>
          <w:rFonts w:cstheme="minorHAnsi"/>
          <w:sz w:val="22"/>
          <w:szCs w:val="22"/>
        </w:rPr>
        <w:t>reduce smoke exposure</w:t>
      </w:r>
      <w:r>
        <w:rPr>
          <w:rFonts w:cstheme="minorHAnsi"/>
          <w:sz w:val="22"/>
          <w:szCs w:val="22"/>
        </w:rPr>
        <w:t>.</w:t>
      </w:r>
      <w:r>
        <w:rPr>
          <w:rFonts w:cstheme="minorHAnsi"/>
          <w:color w:val="808080" w:themeColor="background1" w:themeShade="80"/>
          <w:sz w:val="22"/>
          <w:szCs w:val="22"/>
        </w:rPr>
        <w:t xml:space="preserve"> </w:t>
      </w:r>
      <w:r>
        <w:rPr>
          <w:rFonts w:cstheme="minorHAnsi"/>
          <w:sz w:val="22"/>
          <w:szCs w:val="22"/>
        </w:rPr>
        <w:t xml:space="preserve">This echoes empirical </w:t>
      </w:r>
      <w:r w:rsidR="00DC3F05">
        <w:rPr>
          <w:rFonts w:cstheme="minorHAnsi"/>
          <w:sz w:val="22"/>
          <w:szCs w:val="22"/>
        </w:rPr>
        <w:t>observation</w:t>
      </w:r>
      <w:r w:rsidR="005962C0">
        <w:rPr>
          <w:rFonts w:cstheme="minorHAnsi"/>
          <w:sz w:val="22"/>
          <w:szCs w:val="22"/>
        </w:rPr>
        <w:t>s</w:t>
      </w:r>
      <w:r w:rsidR="00DC3F05">
        <w:rPr>
          <w:rFonts w:cstheme="minorHAnsi"/>
          <w:sz w:val="22"/>
          <w:szCs w:val="22"/>
        </w:rPr>
        <w:t xml:space="preserve"> that </w:t>
      </w:r>
      <w:r w:rsidR="005962C0">
        <w:rPr>
          <w:rFonts w:cstheme="minorHAnsi"/>
          <w:sz w:val="22"/>
          <w:szCs w:val="22"/>
        </w:rPr>
        <w:t>scarcity –</w:t>
      </w:r>
      <w:r>
        <w:rPr>
          <w:rFonts w:cstheme="minorHAnsi"/>
          <w:sz w:val="22"/>
          <w:szCs w:val="22"/>
        </w:rPr>
        <w:t xml:space="preserve"> defined simply as ‘having less’</w:t>
      </w:r>
      <w:r w:rsidR="005962C0">
        <w:rPr>
          <w:rFonts w:cstheme="minorHAnsi"/>
          <w:sz w:val="22"/>
          <w:szCs w:val="22"/>
        </w:rPr>
        <w:t xml:space="preserve"> –</w:t>
      </w:r>
      <w:r w:rsidR="00DC3F05">
        <w:rPr>
          <w:rFonts w:cstheme="minorHAnsi"/>
          <w:sz w:val="22"/>
          <w:szCs w:val="22"/>
        </w:rPr>
        <w:t xml:space="preserve"> </w:t>
      </w:r>
      <w:r>
        <w:rPr>
          <w:rFonts w:cstheme="minorHAnsi"/>
          <w:sz w:val="22"/>
          <w:szCs w:val="22"/>
        </w:rPr>
        <w:t xml:space="preserve">impacts attention and decision making typically leading individuals to focus on immediate concerns at the expense of longer-term high-level planning </w:t>
      </w:r>
      <w:r>
        <w:rPr>
          <w:rFonts w:cstheme="minorHAnsi"/>
          <w:sz w:val="22"/>
          <w:szCs w:val="22"/>
        </w:rPr>
        <w:fldChar w:fldCharType="begin"/>
      </w:r>
      <w:r w:rsidR="001C5DD6">
        <w:rPr>
          <w:rFonts w:cstheme="minorHAnsi"/>
          <w:sz w:val="22"/>
          <w:szCs w:val="22"/>
        </w:rPr>
        <w:instrText xml:space="preserve"> ADDIN EN.CITE &lt;EndNote&gt;&lt;Cite&gt;&lt;Author&gt;Shah&lt;/Author&gt;&lt;Year&gt;2012&lt;/Year&gt;&lt;RecNum&gt;1536&lt;/RecNum&gt;&lt;DisplayText&gt;(82, 83)&lt;/DisplayText&gt;&lt;record&gt;&lt;rec-number&gt;1536&lt;/rec-number&gt;&lt;foreign-keys&gt;&lt;key app="EN" db-id="efarvrps8zppfceprdtptdaua99eaxtfpeep" timestamp="1600940985"&gt;1536&lt;/key&gt;&lt;/foreign-keys&gt;&lt;ref-type name="Journal Article"&gt;17&lt;/ref-type&gt;&lt;contributors&gt;&lt;authors&gt;&lt;author&gt;Shah, Anuj K.&lt;/author&gt;&lt;author&gt;Mullainathan, Sendhil&lt;/author&gt;&lt;author&gt;Shafir, Eldar&lt;/author&gt;&lt;/authors&gt;&lt;/contributors&gt;&lt;titles&gt;&lt;title&gt;Some Consequences of Having Too Little&lt;/title&gt;&lt;secondary-title&gt;Science&lt;/secondary-title&gt;&lt;/titles&gt;&lt;periodical&gt;&lt;full-title&gt;Science&lt;/full-title&gt;&lt;/periodical&gt;&lt;pages&gt;682-685&lt;/pages&gt;&lt;volume&gt;338&lt;/volume&gt;&lt;number&gt;6107&lt;/number&gt;&lt;dates&gt;&lt;year&gt;2012&lt;/year&gt;&lt;/dates&gt;&lt;urls&gt;&lt;related-urls&gt;&lt;url&gt;https://science.sciencemag.org/content/sci/338/6107/682.full.pdf&lt;/url&gt;&lt;/related-urls&gt;&lt;/urls&gt;&lt;electronic-resource-num&gt;10.1126/science.1222426&lt;/electronic-resource-num&gt;&lt;/record&gt;&lt;/Cite&gt;&lt;Cite&gt;&lt;Author&gt;Mullainathan&lt;/Author&gt;&lt;Year&gt;2013&lt;/Year&gt;&lt;RecNum&gt;1432&lt;/RecNum&gt;&lt;record&gt;&lt;rec-number&gt;1432&lt;/rec-number&gt;&lt;foreign-keys&gt;&lt;key app="EN" db-id="efarvrps8zppfceprdtptdaua99eaxtfpeep" timestamp="1581499423"&gt;1432&lt;/key&gt;&lt;/foreign-keys&gt;&lt;ref-type name="Book"&gt;6&lt;/ref-type&gt;&lt;contributors&gt;&lt;authors&gt;&lt;author&gt;Mullainathan, S.&lt;/author&gt;&lt;author&gt;Shafir, E.&lt;/author&gt;&lt;/authors&gt;&lt;/contributors&gt;&lt;titles&gt;&lt;title&gt;Scarcity: Why Having Too Little Means So Much&lt;/title&gt;&lt;/titles&gt;&lt;dates&gt;&lt;year&gt;2013&lt;/year&gt;&lt;/dates&gt;&lt;publisher&gt;Henry Holt and Company&lt;/publisher&gt;&lt;isbn&gt;9781429943451&lt;/isbn&gt;&lt;urls&gt;&lt;related-urls&gt;&lt;url&gt;https://books.google.mw/books?id=NTnjsTHrfj8C&lt;/url&gt;&lt;/related-urls&gt;&lt;/urls&gt;&lt;/record&gt;&lt;/Cite&gt;&lt;/EndNote&gt;</w:instrText>
      </w:r>
      <w:r>
        <w:rPr>
          <w:rFonts w:cstheme="minorHAnsi"/>
          <w:sz w:val="22"/>
          <w:szCs w:val="22"/>
        </w:rPr>
        <w:fldChar w:fldCharType="separate"/>
      </w:r>
      <w:r w:rsidR="001C5DD6">
        <w:rPr>
          <w:rFonts w:cstheme="minorHAnsi"/>
          <w:noProof/>
          <w:sz w:val="22"/>
          <w:szCs w:val="22"/>
        </w:rPr>
        <w:t>(82, 83)</w:t>
      </w:r>
      <w:r>
        <w:rPr>
          <w:rFonts w:cstheme="minorHAnsi"/>
          <w:sz w:val="22"/>
          <w:szCs w:val="22"/>
        </w:rPr>
        <w:fldChar w:fldCharType="end"/>
      </w:r>
      <w:r>
        <w:rPr>
          <w:rFonts w:cstheme="minorHAnsi"/>
          <w:sz w:val="22"/>
          <w:szCs w:val="22"/>
        </w:rPr>
        <w:t>.</w:t>
      </w:r>
      <w:r w:rsidR="0028193B">
        <w:rPr>
          <w:rFonts w:cstheme="minorHAnsi"/>
          <w:sz w:val="22"/>
          <w:szCs w:val="22"/>
        </w:rPr>
        <w:t xml:space="preserve"> </w:t>
      </w:r>
      <w:r w:rsidR="000407B8">
        <w:rPr>
          <w:rFonts w:cstheme="minorHAnsi"/>
          <w:sz w:val="22"/>
          <w:szCs w:val="22"/>
        </w:rPr>
        <w:t>Daniel Nettle proposes that we</w:t>
      </w:r>
      <w:r w:rsidR="0028193B">
        <w:rPr>
          <w:rFonts w:cstheme="minorHAnsi"/>
          <w:sz w:val="22"/>
          <w:szCs w:val="22"/>
        </w:rPr>
        <w:t xml:space="preserve"> consider </w:t>
      </w:r>
      <w:r w:rsidR="00CA069B">
        <w:rPr>
          <w:rFonts w:cstheme="minorHAnsi"/>
          <w:sz w:val="22"/>
          <w:szCs w:val="22"/>
        </w:rPr>
        <w:t xml:space="preserve">socioeconomic gradients seen in </w:t>
      </w:r>
      <w:r w:rsidR="005341F5">
        <w:rPr>
          <w:rFonts w:cstheme="minorHAnsi"/>
          <w:sz w:val="22"/>
          <w:szCs w:val="22"/>
        </w:rPr>
        <w:t>health</w:t>
      </w:r>
      <w:r w:rsidR="00CA069B">
        <w:rPr>
          <w:rFonts w:cstheme="minorHAnsi"/>
          <w:sz w:val="22"/>
          <w:szCs w:val="22"/>
        </w:rPr>
        <w:t xml:space="preserve"> behaviours</w:t>
      </w:r>
      <w:r w:rsidR="000407B8">
        <w:rPr>
          <w:rFonts w:cstheme="minorHAnsi"/>
          <w:sz w:val="22"/>
          <w:szCs w:val="22"/>
        </w:rPr>
        <w:t xml:space="preserve"> across a population</w:t>
      </w:r>
      <w:r w:rsidR="00CA069B">
        <w:rPr>
          <w:rFonts w:cstheme="minorHAnsi"/>
          <w:sz w:val="22"/>
          <w:szCs w:val="22"/>
        </w:rPr>
        <w:t xml:space="preserve"> from the following preposition: “to the extent you see unpredictable health outcomes besetting your peers, worry about today rather than tomorrow” </w:t>
      </w:r>
      <w:r>
        <w:rPr>
          <w:rFonts w:cstheme="minorHAnsi"/>
          <w:sz w:val="22"/>
          <w:szCs w:val="22"/>
        </w:rPr>
        <w:fldChar w:fldCharType="begin"/>
      </w:r>
      <w:r w:rsidR="001C5DD6">
        <w:rPr>
          <w:rFonts w:cstheme="minorHAnsi"/>
          <w:sz w:val="22"/>
          <w:szCs w:val="22"/>
        </w:rPr>
        <w:instrText xml:space="preserve"> ADDIN EN.CITE &lt;EndNote&gt;&lt;Cite&gt;&lt;Author&gt;Nettle&lt;/Author&gt;&lt;Year&gt;2010&lt;/Year&gt;&lt;RecNum&gt;1517&lt;/RecNum&gt;&lt;Suffix&gt;`, p.4&lt;/Suffix&gt;&lt;DisplayText&gt;(84, p.4)&lt;/DisplayText&gt;&lt;record&gt;&lt;rec-number&gt;1517&lt;/rec-number&gt;&lt;foreign-keys&gt;&lt;key app="EN" db-id="efarvrps8zppfceprdtptdaua99eaxtfpeep" timestamp="1600176693"&gt;1517&lt;/key&gt;&lt;/foreign-keys&gt;&lt;ref-type name="Journal Article"&gt;17&lt;/ref-type&gt;&lt;contributors&gt;&lt;authors&gt;&lt;author&gt;Nettle, D.&lt;/author&gt;&lt;/authors&gt;&lt;/contributors&gt;&lt;titles&gt;&lt;title&gt;Why Are There Social Gradients in Preventative Health Behavior? A Perspective from Behavioral Ecology&lt;/title&gt;&lt;secondary-title&gt;PLoS ONE&lt;/secondary-title&gt;&lt;/titles&gt;&lt;periodical&gt;&lt;full-title&gt;PLOS ONE&lt;/full-title&gt;&lt;/periodical&gt;&lt;pages&gt;1-6&lt;/pages&gt;&lt;volume&gt;5&lt;/volume&gt;&lt;number&gt;10&lt;/number&gt;&lt;num-vols&gt;e13371&lt;/num-vols&gt;&lt;dates&gt;&lt;year&gt;2010&lt;/year&gt;&lt;/dates&gt;&lt;urls&gt;&lt;/urls&gt;&lt;/record&gt;&lt;/Cite&gt;&lt;/EndNote&gt;</w:instrText>
      </w:r>
      <w:r>
        <w:rPr>
          <w:rFonts w:cstheme="minorHAnsi"/>
          <w:sz w:val="22"/>
          <w:szCs w:val="22"/>
        </w:rPr>
        <w:fldChar w:fldCharType="separate"/>
      </w:r>
      <w:r w:rsidR="001C5DD6">
        <w:rPr>
          <w:rFonts w:cstheme="minorHAnsi"/>
          <w:noProof/>
          <w:sz w:val="22"/>
          <w:szCs w:val="22"/>
        </w:rPr>
        <w:t>(84, p.4)</w:t>
      </w:r>
      <w:r>
        <w:rPr>
          <w:rFonts w:cstheme="minorHAnsi"/>
          <w:sz w:val="22"/>
          <w:szCs w:val="22"/>
        </w:rPr>
        <w:fldChar w:fldCharType="end"/>
      </w:r>
      <w:r>
        <w:rPr>
          <w:rFonts w:cstheme="minorHAnsi"/>
          <w:sz w:val="22"/>
          <w:szCs w:val="22"/>
        </w:rPr>
        <w:t xml:space="preserve">. </w:t>
      </w:r>
      <w:r w:rsidR="000407B8">
        <w:rPr>
          <w:rFonts w:cstheme="minorHAnsi"/>
          <w:sz w:val="22"/>
          <w:szCs w:val="22"/>
        </w:rPr>
        <w:t>Nettle’s m</w:t>
      </w:r>
      <w:r w:rsidR="001F0740">
        <w:rPr>
          <w:rFonts w:cstheme="minorHAnsi"/>
          <w:sz w:val="22"/>
          <w:szCs w:val="22"/>
        </w:rPr>
        <w:t>odels</w:t>
      </w:r>
      <w:r w:rsidR="00B457AD">
        <w:rPr>
          <w:rFonts w:cstheme="minorHAnsi"/>
          <w:sz w:val="22"/>
          <w:szCs w:val="22"/>
        </w:rPr>
        <w:t xml:space="preserve"> </w:t>
      </w:r>
      <w:r w:rsidR="00051658">
        <w:rPr>
          <w:rFonts w:cstheme="minorHAnsi"/>
          <w:sz w:val="22"/>
          <w:szCs w:val="22"/>
        </w:rPr>
        <w:lastRenderedPageBreak/>
        <w:t xml:space="preserve">suggest that actions to improve </w:t>
      </w:r>
      <w:r w:rsidR="00B457AD">
        <w:rPr>
          <w:rFonts w:cstheme="minorHAnsi"/>
          <w:sz w:val="22"/>
          <w:szCs w:val="22"/>
        </w:rPr>
        <w:t>h</w:t>
      </w:r>
      <w:r>
        <w:rPr>
          <w:rFonts w:cstheme="minorHAnsi"/>
          <w:sz w:val="22"/>
          <w:szCs w:val="22"/>
        </w:rPr>
        <w:t>ealth follow a</w:t>
      </w:r>
      <w:r w:rsidR="001F0740">
        <w:rPr>
          <w:rFonts w:cstheme="minorHAnsi"/>
          <w:sz w:val="22"/>
          <w:szCs w:val="22"/>
        </w:rPr>
        <w:t>n inverse</w:t>
      </w:r>
      <w:r>
        <w:rPr>
          <w:rFonts w:cstheme="minorHAnsi"/>
          <w:sz w:val="22"/>
          <w:szCs w:val="22"/>
        </w:rPr>
        <w:t xml:space="preserve"> U-shaped curve</w:t>
      </w:r>
      <w:r w:rsidR="003F3C27">
        <w:rPr>
          <w:rFonts w:cstheme="minorHAnsi"/>
          <w:sz w:val="22"/>
          <w:szCs w:val="22"/>
        </w:rPr>
        <w:t xml:space="preserve">: </w:t>
      </w:r>
      <w:r w:rsidR="00051658">
        <w:rPr>
          <w:rFonts w:cstheme="minorHAnsi"/>
          <w:sz w:val="22"/>
          <w:szCs w:val="22"/>
        </w:rPr>
        <w:t>there is</w:t>
      </w:r>
      <w:r>
        <w:rPr>
          <w:rFonts w:cstheme="minorHAnsi"/>
          <w:sz w:val="22"/>
          <w:szCs w:val="22"/>
        </w:rPr>
        <w:t xml:space="preserve"> an optimum amount of health behaviour</w:t>
      </w:r>
      <w:r w:rsidR="00981CFC">
        <w:rPr>
          <w:rFonts w:cstheme="minorHAnsi"/>
          <w:sz w:val="22"/>
          <w:szCs w:val="22"/>
        </w:rPr>
        <w:t>,</w:t>
      </w:r>
      <w:r>
        <w:rPr>
          <w:rFonts w:cstheme="minorHAnsi"/>
          <w:sz w:val="22"/>
          <w:szCs w:val="22"/>
        </w:rPr>
        <w:t xml:space="preserve"> beyond which negative effect</w:t>
      </w:r>
      <w:r w:rsidR="00051658">
        <w:rPr>
          <w:rFonts w:cstheme="minorHAnsi"/>
          <w:sz w:val="22"/>
          <w:szCs w:val="22"/>
        </w:rPr>
        <w:t>s</w:t>
      </w:r>
      <w:r>
        <w:rPr>
          <w:rFonts w:cstheme="minorHAnsi"/>
          <w:sz w:val="22"/>
          <w:szCs w:val="22"/>
        </w:rPr>
        <w:t xml:space="preserve"> </w:t>
      </w:r>
      <w:r w:rsidR="00051658">
        <w:rPr>
          <w:rFonts w:cstheme="minorHAnsi"/>
          <w:sz w:val="22"/>
          <w:szCs w:val="22"/>
        </w:rPr>
        <w:t xml:space="preserve">become apparent </w:t>
      </w:r>
      <w:r>
        <w:rPr>
          <w:rFonts w:cstheme="minorHAnsi"/>
          <w:sz w:val="22"/>
          <w:szCs w:val="22"/>
        </w:rPr>
        <w:t xml:space="preserve">through </w:t>
      </w:r>
      <w:r w:rsidR="00051658">
        <w:rPr>
          <w:rFonts w:cstheme="minorHAnsi"/>
          <w:sz w:val="22"/>
          <w:szCs w:val="22"/>
        </w:rPr>
        <w:t xml:space="preserve">their </w:t>
      </w:r>
      <w:r>
        <w:rPr>
          <w:rFonts w:cstheme="minorHAnsi"/>
          <w:sz w:val="22"/>
          <w:szCs w:val="22"/>
        </w:rPr>
        <w:t xml:space="preserve">impacts on other aspects of life. Changes in levels of extrinsic mortality </w:t>
      </w:r>
      <w:r w:rsidR="005310C8">
        <w:rPr>
          <w:rFonts w:cstheme="minorHAnsi"/>
          <w:sz w:val="22"/>
          <w:szCs w:val="22"/>
        </w:rPr>
        <w:t xml:space="preserve">– that which cannot be mitigated by individuals’ health behaviours – </w:t>
      </w:r>
      <w:r>
        <w:rPr>
          <w:rFonts w:cstheme="minorHAnsi"/>
          <w:sz w:val="22"/>
          <w:szCs w:val="22"/>
        </w:rPr>
        <w:t>affect</w:t>
      </w:r>
      <w:r w:rsidR="005310C8">
        <w:rPr>
          <w:rFonts w:cstheme="minorHAnsi"/>
          <w:sz w:val="22"/>
          <w:szCs w:val="22"/>
        </w:rPr>
        <w:t xml:space="preserve"> </w:t>
      </w:r>
      <w:r>
        <w:rPr>
          <w:rFonts w:cstheme="minorHAnsi"/>
          <w:sz w:val="22"/>
          <w:szCs w:val="22"/>
        </w:rPr>
        <w:t>these optimum amounts</w:t>
      </w:r>
      <w:r w:rsidR="00051658">
        <w:rPr>
          <w:rFonts w:cstheme="minorHAnsi"/>
          <w:sz w:val="22"/>
          <w:szCs w:val="22"/>
        </w:rPr>
        <w:t>.</w:t>
      </w:r>
      <w:r>
        <w:rPr>
          <w:rFonts w:cstheme="minorHAnsi"/>
          <w:sz w:val="22"/>
          <w:szCs w:val="22"/>
        </w:rPr>
        <w:t xml:space="preserve"> </w:t>
      </w:r>
      <w:r w:rsidR="00051658">
        <w:rPr>
          <w:rFonts w:cstheme="minorHAnsi"/>
          <w:sz w:val="22"/>
          <w:szCs w:val="22"/>
        </w:rPr>
        <w:t>I</w:t>
      </w:r>
      <w:r>
        <w:rPr>
          <w:rFonts w:cstheme="minorHAnsi"/>
          <w:sz w:val="22"/>
          <w:szCs w:val="22"/>
        </w:rPr>
        <w:t>n situations of high extrinsic mortality</w:t>
      </w:r>
      <w:r w:rsidR="00051658">
        <w:rPr>
          <w:rFonts w:cstheme="minorHAnsi"/>
          <w:sz w:val="22"/>
          <w:szCs w:val="22"/>
        </w:rPr>
        <w:t>,</w:t>
      </w:r>
      <w:r>
        <w:rPr>
          <w:rFonts w:cstheme="minorHAnsi"/>
          <w:sz w:val="22"/>
          <w:szCs w:val="22"/>
        </w:rPr>
        <w:t xml:space="preserve"> such as those in </w:t>
      </w:r>
      <w:r w:rsidR="00981CFC">
        <w:rPr>
          <w:rFonts w:cstheme="minorHAnsi"/>
          <w:sz w:val="22"/>
          <w:szCs w:val="22"/>
        </w:rPr>
        <w:t>the Malawian village</w:t>
      </w:r>
      <w:r>
        <w:rPr>
          <w:rFonts w:cstheme="minorHAnsi"/>
          <w:sz w:val="22"/>
          <w:szCs w:val="22"/>
        </w:rPr>
        <w:t xml:space="preserve">, optimal </w:t>
      </w:r>
      <w:r w:rsidR="001F0740">
        <w:rPr>
          <w:rFonts w:cstheme="minorHAnsi"/>
          <w:sz w:val="22"/>
          <w:szCs w:val="22"/>
        </w:rPr>
        <w:t xml:space="preserve">amounts of </w:t>
      </w:r>
      <w:r>
        <w:rPr>
          <w:rFonts w:cstheme="minorHAnsi"/>
          <w:sz w:val="22"/>
          <w:szCs w:val="22"/>
        </w:rPr>
        <w:t xml:space="preserve">health behaviour are low. </w:t>
      </w:r>
      <w:r w:rsidR="00F61A17">
        <w:rPr>
          <w:rFonts w:cstheme="minorHAnsi"/>
          <w:sz w:val="22"/>
          <w:szCs w:val="22"/>
        </w:rPr>
        <w:t xml:space="preserve">Addressing </w:t>
      </w:r>
      <w:r w:rsidR="008905E3">
        <w:rPr>
          <w:rFonts w:cstheme="minorHAnsi"/>
          <w:sz w:val="22"/>
          <w:szCs w:val="22"/>
        </w:rPr>
        <w:t>extrinsic mortality</w:t>
      </w:r>
      <w:r w:rsidR="00F61A17">
        <w:rPr>
          <w:rFonts w:cstheme="minorHAnsi"/>
          <w:sz w:val="22"/>
          <w:szCs w:val="22"/>
        </w:rPr>
        <w:t xml:space="preserve"> through reductions in scarcity and insecurity may be a necessary precursor to</w:t>
      </w:r>
      <w:r w:rsidR="004570E4">
        <w:rPr>
          <w:rFonts w:cstheme="minorHAnsi"/>
          <w:sz w:val="22"/>
          <w:szCs w:val="22"/>
        </w:rPr>
        <w:t xml:space="preserve"> </w:t>
      </w:r>
      <w:r w:rsidR="00F61A17">
        <w:rPr>
          <w:rFonts w:cstheme="minorHAnsi"/>
          <w:sz w:val="22"/>
          <w:szCs w:val="22"/>
        </w:rPr>
        <w:t xml:space="preserve">positive </w:t>
      </w:r>
      <w:r w:rsidR="004570E4">
        <w:rPr>
          <w:rFonts w:cstheme="minorHAnsi"/>
          <w:sz w:val="22"/>
          <w:szCs w:val="22"/>
        </w:rPr>
        <w:t>‘health behaviours’ such as changes to cooking</w:t>
      </w:r>
      <w:r>
        <w:rPr>
          <w:rFonts w:cstheme="minorHAnsi"/>
          <w:sz w:val="22"/>
          <w:szCs w:val="22"/>
        </w:rPr>
        <w:t>.</w:t>
      </w:r>
    </w:p>
    <w:p w14:paraId="2DA1A334" w14:textId="77777777" w:rsidR="001F332E" w:rsidRDefault="001F332E" w:rsidP="00AF643A">
      <w:pPr>
        <w:spacing w:line="276" w:lineRule="auto"/>
        <w:rPr>
          <w:rFonts w:cstheme="minorHAnsi"/>
          <w:color w:val="808080" w:themeColor="background1" w:themeShade="80"/>
          <w:sz w:val="22"/>
          <w:szCs w:val="22"/>
        </w:rPr>
      </w:pPr>
    </w:p>
    <w:p w14:paraId="63414FC3" w14:textId="0B6732E2" w:rsidR="00A439CD" w:rsidRPr="00981CFC" w:rsidRDefault="005F742E" w:rsidP="00AF643A">
      <w:pPr>
        <w:spacing w:line="276" w:lineRule="auto"/>
        <w:rPr>
          <w:rFonts w:cstheme="minorHAnsi"/>
          <w:sz w:val="22"/>
          <w:szCs w:val="22"/>
        </w:rPr>
      </w:pPr>
      <w:r>
        <w:rPr>
          <w:rFonts w:cstheme="minorHAnsi"/>
          <w:sz w:val="22"/>
          <w:szCs w:val="22"/>
        </w:rPr>
        <w:t>Our</w:t>
      </w:r>
      <w:r w:rsidR="00981CFC">
        <w:rPr>
          <w:rFonts w:cstheme="minorHAnsi"/>
          <w:sz w:val="22"/>
          <w:szCs w:val="22"/>
        </w:rPr>
        <w:t xml:space="preserve"> approach </w:t>
      </w:r>
      <w:r>
        <w:rPr>
          <w:rFonts w:cstheme="minorHAnsi"/>
          <w:sz w:val="22"/>
          <w:szCs w:val="22"/>
        </w:rPr>
        <w:t xml:space="preserve">to understanding air pollution in the village incorporates </w:t>
      </w:r>
      <w:r w:rsidR="00981CFC">
        <w:rPr>
          <w:rFonts w:cstheme="minorHAnsi"/>
          <w:sz w:val="22"/>
          <w:szCs w:val="22"/>
        </w:rPr>
        <w:t xml:space="preserve">an examination of </w:t>
      </w:r>
      <w:r w:rsidR="00981CFC" w:rsidRPr="00981CFC">
        <w:rPr>
          <w:rFonts w:cstheme="minorHAnsi"/>
          <w:sz w:val="22"/>
          <w:szCs w:val="22"/>
        </w:rPr>
        <w:t xml:space="preserve">the origins of current inequities, described as ‘geographically broad’ and ‘historically deep’ </w:t>
      </w:r>
      <w:r w:rsidRPr="00981CFC">
        <w:rPr>
          <w:rFonts w:cstheme="minorHAnsi"/>
          <w:sz w:val="22"/>
          <w:szCs w:val="22"/>
        </w:rPr>
        <w:fldChar w:fldCharType="begin"/>
      </w:r>
      <w:r w:rsidR="001C5DD6">
        <w:rPr>
          <w:rFonts w:cstheme="minorHAnsi"/>
          <w:sz w:val="22"/>
          <w:szCs w:val="22"/>
        </w:rPr>
        <w:instrText xml:space="preserve"> ADDIN EN.CITE &lt;EndNote&gt;&lt;Cite&gt;&lt;Author&gt;Farmer&lt;/Author&gt;&lt;Year&gt;2009&lt;/Year&gt;&lt;RecNum&gt;1519&lt;/RecNum&gt;&lt;DisplayText&gt;(85)&lt;/DisplayText&gt;&lt;record&gt;&lt;rec-number&gt;1519&lt;/rec-number&gt;&lt;foreign-keys&gt;&lt;key app="EN" db-id="efarvrps8zppfceprdtptdaua99eaxtfpeep" timestamp="1600269020"&gt;1519&lt;/key&gt;&lt;/foreign-keys&gt;&lt;ref-type name="Journal Article"&gt;17&lt;/ref-type&gt;&lt;contributors&gt;&lt;authors&gt;&lt;author&gt;Farmer, Paul&lt;/author&gt;&lt;/authors&gt;&lt;/contributors&gt;&lt;titles&gt;&lt;title&gt;On Suffering and Structural Violence: A View from Below&lt;/title&gt;&lt;secondary-title&gt;Race / Ethnicity: Multidisciplinary Global Contexts&lt;/secondary-title&gt;&lt;/titles&gt;&lt;periodical&gt;&lt;full-title&gt;Race / Ethnicity: Multidisciplinary Global Contexts&lt;/full-title&gt;&lt;/periodical&gt;&lt;volume&gt;3&lt;/volume&gt;&lt;dates&gt;&lt;year&gt;2009&lt;/year&gt;&lt;pub-dates&gt;&lt;date&gt;01/01&lt;/date&gt;&lt;/pub-dates&gt;&lt;/dates&gt;&lt;urls&gt;&lt;/urls&gt;&lt;electronic-resource-num&gt;10.1353/rac.0.0025&lt;/electronic-resource-num&gt;&lt;/record&gt;&lt;/Cite&gt;&lt;/EndNote&gt;</w:instrText>
      </w:r>
      <w:r w:rsidRPr="00981CFC">
        <w:rPr>
          <w:rFonts w:cstheme="minorHAnsi"/>
          <w:sz w:val="22"/>
          <w:szCs w:val="22"/>
        </w:rPr>
        <w:fldChar w:fldCharType="separate"/>
      </w:r>
      <w:r w:rsidR="001C5DD6">
        <w:rPr>
          <w:rFonts w:cstheme="minorHAnsi"/>
          <w:noProof/>
          <w:sz w:val="22"/>
          <w:szCs w:val="22"/>
        </w:rPr>
        <w:t>(85)</w:t>
      </w:r>
      <w:r w:rsidRPr="00981CFC">
        <w:rPr>
          <w:rFonts w:cstheme="minorHAnsi"/>
          <w:sz w:val="22"/>
          <w:szCs w:val="22"/>
        </w:rPr>
        <w:fldChar w:fldCharType="end"/>
      </w:r>
      <w:r>
        <w:rPr>
          <w:rFonts w:cstheme="minorHAnsi"/>
          <w:sz w:val="22"/>
          <w:szCs w:val="22"/>
        </w:rPr>
        <w:t xml:space="preserve">.This implicates </w:t>
      </w:r>
      <w:r w:rsidR="0016099D" w:rsidRPr="00981CFC">
        <w:rPr>
          <w:rFonts w:cstheme="minorHAnsi"/>
          <w:sz w:val="22"/>
          <w:szCs w:val="22"/>
        </w:rPr>
        <w:t>colonialism</w:t>
      </w:r>
      <w:r w:rsidR="005310C8">
        <w:rPr>
          <w:rFonts w:cstheme="minorHAnsi"/>
          <w:sz w:val="22"/>
          <w:szCs w:val="22"/>
        </w:rPr>
        <w:t xml:space="preserve">, and </w:t>
      </w:r>
      <w:r w:rsidR="0016099D" w:rsidRPr="00981CFC">
        <w:rPr>
          <w:rFonts w:cstheme="minorHAnsi"/>
          <w:sz w:val="22"/>
          <w:szCs w:val="22"/>
        </w:rPr>
        <w:t xml:space="preserve">subsequent </w:t>
      </w:r>
      <w:r w:rsidR="005F1B77" w:rsidRPr="00981CFC">
        <w:rPr>
          <w:rFonts w:cstheme="minorHAnsi"/>
          <w:sz w:val="22"/>
          <w:szCs w:val="22"/>
        </w:rPr>
        <w:t>extractive</w:t>
      </w:r>
      <w:r w:rsidR="00F61A17">
        <w:rPr>
          <w:rFonts w:cstheme="minorHAnsi"/>
          <w:sz w:val="22"/>
          <w:szCs w:val="22"/>
        </w:rPr>
        <w:t xml:space="preserve"> </w:t>
      </w:r>
      <w:r w:rsidR="0045146C" w:rsidRPr="00981CFC">
        <w:rPr>
          <w:rFonts w:cstheme="minorHAnsi"/>
          <w:sz w:val="22"/>
          <w:szCs w:val="22"/>
        </w:rPr>
        <w:t xml:space="preserve">models of </w:t>
      </w:r>
      <w:r w:rsidR="0016099D" w:rsidRPr="00981CFC">
        <w:rPr>
          <w:rFonts w:cstheme="minorHAnsi"/>
          <w:sz w:val="22"/>
          <w:szCs w:val="22"/>
        </w:rPr>
        <w:t>international relations</w:t>
      </w:r>
      <w:r w:rsidR="00981CFC" w:rsidRPr="00981CFC">
        <w:rPr>
          <w:rFonts w:cstheme="minorHAnsi"/>
          <w:sz w:val="22"/>
          <w:szCs w:val="22"/>
        </w:rPr>
        <w:t>. The</w:t>
      </w:r>
      <w:r w:rsidR="0016099D" w:rsidRPr="00981CFC">
        <w:rPr>
          <w:rFonts w:cstheme="minorHAnsi"/>
          <w:sz w:val="22"/>
          <w:szCs w:val="22"/>
        </w:rPr>
        <w:t xml:space="preserve"> structural adjustment programme</w:t>
      </w:r>
      <w:r w:rsidR="0045146C" w:rsidRPr="00981CFC">
        <w:rPr>
          <w:rFonts w:cstheme="minorHAnsi"/>
          <w:sz w:val="22"/>
          <w:szCs w:val="22"/>
        </w:rPr>
        <w:t xml:space="preserve">, </w:t>
      </w:r>
      <w:r w:rsidR="00F61A17">
        <w:rPr>
          <w:rFonts w:cstheme="minorHAnsi"/>
          <w:sz w:val="22"/>
          <w:szCs w:val="22"/>
        </w:rPr>
        <w:t xml:space="preserve">and subsequent </w:t>
      </w:r>
      <w:r w:rsidR="0016099D" w:rsidRPr="00981CFC">
        <w:rPr>
          <w:rFonts w:cstheme="minorHAnsi"/>
          <w:sz w:val="22"/>
          <w:szCs w:val="22"/>
        </w:rPr>
        <w:t>debt dependence</w:t>
      </w:r>
      <w:r w:rsidR="00F61A17">
        <w:rPr>
          <w:rFonts w:cstheme="minorHAnsi"/>
          <w:sz w:val="22"/>
          <w:szCs w:val="22"/>
        </w:rPr>
        <w:t>,</w:t>
      </w:r>
      <w:r w:rsidR="0045146C" w:rsidRPr="00981CFC">
        <w:rPr>
          <w:rFonts w:cstheme="minorHAnsi"/>
          <w:sz w:val="22"/>
          <w:szCs w:val="22"/>
        </w:rPr>
        <w:t xml:space="preserve"> </w:t>
      </w:r>
      <w:r w:rsidR="00F61A17">
        <w:rPr>
          <w:rFonts w:cstheme="minorHAnsi"/>
          <w:sz w:val="22"/>
          <w:szCs w:val="22"/>
        </w:rPr>
        <w:t xml:space="preserve">has </w:t>
      </w:r>
      <w:r w:rsidR="005353F1" w:rsidRPr="00981CFC">
        <w:rPr>
          <w:rFonts w:cstheme="minorHAnsi"/>
          <w:sz w:val="22"/>
          <w:szCs w:val="22"/>
        </w:rPr>
        <w:t>particularly impact</w:t>
      </w:r>
      <w:r w:rsidR="00F61A17">
        <w:rPr>
          <w:rFonts w:cstheme="minorHAnsi"/>
          <w:sz w:val="22"/>
          <w:szCs w:val="22"/>
        </w:rPr>
        <w:t>ed</w:t>
      </w:r>
      <w:r w:rsidR="005353F1" w:rsidRPr="00981CFC">
        <w:rPr>
          <w:rFonts w:cstheme="minorHAnsi"/>
          <w:sz w:val="22"/>
          <w:szCs w:val="22"/>
        </w:rPr>
        <w:t xml:space="preserve"> </w:t>
      </w:r>
      <w:r w:rsidR="005353F1">
        <w:rPr>
          <w:rFonts w:cstheme="minorHAnsi"/>
          <w:sz w:val="22"/>
          <w:szCs w:val="22"/>
        </w:rPr>
        <w:t xml:space="preserve">subsistence-reliant </w:t>
      </w:r>
      <w:r w:rsidR="005353F1" w:rsidRPr="00981CFC">
        <w:rPr>
          <w:rFonts w:cstheme="minorHAnsi"/>
          <w:sz w:val="22"/>
          <w:szCs w:val="22"/>
        </w:rPr>
        <w:t xml:space="preserve">rural </w:t>
      </w:r>
      <w:r w:rsidR="005353F1">
        <w:rPr>
          <w:rFonts w:cstheme="minorHAnsi"/>
          <w:sz w:val="22"/>
          <w:szCs w:val="22"/>
        </w:rPr>
        <w:t>communities</w:t>
      </w:r>
      <w:r w:rsidR="00981CFC" w:rsidRPr="00981CFC">
        <w:rPr>
          <w:rFonts w:cstheme="minorHAnsi"/>
          <w:sz w:val="22"/>
          <w:szCs w:val="22"/>
        </w:rPr>
        <w:t xml:space="preserve"> </w:t>
      </w:r>
      <w:r w:rsidR="0016099D" w:rsidRPr="00981CFC">
        <w:rPr>
          <w:rFonts w:cstheme="minorHAnsi"/>
          <w:sz w:val="22"/>
          <w:szCs w:val="22"/>
        </w:rPr>
        <w:fldChar w:fldCharType="begin"/>
      </w:r>
      <w:r w:rsidR="001C5DD6">
        <w:rPr>
          <w:rFonts w:cstheme="minorHAnsi"/>
          <w:sz w:val="22"/>
          <w:szCs w:val="22"/>
        </w:rPr>
        <w:instrText xml:space="preserve"> ADDIN EN.CITE &lt;EndNote&gt;&lt;Cite&gt;&lt;Author&gt;Shah&lt;/Author&gt;&lt;Year&gt;2013&lt;/Year&gt;&lt;RecNum&gt;1526&lt;/RecNum&gt;&lt;DisplayText&gt;(56)&lt;/DisplayText&gt;&lt;record&gt;&lt;rec-number&gt;1526&lt;/rec-number&gt;&lt;foreign-keys&gt;&lt;key app="EN" db-id="efarvrps8zppfceprdtptdaua99eaxtfpeep" timestamp="1600677722"&gt;1526&lt;/key&gt;&lt;/foreign-keys&gt;&lt;ref-type name="Web Page"&gt;12&lt;/ref-type&gt;&lt;contributors&gt;&lt;authors&gt;&lt;author&gt;Shah, Anup&lt;/author&gt;&lt;/authors&gt;&lt;/contributors&gt;&lt;titles&gt;&lt;title&gt;Structural Adjustment—a Major Cause of Poverty&lt;/title&gt;&lt;/titles&gt;&lt;volume&gt;2020&lt;/volume&gt;&lt;number&gt;21st September&lt;/number&gt;&lt;dates&gt;&lt;year&gt;2013&lt;/year&gt;&lt;/dates&gt;&lt;publisher&gt;Global Issues&lt;/publisher&gt;&lt;urls&gt;&lt;related-urls&gt;&lt;url&gt;https://www.globalissues.org/article/3/structural-adjustment-a-major-cause-of-poverty#MaintainingDependencyandPoverty&lt;/url&gt;&lt;/related-urls&gt;&lt;/urls&gt;&lt;/record&gt;&lt;/Cite&gt;&lt;/EndNote&gt;</w:instrText>
      </w:r>
      <w:r w:rsidR="0016099D" w:rsidRPr="00981CFC">
        <w:rPr>
          <w:rFonts w:cstheme="minorHAnsi"/>
          <w:sz w:val="22"/>
          <w:szCs w:val="22"/>
        </w:rPr>
        <w:fldChar w:fldCharType="separate"/>
      </w:r>
      <w:r w:rsidR="001C5DD6">
        <w:rPr>
          <w:rFonts w:cstheme="minorHAnsi"/>
          <w:noProof/>
          <w:sz w:val="22"/>
          <w:szCs w:val="22"/>
        </w:rPr>
        <w:t>(56)</w:t>
      </w:r>
      <w:r w:rsidR="0016099D" w:rsidRPr="00981CFC">
        <w:rPr>
          <w:rFonts w:cstheme="minorHAnsi"/>
          <w:sz w:val="22"/>
          <w:szCs w:val="22"/>
        </w:rPr>
        <w:fldChar w:fldCharType="end"/>
      </w:r>
      <w:r w:rsidR="00337AC3">
        <w:rPr>
          <w:rFonts w:cstheme="minorHAnsi"/>
          <w:sz w:val="22"/>
          <w:szCs w:val="22"/>
        </w:rPr>
        <w:t>.</w:t>
      </w:r>
      <w:r w:rsidR="0016099D" w:rsidRPr="00981CFC">
        <w:rPr>
          <w:rFonts w:cstheme="minorHAnsi"/>
          <w:sz w:val="22"/>
          <w:szCs w:val="22"/>
        </w:rPr>
        <w:t xml:space="preserve"> </w:t>
      </w:r>
      <w:r w:rsidR="009F716D">
        <w:rPr>
          <w:rFonts w:cstheme="minorHAnsi"/>
          <w:sz w:val="22"/>
          <w:szCs w:val="22"/>
        </w:rPr>
        <w:t xml:space="preserve">This ethnography depicts the multiple ways in which </w:t>
      </w:r>
      <w:r w:rsidR="008905E3">
        <w:rPr>
          <w:rFonts w:cstheme="minorHAnsi"/>
          <w:sz w:val="22"/>
          <w:szCs w:val="22"/>
        </w:rPr>
        <w:t>systems of global inequity</w:t>
      </w:r>
      <w:r w:rsidR="0016099D" w:rsidRPr="00981CFC">
        <w:rPr>
          <w:rFonts w:cstheme="minorHAnsi"/>
          <w:sz w:val="22"/>
          <w:szCs w:val="22"/>
        </w:rPr>
        <w:t xml:space="preserve"> </w:t>
      </w:r>
      <w:r w:rsidR="00337AC3">
        <w:rPr>
          <w:rFonts w:cstheme="minorHAnsi"/>
          <w:sz w:val="22"/>
          <w:szCs w:val="22"/>
        </w:rPr>
        <w:t xml:space="preserve">affect the experiences and choices of </w:t>
      </w:r>
      <w:r w:rsidR="0016099D" w:rsidRPr="00981CFC">
        <w:rPr>
          <w:rFonts w:cstheme="minorHAnsi"/>
          <w:sz w:val="22"/>
          <w:szCs w:val="22"/>
        </w:rPr>
        <w:t>individuals</w:t>
      </w:r>
      <w:r w:rsidR="00337AC3">
        <w:rPr>
          <w:rFonts w:cstheme="minorHAnsi"/>
          <w:sz w:val="22"/>
          <w:szCs w:val="22"/>
        </w:rPr>
        <w:t xml:space="preserve"> </w:t>
      </w:r>
      <w:r w:rsidR="0016099D" w:rsidRPr="00981CFC">
        <w:rPr>
          <w:rFonts w:cstheme="minorHAnsi"/>
          <w:sz w:val="22"/>
          <w:szCs w:val="22"/>
        </w:rPr>
        <w:t>in the Malawian village</w:t>
      </w:r>
      <w:r w:rsidR="009F716D">
        <w:rPr>
          <w:rFonts w:cstheme="minorHAnsi"/>
          <w:sz w:val="22"/>
          <w:szCs w:val="22"/>
        </w:rPr>
        <w:t>, shaping air pollution exposures</w:t>
      </w:r>
      <w:r w:rsidR="000407B8">
        <w:rPr>
          <w:rFonts w:cstheme="minorHAnsi"/>
          <w:sz w:val="22"/>
          <w:szCs w:val="22"/>
        </w:rPr>
        <w:t xml:space="preserve"> through their lives</w:t>
      </w:r>
      <w:r w:rsidR="0016099D" w:rsidRPr="00981CFC">
        <w:rPr>
          <w:rFonts w:cstheme="minorHAnsi"/>
          <w:sz w:val="22"/>
          <w:szCs w:val="22"/>
        </w:rPr>
        <w:t>.</w:t>
      </w:r>
    </w:p>
    <w:p w14:paraId="245D9D69" w14:textId="366C8968" w:rsidR="00A439CD" w:rsidRPr="00981CFC" w:rsidRDefault="00A439CD" w:rsidP="00AF643A">
      <w:pPr>
        <w:spacing w:line="276" w:lineRule="auto"/>
        <w:rPr>
          <w:rFonts w:cstheme="minorHAnsi"/>
          <w:sz w:val="22"/>
          <w:szCs w:val="22"/>
        </w:rPr>
      </w:pPr>
    </w:p>
    <w:p w14:paraId="6FA04FCA" w14:textId="486E2D67" w:rsidR="00222BA2" w:rsidRDefault="000407B8" w:rsidP="00AF643A">
      <w:pPr>
        <w:spacing w:line="276" w:lineRule="auto"/>
        <w:rPr>
          <w:rFonts w:cstheme="minorHAnsi"/>
          <w:sz w:val="22"/>
          <w:szCs w:val="22"/>
        </w:rPr>
      </w:pPr>
      <w:r>
        <w:rPr>
          <w:rFonts w:cstheme="minorHAnsi"/>
          <w:sz w:val="22"/>
          <w:szCs w:val="22"/>
        </w:rPr>
        <w:t>E</w:t>
      </w:r>
      <w:r w:rsidR="00A439CD" w:rsidRPr="00981CFC">
        <w:rPr>
          <w:rFonts w:cstheme="minorHAnsi"/>
          <w:sz w:val="22"/>
          <w:szCs w:val="22"/>
        </w:rPr>
        <w:t>xtreme climate events</w:t>
      </w:r>
      <w:r w:rsidR="00200FFC" w:rsidRPr="00981CFC">
        <w:rPr>
          <w:rFonts w:cstheme="minorHAnsi"/>
          <w:sz w:val="22"/>
          <w:szCs w:val="22"/>
        </w:rPr>
        <w:t xml:space="preserve"> such as droughts and floods</w:t>
      </w:r>
      <w:r w:rsidR="00337AC3">
        <w:rPr>
          <w:rFonts w:cstheme="minorHAnsi"/>
          <w:sz w:val="22"/>
          <w:szCs w:val="22"/>
        </w:rPr>
        <w:t xml:space="preserve"> </w:t>
      </w:r>
      <w:r>
        <w:rPr>
          <w:rFonts w:cstheme="minorHAnsi"/>
          <w:sz w:val="22"/>
          <w:szCs w:val="22"/>
        </w:rPr>
        <w:t>accentuated individuals’ p</w:t>
      </w:r>
      <w:r w:rsidRPr="00981CFC">
        <w:rPr>
          <w:rFonts w:cstheme="minorHAnsi"/>
          <w:sz w:val="22"/>
          <w:szCs w:val="22"/>
        </w:rPr>
        <w:t xml:space="preserve">recarity in the village </w:t>
      </w:r>
      <w:r>
        <w:rPr>
          <w:rFonts w:cstheme="minorHAnsi"/>
          <w:sz w:val="22"/>
          <w:szCs w:val="22"/>
        </w:rPr>
        <w:t xml:space="preserve">setting. Such climate events </w:t>
      </w:r>
      <w:r w:rsidR="00337AC3">
        <w:rPr>
          <w:rFonts w:cstheme="minorHAnsi"/>
          <w:sz w:val="22"/>
          <w:szCs w:val="22"/>
        </w:rPr>
        <w:t xml:space="preserve">are exacerbated by </w:t>
      </w:r>
      <w:r w:rsidR="0016099D" w:rsidRPr="00981CFC">
        <w:rPr>
          <w:rFonts w:cstheme="minorHAnsi"/>
          <w:sz w:val="22"/>
          <w:szCs w:val="22"/>
        </w:rPr>
        <w:t xml:space="preserve">emissions </w:t>
      </w:r>
      <w:r w:rsidR="00200FFC" w:rsidRPr="00981CFC">
        <w:rPr>
          <w:rFonts w:cstheme="minorHAnsi"/>
          <w:sz w:val="22"/>
          <w:szCs w:val="22"/>
        </w:rPr>
        <w:t>of</w:t>
      </w:r>
      <w:r w:rsidR="0016099D" w:rsidRPr="00981CFC">
        <w:rPr>
          <w:rFonts w:cstheme="minorHAnsi"/>
          <w:sz w:val="22"/>
          <w:szCs w:val="22"/>
        </w:rPr>
        <w:t xml:space="preserve"> the most affluent global actors </w:t>
      </w:r>
      <w:r w:rsidR="0016099D" w:rsidRPr="00981CFC">
        <w:rPr>
          <w:rFonts w:cstheme="minorHAnsi"/>
          <w:sz w:val="22"/>
          <w:szCs w:val="22"/>
        </w:rPr>
        <w:fldChar w:fldCharType="begin"/>
      </w:r>
      <w:r w:rsidR="001C5DD6">
        <w:rPr>
          <w:rFonts w:cstheme="minorHAnsi"/>
          <w:sz w:val="22"/>
          <w:szCs w:val="22"/>
        </w:rPr>
        <w:instrText xml:space="preserve"> ADDIN EN.CITE &lt;EndNote&gt;&lt;Cite&gt;&lt;Author&gt;Hickel&lt;/Author&gt;&lt;Year&gt;2020&lt;/Year&gt;&lt;RecNum&gt;1512&lt;/RecNum&gt;&lt;DisplayText&gt;(62)&lt;/DisplayText&gt;&lt;record&gt;&lt;rec-number&gt;1512&lt;/rec-number&gt;&lt;foreign-keys&gt;&lt;key app="EN" db-id="efarvrps8zppfceprdtptdaua99eaxtfpeep" timestamp="1599747381"&gt;1512&lt;/key&gt;&lt;/foreign-keys&gt;&lt;ref-type name="Journal Article"&gt;17&lt;/ref-type&gt;&lt;contributors&gt;&lt;authors&gt;&lt;author&gt;Hickel, Jason&lt;/author&gt;&lt;/authors&gt;&lt;/contributors&gt;&lt;titles&gt;&lt;title&gt;Quantifying national responsibility for climate breakdown: an equality-based attribution approach for carbon dioxide emissions in excess of the planetary boundary&lt;/title&gt;&lt;secondary-title&gt;The Lancet Planetary Health&lt;/secondary-title&gt;&lt;/titles&gt;&lt;periodical&gt;&lt;full-title&gt;The Lancet Planetary Health&lt;/full-title&gt;&lt;/periodical&gt;&lt;pages&gt;e399-e404&lt;/pages&gt;&lt;volume&gt;4&lt;/volume&gt;&lt;number&gt;9&lt;/number&gt;&lt;dates&gt;&lt;year&gt;2020&lt;/year&gt;&lt;/dates&gt;&lt;publisher&gt;Elsevier&lt;/publisher&gt;&lt;isbn&gt;2542-5196&lt;/isbn&gt;&lt;urls&gt;&lt;related-urls&gt;&lt;url&gt;https://doi.org/10.1016/S2542-5196(20)30196-0&lt;/url&gt;&lt;/related-urls&gt;&lt;/urls&gt;&lt;electronic-resource-num&gt;10.1016/S2542-5196(20)30196-0&lt;/electronic-resource-num&gt;&lt;access-date&gt;2020/09/10&lt;/access-date&gt;&lt;/record&gt;&lt;/Cite&gt;&lt;/EndNote&gt;</w:instrText>
      </w:r>
      <w:r w:rsidR="0016099D" w:rsidRPr="00981CFC">
        <w:rPr>
          <w:rFonts w:cstheme="minorHAnsi"/>
          <w:sz w:val="22"/>
          <w:szCs w:val="22"/>
        </w:rPr>
        <w:fldChar w:fldCharType="separate"/>
      </w:r>
      <w:r w:rsidR="001C5DD6">
        <w:rPr>
          <w:rFonts w:cstheme="minorHAnsi"/>
          <w:noProof/>
          <w:sz w:val="22"/>
          <w:szCs w:val="22"/>
        </w:rPr>
        <w:t>(62)</w:t>
      </w:r>
      <w:r w:rsidR="0016099D" w:rsidRPr="00981CFC">
        <w:rPr>
          <w:rFonts w:cstheme="minorHAnsi"/>
          <w:sz w:val="22"/>
          <w:szCs w:val="22"/>
        </w:rPr>
        <w:fldChar w:fldCharType="end"/>
      </w:r>
      <w:r w:rsidR="0016099D" w:rsidRPr="00981CFC">
        <w:rPr>
          <w:rFonts w:cstheme="minorHAnsi"/>
          <w:sz w:val="22"/>
          <w:szCs w:val="22"/>
        </w:rPr>
        <w:t xml:space="preserve">. </w:t>
      </w:r>
      <w:r w:rsidR="000359E6">
        <w:rPr>
          <w:rFonts w:cstheme="minorHAnsi"/>
          <w:sz w:val="22"/>
          <w:szCs w:val="22"/>
        </w:rPr>
        <w:t>E</w:t>
      </w:r>
      <w:r w:rsidR="0016099D" w:rsidRPr="00981CFC">
        <w:rPr>
          <w:rFonts w:cstheme="minorHAnsi"/>
          <w:sz w:val="22"/>
          <w:szCs w:val="22"/>
        </w:rPr>
        <w:t>nvironmental colonialism</w:t>
      </w:r>
      <w:r w:rsidR="000359E6">
        <w:rPr>
          <w:rFonts w:cstheme="minorHAnsi"/>
          <w:sz w:val="22"/>
          <w:szCs w:val="22"/>
        </w:rPr>
        <w:t xml:space="preserve"> hence</w:t>
      </w:r>
      <w:r w:rsidR="0016099D" w:rsidRPr="00981CFC">
        <w:rPr>
          <w:rFonts w:cstheme="minorHAnsi"/>
          <w:sz w:val="22"/>
          <w:szCs w:val="22"/>
        </w:rPr>
        <w:t xml:space="preserve"> leads to</w:t>
      </w:r>
      <w:r w:rsidR="005F1B77" w:rsidRPr="00981CFC">
        <w:rPr>
          <w:rFonts w:cstheme="minorHAnsi"/>
          <w:sz w:val="22"/>
          <w:szCs w:val="22"/>
        </w:rPr>
        <w:t xml:space="preserve"> additional</w:t>
      </w:r>
      <w:r w:rsidR="0016099D" w:rsidRPr="00981CFC">
        <w:rPr>
          <w:rFonts w:cstheme="minorHAnsi"/>
          <w:sz w:val="22"/>
          <w:szCs w:val="22"/>
        </w:rPr>
        <w:t xml:space="preserve"> form</w:t>
      </w:r>
      <w:r w:rsidR="005F1B77" w:rsidRPr="00981CFC">
        <w:rPr>
          <w:rFonts w:cstheme="minorHAnsi"/>
          <w:sz w:val="22"/>
          <w:szCs w:val="22"/>
        </w:rPr>
        <w:t>s</w:t>
      </w:r>
      <w:r w:rsidR="0016099D" w:rsidRPr="00981CFC">
        <w:rPr>
          <w:rFonts w:cstheme="minorHAnsi"/>
          <w:sz w:val="22"/>
          <w:szCs w:val="22"/>
        </w:rPr>
        <w:t xml:space="preserve"> of structural violence </w:t>
      </w:r>
      <w:r w:rsidR="0016099D" w:rsidRPr="00981CFC">
        <w:rPr>
          <w:rFonts w:cstheme="minorHAnsi"/>
          <w:sz w:val="22"/>
          <w:szCs w:val="22"/>
        </w:rPr>
        <w:fldChar w:fldCharType="begin"/>
      </w:r>
      <w:r w:rsidR="001C5DD6">
        <w:rPr>
          <w:rFonts w:cstheme="minorHAnsi"/>
          <w:sz w:val="22"/>
          <w:szCs w:val="22"/>
        </w:rPr>
        <w:instrText xml:space="preserve"> ADDIN EN.CITE &lt;EndNote&gt;&lt;Cite&gt;&lt;Author&gt;Hickel&lt;/Author&gt;&lt;Year&gt;2017&lt;/Year&gt;&lt;RecNum&gt;1516&lt;/RecNum&gt;&lt;DisplayText&gt;(86)&lt;/DisplayText&gt;&lt;record&gt;&lt;rec-number&gt;1516&lt;/rec-number&gt;&lt;foreign-keys&gt;&lt;key app="EN" db-id="efarvrps8zppfceprdtptdaua99eaxtfpeep" timestamp="1600175738"&gt;1516&lt;/key&gt;&lt;/foreign-keys&gt;&lt;ref-type name="Book"&gt;6&lt;/ref-type&gt;&lt;contributors&gt;&lt;authors&gt;&lt;author&gt;Hickel, Jason&lt;/author&gt;&lt;/authors&gt;&lt;/contributors&gt;&lt;titles&gt;&lt;title&gt;The divide: a brief guide to global inequality and its solutions&lt;/title&gt;&lt;/titles&gt;&lt;dates&gt;&lt;year&gt;2017&lt;/year&gt;&lt;/dates&gt;&lt;pub-location&gt;London, UK&lt;/pub-location&gt;&lt;publisher&gt;Penguin Random House&lt;/publisher&gt;&lt;urls&gt;&lt;/urls&gt;&lt;/record&gt;&lt;/Cite&gt;&lt;/EndNote&gt;</w:instrText>
      </w:r>
      <w:r w:rsidR="0016099D" w:rsidRPr="00981CFC">
        <w:rPr>
          <w:rFonts w:cstheme="minorHAnsi"/>
          <w:sz w:val="22"/>
          <w:szCs w:val="22"/>
        </w:rPr>
        <w:fldChar w:fldCharType="separate"/>
      </w:r>
      <w:r w:rsidR="001C5DD6">
        <w:rPr>
          <w:rFonts w:cstheme="minorHAnsi"/>
          <w:noProof/>
          <w:sz w:val="22"/>
          <w:szCs w:val="22"/>
        </w:rPr>
        <w:t>(86)</w:t>
      </w:r>
      <w:r w:rsidR="0016099D" w:rsidRPr="00981CFC">
        <w:rPr>
          <w:rFonts w:cstheme="minorHAnsi"/>
          <w:sz w:val="22"/>
          <w:szCs w:val="22"/>
        </w:rPr>
        <w:fldChar w:fldCharType="end"/>
      </w:r>
      <w:r w:rsidR="0016099D" w:rsidRPr="00981CFC">
        <w:rPr>
          <w:rFonts w:cstheme="minorHAnsi"/>
          <w:sz w:val="22"/>
          <w:szCs w:val="22"/>
        </w:rPr>
        <w:t xml:space="preserve">. </w:t>
      </w:r>
      <w:r w:rsidR="005F1B77" w:rsidRPr="00981CFC">
        <w:rPr>
          <w:rFonts w:cstheme="minorHAnsi"/>
          <w:sz w:val="22"/>
          <w:szCs w:val="22"/>
        </w:rPr>
        <w:t>W</w:t>
      </w:r>
      <w:r w:rsidR="0016099D" w:rsidRPr="00981CFC">
        <w:rPr>
          <w:rFonts w:cstheme="minorHAnsi"/>
          <w:sz w:val="22"/>
          <w:szCs w:val="22"/>
        </w:rPr>
        <w:t xml:space="preserve">e </w:t>
      </w:r>
      <w:r w:rsidR="00981CFC" w:rsidRPr="00981CFC">
        <w:rPr>
          <w:rFonts w:cstheme="minorHAnsi"/>
          <w:sz w:val="22"/>
          <w:szCs w:val="22"/>
        </w:rPr>
        <w:t>witnessed</w:t>
      </w:r>
      <w:r>
        <w:rPr>
          <w:rFonts w:cstheme="minorHAnsi"/>
          <w:sz w:val="22"/>
          <w:szCs w:val="22"/>
        </w:rPr>
        <w:t xml:space="preserve"> </w:t>
      </w:r>
      <w:r w:rsidR="0016099D" w:rsidRPr="00981CFC">
        <w:rPr>
          <w:rFonts w:cstheme="minorHAnsi"/>
          <w:sz w:val="22"/>
          <w:szCs w:val="22"/>
        </w:rPr>
        <w:t xml:space="preserve">a population dependent </w:t>
      </w:r>
      <w:r w:rsidR="000359E6">
        <w:rPr>
          <w:rFonts w:cstheme="minorHAnsi"/>
          <w:sz w:val="22"/>
          <w:szCs w:val="22"/>
        </w:rPr>
        <w:t xml:space="preserve">on </w:t>
      </w:r>
      <w:r w:rsidR="00D338B6">
        <w:rPr>
          <w:rFonts w:cstheme="minorHAnsi"/>
          <w:sz w:val="22"/>
          <w:szCs w:val="22"/>
        </w:rPr>
        <w:t xml:space="preserve">biomass </w:t>
      </w:r>
      <w:r w:rsidR="0016099D" w:rsidRPr="00981CFC">
        <w:rPr>
          <w:rFonts w:cstheme="minorHAnsi"/>
          <w:sz w:val="22"/>
          <w:szCs w:val="22"/>
        </w:rPr>
        <w:t>for cooking bound into complicity in local environmental degradation, thus worsening the negative impacts of serious climate events.</w:t>
      </w:r>
      <w:r w:rsidR="000359E6">
        <w:rPr>
          <w:rFonts w:cstheme="minorHAnsi"/>
          <w:sz w:val="22"/>
          <w:szCs w:val="22"/>
        </w:rPr>
        <w:t xml:space="preserve"> </w:t>
      </w:r>
      <w:r w:rsidR="00E50E15">
        <w:rPr>
          <w:rFonts w:cstheme="minorHAnsi"/>
          <w:sz w:val="22"/>
          <w:szCs w:val="22"/>
        </w:rPr>
        <w:t>On</w:t>
      </w:r>
      <w:r w:rsidR="00981CFC" w:rsidRPr="00A825BD">
        <w:rPr>
          <w:rFonts w:cstheme="minorHAnsi"/>
          <w:sz w:val="22"/>
          <w:szCs w:val="22"/>
        </w:rPr>
        <w:t xml:space="preserve"> </w:t>
      </w:r>
      <w:r w:rsidR="0016099D" w:rsidRPr="00A825BD">
        <w:rPr>
          <w:rFonts w:cstheme="minorHAnsi"/>
          <w:sz w:val="22"/>
          <w:szCs w:val="22"/>
        </w:rPr>
        <w:t xml:space="preserve">environmental </w:t>
      </w:r>
      <w:r w:rsidR="00A439CD" w:rsidRPr="00A825BD">
        <w:rPr>
          <w:rFonts w:cstheme="minorHAnsi"/>
          <w:sz w:val="22"/>
          <w:szCs w:val="22"/>
        </w:rPr>
        <w:t>destruction</w:t>
      </w:r>
      <w:r w:rsidR="0016099D" w:rsidRPr="00A825BD">
        <w:rPr>
          <w:rFonts w:cstheme="minorHAnsi"/>
          <w:sz w:val="22"/>
          <w:szCs w:val="22"/>
        </w:rPr>
        <w:t xml:space="preserve">, </w:t>
      </w:r>
      <w:r w:rsidR="00A439CD" w:rsidRPr="00A825BD">
        <w:rPr>
          <w:rFonts w:cstheme="minorHAnsi"/>
          <w:sz w:val="22"/>
          <w:szCs w:val="22"/>
        </w:rPr>
        <w:t>Nixon’s theory of ‘slow violence’</w:t>
      </w:r>
      <w:r w:rsidR="00363E24" w:rsidRPr="00363E24">
        <w:rPr>
          <w:rFonts w:cstheme="minorHAnsi"/>
          <w:sz w:val="22"/>
          <w:szCs w:val="22"/>
        </w:rPr>
        <w:t xml:space="preserve"> </w:t>
      </w:r>
      <w:r w:rsidR="00363E24">
        <w:rPr>
          <w:rFonts w:cstheme="minorHAnsi"/>
          <w:sz w:val="22"/>
          <w:szCs w:val="22"/>
        </w:rPr>
        <w:t xml:space="preserve">builds on </w:t>
      </w:r>
      <w:r w:rsidR="00363E24" w:rsidRPr="00A825BD">
        <w:rPr>
          <w:rFonts w:cstheme="minorHAnsi"/>
          <w:sz w:val="22"/>
          <w:szCs w:val="22"/>
        </w:rPr>
        <w:t>the</w:t>
      </w:r>
      <w:r w:rsidR="00363E24" w:rsidRPr="007A4393">
        <w:rPr>
          <w:rFonts w:cstheme="minorHAnsi"/>
          <w:sz w:val="22"/>
          <w:szCs w:val="22"/>
        </w:rPr>
        <w:t xml:space="preserve"> </w:t>
      </w:r>
      <w:r w:rsidR="00363E24" w:rsidRPr="00A825BD">
        <w:rPr>
          <w:rFonts w:cstheme="minorHAnsi"/>
          <w:sz w:val="22"/>
          <w:szCs w:val="22"/>
        </w:rPr>
        <w:t>structural violence concept</w:t>
      </w:r>
      <w:r w:rsidR="00363E24">
        <w:rPr>
          <w:rFonts w:cstheme="minorHAnsi"/>
          <w:sz w:val="22"/>
          <w:szCs w:val="22"/>
        </w:rPr>
        <w:t>,</w:t>
      </w:r>
      <w:r w:rsidR="00A439CD" w:rsidRPr="00A825BD">
        <w:rPr>
          <w:rFonts w:cstheme="minorHAnsi"/>
          <w:sz w:val="22"/>
          <w:szCs w:val="22"/>
        </w:rPr>
        <w:t xml:space="preserve"> </w:t>
      </w:r>
      <w:r w:rsidR="003F79C2">
        <w:rPr>
          <w:rFonts w:cstheme="minorHAnsi"/>
          <w:sz w:val="22"/>
          <w:szCs w:val="22"/>
        </w:rPr>
        <w:t>suggest</w:t>
      </w:r>
      <w:r w:rsidR="00363E24">
        <w:rPr>
          <w:rFonts w:cstheme="minorHAnsi"/>
          <w:sz w:val="22"/>
          <w:szCs w:val="22"/>
        </w:rPr>
        <w:t>ing</w:t>
      </w:r>
      <w:r w:rsidR="003F79C2">
        <w:rPr>
          <w:rFonts w:cstheme="minorHAnsi"/>
          <w:sz w:val="22"/>
          <w:szCs w:val="22"/>
        </w:rPr>
        <w:t xml:space="preserve"> </w:t>
      </w:r>
      <w:r w:rsidR="00363E24">
        <w:rPr>
          <w:rFonts w:cstheme="minorHAnsi"/>
          <w:sz w:val="22"/>
          <w:szCs w:val="22"/>
        </w:rPr>
        <w:t>that the long timeframes over which environmental</w:t>
      </w:r>
      <w:r w:rsidR="00363E24" w:rsidRPr="00A825BD">
        <w:rPr>
          <w:rFonts w:cstheme="minorHAnsi"/>
          <w:sz w:val="22"/>
          <w:szCs w:val="22"/>
        </w:rPr>
        <w:t xml:space="preserve"> </w:t>
      </w:r>
      <w:r w:rsidR="00363E24">
        <w:rPr>
          <w:rFonts w:cstheme="minorHAnsi"/>
          <w:sz w:val="22"/>
          <w:szCs w:val="22"/>
        </w:rPr>
        <w:t>d</w:t>
      </w:r>
      <w:r w:rsidR="00363E24" w:rsidRPr="00A825BD">
        <w:rPr>
          <w:rFonts w:cstheme="minorHAnsi"/>
          <w:sz w:val="22"/>
          <w:szCs w:val="22"/>
        </w:rPr>
        <w:t>estruction</w:t>
      </w:r>
      <w:r w:rsidR="00363E24">
        <w:rPr>
          <w:rFonts w:cstheme="minorHAnsi"/>
          <w:sz w:val="22"/>
          <w:szCs w:val="22"/>
        </w:rPr>
        <w:t xml:space="preserve"> occurs further obscures its origins </w:t>
      </w:r>
      <w:r w:rsidR="0016099D" w:rsidRPr="00A825BD">
        <w:rPr>
          <w:rFonts w:cstheme="minorHAnsi"/>
          <w:sz w:val="22"/>
          <w:szCs w:val="22"/>
        </w:rPr>
        <w:fldChar w:fldCharType="begin"/>
      </w:r>
      <w:r w:rsidR="001C5DD6">
        <w:rPr>
          <w:rFonts w:cstheme="minorHAnsi"/>
          <w:sz w:val="22"/>
          <w:szCs w:val="22"/>
        </w:rPr>
        <w:instrText xml:space="preserve"> ADDIN EN.CITE &lt;EndNote&gt;&lt;Cite&gt;&lt;Author&gt;Nixon&lt;/Author&gt;&lt;Year&gt;2011&lt;/Year&gt;&lt;RecNum&gt;1554&lt;/RecNum&gt;&lt;DisplayText&gt;(87)&lt;/DisplayText&gt;&lt;record&gt;&lt;rec-number&gt;1554&lt;/rec-number&gt;&lt;foreign-keys&gt;&lt;key app="EN" db-id="efarvrps8zppfceprdtptdaua99eaxtfpeep" timestamp="1603098422"&gt;1554&lt;/key&gt;&lt;/foreign-keys&gt;&lt;ref-type name="Book"&gt;6&lt;/ref-type&gt;&lt;contributors&gt;&lt;authors&gt;&lt;author&gt;Nixon, R.&lt;/author&gt;&lt;/authors&gt;&lt;/contributors&gt;&lt;titles&gt;&lt;title&gt;Slow Violence and the Environmentalism of the Poor&lt;/title&gt;&lt;/titles&gt;&lt;dates&gt;&lt;year&gt;2011&lt;/year&gt;&lt;/dates&gt;&lt;publisher&gt;Harvard University Press&lt;/publisher&gt;&lt;isbn&gt;9780674049307&lt;/isbn&gt;&lt;urls&gt;&lt;related-urls&gt;&lt;url&gt;https://books.google.mw/books?id=bTVbUTOsoC8C&lt;/url&gt;&lt;/related-urls&gt;&lt;/urls&gt;&lt;/record&gt;&lt;/Cite&gt;&lt;/EndNote&gt;</w:instrText>
      </w:r>
      <w:r w:rsidR="0016099D" w:rsidRPr="00A825BD">
        <w:rPr>
          <w:rFonts w:cstheme="minorHAnsi"/>
          <w:sz w:val="22"/>
          <w:szCs w:val="22"/>
        </w:rPr>
        <w:fldChar w:fldCharType="separate"/>
      </w:r>
      <w:r w:rsidR="001C5DD6">
        <w:rPr>
          <w:rFonts w:cstheme="minorHAnsi"/>
          <w:noProof/>
          <w:sz w:val="22"/>
          <w:szCs w:val="22"/>
        </w:rPr>
        <w:t>(87)</w:t>
      </w:r>
      <w:r w:rsidR="0016099D" w:rsidRPr="00A825BD">
        <w:rPr>
          <w:rFonts w:cstheme="minorHAnsi"/>
          <w:sz w:val="22"/>
          <w:szCs w:val="22"/>
        </w:rPr>
        <w:fldChar w:fldCharType="end"/>
      </w:r>
      <w:r w:rsidR="0016099D" w:rsidRPr="00A825BD">
        <w:rPr>
          <w:rFonts w:cstheme="minorHAnsi"/>
          <w:sz w:val="22"/>
          <w:szCs w:val="22"/>
        </w:rPr>
        <w:t xml:space="preserve">. </w:t>
      </w:r>
      <w:r w:rsidR="00363E24">
        <w:rPr>
          <w:rFonts w:cstheme="minorHAnsi"/>
          <w:sz w:val="22"/>
          <w:szCs w:val="22"/>
        </w:rPr>
        <w:t xml:space="preserve">This makes </w:t>
      </w:r>
      <w:r w:rsidR="00363E24" w:rsidRPr="00A825BD">
        <w:rPr>
          <w:rFonts w:cstheme="minorHAnsi"/>
          <w:sz w:val="22"/>
          <w:szCs w:val="22"/>
        </w:rPr>
        <w:t>restitution, redress, or prevention</w:t>
      </w:r>
      <w:r w:rsidR="00363E24">
        <w:rPr>
          <w:rFonts w:cstheme="minorHAnsi"/>
          <w:sz w:val="22"/>
          <w:szCs w:val="22"/>
        </w:rPr>
        <w:t xml:space="preserve"> even </w:t>
      </w:r>
      <w:r w:rsidR="0016099D" w:rsidRPr="00A825BD">
        <w:rPr>
          <w:rFonts w:cstheme="minorHAnsi"/>
          <w:sz w:val="22"/>
          <w:szCs w:val="22"/>
        </w:rPr>
        <w:t xml:space="preserve">harder to </w:t>
      </w:r>
      <w:r w:rsidR="00A439CD" w:rsidRPr="00A825BD">
        <w:rPr>
          <w:rFonts w:cstheme="minorHAnsi"/>
          <w:sz w:val="22"/>
          <w:szCs w:val="22"/>
        </w:rPr>
        <w:t>achieve</w:t>
      </w:r>
      <w:r w:rsidR="0016099D" w:rsidRPr="00A825BD">
        <w:rPr>
          <w:rFonts w:cstheme="minorHAnsi"/>
          <w:sz w:val="22"/>
          <w:szCs w:val="22"/>
        </w:rPr>
        <w:t>.</w:t>
      </w:r>
    </w:p>
    <w:p w14:paraId="3A0D0C73" w14:textId="77777777" w:rsidR="007D2ADA" w:rsidRDefault="007D2ADA" w:rsidP="00AF643A">
      <w:pPr>
        <w:spacing w:line="276" w:lineRule="auto"/>
        <w:rPr>
          <w:rFonts w:cstheme="minorHAnsi"/>
          <w:sz w:val="22"/>
          <w:szCs w:val="22"/>
        </w:rPr>
      </w:pPr>
    </w:p>
    <w:p w14:paraId="3CDCED1B" w14:textId="48603B05" w:rsidR="00110C07" w:rsidRPr="00CC2693" w:rsidRDefault="00110C07" w:rsidP="00110C07">
      <w:pPr>
        <w:spacing w:line="276" w:lineRule="auto"/>
        <w:rPr>
          <w:rFonts w:cstheme="minorHAnsi"/>
          <w:sz w:val="22"/>
          <w:szCs w:val="22"/>
        </w:rPr>
      </w:pPr>
      <w:r w:rsidRPr="007D2ADA">
        <w:rPr>
          <w:sz w:val="22"/>
          <w:szCs w:val="22"/>
        </w:rPr>
        <w:t xml:space="preserve">This project combined fine-grain data on air quality with insights into individuals’ lived experiences in the rural Malawian setting. </w:t>
      </w:r>
      <w:r w:rsidR="00CC2693">
        <w:rPr>
          <w:sz w:val="22"/>
          <w:szCs w:val="22"/>
        </w:rPr>
        <w:t>O</w:t>
      </w:r>
      <w:r w:rsidRPr="007D2ADA">
        <w:rPr>
          <w:sz w:val="22"/>
          <w:szCs w:val="22"/>
        </w:rPr>
        <w:t xml:space="preserve">ur approaches counter the ‘decontextualising’ gaze which </w:t>
      </w:r>
      <w:r>
        <w:rPr>
          <w:sz w:val="22"/>
          <w:szCs w:val="22"/>
        </w:rPr>
        <w:t>can</w:t>
      </w:r>
      <w:r w:rsidRPr="007D2ADA">
        <w:rPr>
          <w:sz w:val="22"/>
          <w:szCs w:val="22"/>
        </w:rPr>
        <w:t xml:space="preserve"> </w:t>
      </w:r>
      <w:r>
        <w:rPr>
          <w:sz w:val="22"/>
          <w:szCs w:val="22"/>
        </w:rPr>
        <w:t>be a feature of</w:t>
      </w:r>
      <w:r w:rsidRPr="007D2ADA">
        <w:rPr>
          <w:sz w:val="22"/>
          <w:szCs w:val="22"/>
        </w:rPr>
        <w:t xml:space="preserve"> global health research</w:t>
      </w:r>
      <w:r>
        <w:rPr>
          <w:sz w:val="22"/>
          <w:szCs w:val="22"/>
        </w:rPr>
        <w:t xml:space="preserve"> efforts</w:t>
      </w:r>
      <w:r w:rsidRPr="007D2ADA">
        <w:rPr>
          <w:sz w:val="22"/>
          <w:szCs w:val="22"/>
        </w:rPr>
        <w:t xml:space="preserve">. </w:t>
      </w:r>
      <w:r w:rsidRPr="00252041">
        <w:rPr>
          <w:sz w:val="22"/>
          <w:szCs w:val="22"/>
        </w:rPr>
        <w:t xml:space="preserve">Without recognising the powerful structural forces acting on individual and populations, recommendations </w:t>
      </w:r>
      <w:r>
        <w:rPr>
          <w:sz w:val="22"/>
          <w:szCs w:val="22"/>
        </w:rPr>
        <w:t xml:space="preserve">relating to education and empowerment </w:t>
      </w:r>
      <w:r w:rsidRPr="00252041">
        <w:rPr>
          <w:sz w:val="22"/>
          <w:szCs w:val="22"/>
        </w:rPr>
        <w:t xml:space="preserve">can </w:t>
      </w:r>
      <w:r>
        <w:rPr>
          <w:sz w:val="22"/>
          <w:szCs w:val="22"/>
        </w:rPr>
        <w:t xml:space="preserve">be abstract and limited in their efficacy. </w:t>
      </w:r>
      <w:r w:rsidR="00CC2693">
        <w:rPr>
          <w:sz w:val="22"/>
          <w:szCs w:val="22"/>
        </w:rPr>
        <w:t xml:space="preserve">Attention to broader context </w:t>
      </w:r>
      <w:r>
        <w:rPr>
          <w:sz w:val="22"/>
          <w:szCs w:val="22"/>
        </w:rPr>
        <w:t>can help in considering effective responses to these complex population health issues.</w:t>
      </w:r>
    </w:p>
    <w:p w14:paraId="25D3E74D" w14:textId="1BA7A3D0" w:rsidR="00EA6C9D" w:rsidRPr="00EA502E" w:rsidRDefault="00EA6C9D" w:rsidP="00EA6C9D">
      <w:pPr>
        <w:spacing w:line="276" w:lineRule="auto"/>
        <w:rPr>
          <w:rFonts w:cstheme="minorHAnsi"/>
          <w:sz w:val="22"/>
          <w:szCs w:val="22"/>
        </w:rPr>
      </w:pPr>
    </w:p>
    <w:p w14:paraId="55F08479" w14:textId="3A282102" w:rsidR="00110C07" w:rsidRDefault="00CC2693" w:rsidP="00110C07">
      <w:pPr>
        <w:spacing w:line="276" w:lineRule="auto"/>
        <w:rPr>
          <w:sz w:val="22"/>
          <w:szCs w:val="22"/>
        </w:rPr>
      </w:pPr>
      <w:r>
        <w:rPr>
          <w:sz w:val="22"/>
          <w:szCs w:val="22"/>
        </w:rPr>
        <w:t xml:space="preserve">Limitations relating to </w:t>
      </w:r>
      <w:r w:rsidR="00110C07">
        <w:rPr>
          <w:sz w:val="22"/>
          <w:szCs w:val="22"/>
        </w:rPr>
        <w:t xml:space="preserve">air quality </w:t>
      </w:r>
      <w:r>
        <w:rPr>
          <w:sz w:val="22"/>
          <w:szCs w:val="22"/>
        </w:rPr>
        <w:t xml:space="preserve">sampling in our study </w:t>
      </w:r>
      <w:r w:rsidR="00110C07">
        <w:rPr>
          <w:sz w:val="22"/>
          <w:szCs w:val="22"/>
        </w:rPr>
        <w:t xml:space="preserve">may </w:t>
      </w:r>
      <w:r>
        <w:rPr>
          <w:sz w:val="22"/>
          <w:szCs w:val="22"/>
        </w:rPr>
        <w:t>affect generalisability across the wider community.</w:t>
      </w:r>
      <w:r w:rsidR="00110C07">
        <w:rPr>
          <w:sz w:val="22"/>
          <w:szCs w:val="22"/>
        </w:rPr>
        <w:t xml:space="preserve"> We did not capture certain activities</w:t>
      </w:r>
      <w:r w:rsidR="001C2DD3">
        <w:rPr>
          <w:sz w:val="22"/>
          <w:szCs w:val="22"/>
        </w:rPr>
        <w:t>, for example</w:t>
      </w:r>
      <w:r w:rsidR="00110C07">
        <w:rPr>
          <w:sz w:val="22"/>
          <w:szCs w:val="22"/>
        </w:rPr>
        <w:t xml:space="preserve"> men involved in burning brick ovens, so data on these areas are unavailable. </w:t>
      </w:r>
      <w:r w:rsidR="009648F4">
        <w:rPr>
          <w:sz w:val="22"/>
          <w:szCs w:val="22"/>
        </w:rPr>
        <w:t xml:space="preserve">A forthcoming manuscript reporting results from an extended, standardised dataset </w:t>
      </w:r>
      <w:r>
        <w:rPr>
          <w:sz w:val="22"/>
          <w:szCs w:val="22"/>
        </w:rPr>
        <w:t>provides</w:t>
      </w:r>
      <w:r w:rsidR="009648F4">
        <w:rPr>
          <w:sz w:val="22"/>
          <w:szCs w:val="22"/>
        </w:rPr>
        <w:t xml:space="preserve"> more extensive quantitative data. </w:t>
      </w:r>
      <w:r w:rsidR="00110C07">
        <w:rPr>
          <w:sz w:val="22"/>
          <w:szCs w:val="22"/>
        </w:rPr>
        <w:t>The monitors held in waist bags, although close to the face when cooks were in typical squatting position during cooking, could still underestimate inhaled particulate levels due to their lower position. If true, this adds gravity to the findings of particulate matter levels exceeding safe thresholds throughout</w:t>
      </w:r>
      <w:r w:rsidR="00110C07">
        <w:rPr>
          <w:rFonts w:cstheme="minorHAnsi"/>
          <w:sz w:val="22"/>
          <w:szCs w:val="22"/>
        </w:rPr>
        <w:t>.</w:t>
      </w:r>
    </w:p>
    <w:p w14:paraId="6B85B611" w14:textId="3DD7A1DC" w:rsidR="00AF41E5" w:rsidRDefault="00AF41E5" w:rsidP="00AF41E5">
      <w:pPr>
        <w:spacing w:line="276" w:lineRule="auto"/>
        <w:rPr>
          <w:sz w:val="22"/>
          <w:szCs w:val="22"/>
        </w:rPr>
      </w:pPr>
    </w:p>
    <w:p w14:paraId="69158BA0" w14:textId="6D8B0474" w:rsidR="00AF41E5" w:rsidRDefault="00196BED" w:rsidP="00AF41E5">
      <w:pPr>
        <w:spacing w:line="276" w:lineRule="auto"/>
        <w:rPr>
          <w:sz w:val="22"/>
          <w:szCs w:val="22"/>
        </w:rPr>
      </w:pPr>
      <w:r>
        <w:rPr>
          <w:sz w:val="22"/>
          <w:szCs w:val="22"/>
        </w:rPr>
        <w:t>Wider l</w:t>
      </w:r>
      <w:r w:rsidRPr="00CC3841">
        <w:rPr>
          <w:sz w:val="22"/>
          <w:szCs w:val="22"/>
        </w:rPr>
        <w:t xml:space="preserve">imitations </w:t>
      </w:r>
      <w:r w:rsidR="00AF41E5" w:rsidRPr="00CC3841">
        <w:rPr>
          <w:sz w:val="22"/>
          <w:szCs w:val="22"/>
        </w:rPr>
        <w:t xml:space="preserve">include the necessarily context-specific nature of the </w:t>
      </w:r>
      <w:r w:rsidR="0045141B">
        <w:rPr>
          <w:sz w:val="22"/>
          <w:szCs w:val="22"/>
        </w:rPr>
        <w:t>ethnography</w:t>
      </w:r>
      <w:r w:rsidR="00AF41E5" w:rsidRPr="00CC3841">
        <w:rPr>
          <w:sz w:val="22"/>
          <w:szCs w:val="22"/>
        </w:rPr>
        <w:t>, and our restriction to individuals present in the village. Community members living elsewhere, particularly men, may have differing perspectives to contribute, inclusion of which would be important in forming a more comprehensive account.</w:t>
      </w:r>
    </w:p>
    <w:p w14:paraId="21C66EB8" w14:textId="77777777" w:rsidR="0030178A" w:rsidRPr="00EA502E" w:rsidRDefault="0030178A" w:rsidP="002D50FC">
      <w:pPr>
        <w:spacing w:line="276" w:lineRule="auto"/>
        <w:rPr>
          <w:sz w:val="22"/>
          <w:szCs w:val="22"/>
          <w:highlight w:val="yellow"/>
        </w:rPr>
      </w:pPr>
    </w:p>
    <w:p w14:paraId="7D67AD30" w14:textId="77777777" w:rsidR="00EA502E" w:rsidRDefault="00EA502E" w:rsidP="002D50FC">
      <w:pPr>
        <w:pStyle w:val="Heading2"/>
        <w:spacing w:line="276" w:lineRule="auto"/>
        <w:rPr>
          <w:color w:val="auto"/>
        </w:rPr>
      </w:pPr>
      <w:r>
        <w:rPr>
          <w:color w:val="auto"/>
        </w:rPr>
        <w:lastRenderedPageBreak/>
        <w:t>Conclusion</w:t>
      </w:r>
    </w:p>
    <w:p w14:paraId="0D6BF2E4" w14:textId="77777777" w:rsidR="00EA502E" w:rsidRDefault="00EA502E" w:rsidP="002D50FC">
      <w:pPr>
        <w:spacing w:line="276" w:lineRule="auto"/>
        <w:rPr>
          <w:rFonts w:cstheme="minorHAnsi"/>
          <w:b/>
          <w:bCs/>
          <w:sz w:val="22"/>
          <w:szCs w:val="22"/>
        </w:rPr>
      </w:pPr>
    </w:p>
    <w:p w14:paraId="12400D75" w14:textId="4400B604" w:rsidR="00567DDF" w:rsidRDefault="00EA502E" w:rsidP="002D50FC">
      <w:pPr>
        <w:spacing w:line="276" w:lineRule="auto"/>
        <w:sectPr w:rsidR="00567DDF">
          <w:pgSz w:w="11900" w:h="16840"/>
          <w:pgMar w:top="1440" w:right="1440" w:bottom="1440" w:left="1440" w:header="708" w:footer="708" w:gutter="0"/>
          <w:cols w:space="708"/>
          <w:docGrid w:linePitch="360"/>
        </w:sectPr>
      </w:pPr>
      <w:r>
        <w:rPr>
          <w:rFonts w:cstheme="minorHAnsi"/>
          <w:sz w:val="22"/>
          <w:szCs w:val="22"/>
        </w:rPr>
        <w:t xml:space="preserve">This ethnography represents an in-depth, contextualised account of air pollution in a rural setting in Southern Africa. The </w:t>
      </w:r>
      <w:r w:rsidRPr="00EA502E">
        <w:rPr>
          <w:rFonts w:cstheme="minorHAnsi"/>
          <w:sz w:val="22"/>
          <w:szCs w:val="22"/>
        </w:rPr>
        <w:t xml:space="preserve">results reveal how </w:t>
      </w:r>
      <w:r w:rsidR="002D50FC" w:rsidRPr="00EA502E">
        <w:rPr>
          <w:sz w:val="22"/>
          <w:szCs w:val="22"/>
        </w:rPr>
        <w:t>structural inequities</w:t>
      </w:r>
      <w:r w:rsidR="002D50FC">
        <w:rPr>
          <w:sz w:val="22"/>
          <w:szCs w:val="22"/>
        </w:rPr>
        <w:t>, rooted in historical transnational relations, shape</w:t>
      </w:r>
      <w:r w:rsidR="002D50FC" w:rsidRPr="00EA502E">
        <w:rPr>
          <w:sz w:val="22"/>
          <w:szCs w:val="22"/>
        </w:rPr>
        <w:t xml:space="preserve"> health concerns</w:t>
      </w:r>
      <w:r w:rsidR="002D50FC">
        <w:rPr>
          <w:sz w:val="22"/>
          <w:szCs w:val="22"/>
        </w:rPr>
        <w:t>. C</w:t>
      </w:r>
      <w:r w:rsidR="002D50FC" w:rsidRPr="00EA502E">
        <w:rPr>
          <w:sz w:val="22"/>
          <w:szCs w:val="22"/>
        </w:rPr>
        <w:t xml:space="preserve">lean fuels for cooking – critical in bringing air pollution exposures in line with international standards – are currently inaccessible for </w:t>
      </w:r>
      <w:r w:rsidR="002D50FC">
        <w:rPr>
          <w:sz w:val="22"/>
          <w:szCs w:val="22"/>
        </w:rPr>
        <w:t xml:space="preserve">rural Malawian </w:t>
      </w:r>
      <w:r w:rsidR="002D50FC" w:rsidRPr="00EA502E">
        <w:rPr>
          <w:sz w:val="22"/>
          <w:szCs w:val="22"/>
        </w:rPr>
        <w:t>communities</w:t>
      </w:r>
      <w:r w:rsidR="002D50FC">
        <w:rPr>
          <w:sz w:val="22"/>
          <w:szCs w:val="22"/>
        </w:rPr>
        <w:t xml:space="preserve"> </w:t>
      </w:r>
      <w:r w:rsidR="002D50FC" w:rsidRPr="00EA502E">
        <w:rPr>
          <w:sz w:val="22"/>
          <w:szCs w:val="22"/>
        </w:rPr>
        <w:t xml:space="preserve">in view of the associated costs and infrastructure, </w:t>
      </w:r>
      <w:r w:rsidR="002D50FC">
        <w:rPr>
          <w:sz w:val="22"/>
          <w:szCs w:val="22"/>
        </w:rPr>
        <w:t xml:space="preserve">on </w:t>
      </w:r>
      <w:r w:rsidR="002D50FC" w:rsidRPr="00EA502E">
        <w:rPr>
          <w:sz w:val="22"/>
          <w:szCs w:val="22"/>
        </w:rPr>
        <w:t xml:space="preserve">both individual and governmental levels </w:t>
      </w:r>
      <w:r w:rsidR="002D50FC" w:rsidRPr="00EA502E">
        <w:rPr>
          <w:sz w:val="22"/>
          <w:szCs w:val="22"/>
        </w:rPr>
        <w:fldChar w:fldCharType="begin"/>
      </w:r>
      <w:r w:rsidR="001C5DD6">
        <w:rPr>
          <w:sz w:val="22"/>
          <w:szCs w:val="22"/>
        </w:rPr>
        <w:instrText xml:space="preserve"> ADDIN EN.CITE &lt;EndNote&gt;&lt;Cite&gt;&lt;Author&gt;Miele&lt;/Author&gt;&lt;Year&gt;2017&lt;/Year&gt;&lt;RecNum&gt;1656&lt;/RecNum&gt;&lt;DisplayText&gt;(88)&lt;/DisplayText&gt;&lt;record&gt;&lt;rec-number&gt;1656&lt;/rec-number&gt;&lt;foreign-keys&gt;&lt;key app="EN" db-id="efarvrps8zppfceprdtptdaua99eaxtfpeep" timestamp="1614342724"&gt;1656&lt;/key&gt;&lt;/foreign-keys&gt;&lt;ref-type name="Journal Article"&gt;17&lt;/ref-type&gt;&lt;contributors&gt;&lt;authors&gt;&lt;author&gt;Miele, C. H.&lt;/author&gt;&lt;author&gt;Checkley, W.&lt;/author&gt;&lt;/authors&gt;&lt;/contributors&gt;&lt;titles&gt;&lt;title&gt;Clean Fuels to Reduce Household Air Pollution and Improve Health. Still Hoping to Answer Why and How&lt;/title&gt;&lt;secondary-title&gt;Am J Respir Crit Care Med&lt;/secondary-title&gt;&lt;/titles&gt;&lt;periodical&gt;&lt;full-title&gt;Am J Respir Crit Care Med&lt;/full-title&gt;&lt;/periodical&gt;&lt;pages&gt;1552-1554&lt;/pages&gt;&lt;volume&gt;195&lt;/volume&gt;&lt;number&gt;12&lt;/number&gt;&lt;dates&gt;&lt;year&gt;2017&lt;/year&gt;&lt;/dates&gt;&lt;urls&gt;&lt;/urls&gt;&lt;/record&gt;&lt;/Cite&gt;&lt;/EndNote&gt;</w:instrText>
      </w:r>
      <w:r w:rsidR="002D50FC" w:rsidRPr="00EA502E">
        <w:rPr>
          <w:sz w:val="22"/>
          <w:szCs w:val="22"/>
        </w:rPr>
        <w:fldChar w:fldCharType="separate"/>
      </w:r>
      <w:r w:rsidR="001C5DD6">
        <w:rPr>
          <w:noProof/>
          <w:sz w:val="22"/>
          <w:szCs w:val="22"/>
        </w:rPr>
        <w:t>(88)</w:t>
      </w:r>
      <w:r w:rsidR="002D50FC" w:rsidRPr="00EA502E">
        <w:rPr>
          <w:sz w:val="22"/>
          <w:szCs w:val="22"/>
        </w:rPr>
        <w:fldChar w:fldCharType="end"/>
      </w:r>
      <w:r w:rsidR="002D50FC" w:rsidRPr="00EA502E">
        <w:rPr>
          <w:sz w:val="22"/>
          <w:szCs w:val="22"/>
        </w:rPr>
        <w:t>.</w:t>
      </w:r>
      <w:r w:rsidR="002D50FC">
        <w:rPr>
          <w:sz w:val="22"/>
          <w:szCs w:val="22"/>
        </w:rPr>
        <w:t xml:space="preserve"> </w:t>
      </w:r>
      <w:r w:rsidR="002D50FC" w:rsidRPr="00EA502E">
        <w:rPr>
          <w:rFonts w:eastAsiaTheme="majorEastAsia" w:cstheme="majorBidi"/>
          <w:sz w:val="22"/>
          <w:szCs w:val="22"/>
        </w:rPr>
        <w:t>Ultimately, c</w:t>
      </w:r>
      <w:r w:rsidR="002D50FC" w:rsidRPr="00EA502E">
        <w:rPr>
          <w:sz w:val="22"/>
          <w:szCs w:val="22"/>
        </w:rPr>
        <w:t>omplex global health issues such as air pollution demand broad, transdisciplinary approaches</w:t>
      </w:r>
      <w:r w:rsidR="002D50FC">
        <w:rPr>
          <w:sz w:val="22"/>
          <w:szCs w:val="22"/>
        </w:rPr>
        <w:t>,</w:t>
      </w:r>
      <w:r w:rsidR="002D50FC" w:rsidRPr="00EA502E">
        <w:rPr>
          <w:sz w:val="22"/>
          <w:szCs w:val="22"/>
        </w:rPr>
        <w:t xml:space="preserve"> </w:t>
      </w:r>
      <w:r w:rsidR="008D175A">
        <w:rPr>
          <w:sz w:val="22"/>
          <w:szCs w:val="22"/>
        </w:rPr>
        <w:t>placing</w:t>
      </w:r>
      <w:r w:rsidR="002D50FC" w:rsidRPr="00EA502E">
        <w:rPr>
          <w:sz w:val="22"/>
          <w:szCs w:val="22"/>
        </w:rPr>
        <w:t xml:space="preserve"> communities and their experiences at the centre of research efforts</w:t>
      </w:r>
      <w:r w:rsidR="008D175A">
        <w:rPr>
          <w:sz w:val="22"/>
          <w:szCs w:val="22"/>
        </w:rPr>
        <w:t>. S</w:t>
      </w:r>
      <w:r w:rsidR="002D50FC" w:rsidRPr="00EA502E">
        <w:rPr>
          <w:sz w:val="22"/>
          <w:szCs w:val="22"/>
        </w:rPr>
        <w:t xml:space="preserve">olutions </w:t>
      </w:r>
      <w:r w:rsidR="008D175A">
        <w:rPr>
          <w:sz w:val="22"/>
          <w:szCs w:val="22"/>
        </w:rPr>
        <w:t xml:space="preserve">to these issues </w:t>
      </w:r>
      <w:r w:rsidR="002D50FC" w:rsidRPr="00EA502E">
        <w:rPr>
          <w:sz w:val="22"/>
          <w:szCs w:val="22"/>
        </w:rPr>
        <w:t xml:space="preserve">extend into the political sphere </w:t>
      </w:r>
      <w:r w:rsidR="002D50FC" w:rsidRPr="00EA502E">
        <w:rPr>
          <w:sz w:val="22"/>
          <w:szCs w:val="22"/>
        </w:rPr>
        <w:fldChar w:fldCharType="begin"/>
      </w:r>
      <w:r w:rsidR="001C5DD6">
        <w:rPr>
          <w:sz w:val="22"/>
          <w:szCs w:val="22"/>
        </w:rPr>
        <w:instrText xml:space="preserve"> ADDIN EN.CITE &lt;EndNote&gt;&lt;Cite&gt;&lt;Author&gt;Mackenbach&lt;/Author&gt;&lt;Year&gt;2009&lt;/Year&gt;&lt;RecNum&gt;1582&lt;/RecNum&gt;&lt;DisplayText&gt;(89)&lt;/DisplayText&gt;&lt;record&gt;&lt;rec-number&gt;1582&lt;/rec-number&gt;&lt;foreign-keys&gt;&lt;key app="EN" db-id="efarvrps8zppfceprdtptdaua99eaxtfpeep" timestamp="1606724081"&gt;1582&lt;/key&gt;&lt;/foreign-keys&gt;&lt;ref-type name="Journal Article"&gt;17&lt;/ref-type&gt;&lt;contributors&gt;&lt;authors&gt;&lt;author&gt;Mackenbach, J. P.&lt;/author&gt;&lt;/authors&gt;&lt;/contributors&gt;&lt;titles&gt;&lt;title&gt;Politics is nothing but medicine at a larger scale: reflections on public health&amp;apos;s biggest idea&lt;/title&gt;&lt;secondary-title&gt;Journal of Epidemiology and Community Health (1979-)&lt;/secondary-title&gt;&lt;/titles&gt;&lt;periodical&gt;&lt;full-title&gt;Journal of Epidemiology and Community Health (1979-)&lt;/full-title&gt;&lt;/periodical&gt;&lt;pages&gt;181-184&lt;/pages&gt;&lt;volume&gt;63&lt;/volume&gt;&lt;number&gt;3&lt;/number&gt;&lt;dates&gt;&lt;year&gt;2009&lt;/year&gt;&lt;/dates&gt;&lt;publisher&gt;BMJ&lt;/publisher&gt;&lt;isbn&gt;0143005X, 14702738&lt;/isbn&gt;&lt;urls&gt;&lt;related-urls&gt;&lt;url&gt;http://www.jstor.org/stable/20720916&lt;/url&gt;&lt;/related-urls&gt;&lt;/urls&gt;&lt;custom1&gt;Full publication date: March 2009&lt;/custom1&gt;&lt;remote-database-name&gt;JSTOR&lt;/remote-database-name&gt;&lt;access-date&gt;2020/11/30/&lt;/access-date&gt;&lt;/record&gt;&lt;/Cite&gt;&lt;/EndNote&gt;</w:instrText>
      </w:r>
      <w:r w:rsidR="002D50FC" w:rsidRPr="00EA502E">
        <w:rPr>
          <w:sz w:val="22"/>
          <w:szCs w:val="22"/>
        </w:rPr>
        <w:fldChar w:fldCharType="separate"/>
      </w:r>
      <w:r w:rsidR="001C5DD6">
        <w:rPr>
          <w:noProof/>
          <w:sz w:val="22"/>
          <w:szCs w:val="22"/>
        </w:rPr>
        <w:t>(89)</w:t>
      </w:r>
      <w:r w:rsidR="002D50FC" w:rsidRPr="00EA502E">
        <w:rPr>
          <w:sz w:val="22"/>
          <w:szCs w:val="22"/>
        </w:rPr>
        <w:fldChar w:fldCharType="end"/>
      </w:r>
      <w:r w:rsidR="002D50FC">
        <w:rPr>
          <w:sz w:val="22"/>
          <w:szCs w:val="22"/>
        </w:rPr>
        <w:t xml:space="preserve">. </w:t>
      </w:r>
    </w:p>
    <w:p w14:paraId="4F1A0707" w14:textId="465C8A1E" w:rsidR="00222BA2" w:rsidRPr="00567DDF" w:rsidRDefault="0016099D" w:rsidP="00AF643A">
      <w:pPr>
        <w:pStyle w:val="Heading2"/>
        <w:spacing w:line="276" w:lineRule="auto"/>
        <w:rPr>
          <w:rFonts w:cstheme="minorHAnsi"/>
          <w:color w:val="auto"/>
          <w:sz w:val="22"/>
          <w:szCs w:val="22"/>
        </w:rPr>
      </w:pPr>
      <w:r w:rsidRPr="00567DDF">
        <w:rPr>
          <w:color w:val="auto"/>
        </w:rPr>
        <w:lastRenderedPageBreak/>
        <w:t>References</w:t>
      </w:r>
    </w:p>
    <w:p w14:paraId="348C71FC" w14:textId="77777777" w:rsidR="00222BA2" w:rsidRDefault="00222BA2" w:rsidP="00AF643A">
      <w:pPr>
        <w:pStyle w:val="EndNoteBibliography"/>
        <w:spacing w:line="276" w:lineRule="auto"/>
      </w:pPr>
    </w:p>
    <w:p w14:paraId="566FDEAB" w14:textId="77777777" w:rsidR="001C5DD6" w:rsidRPr="001C5DD6" w:rsidRDefault="0016099D" w:rsidP="001C5DD6">
      <w:pPr>
        <w:pStyle w:val="EndNoteBibliography"/>
        <w:rPr>
          <w:noProof/>
        </w:rPr>
      </w:pPr>
      <w:r>
        <w:fldChar w:fldCharType="begin"/>
      </w:r>
      <w:r>
        <w:instrText xml:space="preserve"> ADDIN EN.REFLIST </w:instrText>
      </w:r>
      <w:r>
        <w:fldChar w:fldCharType="separate"/>
      </w:r>
      <w:r w:rsidR="001C5DD6" w:rsidRPr="001C5DD6">
        <w:rPr>
          <w:noProof/>
        </w:rPr>
        <w:t>1.</w:t>
      </w:r>
      <w:r w:rsidR="001C5DD6" w:rsidRPr="001C5DD6">
        <w:rPr>
          <w:noProof/>
        </w:rPr>
        <w:tab/>
        <w:t>Smith KR, Jerrett M, Anderson HR, Burnett RT, Stone V, Derwent R, et al. Public health benefits of strategies to reduce greenhouse-gas emissions: health implications of short-lived greenhouse pollutants. Lancet (London, England). 2009;374(9707):2091-103.</w:t>
      </w:r>
    </w:p>
    <w:p w14:paraId="47D98FA3" w14:textId="77777777" w:rsidR="001C5DD6" w:rsidRPr="001C5DD6" w:rsidRDefault="001C5DD6" w:rsidP="001C5DD6">
      <w:pPr>
        <w:pStyle w:val="EndNoteBibliography"/>
        <w:rPr>
          <w:noProof/>
        </w:rPr>
      </w:pPr>
      <w:r w:rsidRPr="001C5DD6">
        <w:rPr>
          <w:noProof/>
        </w:rPr>
        <w:t>2.</w:t>
      </w:r>
      <w:r w:rsidRPr="001C5DD6">
        <w:rPr>
          <w:noProof/>
        </w:rPr>
        <w:tab/>
        <w:t>Pope CA, Dockery DW, Schwartz J. Review of Epidemiological Evidence of Health Effects of Particulate Air Pollution. Inhalation Toxicology. 1995;7(1):1-18.</w:t>
      </w:r>
    </w:p>
    <w:p w14:paraId="034828B1" w14:textId="77777777" w:rsidR="001C5DD6" w:rsidRPr="001C5DD6" w:rsidRDefault="001C5DD6" w:rsidP="001C5DD6">
      <w:pPr>
        <w:pStyle w:val="EndNoteBibliography"/>
        <w:rPr>
          <w:noProof/>
        </w:rPr>
      </w:pPr>
      <w:r w:rsidRPr="001C5DD6">
        <w:rPr>
          <w:noProof/>
        </w:rPr>
        <w:t>3.</w:t>
      </w:r>
      <w:r w:rsidRPr="001C5DD6">
        <w:rPr>
          <w:noProof/>
        </w:rPr>
        <w:tab/>
        <w:t>Sun Z, Zhu D. Exposure to outdoor air pollution and its human health outcomes: A scoping review. PLOS ONE. 2019;14(5):e0216550.</w:t>
      </w:r>
    </w:p>
    <w:p w14:paraId="7CE19786" w14:textId="77777777" w:rsidR="001C5DD6" w:rsidRPr="001C5DD6" w:rsidRDefault="001C5DD6" w:rsidP="001C5DD6">
      <w:pPr>
        <w:pStyle w:val="EndNoteBibliography"/>
        <w:rPr>
          <w:noProof/>
        </w:rPr>
      </w:pPr>
      <w:r w:rsidRPr="001C5DD6">
        <w:rPr>
          <w:noProof/>
        </w:rPr>
        <w:t>4.</w:t>
      </w:r>
      <w:r w:rsidRPr="001C5DD6">
        <w:rPr>
          <w:noProof/>
        </w:rPr>
        <w:tab/>
        <w:t>WHO Europe. Review of evidence on health aspects of air pollution – REVIHAAP Project, Technical Report. Copenhagen, Denmark: World Health Organization; 2013.</w:t>
      </w:r>
    </w:p>
    <w:p w14:paraId="2A92E8E3" w14:textId="77777777" w:rsidR="001C5DD6" w:rsidRPr="001C5DD6" w:rsidRDefault="001C5DD6" w:rsidP="001C5DD6">
      <w:pPr>
        <w:pStyle w:val="EndNoteBibliography"/>
        <w:rPr>
          <w:noProof/>
        </w:rPr>
      </w:pPr>
      <w:r w:rsidRPr="001C5DD6">
        <w:rPr>
          <w:noProof/>
        </w:rPr>
        <w:t>5.</w:t>
      </w:r>
      <w:r w:rsidRPr="001C5DD6">
        <w:rPr>
          <w:noProof/>
        </w:rPr>
        <w:tab/>
        <w:t>Rylance S, Nightingale R, Naunje A, Mbalume F, Jewell C, Balmes JR, et al. Lung health and exposure to air pollution in Malawian children (CAPS): a cross-sectional study. Thorax. 2019;74(11):1070-7.</w:t>
      </w:r>
    </w:p>
    <w:p w14:paraId="29E0A267" w14:textId="77777777" w:rsidR="001C5DD6" w:rsidRPr="001C5DD6" w:rsidRDefault="001C5DD6" w:rsidP="001C5DD6">
      <w:pPr>
        <w:pStyle w:val="EndNoteBibliography"/>
        <w:rPr>
          <w:noProof/>
        </w:rPr>
      </w:pPr>
      <w:r w:rsidRPr="001C5DD6">
        <w:rPr>
          <w:noProof/>
        </w:rPr>
        <w:t>6.</w:t>
      </w:r>
      <w:r w:rsidRPr="001C5DD6">
        <w:rPr>
          <w:noProof/>
        </w:rPr>
        <w:tab/>
        <w:t>Nightingale R, Lesosky M, Flitz G, Rylance SJ, Meghji J, Burney P, et al. Non-Communicable Respiratory Disease and Air Pollution Exposure in Malawi (CAPS): A Cross-Sectional Study. Am J Respir Crit Care Med. 2018.</w:t>
      </w:r>
    </w:p>
    <w:p w14:paraId="10374E22" w14:textId="77777777" w:rsidR="001C5DD6" w:rsidRPr="001C5DD6" w:rsidRDefault="001C5DD6" w:rsidP="001C5DD6">
      <w:pPr>
        <w:pStyle w:val="EndNoteBibliography"/>
        <w:rPr>
          <w:noProof/>
        </w:rPr>
      </w:pPr>
      <w:r w:rsidRPr="001C5DD6">
        <w:rPr>
          <w:noProof/>
        </w:rPr>
        <w:t>7.</w:t>
      </w:r>
      <w:r w:rsidRPr="001C5DD6">
        <w:rPr>
          <w:noProof/>
        </w:rPr>
        <w:tab/>
        <w:t>Rylance S, Jewell C, Naunje A, Mbalume F, Chetwood JD, Nightingale R, et al. Non-communicable respiratory disease and air pollution exposure in Malawi: a prospective cohort study. Thorax. 2020;75(3):220-6.</w:t>
      </w:r>
    </w:p>
    <w:p w14:paraId="6C2B057A" w14:textId="77777777" w:rsidR="001C5DD6" w:rsidRPr="001C5DD6" w:rsidRDefault="001C5DD6" w:rsidP="001C5DD6">
      <w:pPr>
        <w:pStyle w:val="EndNoteBibliography"/>
        <w:rPr>
          <w:noProof/>
        </w:rPr>
      </w:pPr>
      <w:r w:rsidRPr="001C5DD6">
        <w:rPr>
          <w:noProof/>
        </w:rPr>
        <w:t>8.</w:t>
      </w:r>
      <w:r w:rsidRPr="001C5DD6">
        <w:rPr>
          <w:noProof/>
        </w:rPr>
        <w:tab/>
        <w:t>Lazzerini M, Seward N, Lufesi N, Banda R, Sinyeka S, Masache G, et al. Mortality and its risk factors in Malawian children admitted to hospital with clinical pneumonia, 2001–12: a retrospective observational study. The Lancet Global Health. 2016;4(1):e57-e68.</w:t>
      </w:r>
    </w:p>
    <w:p w14:paraId="3604E99D" w14:textId="77777777" w:rsidR="001C5DD6" w:rsidRPr="001C5DD6" w:rsidRDefault="001C5DD6" w:rsidP="001C5DD6">
      <w:pPr>
        <w:pStyle w:val="EndNoteBibliography"/>
        <w:rPr>
          <w:noProof/>
        </w:rPr>
      </w:pPr>
      <w:r w:rsidRPr="001C5DD6">
        <w:rPr>
          <w:noProof/>
        </w:rPr>
        <w:t>9.</w:t>
      </w:r>
      <w:r w:rsidRPr="001C5DD6">
        <w:rPr>
          <w:noProof/>
        </w:rPr>
        <w:tab/>
        <w:t>Rylance S, Masekela R, Banda N, Mortimer K. Determinants of lung health across the life course in sub-Saharan Africa. The International Journal of Tuberculosis and Lung Disease. 2020;24:892-901.</w:t>
      </w:r>
    </w:p>
    <w:p w14:paraId="3BD35316" w14:textId="77777777" w:rsidR="001C5DD6" w:rsidRPr="001C5DD6" w:rsidRDefault="001C5DD6" w:rsidP="001C5DD6">
      <w:pPr>
        <w:pStyle w:val="EndNoteBibliography"/>
        <w:rPr>
          <w:noProof/>
        </w:rPr>
      </w:pPr>
      <w:r w:rsidRPr="001C5DD6">
        <w:rPr>
          <w:noProof/>
        </w:rPr>
        <w:t>10.</w:t>
      </w:r>
      <w:r w:rsidRPr="001C5DD6">
        <w:rPr>
          <w:noProof/>
        </w:rPr>
        <w:tab/>
        <w:t>Okello G, Devereux G, Semple S. Women and girls in resource poor countries experience much greater exposure to household air pollutants than men: Results from Uganda and Ethiopia. Environment International. 2018;119:429-37.</w:t>
      </w:r>
    </w:p>
    <w:p w14:paraId="196C25CC" w14:textId="77777777" w:rsidR="001C5DD6" w:rsidRPr="001C5DD6" w:rsidRDefault="001C5DD6" w:rsidP="001C5DD6">
      <w:pPr>
        <w:pStyle w:val="EndNoteBibliography"/>
        <w:rPr>
          <w:noProof/>
        </w:rPr>
      </w:pPr>
      <w:r w:rsidRPr="001C5DD6">
        <w:rPr>
          <w:noProof/>
        </w:rPr>
        <w:t>11.</w:t>
      </w:r>
      <w:r w:rsidRPr="001C5DD6">
        <w:rPr>
          <w:noProof/>
        </w:rPr>
        <w:tab/>
        <w:t>Van Vliet ED, Asante K, Jack DW, Kinney PL, Whyatt RM, Chillrud SN, et al. Personal exposures to fine particulate matter and black carbon in households cooking with biomass fuels in rural Ghana. Environ Res. 2013;127:40-8.</w:t>
      </w:r>
    </w:p>
    <w:p w14:paraId="2C588721" w14:textId="77777777" w:rsidR="001C5DD6" w:rsidRPr="001C5DD6" w:rsidRDefault="001C5DD6" w:rsidP="001C5DD6">
      <w:pPr>
        <w:pStyle w:val="EndNoteBibliography"/>
        <w:rPr>
          <w:noProof/>
        </w:rPr>
      </w:pPr>
      <w:r w:rsidRPr="001C5DD6">
        <w:rPr>
          <w:noProof/>
        </w:rPr>
        <w:t>12.</w:t>
      </w:r>
      <w:r w:rsidRPr="001C5DD6">
        <w:rPr>
          <w:noProof/>
        </w:rPr>
        <w:tab/>
        <w:t>Havens D, Wang D, Grigg J, Gordon SB, Balmes J, Mortimer K. The Cooking and Pneumonia Study (CAPS) in Malawi: A Cross-Sectional Assessment of Carbon Monoxide Exposure and Carboxyhemoglobin Levels in Children under 5 Years Old. International Journal of Environmental Research and Public Health. 2018;15(9):1936.</w:t>
      </w:r>
    </w:p>
    <w:p w14:paraId="7B8D8DB3" w14:textId="77777777" w:rsidR="001C5DD6" w:rsidRPr="001C5DD6" w:rsidRDefault="001C5DD6" w:rsidP="001C5DD6">
      <w:pPr>
        <w:pStyle w:val="EndNoteBibliography"/>
        <w:rPr>
          <w:noProof/>
        </w:rPr>
      </w:pPr>
      <w:r w:rsidRPr="001C5DD6">
        <w:rPr>
          <w:noProof/>
        </w:rPr>
        <w:t>13.</w:t>
      </w:r>
      <w:r w:rsidRPr="001C5DD6">
        <w:rPr>
          <w:noProof/>
        </w:rPr>
        <w:tab/>
        <w:t>Mortimer K, Balmes J. Cookstove Trials and Tribulations: What Is Needed to Decrease the Burden of Household Air Pollution? Annals of the American Thoracic Society. 2018;15(5):539-41.</w:t>
      </w:r>
    </w:p>
    <w:p w14:paraId="60674B92" w14:textId="77777777" w:rsidR="001C5DD6" w:rsidRPr="001C5DD6" w:rsidRDefault="001C5DD6" w:rsidP="001C5DD6">
      <w:pPr>
        <w:pStyle w:val="EndNoteBibliography"/>
        <w:rPr>
          <w:noProof/>
        </w:rPr>
      </w:pPr>
      <w:r w:rsidRPr="001C5DD6">
        <w:rPr>
          <w:noProof/>
        </w:rPr>
        <w:t>14.</w:t>
      </w:r>
      <w:r w:rsidRPr="001C5DD6">
        <w:rPr>
          <w:noProof/>
        </w:rPr>
        <w:tab/>
        <w:t>Mapoma H, Xie X. State of Air Quality in Malawi. Journal of Environmental Protection. 2013;4:1258-64.</w:t>
      </w:r>
    </w:p>
    <w:p w14:paraId="0BA257AE" w14:textId="77777777" w:rsidR="001C5DD6" w:rsidRPr="001C5DD6" w:rsidRDefault="001C5DD6" w:rsidP="001C5DD6">
      <w:pPr>
        <w:pStyle w:val="EndNoteBibliography"/>
        <w:rPr>
          <w:noProof/>
        </w:rPr>
      </w:pPr>
      <w:r w:rsidRPr="001C5DD6">
        <w:rPr>
          <w:noProof/>
        </w:rPr>
        <w:t>15.</w:t>
      </w:r>
      <w:r w:rsidRPr="001C5DD6">
        <w:rPr>
          <w:noProof/>
        </w:rPr>
        <w:tab/>
        <w:t>World Health Organization. Burning Opportunity: Clean Household Energy for Health, Sustainable Development, and Wellbeing of Women and Children. World Health Organization, ; 2016.</w:t>
      </w:r>
    </w:p>
    <w:p w14:paraId="3A36609C" w14:textId="77777777" w:rsidR="001C5DD6" w:rsidRPr="001C5DD6" w:rsidRDefault="001C5DD6" w:rsidP="001C5DD6">
      <w:pPr>
        <w:pStyle w:val="EndNoteBibliography"/>
        <w:rPr>
          <w:noProof/>
        </w:rPr>
      </w:pPr>
      <w:r w:rsidRPr="001C5DD6">
        <w:rPr>
          <w:noProof/>
        </w:rPr>
        <w:t>16.</w:t>
      </w:r>
      <w:r w:rsidRPr="001C5DD6">
        <w:rPr>
          <w:noProof/>
        </w:rPr>
        <w:tab/>
        <w:t>Quansah R, Semple S, Ochieng CA, Juvekar S, Armah FA, Luginaah I, et al. Effectiveness of interventions to reduce household air pollution and/or improve health in homes using solid fuel in low-and-middle income countries: A systematic review and meta-analysis. Environ Int. 2017;103:73-90.</w:t>
      </w:r>
    </w:p>
    <w:p w14:paraId="50CA6D05" w14:textId="77777777" w:rsidR="001C5DD6" w:rsidRPr="001C5DD6" w:rsidRDefault="001C5DD6" w:rsidP="001C5DD6">
      <w:pPr>
        <w:pStyle w:val="EndNoteBibliography"/>
        <w:rPr>
          <w:noProof/>
        </w:rPr>
      </w:pPr>
      <w:r w:rsidRPr="001C5DD6">
        <w:rPr>
          <w:noProof/>
        </w:rPr>
        <w:t>17.</w:t>
      </w:r>
      <w:r w:rsidRPr="001C5DD6">
        <w:rPr>
          <w:noProof/>
        </w:rPr>
        <w:tab/>
        <w:t>Pope D, Bruce N, Dherani M, Jagoe K, Rehfuess E. Real-life effectiveness of ‘improved’ stoves and clean fuels in reducing PM2.5 and CO: Systematic review and meta-analysis. Environment International. 2017;101:7-18.</w:t>
      </w:r>
    </w:p>
    <w:p w14:paraId="3B772E82" w14:textId="77777777" w:rsidR="001C5DD6" w:rsidRPr="001C5DD6" w:rsidRDefault="001C5DD6" w:rsidP="001C5DD6">
      <w:pPr>
        <w:pStyle w:val="EndNoteBibliography"/>
        <w:rPr>
          <w:noProof/>
        </w:rPr>
      </w:pPr>
      <w:r w:rsidRPr="001C5DD6">
        <w:rPr>
          <w:noProof/>
        </w:rPr>
        <w:t>18.</w:t>
      </w:r>
      <w:r w:rsidRPr="001C5DD6">
        <w:rPr>
          <w:noProof/>
        </w:rPr>
        <w:tab/>
        <w:t>Saleh S, Shepherd W, Jewell C, Lam NL, Balmes J, Bates MN, et al. Air pollution interventions and respiratory health: a systematic review. Int J Tuberc Lung Dis. 2020;24(2):150-64.</w:t>
      </w:r>
    </w:p>
    <w:p w14:paraId="63344E0C" w14:textId="77777777" w:rsidR="001C5DD6" w:rsidRPr="001C5DD6" w:rsidRDefault="001C5DD6" w:rsidP="001C5DD6">
      <w:pPr>
        <w:pStyle w:val="EndNoteBibliography"/>
        <w:rPr>
          <w:noProof/>
        </w:rPr>
      </w:pPr>
      <w:r w:rsidRPr="001C5DD6">
        <w:rPr>
          <w:noProof/>
        </w:rPr>
        <w:t>19.</w:t>
      </w:r>
      <w:r w:rsidRPr="001C5DD6">
        <w:rPr>
          <w:noProof/>
        </w:rPr>
        <w:tab/>
        <w:t>Mortimer K, Ndamala CB, Naunje AW, Malava J, Katundu C, Weston W, et al. A cleaner burning biomass-fuelled cookstove intervention to prevent pneumonia in children under 5 years old in rural Malawi (the Cooking and Pneumonia Study): a cluster randomised controlled trial. The Lancet. 2017;389(10065):167-75.</w:t>
      </w:r>
    </w:p>
    <w:p w14:paraId="790D3880" w14:textId="63028F75" w:rsidR="001C5DD6" w:rsidRPr="001C5DD6" w:rsidRDefault="001C5DD6" w:rsidP="001C5DD6">
      <w:pPr>
        <w:pStyle w:val="EndNoteBibliography"/>
        <w:rPr>
          <w:noProof/>
        </w:rPr>
      </w:pPr>
      <w:r w:rsidRPr="001C5DD6">
        <w:rPr>
          <w:noProof/>
        </w:rPr>
        <w:t>20.</w:t>
      </w:r>
      <w:r w:rsidRPr="001C5DD6">
        <w:rPr>
          <w:noProof/>
        </w:rPr>
        <w:tab/>
        <w:t xml:space="preserve">Global Alliance for Clean Cookstoves. Statement from the Global Alliance for Clean Cookstoves on Malawi Cookstove Study in Lancet: Clean Cooking Alliance; 2016 [Available from: </w:t>
      </w:r>
      <w:hyperlink r:id="rId11" w:history="1">
        <w:r w:rsidRPr="001C5DD6">
          <w:rPr>
            <w:rStyle w:val="Hyperlink"/>
            <w:noProof/>
          </w:rPr>
          <w:t>https://www.cleancookingalliance.org/about/news/12-07-2016-statement-from-the-global-alliance-for-clean-cookstoves-on-malawi-cookstove-study-in-lancet.html</w:t>
        </w:r>
      </w:hyperlink>
      <w:r w:rsidRPr="001C5DD6">
        <w:rPr>
          <w:noProof/>
        </w:rPr>
        <w:t>.</w:t>
      </w:r>
    </w:p>
    <w:p w14:paraId="3B551EFE" w14:textId="77777777" w:rsidR="001C5DD6" w:rsidRPr="001C5DD6" w:rsidRDefault="001C5DD6" w:rsidP="001C5DD6">
      <w:pPr>
        <w:pStyle w:val="EndNoteBibliography"/>
        <w:rPr>
          <w:noProof/>
        </w:rPr>
      </w:pPr>
      <w:r w:rsidRPr="001C5DD6">
        <w:rPr>
          <w:noProof/>
        </w:rPr>
        <w:lastRenderedPageBreak/>
        <w:t>21.</w:t>
      </w:r>
      <w:r w:rsidRPr="001C5DD6">
        <w:rPr>
          <w:noProof/>
        </w:rPr>
        <w:tab/>
        <w:t>Kirby MA, Nagel CL, Rosa G, Zambrano LD, Musafiri S, Ngirabega JdD, et al. Effects of a large-scale distribution of water filters and natural draft rocket-style cookstoves on diarrhea and acute respiratory infection: A cluster-randomized controlled trial in Western Province, Rwanda. PLOS Medicine. 2019;16(6):e1002812.</w:t>
      </w:r>
    </w:p>
    <w:p w14:paraId="66A096DB" w14:textId="77777777" w:rsidR="001C5DD6" w:rsidRPr="001C5DD6" w:rsidRDefault="001C5DD6" w:rsidP="001C5DD6">
      <w:pPr>
        <w:pStyle w:val="EndNoteBibliography"/>
        <w:rPr>
          <w:noProof/>
        </w:rPr>
      </w:pPr>
      <w:r w:rsidRPr="001C5DD6">
        <w:rPr>
          <w:noProof/>
        </w:rPr>
        <w:t>22.</w:t>
      </w:r>
      <w:r w:rsidRPr="001C5DD6">
        <w:rPr>
          <w:noProof/>
        </w:rPr>
        <w:tab/>
        <w:t>Romieu I, Riojas-Rodriguez H, Marron-Mares AT, Schilmann A, Perez-Padilla R, Masera O. Improved biomass stove intervention in rural Mexico: impact on the respiratory health of women. Am J Respir Crit Care Med. 2009;180(7):649-56.</w:t>
      </w:r>
    </w:p>
    <w:p w14:paraId="31E3F204" w14:textId="77777777" w:rsidR="001C5DD6" w:rsidRPr="001C5DD6" w:rsidRDefault="001C5DD6" w:rsidP="001C5DD6">
      <w:pPr>
        <w:pStyle w:val="EndNoteBibliography"/>
        <w:rPr>
          <w:noProof/>
        </w:rPr>
      </w:pPr>
      <w:r w:rsidRPr="001C5DD6">
        <w:rPr>
          <w:noProof/>
        </w:rPr>
        <w:t>23.</w:t>
      </w:r>
      <w:r w:rsidRPr="001C5DD6">
        <w:rPr>
          <w:noProof/>
        </w:rPr>
        <w:tab/>
        <w:t>Hanna R, Duflo E, Greenstone M. Up in Smoke: The Influence of Household Behavior on the Long-Run Impact of Improved Cooking Stoves. American Economic Journal: Economic Policy. 2016;8(1):80-114.</w:t>
      </w:r>
    </w:p>
    <w:p w14:paraId="70BE62C7" w14:textId="77777777" w:rsidR="001C5DD6" w:rsidRPr="001C5DD6" w:rsidRDefault="001C5DD6" w:rsidP="001C5DD6">
      <w:pPr>
        <w:pStyle w:val="EndNoteBibliography"/>
        <w:rPr>
          <w:noProof/>
        </w:rPr>
      </w:pPr>
      <w:r w:rsidRPr="001C5DD6">
        <w:rPr>
          <w:noProof/>
        </w:rPr>
        <w:t>24.</w:t>
      </w:r>
      <w:r w:rsidRPr="001C5DD6">
        <w:rPr>
          <w:noProof/>
        </w:rPr>
        <w:tab/>
        <w:t>Ruiz-Mercado I, Masera O. Patterns of Stove Use in the Context of Fuel–Device Stacking: Rationale and Implications. EcoHealth. 2015;12(1):42-56.</w:t>
      </w:r>
    </w:p>
    <w:p w14:paraId="1B8DDACE" w14:textId="77777777" w:rsidR="001C5DD6" w:rsidRPr="001C5DD6" w:rsidRDefault="001C5DD6" w:rsidP="001C5DD6">
      <w:pPr>
        <w:pStyle w:val="EndNoteBibliography"/>
        <w:rPr>
          <w:noProof/>
        </w:rPr>
      </w:pPr>
      <w:r w:rsidRPr="001C5DD6">
        <w:rPr>
          <w:noProof/>
        </w:rPr>
        <w:t>25.</w:t>
      </w:r>
      <w:r w:rsidRPr="001C5DD6">
        <w:rPr>
          <w:noProof/>
        </w:rPr>
        <w:tab/>
        <w:t>Rehfuess EA, Puzzolo E, Stanistreet D, Pope D, Bruce NG. Enablers and Barriers to Large-Scale Uptake of Improved Solid Fuel Stoves: A Systematic Review. Environmental Health Perspectives. 2014;122(2):120-30.</w:t>
      </w:r>
    </w:p>
    <w:p w14:paraId="1D261364" w14:textId="77777777" w:rsidR="001C5DD6" w:rsidRPr="001C5DD6" w:rsidRDefault="001C5DD6" w:rsidP="001C5DD6">
      <w:pPr>
        <w:pStyle w:val="EndNoteBibliography"/>
        <w:rPr>
          <w:noProof/>
        </w:rPr>
      </w:pPr>
      <w:r w:rsidRPr="001C5DD6">
        <w:rPr>
          <w:noProof/>
        </w:rPr>
        <w:t>26.</w:t>
      </w:r>
      <w:r w:rsidRPr="001C5DD6">
        <w:rPr>
          <w:noProof/>
        </w:rPr>
        <w:tab/>
        <w:t>Puzzolo E, Pope D, Stanistreet D, Rehfuess EA, Bruce NG. Clean fuels for resource-poor settings: A systematic review of barriers and enablers to adoption and sustained use. Environmental Research. 2016;146:218-34.</w:t>
      </w:r>
    </w:p>
    <w:p w14:paraId="4D64A1E5" w14:textId="77777777" w:rsidR="001C5DD6" w:rsidRPr="001C5DD6" w:rsidRDefault="001C5DD6" w:rsidP="001C5DD6">
      <w:pPr>
        <w:pStyle w:val="EndNoteBibliography"/>
        <w:rPr>
          <w:noProof/>
        </w:rPr>
      </w:pPr>
      <w:r w:rsidRPr="001C5DD6">
        <w:rPr>
          <w:noProof/>
        </w:rPr>
        <w:t>27.</w:t>
      </w:r>
      <w:r w:rsidRPr="001C5DD6">
        <w:rPr>
          <w:noProof/>
        </w:rPr>
        <w:tab/>
        <w:t>Debbi S, Elisa P, Nigel B, Dan P, Eva R. Factors influencing household uptake of improved solid fuel stoves in low- and middle-income countries: a qualitative systematic review. International journal of environmental research and public health. 2014;11(8):8228-50.</w:t>
      </w:r>
    </w:p>
    <w:p w14:paraId="42490286" w14:textId="77777777" w:rsidR="001C5DD6" w:rsidRPr="001C5DD6" w:rsidRDefault="001C5DD6" w:rsidP="001C5DD6">
      <w:pPr>
        <w:pStyle w:val="EndNoteBibliography"/>
        <w:rPr>
          <w:noProof/>
        </w:rPr>
      </w:pPr>
      <w:r w:rsidRPr="001C5DD6">
        <w:rPr>
          <w:noProof/>
        </w:rPr>
        <w:t>28.</w:t>
      </w:r>
      <w:r w:rsidRPr="001C5DD6">
        <w:rPr>
          <w:noProof/>
        </w:rPr>
        <w:tab/>
        <w:t>Vigolo V, Sallaku R, Testa F. Drivers and Barriers to Clean Cooking: A Systematic Literature Review from a Consumer Behavior Perspective. Sustainability. 2018;10(11):4322.</w:t>
      </w:r>
    </w:p>
    <w:p w14:paraId="74647E0B" w14:textId="77777777" w:rsidR="001C5DD6" w:rsidRPr="001C5DD6" w:rsidRDefault="001C5DD6" w:rsidP="001C5DD6">
      <w:pPr>
        <w:pStyle w:val="EndNoteBibliography"/>
        <w:rPr>
          <w:noProof/>
        </w:rPr>
      </w:pPr>
      <w:r w:rsidRPr="001C5DD6">
        <w:rPr>
          <w:noProof/>
        </w:rPr>
        <w:t>29.</w:t>
      </w:r>
      <w:r w:rsidRPr="001C5DD6">
        <w:rPr>
          <w:noProof/>
        </w:rPr>
        <w:tab/>
        <w:t>Pye A, Ronzi S, Mbatchou Ngahane BH, Puzzolo E, Ashu AH, Pope D. Drivers of the Adoption and Exclusive Use of Clean Fuel for Cooking in Sub-Saharan Africa: Learnings and Policy Considerations from Cameroon. International journal of environmental research and public health. 2020;17(16):5874.</w:t>
      </w:r>
    </w:p>
    <w:p w14:paraId="28A4019C" w14:textId="77777777" w:rsidR="001C5DD6" w:rsidRPr="001C5DD6" w:rsidRDefault="001C5DD6" w:rsidP="001C5DD6">
      <w:pPr>
        <w:pStyle w:val="EndNoteBibliography"/>
        <w:rPr>
          <w:noProof/>
        </w:rPr>
      </w:pPr>
      <w:r w:rsidRPr="001C5DD6">
        <w:rPr>
          <w:noProof/>
        </w:rPr>
        <w:t>30.</w:t>
      </w:r>
      <w:r w:rsidRPr="001C5DD6">
        <w:rPr>
          <w:noProof/>
        </w:rPr>
        <w:tab/>
        <w:t>Ronzi S, Puzzolo E, Hyseni L, Higgerson J, Stanistreet D, Hugo MNB, et al. Using photovoice methods as a community-based participatory research tool to advance uptake of clean cooking and improve health: The LPG adoption in Cameroon evaluation studies. Soc Sci Med. 2019;228:30-40.</w:t>
      </w:r>
    </w:p>
    <w:p w14:paraId="66D2B52E" w14:textId="77777777" w:rsidR="001C5DD6" w:rsidRPr="001C5DD6" w:rsidRDefault="001C5DD6" w:rsidP="001C5DD6">
      <w:pPr>
        <w:pStyle w:val="EndNoteBibliography"/>
        <w:rPr>
          <w:noProof/>
        </w:rPr>
      </w:pPr>
      <w:r w:rsidRPr="001C5DD6">
        <w:rPr>
          <w:noProof/>
        </w:rPr>
        <w:t>31.</w:t>
      </w:r>
      <w:r w:rsidRPr="001C5DD6">
        <w:rPr>
          <w:noProof/>
        </w:rPr>
        <w:tab/>
        <w:t>Mukhopadhyay R, Sambandam S, Pillarisetti A, Jack D, Mukhopadhyay K, Balakrishnan K, et al. Cooking practices, air quality, and the acceptability of advanced cookstoves in Haryana, India: an exploratory study to inform large-scale interventions. Glob Health Action. 2012;5:1-13.</w:t>
      </w:r>
    </w:p>
    <w:p w14:paraId="215EFFE4" w14:textId="77777777" w:rsidR="001C5DD6" w:rsidRPr="001C5DD6" w:rsidRDefault="001C5DD6" w:rsidP="001C5DD6">
      <w:pPr>
        <w:pStyle w:val="EndNoteBibliography"/>
        <w:rPr>
          <w:noProof/>
        </w:rPr>
      </w:pPr>
      <w:r w:rsidRPr="001C5DD6">
        <w:rPr>
          <w:noProof/>
        </w:rPr>
        <w:t>32.</w:t>
      </w:r>
      <w:r w:rsidRPr="001C5DD6">
        <w:rPr>
          <w:noProof/>
        </w:rPr>
        <w:tab/>
        <w:t>Williams KN, Kephart JL, Fandiño-Del-Rio M, Condori L, Koehler K, Moulton LH, et al. Beyond cost: Exploring fuel choices and the socio-cultural dynamics of liquefied petroleum gas stove adoption in Peru. Energy Research &amp; Social Science. 2020;66:101591.</w:t>
      </w:r>
    </w:p>
    <w:p w14:paraId="7BEC018D" w14:textId="77777777" w:rsidR="001C5DD6" w:rsidRPr="001C5DD6" w:rsidRDefault="001C5DD6" w:rsidP="001C5DD6">
      <w:pPr>
        <w:pStyle w:val="EndNoteBibliography"/>
        <w:rPr>
          <w:noProof/>
        </w:rPr>
      </w:pPr>
      <w:r w:rsidRPr="001C5DD6">
        <w:rPr>
          <w:noProof/>
        </w:rPr>
        <w:t>33.</w:t>
      </w:r>
      <w:r w:rsidRPr="001C5DD6">
        <w:rPr>
          <w:noProof/>
        </w:rPr>
        <w:tab/>
        <w:t>Agbokey F, Dwommoh R, Tawiah T, Ae-Ngibise KA, Mujtaba MN, Carrion D, et al. Determining the Enablers and Barriers for the Adoption of Clean Cookstoves in the Middle Belt of Ghana—A Qualitative Study. International Journal of Environmental Research and Public Health. 2019;16(7):1207.</w:t>
      </w:r>
    </w:p>
    <w:p w14:paraId="24E2E697" w14:textId="77777777" w:rsidR="001C5DD6" w:rsidRPr="001C5DD6" w:rsidRDefault="001C5DD6" w:rsidP="001C5DD6">
      <w:pPr>
        <w:pStyle w:val="EndNoteBibliography"/>
        <w:rPr>
          <w:noProof/>
        </w:rPr>
      </w:pPr>
      <w:r w:rsidRPr="001C5DD6">
        <w:rPr>
          <w:noProof/>
        </w:rPr>
        <w:t>34.</w:t>
      </w:r>
      <w:r w:rsidRPr="001C5DD6">
        <w:rPr>
          <w:noProof/>
        </w:rPr>
        <w:tab/>
        <w:t>Jewitt S, Atagher P, Clifford M. “We cannot stop cooking”: Stove stacking, seasonality and the risky practices of household cookstove transitions in Nigeria. Energy Research &amp; Social Science. 2020;61:101340.</w:t>
      </w:r>
    </w:p>
    <w:p w14:paraId="538B4F49" w14:textId="77777777" w:rsidR="001C5DD6" w:rsidRPr="001C5DD6" w:rsidRDefault="001C5DD6" w:rsidP="001C5DD6">
      <w:pPr>
        <w:pStyle w:val="EndNoteBibliography"/>
        <w:rPr>
          <w:noProof/>
        </w:rPr>
      </w:pPr>
      <w:r w:rsidRPr="001C5DD6">
        <w:rPr>
          <w:noProof/>
        </w:rPr>
        <w:t>35.</w:t>
      </w:r>
      <w:r w:rsidRPr="001C5DD6">
        <w:rPr>
          <w:noProof/>
        </w:rPr>
        <w:tab/>
        <w:t>Jagger P, Jumbe C. Stoves or sugar? Willingness to adopt improved cookstoves in Malawi. Energy Policy. 2016;92(Supplement C):409-19.</w:t>
      </w:r>
    </w:p>
    <w:p w14:paraId="62EE285A" w14:textId="77777777" w:rsidR="001C5DD6" w:rsidRPr="001C5DD6" w:rsidRDefault="001C5DD6" w:rsidP="001C5DD6">
      <w:pPr>
        <w:pStyle w:val="EndNoteBibliography"/>
        <w:rPr>
          <w:noProof/>
        </w:rPr>
      </w:pPr>
      <w:r w:rsidRPr="001C5DD6">
        <w:rPr>
          <w:noProof/>
        </w:rPr>
        <w:t>36.</w:t>
      </w:r>
      <w:r w:rsidRPr="001C5DD6">
        <w:rPr>
          <w:noProof/>
        </w:rPr>
        <w:tab/>
        <w:t>Rhodes EL, Dreibelbis R, Klasen E, Naithani N, Baliddawa J, Menya D, et al. Behavioral Attitudes and Preferences in Cooking Practices with Traditional Open-Fire Stoves in Peru, Nepal, and Kenya: Implications for Improved Cookstove Interventions. International Journal of Environmental Research and Public Health. 2014;11(10):10310-26.</w:t>
      </w:r>
    </w:p>
    <w:p w14:paraId="2FF00995" w14:textId="77777777" w:rsidR="001C5DD6" w:rsidRPr="001C5DD6" w:rsidRDefault="001C5DD6" w:rsidP="001C5DD6">
      <w:pPr>
        <w:pStyle w:val="EndNoteBibliography"/>
        <w:rPr>
          <w:noProof/>
        </w:rPr>
      </w:pPr>
      <w:r w:rsidRPr="001C5DD6">
        <w:rPr>
          <w:noProof/>
        </w:rPr>
        <w:t>37.</w:t>
      </w:r>
      <w:r w:rsidRPr="001C5DD6">
        <w:rPr>
          <w:noProof/>
        </w:rPr>
        <w:tab/>
        <w:t>Hollada J, Williams KN, Miele CH, Danz D, Harvey SA, Checkley W. Perceptions of Improved Biomass and Liquefied Petroleum Gas Stoves in Puno, Peru: Implications for Promoting Sustained and Exclusive Adoption of Clean Cooking Technologies. International journal of environmental research and public health. 2017;14(2):182.</w:t>
      </w:r>
    </w:p>
    <w:p w14:paraId="4E51C32C" w14:textId="77777777" w:rsidR="001C5DD6" w:rsidRPr="001C5DD6" w:rsidRDefault="001C5DD6" w:rsidP="001C5DD6">
      <w:pPr>
        <w:pStyle w:val="EndNoteBibliography"/>
        <w:rPr>
          <w:noProof/>
        </w:rPr>
      </w:pPr>
      <w:r w:rsidRPr="001C5DD6">
        <w:rPr>
          <w:noProof/>
        </w:rPr>
        <w:t>38.</w:t>
      </w:r>
      <w:r w:rsidRPr="001C5DD6">
        <w:rPr>
          <w:noProof/>
        </w:rPr>
        <w:tab/>
        <w:t>Pailman W, de Groot J, Clifford M, Jewitt S, Ray C. Experiences with improved cookstoves in Southern Africa. Journal of Energy in Southern Africa. 2018;29:13-26.</w:t>
      </w:r>
    </w:p>
    <w:p w14:paraId="32C2A465" w14:textId="77777777" w:rsidR="001C5DD6" w:rsidRPr="001C5DD6" w:rsidRDefault="001C5DD6" w:rsidP="001C5DD6">
      <w:pPr>
        <w:pStyle w:val="EndNoteBibliography"/>
        <w:rPr>
          <w:noProof/>
        </w:rPr>
      </w:pPr>
      <w:r w:rsidRPr="001C5DD6">
        <w:rPr>
          <w:noProof/>
        </w:rPr>
        <w:t>39.</w:t>
      </w:r>
      <w:r w:rsidRPr="001C5DD6">
        <w:rPr>
          <w:noProof/>
        </w:rPr>
        <w:tab/>
        <w:t>Sesan T. Global imperatives, local contingencies: An analysis of divergent priorities and dominant perspectives in stove development from the 1970s to date. Progress in Development Studies. 2014;14(1):3-20.</w:t>
      </w:r>
    </w:p>
    <w:p w14:paraId="054726D5" w14:textId="77777777" w:rsidR="001C5DD6" w:rsidRPr="001C5DD6" w:rsidRDefault="001C5DD6" w:rsidP="001C5DD6">
      <w:pPr>
        <w:pStyle w:val="EndNoteBibliography"/>
        <w:rPr>
          <w:noProof/>
        </w:rPr>
      </w:pPr>
      <w:r w:rsidRPr="001C5DD6">
        <w:rPr>
          <w:noProof/>
        </w:rPr>
        <w:t>40.</w:t>
      </w:r>
      <w:r w:rsidRPr="001C5DD6">
        <w:rPr>
          <w:noProof/>
        </w:rPr>
        <w:tab/>
        <w:t>Biehl J. Theorizing global health. Medicine Anthropology Theory. 2016;3:127-42.</w:t>
      </w:r>
    </w:p>
    <w:p w14:paraId="205D1840" w14:textId="77777777" w:rsidR="001C5DD6" w:rsidRPr="001C5DD6" w:rsidRDefault="001C5DD6" w:rsidP="001C5DD6">
      <w:pPr>
        <w:pStyle w:val="EndNoteBibliography"/>
        <w:rPr>
          <w:noProof/>
        </w:rPr>
      </w:pPr>
      <w:r w:rsidRPr="001C5DD6">
        <w:rPr>
          <w:noProof/>
        </w:rPr>
        <w:t>41.</w:t>
      </w:r>
      <w:r w:rsidRPr="001C5DD6">
        <w:rPr>
          <w:noProof/>
        </w:rPr>
        <w:tab/>
        <w:t>Galtung J. Violence, Peace, and Peace Research. Journal of Peace Research. 1969;6(3):167-91.</w:t>
      </w:r>
    </w:p>
    <w:p w14:paraId="713FB86A" w14:textId="77777777" w:rsidR="001C5DD6" w:rsidRPr="001C5DD6" w:rsidRDefault="001C5DD6" w:rsidP="001C5DD6">
      <w:pPr>
        <w:pStyle w:val="EndNoteBibliography"/>
        <w:rPr>
          <w:noProof/>
        </w:rPr>
      </w:pPr>
      <w:r w:rsidRPr="001C5DD6">
        <w:rPr>
          <w:noProof/>
        </w:rPr>
        <w:t>42.</w:t>
      </w:r>
      <w:r w:rsidRPr="001C5DD6">
        <w:rPr>
          <w:noProof/>
        </w:rPr>
        <w:tab/>
        <w:t>Farmer P, Nizeye B, Stulac S, Keshavjee S. Structural Violence and Clinical Medicine. PLOS Medicine. 2006;3(10):e449.</w:t>
      </w:r>
    </w:p>
    <w:p w14:paraId="79F821F8" w14:textId="77777777" w:rsidR="001C5DD6" w:rsidRPr="001C5DD6" w:rsidRDefault="001C5DD6" w:rsidP="001C5DD6">
      <w:pPr>
        <w:pStyle w:val="EndNoteBibliography"/>
        <w:rPr>
          <w:noProof/>
        </w:rPr>
      </w:pPr>
      <w:r w:rsidRPr="001C5DD6">
        <w:rPr>
          <w:noProof/>
        </w:rPr>
        <w:t>43.</w:t>
      </w:r>
      <w:r w:rsidRPr="001C5DD6">
        <w:rPr>
          <w:noProof/>
        </w:rPr>
        <w:tab/>
        <w:t>Farmer P. An Anthropology of Structural Violence. Current Anthropology. 2004;45(3):305-25.</w:t>
      </w:r>
    </w:p>
    <w:p w14:paraId="7F866505" w14:textId="77777777" w:rsidR="001C5DD6" w:rsidRPr="001C5DD6" w:rsidRDefault="001C5DD6" w:rsidP="001C5DD6">
      <w:pPr>
        <w:pStyle w:val="EndNoteBibliography"/>
        <w:rPr>
          <w:noProof/>
        </w:rPr>
      </w:pPr>
      <w:r w:rsidRPr="001C5DD6">
        <w:rPr>
          <w:noProof/>
        </w:rPr>
        <w:lastRenderedPageBreak/>
        <w:t>44.</w:t>
      </w:r>
      <w:r w:rsidRPr="001C5DD6">
        <w:rPr>
          <w:noProof/>
        </w:rPr>
        <w:tab/>
        <w:t>Devetak R. Critical Theory. In: Burchill S, Devetak, R., Linklater, A., Paterson, M., Reus-Smit, C. and True, J., editor. Theories of International Relations. 2nd Edition ed. Basingstoke: Palgrave; 2001. p. pp. 155-80.</w:t>
      </w:r>
    </w:p>
    <w:p w14:paraId="2ED87EC0" w14:textId="45AF2B49" w:rsidR="001C5DD6" w:rsidRPr="001C5DD6" w:rsidRDefault="001C5DD6" w:rsidP="001C5DD6">
      <w:pPr>
        <w:pStyle w:val="EndNoteBibliography"/>
        <w:rPr>
          <w:noProof/>
        </w:rPr>
      </w:pPr>
      <w:r w:rsidRPr="001C5DD6">
        <w:rPr>
          <w:noProof/>
        </w:rPr>
        <w:t>45.</w:t>
      </w:r>
      <w:r w:rsidRPr="001C5DD6">
        <w:rPr>
          <w:noProof/>
        </w:rPr>
        <w:tab/>
        <w:t xml:space="preserve">The World Bank. Rural population (% of total population) - Malawi: World Bank Group; 2020 [cited 2020 5th December]. Available from: </w:t>
      </w:r>
      <w:hyperlink r:id="rId12" w:history="1">
        <w:r w:rsidRPr="001C5DD6">
          <w:rPr>
            <w:rStyle w:val="Hyperlink"/>
            <w:noProof/>
          </w:rPr>
          <w:t>https://data.worldbank.org/indicator/SP.RUR.TOTL.ZS?locations=MW</w:t>
        </w:r>
      </w:hyperlink>
      <w:r w:rsidRPr="001C5DD6">
        <w:rPr>
          <w:noProof/>
        </w:rPr>
        <w:t>.</w:t>
      </w:r>
    </w:p>
    <w:p w14:paraId="4610E133" w14:textId="4EBAEAC5" w:rsidR="001C5DD6" w:rsidRPr="001C5DD6" w:rsidRDefault="001C5DD6" w:rsidP="001C5DD6">
      <w:pPr>
        <w:pStyle w:val="EndNoteBibliography"/>
        <w:rPr>
          <w:noProof/>
        </w:rPr>
      </w:pPr>
      <w:r w:rsidRPr="001C5DD6">
        <w:rPr>
          <w:noProof/>
        </w:rPr>
        <w:t>46.</w:t>
      </w:r>
      <w:r w:rsidRPr="001C5DD6">
        <w:rPr>
          <w:noProof/>
        </w:rPr>
        <w:tab/>
        <w:t xml:space="preserve">WageIndicator 2020. Mywage.org/Malawi - Minimum Wages 2020 [Available from: </w:t>
      </w:r>
      <w:hyperlink r:id="rId13" w:history="1">
        <w:r w:rsidRPr="001C5DD6">
          <w:rPr>
            <w:rStyle w:val="Hyperlink"/>
            <w:noProof/>
          </w:rPr>
          <w:t>https://mywage.org/malawi/salary/minimum-wages</w:t>
        </w:r>
      </w:hyperlink>
      <w:r w:rsidRPr="001C5DD6">
        <w:rPr>
          <w:noProof/>
        </w:rPr>
        <w:t>.</w:t>
      </w:r>
    </w:p>
    <w:p w14:paraId="6929249D" w14:textId="77777777" w:rsidR="001C5DD6" w:rsidRPr="001C5DD6" w:rsidRDefault="001C5DD6" w:rsidP="001C5DD6">
      <w:pPr>
        <w:pStyle w:val="EndNoteBibliography"/>
        <w:rPr>
          <w:noProof/>
        </w:rPr>
      </w:pPr>
      <w:r w:rsidRPr="001C5DD6">
        <w:rPr>
          <w:noProof/>
        </w:rPr>
        <w:t>47.</w:t>
      </w:r>
      <w:r w:rsidRPr="001C5DD6">
        <w:rPr>
          <w:noProof/>
        </w:rPr>
        <w:tab/>
        <w:t>A2F Consulting Group. Financial Literacy and Capability Survey. Malawi: Reserve Bank of Malawi (RBM); 2018.</w:t>
      </w:r>
    </w:p>
    <w:p w14:paraId="301B26C6" w14:textId="77777777" w:rsidR="001C5DD6" w:rsidRPr="001C5DD6" w:rsidRDefault="001C5DD6" w:rsidP="001C5DD6">
      <w:pPr>
        <w:pStyle w:val="EndNoteBibliography"/>
        <w:rPr>
          <w:noProof/>
        </w:rPr>
      </w:pPr>
      <w:r w:rsidRPr="001C5DD6">
        <w:rPr>
          <w:noProof/>
        </w:rPr>
        <w:t>48.</w:t>
      </w:r>
      <w:r w:rsidRPr="001C5DD6">
        <w:rPr>
          <w:noProof/>
        </w:rPr>
        <w:tab/>
        <w:t>National Statistical Office/Malawi. Republic of Malawi Integrated Household Survey 2016-2017 (IHS4). Zomba: NSO; 2017.</w:t>
      </w:r>
    </w:p>
    <w:p w14:paraId="5FC9F7F6" w14:textId="77777777" w:rsidR="001C5DD6" w:rsidRPr="001C5DD6" w:rsidRDefault="001C5DD6" w:rsidP="001C5DD6">
      <w:pPr>
        <w:pStyle w:val="EndNoteBibliography"/>
        <w:rPr>
          <w:noProof/>
        </w:rPr>
      </w:pPr>
      <w:r w:rsidRPr="001C5DD6">
        <w:rPr>
          <w:noProof/>
        </w:rPr>
        <w:t>49.</w:t>
      </w:r>
      <w:r w:rsidRPr="001C5DD6">
        <w:rPr>
          <w:noProof/>
        </w:rPr>
        <w:tab/>
        <w:t>Mauambeta D, Chitedze D, Mumba R, Gama S. Status of forests and tree management in Malawi. The Coordination Union for Rehabilitation of the Environment (CURE) 2010.</w:t>
      </w:r>
    </w:p>
    <w:p w14:paraId="347F9A90" w14:textId="77777777" w:rsidR="001C5DD6" w:rsidRPr="001C5DD6" w:rsidRDefault="001C5DD6" w:rsidP="001C5DD6">
      <w:pPr>
        <w:pStyle w:val="EndNoteBibliography"/>
        <w:rPr>
          <w:noProof/>
        </w:rPr>
      </w:pPr>
      <w:r w:rsidRPr="001C5DD6">
        <w:rPr>
          <w:noProof/>
        </w:rPr>
        <w:t>50.</w:t>
      </w:r>
      <w:r w:rsidRPr="001C5DD6">
        <w:rPr>
          <w:noProof/>
        </w:rPr>
        <w:tab/>
        <w:t>Hickel J. The Imperative of Redistribution in an Age of Ecological Overshoot: Human Rights and Global Inequality. Humanity: An International Journal of Human Rights, Humanitarianism, and Development. 2019;10(3):416-28.</w:t>
      </w:r>
    </w:p>
    <w:p w14:paraId="6AD810A7" w14:textId="77777777" w:rsidR="001C5DD6" w:rsidRPr="001C5DD6" w:rsidRDefault="001C5DD6" w:rsidP="001C5DD6">
      <w:pPr>
        <w:pStyle w:val="EndNoteBibliography"/>
        <w:rPr>
          <w:noProof/>
        </w:rPr>
      </w:pPr>
      <w:r w:rsidRPr="001C5DD6">
        <w:rPr>
          <w:noProof/>
        </w:rPr>
        <w:t>51.</w:t>
      </w:r>
      <w:r w:rsidRPr="001C5DD6">
        <w:rPr>
          <w:noProof/>
        </w:rPr>
        <w:tab/>
        <w:t>Ng'ong'ola C. Malawi's Agricultural Economy and the Evolution of Legislation on the Production and Marketing of Peasant Economic Crops. Journal of Southern African Studies. 1986;12(2):240-62.</w:t>
      </w:r>
    </w:p>
    <w:p w14:paraId="71E736E5" w14:textId="77777777" w:rsidR="001C5DD6" w:rsidRPr="001C5DD6" w:rsidRDefault="001C5DD6" w:rsidP="001C5DD6">
      <w:pPr>
        <w:pStyle w:val="EndNoteBibliography"/>
        <w:rPr>
          <w:noProof/>
        </w:rPr>
      </w:pPr>
      <w:r w:rsidRPr="001C5DD6">
        <w:rPr>
          <w:noProof/>
        </w:rPr>
        <w:t>52.</w:t>
      </w:r>
      <w:r w:rsidRPr="001C5DD6">
        <w:rPr>
          <w:noProof/>
        </w:rPr>
        <w:tab/>
        <w:t>Smith S. Three case-studies: Zimbabwe, Malawi, and Angola in Front Line Africa: The Right to a Future. Oxford, UK: Oxfam; 1990.</w:t>
      </w:r>
    </w:p>
    <w:p w14:paraId="6ACB5DAE" w14:textId="77777777" w:rsidR="001C5DD6" w:rsidRPr="001C5DD6" w:rsidRDefault="001C5DD6" w:rsidP="001C5DD6">
      <w:pPr>
        <w:pStyle w:val="EndNoteBibliography"/>
        <w:rPr>
          <w:noProof/>
        </w:rPr>
      </w:pPr>
      <w:r w:rsidRPr="001C5DD6">
        <w:rPr>
          <w:noProof/>
        </w:rPr>
        <w:t>53.</w:t>
      </w:r>
      <w:r w:rsidRPr="001C5DD6">
        <w:rPr>
          <w:noProof/>
        </w:rPr>
        <w:tab/>
        <w:t>Smith JW. The World’s Wasted Wealth 2: Institute for Economic Democracy; 1994.</w:t>
      </w:r>
    </w:p>
    <w:p w14:paraId="34CBBFA2" w14:textId="77777777" w:rsidR="001C5DD6" w:rsidRPr="001C5DD6" w:rsidRDefault="001C5DD6" w:rsidP="001C5DD6">
      <w:pPr>
        <w:pStyle w:val="EndNoteBibliography"/>
        <w:rPr>
          <w:noProof/>
        </w:rPr>
      </w:pPr>
      <w:r w:rsidRPr="001C5DD6">
        <w:rPr>
          <w:noProof/>
        </w:rPr>
        <w:t>54.</w:t>
      </w:r>
      <w:r w:rsidRPr="001C5DD6">
        <w:rPr>
          <w:noProof/>
        </w:rPr>
        <w:tab/>
        <w:t>Bhalla A, Chipeta C, Taye H, Mkandawire M. Globalization and sustainable human development: progress and challenges for Malawi. Blantyre, Malawi: UNCTAD/UNDP; 2000.</w:t>
      </w:r>
    </w:p>
    <w:p w14:paraId="26373BD0" w14:textId="77777777" w:rsidR="001C5DD6" w:rsidRPr="001C5DD6" w:rsidRDefault="001C5DD6" w:rsidP="001C5DD6">
      <w:pPr>
        <w:pStyle w:val="EndNoteBibliography"/>
        <w:rPr>
          <w:noProof/>
        </w:rPr>
      </w:pPr>
      <w:r w:rsidRPr="001C5DD6">
        <w:rPr>
          <w:noProof/>
        </w:rPr>
        <w:t>55.</w:t>
      </w:r>
      <w:r w:rsidRPr="001C5DD6">
        <w:rPr>
          <w:noProof/>
        </w:rPr>
        <w:tab/>
        <w:t>Booth D, Cammack D, Harrigan J, Kanyongolo E, Mataure M, Ngwire N. Working Paper 261 - Drivers of Change and Development in Malawi London: Overseas Development Institute; 2006.</w:t>
      </w:r>
    </w:p>
    <w:p w14:paraId="0FCEB388" w14:textId="2BD26EB2" w:rsidR="001C5DD6" w:rsidRPr="001C5DD6" w:rsidRDefault="001C5DD6" w:rsidP="001C5DD6">
      <w:pPr>
        <w:pStyle w:val="EndNoteBibliography"/>
        <w:rPr>
          <w:noProof/>
        </w:rPr>
      </w:pPr>
      <w:r w:rsidRPr="001C5DD6">
        <w:rPr>
          <w:noProof/>
        </w:rPr>
        <w:t>56.</w:t>
      </w:r>
      <w:r w:rsidRPr="001C5DD6">
        <w:rPr>
          <w:noProof/>
        </w:rPr>
        <w:tab/>
        <w:t xml:space="preserve">Shah A. Structural Adjustment—a Major Cause of Poverty: Global Issues; 2013 [Available from: </w:t>
      </w:r>
      <w:hyperlink r:id="rId14" w:anchor="MaintainingDependencyandPoverty" w:history="1">
        <w:r w:rsidRPr="001C5DD6">
          <w:rPr>
            <w:rStyle w:val="Hyperlink"/>
            <w:noProof/>
          </w:rPr>
          <w:t>https://www.globalissues.org/article/3/structural-adjustment-a-major-cause-of-poverty#MaintainingDependencyandPoverty</w:t>
        </w:r>
      </w:hyperlink>
      <w:r w:rsidRPr="001C5DD6">
        <w:rPr>
          <w:noProof/>
        </w:rPr>
        <w:t>.</w:t>
      </w:r>
    </w:p>
    <w:p w14:paraId="6FECFB26" w14:textId="77777777" w:rsidR="001C5DD6" w:rsidRPr="001C5DD6" w:rsidRDefault="001C5DD6" w:rsidP="001C5DD6">
      <w:pPr>
        <w:pStyle w:val="EndNoteBibliography"/>
        <w:rPr>
          <w:noProof/>
        </w:rPr>
      </w:pPr>
      <w:r w:rsidRPr="001C5DD6">
        <w:rPr>
          <w:noProof/>
        </w:rPr>
        <w:t>57.</w:t>
      </w:r>
      <w:r w:rsidRPr="001C5DD6">
        <w:rPr>
          <w:noProof/>
        </w:rPr>
        <w:tab/>
        <w:t>Forster T, Kentikelenis AE, Stubbs TH, King LP. Globalization and health equity: The impact of structural adjustment programs on developing countries. Social Science &amp; Medicine. 2019:112496.</w:t>
      </w:r>
    </w:p>
    <w:p w14:paraId="24676E7C" w14:textId="77777777" w:rsidR="001C5DD6" w:rsidRPr="001C5DD6" w:rsidRDefault="001C5DD6" w:rsidP="001C5DD6">
      <w:pPr>
        <w:pStyle w:val="EndNoteBibliography"/>
        <w:rPr>
          <w:noProof/>
        </w:rPr>
      </w:pPr>
      <w:r w:rsidRPr="001C5DD6">
        <w:rPr>
          <w:noProof/>
        </w:rPr>
        <w:t>58.</w:t>
      </w:r>
      <w:r w:rsidRPr="001C5DD6">
        <w:rPr>
          <w:noProof/>
        </w:rPr>
        <w:tab/>
        <w:t>Thomson M, Kentikelenis A, Stubbs T. Structural adjustment programmes adversely affect vulnerable populations: a systematic-narrative review of their effect on child and maternal health. Public Health Reviews. 2017;38(1):13.</w:t>
      </w:r>
    </w:p>
    <w:p w14:paraId="3EC3465D" w14:textId="77777777" w:rsidR="001C5DD6" w:rsidRPr="001C5DD6" w:rsidRDefault="001C5DD6" w:rsidP="001C5DD6">
      <w:pPr>
        <w:pStyle w:val="EndNoteBibliography"/>
        <w:rPr>
          <w:noProof/>
        </w:rPr>
      </w:pPr>
      <w:r w:rsidRPr="001C5DD6">
        <w:rPr>
          <w:noProof/>
        </w:rPr>
        <w:t>59.</w:t>
      </w:r>
      <w:r w:rsidRPr="001C5DD6">
        <w:rPr>
          <w:noProof/>
        </w:rPr>
        <w:tab/>
        <w:t>Devereux S. The Malawi Famine of 2002. IDS Bulletin: Institute of Development Studies; 2002.  Contract No.: 4.</w:t>
      </w:r>
    </w:p>
    <w:p w14:paraId="1A178267" w14:textId="77777777" w:rsidR="001C5DD6" w:rsidRPr="001C5DD6" w:rsidRDefault="001C5DD6" w:rsidP="001C5DD6">
      <w:pPr>
        <w:pStyle w:val="EndNoteBibliography"/>
        <w:rPr>
          <w:noProof/>
        </w:rPr>
      </w:pPr>
      <w:r w:rsidRPr="001C5DD6">
        <w:rPr>
          <w:noProof/>
        </w:rPr>
        <w:t>60.</w:t>
      </w:r>
      <w:r w:rsidRPr="001C5DD6">
        <w:rPr>
          <w:noProof/>
        </w:rPr>
        <w:tab/>
        <w:t>Zacharie A. Famine in Malawi Exposes IMF Negligence. Liege, Belgium: CADTM; 2002.</w:t>
      </w:r>
    </w:p>
    <w:p w14:paraId="03DEB2DF" w14:textId="77777777" w:rsidR="001C5DD6" w:rsidRPr="001C5DD6" w:rsidRDefault="001C5DD6" w:rsidP="001C5DD6">
      <w:pPr>
        <w:pStyle w:val="EndNoteBibliography"/>
        <w:rPr>
          <w:noProof/>
        </w:rPr>
      </w:pPr>
      <w:r w:rsidRPr="001C5DD6">
        <w:rPr>
          <w:noProof/>
        </w:rPr>
        <w:t>61.</w:t>
      </w:r>
      <w:r w:rsidRPr="001C5DD6">
        <w:rPr>
          <w:noProof/>
        </w:rPr>
        <w:tab/>
        <w:t>Gore T. Confronting Carbon Inequality: Putting climate justice at the heart of COVID-19 recovery. OXFAM / SEI; 2020.</w:t>
      </w:r>
    </w:p>
    <w:p w14:paraId="3F957ECF" w14:textId="77777777" w:rsidR="001C5DD6" w:rsidRPr="001C5DD6" w:rsidRDefault="001C5DD6" w:rsidP="001C5DD6">
      <w:pPr>
        <w:pStyle w:val="EndNoteBibliography"/>
        <w:rPr>
          <w:noProof/>
        </w:rPr>
      </w:pPr>
      <w:r w:rsidRPr="001C5DD6">
        <w:rPr>
          <w:noProof/>
        </w:rPr>
        <w:t>62.</w:t>
      </w:r>
      <w:r w:rsidRPr="001C5DD6">
        <w:rPr>
          <w:noProof/>
        </w:rPr>
        <w:tab/>
        <w:t>Hickel J. Quantifying national responsibility for climate breakdown: an equality-based attribution approach for carbon dioxide emissions in excess of the planetary boundary. The Lancet Planetary Health. 2020;4(9):e399-e404.</w:t>
      </w:r>
    </w:p>
    <w:p w14:paraId="47257D55" w14:textId="5689A195" w:rsidR="001C5DD6" w:rsidRPr="001C5DD6" w:rsidRDefault="001C5DD6" w:rsidP="001C5DD6">
      <w:pPr>
        <w:pStyle w:val="EndNoteBibliography"/>
        <w:rPr>
          <w:noProof/>
        </w:rPr>
      </w:pPr>
      <w:r w:rsidRPr="001C5DD6">
        <w:rPr>
          <w:noProof/>
        </w:rPr>
        <w:t>63.</w:t>
      </w:r>
      <w:r w:rsidRPr="001C5DD6">
        <w:rPr>
          <w:noProof/>
        </w:rPr>
        <w:tab/>
        <w:t xml:space="preserve">Manda LZ, Makowa, G. Country Profile- Malawi: New Agriculturalist; 2012 [Available from: </w:t>
      </w:r>
      <w:hyperlink r:id="rId15" w:history="1">
        <w:r w:rsidRPr="001C5DD6">
          <w:rPr>
            <w:rStyle w:val="Hyperlink"/>
            <w:noProof/>
          </w:rPr>
          <w:t>http://www.new-ag.info/en/country/profile.php?a=2488</w:t>
        </w:r>
      </w:hyperlink>
      <w:r w:rsidRPr="001C5DD6">
        <w:rPr>
          <w:noProof/>
        </w:rPr>
        <w:t>.</w:t>
      </w:r>
    </w:p>
    <w:p w14:paraId="2CC03DBE" w14:textId="6AB71508" w:rsidR="001C5DD6" w:rsidRPr="001C5DD6" w:rsidRDefault="001C5DD6" w:rsidP="001C5DD6">
      <w:pPr>
        <w:pStyle w:val="EndNoteBibliography"/>
        <w:rPr>
          <w:noProof/>
        </w:rPr>
      </w:pPr>
      <w:r w:rsidRPr="001C5DD6">
        <w:rPr>
          <w:noProof/>
        </w:rPr>
        <w:t>64.</w:t>
      </w:r>
      <w:r w:rsidRPr="001C5DD6">
        <w:rPr>
          <w:noProof/>
        </w:rPr>
        <w:tab/>
        <w:t xml:space="preserve">USAID. Agriculture and food security 2019 [Available from: </w:t>
      </w:r>
      <w:hyperlink r:id="rId16" w:anchor=":~:text=Recurring%20droughts%20afflict%20Malawi's%20agriculture,percent%20of%20children%20are%20stunted.&amp;text=Develop%20enabling%20agricultural%20policies" w:history="1">
        <w:r w:rsidRPr="001C5DD6">
          <w:rPr>
            <w:rStyle w:val="Hyperlink"/>
            <w:noProof/>
          </w:rPr>
          <w:t>https://www.usaid.gov/malawi/agriculture-and-food-security#:~:text=Recurring%20droughts%20afflict%20Malawi's%20agriculture,percent%20of%20children%20are%20stunted.&amp;text=Develop%20enabling%20agricultural%20policies</w:t>
        </w:r>
      </w:hyperlink>
      <w:r w:rsidRPr="001C5DD6">
        <w:rPr>
          <w:noProof/>
        </w:rPr>
        <w:t>.</w:t>
      </w:r>
    </w:p>
    <w:p w14:paraId="62E5A04C" w14:textId="77777777" w:rsidR="001C5DD6" w:rsidRPr="001C5DD6" w:rsidRDefault="001C5DD6" w:rsidP="001C5DD6">
      <w:pPr>
        <w:pStyle w:val="EndNoteBibliography"/>
        <w:rPr>
          <w:noProof/>
        </w:rPr>
      </w:pPr>
      <w:r w:rsidRPr="001C5DD6">
        <w:rPr>
          <w:noProof/>
        </w:rPr>
        <w:t>65.</w:t>
      </w:r>
      <w:r w:rsidRPr="001C5DD6">
        <w:rPr>
          <w:noProof/>
        </w:rPr>
        <w:tab/>
        <w:t>Lincoln YS, Guba YSLEG, Guba EG, Publishing S. Naturalistic Inquiry: SAGE Publications; 1985.</w:t>
      </w:r>
    </w:p>
    <w:p w14:paraId="1A5EEB33" w14:textId="77777777" w:rsidR="001C5DD6" w:rsidRPr="001C5DD6" w:rsidRDefault="001C5DD6" w:rsidP="001C5DD6">
      <w:pPr>
        <w:pStyle w:val="EndNoteBibliography"/>
        <w:rPr>
          <w:noProof/>
        </w:rPr>
      </w:pPr>
      <w:r w:rsidRPr="001C5DD6">
        <w:rPr>
          <w:noProof/>
        </w:rPr>
        <w:t>66.</w:t>
      </w:r>
      <w:r w:rsidRPr="001C5DD6">
        <w:rPr>
          <w:noProof/>
        </w:rPr>
        <w:tab/>
        <w:t>Shenton AK. Strategies for ensuring trustworthiness in qualitative research projects. Educ Inf. 2004;22:63-75.</w:t>
      </w:r>
    </w:p>
    <w:p w14:paraId="1738287D" w14:textId="77777777" w:rsidR="001C5DD6" w:rsidRPr="001C5DD6" w:rsidRDefault="001C5DD6" w:rsidP="001C5DD6">
      <w:pPr>
        <w:pStyle w:val="EndNoteBibliography"/>
        <w:rPr>
          <w:noProof/>
        </w:rPr>
      </w:pPr>
      <w:r w:rsidRPr="001C5DD6">
        <w:rPr>
          <w:noProof/>
        </w:rPr>
        <w:t>67.</w:t>
      </w:r>
      <w:r w:rsidRPr="001C5DD6">
        <w:rPr>
          <w:noProof/>
        </w:rPr>
        <w:tab/>
        <w:t>(AQ-SPEC) A-SAQSPEC. Air Quality Sensor Performance Evaluation Centre. Field Evaluations Report 2019.; 2019.</w:t>
      </w:r>
    </w:p>
    <w:p w14:paraId="46211926" w14:textId="77777777" w:rsidR="001C5DD6" w:rsidRPr="001C5DD6" w:rsidRDefault="001C5DD6" w:rsidP="001C5DD6">
      <w:pPr>
        <w:pStyle w:val="EndNoteBibliography"/>
        <w:rPr>
          <w:noProof/>
        </w:rPr>
      </w:pPr>
      <w:r w:rsidRPr="001C5DD6">
        <w:rPr>
          <w:noProof/>
        </w:rPr>
        <w:t>68.</w:t>
      </w:r>
      <w:r w:rsidRPr="001C5DD6">
        <w:rPr>
          <w:noProof/>
        </w:rPr>
        <w:tab/>
        <w:t>Awokola BI, Okello, G., Mortimer, K. J., Jewell, C. P., Erhart, A., &amp; Semple, S. Measuring Air Quality for Advocacy in Africa (MA3): Feasibility and Practicality of Longitudinal Ambient PM2.5 Measurement Using Low-Cost Sensors. International Journal of Environmental Research and Public Health. 2020;17.</w:t>
      </w:r>
    </w:p>
    <w:p w14:paraId="5962BB30" w14:textId="77777777" w:rsidR="001C5DD6" w:rsidRPr="001C5DD6" w:rsidRDefault="001C5DD6" w:rsidP="001C5DD6">
      <w:pPr>
        <w:pStyle w:val="EndNoteBibliography"/>
        <w:rPr>
          <w:noProof/>
        </w:rPr>
      </w:pPr>
      <w:r w:rsidRPr="001C5DD6">
        <w:rPr>
          <w:noProof/>
        </w:rPr>
        <w:t>69.</w:t>
      </w:r>
      <w:r w:rsidRPr="001C5DD6">
        <w:rPr>
          <w:noProof/>
        </w:rPr>
        <w:tab/>
        <w:t>Etmanski C. ‘Theatre of the Oppressed’.  The SAGE Encyclopedia of Action Research. California: SAGE Publications Ltd; 2014.</w:t>
      </w:r>
    </w:p>
    <w:p w14:paraId="0494F073" w14:textId="77777777" w:rsidR="001C5DD6" w:rsidRPr="001C5DD6" w:rsidRDefault="001C5DD6" w:rsidP="001C5DD6">
      <w:pPr>
        <w:pStyle w:val="EndNoteBibliography"/>
        <w:rPr>
          <w:noProof/>
        </w:rPr>
      </w:pPr>
      <w:r w:rsidRPr="001C5DD6">
        <w:rPr>
          <w:noProof/>
        </w:rPr>
        <w:t>70.</w:t>
      </w:r>
      <w:r w:rsidRPr="001C5DD6">
        <w:rPr>
          <w:noProof/>
        </w:rPr>
        <w:tab/>
        <w:t>Boal A. Theater of the Oppressed: Pluto; 2000.</w:t>
      </w:r>
    </w:p>
    <w:p w14:paraId="782BF357" w14:textId="77777777" w:rsidR="001C5DD6" w:rsidRPr="001C5DD6" w:rsidRDefault="001C5DD6" w:rsidP="001C5DD6">
      <w:pPr>
        <w:pStyle w:val="EndNoteBibliography"/>
        <w:rPr>
          <w:noProof/>
        </w:rPr>
      </w:pPr>
      <w:r w:rsidRPr="001C5DD6">
        <w:rPr>
          <w:noProof/>
        </w:rPr>
        <w:lastRenderedPageBreak/>
        <w:t>71.</w:t>
      </w:r>
      <w:r w:rsidRPr="001C5DD6">
        <w:rPr>
          <w:noProof/>
        </w:rPr>
        <w:tab/>
        <w:t>Berends L, Johnston J. Using multiple coders to enhance qualitative analysis: The case of interviews with consumers of drug treatment. Addiction Research &amp; Theory. 2005;13(4):373-81.</w:t>
      </w:r>
    </w:p>
    <w:p w14:paraId="7D55DA8A" w14:textId="77777777" w:rsidR="001C5DD6" w:rsidRPr="001C5DD6" w:rsidRDefault="001C5DD6" w:rsidP="001C5DD6">
      <w:pPr>
        <w:pStyle w:val="EndNoteBibliography"/>
        <w:rPr>
          <w:noProof/>
        </w:rPr>
      </w:pPr>
      <w:r w:rsidRPr="001C5DD6">
        <w:rPr>
          <w:noProof/>
        </w:rPr>
        <w:t>72.</w:t>
      </w:r>
      <w:r w:rsidRPr="001C5DD6">
        <w:rPr>
          <w:noProof/>
        </w:rPr>
        <w:tab/>
        <w:t>Nowell LS, Norris JM, White DE, Moules NJ. Thematic Analysis:Striving to Meet the Trustworthiness Criteria. International Journal of Qualitative Methods. 2017;16(1):1609406917733847.</w:t>
      </w:r>
    </w:p>
    <w:p w14:paraId="65C09DC8" w14:textId="77777777" w:rsidR="001C5DD6" w:rsidRPr="001C5DD6" w:rsidRDefault="001C5DD6" w:rsidP="001C5DD6">
      <w:pPr>
        <w:pStyle w:val="EndNoteBibliography"/>
        <w:rPr>
          <w:noProof/>
        </w:rPr>
      </w:pPr>
      <w:r w:rsidRPr="001C5DD6">
        <w:rPr>
          <w:noProof/>
        </w:rPr>
        <w:t>73.</w:t>
      </w:r>
      <w:r w:rsidRPr="001C5DD6">
        <w:rPr>
          <w:noProof/>
        </w:rPr>
        <w:tab/>
        <w:t>Coffey A. Doing Ethnography. 2nd Ed. ed. London: Sage; 2018.</w:t>
      </w:r>
    </w:p>
    <w:p w14:paraId="5ADE2A05" w14:textId="77777777" w:rsidR="001C5DD6" w:rsidRPr="001C5DD6" w:rsidRDefault="001C5DD6" w:rsidP="001C5DD6">
      <w:pPr>
        <w:pStyle w:val="EndNoteBibliography"/>
        <w:rPr>
          <w:noProof/>
        </w:rPr>
      </w:pPr>
      <w:r w:rsidRPr="001C5DD6">
        <w:rPr>
          <w:noProof/>
        </w:rPr>
        <w:t>74.</w:t>
      </w:r>
      <w:r w:rsidRPr="001C5DD6">
        <w:rPr>
          <w:noProof/>
        </w:rPr>
        <w:tab/>
        <w:t>Geissler PW, Kelly A, Imoukhuede B, Pool R. 'He is now like a brother, I can even give him some blood'--relational ethics and material exchanges in a malaria vaccine 'trial community' in The Gambia. Soc Sci Med. 2008;67(5):696-707.</w:t>
      </w:r>
    </w:p>
    <w:p w14:paraId="0158EFD9" w14:textId="77777777" w:rsidR="001C5DD6" w:rsidRPr="001C5DD6" w:rsidRDefault="001C5DD6" w:rsidP="001C5DD6">
      <w:pPr>
        <w:pStyle w:val="EndNoteBibliography"/>
        <w:rPr>
          <w:noProof/>
        </w:rPr>
      </w:pPr>
      <w:r w:rsidRPr="001C5DD6">
        <w:rPr>
          <w:noProof/>
        </w:rPr>
        <w:t>75.</w:t>
      </w:r>
      <w:r w:rsidRPr="001C5DD6">
        <w:rPr>
          <w:noProof/>
        </w:rPr>
        <w:tab/>
        <w:t>Saleh S, Sambakunsi H, Nyirenda D, Kumwenda M, Mortimer K, Chinouya M. Participant compensation in global health research: a case study. International Health. 2020;12(6):524-32.</w:t>
      </w:r>
    </w:p>
    <w:p w14:paraId="6519CD6C" w14:textId="77777777" w:rsidR="001C5DD6" w:rsidRPr="001C5DD6" w:rsidRDefault="001C5DD6" w:rsidP="001C5DD6">
      <w:pPr>
        <w:pStyle w:val="EndNoteBibliography"/>
        <w:rPr>
          <w:noProof/>
        </w:rPr>
      </w:pPr>
      <w:r w:rsidRPr="001C5DD6">
        <w:rPr>
          <w:noProof/>
        </w:rPr>
        <w:t>76.</w:t>
      </w:r>
      <w:r w:rsidRPr="001C5DD6">
        <w:rPr>
          <w:noProof/>
        </w:rPr>
        <w:tab/>
        <w:t>Saleh S, Sambakunsi, H., Morton, B., Rylance, J., Mortimer, K. How does exposure to fine particulate matter in Malawi vary by gender, exposure source, and cooking characteristics? Fine-grain data from an ethnography-linked exposure study.  51st World Conference on Lung Health of the International Union Against Tuberculosis and Lung Disease (The Union); 21st October 2020; Virtual Event: The International Journal of Tuberculosis and Lung Disease; 2020. p. S59 - S60.</w:t>
      </w:r>
    </w:p>
    <w:p w14:paraId="29BCE8D4" w14:textId="77777777" w:rsidR="001C5DD6" w:rsidRPr="001C5DD6" w:rsidRDefault="001C5DD6" w:rsidP="001C5DD6">
      <w:pPr>
        <w:pStyle w:val="EndNoteBibliography"/>
        <w:rPr>
          <w:noProof/>
        </w:rPr>
      </w:pPr>
      <w:r w:rsidRPr="001C5DD6">
        <w:rPr>
          <w:noProof/>
        </w:rPr>
        <w:t>77.</w:t>
      </w:r>
      <w:r w:rsidRPr="001C5DD6">
        <w:rPr>
          <w:noProof/>
        </w:rPr>
        <w:tab/>
        <w:t>WHO. WHO Air quality guidelines for particulate matter, ozone, nitrogen dioxide and sulfur dioxide: Global update 2005. Genecva: World Health Organization; 2006.</w:t>
      </w:r>
    </w:p>
    <w:p w14:paraId="3D42D1B0" w14:textId="77777777" w:rsidR="001C5DD6" w:rsidRPr="001C5DD6" w:rsidRDefault="001C5DD6" w:rsidP="001C5DD6">
      <w:pPr>
        <w:pStyle w:val="EndNoteBibliography"/>
        <w:rPr>
          <w:noProof/>
        </w:rPr>
      </w:pPr>
      <w:r w:rsidRPr="001C5DD6">
        <w:rPr>
          <w:noProof/>
        </w:rPr>
        <w:t>78.</w:t>
      </w:r>
      <w:r w:rsidRPr="001C5DD6">
        <w:rPr>
          <w:noProof/>
        </w:rPr>
        <w:tab/>
        <w:t>Jary HR, Aston S, Ho A, Giorgi E, Kalata N, Nyirenda M, et al. Household air pollution, chronic respiratory disease and pneumonia in Malawian adults: A case-control study. Wellcome Open Research. 2017;2:103.</w:t>
      </w:r>
    </w:p>
    <w:p w14:paraId="331AC870" w14:textId="77777777" w:rsidR="001C5DD6" w:rsidRPr="001C5DD6" w:rsidRDefault="001C5DD6" w:rsidP="001C5DD6">
      <w:pPr>
        <w:pStyle w:val="EndNoteBibliography"/>
        <w:rPr>
          <w:noProof/>
        </w:rPr>
      </w:pPr>
      <w:r w:rsidRPr="001C5DD6">
        <w:rPr>
          <w:noProof/>
        </w:rPr>
        <w:t>79.</w:t>
      </w:r>
      <w:r w:rsidRPr="001C5DD6">
        <w:rPr>
          <w:noProof/>
        </w:rPr>
        <w:tab/>
        <w:t>Fullerton DG, Semple S, Kalambo F, Suseno A, Malamba R, Henderson G, et al. Biomass fuel use and indoor air pollution in homes in Malawi. Occupational and Environmental Medicine. 2009;66(11):777.</w:t>
      </w:r>
    </w:p>
    <w:p w14:paraId="363D4E78" w14:textId="77777777" w:rsidR="001C5DD6" w:rsidRPr="001C5DD6" w:rsidRDefault="001C5DD6" w:rsidP="001C5DD6">
      <w:pPr>
        <w:pStyle w:val="EndNoteBibliography"/>
        <w:rPr>
          <w:noProof/>
        </w:rPr>
      </w:pPr>
      <w:r w:rsidRPr="001C5DD6">
        <w:rPr>
          <w:noProof/>
        </w:rPr>
        <w:t>80.</w:t>
      </w:r>
      <w:r w:rsidRPr="001C5DD6">
        <w:rPr>
          <w:noProof/>
        </w:rPr>
        <w:tab/>
        <w:t>Karagulian F, Belis CA, Dora CFC, Prüss-Ustün AM, Bonjour S, Adair-Rohani H, et al. Contributions to cities' ambient particulate matter (PM): A systematic review of local source contributions at global level. Atmospheric Environment. 2015;120:475-83.</w:t>
      </w:r>
    </w:p>
    <w:p w14:paraId="1100B185" w14:textId="77777777" w:rsidR="001C5DD6" w:rsidRPr="001C5DD6" w:rsidRDefault="001C5DD6" w:rsidP="001C5DD6">
      <w:pPr>
        <w:pStyle w:val="EndNoteBibliography"/>
        <w:rPr>
          <w:noProof/>
        </w:rPr>
      </w:pPr>
      <w:r w:rsidRPr="001C5DD6">
        <w:rPr>
          <w:noProof/>
        </w:rPr>
        <w:t>81.</w:t>
      </w:r>
      <w:r w:rsidRPr="001C5DD6">
        <w:rPr>
          <w:noProof/>
        </w:rPr>
        <w:tab/>
        <w:t>Lewis JJ, Pattanayak SK. Who adopts improved fuels and cookstoves? A systematic review. Environmental Health Perspectives. 2012;120(5):637-45.</w:t>
      </w:r>
    </w:p>
    <w:p w14:paraId="1D82E23D" w14:textId="77777777" w:rsidR="001C5DD6" w:rsidRPr="001C5DD6" w:rsidRDefault="001C5DD6" w:rsidP="001C5DD6">
      <w:pPr>
        <w:pStyle w:val="EndNoteBibliography"/>
        <w:rPr>
          <w:noProof/>
        </w:rPr>
      </w:pPr>
      <w:r w:rsidRPr="001C5DD6">
        <w:rPr>
          <w:noProof/>
        </w:rPr>
        <w:t>82.</w:t>
      </w:r>
      <w:r w:rsidRPr="001C5DD6">
        <w:rPr>
          <w:noProof/>
        </w:rPr>
        <w:tab/>
        <w:t>Shah AK, Mullainathan S, Shafir E. Some Consequences of Having Too Little. Science. 2012;338(6107):682-5.</w:t>
      </w:r>
    </w:p>
    <w:p w14:paraId="1CE351A3" w14:textId="77777777" w:rsidR="001C5DD6" w:rsidRPr="001C5DD6" w:rsidRDefault="001C5DD6" w:rsidP="001C5DD6">
      <w:pPr>
        <w:pStyle w:val="EndNoteBibliography"/>
        <w:rPr>
          <w:noProof/>
        </w:rPr>
      </w:pPr>
      <w:r w:rsidRPr="001C5DD6">
        <w:rPr>
          <w:noProof/>
        </w:rPr>
        <w:t>83.</w:t>
      </w:r>
      <w:r w:rsidRPr="001C5DD6">
        <w:rPr>
          <w:noProof/>
        </w:rPr>
        <w:tab/>
        <w:t>Mullainathan S, Shafir E. Scarcity: Why Having Too Little Means So Much: Henry Holt and Company; 2013.</w:t>
      </w:r>
    </w:p>
    <w:p w14:paraId="6279F1AD" w14:textId="77777777" w:rsidR="001C5DD6" w:rsidRPr="001C5DD6" w:rsidRDefault="001C5DD6" w:rsidP="001C5DD6">
      <w:pPr>
        <w:pStyle w:val="EndNoteBibliography"/>
        <w:rPr>
          <w:noProof/>
        </w:rPr>
      </w:pPr>
      <w:r w:rsidRPr="001C5DD6">
        <w:rPr>
          <w:noProof/>
        </w:rPr>
        <w:t>84.</w:t>
      </w:r>
      <w:r w:rsidRPr="001C5DD6">
        <w:rPr>
          <w:noProof/>
        </w:rPr>
        <w:tab/>
        <w:t>Nettle D. Why Are There Social Gradients in Preventative Health Behavior? A Perspective from Behavioral Ecology. PLoS ONE. 2010;5(10):1-6.</w:t>
      </w:r>
    </w:p>
    <w:p w14:paraId="64CD3042" w14:textId="77777777" w:rsidR="001C5DD6" w:rsidRPr="001C5DD6" w:rsidRDefault="001C5DD6" w:rsidP="001C5DD6">
      <w:pPr>
        <w:pStyle w:val="EndNoteBibliography"/>
        <w:rPr>
          <w:noProof/>
        </w:rPr>
      </w:pPr>
      <w:r w:rsidRPr="001C5DD6">
        <w:rPr>
          <w:noProof/>
        </w:rPr>
        <w:t>85.</w:t>
      </w:r>
      <w:r w:rsidRPr="001C5DD6">
        <w:rPr>
          <w:noProof/>
        </w:rPr>
        <w:tab/>
        <w:t>Farmer P. On Suffering and Structural Violence: A View from Below. Race / Ethnicity: Multidisciplinary Global Contexts. 2009;3.</w:t>
      </w:r>
    </w:p>
    <w:p w14:paraId="0960C04C" w14:textId="77777777" w:rsidR="001C5DD6" w:rsidRPr="001C5DD6" w:rsidRDefault="001C5DD6" w:rsidP="001C5DD6">
      <w:pPr>
        <w:pStyle w:val="EndNoteBibliography"/>
        <w:rPr>
          <w:noProof/>
        </w:rPr>
      </w:pPr>
      <w:r w:rsidRPr="001C5DD6">
        <w:rPr>
          <w:noProof/>
        </w:rPr>
        <w:t>86.</w:t>
      </w:r>
      <w:r w:rsidRPr="001C5DD6">
        <w:rPr>
          <w:noProof/>
        </w:rPr>
        <w:tab/>
        <w:t>Hickel J. The divide: a brief guide to global inequality and its solutions. London, UK: Penguin Random House; 2017.</w:t>
      </w:r>
    </w:p>
    <w:p w14:paraId="1167135D" w14:textId="77777777" w:rsidR="001C5DD6" w:rsidRPr="001C5DD6" w:rsidRDefault="001C5DD6" w:rsidP="001C5DD6">
      <w:pPr>
        <w:pStyle w:val="EndNoteBibliography"/>
        <w:rPr>
          <w:noProof/>
        </w:rPr>
      </w:pPr>
      <w:r w:rsidRPr="001C5DD6">
        <w:rPr>
          <w:noProof/>
        </w:rPr>
        <w:t>87.</w:t>
      </w:r>
      <w:r w:rsidRPr="001C5DD6">
        <w:rPr>
          <w:noProof/>
        </w:rPr>
        <w:tab/>
        <w:t>Nixon R. Slow Violence and the Environmentalism of the Poor: Harvard University Press; 2011.</w:t>
      </w:r>
    </w:p>
    <w:p w14:paraId="395D3FCA" w14:textId="77777777" w:rsidR="001C5DD6" w:rsidRPr="001C5DD6" w:rsidRDefault="001C5DD6" w:rsidP="001C5DD6">
      <w:pPr>
        <w:pStyle w:val="EndNoteBibliography"/>
        <w:rPr>
          <w:noProof/>
        </w:rPr>
      </w:pPr>
      <w:r w:rsidRPr="001C5DD6">
        <w:rPr>
          <w:noProof/>
        </w:rPr>
        <w:t>88.</w:t>
      </w:r>
      <w:r w:rsidRPr="001C5DD6">
        <w:rPr>
          <w:noProof/>
        </w:rPr>
        <w:tab/>
        <w:t>Miele CH, Checkley W. Clean Fuels to Reduce Household Air Pollution and Improve Health. Still Hoping to Answer Why and How. Am J Respir Crit Care Med. 2017;195(12):1552-4.</w:t>
      </w:r>
    </w:p>
    <w:p w14:paraId="60654E0E" w14:textId="77777777" w:rsidR="001C5DD6" w:rsidRPr="001C5DD6" w:rsidRDefault="001C5DD6" w:rsidP="001C5DD6">
      <w:pPr>
        <w:pStyle w:val="EndNoteBibliography"/>
        <w:rPr>
          <w:noProof/>
        </w:rPr>
      </w:pPr>
      <w:r w:rsidRPr="001C5DD6">
        <w:rPr>
          <w:noProof/>
        </w:rPr>
        <w:t>89.</w:t>
      </w:r>
      <w:r w:rsidRPr="001C5DD6">
        <w:rPr>
          <w:noProof/>
        </w:rPr>
        <w:tab/>
        <w:t>Mackenbach JP. Politics is nothing but medicine at a larger scale: reflections on public health's biggest idea. Journal of Epidemiology and Community Health (1979-). 2009;63(3):181-4.</w:t>
      </w:r>
    </w:p>
    <w:p w14:paraId="28B04014" w14:textId="40DFAFBA" w:rsidR="00222BA2" w:rsidRDefault="0016099D" w:rsidP="00AF643A">
      <w:pPr>
        <w:spacing w:line="276" w:lineRule="auto"/>
      </w:pPr>
      <w:r>
        <w:fldChar w:fldCharType="end"/>
      </w:r>
    </w:p>
    <w:p w14:paraId="102FB67D" w14:textId="77777777" w:rsidR="0038003B" w:rsidRDefault="0038003B" w:rsidP="00AF643A">
      <w:pPr>
        <w:spacing w:line="276" w:lineRule="auto"/>
      </w:pPr>
    </w:p>
    <w:p w14:paraId="0C96D00B" w14:textId="0F27EFFD" w:rsidR="00F40416" w:rsidRDefault="0038003B" w:rsidP="00C85937">
      <w:pPr>
        <w:rPr>
          <w:sz w:val="22"/>
          <w:szCs w:val="22"/>
        </w:rPr>
        <w:sectPr w:rsidR="00F40416">
          <w:pgSz w:w="11900" w:h="16840"/>
          <w:pgMar w:top="1440" w:right="1440" w:bottom="1440" w:left="1440" w:header="708" w:footer="708" w:gutter="0"/>
          <w:cols w:space="708"/>
          <w:docGrid w:linePitch="360"/>
        </w:sectPr>
      </w:pPr>
      <w:r w:rsidRPr="0038003B">
        <w:rPr>
          <w:sz w:val="22"/>
          <w:szCs w:val="22"/>
        </w:rPr>
        <w:t xml:space="preserve">I, the Submitting Author has the right to grant and does grant on behalf of all authors of the Work (as defined in the below author licence), an exclusive licence and/or a non-exclusive licence for contributions from authors who are: </w:t>
      </w:r>
      <w:proofErr w:type="spellStart"/>
      <w:r w:rsidRPr="0038003B">
        <w:rPr>
          <w:sz w:val="22"/>
          <w:szCs w:val="22"/>
        </w:rPr>
        <w:t>i</w:t>
      </w:r>
      <w:proofErr w:type="spellEnd"/>
      <w:r w:rsidRPr="0038003B">
        <w:rPr>
          <w:sz w:val="22"/>
          <w:szCs w:val="22"/>
        </w:rPr>
        <w:t>) UK Crown employees; ii) where BMJ has agreed a CC-BY licenc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BMJ Global Health and any other BMJ products and to exploit all rights, as set out in our </w:t>
      </w:r>
      <w:hyperlink r:id="rId17" w:tgtFrame="_new" w:history="1">
        <w:r w:rsidRPr="0038003B">
          <w:rPr>
            <w:rStyle w:val="Hyperlink"/>
            <w:sz w:val="22"/>
            <w:szCs w:val="22"/>
          </w:rPr>
          <w:t>licence</w:t>
        </w:r>
      </w:hyperlink>
      <w:r w:rsidRPr="0038003B">
        <w:rPr>
          <w:sz w:val="22"/>
          <w:szCs w:val="22"/>
        </w:rPr>
        <w:t>.</w:t>
      </w:r>
      <w:r w:rsidRPr="0038003B">
        <w:rPr>
          <w:sz w:val="22"/>
          <w:szCs w:val="22"/>
        </w:rPr>
        <w:br/>
      </w:r>
      <w:r w:rsidRPr="0038003B">
        <w:rPr>
          <w:sz w:val="22"/>
          <w:szCs w:val="22"/>
        </w:rPr>
        <w:br/>
        <w:t xml:space="preserve">The Submitting Author accepts and understands that any supply made under these terms is made by BMJ to the Submitting Author unless you are acting as an employee on behalf of your employer or a </w:t>
      </w:r>
      <w:r w:rsidRPr="0038003B">
        <w:rPr>
          <w:sz w:val="22"/>
          <w:szCs w:val="22"/>
        </w:rPr>
        <w:lastRenderedPageBreak/>
        <w:t>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w:t>
      </w:r>
      <w:hyperlink r:id="rId18" w:tgtFrame="_new" w:history="1">
        <w:r w:rsidRPr="0038003B">
          <w:rPr>
            <w:rStyle w:val="Hyperlink"/>
            <w:sz w:val="22"/>
            <w:szCs w:val="22"/>
          </w:rPr>
          <w:t>Creative Commons</w:t>
        </w:r>
      </w:hyperlink>
      <w:r w:rsidRPr="0038003B">
        <w:rPr>
          <w:sz w:val="22"/>
          <w:szCs w:val="22"/>
        </w:rPr>
        <w:t> licence will apply to this Work are set out in our licence referred to above.</w:t>
      </w:r>
      <w:r w:rsidR="00F40416">
        <w:rPr>
          <w:sz w:val="22"/>
          <w:szCs w:val="22"/>
        </w:rPr>
        <w:br w:type="page"/>
      </w:r>
    </w:p>
    <w:p w14:paraId="1B54B65D" w14:textId="25F0F210" w:rsidR="00222BA2" w:rsidRDefault="00222BA2" w:rsidP="00F40416">
      <w:pPr>
        <w:pStyle w:val="Heading2"/>
      </w:pPr>
    </w:p>
    <w:p w14:paraId="1BE4C95B" w14:textId="3C33D670" w:rsidR="00222BA2" w:rsidRDefault="00222BA2" w:rsidP="00AF643A">
      <w:pPr>
        <w:spacing w:line="276" w:lineRule="auto"/>
      </w:pPr>
    </w:p>
    <w:p w14:paraId="24D06DAC" w14:textId="77777777" w:rsidR="00222BA2" w:rsidRDefault="00222BA2" w:rsidP="00AF643A">
      <w:pPr>
        <w:spacing w:line="276" w:lineRule="auto"/>
      </w:pPr>
    </w:p>
    <w:p w14:paraId="050E35F6" w14:textId="023834B9" w:rsidR="00A134F7" w:rsidRDefault="00A134F7" w:rsidP="00AF643A">
      <w:pPr>
        <w:tabs>
          <w:tab w:val="left" w:pos="3762"/>
        </w:tabs>
        <w:spacing w:line="276" w:lineRule="auto"/>
        <w:rPr>
          <w:sz w:val="20"/>
          <w:szCs w:val="20"/>
        </w:rPr>
      </w:pPr>
    </w:p>
    <w:p w14:paraId="086E1534" w14:textId="1A92969E" w:rsidR="00A134F7" w:rsidRPr="00A134F7" w:rsidRDefault="00A134F7" w:rsidP="00AF643A">
      <w:pPr>
        <w:tabs>
          <w:tab w:val="left" w:pos="3762"/>
        </w:tabs>
        <w:spacing w:line="276" w:lineRule="auto"/>
        <w:rPr>
          <w:sz w:val="20"/>
          <w:szCs w:val="20"/>
        </w:rPr>
      </w:pPr>
    </w:p>
    <w:sectPr w:rsidR="00A134F7" w:rsidRPr="00A134F7" w:rsidSect="00F40416">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2C12A" w14:textId="77777777" w:rsidR="00D127DD" w:rsidRDefault="00D127DD" w:rsidP="0098459C">
      <w:r>
        <w:separator/>
      </w:r>
    </w:p>
  </w:endnote>
  <w:endnote w:type="continuationSeparator" w:id="0">
    <w:p w14:paraId="5405CD15" w14:textId="77777777" w:rsidR="00D127DD" w:rsidRDefault="00D127DD" w:rsidP="00984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0787411"/>
      <w:docPartObj>
        <w:docPartGallery w:val="Page Numbers (Bottom of Page)"/>
        <w:docPartUnique/>
      </w:docPartObj>
    </w:sdtPr>
    <w:sdtEndPr>
      <w:rPr>
        <w:rStyle w:val="PageNumber"/>
      </w:rPr>
    </w:sdtEndPr>
    <w:sdtContent>
      <w:p w14:paraId="5F1D04AB" w14:textId="483915DC" w:rsidR="00214180" w:rsidRDefault="00214180" w:rsidP="00E26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DEDEFA" w14:textId="77777777" w:rsidR="00214180" w:rsidRDefault="00214180" w:rsidP="009845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2"/>
        <w:szCs w:val="22"/>
      </w:rPr>
      <w:id w:val="-200173432"/>
      <w:docPartObj>
        <w:docPartGallery w:val="Page Numbers (Bottom of Page)"/>
        <w:docPartUnique/>
      </w:docPartObj>
    </w:sdtPr>
    <w:sdtEndPr>
      <w:rPr>
        <w:rStyle w:val="PageNumber"/>
      </w:rPr>
    </w:sdtEndPr>
    <w:sdtContent>
      <w:p w14:paraId="18C674D1" w14:textId="1E77F8C1" w:rsidR="00214180" w:rsidRPr="0098459C" w:rsidRDefault="00214180" w:rsidP="00E26050">
        <w:pPr>
          <w:pStyle w:val="Footer"/>
          <w:framePr w:wrap="none" w:vAnchor="text" w:hAnchor="margin" w:xAlign="right" w:y="1"/>
          <w:rPr>
            <w:rStyle w:val="PageNumber"/>
            <w:sz w:val="22"/>
            <w:szCs w:val="22"/>
          </w:rPr>
        </w:pPr>
        <w:r w:rsidRPr="0098459C">
          <w:rPr>
            <w:rStyle w:val="PageNumber"/>
            <w:sz w:val="22"/>
            <w:szCs w:val="22"/>
          </w:rPr>
          <w:fldChar w:fldCharType="begin"/>
        </w:r>
        <w:r w:rsidRPr="0098459C">
          <w:rPr>
            <w:rStyle w:val="PageNumber"/>
            <w:sz w:val="22"/>
            <w:szCs w:val="22"/>
          </w:rPr>
          <w:instrText xml:space="preserve"> PAGE </w:instrText>
        </w:r>
        <w:r w:rsidRPr="0098459C">
          <w:rPr>
            <w:rStyle w:val="PageNumber"/>
            <w:sz w:val="22"/>
            <w:szCs w:val="22"/>
          </w:rPr>
          <w:fldChar w:fldCharType="separate"/>
        </w:r>
        <w:r w:rsidRPr="0098459C">
          <w:rPr>
            <w:rStyle w:val="PageNumber"/>
            <w:noProof/>
            <w:sz w:val="22"/>
            <w:szCs w:val="22"/>
          </w:rPr>
          <w:t>1</w:t>
        </w:r>
        <w:r w:rsidRPr="0098459C">
          <w:rPr>
            <w:rStyle w:val="PageNumber"/>
            <w:sz w:val="22"/>
            <w:szCs w:val="22"/>
          </w:rPr>
          <w:fldChar w:fldCharType="end"/>
        </w:r>
      </w:p>
    </w:sdtContent>
  </w:sdt>
  <w:p w14:paraId="193170F0" w14:textId="77777777" w:rsidR="00214180" w:rsidRDefault="00214180" w:rsidP="009845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7A65C" w14:textId="77777777" w:rsidR="00D127DD" w:rsidRDefault="00D127DD" w:rsidP="0098459C">
      <w:r>
        <w:separator/>
      </w:r>
    </w:p>
  </w:footnote>
  <w:footnote w:type="continuationSeparator" w:id="0">
    <w:p w14:paraId="5FE5A340" w14:textId="77777777" w:rsidR="00D127DD" w:rsidRDefault="00D127DD" w:rsidP="009845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96B14"/>
    <w:multiLevelType w:val="hybridMultilevel"/>
    <w:tmpl w:val="B790B7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D54B9B"/>
    <w:multiLevelType w:val="multilevel"/>
    <w:tmpl w:val="50D54B9B"/>
    <w:lvl w:ilvl="0">
      <w:start w:val="1"/>
      <w:numFmt w:val="decimal"/>
      <w:lvlText w:val="%1"/>
      <w:lvlJc w:val="left"/>
      <w:pPr>
        <w:ind w:left="510" w:hanging="51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6F462ED"/>
    <w:multiLevelType w:val="hybridMultilevel"/>
    <w:tmpl w:val="D49261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arvrps8zppfceprdtptdaua99eaxtfpeep&quot;&gt;PAMODZI updated endnote lib&lt;record-ids&gt;&lt;item&gt;332&lt;/item&gt;&lt;item&gt;340&lt;/item&gt;&lt;item&gt;341&lt;/item&gt;&lt;item&gt;369&lt;/item&gt;&lt;item&gt;375&lt;/item&gt;&lt;item&gt;379&lt;/item&gt;&lt;item&gt;381&lt;/item&gt;&lt;item&gt;386&lt;/item&gt;&lt;item&gt;495&lt;/item&gt;&lt;item&gt;668&lt;/item&gt;&lt;item&gt;686&lt;/item&gt;&lt;item&gt;704&lt;/item&gt;&lt;item&gt;708&lt;/item&gt;&lt;item&gt;713&lt;/item&gt;&lt;item&gt;731&lt;/item&gt;&lt;item&gt;1090&lt;/item&gt;&lt;item&gt;1373&lt;/item&gt;&lt;item&gt;1384&lt;/item&gt;&lt;item&gt;1394&lt;/item&gt;&lt;item&gt;1402&lt;/item&gt;&lt;item&gt;1409&lt;/item&gt;&lt;item&gt;1420&lt;/item&gt;&lt;item&gt;1427&lt;/item&gt;&lt;item&gt;1432&lt;/item&gt;&lt;item&gt;1442&lt;/item&gt;&lt;item&gt;1443&lt;/item&gt;&lt;item&gt;1469&lt;/item&gt;&lt;item&gt;1488&lt;/item&gt;&lt;item&gt;1512&lt;/item&gt;&lt;item&gt;1515&lt;/item&gt;&lt;item&gt;1516&lt;/item&gt;&lt;item&gt;1517&lt;/item&gt;&lt;item&gt;1519&lt;/item&gt;&lt;item&gt;1520&lt;/item&gt;&lt;item&gt;1521&lt;/item&gt;&lt;item&gt;1522&lt;/item&gt;&lt;item&gt;1524&lt;/item&gt;&lt;item&gt;1525&lt;/item&gt;&lt;item&gt;1526&lt;/item&gt;&lt;item&gt;1527&lt;/item&gt;&lt;item&gt;1528&lt;/item&gt;&lt;item&gt;1529&lt;/item&gt;&lt;item&gt;1530&lt;/item&gt;&lt;item&gt;1531&lt;/item&gt;&lt;item&gt;1532&lt;/item&gt;&lt;item&gt;1533&lt;/item&gt;&lt;item&gt;1534&lt;/item&gt;&lt;item&gt;1536&lt;/item&gt;&lt;item&gt;1541&lt;/item&gt;&lt;item&gt;1542&lt;/item&gt;&lt;item&gt;1543&lt;/item&gt;&lt;item&gt;1544&lt;/item&gt;&lt;item&gt;1545&lt;/item&gt;&lt;item&gt;1546&lt;/item&gt;&lt;item&gt;1547&lt;/item&gt;&lt;item&gt;1551&lt;/item&gt;&lt;item&gt;1552&lt;/item&gt;&lt;item&gt;1553&lt;/item&gt;&lt;item&gt;1554&lt;/item&gt;&lt;item&gt;1555&lt;/item&gt;&lt;item&gt;1572&lt;/item&gt;&lt;item&gt;1577&lt;/item&gt;&lt;item&gt;1578&lt;/item&gt;&lt;item&gt;1582&lt;/item&gt;&lt;item&gt;1599&lt;/item&gt;&lt;item&gt;1600&lt;/item&gt;&lt;item&gt;1601&lt;/item&gt;&lt;item&gt;1604&lt;/item&gt;&lt;item&gt;1605&lt;/item&gt;&lt;item&gt;1606&lt;/item&gt;&lt;item&gt;1632&lt;/item&gt;&lt;item&gt;1633&lt;/item&gt;&lt;item&gt;1634&lt;/item&gt;&lt;item&gt;1638&lt;/item&gt;&lt;item&gt;1639&lt;/item&gt;&lt;item&gt;1640&lt;/item&gt;&lt;item&gt;1641&lt;/item&gt;&lt;item&gt;1642&lt;/item&gt;&lt;item&gt;1643&lt;/item&gt;&lt;item&gt;1645&lt;/item&gt;&lt;item&gt;1646&lt;/item&gt;&lt;item&gt;1647&lt;/item&gt;&lt;item&gt;1649&lt;/item&gt;&lt;item&gt;1652&lt;/item&gt;&lt;item&gt;1656&lt;/item&gt;&lt;/record-ids&gt;&lt;/item&gt;&lt;/Libraries&gt;"/>
  </w:docVars>
  <w:rsids>
    <w:rsidRoot w:val="00F9445A"/>
    <w:rsid w:val="00001C16"/>
    <w:rsid w:val="000031ED"/>
    <w:rsid w:val="000052CC"/>
    <w:rsid w:val="0000616A"/>
    <w:rsid w:val="00013B4E"/>
    <w:rsid w:val="00013D74"/>
    <w:rsid w:val="000210AA"/>
    <w:rsid w:val="000215A4"/>
    <w:rsid w:val="000218A0"/>
    <w:rsid w:val="00025C2D"/>
    <w:rsid w:val="000273AC"/>
    <w:rsid w:val="00027B36"/>
    <w:rsid w:val="00031381"/>
    <w:rsid w:val="000344CA"/>
    <w:rsid w:val="000350E8"/>
    <w:rsid w:val="000359E6"/>
    <w:rsid w:val="00036ABB"/>
    <w:rsid w:val="000377E0"/>
    <w:rsid w:val="000407B8"/>
    <w:rsid w:val="000440E6"/>
    <w:rsid w:val="00044842"/>
    <w:rsid w:val="00046162"/>
    <w:rsid w:val="000465BF"/>
    <w:rsid w:val="00047FE4"/>
    <w:rsid w:val="00051658"/>
    <w:rsid w:val="00052AB2"/>
    <w:rsid w:val="000569DE"/>
    <w:rsid w:val="000825EC"/>
    <w:rsid w:val="000832F8"/>
    <w:rsid w:val="00084777"/>
    <w:rsid w:val="0009214F"/>
    <w:rsid w:val="0009491E"/>
    <w:rsid w:val="00095467"/>
    <w:rsid w:val="00095A86"/>
    <w:rsid w:val="000A0B4D"/>
    <w:rsid w:val="000B06F6"/>
    <w:rsid w:val="000B55B7"/>
    <w:rsid w:val="000B5D94"/>
    <w:rsid w:val="000C00E0"/>
    <w:rsid w:val="000D2066"/>
    <w:rsid w:val="000D4476"/>
    <w:rsid w:val="000D709B"/>
    <w:rsid w:val="000E045A"/>
    <w:rsid w:val="000E23E6"/>
    <w:rsid w:val="000E7CFF"/>
    <w:rsid w:val="000F16C8"/>
    <w:rsid w:val="000F5AE3"/>
    <w:rsid w:val="00102A57"/>
    <w:rsid w:val="00103CB3"/>
    <w:rsid w:val="00103DCB"/>
    <w:rsid w:val="0010455E"/>
    <w:rsid w:val="00110C07"/>
    <w:rsid w:val="00111D03"/>
    <w:rsid w:val="001129F3"/>
    <w:rsid w:val="00113002"/>
    <w:rsid w:val="001232A7"/>
    <w:rsid w:val="00124AC5"/>
    <w:rsid w:val="001259BF"/>
    <w:rsid w:val="00126D39"/>
    <w:rsid w:val="001274F2"/>
    <w:rsid w:val="00137A0E"/>
    <w:rsid w:val="0014218F"/>
    <w:rsid w:val="00145E1F"/>
    <w:rsid w:val="0014731A"/>
    <w:rsid w:val="001500C9"/>
    <w:rsid w:val="00153BF1"/>
    <w:rsid w:val="00153F63"/>
    <w:rsid w:val="001558C5"/>
    <w:rsid w:val="00155EE7"/>
    <w:rsid w:val="0016099D"/>
    <w:rsid w:val="001639E7"/>
    <w:rsid w:val="00166219"/>
    <w:rsid w:val="0017269F"/>
    <w:rsid w:val="001744DB"/>
    <w:rsid w:val="00180113"/>
    <w:rsid w:val="00181A0B"/>
    <w:rsid w:val="001836F9"/>
    <w:rsid w:val="00186F1B"/>
    <w:rsid w:val="00190F3C"/>
    <w:rsid w:val="00194693"/>
    <w:rsid w:val="00196BED"/>
    <w:rsid w:val="001A142A"/>
    <w:rsid w:val="001A14C6"/>
    <w:rsid w:val="001A298F"/>
    <w:rsid w:val="001A2A64"/>
    <w:rsid w:val="001A453A"/>
    <w:rsid w:val="001A5F0D"/>
    <w:rsid w:val="001B02FA"/>
    <w:rsid w:val="001B3CC0"/>
    <w:rsid w:val="001B40D3"/>
    <w:rsid w:val="001B7515"/>
    <w:rsid w:val="001C01DE"/>
    <w:rsid w:val="001C27F0"/>
    <w:rsid w:val="001C2A2F"/>
    <w:rsid w:val="001C2DD3"/>
    <w:rsid w:val="001C472B"/>
    <w:rsid w:val="001C5DD6"/>
    <w:rsid w:val="001C615F"/>
    <w:rsid w:val="001C7151"/>
    <w:rsid w:val="001D1FBA"/>
    <w:rsid w:val="001D3040"/>
    <w:rsid w:val="001E0270"/>
    <w:rsid w:val="001E1328"/>
    <w:rsid w:val="001E159C"/>
    <w:rsid w:val="001E1AD9"/>
    <w:rsid w:val="001E3807"/>
    <w:rsid w:val="001E753F"/>
    <w:rsid w:val="001F0740"/>
    <w:rsid w:val="001F15A2"/>
    <w:rsid w:val="001F1DAA"/>
    <w:rsid w:val="001F332E"/>
    <w:rsid w:val="001F520D"/>
    <w:rsid w:val="00200FFC"/>
    <w:rsid w:val="0020117E"/>
    <w:rsid w:val="00203FB5"/>
    <w:rsid w:val="00206EA1"/>
    <w:rsid w:val="00214180"/>
    <w:rsid w:val="00217803"/>
    <w:rsid w:val="00222BA2"/>
    <w:rsid w:val="00222C7E"/>
    <w:rsid w:val="0022483A"/>
    <w:rsid w:val="002250EC"/>
    <w:rsid w:val="00227895"/>
    <w:rsid w:val="00227E57"/>
    <w:rsid w:val="00231760"/>
    <w:rsid w:val="00232ECB"/>
    <w:rsid w:val="0023341D"/>
    <w:rsid w:val="00233BD5"/>
    <w:rsid w:val="0023557A"/>
    <w:rsid w:val="002356C4"/>
    <w:rsid w:val="0023616A"/>
    <w:rsid w:val="00237747"/>
    <w:rsid w:val="0024106B"/>
    <w:rsid w:val="00244474"/>
    <w:rsid w:val="0024502B"/>
    <w:rsid w:val="0024528C"/>
    <w:rsid w:val="00247B44"/>
    <w:rsid w:val="002501B6"/>
    <w:rsid w:val="00256A38"/>
    <w:rsid w:val="00256CBD"/>
    <w:rsid w:val="00256DC7"/>
    <w:rsid w:val="00260969"/>
    <w:rsid w:val="00261197"/>
    <w:rsid w:val="00262C62"/>
    <w:rsid w:val="002714CB"/>
    <w:rsid w:val="00272DF9"/>
    <w:rsid w:val="00273B50"/>
    <w:rsid w:val="002805E8"/>
    <w:rsid w:val="0028193B"/>
    <w:rsid w:val="00287185"/>
    <w:rsid w:val="00287E4F"/>
    <w:rsid w:val="00287EEB"/>
    <w:rsid w:val="002903CD"/>
    <w:rsid w:val="00292D8A"/>
    <w:rsid w:val="002945F2"/>
    <w:rsid w:val="002A0B2E"/>
    <w:rsid w:val="002A205A"/>
    <w:rsid w:val="002A42DE"/>
    <w:rsid w:val="002A49BC"/>
    <w:rsid w:val="002A76C3"/>
    <w:rsid w:val="002B032B"/>
    <w:rsid w:val="002B34DF"/>
    <w:rsid w:val="002B4600"/>
    <w:rsid w:val="002B559F"/>
    <w:rsid w:val="002B64E4"/>
    <w:rsid w:val="002B66CF"/>
    <w:rsid w:val="002D132E"/>
    <w:rsid w:val="002D50FC"/>
    <w:rsid w:val="002D516B"/>
    <w:rsid w:val="002D76EA"/>
    <w:rsid w:val="002E1D6A"/>
    <w:rsid w:val="002E2FC6"/>
    <w:rsid w:val="002E4EA0"/>
    <w:rsid w:val="002E4F3B"/>
    <w:rsid w:val="002E61DA"/>
    <w:rsid w:val="002E68BE"/>
    <w:rsid w:val="002F4291"/>
    <w:rsid w:val="0030058B"/>
    <w:rsid w:val="0030178A"/>
    <w:rsid w:val="00301C1C"/>
    <w:rsid w:val="00303CDF"/>
    <w:rsid w:val="00305532"/>
    <w:rsid w:val="00305E6A"/>
    <w:rsid w:val="0031337A"/>
    <w:rsid w:val="00313677"/>
    <w:rsid w:val="00313D28"/>
    <w:rsid w:val="00315364"/>
    <w:rsid w:val="003172ED"/>
    <w:rsid w:val="003233A1"/>
    <w:rsid w:val="00323AAC"/>
    <w:rsid w:val="00324619"/>
    <w:rsid w:val="00324B31"/>
    <w:rsid w:val="003263A8"/>
    <w:rsid w:val="003333BF"/>
    <w:rsid w:val="00335E2B"/>
    <w:rsid w:val="00335EF2"/>
    <w:rsid w:val="003365B9"/>
    <w:rsid w:val="00337AC3"/>
    <w:rsid w:val="0034008E"/>
    <w:rsid w:val="003406EF"/>
    <w:rsid w:val="003430B7"/>
    <w:rsid w:val="00343D66"/>
    <w:rsid w:val="003458AA"/>
    <w:rsid w:val="00347433"/>
    <w:rsid w:val="00347986"/>
    <w:rsid w:val="003510C9"/>
    <w:rsid w:val="003610F7"/>
    <w:rsid w:val="00363E24"/>
    <w:rsid w:val="00364D77"/>
    <w:rsid w:val="00373117"/>
    <w:rsid w:val="00374C3B"/>
    <w:rsid w:val="003770B5"/>
    <w:rsid w:val="0038003B"/>
    <w:rsid w:val="00381237"/>
    <w:rsid w:val="00382016"/>
    <w:rsid w:val="00383E69"/>
    <w:rsid w:val="00385777"/>
    <w:rsid w:val="0038623E"/>
    <w:rsid w:val="00386946"/>
    <w:rsid w:val="00392AFE"/>
    <w:rsid w:val="0039774A"/>
    <w:rsid w:val="003A1FB8"/>
    <w:rsid w:val="003A2DBB"/>
    <w:rsid w:val="003A52C7"/>
    <w:rsid w:val="003A5622"/>
    <w:rsid w:val="003A5DE3"/>
    <w:rsid w:val="003B04B0"/>
    <w:rsid w:val="003B2CF4"/>
    <w:rsid w:val="003B5979"/>
    <w:rsid w:val="003B7E19"/>
    <w:rsid w:val="003C2658"/>
    <w:rsid w:val="003D4AE0"/>
    <w:rsid w:val="003D585F"/>
    <w:rsid w:val="003E0868"/>
    <w:rsid w:val="003E205F"/>
    <w:rsid w:val="003E22C6"/>
    <w:rsid w:val="003E5E4A"/>
    <w:rsid w:val="003F1DE7"/>
    <w:rsid w:val="003F3C27"/>
    <w:rsid w:val="003F74DA"/>
    <w:rsid w:val="003F79C2"/>
    <w:rsid w:val="0040163F"/>
    <w:rsid w:val="00402B2C"/>
    <w:rsid w:val="0040392E"/>
    <w:rsid w:val="004063B1"/>
    <w:rsid w:val="00413AC0"/>
    <w:rsid w:val="004160D8"/>
    <w:rsid w:val="00416C54"/>
    <w:rsid w:val="004175D9"/>
    <w:rsid w:val="00420491"/>
    <w:rsid w:val="004223EA"/>
    <w:rsid w:val="0042364E"/>
    <w:rsid w:val="00426243"/>
    <w:rsid w:val="004278B8"/>
    <w:rsid w:val="00430CAC"/>
    <w:rsid w:val="0043194B"/>
    <w:rsid w:val="00433542"/>
    <w:rsid w:val="004352D7"/>
    <w:rsid w:val="00436A0B"/>
    <w:rsid w:val="004370D9"/>
    <w:rsid w:val="00440380"/>
    <w:rsid w:val="00442AF4"/>
    <w:rsid w:val="00442BA6"/>
    <w:rsid w:val="00443B12"/>
    <w:rsid w:val="00444F8C"/>
    <w:rsid w:val="0044526B"/>
    <w:rsid w:val="0045141B"/>
    <w:rsid w:val="0045146C"/>
    <w:rsid w:val="004517B3"/>
    <w:rsid w:val="004520B9"/>
    <w:rsid w:val="00454C84"/>
    <w:rsid w:val="004570E4"/>
    <w:rsid w:val="004572C5"/>
    <w:rsid w:val="00457997"/>
    <w:rsid w:val="0046081D"/>
    <w:rsid w:val="004613F6"/>
    <w:rsid w:val="004618F1"/>
    <w:rsid w:val="0046332F"/>
    <w:rsid w:val="004635B5"/>
    <w:rsid w:val="004644D2"/>
    <w:rsid w:val="00464C19"/>
    <w:rsid w:val="00465D7F"/>
    <w:rsid w:val="00472C9D"/>
    <w:rsid w:val="00477075"/>
    <w:rsid w:val="004826F1"/>
    <w:rsid w:val="00487342"/>
    <w:rsid w:val="00487B32"/>
    <w:rsid w:val="004A03D6"/>
    <w:rsid w:val="004A29D4"/>
    <w:rsid w:val="004A4961"/>
    <w:rsid w:val="004A664C"/>
    <w:rsid w:val="004A6CCB"/>
    <w:rsid w:val="004B0B9E"/>
    <w:rsid w:val="004B0FE8"/>
    <w:rsid w:val="004B14B1"/>
    <w:rsid w:val="004B1CF6"/>
    <w:rsid w:val="004B307F"/>
    <w:rsid w:val="004B54EC"/>
    <w:rsid w:val="004B71C8"/>
    <w:rsid w:val="004B73E6"/>
    <w:rsid w:val="004B7A54"/>
    <w:rsid w:val="004C1AE9"/>
    <w:rsid w:val="004C33A2"/>
    <w:rsid w:val="004C4117"/>
    <w:rsid w:val="004C779C"/>
    <w:rsid w:val="004D39C9"/>
    <w:rsid w:val="004E0970"/>
    <w:rsid w:val="004E2CE7"/>
    <w:rsid w:val="004E38A7"/>
    <w:rsid w:val="004E38B2"/>
    <w:rsid w:val="004E5214"/>
    <w:rsid w:val="004E65C1"/>
    <w:rsid w:val="004E69DD"/>
    <w:rsid w:val="004E7118"/>
    <w:rsid w:val="004F07B0"/>
    <w:rsid w:val="004F28D0"/>
    <w:rsid w:val="004F62D5"/>
    <w:rsid w:val="004F733F"/>
    <w:rsid w:val="00502E25"/>
    <w:rsid w:val="00503F5F"/>
    <w:rsid w:val="00506381"/>
    <w:rsid w:val="00510D64"/>
    <w:rsid w:val="00511A6A"/>
    <w:rsid w:val="00513010"/>
    <w:rsid w:val="00514CD6"/>
    <w:rsid w:val="00515C43"/>
    <w:rsid w:val="0051781D"/>
    <w:rsid w:val="005178F8"/>
    <w:rsid w:val="00517DBA"/>
    <w:rsid w:val="00517EEC"/>
    <w:rsid w:val="005211A7"/>
    <w:rsid w:val="0052339D"/>
    <w:rsid w:val="00525294"/>
    <w:rsid w:val="005259A3"/>
    <w:rsid w:val="005310C8"/>
    <w:rsid w:val="005341F5"/>
    <w:rsid w:val="005347FE"/>
    <w:rsid w:val="005353F1"/>
    <w:rsid w:val="00536B06"/>
    <w:rsid w:val="005412F0"/>
    <w:rsid w:val="005433E2"/>
    <w:rsid w:val="005471A6"/>
    <w:rsid w:val="0054750B"/>
    <w:rsid w:val="00547B2B"/>
    <w:rsid w:val="00547F1B"/>
    <w:rsid w:val="00550EB4"/>
    <w:rsid w:val="00551F0B"/>
    <w:rsid w:val="00560BF8"/>
    <w:rsid w:val="005627E7"/>
    <w:rsid w:val="00563D9F"/>
    <w:rsid w:val="00563E4E"/>
    <w:rsid w:val="00564D09"/>
    <w:rsid w:val="00565256"/>
    <w:rsid w:val="00565840"/>
    <w:rsid w:val="00566DE4"/>
    <w:rsid w:val="00567DDF"/>
    <w:rsid w:val="00570D31"/>
    <w:rsid w:val="0057113B"/>
    <w:rsid w:val="00571E37"/>
    <w:rsid w:val="0057737C"/>
    <w:rsid w:val="0058097F"/>
    <w:rsid w:val="0058392D"/>
    <w:rsid w:val="00584196"/>
    <w:rsid w:val="005842EB"/>
    <w:rsid w:val="0058448C"/>
    <w:rsid w:val="00585B1B"/>
    <w:rsid w:val="00591C14"/>
    <w:rsid w:val="005962C0"/>
    <w:rsid w:val="005A026C"/>
    <w:rsid w:val="005A1C3F"/>
    <w:rsid w:val="005A3B36"/>
    <w:rsid w:val="005A5B69"/>
    <w:rsid w:val="005B0D70"/>
    <w:rsid w:val="005B2656"/>
    <w:rsid w:val="005B2DF6"/>
    <w:rsid w:val="005B6290"/>
    <w:rsid w:val="005B6E90"/>
    <w:rsid w:val="005C14B6"/>
    <w:rsid w:val="005C37EF"/>
    <w:rsid w:val="005C5828"/>
    <w:rsid w:val="005D1D74"/>
    <w:rsid w:val="005D5254"/>
    <w:rsid w:val="005D614D"/>
    <w:rsid w:val="005E1FE1"/>
    <w:rsid w:val="005E6962"/>
    <w:rsid w:val="005E744C"/>
    <w:rsid w:val="005F1B77"/>
    <w:rsid w:val="005F4E4B"/>
    <w:rsid w:val="005F5B6F"/>
    <w:rsid w:val="005F742E"/>
    <w:rsid w:val="00601375"/>
    <w:rsid w:val="00610E7C"/>
    <w:rsid w:val="00616558"/>
    <w:rsid w:val="00616D84"/>
    <w:rsid w:val="00616E70"/>
    <w:rsid w:val="00617C04"/>
    <w:rsid w:val="00623375"/>
    <w:rsid w:val="00624182"/>
    <w:rsid w:val="006254E1"/>
    <w:rsid w:val="00627940"/>
    <w:rsid w:val="006316A3"/>
    <w:rsid w:val="00631951"/>
    <w:rsid w:val="00631FC9"/>
    <w:rsid w:val="0063347E"/>
    <w:rsid w:val="00633C33"/>
    <w:rsid w:val="00636437"/>
    <w:rsid w:val="00636B73"/>
    <w:rsid w:val="006419D9"/>
    <w:rsid w:val="00644EB4"/>
    <w:rsid w:val="00653902"/>
    <w:rsid w:val="0066037B"/>
    <w:rsid w:val="00660842"/>
    <w:rsid w:val="0066244D"/>
    <w:rsid w:val="00664622"/>
    <w:rsid w:val="0066540E"/>
    <w:rsid w:val="00665BEC"/>
    <w:rsid w:val="00667601"/>
    <w:rsid w:val="006710E2"/>
    <w:rsid w:val="0067346D"/>
    <w:rsid w:val="00675BF7"/>
    <w:rsid w:val="00675E25"/>
    <w:rsid w:val="0068303B"/>
    <w:rsid w:val="00683D49"/>
    <w:rsid w:val="006907EE"/>
    <w:rsid w:val="00691B59"/>
    <w:rsid w:val="00694BF4"/>
    <w:rsid w:val="006A0E86"/>
    <w:rsid w:val="006A7809"/>
    <w:rsid w:val="006B008E"/>
    <w:rsid w:val="006B148B"/>
    <w:rsid w:val="006B69D7"/>
    <w:rsid w:val="006C0DC8"/>
    <w:rsid w:val="006C2499"/>
    <w:rsid w:val="006C26EE"/>
    <w:rsid w:val="006D01A2"/>
    <w:rsid w:val="006D09A2"/>
    <w:rsid w:val="006D2665"/>
    <w:rsid w:val="006D2DC3"/>
    <w:rsid w:val="006D4310"/>
    <w:rsid w:val="006D4518"/>
    <w:rsid w:val="006D4EA7"/>
    <w:rsid w:val="006E5C10"/>
    <w:rsid w:val="006E61AA"/>
    <w:rsid w:val="006E67C0"/>
    <w:rsid w:val="006F1BC2"/>
    <w:rsid w:val="006F260D"/>
    <w:rsid w:val="006F330E"/>
    <w:rsid w:val="006F3D65"/>
    <w:rsid w:val="006F4E15"/>
    <w:rsid w:val="006F59B6"/>
    <w:rsid w:val="007033B4"/>
    <w:rsid w:val="007064DD"/>
    <w:rsid w:val="007064F5"/>
    <w:rsid w:val="007107CF"/>
    <w:rsid w:val="007120F3"/>
    <w:rsid w:val="0071232B"/>
    <w:rsid w:val="00714CD9"/>
    <w:rsid w:val="00723CB8"/>
    <w:rsid w:val="00726515"/>
    <w:rsid w:val="00726C49"/>
    <w:rsid w:val="007329E9"/>
    <w:rsid w:val="007348E0"/>
    <w:rsid w:val="0073579F"/>
    <w:rsid w:val="00735EC1"/>
    <w:rsid w:val="00742070"/>
    <w:rsid w:val="00742C20"/>
    <w:rsid w:val="007463DD"/>
    <w:rsid w:val="00750EDA"/>
    <w:rsid w:val="00755950"/>
    <w:rsid w:val="007605F2"/>
    <w:rsid w:val="00761269"/>
    <w:rsid w:val="0076674D"/>
    <w:rsid w:val="007679B3"/>
    <w:rsid w:val="00767A48"/>
    <w:rsid w:val="007740D6"/>
    <w:rsid w:val="007758EA"/>
    <w:rsid w:val="0077601D"/>
    <w:rsid w:val="007769D3"/>
    <w:rsid w:val="00777D36"/>
    <w:rsid w:val="007814D3"/>
    <w:rsid w:val="007835CF"/>
    <w:rsid w:val="00784EC1"/>
    <w:rsid w:val="0078624C"/>
    <w:rsid w:val="007911C7"/>
    <w:rsid w:val="00794691"/>
    <w:rsid w:val="007975DA"/>
    <w:rsid w:val="00797764"/>
    <w:rsid w:val="0079797C"/>
    <w:rsid w:val="007A30C0"/>
    <w:rsid w:val="007A3EA3"/>
    <w:rsid w:val="007A4393"/>
    <w:rsid w:val="007B1BC5"/>
    <w:rsid w:val="007B20C9"/>
    <w:rsid w:val="007B2EC5"/>
    <w:rsid w:val="007B31B3"/>
    <w:rsid w:val="007B6DFE"/>
    <w:rsid w:val="007C1F5E"/>
    <w:rsid w:val="007C3A8C"/>
    <w:rsid w:val="007D0043"/>
    <w:rsid w:val="007D00A3"/>
    <w:rsid w:val="007D1AB1"/>
    <w:rsid w:val="007D24E9"/>
    <w:rsid w:val="007D2ADA"/>
    <w:rsid w:val="007D4F2F"/>
    <w:rsid w:val="007D5824"/>
    <w:rsid w:val="007E333C"/>
    <w:rsid w:val="007E7637"/>
    <w:rsid w:val="007E7D77"/>
    <w:rsid w:val="007F035C"/>
    <w:rsid w:val="007F2C8A"/>
    <w:rsid w:val="007F4EE3"/>
    <w:rsid w:val="007F5B26"/>
    <w:rsid w:val="007F7937"/>
    <w:rsid w:val="008002DA"/>
    <w:rsid w:val="00802CF2"/>
    <w:rsid w:val="008037D2"/>
    <w:rsid w:val="008057C5"/>
    <w:rsid w:val="00805FD9"/>
    <w:rsid w:val="00806BAE"/>
    <w:rsid w:val="008073AD"/>
    <w:rsid w:val="00811D75"/>
    <w:rsid w:val="00813D8E"/>
    <w:rsid w:val="00815CDD"/>
    <w:rsid w:val="0081616E"/>
    <w:rsid w:val="008201C3"/>
    <w:rsid w:val="0082623D"/>
    <w:rsid w:val="00830A12"/>
    <w:rsid w:val="008324A2"/>
    <w:rsid w:val="008336FD"/>
    <w:rsid w:val="00834251"/>
    <w:rsid w:val="00835619"/>
    <w:rsid w:val="0083787B"/>
    <w:rsid w:val="008434B9"/>
    <w:rsid w:val="008438EA"/>
    <w:rsid w:val="00844D05"/>
    <w:rsid w:val="00846E4C"/>
    <w:rsid w:val="008526EB"/>
    <w:rsid w:val="00852A98"/>
    <w:rsid w:val="0085582A"/>
    <w:rsid w:val="00865C21"/>
    <w:rsid w:val="00866CF4"/>
    <w:rsid w:val="00871729"/>
    <w:rsid w:val="0087377D"/>
    <w:rsid w:val="008740A6"/>
    <w:rsid w:val="008758B1"/>
    <w:rsid w:val="00875A89"/>
    <w:rsid w:val="00876AA7"/>
    <w:rsid w:val="00877C5D"/>
    <w:rsid w:val="00884B88"/>
    <w:rsid w:val="00884D09"/>
    <w:rsid w:val="008867F1"/>
    <w:rsid w:val="008870E0"/>
    <w:rsid w:val="008905E3"/>
    <w:rsid w:val="008A1A49"/>
    <w:rsid w:val="008A45BB"/>
    <w:rsid w:val="008A7161"/>
    <w:rsid w:val="008B00CC"/>
    <w:rsid w:val="008B1058"/>
    <w:rsid w:val="008B2E0F"/>
    <w:rsid w:val="008B3A8A"/>
    <w:rsid w:val="008B4836"/>
    <w:rsid w:val="008C0517"/>
    <w:rsid w:val="008C4473"/>
    <w:rsid w:val="008C4658"/>
    <w:rsid w:val="008C4DFF"/>
    <w:rsid w:val="008D175A"/>
    <w:rsid w:val="008D3211"/>
    <w:rsid w:val="008D328F"/>
    <w:rsid w:val="008D4F04"/>
    <w:rsid w:val="008E2454"/>
    <w:rsid w:val="008E35D7"/>
    <w:rsid w:val="008E3659"/>
    <w:rsid w:val="008E5D02"/>
    <w:rsid w:val="008E754D"/>
    <w:rsid w:val="008F1380"/>
    <w:rsid w:val="008F2217"/>
    <w:rsid w:val="008F27A7"/>
    <w:rsid w:val="00903D14"/>
    <w:rsid w:val="009042BE"/>
    <w:rsid w:val="0090447F"/>
    <w:rsid w:val="009051E4"/>
    <w:rsid w:val="00906B41"/>
    <w:rsid w:val="0091361D"/>
    <w:rsid w:val="00914351"/>
    <w:rsid w:val="0091438C"/>
    <w:rsid w:val="00917C0F"/>
    <w:rsid w:val="00921FD1"/>
    <w:rsid w:val="00923805"/>
    <w:rsid w:val="009268B3"/>
    <w:rsid w:val="00937090"/>
    <w:rsid w:val="00937C36"/>
    <w:rsid w:val="00941088"/>
    <w:rsid w:val="009433C0"/>
    <w:rsid w:val="00945B15"/>
    <w:rsid w:val="00947736"/>
    <w:rsid w:val="00947E6C"/>
    <w:rsid w:val="00953FBC"/>
    <w:rsid w:val="009568A9"/>
    <w:rsid w:val="009648F4"/>
    <w:rsid w:val="00967B09"/>
    <w:rsid w:val="00967E68"/>
    <w:rsid w:val="0097007E"/>
    <w:rsid w:val="009718EC"/>
    <w:rsid w:val="00977C06"/>
    <w:rsid w:val="00980178"/>
    <w:rsid w:val="00981BC0"/>
    <w:rsid w:val="00981CFC"/>
    <w:rsid w:val="0098459C"/>
    <w:rsid w:val="009849E6"/>
    <w:rsid w:val="0099637B"/>
    <w:rsid w:val="009A0D06"/>
    <w:rsid w:val="009A3B31"/>
    <w:rsid w:val="009B1233"/>
    <w:rsid w:val="009B3969"/>
    <w:rsid w:val="009B3C9E"/>
    <w:rsid w:val="009B624E"/>
    <w:rsid w:val="009C105C"/>
    <w:rsid w:val="009C6E31"/>
    <w:rsid w:val="009D2EC9"/>
    <w:rsid w:val="009D3793"/>
    <w:rsid w:val="009D55C2"/>
    <w:rsid w:val="009D5719"/>
    <w:rsid w:val="009E08D0"/>
    <w:rsid w:val="009E7090"/>
    <w:rsid w:val="009F2E8B"/>
    <w:rsid w:val="009F3FDB"/>
    <w:rsid w:val="009F4ED0"/>
    <w:rsid w:val="009F716D"/>
    <w:rsid w:val="009F7E9F"/>
    <w:rsid w:val="00A0285A"/>
    <w:rsid w:val="00A02C85"/>
    <w:rsid w:val="00A03266"/>
    <w:rsid w:val="00A11E74"/>
    <w:rsid w:val="00A1210D"/>
    <w:rsid w:val="00A121C0"/>
    <w:rsid w:val="00A134F7"/>
    <w:rsid w:val="00A160F4"/>
    <w:rsid w:val="00A21B9C"/>
    <w:rsid w:val="00A24D6A"/>
    <w:rsid w:val="00A2602D"/>
    <w:rsid w:val="00A261E5"/>
    <w:rsid w:val="00A26ABE"/>
    <w:rsid w:val="00A272EA"/>
    <w:rsid w:val="00A27CA1"/>
    <w:rsid w:val="00A300FE"/>
    <w:rsid w:val="00A304A3"/>
    <w:rsid w:val="00A32515"/>
    <w:rsid w:val="00A329A2"/>
    <w:rsid w:val="00A36CA2"/>
    <w:rsid w:val="00A3708B"/>
    <w:rsid w:val="00A40543"/>
    <w:rsid w:val="00A41657"/>
    <w:rsid w:val="00A4273D"/>
    <w:rsid w:val="00A439CD"/>
    <w:rsid w:val="00A43E80"/>
    <w:rsid w:val="00A4577F"/>
    <w:rsid w:val="00A45C9E"/>
    <w:rsid w:val="00A515E0"/>
    <w:rsid w:val="00A52A72"/>
    <w:rsid w:val="00A54DAA"/>
    <w:rsid w:val="00A5510B"/>
    <w:rsid w:val="00A553F0"/>
    <w:rsid w:val="00A57BC3"/>
    <w:rsid w:val="00A62028"/>
    <w:rsid w:val="00A62AF4"/>
    <w:rsid w:val="00A630B9"/>
    <w:rsid w:val="00A6405C"/>
    <w:rsid w:val="00A64B1F"/>
    <w:rsid w:val="00A65866"/>
    <w:rsid w:val="00A74969"/>
    <w:rsid w:val="00A80019"/>
    <w:rsid w:val="00A808D7"/>
    <w:rsid w:val="00A825BD"/>
    <w:rsid w:val="00A827F9"/>
    <w:rsid w:val="00A82C20"/>
    <w:rsid w:val="00A83267"/>
    <w:rsid w:val="00A83C93"/>
    <w:rsid w:val="00A85017"/>
    <w:rsid w:val="00A85965"/>
    <w:rsid w:val="00A946E9"/>
    <w:rsid w:val="00A94F6E"/>
    <w:rsid w:val="00A9504F"/>
    <w:rsid w:val="00AA2C9A"/>
    <w:rsid w:val="00AA48FB"/>
    <w:rsid w:val="00AA4AD4"/>
    <w:rsid w:val="00AA4B78"/>
    <w:rsid w:val="00AB154B"/>
    <w:rsid w:val="00AB5626"/>
    <w:rsid w:val="00AB6EFB"/>
    <w:rsid w:val="00AB7C37"/>
    <w:rsid w:val="00AC2552"/>
    <w:rsid w:val="00AC53CF"/>
    <w:rsid w:val="00AD4264"/>
    <w:rsid w:val="00AD57B4"/>
    <w:rsid w:val="00AE0A4A"/>
    <w:rsid w:val="00AE11B5"/>
    <w:rsid w:val="00AE4B47"/>
    <w:rsid w:val="00AE78DB"/>
    <w:rsid w:val="00AF41E5"/>
    <w:rsid w:val="00AF4F68"/>
    <w:rsid w:val="00AF53FA"/>
    <w:rsid w:val="00AF643A"/>
    <w:rsid w:val="00B00D5B"/>
    <w:rsid w:val="00B0201C"/>
    <w:rsid w:val="00B11DFA"/>
    <w:rsid w:val="00B12113"/>
    <w:rsid w:val="00B13AD3"/>
    <w:rsid w:val="00B13D1E"/>
    <w:rsid w:val="00B140A8"/>
    <w:rsid w:val="00B14962"/>
    <w:rsid w:val="00B14C4F"/>
    <w:rsid w:val="00B2183B"/>
    <w:rsid w:val="00B23B21"/>
    <w:rsid w:val="00B23B2A"/>
    <w:rsid w:val="00B25182"/>
    <w:rsid w:val="00B34658"/>
    <w:rsid w:val="00B41437"/>
    <w:rsid w:val="00B457AD"/>
    <w:rsid w:val="00B45DA8"/>
    <w:rsid w:val="00B50BF3"/>
    <w:rsid w:val="00B51AA0"/>
    <w:rsid w:val="00B52E92"/>
    <w:rsid w:val="00B5386D"/>
    <w:rsid w:val="00B563EC"/>
    <w:rsid w:val="00B61315"/>
    <w:rsid w:val="00B63C22"/>
    <w:rsid w:val="00B63FEB"/>
    <w:rsid w:val="00B6483B"/>
    <w:rsid w:val="00B65357"/>
    <w:rsid w:val="00B65A00"/>
    <w:rsid w:val="00B70CFE"/>
    <w:rsid w:val="00B74CC5"/>
    <w:rsid w:val="00B77D9F"/>
    <w:rsid w:val="00B84567"/>
    <w:rsid w:val="00B8496D"/>
    <w:rsid w:val="00B934FD"/>
    <w:rsid w:val="00BA0026"/>
    <w:rsid w:val="00BA4699"/>
    <w:rsid w:val="00BA4780"/>
    <w:rsid w:val="00BA620F"/>
    <w:rsid w:val="00BB3465"/>
    <w:rsid w:val="00BB41F7"/>
    <w:rsid w:val="00BB7911"/>
    <w:rsid w:val="00BC4B69"/>
    <w:rsid w:val="00BC5449"/>
    <w:rsid w:val="00BC5987"/>
    <w:rsid w:val="00BD0C01"/>
    <w:rsid w:val="00BD14C2"/>
    <w:rsid w:val="00BD2DF0"/>
    <w:rsid w:val="00BD5553"/>
    <w:rsid w:val="00BD6364"/>
    <w:rsid w:val="00BE0502"/>
    <w:rsid w:val="00BE1082"/>
    <w:rsid w:val="00BF0B7A"/>
    <w:rsid w:val="00BF2390"/>
    <w:rsid w:val="00BF3897"/>
    <w:rsid w:val="00BF43D3"/>
    <w:rsid w:val="00BF6C53"/>
    <w:rsid w:val="00BF7775"/>
    <w:rsid w:val="00BF7D89"/>
    <w:rsid w:val="00C0044C"/>
    <w:rsid w:val="00C10A60"/>
    <w:rsid w:val="00C128FA"/>
    <w:rsid w:val="00C1359E"/>
    <w:rsid w:val="00C13CF5"/>
    <w:rsid w:val="00C230BA"/>
    <w:rsid w:val="00C26DC4"/>
    <w:rsid w:val="00C27A29"/>
    <w:rsid w:val="00C27DFA"/>
    <w:rsid w:val="00C300EA"/>
    <w:rsid w:val="00C33B0F"/>
    <w:rsid w:val="00C34986"/>
    <w:rsid w:val="00C37A64"/>
    <w:rsid w:val="00C40469"/>
    <w:rsid w:val="00C41017"/>
    <w:rsid w:val="00C47820"/>
    <w:rsid w:val="00C50E16"/>
    <w:rsid w:val="00C527D2"/>
    <w:rsid w:val="00C567ED"/>
    <w:rsid w:val="00C56B39"/>
    <w:rsid w:val="00C60C68"/>
    <w:rsid w:val="00C625CB"/>
    <w:rsid w:val="00C6317A"/>
    <w:rsid w:val="00C6512D"/>
    <w:rsid w:val="00C65264"/>
    <w:rsid w:val="00C726FD"/>
    <w:rsid w:val="00C75277"/>
    <w:rsid w:val="00C801B1"/>
    <w:rsid w:val="00C84E03"/>
    <w:rsid w:val="00C85937"/>
    <w:rsid w:val="00C876FA"/>
    <w:rsid w:val="00C90117"/>
    <w:rsid w:val="00C91907"/>
    <w:rsid w:val="00C925B4"/>
    <w:rsid w:val="00C953D3"/>
    <w:rsid w:val="00C955D1"/>
    <w:rsid w:val="00C9567A"/>
    <w:rsid w:val="00C9745F"/>
    <w:rsid w:val="00CA069B"/>
    <w:rsid w:val="00CA547A"/>
    <w:rsid w:val="00CA6C7F"/>
    <w:rsid w:val="00CB1D8A"/>
    <w:rsid w:val="00CB6E19"/>
    <w:rsid w:val="00CC2071"/>
    <w:rsid w:val="00CC2693"/>
    <w:rsid w:val="00CC3841"/>
    <w:rsid w:val="00CC64BE"/>
    <w:rsid w:val="00CC6C2A"/>
    <w:rsid w:val="00CD1675"/>
    <w:rsid w:val="00CE046C"/>
    <w:rsid w:val="00CE19CB"/>
    <w:rsid w:val="00CE4114"/>
    <w:rsid w:val="00CE5494"/>
    <w:rsid w:val="00CF280D"/>
    <w:rsid w:val="00CF2CDA"/>
    <w:rsid w:val="00CF4BFE"/>
    <w:rsid w:val="00CF5658"/>
    <w:rsid w:val="00D00B94"/>
    <w:rsid w:val="00D036AC"/>
    <w:rsid w:val="00D04CA9"/>
    <w:rsid w:val="00D11CF6"/>
    <w:rsid w:val="00D12067"/>
    <w:rsid w:val="00D127DD"/>
    <w:rsid w:val="00D16511"/>
    <w:rsid w:val="00D17555"/>
    <w:rsid w:val="00D21D56"/>
    <w:rsid w:val="00D22098"/>
    <w:rsid w:val="00D221A5"/>
    <w:rsid w:val="00D23260"/>
    <w:rsid w:val="00D2441E"/>
    <w:rsid w:val="00D247AE"/>
    <w:rsid w:val="00D24D9C"/>
    <w:rsid w:val="00D250D5"/>
    <w:rsid w:val="00D26E1F"/>
    <w:rsid w:val="00D30675"/>
    <w:rsid w:val="00D31417"/>
    <w:rsid w:val="00D333FA"/>
    <w:rsid w:val="00D338B6"/>
    <w:rsid w:val="00D34223"/>
    <w:rsid w:val="00D3523B"/>
    <w:rsid w:val="00D363FD"/>
    <w:rsid w:val="00D36E68"/>
    <w:rsid w:val="00D42558"/>
    <w:rsid w:val="00D4576C"/>
    <w:rsid w:val="00D5132B"/>
    <w:rsid w:val="00D517C8"/>
    <w:rsid w:val="00D53761"/>
    <w:rsid w:val="00D56733"/>
    <w:rsid w:val="00D61377"/>
    <w:rsid w:val="00D63A59"/>
    <w:rsid w:val="00D70993"/>
    <w:rsid w:val="00D71062"/>
    <w:rsid w:val="00D71209"/>
    <w:rsid w:val="00D739D2"/>
    <w:rsid w:val="00D83C9B"/>
    <w:rsid w:val="00D87E03"/>
    <w:rsid w:val="00D91666"/>
    <w:rsid w:val="00D93697"/>
    <w:rsid w:val="00D941C7"/>
    <w:rsid w:val="00D96389"/>
    <w:rsid w:val="00D974B3"/>
    <w:rsid w:val="00DA0E83"/>
    <w:rsid w:val="00DA1A14"/>
    <w:rsid w:val="00DA7A7B"/>
    <w:rsid w:val="00DB24AB"/>
    <w:rsid w:val="00DB42C9"/>
    <w:rsid w:val="00DC23FF"/>
    <w:rsid w:val="00DC2852"/>
    <w:rsid w:val="00DC3F05"/>
    <w:rsid w:val="00DC4834"/>
    <w:rsid w:val="00DC7516"/>
    <w:rsid w:val="00DC7C2E"/>
    <w:rsid w:val="00DC7E3E"/>
    <w:rsid w:val="00DC7E55"/>
    <w:rsid w:val="00DD1765"/>
    <w:rsid w:val="00DD1F96"/>
    <w:rsid w:val="00DD4999"/>
    <w:rsid w:val="00DD6BE8"/>
    <w:rsid w:val="00DD71EB"/>
    <w:rsid w:val="00DE0178"/>
    <w:rsid w:val="00DE25CB"/>
    <w:rsid w:val="00DE296C"/>
    <w:rsid w:val="00DE438E"/>
    <w:rsid w:val="00DE5312"/>
    <w:rsid w:val="00DE58D6"/>
    <w:rsid w:val="00DE6F51"/>
    <w:rsid w:val="00DF1275"/>
    <w:rsid w:val="00DF12C8"/>
    <w:rsid w:val="00DF2EDD"/>
    <w:rsid w:val="00DF7C3C"/>
    <w:rsid w:val="00E00BB1"/>
    <w:rsid w:val="00E03FDA"/>
    <w:rsid w:val="00E11CE3"/>
    <w:rsid w:val="00E12B12"/>
    <w:rsid w:val="00E248EB"/>
    <w:rsid w:val="00E25E76"/>
    <w:rsid w:val="00E26050"/>
    <w:rsid w:val="00E2736A"/>
    <w:rsid w:val="00E27A1D"/>
    <w:rsid w:val="00E3004C"/>
    <w:rsid w:val="00E339A7"/>
    <w:rsid w:val="00E355FF"/>
    <w:rsid w:val="00E36558"/>
    <w:rsid w:val="00E41BAA"/>
    <w:rsid w:val="00E42CC9"/>
    <w:rsid w:val="00E50E15"/>
    <w:rsid w:val="00E53D25"/>
    <w:rsid w:val="00E55119"/>
    <w:rsid w:val="00E555A7"/>
    <w:rsid w:val="00E565A8"/>
    <w:rsid w:val="00E573E1"/>
    <w:rsid w:val="00E613CC"/>
    <w:rsid w:val="00E61612"/>
    <w:rsid w:val="00E62902"/>
    <w:rsid w:val="00E64739"/>
    <w:rsid w:val="00E72583"/>
    <w:rsid w:val="00E7524A"/>
    <w:rsid w:val="00E7568C"/>
    <w:rsid w:val="00E77A29"/>
    <w:rsid w:val="00E817AF"/>
    <w:rsid w:val="00E85324"/>
    <w:rsid w:val="00E870ED"/>
    <w:rsid w:val="00E97725"/>
    <w:rsid w:val="00EA090C"/>
    <w:rsid w:val="00EA0E89"/>
    <w:rsid w:val="00EA1866"/>
    <w:rsid w:val="00EA502E"/>
    <w:rsid w:val="00EA6C9D"/>
    <w:rsid w:val="00EB288A"/>
    <w:rsid w:val="00EB4C30"/>
    <w:rsid w:val="00EB7F1C"/>
    <w:rsid w:val="00EC101B"/>
    <w:rsid w:val="00EC2C23"/>
    <w:rsid w:val="00EC45C2"/>
    <w:rsid w:val="00EC5B4E"/>
    <w:rsid w:val="00EC5D26"/>
    <w:rsid w:val="00EC7CA7"/>
    <w:rsid w:val="00ED159D"/>
    <w:rsid w:val="00ED1C4F"/>
    <w:rsid w:val="00ED4765"/>
    <w:rsid w:val="00ED62F7"/>
    <w:rsid w:val="00ED7BB7"/>
    <w:rsid w:val="00EE19EE"/>
    <w:rsid w:val="00EE1F4E"/>
    <w:rsid w:val="00EF0CEC"/>
    <w:rsid w:val="00EF1A0C"/>
    <w:rsid w:val="00EF2F9E"/>
    <w:rsid w:val="00EF3A56"/>
    <w:rsid w:val="00EF4C83"/>
    <w:rsid w:val="00EF6E20"/>
    <w:rsid w:val="00EF7061"/>
    <w:rsid w:val="00EF7201"/>
    <w:rsid w:val="00EF7D2C"/>
    <w:rsid w:val="00F026AB"/>
    <w:rsid w:val="00F03813"/>
    <w:rsid w:val="00F03DBE"/>
    <w:rsid w:val="00F041C8"/>
    <w:rsid w:val="00F07BDF"/>
    <w:rsid w:val="00F10026"/>
    <w:rsid w:val="00F10D04"/>
    <w:rsid w:val="00F1101F"/>
    <w:rsid w:val="00F133B3"/>
    <w:rsid w:val="00F14C97"/>
    <w:rsid w:val="00F17C09"/>
    <w:rsid w:val="00F2254F"/>
    <w:rsid w:val="00F23358"/>
    <w:rsid w:val="00F23583"/>
    <w:rsid w:val="00F247A6"/>
    <w:rsid w:val="00F248E2"/>
    <w:rsid w:val="00F35EF3"/>
    <w:rsid w:val="00F40416"/>
    <w:rsid w:val="00F42C33"/>
    <w:rsid w:val="00F4385B"/>
    <w:rsid w:val="00F5074C"/>
    <w:rsid w:val="00F53671"/>
    <w:rsid w:val="00F53883"/>
    <w:rsid w:val="00F54BFE"/>
    <w:rsid w:val="00F5532A"/>
    <w:rsid w:val="00F565FD"/>
    <w:rsid w:val="00F56733"/>
    <w:rsid w:val="00F61A17"/>
    <w:rsid w:val="00F62930"/>
    <w:rsid w:val="00F65356"/>
    <w:rsid w:val="00F6604B"/>
    <w:rsid w:val="00F66D48"/>
    <w:rsid w:val="00F673B5"/>
    <w:rsid w:val="00F70D24"/>
    <w:rsid w:val="00F712A3"/>
    <w:rsid w:val="00F71B58"/>
    <w:rsid w:val="00F73999"/>
    <w:rsid w:val="00F75F2F"/>
    <w:rsid w:val="00F80FF7"/>
    <w:rsid w:val="00F83DF4"/>
    <w:rsid w:val="00F84AEB"/>
    <w:rsid w:val="00F85C2C"/>
    <w:rsid w:val="00F87C8B"/>
    <w:rsid w:val="00F94173"/>
    <w:rsid w:val="00F941C1"/>
    <w:rsid w:val="00F9445A"/>
    <w:rsid w:val="00F94C08"/>
    <w:rsid w:val="00F9561C"/>
    <w:rsid w:val="00FA0D38"/>
    <w:rsid w:val="00FA1EAB"/>
    <w:rsid w:val="00FA5213"/>
    <w:rsid w:val="00FA6B33"/>
    <w:rsid w:val="00FA7B05"/>
    <w:rsid w:val="00FB100B"/>
    <w:rsid w:val="00FB15DD"/>
    <w:rsid w:val="00FB5CAA"/>
    <w:rsid w:val="00FB6516"/>
    <w:rsid w:val="00FC1394"/>
    <w:rsid w:val="00FC160F"/>
    <w:rsid w:val="00FC1F92"/>
    <w:rsid w:val="00FC5542"/>
    <w:rsid w:val="00FC579F"/>
    <w:rsid w:val="00FC6877"/>
    <w:rsid w:val="00FC7200"/>
    <w:rsid w:val="00FC7329"/>
    <w:rsid w:val="00FD01AE"/>
    <w:rsid w:val="00FD2742"/>
    <w:rsid w:val="00FD3965"/>
    <w:rsid w:val="00FD3E7D"/>
    <w:rsid w:val="00FD4DC6"/>
    <w:rsid w:val="00FD667E"/>
    <w:rsid w:val="00FD6EA4"/>
    <w:rsid w:val="00FD78E9"/>
    <w:rsid w:val="00FE009A"/>
    <w:rsid w:val="00FE131D"/>
    <w:rsid w:val="00FE3670"/>
    <w:rsid w:val="00FE5F8F"/>
    <w:rsid w:val="00FE72D9"/>
    <w:rsid w:val="00FE7E89"/>
    <w:rsid w:val="00FF04BD"/>
    <w:rsid w:val="06CD7E6C"/>
    <w:rsid w:val="0E8145B8"/>
    <w:rsid w:val="0F892865"/>
    <w:rsid w:val="17F12BE1"/>
    <w:rsid w:val="2E891DBB"/>
    <w:rsid w:val="2ECE6885"/>
    <w:rsid w:val="4E935E21"/>
    <w:rsid w:val="59F2631E"/>
    <w:rsid w:val="77A27F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22CE24AA"/>
  <w15:docId w15:val="{765168A6-49CF-004C-9406-1CF1479E6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en-US"/>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864" w:themeColor="accent1" w:themeShade="80"/>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paragraph" w:styleId="CommentText">
    <w:name w:val="annotation text"/>
    <w:basedOn w:val="Normal"/>
    <w:link w:val="CommentTextChar"/>
    <w:uiPriority w:val="99"/>
    <w:semiHidden/>
    <w:unhideWhenUsed/>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Pr>
      <w:sz w:val="20"/>
      <w:szCs w:val="2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rPr>
  </w:style>
  <w:style w:type="paragraph" w:customStyle="1" w:styleId="EndNoteBibliographyTitle">
    <w:name w:val="EndNote Bibliography Title"/>
    <w:basedOn w:val="Normal"/>
    <w:link w:val="EndNoteBibliographyTitleChar"/>
    <w:pPr>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Pr>
      <w:rFonts w:ascii="Calibri" w:hAnsi="Calibri" w:cs="Calibri"/>
      <w:szCs w:val="24"/>
      <w:lang w:val="en-US" w:eastAsia="en-US"/>
    </w:rPr>
  </w:style>
  <w:style w:type="paragraph" w:customStyle="1" w:styleId="EndNoteBibliography">
    <w:name w:val="EndNote Bibliography"/>
    <w:basedOn w:val="Normal"/>
    <w:link w:val="EndNoteBibliographyChar"/>
    <w:rPr>
      <w:rFonts w:ascii="Calibri" w:hAnsi="Calibri" w:cs="Calibri"/>
      <w:sz w:val="20"/>
      <w:lang w:val="en-US"/>
    </w:rPr>
  </w:style>
  <w:style w:type="character" w:customStyle="1" w:styleId="EndNoteBibliographyChar">
    <w:name w:val="EndNote Bibliography Char"/>
    <w:basedOn w:val="DefaultParagraphFont"/>
    <w:link w:val="EndNoteBibliography"/>
    <w:rPr>
      <w:rFonts w:ascii="Calibri" w:hAnsi="Calibri" w:cs="Calibri"/>
      <w:szCs w:val="24"/>
      <w:lang w:val="en-US" w:eastAsia="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paragraph" w:styleId="CommentSubject">
    <w:name w:val="annotation subject"/>
    <w:basedOn w:val="CommentText"/>
    <w:next w:val="CommentText"/>
    <w:link w:val="CommentSubjectChar"/>
    <w:uiPriority w:val="99"/>
    <w:semiHidden/>
    <w:unhideWhenUsed/>
    <w:rsid w:val="0016099D"/>
    <w:rPr>
      <w:b/>
      <w:bCs/>
    </w:rPr>
  </w:style>
  <w:style w:type="character" w:customStyle="1" w:styleId="CommentSubjectChar">
    <w:name w:val="Comment Subject Char"/>
    <w:basedOn w:val="CommentTextChar"/>
    <w:link w:val="CommentSubject"/>
    <w:uiPriority w:val="99"/>
    <w:semiHidden/>
    <w:rsid w:val="0016099D"/>
    <w:rPr>
      <w:b/>
      <w:bCs/>
      <w:sz w:val="20"/>
      <w:szCs w:val="20"/>
      <w:lang w:eastAsia="en-US"/>
    </w:rPr>
  </w:style>
  <w:style w:type="character" w:styleId="UnresolvedMention">
    <w:name w:val="Unresolved Mention"/>
    <w:basedOn w:val="DefaultParagraphFont"/>
    <w:uiPriority w:val="99"/>
    <w:semiHidden/>
    <w:unhideWhenUsed/>
    <w:rsid w:val="007F7937"/>
    <w:rPr>
      <w:color w:val="605E5C"/>
      <w:shd w:val="clear" w:color="auto" w:fill="E1DFDD"/>
    </w:rPr>
  </w:style>
  <w:style w:type="paragraph" w:styleId="Revision">
    <w:name w:val="Revision"/>
    <w:hidden/>
    <w:uiPriority w:val="99"/>
    <w:semiHidden/>
    <w:rsid w:val="00B13AD3"/>
    <w:rPr>
      <w:sz w:val="24"/>
      <w:szCs w:val="24"/>
      <w:lang w:eastAsia="en-US"/>
    </w:rPr>
  </w:style>
  <w:style w:type="paragraph" w:styleId="NormalWeb">
    <w:name w:val="Normal (Web)"/>
    <w:basedOn w:val="Normal"/>
    <w:uiPriority w:val="99"/>
    <w:semiHidden/>
    <w:unhideWhenUsed/>
    <w:rsid w:val="005A1C3F"/>
    <w:pPr>
      <w:spacing w:before="100" w:beforeAutospacing="1" w:after="100" w:afterAutospacing="1"/>
    </w:pPr>
    <w:rPr>
      <w:rFonts w:ascii="Times New Roman" w:eastAsia="Times New Roman" w:hAnsi="Times New Roman" w:cs="Times New Roman"/>
      <w:lang w:eastAsia="en-GB"/>
    </w:rPr>
  </w:style>
  <w:style w:type="paragraph" w:styleId="Footer">
    <w:name w:val="footer"/>
    <w:basedOn w:val="Normal"/>
    <w:link w:val="FooterChar"/>
    <w:uiPriority w:val="99"/>
    <w:unhideWhenUsed/>
    <w:rsid w:val="0098459C"/>
    <w:pPr>
      <w:tabs>
        <w:tab w:val="center" w:pos="4680"/>
        <w:tab w:val="right" w:pos="9360"/>
      </w:tabs>
    </w:pPr>
  </w:style>
  <w:style w:type="character" w:customStyle="1" w:styleId="FooterChar">
    <w:name w:val="Footer Char"/>
    <w:basedOn w:val="DefaultParagraphFont"/>
    <w:link w:val="Footer"/>
    <w:uiPriority w:val="99"/>
    <w:rsid w:val="0098459C"/>
    <w:rPr>
      <w:sz w:val="24"/>
      <w:szCs w:val="24"/>
      <w:lang w:eastAsia="en-US"/>
    </w:rPr>
  </w:style>
  <w:style w:type="character" w:styleId="PageNumber">
    <w:name w:val="page number"/>
    <w:basedOn w:val="DefaultParagraphFont"/>
    <w:uiPriority w:val="99"/>
    <w:semiHidden/>
    <w:unhideWhenUsed/>
    <w:rsid w:val="0098459C"/>
  </w:style>
  <w:style w:type="paragraph" w:styleId="Header">
    <w:name w:val="header"/>
    <w:basedOn w:val="Normal"/>
    <w:link w:val="HeaderChar"/>
    <w:uiPriority w:val="99"/>
    <w:unhideWhenUsed/>
    <w:rsid w:val="0098459C"/>
    <w:pPr>
      <w:tabs>
        <w:tab w:val="center" w:pos="4680"/>
        <w:tab w:val="right" w:pos="9360"/>
      </w:tabs>
    </w:pPr>
  </w:style>
  <w:style w:type="character" w:customStyle="1" w:styleId="HeaderChar">
    <w:name w:val="Header Char"/>
    <w:basedOn w:val="DefaultParagraphFont"/>
    <w:link w:val="Header"/>
    <w:uiPriority w:val="99"/>
    <w:rsid w:val="0098459C"/>
    <w:rPr>
      <w:sz w:val="24"/>
      <w:szCs w:val="24"/>
      <w:lang w:eastAsia="en-US"/>
    </w:rPr>
  </w:style>
  <w:style w:type="paragraph" w:styleId="FootnoteText">
    <w:name w:val="footnote text"/>
    <w:basedOn w:val="Normal"/>
    <w:link w:val="FootnoteTextChar"/>
    <w:uiPriority w:val="99"/>
    <w:semiHidden/>
    <w:unhideWhenUsed/>
    <w:rsid w:val="007B31B3"/>
    <w:rPr>
      <w:sz w:val="20"/>
      <w:szCs w:val="20"/>
    </w:rPr>
  </w:style>
  <w:style w:type="character" w:customStyle="1" w:styleId="FootnoteTextChar">
    <w:name w:val="Footnote Text Char"/>
    <w:basedOn w:val="DefaultParagraphFont"/>
    <w:link w:val="FootnoteText"/>
    <w:uiPriority w:val="99"/>
    <w:semiHidden/>
    <w:rsid w:val="007B31B3"/>
    <w:rPr>
      <w:lang w:eastAsia="en-US"/>
    </w:rPr>
  </w:style>
  <w:style w:type="character" w:styleId="FootnoteReference">
    <w:name w:val="footnote reference"/>
    <w:basedOn w:val="DefaultParagraphFont"/>
    <w:uiPriority w:val="99"/>
    <w:semiHidden/>
    <w:unhideWhenUsed/>
    <w:rsid w:val="007B31B3"/>
    <w:rPr>
      <w:vertAlign w:val="superscript"/>
    </w:rPr>
  </w:style>
  <w:style w:type="paragraph" w:styleId="EndnoteText">
    <w:name w:val="endnote text"/>
    <w:basedOn w:val="Normal"/>
    <w:link w:val="EndnoteTextChar"/>
    <w:uiPriority w:val="99"/>
    <w:semiHidden/>
    <w:unhideWhenUsed/>
    <w:rsid w:val="005341F5"/>
    <w:rPr>
      <w:sz w:val="20"/>
      <w:szCs w:val="20"/>
    </w:rPr>
  </w:style>
  <w:style w:type="character" w:customStyle="1" w:styleId="EndnoteTextChar">
    <w:name w:val="Endnote Text Char"/>
    <w:basedOn w:val="DefaultParagraphFont"/>
    <w:link w:val="EndnoteText"/>
    <w:uiPriority w:val="99"/>
    <w:semiHidden/>
    <w:rsid w:val="005341F5"/>
    <w:rPr>
      <w:lang w:eastAsia="en-US"/>
    </w:rPr>
  </w:style>
  <w:style w:type="character" w:styleId="EndnoteReference">
    <w:name w:val="endnote reference"/>
    <w:basedOn w:val="DefaultParagraphFont"/>
    <w:uiPriority w:val="99"/>
    <w:semiHidden/>
    <w:unhideWhenUsed/>
    <w:rsid w:val="005341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87762">
      <w:bodyDiv w:val="1"/>
      <w:marLeft w:val="0"/>
      <w:marRight w:val="0"/>
      <w:marTop w:val="0"/>
      <w:marBottom w:val="0"/>
      <w:divBdr>
        <w:top w:val="none" w:sz="0" w:space="0" w:color="auto"/>
        <w:left w:val="none" w:sz="0" w:space="0" w:color="auto"/>
        <w:bottom w:val="none" w:sz="0" w:space="0" w:color="auto"/>
        <w:right w:val="none" w:sz="0" w:space="0" w:color="auto"/>
      </w:divBdr>
    </w:div>
    <w:div w:id="192112886">
      <w:bodyDiv w:val="1"/>
      <w:marLeft w:val="0"/>
      <w:marRight w:val="0"/>
      <w:marTop w:val="0"/>
      <w:marBottom w:val="0"/>
      <w:divBdr>
        <w:top w:val="none" w:sz="0" w:space="0" w:color="auto"/>
        <w:left w:val="none" w:sz="0" w:space="0" w:color="auto"/>
        <w:bottom w:val="none" w:sz="0" w:space="0" w:color="auto"/>
        <w:right w:val="none" w:sz="0" w:space="0" w:color="auto"/>
      </w:divBdr>
    </w:div>
    <w:div w:id="530995426">
      <w:bodyDiv w:val="1"/>
      <w:marLeft w:val="0"/>
      <w:marRight w:val="0"/>
      <w:marTop w:val="0"/>
      <w:marBottom w:val="0"/>
      <w:divBdr>
        <w:top w:val="none" w:sz="0" w:space="0" w:color="auto"/>
        <w:left w:val="none" w:sz="0" w:space="0" w:color="auto"/>
        <w:bottom w:val="none" w:sz="0" w:space="0" w:color="auto"/>
        <w:right w:val="none" w:sz="0" w:space="0" w:color="auto"/>
      </w:divBdr>
    </w:div>
    <w:div w:id="799108449">
      <w:bodyDiv w:val="1"/>
      <w:marLeft w:val="0"/>
      <w:marRight w:val="0"/>
      <w:marTop w:val="0"/>
      <w:marBottom w:val="0"/>
      <w:divBdr>
        <w:top w:val="none" w:sz="0" w:space="0" w:color="auto"/>
        <w:left w:val="none" w:sz="0" w:space="0" w:color="auto"/>
        <w:bottom w:val="none" w:sz="0" w:space="0" w:color="auto"/>
        <w:right w:val="none" w:sz="0" w:space="0" w:color="auto"/>
      </w:divBdr>
    </w:div>
    <w:div w:id="941034605">
      <w:bodyDiv w:val="1"/>
      <w:marLeft w:val="0"/>
      <w:marRight w:val="0"/>
      <w:marTop w:val="0"/>
      <w:marBottom w:val="0"/>
      <w:divBdr>
        <w:top w:val="none" w:sz="0" w:space="0" w:color="auto"/>
        <w:left w:val="none" w:sz="0" w:space="0" w:color="auto"/>
        <w:bottom w:val="none" w:sz="0" w:space="0" w:color="auto"/>
        <w:right w:val="none" w:sz="0" w:space="0" w:color="auto"/>
      </w:divBdr>
    </w:div>
    <w:div w:id="969093396">
      <w:bodyDiv w:val="1"/>
      <w:marLeft w:val="0"/>
      <w:marRight w:val="0"/>
      <w:marTop w:val="0"/>
      <w:marBottom w:val="0"/>
      <w:divBdr>
        <w:top w:val="none" w:sz="0" w:space="0" w:color="auto"/>
        <w:left w:val="none" w:sz="0" w:space="0" w:color="auto"/>
        <w:bottom w:val="none" w:sz="0" w:space="0" w:color="auto"/>
        <w:right w:val="none" w:sz="0" w:space="0" w:color="auto"/>
      </w:divBdr>
    </w:div>
    <w:div w:id="1464233811">
      <w:bodyDiv w:val="1"/>
      <w:marLeft w:val="0"/>
      <w:marRight w:val="0"/>
      <w:marTop w:val="0"/>
      <w:marBottom w:val="0"/>
      <w:divBdr>
        <w:top w:val="none" w:sz="0" w:space="0" w:color="auto"/>
        <w:left w:val="none" w:sz="0" w:space="0" w:color="auto"/>
        <w:bottom w:val="none" w:sz="0" w:space="0" w:color="auto"/>
        <w:right w:val="none" w:sz="0" w:space="0" w:color="auto"/>
      </w:divBdr>
    </w:div>
    <w:div w:id="1721204055">
      <w:bodyDiv w:val="1"/>
      <w:marLeft w:val="0"/>
      <w:marRight w:val="0"/>
      <w:marTop w:val="0"/>
      <w:marBottom w:val="0"/>
      <w:divBdr>
        <w:top w:val="none" w:sz="0" w:space="0" w:color="auto"/>
        <w:left w:val="none" w:sz="0" w:space="0" w:color="auto"/>
        <w:bottom w:val="none" w:sz="0" w:space="0" w:color="auto"/>
        <w:right w:val="none" w:sz="0" w:space="0" w:color="auto"/>
      </w:divBdr>
    </w:div>
    <w:div w:id="1800033872">
      <w:bodyDiv w:val="1"/>
      <w:marLeft w:val="0"/>
      <w:marRight w:val="0"/>
      <w:marTop w:val="0"/>
      <w:marBottom w:val="0"/>
      <w:divBdr>
        <w:top w:val="none" w:sz="0" w:space="0" w:color="auto"/>
        <w:left w:val="none" w:sz="0" w:space="0" w:color="auto"/>
        <w:bottom w:val="none" w:sz="0" w:space="0" w:color="auto"/>
        <w:right w:val="none" w:sz="0" w:space="0" w:color="auto"/>
      </w:divBdr>
    </w:div>
    <w:div w:id="1912735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ywage.org/malawi/salary/minimum-wages" TargetMode="External"/><Relationship Id="rId18" Type="http://schemas.openxmlformats.org/officeDocument/2006/relationships/hyperlink" Target="http://creativecommons.or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ata.worldbank.org/indicator/SP.RUR.TOTL.ZS?locations=MW" TargetMode="External"/><Relationship Id="rId17" Type="http://schemas.openxmlformats.org/officeDocument/2006/relationships/hyperlink" Target="https://authors.bmj.com/wp-content/uploads/2018/11/BMJ_Journals_Combined_Author_Licence_2018.pdf" TargetMode="External"/><Relationship Id="rId2" Type="http://schemas.openxmlformats.org/officeDocument/2006/relationships/customXml" Target="../customXml/item2.xml"/><Relationship Id="rId16" Type="http://schemas.openxmlformats.org/officeDocument/2006/relationships/hyperlink" Target="https://www.usaid.gov/malawi/agriculture-and-food-securit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leancookingalliance.org/about/news/12-07-2016-statement-from-the-global-alliance-for-clean-cookstoves-on-malawi-cookstove-study-in-lancet.html" TargetMode="External"/><Relationship Id="rId5" Type="http://schemas.openxmlformats.org/officeDocument/2006/relationships/settings" Target="settings.xml"/><Relationship Id="rId15" Type="http://schemas.openxmlformats.org/officeDocument/2006/relationships/hyperlink" Target="http://www.new-ag.info/en/country/profile.php?a=2488"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s://www.globalissues.org/article/3/structural-adjustment-a-major-cause-of-pover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spPr>
      <a:bodyPr wrap="square" rtlCol="0"/>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06FB81-110B-5F47-AC67-8599CDC4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16520</Words>
  <Characters>94167</Characters>
  <Application>Microsoft Office Word</Application>
  <DocSecurity>4</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eedeh Saleh</dc:creator>
  <cp:keywords/>
  <dc:description/>
  <cp:lastModifiedBy>Julie Franco</cp:lastModifiedBy>
  <cp:revision>2</cp:revision>
  <dcterms:created xsi:type="dcterms:W3CDTF">2021-06-29T09:56:00Z</dcterms:created>
  <dcterms:modified xsi:type="dcterms:W3CDTF">2021-06-2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ies>
</file>